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9DC47C" w14:textId="762189D4" w:rsidR="00010DDD" w:rsidRPr="00F33589" w:rsidRDefault="00F33589" w:rsidP="00776F64">
      <w:pPr>
        <w:pStyle w:val="Heading2"/>
        <w:ind w:left="173" w:right="0"/>
        <w:rPr>
          <w:sz w:val="44"/>
          <w:szCs w:val="44"/>
        </w:rPr>
      </w:pPr>
      <w:bookmarkStart w:id="0" w:name="_Hlk79916700"/>
      <w:r w:rsidRPr="00F33589">
        <w:rPr>
          <w:sz w:val="44"/>
          <w:szCs w:val="44"/>
        </w:rPr>
        <w:t>Prediction of Biochar production</w:t>
      </w:r>
      <w:r w:rsidRPr="00F33589">
        <w:rPr>
          <w:sz w:val="44"/>
          <w:szCs w:val="44"/>
        </w:rPr>
        <w:br/>
        <w:t>from food waste pyrolysis</w:t>
      </w:r>
      <w:r w:rsidR="00776F64">
        <w:rPr>
          <w:sz w:val="44"/>
          <w:szCs w:val="44"/>
        </w:rPr>
        <w:t xml:space="preserve"> using machine learning techniques</w:t>
      </w:r>
    </w:p>
    <w:p w14:paraId="0E87933B" w14:textId="77777777" w:rsidR="00010DDD" w:rsidRPr="00F33589" w:rsidRDefault="009B42BE">
      <w:pPr>
        <w:spacing w:after="0" w:line="259" w:lineRule="auto"/>
        <w:ind w:left="0" w:firstLine="0"/>
        <w:jc w:val="left"/>
        <w:rPr>
          <w:sz w:val="44"/>
          <w:szCs w:val="44"/>
        </w:rPr>
      </w:pPr>
      <w:r w:rsidRPr="00F33589">
        <w:rPr>
          <w:sz w:val="44"/>
          <w:szCs w:val="44"/>
        </w:rPr>
        <w:t xml:space="preserve"> </w:t>
      </w:r>
    </w:p>
    <w:bookmarkEnd w:id="0"/>
    <w:p w14:paraId="507594F4" w14:textId="6096356D" w:rsidR="00010DDD" w:rsidRDefault="00010DDD" w:rsidP="00F33589">
      <w:pPr>
        <w:spacing w:after="27" w:line="259" w:lineRule="auto"/>
        <w:ind w:left="0" w:firstLine="0"/>
        <w:jc w:val="left"/>
      </w:pPr>
    </w:p>
    <w:p w14:paraId="49E047A8" w14:textId="77777777" w:rsidR="00010DDD" w:rsidRDefault="009B42BE">
      <w:pPr>
        <w:pStyle w:val="Heading3"/>
        <w:spacing w:after="82"/>
        <w:ind w:left="159" w:right="0" w:firstLine="0"/>
      </w:pPr>
      <w:r>
        <w:rPr>
          <w:rFonts w:ascii="Rockwell" w:eastAsia="Rockwell" w:hAnsi="Rockwell" w:cs="Rockwell"/>
          <w:sz w:val="30"/>
        </w:rPr>
        <w:t xml:space="preserve">A PROJECT </w:t>
      </w:r>
    </w:p>
    <w:p w14:paraId="3C29E1E8" w14:textId="7B369A91" w:rsidR="00010DDD" w:rsidRDefault="009B42BE">
      <w:pPr>
        <w:spacing w:after="43" w:line="359" w:lineRule="auto"/>
        <w:ind w:left="2168" w:right="1940"/>
        <w:jc w:val="center"/>
      </w:pPr>
      <w:r>
        <w:rPr>
          <w:rFonts w:ascii="Arial" w:eastAsia="Arial" w:hAnsi="Arial" w:cs="Arial"/>
          <w:b/>
          <w:i/>
          <w:sz w:val="22"/>
        </w:rPr>
        <w:t xml:space="preserve">Submitted in partial fulfilment of the requirement for the award of the degree of  </w:t>
      </w:r>
    </w:p>
    <w:p w14:paraId="2DCC4E02" w14:textId="77777777" w:rsidR="00010DDD" w:rsidRDefault="009B42BE">
      <w:pPr>
        <w:spacing w:after="96" w:line="259" w:lineRule="auto"/>
        <w:ind w:left="168"/>
        <w:jc w:val="center"/>
      </w:pPr>
      <w:r>
        <w:rPr>
          <w:rFonts w:ascii="Arial" w:eastAsia="Arial" w:hAnsi="Arial" w:cs="Arial"/>
          <w:b/>
          <w:sz w:val="28"/>
        </w:rPr>
        <w:t xml:space="preserve">BACHELOR OF TECHNOLOGY </w:t>
      </w:r>
    </w:p>
    <w:p w14:paraId="11D97C92" w14:textId="77777777" w:rsidR="00010DDD" w:rsidRDefault="009B42BE">
      <w:pPr>
        <w:spacing w:after="148" w:line="259" w:lineRule="auto"/>
        <w:ind w:left="2168" w:right="1997"/>
        <w:jc w:val="center"/>
      </w:pPr>
      <w:r>
        <w:rPr>
          <w:rFonts w:ascii="Arial" w:eastAsia="Arial" w:hAnsi="Arial" w:cs="Arial"/>
          <w:b/>
          <w:i/>
          <w:sz w:val="22"/>
        </w:rPr>
        <w:t xml:space="preserve">in </w:t>
      </w:r>
    </w:p>
    <w:p w14:paraId="5F8C9859" w14:textId="77777777" w:rsidR="00010DDD" w:rsidRDefault="009B42BE">
      <w:pPr>
        <w:spacing w:after="106" w:line="259" w:lineRule="auto"/>
        <w:ind w:left="168"/>
        <w:jc w:val="center"/>
      </w:pPr>
      <w:r>
        <w:rPr>
          <w:rFonts w:ascii="Arial" w:eastAsia="Arial" w:hAnsi="Arial" w:cs="Arial"/>
          <w:b/>
          <w:sz w:val="28"/>
        </w:rPr>
        <w:t xml:space="preserve">CIVIL ENGINEERING  </w:t>
      </w:r>
    </w:p>
    <w:p w14:paraId="2FBD67B9" w14:textId="77777777" w:rsidR="00010DDD" w:rsidRDefault="009B42BE">
      <w:pPr>
        <w:spacing w:after="0" w:line="259" w:lineRule="auto"/>
        <w:ind w:left="217" w:firstLine="0"/>
        <w:jc w:val="center"/>
      </w:pPr>
      <w:r>
        <w:t xml:space="preserve"> </w:t>
      </w:r>
    </w:p>
    <w:p w14:paraId="1040F26F" w14:textId="77777777" w:rsidR="00010DDD" w:rsidRDefault="009B42BE">
      <w:pPr>
        <w:spacing w:after="0" w:line="259" w:lineRule="auto"/>
        <w:ind w:left="163" w:right="1"/>
        <w:jc w:val="center"/>
      </w:pPr>
      <w:r>
        <w:rPr>
          <w:b/>
          <w:i/>
        </w:rPr>
        <w:t xml:space="preserve">By </w:t>
      </w:r>
    </w:p>
    <w:p w14:paraId="26A15814" w14:textId="77777777" w:rsidR="00010DDD" w:rsidRDefault="009B42BE">
      <w:pPr>
        <w:spacing w:after="55" w:line="259" w:lineRule="auto"/>
        <w:ind w:left="217" w:firstLine="0"/>
        <w:jc w:val="center"/>
      </w:pPr>
      <w:r>
        <w:rPr>
          <w:b/>
        </w:rPr>
        <w:t xml:space="preserve"> </w:t>
      </w:r>
    </w:p>
    <w:p w14:paraId="16BCC33F" w14:textId="0064869F" w:rsidR="00010DDD" w:rsidRDefault="009B42BE">
      <w:pPr>
        <w:pStyle w:val="Heading3"/>
        <w:ind w:left="171" w:right="3"/>
      </w:pPr>
      <w:r>
        <w:t>K. Ravi Sankar</w:t>
      </w:r>
    </w:p>
    <w:p w14:paraId="629B0267" w14:textId="77777777" w:rsidR="00010DDD" w:rsidRDefault="009B42BE">
      <w:pPr>
        <w:spacing w:after="0" w:line="259" w:lineRule="auto"/>
        <w:ind w:left="259" w:firstLine="0"/>
        <w:jc w:val="center"/>
      </w:pPr>
      <w:r>
        <w:rPr>
          <w:rFonts w:ascii="Bookman Old Style" w:eastAsia="Bookman Old Style" w:hAnsi="Bookman Old Style" w:cs="Bookman Old Style"/>
          <w:b/>
          <w:sz w:val="30"/>
        </w:rPr>
        <w:t xml:space="preserve"> </w:t>
      </w:r>
    </w:p>
    <w:p w14:paraId="6FB8244C" w14:textId="77777777" w:rsidR="00010DDD" w:rsidRDefault="009B42BE">
      <w:pPr>
        <w:spacing w:after="0" w:line="259" w:lineRule="auto"/>
        <w:ind w:left="217" w:firstLine="0"/>
        <w:jc w:val="center"/>
      </w:pPr>
      <w:r>
        <w:rPr>
          <w:b/>
          <w:i/>
        </w:rPr>
        <w:t xml:space="preserve"> </w:t>
      </w:r>
    </w:p>
    <w:p w14:paraId="0655739F" w14:textId="270584C6" w:rsidR="00010DDD" w:rsidRDefault="009B42BE">
      <w:pPr>
        <w:spacing w:after="0" w:line="259" w:lineRule="auto"/>
        <w:ind w:left="163"/>
        <w:jc w:val="center"/>
      </w:pPr>
      <w:r>
        <w:rPr>
          <w:b/>
          <w:i/>
        </w:rPr>
        <w:t xml:space="preserve">  Under the supervision of </w:t>
      </w:r>
    </w:p>
    <w:p w14:paraId="17413F8E" w14:textId="77777777" w:rsidR="00010DDD" w:rsidRDefault="009B42BE">
      <w:pPr>
        <w:spacing w:after="55" w:line="259" w:lineRule="auto"/>
        <w:ind w:left="217" w:firstLine="0"/>
        <w:jc w:val="center"/>
      </w:pPr>
      <w:r>
        <w:rPr>
          <w:b/>
          <w:i/>
        </w:rPr>
        <w:t xml:space="preserve"> </w:t>
      </w:r>
    </w:p>
    <w:p w14:paraId="371E9CF9" w14:textId="77777777" w:rsidR="00736678" w:rsidRDefault="009B42BE" w:rsidP="00736678">
      <w:pPr>
        <w:pStyle w:val="Heading3"/>
        <w:ind w:left="171" w:right="0"/>
      </w:pPr>
      <w:r>
        <w:t xml:space="preserve">  </w:t>
      </w:r>
      <w:proofErr w:type="spellStart"/>
      <w:r>
        <w:t>Dr.</w:t>
      </w:r>
      <w:proofErr w:type="spellEnd"/>
      <w:r>
        <w:t xml:space="preserve"> </w:t>
      </w:r>
      <w:proofErr w:type="spellStart"/>
      <w:r>
        <w:t>Remya</w:t>
      </w:r>
      <w:proofErr w:type="spellEnd"/>
      <w:r>
        <w:t xml:space="preserve"> </w:t>
      </w:r>
      <w:proofErr w:type="spellStart"/>
      <w:r>
        <w:t>Neelancherry</w:t>
      </w:r>
      <w:proofErr w:type="spellEnd"/>
      <w:r>
        <w:t xml:space="preserve"> </w:t>
      </w:r>
    </w:p>
    <w:p w14:paraId="3D2FE52E" w14:textId="624CC510" w:rsidR="00010DDD" w:rsidRDefault="009B42BE" w:rsidP="00736678">
      <w:pPr>
        <w:pStyle w:val="Heading3"/>
        <w:tabs>
          <w:tab w:val="center" w:pos="5024"/>
        </w:tabs>
        <w:ind w:left="171" w:right="0"/>
        <w:jc w:val="both"/>
      </w:pPr>
      <w:r>
        <w:t xml:space="preserve"> </w:t>
      </w:r>
      <w:r w:rsidR="00736678">
        <w:tab/>
      </w:r>
    </w:p>
    <w:p w14:paraId="7177F132" w14:textId="77777777" w:rsidR="00010DDD" w:rsidRDefault="009B42BE">
      <w:pPr>
        <w:spacing w:after="0" w:line="259" w:lineRule="auto"/>
        <w:ind w:left="0" w:firstLine="0"/>
        <w:jc w:val="left"/>
      </w:pPr>
      <w:r>
        <w:t xml:space="preserve"> </w:t>
      </w:r>
    </w:p>
    <w:p w14:paraId="216D030D" w14:textId="77777777" w:rsidR="00010DDD" w:rsidRDefault="009B42BE">
      <w:pPr>
        <w:spacing w:after="0" w:line="259" w:lineRule="auto"/>
        <w:ind w:left="0" w:firstLine="0"/>
        <w:jc w:val="left"/>
      </w:pPr>
      <w:r>
        <w:t xml:space="preserve"> </w:t>
      </w:r>
    </w:p>
    <w:p w14:paraId="6E1AD52C" w14:textId="77777777" w:rsidR="00010DDD" w:rsidRDefault="009B42BE">
      <w:pPr>
        <w:spacing w:after="0" w:line="259" w:lineRule="auto"/>
        <w:ind w:left="0" w:firstLine="0"/>
        <w:jc w:val="left"/>
      </w:pPr>
      <w:r>
        <w:t xml:space="preserve"> </w:t>
      </w:r>
    </w:p>
    <w:p w14:paraId="1670F5D1" w14:textId="6D96F6B7" w:rsidR="00010DDD" w:rsidRDefault="009C6E8A">
      <w:pPr>
        <w:spacing w:after="13" w:line="259" w:lineRule="auto"/>
        <w:ind w:left="2871" w:firstLine="0"/>
        <w:jc w:val="left"/>
      </w:pPr>
      <w:r>
        <w:rPr>
          <w:rFonts w:ascii="Calibri" w:eastAsia="Calibri" w:hAnsi="Calibri" w:cs="Calibri"/>
          <w:noProof/>
          <w:sz w:val="22"/>
        </w:rPr>
        <w:t xml:space="preserve">                 </w:t>
      </w:r>
      <w:r w:rsidR="009B42BE">
        <w:rPr>
          <w:rFonts w:ascii="Calibri" w:eastAsia="Calibri" w:hAnsi="Calibri" w:cs="Calibri"/>
          <w:noProof/>
          <w:sz w:val="22"/>
        </w:rPr>
        <mc:AlternateContent>
          <mc:Choice Requires="wpg">
            <w:drawing>
              <wp:inline distT="0" distB="0" distL="0" distR="0" wp14:anchorId="298FF309" wp14:editId="126B5ADE">
                <wp:extent cx="2038487" cy="1955206"/>
                <wp:effectExtent l="0" t="0" r="0" b="0"/>
                <wp:docPr id="17114" name="Group 17114"/>
                <wp:cNvGraphicFramePr/>
                <a:graphic xmlns:a="http://schemas.openxmlformats.org/drawingml/2006/main">
                  <a:graphicData uri="http://schemas.microsoft.com/office/word/2010/wordprocessingGroup">
                    <wpg:wgp>
                      <wpg:cNvGrpSpPr/>
                      <wpg:grpSpPr>
                        <a:xfrm>
                          <a:off x="0" y="0"/>
                          <a:ext cx="2038487" cy="1955206"/>
                          <a:chOff x="0" y="0"/>
                          <a:chExt cx="2038487" cy="1955206"/>
                        </a:xfrm>
                      </wpg:grpSpPr>
                      <wps:wsp>
                        <wps:cNvPr id="1347" name="Rectangle 1347"/>
                        <wps:cNvSpPr/>
                        <wps:spPr>
                          <a:xfrm>
                            <a:off x="2000387" y="1649340"/>
                            <a:ext cx="50673" cy="224380"/>
                          </a:xfrm>
                          <a:prstGeom prst="rect">
                            <a:avLst/>
                          </a:prstGeom>
                          <a:ln>
                            <a:noFill/>
                          </a:ln>
                        </wps:spPr>
                        <wps:txbx>
                          <w:txbxContent>
                            <w:p w14:paraId="7FCD39F0" w14:textId="77777777" w:rsidR="00A47036" w:rsidRDefault="00A47036">
                              <w:pPr>
                                <w:spacing w:after="160" w:line="259" w:lineRule="auto"/>
                                <w:ind w:left="0" w:firstLine="0"/>
                                <w:jc w:val="left"/>
                              </w:pPr>
                              <w:r>
                                <w:t xml:space="preserve"> </w:t>
                              </w:r>
                            </w:p>
                          </w:txbxContent>
                        </wps:txbx>
                        <wps:bodyPr horzOverflow="overflow" vert="horz" lIns="0" tIns="0" rIns="0" bIns="0" rtlCol="0">
                          <a:noAutofit/>
                        </wps:bodyPr>
                      </wps:wsp>
                      <wps:wsp>
                        <wps:cNvPr id="1348" name="Rectangle 1348"/>
                        <wps:cNvSpPr/>
                        <wps:spPr>
                          <a:xfrm>
                            <a:off x="933333" y="1786500"/>
                            <a:ext cx="50673" cy="224380"/>
                          </a:xfrm>
                          <a:prstGeom prst="rect">
                            <a:avLst/>
                          </a:prstGeom>
                          <a:ln>
                            <a:noFill/>
                          </a:ln>
                        </wps:spPr>
                        <wps:txbx>
                          <w:txbxContent>
                            <w:p w14:paraId="22E308C9" w14:textId="77777777" w:rsidR="00A47036" w:rsidRDefault="00A47036">
                              <w:pPr>
                                <w:spacing w:after="160" w:line="259" w:lineRule="auto"/>
                                <w:ind w:left="0" w:firstLine="0"/>
                                <w:jc w:val="left"/>
                              </w:pPr>
                              <w:r>
                                <w:t xml:space="preserve"> </w:t>
                              </w:r>
                            </w:p>
                          </w:txbxContent>
                        </wps:txbx>
                        <wps:bodyPr horzOverflow="overflow" vert="horz" lIns="0" tIns="0" rIns="0" bIns="0" rtlCol="0">
                          <a:noAutofit/>
                        </wps:bodyPr>
                      </wps:wsp>
                      <wps:wsp>
                        <wps:cNvPr id="1360" name="Shape 1360"/>
                        <wps:cNvSpPr/>
                        <wps:spPr>
                          <a:xfrm>
                            <a:off x="342797" y="325393"/>
                            <a:ext cx="1205966" cy="1110535"/>
                          </a:xfrm>
                          <a:custGeom>
                            <a:avLst/>
                            <a:gdLst/>
                            <a:ahLst/>
                            <a:cxnLst/>
                            <a:rect l="0" t="0" r="0" b="0"/>
                            <a:pathLst>
                              <a:path w="1205966" h="1110535">
                                <a:moveTo>
                                  <a:pt x="867103" y="0"/>
                                </a:moveTo>
                                <a:lnTo>
                                  <a:pt x="868405" y="0"/>
                                </a:lnTo>
                                <a:lnTo>
                                  <a:pt x="869859" y="147"/>
                                </a:lnTo>
                                <a:lnTo>
                                  <a:pt x="871313" y="514"/>
                                </a:lnTo>
                                <a:lnTo>
                                  <a:pt x="872921" y="1028"/>
                                </a:lnTo>
                                <a:lnTo>
                                  <a:pt x="874528" y="1835"/>
                                </a:lnTo>
                                <a:lnTo>
                                  <a:pt x="875983" y="2569"/>
                                </a:lnTo>
                                <a:lnTo>
                                  <a:pt x="877514" y="3597"/>
                                </a:lnTo>
                                <a:lnTo>
                                  <a:pt x="878968" y="4624"/>
                                </a:lnTo>
                                <a:lnTo>
                                  <a:pt x="880575" y="5578"/>
                                </a:lnTo>
                                <a:lnTo>
                                  <a:pt x="883331" y="8000"/>
                                </a:lnTo>
                                <a:lnTo>
                                  <a:pt x="886010" y="10275"/>
                                </a:lnTo>
                                <a:lnTo>
                                  <a:pt x="889837" y="14091"/>
                                </a:lnTo>
                                <a:lnTo>
                                  <a:pt x="891291" y="15778"/>
                                </a:lnTo>
                                <a:lnTo>
                                  <a:pt x="897109" y="20182"/>
                                </a:lnTo>
                                <a:lnTo>
                                  <a:pt x="903844" y="25245"/>
                                </a:lnTo>
                                <a:lnTo>
                                  <a:pt x="911270" y="30896"/>
                                </a:lnTo>
                                <a:lnTo>
                                  <a:pt x="919230" y="36840"/>
                                </a:lnTo>
                                <a:lnTo>
                                  <a:pt x="927497" y="42931"/>
                                </a:lnTo>
                                <a:lnTo>
                                  <a:pt x="935994" y="49242"/>
                                </a:lnTo>
                                <a:lnTo>
                                  <a:pt x="944413" y="55480"/>
                                </a:lnTo>
                                <a:lnTo>
                                  <a:pt x="952604" y="61571"/>
                                </a:lnTo>
                                <a:lnTo>
                                  <a:pt x="960717" y="67442"/>
                                </a:lnTo>
                                <a:lnTo>
                                  <a:pt x="968142" y="73020"/>
                                </a:lnTo>
                                <a:lnTo>
                                  <a:pt x="974878" y="77936"/>
                                </a:lnTo>
                                <a:lnTo>
                                  <a:pt x="980772" y="82266"/>
                                </a:lnTo>
                                <a:lnTo>
                                  <a:pt x="985670" y="85935"/>
                                </a:lnTo>
                                <a:lnTo>
                                  <a:pt x="989421" y="88577"/>
                                </a:lnTo>
                                <a:lnTo>
                                  <a:pt x="991794" y="90412"/>
                                </a:lnTo>
                                <a:lnTo>
                                  <a:pt x="992560" y="90999"/>
                                </a:lnTo>
                                <a:lnTo>
                                  <a:pt x="996770" y="94081"/>
                                </a:lnTo>
                                <a:lnTo>
                                  <a:pt x="1001133" y="97383"/>
                                </a:lnTo>
                                <a:lnTo>
                                  <a:pt x="1005649" y="100906"/>
                                </a:lnTo>
                                <a:lnTo>
                                  <a:pt x="1010012" y="104722"/>
                                </a:lnTo>
                                <a:lnTo>
                                  <a:pt x="1014681" y="108685"/>
                                </a:lnTo>
                                <a:lnTo>
                                  <a:pt x="1019121" y="112868"/>
                                </a:lnTo>
                                <a:lnTo>
                                  <a:pt x="1023637" y="117198"/>
                                </a:lnTo>
                                <a:lnTo>
                                  <a:pt x="1028230" y="121600"/>
                                </a:lnTo>
                                <a:lnTo>
                                  <a:pt x="1032746" y="126150"/>
                                </a:lnTo>
                                <a:lnTo>
                                  <a:pt x="1037262" y="130774"/>
                                </a:lnTo>
                                <a:lnTo>
                                  <a:pt x="1041778" y="135471"/>
                                </a:lnTo>
                                <a:lnTo>
                                  <a:pt x="1046217" y="140167"/>
                                </a:lnTo>
                                <a:lnTo>
                                  <a:pt x="1054867" y="149414"/>
                                </a:lnTo>
                                <a:lnTo>
                                  <a:pt x="1062904" y="158661"/>
                                </a:lnTo>
                                <a:lnTo>
                                  <a:pt x="1070559" y="167394"/>
                                </a:lnTo>
                                <a:lnTo>
                                  <a:pt x="1077601" y="175686"/>
                                </a:lnTo>
                                <a:lnTo>
                                  <a:pt x="1083801" y="183172"/>
                                </a:lnTo>
                                <a:lnTo>
                                  <a:pt x="1089236" y="189776"/>
                                </a:lnTo>
                                <a:lnTo>
                                  <a:pt x="1093598" y="195207"/>
                                </a:lnTo>
                                <a:lnTo>
                                  <a:pt x="1096890" y="199389"/>
                                </a:lnTo>
                                <a:lnTo>
                                  <a:pt x="1098880" y="201958"/>
                                </a:lnTo>
                                <a:lnTo>
                                  <a:pt x="1099645" y="202839"/>
                                </a:lnTo>
                                <a:lnTo>
                                  <a:pt x="1103473" y="208196"/>
                                </a:lnTo>
                                <a:lnTo>
                                  <a:pt x="1107300" y="213774"/>
                                </a:lnTo>
                                <a:lnTo>
                                  <a:pt x="1111127" y="219351"/>
                                </a:lnTo>
                                <a:lnTo>
                                  <a:pt x="1114878" y="225148"/>
                                </a:lnTo>
                                <a:lnTo>
                                  <a:pt x="1118552" y="231019"/>
                                </a:lnTo>
                                <a:lnTo>
                                  <a:pt x="1122149" y="236963"/>
                                </a:lnTo>
                                <a:lnTo>
                                  <a:pt x="1125594" y="242908"/>
                                </a:lnTo>
                                <a:lnTo>
                                  <a:pt x="1128962" y="248999"/>
                                </a:lnTo>
                                <a:lnTo>
                                  <a:pt x="1132330" y="255016"/>
                                </a:lnTo>
                                <a:lnTo>
                                  <a:pt x="1135468" y="261107"/>
                                </a:lnTo>
                                <a:lnTo>
                                  <a:pt x="1138683" y="267052"/>
                                </a:lnTo>
                                <a:lnTo>
                                  <a:pt x="1141668" y="272996"/>
                                </a:lnTo>
                                <a:lnTo>
                                  <a:pt x="1147409" y="284664"/>
                                </a:lnTo>
                                <a:lnTo>
                                  <a:pt x="1152691" y="295892"/>
                                </a:lnTo>
                                <a:lnTo>
                                  <a:pt x="1157436" y="306387"/>
                                </a:lnTo>
                                <a:lnTo>
                                  <a:pt x="1161647" y="316073"/>
                                </a:lnTo>
                                <a:lnTo>
                                  <a:pt x="1165321" y="324807"/>
                                </a:lnTo>
                                <a:lnTo>
                                  <a:pt x="1168383" y="332291"/>
                                </a:lnTo>
                                <a:lnTo>
                                  <a:pt x="1170908" y="338382"/>
                                </a:lnTo>
                                <a:lnTo>
                                  <a:pt x="1172592" y="343079"/>
                                </a:lnTo>
                                <a:lnTo>
                                  <a:pt x="1173817" y="345868"/>
                                </a:lnTo>
                                <a:lnTo>
                                  <a:pt x="1174200" y="346895"/>
                                </a:lnTo>
                                <a:lnTo>
                                  <a:pt x="1177108" y="355261"/>
                                </a:lnTo>
                                <a:lnTo>
                                  <a:pt x="1180017" y="363627"/>
                                </a:lnTo>
                                <a:lnTo>
                                  <a:pt x="1182696" y="371920"/>
                                </a:lnTo>
                                <a:lnTo>
                                  <a:pt x="1185069" y="380140"/>
                                </a:lnTo>
                                <a:lnTo>
                                  <a:pt x="1187289" y="388358"/>
                                </a:lnTo>
                                <a:lnTo>
                                  <a:pt x="1189432" y="396504"/>
                                </a:lnTo>
                                <a:lnTo>
                                  <a:pt x="1191269" y="404650"/>
                                </a:lnTo>
                                <a:lnTo>
                                  <a:pt x="1192953" y="412502"/>
                                </a:lnTo>
                                <a:lnTo>
                                  <a:pt x="1194561" y="420355"/>
                                </a:lnTo>
                                <a:lnTo>
                                  <a:pt x="1196015" y="428134"/>
                                </a:lnTo>
                                <a:lnTo>
                                  <a:pt x="1197317" y="435619"/>
                                </a:lnTo>
                                <a:lnTo>
                                  <a:pt x="1198541" y="442957"/>
                                </a:lnTo>
                                <a:lnTo>
                                  <a:pt x="1199612" y="450076"/>
                                </a:lnTo>
                                <a:lnTo>
                                  <a:pt x="1200531" y="457047"/>
                                </a:lnTo>
                                <a:lnTo>
                                  <a:pt x="1201297" y="463799"/>
                                </a:lnTo>
                                <a:lnTo>
                                  <a:pt x="1201986" y="470257"/>
                                </a:lnTo>
                                <a:lnTo>
                                  <a:pt x="1203057" y="482292"/>
                                </a:lnTo>
                                <a:lnTo>
                                  <a:pt x="1203822" y="493374"/>
                                </a:lnTo>
                                <a:lnTo>
                                  <a:pt x="1204358" y="502987"/>
                                </a:lnTo>
                                <a:lnTo>
                                  <a:pt x="1204588" y="511133"/>
                                </a:lnTo>
                                <a:lnTo>
                                  <a:pt x="1204741" y="517737"/>
                                </a:lnTo>
                                <a:lnTo>
                                  <a:pt x="1204741" y="526691"/>
                                </a:lnTo>
                                <a:lnTo>
                                  <a:pt x="1205277" y="533075"/>
                                </a:lnTo>
                                <a:lnTo>
                                  <a:pt x="1205659" y="539680"/>
                                </a:lnTo>
                                <a:lnTo>
                                  <a:pt x="1205966" y="546432"/>
                                </a:lnTo>
                                <a:lnTo>
                                  <a:pt x="1205966" y="553256"/>
                                </a:lnTo>
                                <a:lnTo>
                                  <a:pt x="1205813" y="560081"/>
                                </a:lnTo>
                                <a:lnTo>
                                  <a:pt x="1205430" y="567200"/>
                                </a:lnTo>
                                <a:lnTo>
                                  <a:pt x="1205047" y="574171"/>
                                </a:lnTo>
                                <a:lnTo>
                                  <a:pt x="1204358" y="581290"/>
                                </a:lnTo>
                                <a:lnTo>
                                  <a:pt x="1203670" y="588408"/>
                                </a:lnTo>
                                <a:lnTo>
                                  <a:pt x="1202751" y="595526"/>
                                </a:lnTo>
                                <a:lnTo>
                                  <a:pt x="1201833" y="602645"/>
                                </a:lnTo>
                                <a:lnTo>
                                  <a:pt x="1200761" y="609617"/>
                                </a:lnTo>
                                <a:lnTo>
                                  <a:pt x="1199689" y="616441"/>
                                </a:lnTo>
                                <a:lnTo>
                                  <a:pt x="1198541" y="623193"/>
                                </a:lnTo>
                                <a:lnTo>
                                  <a:pt x="1197317" y="629798"/>
                                </a:lnTo>
                                <a:lnTo>
                                  <a:pt x="1196168" y="636256"/>
                                </a:lnTo>
                                <a:lnTo>
                                  <a:pt x="1193642" y="648584"/>
                                </a:lnTo>
                                <a:lnTo>
                                  <a:pt x="1190963" y="659740"/>
                                </a:lnTo>
                                <a:lnTo>
                                  <a:pt x="1188590" y="669867"/>
                                </a:lnTo>
                                <a:lnTo>
                                  <a:pt x="1186523" y="678526"/>
                                </a:lnTo>
                                <a:lnTo>
                                  <a:pt x="1184534" y="685718"/>
                                </a:lnTo>
                                <a:lnTo>
                                  <a:pt x="1183079" y="691075"/>
                                </a:lnTo>
                                <a:lnTo>
                                  <a:pt x="1182160" y="694378"/>
                                </a:lnTo>
                                <a:lnTo>
                                  <a:pt x="1181778" y="695552"/>
                                </a:lnTo>
                                <a:lnTo>
                                  <a:pt x="1180017" y="702523"/>
                                </a:lnTo>
                                <a:lnTo>
                                  <a:pt x="1177874" y="709495"/>
                                </a:lnTo>
                                <a:lnTo>
                                  <a:pt x="1175654" y="716466"/>
                                </a:lnTo>
                                <a:lnTo>
                                  <a:pt x="1173128" y="723438"/>
                                </a:lnTo>
                                <a:lnTo>
                                  <a:pt x="1170526" y="730549"/>
                                </a:lnTo>
                                <a:lnTo>
                                  <a:pt x="1167770" y="737660"/>
                                </a:lnTo>
                                <a:lnTo>
                                  <a:pt x="1164861" y="744640"/>
                                </a:lnTo>
                                <a:lnTo>
                                  <a:pt x="1161800" y="751618"/>
                                </a:lnTo>
                                <a:lnTo>
                                  <a:pt x="1158585" y="758473"/>
                                </a:lnTo>
                                <a:lnTo>
                                  <a:pt x="1155293" y="765327"/>
                                </a:lnTo>
                                <a:lnTo>
                                  <a:pt x="1152002" y="772057"/>
                                </a:lnTo>
                                <a:lnTo>
                                  <a:pt x="1148711" y="778529"/>
                                </a:lnTo>
                                <a:lnTo>
                                  <a:pt x="1145419" y="785002"/>
                                </a:lnTo>
                                <a:lnTo>
                                  <a:pt x="1141975" y="791342"/>
                                </a:lnTo>
                                <a:lnTo>
                                  <a:pt x="1138683" y="797434"/>
                                </a:lnTo>
                                <a:lnTo>
                                  <a:pt x="1135315" y="803275"/>
                                </a:lnTo>
                                <a:lnTo>
                                  <a:pt x="1128885" y="814444"/>
                                </a:lnTo>
                                <a:lnTo>
                                  <a:pt x="1122762" y="824593"/>
                                </a:lnTo>
                                <a:lnTo>
                                  <a:pt x="1117251" y="833605"/>
                                </a:lnTo>
                                <a:lnTo>
                                  <a:pt x="1112352" y="841347"/>
                                </a:lnTo>
                                <a:lnTo>
                                  <a:pt x="1108218" y="847571"/>
                                </a:lnTo>
                                <a:lnTo>
                                  <a:pt x="1105233" y="852136"/>
                                </a:lnTo>
                                <a:lnTo>
                                  <a:pt x="1103243" y="855056"/>
                                </a:lnTo>
                                <a:lnTo>
                                  <a:pt x="1102401" y="856069"/>
                                </a:lnTo>
                                <a:lnTo>
                                  <a:pt x="1099875" y="860134"/>
                                </a:lnTo>
                                <a:lnTo>
                                  <a:pt x="1097120" y="864450"/>
                                </a:lnTo>
                                <a:lnTo>
                                  <a:pt x="1093981" y="868764"/>
                                </a:lnTo>
                                <a:lnTo>
                                  <a:pt x="1090690" y="873204"/>
                                </a:lnTo>
                                <a:lnTo>
                                  <a:pt x="1087245" y="877776"/>
                                </a:lnTo>
                                <a:lnTo>
                                  <a:pt x="1083495" y="882341"/>
                                </a:lnTo>
                                <a:lnTo>
                                  <a:pt x="1079591" y="886913"/>
                                </a:lnTo>
                                <a:lnTo>
                                  <a:pt x="1075610" y="891609"/>
                                </a:lnTo>
                                <a:lnTo>
                                  <a:pt x="1067420" y="900871"/>
                                </a:lnTo>
                                <a:lnTo>
                                  <a:pt x="1058771" y="910140"/>
                                </a:lnTo>
                                <a:lnTo>
                                  <a:pt x="1050198" y="919151"/>
                                </a:lnTo>
                                <a:lnTo>
                                  <a:pt x="1041625" y="927781"/>
                                </a:lnTo>
                                <a:lnTo>
                                  <a:pt x="1033511" y="935905"/>
                                </a:lnTo>
                                <a:lnTo>
                                  <a:pt x="1025780" y="943391"/>
                                </a:lnTo>
                                <a:lnTo>
                                  <a:pt x="1018738" y="949988"/>
                                </a:lnTo>
                                <a:lnTo>
                                  <a:pt x="1012538" y="955829"/>
                                </a:lnTo>
                                <a:lnTo>
                                  <a:pt x="1007486" y="960526"/>
                                </a:lnTo>
                                <a:lnTo>
                                  <a:pt x="1003506" y="964078"/>
                                </a:lnTo>
                                <a:lnTo>
                                  <a:pt x="1001133" y="966360"/>
                                </a:lnTo>
                                <a:lnTo>
                                  <a:pt x="1000215" y="967123"/>
                                </a:lnTo>
                                <a:lnTo>
                                  <a:pt x="994167" y="972327"/>
                                </a:lnTo>
                                <a:lnTo>
                                  <a:pt x="987967" y="977405"/>
                                </a:lnTo>
                                <a:lnTo>
                                  <a:pt x="981690" y="982351"/>
                                </a:lnTo>
                                <a:lnTo>
                                  <a:pt x="975490" y="987172"/>
                                </a:lnTo>
                                <a:lnTo>
                                  <a:pt x="969290" y="991744"/>
                                </a:lnTo>
                                <a:lnTo>
                                  <a:pt x="963090" y="996184"/>
                                </a:lnTo>
                                <a:lnTo>
                                  <a:pt x="956967" y="1000499"/>
                                </a:lnTo>
                                <a:lnTo>
                                  <a:pt x="950920" y="1004690"/>
                                </a:lnTo>
                                <a:lnTo>
                                  <a:pt x="944873" y="1008623"/>
                                </a:lnTo>
                                <a:lnTo>
                                  <a:pt x="938902" y="1012557"/>
                                </a:lnTo>
                                <a:lnTo>
                                  <a:pt x="932932" y="1016116"/>
                                </a:lnTo>
                                <a:lnTo>
                                  <a:pt x="927267" y="1019668"/>
                                </a:lnTo>
                                <a:lnTo>
                                  <a:pt x="921603" y="1022963"/>
                                </a:lnTo>
                                <a:lnTo>
                                  <a:pt x="916169" y="1026140"/>
                                </a:lnTo>
                                <a:lnTo>
                                  <a:pt x="910734" y="1029186"/>
                                </a:lnTo>
                                <a:lnTo>
                                  <a:pt x="905606" y="1031974"/>
                                </a:lnTo>
                                <a:lnTo>
                                  <a:pt x="895960" y="1037178"/>
                                </a:lnTo>
                                <a:lnTo>
                                  <a:pt x="887082" y="1041625"/>
                                </a:lnTo>
                                <a:lnTo>
                                  <a:pt x="879274" y="1045426"/>
                                </a:lnTo>
                                <a:lnTo>
                                  <a:pt x="872538" y="1048604"/>
                                </a:lnTo>
                                <a:lnTo>
                                  <a:pt x="867103" y="1051011"/>
                                </a:lnTo>
                                <a:lnTo>
                                  <a:pt x="863123" y="1052794"/>
                                </a:lnTo>
                                <a:lnTo>
                                  <a:pt x="860597" y="1053932"/>
                                </a:lnTo>
                                <a:lnTo>
                                  <a:pt x="859679" y="1054188"/>
                                </a:lnTo>
                                <a:lnTo>
                                  <a:pt x="852866" y="1057865"/>
                                </a:lnTo>
                                <a:lnTo>
                                  <a:pt x="845595" y="1061293"/>
                                </a:lnTo>
                                <a:lnTo>
                                  <a:pt x="838170" y="1064595"/>
                                </a:lnTo>
                                <a:lnTo>
                                  <a:pt x="830592" y="1067765"/>
                                </a:lnTo>
                                <a:lnTo>
                                  <a:pt x="822784" y="1070811"/>
                                </a:lnTo>
                                <a:lnTo>
                                  <a:pt x="815053" y="1073731"/>
                                </a:lnTo>
                                <a:lnTo>
                                  <a:pt x="806940" y="1076395"/>
                                </a:lnTo>
                                <a:lnTo>
                                  <a:pt x="799056" y="1079059"/>
                                </a:lnTo>
                                <a:lnTo>
                                  <a:pt x="790865" y="1081474"/>
                                </a:lnTo>
                                <a:lnTo>
                                  <a:pt x="782751" y="1083888"/>
                                </a:lnTo>
                                <a:lnTo>
                                  <a:pt x="774714" y="1086045"/>
                                </a:lnTo>
                                <a:lnTo>
                                  <a:pt x="766754" y="1088071"/>
                                </a:lnTo>
                                <a:lnTo>
                                  <a:pt x="758870" y="1090103"/>
                                </a:lnTo>
                                <a:lnTo>
                                  <a:pt x="751062" y="1091880"/>
                                </a:lnTo>
                                <a:lnTo>
                                  <a:pt x="743484" y="1093531"/>
                                </a:lnTo>
                                <a:lnTo>
                                  <a:pt x="735983" y="1095182"/>
                                </a:lnTo>
                                <a:lnTo>
                                  <a:pt x="721822" y="1097970"/>
                                </a:lnTo>
                                <a:lnTo>
                                  <a:pt x="708580" y="1100385"/>
                                </a:lnTo>
                                <a:lnTo>
                                  <a:pt x="696869" y="1102285"/>
                                </a:lnTo>
                                <a:lnTo>
                                  <a:pt x="686688" y="1103937"/>
                                </a:lnTo>
                                <a:lnTo>
                                  <a:pt x="678345" y="1105081"/>
                                </a:lnTo>
                                <a:lnTo>
                                  <a:pt x="672145" y="1105845"/>
                                </a:lnTo>
                                <a:lnTo>
                                  <a:pt x="668164" y="1106351"/>
                                </a:lnTo>
                                <a:lnTo>
                                  <a:pt x="666710" y="1106476"/>
                                </a:lnTo>
                                <a:lnTo>
                                  <a:pt x="657295" y="1107746"/>
                                </a:lnTo>
                                <a:lnTo>
                                  <a:pt x="647804" y="1108633"/>
                                </a:lnTo>
                                <a:lnTo>
                                  <a:pt x="638389" y="1109397"/>
                                </a:lnTo>
                                <a:lnTo>
                                  <a:pt x="629050" y="1109903"/>
                                </a:lnTo>
                                <a:lnTo>
                                  <a:pt x="619865" y="1110285"/>
                                </a:lnTo>
                                <a:lnTo>
                                  <a:pt x="610603" y="1110535"/>
                                </a:lnTo>
                                <a:lnTo>
                                  <a:pt x="601647" y="1110535"/>
                                </a:lnTo>
                                <a:lnTo>
                                  <a:pt x="592768" y="1110410"/>
                                </a:lnTo>
                                <a:lnTo>
                                  <a:pt x="584042" y="1110285"/>
                                </a:lnTo>
                                <a:lnTo>
                                  <a:pt x="575469" y="1109903"/>
                                </a:lnTo>
                                <a:lnTo>
                                  <a:pt x="567126" y="1109397"/>
                                </a:lnTo>
                                <a:lnTo>
                                  <a:pt x="559089" y="1108758"/>
                                </a:lnTo>
                                <a:lnTo>
                                  <a:pt x="551128" y="1108127"/>
                                </a:lnTo>
                                <a:lnTo>
                                  <a:pt x="543473" y="1107364"/>
                                </a:lnTo>
                                <a:lnTo>
                                  <a:pt x="536049" y="1106601"/>
                                </a:lnTo>
                                <a:lnTo>
                                  <a:pt x="528930" y="1105712"/>
                                </a:lnTo>
                                <a:lnTo>
                                  <a:pt x="522041" y="1104825"/>
                                </a:lnTo>
                                <a:lnTo>
                                  <a:pt x="515611" y="1103937"/>
                                </a:lnTo>
                                <a:lnTo>
                                  <a:pt x="509334" y="1102924"/>
                                </a:lnTo>
                                <a:lnTo>
                                  <a:pt x="503517" y="1102036"/>
                                </a:lnTo>
                                <a:lnTo>
                                  <a:pt x="492954" y="1100128"/>
                                </a:lnTo>
                                <a:lnTo>
                                  <a:pt x="483998" y="1098352"/>
                                </a:lnTo>
                                <a:lnTo>
                                  <a:pt x="476727" y="1096833"/>
                                </a:lnTo>
                                <a:lnTo>
                                  <a:pt x="471445" y="1095688"/>
                                </a:lnTo>
                                <a:lnTo>
                                  <a:pt x="468154" y="1094925"/>
                                </a:lnTo>
                                <a:lnTo>
                                  <a:pt x="467082" y="1094543"/>
                                </a:lnTo>
                                <a:lnTo>
                                  <a:pt x="458356" y="1092899"/>
                                </a:lnTo>
                                <a:lnTo>
                                  <a:pt x="449783" y="1090992"/>
                                </a:lnTo>
                                <a:lnTo>
                                  <a:pt x="441287" y="1089091"/>
                                </a:lnTo>
                                <a:lnTo>
                                  <a:pt x="433096" y="1086934"/>
                                </a:lnTo>
                                <a:lnTo>
                                  <a:pt x="424906" y="1084644"/>
                                </a:lnTo>
                                <a:lnTo>
                                  <a:pt x="416945" y="1082361"/>
                                </a:lnTo>
                                <a:lnTo>
                                  <a:pt x="409291" y="1079954"/>
                                </a:lnTo>
                                <a:lnTo>
                                  <a:pt x="401637" y="1077540"/>
                                </a:lnTo>
                                <a:lnTo>
                                  <a:pt x="394365" y="1075001"/>
                                </a:lnTo>
                                <a:lnTo>
                                  <a:pt x="387246" y="1072462"/>
                                </a:lnTo>
                                <a:lnTo>
                                  <a:pt x="380204" y="1069798"/>
                                </a:lnTo>
                                <a:lnTo>
                                  <a:pt x="373621" y="1067259"/>
                                </a:lnTo>
                                <a:lnTo>
                                  <a:pt x="367115" y="1064595"/>
                                </a:lnTo>
                                <a:lnTo>
                                  <a:pt x="360915" y="1061931"/>
                                </a:lnTo>
                                <a:lnTo>
                                  <a:pt x="354944" y="1059391"/>
                                </a:lnTo>
                                <a:lnTo>
                                  <a:pt x="349280" y="1056853"/>
                                </a:lnTo>
                                <a:lnTo>
                                  <a:pt x="338717" y="1051906"/>
                                </a:lnTo>
                                <a:lnTo>
                                  <a:pt x="329302" y="1047335"/>
                                </a:lnTo>
                                <a:lnTo>
                                  <a:pt x="321265" y="1043144"/>
                                </a:lnTo>
                                <a:lnTo>
                                  <a:pt x="314376" y="1039468"/>
                                </a:lnTo>
                                <a:lnTo>
                                  <a:pt x="308957" y="1036422"/>
                                </a:lnTo>
                                <a:lnTo>
                                  <a:pt x="304991" y="1034132"/>
                                </a:lnTo>
                                <a:lnTo>
                                  <a:pt x="302481" y="1032738"/>
                                </a:lnTo>
                                <a:lnTo>
                                  <a:pt x="301685" y="1032232"/>
                                </a:lnTo>
                                <a:lnTo>
                                  <a:pt x="294543" y="1028547"/>
                                </a:lnTo>
                                <a:lnTo>
                                  <a:pt x="287539" y="1024871"/>
                                </a:lnTo>
                                <a:lnTo>
                                  <a:pt x="280536" y="1020938"/>
                                </a:lnTo>
                                <a:lnTo>
                                  <a:pt x="273792" y="1016747"/>
                                </a:lnTo>
                                <a:lnTo>
                                  <a:pt x="267048" y="1012557"/>
                                </a:lnTo>
                                <a:lnTo>
                                  <a:pt x="260435" y="1008373"/>
                                </a:lnTo>
                                <a:lnTo>
                                  <a:pt x="253959" y="1003926"/>
                                </a:lnTo>
                                <a:lnTo>
                                  <a:pt x="247614" y="999611"/>
                                </a:lnTo>
                                <a:lnTo>
                                  <a:pt x="241536" y="995172"/>
                                </a:lnTo>
                                <a:lnTo>
                                  <a:pt x="235451" y="990599"/>
                                </a:lnTo>
                                <a:lnTo>
                                  <a:pt x="229633" y="986160"/>
                                </a:lnTo>
                                <a:lnTo>
                                  <a:pt x="223954" y="981720"/>
                                </a:lnTo>
                                <a:lnTo>
                                  <a:pt x="218527" y="977273"/>
                                </a:lnTo>
                                <a:lnTo>
                                  <a:pt x="213245" y="972958"/>
                                </a:lnTo>
                                <a:lnTo>
                                  <a:pt x="208086" y="968642"/>
                                </a:lnTo>
                                <a:lnTo>
                                  <a:pt x="203325" y="964460"/>
                                </a:lnTo>
                                <a:lnTo>
                                  <a:pt x="194209" y="956335"/>
                                </a:lnTo>
                                <a:lnTo>
                                  <a:pt x="186141" y="948975"/>
                                </a:lnTo>
                                <a:lnTo>
                                  <a:pt x="179137" y="942246"/>
                                </a:lnTo>
                                <a:lnTo>
                                  <a:pt x="173182" y="936411"/>
                                </a:lnTo>
                                <a:lnTo>
                                  <a:pt x="168559" y="931590"/>
                                </a:lnTo>
                                <a:lnTo>
                                  <a:pt x="164992" y="927906"/>
                                </a:lnTo>
                                <a:lnTo>
                                  <a:pt x="162871" y="925624"/>
                                </a:lnTo>
                                <a:lnTo>
                                  <a:pt x="162213" y="924861"/>
                                </a:lnTo>
                                <a:lnTo>
                                  <a:pt x="157850" y="921309"/>
                                </a:lnTo>
                                <a:lnTo>
                                  <a:pt x="153357" y="917375"/>
                                </a:lnTo>
                                <a:lnTo>
                                  <a:pt x="148994" y="913185"/>
                                </a:lnTo>
                                <a:lnTo>
                                  <a:pt x="144631" y="908745"/>
                                </a:lnTo>
                                <a:lnTo>
                                  <a:pt x="140268" y="904049"/>
                                </a:lnTo>
                                <a:lnTo>
                                  <a:pt x="135905" y="899220"/>
                                </a:lnTo>
                                <a:lnTo>
                                  <a:pt x="131542" y="894149"/>
                                </a:lnTo>
                                <a:lnTo>
                                  <a:pt x="127309" y="889071"/>
                                </a:lnTo>
                                <a:lnTo>
                                  <a:pt x="123214" y="883742"/>
                                </a:lnTo>
                                <a:lnTo>
                                  <a:pt x="119119" y="878407"/>
                                </a:lnTo>
                                <a:lnTo>
                                  <a:pt x="115016" y="872954"/>
                                </a:lnTo>
                                <a:lnTo>
                                  <a:pt x="111051" y="867495"/>
                                </a:lnTo>
                                <a:lnTo>
                                  <a:pt x="107216" y="862035"/>
                                </a:lnTo>
                                <a:lnTo>
                                  <a:pt x="103519" y="856707"/>
                                </a:lnTo>
                                <a:lnTo>
                                  <a:pt x="99814" y="851247"/>
                                </a:lnTo>
                                <a:lnTo>
                                  <a:pt x="96377" y="846044"/>
                                </a:lnTo>
                                <a:lnTo>
                                  <a:pt x="89764" y="835763"/>
                                </a:lnTo>
                                <a:lnTo>
                                  <a:pt x="83816" y="826120"/>
                                </a:lnTo>
                                <a:lnTo>
                                  <a:pt x="78665" y="817490"/>
                                </a:lnTo>
                                <a:lnTo>
                                  <a:pt x="74164" y="809748"/>
                                </a:lnTo>
                                <a:lnTo>
                                  <a:pt x="70597" y="803532"/>
                                </a:lnTo>
                                <a:lnTo>
                                  <a:pt x="67956" y="798703"/>
                                </a:lnTo>
                                <a:lnTo>
                                  <a:pt x="66234" y="795658"/>
                                </a:lnTo>
                                <a:lnTo>
                                  <a:pt x="65706" y="794645"/>
                                </a:lnTo>
                                <a:lnTo>
                                  <a:pt x="62529" y="789691"/>
                                </a:lnTo>
                                <a:lnTo>
                                  <a:pt x="59360" y="784363"/>
                                </a:lnTo>
                                <a:lnTo>
                                  <a:pt x="56322" y="778904"/>
                                </a:lnTo>
                                <a:lnTo>
                                  <a:pt x="53413" y="773069"/>
                                </a:lnTo>
                                <a:lnTo>
                                  <a:pt x="50504" y="767228"/>
                                </a:lnTo>
                                <a:lnTo>
                                  <a:pt x="47726" y="761012"/>
                                </a:lnTo>
                                <a:lnTo>
                                  <a:pt x="45085" y="754796"/>
                                </a:lnTo>
                                <a:lnTo>
                                  <a:pt x="42436" y="748448"/>
                                </a:lnTo>
                                <a:lnTo>
                                  <a:pt x="40056" y="741976"/>
                                </a:lnTo>
                                <a:lnTo>
                                  <a:pt x="37545" y="735503"/>
                                </a:lnTo>
                                <a:lnTo>
                                  <a:pt x="35302" y="728898"/>
                                </a:lnTo>
                                <a:lnTo>
                                  <a:pt x="33052" y="722411"/>
                                </a:lnTo>
                                <a:lnTo>
                                  <a:pt x="30939" y="715953"/>
                                </a:lnTo>
                                <a:lnTo>
                                  <a:pt x="28819" y="709495"/>
                                </a:lnTo>
                                <a:lnTo>
                                  <a:pt x="26974" y="703111"/>
                                </a:lnTo>
                                <a:lnTo>
                                  <a:pt x="25122" y="696946"/>
                                </a:lnTo>
                                <a:lnTo>
                                  <a:pt x="21685" y="684984"/>
                                </a:lnTo>
                                <a:lnTo>
                                  <a:pt x="18776" y="673829"/>
                                </a:lnTo>
                                <a:lnTo>
                                  <a:pt x="16128" y="663776"/>
                                </a:lnTo>
                                <a:lnTo>
                                  <a:pt x="14015" y="655043"/>
                                </a:lnTo>
                                <a:lnTo>
                                  <a:pt x="12431" y="647778"/>
                                </a:lnTo>
                                <a:lnTo>
                                  <a:pt x="11237" y="642347"/>
                                </a:lnTo>
                                <a:lnTo>
                                  <a:pt x="10448" y="638897"/>
                                </a:lnTo>
                                <a:lnTo>
                                  <a:pt x="10311" y="637797"/>
                                </a:lnTo>
                                <a:lnTo>
                                  <a:pt x="8994" y="631559"/>
                                </a:lnTo>
                                <a:lnTo>
                                  <a:pt x="7800" y="625468"/>
                                </a:lnTo>
                                <a:lnTo>
                                  <a:pt x="6744" y="619377"/>
                                </a:lnTo>
                                <a:lnTo>
                                  <a:pt x="5687" y="613286"/>
                                </a:lnTo>
                                <a:lnTo>
                                  <a:pt x="4891" y="607195"/>
                                </a:lnTo>
                                <a:lnTo>
                                  <a:pt x="4103" y="601104"/>
                                </a:lnTo>
                                <a:lnTo>
                                  <a:pt x="3307" y="595160"/>
                                </a:lnTo>
                                <a:lnTo>
                                  <a:pt x="2648" y="589142"/>
                                </a:lnTo>
                                <a:lnTo>
                                  <a:pt x="1722" y="577621"/>
                                </a:lnTo>
                                <a:lnTo>
                                  <a:pt x="926" y="566466"/>
                                </a:lnTo>
                                <a:lnTo>
                                  <a:pt x="398" y="555825"/>
                                </a:lnTo>
                                <a:lnTo>
                                  <a:pt x="130" y="545918"/>
                                </a:lnTo>
                                <a:lnTo>
                                  <a:pt x="0" y="536745"/>
                                </a:lnTo>
                                <a:lnTo>
                                  <a:pt x="0" y="521040"/>
                                </a:lnTo>
                                <a:lnTo>
                                  <a:pt x="130" y="514802"/>
                                </a:lnTo>
                                <a:lnTo>
                                  <a:pt x="398" y="509739"/>
                                </a:lnTo>
                                <a:lnTo>
                                  <a:pt x="528" y="506069"/>
                                </a:lnTo>
                                <a:lnTo>
                                  <a:pt x="666" y="503648"/>
                                </a:lnTo>
                                <a:lnTo>
                                  <a:pt x="666" y="502841"/>
                                </a:lnTo>
                                <a:lnTo>
                                  <a:pt x="926" y="496382"/>
                                </a:lnTo>
                                <a:lnTo>
                                  <a:pt x="1324" y="490071"/>
                                </a:lnTo>
                                <a:lnTo>
                                  <a:pt x="1722" y="483539"/>
                                </a:lnTo>
                                <a:lnTo>
                                  <a:pt x="2250" y="477228"/>
                                </a:lnTo>
                                <a:lnTo>
                                  <a:pt x="2909" y="470991"/>
                                </a:lnTo>
                                <a:lnTo>
                                  <a:pt x="3705" y="464679"/>
                                </a:lnTo>
                                <a:lnTo>
                                  <a:pt x="4493" y="458589"/>
                                </a:lnTo>
                                <a:lnTo>
                                  <a:pt x="5419" y="452498"/>
                                </a:lnTo>
                                <a:lnTo>
                                  <a:pt x="7272" y="440682"/>
                                </a:lnTo>
                                <a:lnTo>
                                  <a:pt x="9384" y="429381"/>
                                </a:lnTo>
                                <a:lnTo>
                                  <a:pt x="11635" y="418740"/>
                                </a:lnTo>
                                <a:lnTo>
                                  <a:pt x="13885" y="408686"/>
                                </a:lnTo>
                                <a:lnTo>
                                  <a:pt x="15998" y="399586"/>
                                </a:lnTo>
                                <a:lnTo>
                                  <a:pt x="18248" y="391294"/>
                                </a:lnTo>
                                <a:lnTo>
                                  <a:pt x="20231" y="384102"/>
                                </a:lnTo>
                                <a:lnTo>
                                  <a:pt x="21945" y="377864"/>
                                </a:lnTo>
                                <a:lnTo>
                                  <a:pt x="23400" y="372874"/>
                                </a:lnTo>
                                <a:lnTo>
                                  <a:pt x="24594" y="369205"/>
                                </a:lnTo>
                                <a:lnTo>
                                  <a:pt x="25252" y="366930"/>
                                </a:lnTo>
                                <a:lnTo>
                                  <a:pt x="25520" y="366195"/>
                                </a:lnTo>
                                <a:lnTo>
                                  <a:pt x="26837" y="361573"/>
                                </a:lnTo>
                                <a:lnTo>
                                  <a:pt x="28161" y="356876"/>
                                </a:lnTo>
                                <a:lnTo>
                                  <a:pt x="29745" y="352106"/>
                                </a:lnTo>
                                <a:lnTo>
                                  <a:pt x="31467" y="347263"/>
                                </a:lnTo>
                                <a:lnTo>
                                  <a:pt x="33320" y="342345"/>
                                </a:lnTo>
                                <a:lnTo>
                                  <a:pt x="35165" y="337208"/>
                                </a:lnTo>
                                <a:lnTo>
                                  <a:pt x="37147" y="332145"/>
                                </a:lnTo>
                                <a:lnTo>
                                  <a:pt x="39267" y="326934"/>
                                </a:lnTo>
                                <a:lnTo>
                                  <a:pt x="43630" y="316807"/>
                                </a:lnTo>
                                <a:lnTo>
                                  <a:pt x="48254" y="306680"/>
                                </a:lnTo>
                                <a:lnTo>
                                  <a:pt x="52885" y="296773"/>
                                </a:lnTo>
                                <a:lnTo>
                                  <a:pt x="57378" y="287233"/>
                                </a:lnTo>
                                <a:lnTo>
                                  <a:pt x="61871" y="278353"/>
                                </a:lnTo>
                                <a:lnTo>
                                  <a:pt x="66104" y="270207"/>
                                </a:lnTo>
                                <a:lnTo>
                                  <a:pt x="69939" y="262868"/>
                                </a:lnTo>
                                <a:lnTo>
                                  <a:pt x="73238" y="256557"/>
                                </a:lnTo>
                                <a:lnTo>
                                  <a:pt x="76016" y="251347"/>
                                </a:lnTo>
                                <a:lnTo>
                                  <a:pt x="78129" y="247531"/>
                                </a:lnTo>
                                <a:lnTo>
                                  <a:pt x="79583" y="244963"/>
                                </a:lnTo>
                                <a:lnTo>
                                  <a:pt x="79981" y="244229"/>
                                </a:lnTo>
                                <a:lnTo>
                                  <a:pt x="82760" y="239164"/>
                                </a:lnTo>
                                <a:lnTo>
                                  <a:pt x="85669" y="234028"/>
                                </a:lnTo>
                                <a:lnTo>
                                  <a:pt x="88707" y="228817"/>
                                </a:lnTo>
                                <a:lnTo>
                                  <a:pt x="92014" y="223754"/>
                                </a:lnTo>
                                <a:lnTo>
                                  <a:pt x="95451" y="218543"/>
                                </a:lnTo>
                                <a:lnTo>
                                  <a:pt x="99018" y="213406"/>
                                </a:lnTo>
                                <a:lnTo>
                                  <a:pt x="102723" y="208196"/>
                                </a:lnTo>
                                <a:lnTo>
                                  <a:pt x="106420" y="202985"/>
                                </a:lnTo>
                                <a:lnTo>
                                  <a:pt x="110392" y="197776"/>
                                </a:lnTo>
                                <a:lnTo>
                                  <a:pt x="114220" y="192712"/>
                                </a:lnTo>
                                <a:lnTo>
                                  <a:pt x="118192" y="187721"/>
                                </a:lnTo>
                                <a:lnTo>
                                  <a:pt x="122157" y="182804"/>
                                </a:lnTo>
                                <a:lnTo>
                                  <a:pt x="129957" y="173117"/>
                                </a:lnTo>
                                <a:lnTo>
                                  <a:pt x="137757" y="164091"/>
                                </a:lnTo>
                                <a:lnTo>
                                  <a:pt x="145029" y="155652"/>
                                </a:lnTo>
                                <a:lnTo>
                                  <a:pt x="152033" y="148020"/>
                                </a:lnTo>
                                <a:lnTo>
                                  <a:pt x="158248" y="141122"/>
                                </a:lnTo>
                                <a:lnTo>
                                  <a:pt x="163668" y="135324"/>
                                </a:lnTo>
                                <a:lnTo>
                                  <a:pt x="168291" y="130480"/>
                                </a:lnTo>
                                <a:lnTo>
                                  <a:pt x="171728" y="126958"/>
                                </a:lnTo>
                                <a:lnTo>
                                  <a:pt x="173848" y="124757"/>
                                </a:lnTo>
                                <a:lnTo>
                                  <a:pt x="174636" y="124023"/>
                                </a:lnTo>
                                <a:lnTo>
                                  <a:pt x="178471" y="120059"/>
                                </a:lnTo>
                                <a:lnTo>
                                  <a:pt x="182964" y="115877"/>
                                </a:lnTo>
                                <a:lnTo>
                                  <a:pt x="188123" y="111327"/>
                                </a:lnTo>
                                <a:lnTo>
                                  <a:pt x="193811" y="106483"/>
                                </a:lnTo>
                                <a:lnTo>
                                  <a:pt x="199758" y="101713"/>
                                </a:lnTo>
                                <a:lnTo>
                                  <a:pt x="205836" y="96576"/>
                                </a:lnTo>
                                <a:lnTo>
                                  <a:pt x="212051" y="91806"/>
                                </a:lnTo>
                                <a:lnTo>
                                  <a:pt x="218267" y="86962"/>
                                </a:lnTo>
                                <a:lnTo>
                                  <a:pt x="229633" y="78229"/>
                                </a:lnTo>
                                <a:lnTo>
                                  <a:pt x="239286" y="70965"/>
                                </a:lnTo>
                                <a:lnTo>
                                  <a:pt x="245761" y="66121"/>
                                </a:lnTo>
                                <a:lnTo>
                                  <a:pt x="248142" y="64360"/>
                                </a:lnTo>
                                <a:lnTo>
                                  <a:pt x="250920" y="62599"/>
                                </a:lnTo>
                                <a:lnTo>
                                  <a:pt x="254487" y="60177"/>
                                </a:lnTo>
                                <a:lnTo>
                                  <a:pt x="258850" y="57241"/>
                                </a:lnTo>
                                <a:lnTo>
                                  <a:pt x="263611" y="53866"/>
                                </a:lnTo>
                                <a:lnTo>
                                  <a:pt x="274190" y="46086"/>
                                </a:lnTo>
                                <a:lnTo>
                                  <a:pt x="285289" y="37721"/>
                                </a:lnTo>
                                <a:lnTo>
                                  <a:pt x="295867" y="29868"/>
                                </a:lnTo>
                                <a:lnTo>
                                  <a:pt x="304723" y="23116"/>
                                </a:lnTo>
                                <a:lnTo>
                                  <a:pt x="310931" y="18421"/>
                                </a:lnTo>
                                <a:lnTo>
                                  <a:pt x="313151" y="16659"/>
                                </a:lnTo>
                                <a:lnTo>
                                  <a:pt x="316749" y="13210"/>
                                </a:lnTo>
                                <a:lnTo>
                                  <a:pt x="320193" y="10421"/>
                                </a:lnTo>
                                <a:lnTo>
                                  <a:pt x="323255" y="7926"/>
                                </a:lnTo>
                                <a:lnTo>
                                  <a:pt x="326164" y="5871"/>
                                </a:lnTo>
                                <a:lnTo>
                                  <a:pt x="328766" y="4330"/>
                                </a:lnTo>
                                <a:lnTo>
                                  <a:pt x="331139" y="3083"/>
                                </a:lnTo>
                                <a:lnTo>
                                  <a:pt x="333435" y="2202"/>
                                </a:lnTo>
                                <a:lnTo>
                                  <a:pt x="335425" y="1541"/>
                                </a:lnTo>
                                <a:lnTo>
                                  <a:pt x="337109" y="1321"/>
                                </a:lnTo>
                                <a:lnTo>
                                  <a:pt x="338717" y="1321"/>
                                </a:lnTo>
                                <a:lnTo>
                                  <a:pt x="340171" y="1541"/>
                                </a:lnTo>
                                <a:lnTo>
                                  <a:pt x="341319" y="2055"/>
                                </a:lnTo>
                                <a:lnTo>
                                  <a:pt x="342544" y="2715"/>
                                </a:lnTo>
                                <a:lnTo>
                                  <a:pt x="343463" y="3597"/>
                                </a:lnTo>
                                <a:lnTo>
                                  <a:pt x="344228" y="4697"/>
                                </a:lnTo>
                                <a:lnTo>
                                  <a:pt x="344917" y="5871"/>
                                </a:lnTo>
                                <a:lnTo>
                                  <a:pt x="345606" y="7119"/>
                                </a:lnTo>
                                <a:lnTo>
                                  <a:pt x="345989" y="8513"/>
                                </a:lnTo>
                                <a:lnTo>
                                  <a:pt x="346371" y="10054"/>
                                </a:lnTo>
                                <a:lnTo>
                                  <a:pt x="346601" y="11449"/>
                                </a:lnTo>
                                <a:lnTo>
                                  <a:pt x="346907" y="14457"/>
                                </a:lnTo>
                                <a:lnTo>
                                  <a:pt x="347060" y="17393"/>
                                </a:lnTo>
                                <a:lnTo>
                                  <a:pt x="346754" y="22089"/>
                                </a:lnTo>
                                <a:lnTo>
                                  <a:pt x="346601" y="23998"/>
                                </a:lnTo>
                                <a:lnTo>
                                  <a:pt x="346601" y="227716"/>
                                </a:lnTo>
                                <a:lnTo>
                                  <a:pt x="347060" y="230285"/>
                                </a:lnTo>
                                <a:lnTo>
                                  <a:pt x="347137" y="232927"/>
                                </a:lnTo>
                                <a:lnTo>
                                  <a:pt x="347137" y="235422"/>
                                </a:lnTo>
                                <a:lnTo>
                                  <a:pt x="346907" y="238137"/>
                                </a:lnTo>
                                <a:lnTo>
                                  <a:pt x="346525" y="240779"/>
                                </a:lnTo>
                                <a:lnTo>
                                  <a:pt x="345989" y="243348"/>
                                </a:lnTo>
                                <a:lnTo>
                                  <a:pt x="345147" y="245990"/>
                                </a:lnTo>
                                <a:lnTo>
                                  <a:pt x="344228" y="248558"/>
                                </a:lnTo>
                                <a:lnTo>
                                  <a:pt x="343233" y="251200"/>
                                </a:lnTo>
                                <a:lnTo>
                                  <a:pt x="342008" y="253695"/>
                                </a:lnTo>
                                <a:lnTo>
                                  <a:pt x="340784" y="256117"/>
                                </a:lnTo>
                                <a:lnTo>
                                  <a:pt x="339482" y="258686"/>
                                </a:lnTo>
                                <a:lnTo>
                                  <a:pt x="338028" y="260961"/>
                                </a:lnTo>
                                <a:lnTo>
                                  <a:pt x="336574" y="263382"/>
                                </a:lnTo>
                                <a:lnTo>
                                  <a:pt x="334966" y="265657"/>
                                </a:lnTo>
                                <a:lnTo>
                                  <a:pt x="333512" y="267785"/>
                                </a:lnTo>
                                <a:lnTo>
                                  <a:pt x="330374" y="271895"/>
                                </a:lnTo>
                                <a:lnTo>
                                  <a:pt x="327235" y="275711"/>
                                </a:lnTo>
                                <a:lnTo>
                                  <a:pt x="324327" y="279013"/>
                                </a:lnTo>
                                <a:lnTo>
                                  <a:pt x="321648" y="281802"/>
                                </a:lnTo>
                                <a:lnTo>
                                  <a:pt x="317514" y="285838"/>
                                </a:lnTo>
                                <a:lnTo>
                                  <a:pt x="316060" y="287233"/>
                                </a:lnTo>
                                <a:lnTo>
                                  <a:pt x="313304" y="290315"/>
                                </a:lnTo>
                                <a:lnTo>
                                  <a:pt x="309087" y="295232"/>
                                </a:lnTo>
                                <a:lnTo>
                                  <a:pt x="303935" y="301470"/>
                                </a:lnTo>
                                <a:lnTo>
                                  <a:pt x="298508" y="308294"/>
                                </a:lnTo>
                                <a:lnTo>
                                  <a:pt x="293227" y="314752"/>
                                </a:lnTo>
                                <a:lnTo>
                                  <a:pt x="288726" y="320477"/>
                                </a:lnTo>
                                <a:lnTo>
                                  <a:pt x="285687" y="324293"/>
                                </a:lnTo>
                                <a:lnTo>
                                  <a:pt x="284500" y="325834"/>
                                </a:lnTo>
                                <a:lnTo>
                                  <a:pt x="280926" y="330017"/>
                                </a:lnTo>
                                <a:lnTo>
                                  <a:pt x="277627" y="334200"/>
                                </a:lnTo>
                                <a:lnTo>
                                  <a:pt x="274190" y="338530"/>
                                </a:lnTo>
                                <a:lnTo>
                                  <a:pt x="271013" y="342933"/>
                                </a:lnTo>
                                <a:lnTo>
                                  <a:pt x="267845" y="347556"/>
                                </a:lnTo>
                                <a:lnTo>
                                  <a:pt x="264668" y="352179"/>
                                </a:lnTo>
                                <a:lnTo>
                                  <a:pt x="261629" y="357170"/>
                                </a:lnTo>
                                <a:lnTo>
                                  <a:pt x="258720" y="362379"/>
                                </a:lnTo>
                                <a:lnTo>
                                  <a:pt x="255681" y="367810"/>
                                </a:lnTo>
                                <a:lnTo>
                                  <a:pt x="252773" y="373681"/>
                                </a:lnTo>
                                <a:lnTo>
                                  <a:pt x="249726" y="379772"/>
                                </a:lnTo>
                                <a:lnTo>
                                  <a:pt x="246818" y="386231"/>
                                </a:lnTo>
                                <a:lnTo>
                                  <a:pt x="243909" y="393055"/>
                                </a:lnTo>
                                <a:lnTo>
                                  <a:pt x="240870" y="400467"/>
                                </a:lnTo>
                                <a:lnTo>
                                  <a:pt x="237831" y="408173"/>
                                </a:lnTo>
                                <a:lnTo>
                                  <a:pt x="234793" y="416465"/>
                                </a:lnTo>
                                <a:lnTo>
                                  <a:pt x="233201" y="420648"/>
                                </a:lnTo>
                                <a:lnTo>
                                  <a:pt x="231884" y="424904"/>
                                </a:lnTo>
                                <a:lnTo>
                                  <a:pt x="230430" y="429381"/>
                                </a:lnTo>
                                <a:lnTo>
                                  <a:pt x="229235" y="433857"/>
                                </a:lnTo>
                                <a:lnTo>
                                  <a:pt x="228049" y="438261"/>
                                </a:lnTo>
                                <a:lnTo>
                                  <a:pt x="226993" y="442737"/>
                                </a:lnTo>
                                <a:lnTo>
                                  <a:pt x="225936" y="447287"/>
                                </a:lnTo>
                                <a:lnTo>
                                  <a:pt x="224872" y="451838"/>
                                </a:lnTo>
                                <a:lnTo>
                                  <a:pt x="223158" y="461083"/>
                                </a:lnTo>
                                <a:lnTo>
                                  <a:pt x="221704" y="470404"/>
                                </a:lnTo>
                                <a:lnTo>
                                  <a:pt x="220379" y="479871"/>
                                </a:lnTo>
                                <a:lnTo>
                                  <a:pt x="219323" y="489264"/>
                                </a:lnTo>
                                <a:lnTo>
                                  <a:pt x="218527" y="498804"/>
                                </a:lnTo>
                                <a:lnTo>
                                  <a:pt x="217738" y="508344"/>
                                </a:lnTo>
                                <a:lnTo>
                                  <a:pt x="217210" y="517811"/>
                                </a:lnTo>
                                <a:lnTo>
                                  <a:pt x="216682" y="527352"/>
                                </a:lnTo>
                                <a:lnTo>
                                  <a:pt x="216414" y="536745"/>
                                </a:lnTo>
                                <a:lnTo>
                                  <a:pt x="216016" y="546138"/>
                                </a:lnTo>
                                <a:lnTo>
                                  <a:pt x="215886" y="555311"/>
                                </a:lnTo>
                                <a:lnTo>
                                  <a:pt x="215618" y="564411"/>
                                </a:lnTo>
                                <a:lnTo>
                                  <a:pt x="215618" y="570135"/>
                                </a:lnTo>
                                <a:lnTo>
                                  <a:pt x="216016" y="576080"/>
                                </a:lnTo>
                                <a:lnTo>
                                  <a:pt x="216544" y="582023"/>
                                </a:lnTo>
                                <a:lnTo>
                                  <a:pt x="217340" y="588188"/>
                                </a:lnTo>
                                <a:lnTo>
                                  <a:pt x="218397" y="594279"/>
                                </a:lnTo>
                                <a:lnTo>
                                  <a:pt x="219721" y="600370"/>
                                </a:lnTo>
                                <a:lnTo>
                                  <a:pt x="221175" y="606461"/>
                                </a:lnTo>
                                <a:lnTo>
                                  <a:pt x="222760" y="612553"/>
                                </a:lnTo>
                                <a:lnTo>
                                  <a:pt x="224482" y="618643"/>
                                </a:lnTo>
                                <a:lnTo>
                                  <a:pt x="226464" y="624734"/>
                                </a:lnTo>
                                <a:lnTo>
                                  <a:pt x="228447" y="630679"/>
                                </a:lnTo>
                                <a:lnTo>
                                  <a:pt x="230560" y="636476"/>
                                </a:lnTo>
                                <a:lnTo>
                                  <a:pt x="232672" y="642347"/>
                                </a:lnTo>
                                <a:lnTo>
                                  <a:pt x="234923" y="647924"/>
                                </a:lnTo>
                                <a:lnTo>
                                  <a:pt x="237303" y="653501"/>
                                </a:lnTo>
                                <a:lnTo>
                                  <a:pt x="239554" y="658859"/>
                                </a:lnTo>
                                <a:lnTo>
                                  <a:pt x="244177" y="668986"/>
                                </a:lnTo>
                                <a:lnTo>
                                  <a:pt x="248670" y="678232"/>
                                </a:lnTo>
                                <a:lnTo>
                                  <a:pt x="252903" y="686672"/>
                                </a:lnTo>
                                <a:lnTo>
                                  <a:pt x="256600" y="693717"/>
                                </a:lnTo>
                                <a:lnTo>
                                  <a:pt x="259777" y="699441"/>
                                </a:lnTo>
                                <a:lnTo>
                                  <a:pt x="262287" y="703771"/>
                                </a:lnTo>
                                <a:lnTo>
                                  <a:pt x="263872" y="706559"/>
                                </a:lnTo>
                                <a:lnTo>
                                  <a:pt x="264400" y="707441"/>
                                </a:lnTo>
                                <a:lnTo>
                                  <a:pt x="268503" y="715293"/>
                                </a:lnTo>
                                <a:lnTo>
                                  <a:pt x="272996" y="722925"/>
                                </a:lnTo>
                                <a:lnTo>
                                  <a:pt x="277627" y="730424"/>
                                </a:lnTo>
                                <a:lnTo>
                                  <a:pt x="282648" y="737785"/>
                                </a:lnTo>
                                <a:lnTo>
                                  <a:pt x="287800" y="744896"/>
                                </a:lnTo>
                                <a:lnTo>
                                  <a:pt x="293227" y="751875"/>
                                </a:lnTo>
                                <a:lnTo>
                                  <a:pt x="298776" y="758730"/>
                                </a:lnTo>
                                <a:lnTo>
                                  <a:pt x="304463" y="765327"/>
                                </a:lnTo>
                                <a:lnTo>
                                  <a:pt x="310243" y="771675"/>
                                </a:lnTo>
                                <a:lnTo>
                                  <a:pt x="316060" y="777891"/>
                                </a:lnTo>
                                <a:lnTo>
                                  <a:pt x="322030" y="783857"/>
                                </a:lnTo>
                                <a:lnTo>
                                  <a:pt x="328001" y="789567"/>
                                </a:lnTo>
                                <a:lnTo>
                                  <a:pt x="333971" y="795026"/>
                                </a:lnTo>
                                <a:lnTo>
                                  <a:pt x="339789" y="800354"/>
                                </a:lnTo>
                                <a:lnTo>
                                  <a:pt x="345683" y="805432"/>
                                </a:lnTo>
                                <a:lnTo>
                                  <a:pt x="351424" y="810254"/>
                                </a:lnTo>
                                <a:lnTo>
                                  <a:pt x="357088" y="814825"/>
                                </a:lnTo>
                                <a:lnTo>
                                  <a:pt x="362522" y="819141"/>
                                </a:lnTo>
                                <a:lnTo>
                                  <a:pt x="367804" y="823075"/>
                                </a:lnTo>
                                <a:lnTo>
                                  <a:pt x="372779" y="826883"/>
                                </a:lnTo>
                                <a:lnTo>
                                  <a:pt x="382347" y="833738"/>
                                </a:lnTo>
                                <a:lnTo>
                                  <a:pt x="390538" y="839322"/>
                                </a:lnTo>
                                <a:lnTo>
                                  <a:pt x="397273" y="843762"/>
                                </a:lnTo>
                                <a:lnTo>
                                  <a:pt x="402402" y="847057"/>
                                </a:lnTo>
                                <a:lnTo>
                                  <a:pt x="405693" y="848965"/>
                                </a:lnTo>
                                <a:lnTo>
                                  <a:pt x="406765" y="849596"/>
                                </a:lnTo>
                                <a:lnTo>
                                  <a:pt x="416409" y="855313"/>
                                </a:lnTo>
                                <a:lnTo>
                                  <a:pt x="426207" y="860516"/>
                                </a:lnTo>
                                <a:lnTo>
                                  <a:pt x="436005" y="865337"/>
                                </a:lnTo>
                                <a:lnTo>
                                  <a:pt x="445803" y="869777"/>
                                </a:lnTo>
                                <a:lnTo>
                                  <a:pt x="455601" y="873843"/>
                                </a:lnTo>
                                <a:lnTo>
                                  <a:pt x="465475" y="877644"/>
                                </a:lnTo>
                                <a:lnTo>
                                  <a:pt x="475119" y="881071"/>
                                </a:lnTo>
                                <a:lnTo>
                                  <a:pt x="484917" y="884117"/>
                                </a:lnTo>
                                <a:lnTo>
                                  <a:pt x="494408" y="886913"/>
                                </a:lnTo>
                                <a:lnTo>
                                  <a:pt x="503977" y="889452"/>
                                </a:lnTo>
                                <a:lnTo>
                                  <a:pt x="513315" y="891609"/>
                                </a:lnTo>
                                <a:lnTo>
                                  <a:pt x="522424" y="893642"/>
                                </a:lnTo>
                                <a:lnTo>
                                  <a:pt x="531456" y="895286"/>
                                </a:lnTo>
                                <a:lnTo>
                                  <a:pt x="540182" y="896813"/>
                                </a:lnTo>
                                <a:lnTo>
                                  <a:pt x="548755" y="898082"/>
                                </a:lnTo>
                                <a:lnTo>
                                  <a:pt x="556945" y="899220"/>
                                </a:lnTo>
                                <a:lnTo>
                                  <a:pt x="564906" y="900115"/>
                                </a:lnTo>
                                <a:lnTo>
                                  <a:pt x="572560" y="900871"/>
                                </a:lnTo>
                                <a:lnTo>
                                  <a:pt x="579679" y="901377"/>
                                </a:lnTo>
                                <a:lnTo>
                                  <a:pt x="586568" y="901891"/>
                                </a:lnTo>
                                <a:lnTo>
                                  <a:pt x="593074" y="902140"/>
                                </a:lnTo>
                                <a:lnTo>
                                  <a:pt x="599121" y="902397"/>
                                </a:lnTo>
                                <a:lnTo>
                                  <a:pt x="604709" y="902522"/>
                                </a:lnTo>
                                <a:lnTo>
                                  <a:pt x="618563" y="902522"/>
                                </a:lnTo>
                                <a:lnTo>
                                  <a:pt x="625070" y="902272"/>
                                </a:lnTo>
                                <a:lnTo>
                                  <a:pt x="629050" y="902016"/>
                                </a:lnTo>
                                <a:lnTo>
                                  <a:pt x="630505" y="901891"/>
                                </a:lnTo>
                                <a:lnTo>
                                  <a:pt x="644053" y="900240"/>
                                </a:lnTo>
                                <a:lnTo>
                                  <a:pt x="657295" y="898207"/>
                                </a:lnTo>
                                <a:lnTo>
                                  <a:pt x="670001" y="896049"/>
                                </a:lnTo>
                                <a:lnTo>
                                  <a:pt x="682325" y="893510"/>
                                </a:lnTo>
                                <a:lnTo>
                                  <a:pt x="694036" y="890846"/>
                                </a:lnTo>
                                <a:lnTo>
                                  <a:pt x="705288" y="887926"/>
                                </a:lnTo>
                                <a:lnTo>
                                  <a:pt x="716234" y="884880"/>
                                </a:lnTo>
                                <a:lnTo>
                                  <a:pt x="726721" y="881710"/>
                                </a:lnTo>
                                <a:lnTo>
                                  <a:pt x="736595" y="878283"/>
                                </a:lnTo>
                                <a:lnTo>
                                  <a:pt x="746163" y="874855"/>
                                </a:lnTo>
                                <a:lnTo>
                                  <a:pt x="755272" y="871303"/>
                                </a:lnTo>
                                <a:lnTo>
                                  <a:pt x="763845" y="867744"/>
                                </a:lnTo>
                                <a:lnTo>
                                  <a:pt x="772035" y="864067"/>
                                </a:lnTo>
                                <a:lnTo>
                                  <a:pt x="779690" y="860384"/>
                                </a:lnTo>
                                <a:lnTo>
                                  <a:pt x="787114" y="856707"/>
                                </a:lnTo>
                                <a:lnTo>
                                  <a:pt x="794004" y="853155"/>
                                </a:lnTo>
                                <a:lnTo>
                                  <a:pt x="800357" y="849471"/>
                                </a:lnTo>
                                <a:lnTo>
                                  <a:pt x="806404" y="846045"/>
                                </a:lnTo>
                                <a:lnTo>
                                  <a:pt x="811991" y="842617"/>
                                </a:lnTo>
                                <a:lnTo>
                                  <a:pt x="817120" y="839322"/>
                                </a:lnTo>
                                <a:lnTo>
                                  <a:pt x="821866" y="836144"/>
                                </a:lnTo>
                                <a:lnTo>
                                  <a:pt x="826152" y="833099"/>
                                </a:lnTo>
                                <a:lnTo>
                                  <a:pt x="829979" y="830311"/>
                                </a:lnTo>
                                <a:lnTo>
                                  <a:pt x="833500" y="827639"/>
                                </a:lnTo>
                                <a:lnTo>
                                  <a:pt x="839088" y="823075"/>
                                </a:lnTo>
                                <a:lnTo>
                                  <a:pt x="843145" y="819647"/>
                                </a:lnTo>
                                <a:lnTo>
                                  <a:pt x="845595" y="817365"/>
                                </a:lnTo>
                                <a:lnTo>
                                  <a:pt x="846360" y="816602"/>
                                </a:lnTo>
                                <a:lnTo>
                                  <a:pt x="854320" y="810004"/>
                                </a:lnTo>
                                <a:lnTo>
                                  <a:pt x="861975" y="803532"/>
                                </a:lnTo>
                                <a:lnTo>
                                  <a:pt x="869093" y="797059"/>
                                </a:lnTo>
                                <a:lnTo>
                                  <a:pt x="875983" y="790587"/>
                                </a:lnTo>
                                <a:lnTo>
                                  <a:pt x="882412" y="784238"/>
                                </a:lnTo>
                                <a:lnTo>
                                  <a:pt x="888536" y="778015"/>
                                </a:lnTo>
                                <a:lnTo>
                                  <a:pt x="894353" y="771924"/>
                                </a:lnTo>
                                <a:lnTo>
                                  <a:pt x="899788" y="765833"/>
                                </a:lnTo>
                                <a:lnTo>
                                  <a:pt x="904917" y="759999"/>
                                </a:lnTo>
                                <a:lnTo>
                                  <a:pt x="909662" y="754283"/>
                                </a:lnTo>
                                <a:lnTo>
                                  <a:pt x="914331" y="748698"/>
                                </a:lnTo>
                                <a:lnTo>
                                  <a:pt x="918388" y="743245"/>
                                </a:lnTo>
                                <a:lnTo>
                                  <a:pt x="922369" y="737910"/>
                                </a:lnTo>
                                <a:lnTo>
                                  <a:pt x="926043" y="732839"/>
                                </a:lnTo>
                                <a:lnTo>
                                  <a:pt x="929411" y="727886"/>
                                </a:lnTo>
                                <a:lnTo>
                                  <a:pt x="932549" y="723218"/>
                                </a:lnTo>
                                <a:lnTo>
                                  <a:pt x="935305" y="718595"/>
                                </a:lnTo>
                                <a:lnTo>
                                  <a:pt x="937983" y="714339"/>
                                </a:lnTo>
                                <a:lnTo>
                                  <a:pt x="940356" y="710229"/>
                                </a:lnTo>
                                <a:lnTo>
                                  <a:pt x="942499" y="706413"/>
                                </a:lnTo>
                                <a:lnTo>
                                  <a:pt x="946174" y="699588"/>
                                </a:lnTo>
                                <a:lnTo>
                                  <a:pt x="948929" y="693644"/>
                                </a:lnTo>
                                <a:lnTo>
                                  <a:pt x="950920" y="689020"/>
                                </a:lnTo>
                                <a:lnTo>
                                  <a:pt x="952374" y="685498"/>
                                </a:lnTo>
                                <a:lnTo>
                                  <a:pt x="953139" y="683443"/>
                                </a:lnTo>
                                <a:lnTo>
                                  <a:pt x="953445" y="682710"/>
                                </a:lnTo>
                                <a:lnTo>
                                  <a:pt x="957426" y="674196"/>
                                </a:lnTo>
                                <a:lnTo>
                                  <a:pt x="961100" y="665831"/>
                                </a:lnTo>
                                <a:lnTo>
                                  <a:pt x="964391" y="657685"/>
                                </a:lnTo>
                                <a:lnTo>
                                  <a:pt x="967453" y="649686"/>
                                </a:lnTo>
                                <a:lnTo>
                                  <a:pt x="970362" y="641833"/>
                                </a:lnTo>
                                <a:lnTo>
                                  <a:pt x="972888" y="634348"/>
                                </a:lnTo>
                                <a:lnTo>
                                  <a:pt x="975261" y="627009"/>
                                </a:lnTo>
                                <a:lnTo>
                                  <a:pt x="977328" y="619744"/>
                                </a:lnTo>
                                <a:lnTo>
                                  <a:pt x="979241" y="612773"/>
                                </a:lnTo>
                                <a:lnTo>
                                  <a:pt x="980772" y="606021"/>
                                </a:lnTo>
                                <a:lnTo>
                                  <a:pt x="982379" y="599563"/>
                                </a:lnTo>
                                <a:lnTo>
                                  <a:pt x="983604" y="593325"/>
                                </a:lnTo>
                                <a:lnTo>
                                  <a:pt x="984752" y="587234"/>
                                </a:lnTo>
                                <a:lnTo>
                                  <a:pt x="985670" y="581583"/>
                                </a:lnTo>
                                <a:lnTo>
                                  <a:pt x="986513" y="575932"/>
                                </a:lnTo>
                                <a:lnTo>
                                  <a:pt x="987125" y="570795"/>
                                </a:lnTo>
                                <a:lnTo>
                                  <a:pt x="987661" y="565806"/>
                                </a:lnTo>
                                <a:lnTo>
                                  <a:pt x="988044" y="561108"/>
                                </a:lnTo>
                                <a:lnTo>
                                  <a:pt x="988350" y="556706"/>
                                </a:lnTo>
                                <a:lnTo>
                                  <a:pt x="988503" y="552523"/>
                                </a:lnTo>
                                <a:lnTo>
                                  <a:pt x="988733" y="545111"/>
                                </a:lnTo>
                                <a:lnTo>
                                  <a:pt x="988580" y="538873"/>
                                </a:lnTo>
                                <a:lnTo>
                                  <a:pt x="988503" y="534103"/>
                                </a:lnTo>
                                <a:lnTo>
                                  <a:pt x="988044" y="530507"/>
                                </a:lnTo>
                                <a:lnTo>
                                  <a:pt x="987967" y="528379"/>
                                </a:lnTo>
                                <a:lnTo>
                                  <a:pt x="987814" y="527645"/>
                                </a:lnTo>
                                <a:lnTo>
                                  <a:pt x="987431" y="519866"/>
                                </a:lnTo>
                                <a:lnTo>
                                  <a:pt x="986895" y="512380"/>
                                </a:lnTo>
                                <a:lnTo>
                                  <a:pt x="986207" y="504896"/>
                                </a:lnTo>
                                <a:lnTo>
                                  <a:pt x="985441" y="497630"/>
                                </a:lnTo>
                                <a:lnTo>
                                  <a:pt x="984522" y="490658"/>
                                </a:lnTo>
                                <a:lnTo>
                                  <a:pt x="983604" y="483833"/>
                                </a:lnTo>
                                <a:lnTo>
                                  <a:pt x="982533" y="477082"/>
                                </a:lnTo>
                                <a:lnTo>
                                  <a:pt x="981461" y="470624"/>
                                </a:lnTo>
                                <a:lnTo>
                                  <a:pt x="980236" y="464386"/>
                                </a:lnTo>
                                <a:lnTo>
                                  <a:pt x="979088" y="458295"/>
                                </a:lnTo>
                                <a:lnTo>
                                  <a:pt x="977786" y="452498"/>
                                </a:lnTo>
                                <a:lnTo>
                                  <a:pt x="976409" y="446920"/>
                                </a:lnTo>
                                <a:lnTo>
                                  <a:pt x="975108" y="441416"/>
                                </a:lnTo>
                                <a:lnTo>
                                  <a:pt x="973806" y="436206"/>
                                </a:lnTo>
                                <a:lnTo>
                                  <a:pt x="972505" y="431289"/>
                                </a:lnTo>
                                <a:lnTo>
                                  <a:pt x="971127" y="426593"/>
                                </a:lnTo>
                                <a:lnTo>
                                  <a:pt x="968372" y="417933"/>
                                </a:lnTo>
                                <a:lnTo>
                                  <a:pt x="965846" y="410374"/>
                                </a:lnTo>
                                <a:lnTo>
                                  <a:pt x="963626" y="403769"/>
                                </a:lnTo>
                                <a:lnTo>
                                  <a:pt x="961483" y="398266"/>
                                </a:lnTo>
                                <a:lnTo>
                                  <a:pt x="959799" y="393936"/>
                                </a:lnTo>
                                <a:lnTo>
                                  <a:pt x="958344" y="390780"/>
                                </a:lnTo>
                                <a:lnTo>
                                  <a:pt x="957502" y="388872"/>
                                </a:lnTo>
                                <a:lnTo>
                                  <a:pt x="957273" y="388285"/>
                                </a:lnTo>
                                <a:lnTo>
                                  <a:pt x="955282" y="383662"/>
                                </a:lnTo>
                                <a:lnTo>
                                  <a:pt x="953293" y="379112"/>
                                </a:lnTo>
                                <a:lnTo>
                                  <a:pt x="951073" y="374562"/>
                                </a:lnTo>
                                <a:lnTo>
                                  <a:pt x="948776" y="370012"/>
                                </a:lnTo>
                                <a:lnTo>
                                  <a:pt x="946327" y="365389"/>
                                </a:lnTo>
                                <a:lnTo>
                                  <a:pt x="943648" y="360838"/>
                                </a:lnTo>
                                <a:lnTo>
                                  <a:pt x="941045" y="356289"/>
                                </a:lnTo>
                                <a:lnTo>
                                  <a:pt x="938213" y="351739"/>
                                </a:lnTo>
                                <a:lnTo>
                                  <a:pt x="935458" y="347263"/>
                                </a:lnTo>
                                <a:lnTo>
                                  <a:pt x="932549" y="342859"/>
                                </a:lnTo>
                                <a:lnTo>
                                  <a:pt x="929640" y="338382"/>
                                </a:lnTo>
                                <a:lnTo>
                                  <a:pt x="926731" y="334200"/>
                                </a:lnTo>
                                <a:lnTo>
                                  <a:pt x="920914" y="325834"/>
                                </a:lnTo>
                                <a:lnTo>
                                  <a:pt x="915250" y="318055"/>
                                </a:lnTo>
                                <a:lnTo>
                                  <a:pt x="909662" y="310716"/>
                                </a:lnTo>
                                <a:lnTo>
                                  <a:pt x="904534" y="304112"/>
                                </a:lnTo>
                                <a:lnTo>
                                  <a:pt x="899788" y="298241"/>
                                </a:lnTo>
                                <a:lnTo>
                                  <a:pt x="895654" y="293177"/>
                                </a:lnTo>
                                <a:lnTo>
                                  <a:pt x="892210" y="289141"/>
                                </a:lnTo>
                                <a:lnTo>
                                  <a:pt x="889684" y="286205"/>
                                </a:lnTo>
                                <a:lnTo>
                                  <a:pt x="888000" y="284297"/>
                                </a:lnTo>
                                <a:lnTo>
                                  <a:pt x="887464" y="283710"/>
                                </a:lnTo>
                                <a:lnTo>
                                  <a:pt x="884556" y="280995"/>
                                </a:lnTo>
                                <a:lnTo>
                                  <a:pt x="881876" y="278353"/>
                                </a:lnTo>
                                <a:lnTo>
                                  <a:pt x="879504" y="275711"/>
                                </a:lnTo>
                                <a:lnTo>
                                  <a:pt x="877284" y="273143"/>
                                </a:lnTo>
                                <a:lnTo>
                                  <a:pt x="875140" y="270574"/>
                                </a:lnTo>
                                <a:lnTo>
                                  <a:pt x="873304" y="268226"/>
                                </a:lnTo>
                                <a:lnTo>
                                  <a:pt x="871619" y="265657"/>
                                </a:lnTo>
                                <a:lnTo>
                                  <a:pt x="870012" y="263235"/>
                                </a:lnTo>
                                <a:lnTo>
                                  <a:pt x="868558" y="260961"/>
                                </a:lnTo>
                                <a:lnTo>
                                  <a:pt x="867256" y="258686"/>
                                </a:lnTo>
                                <a:lnTo>
                                  <a:pt x="866185" y="256411"/>
                                </a:lnTo>
                                <a:lnTo>
                                  <a:pt x="865113" y="254209"/>
                                </a:lnTo>
                                <a:lnTo>
                                  <a:pt x="864348" y="252227"/>
                                </a:lnTo>
                                <a:lnTo>
                                  <a:pt x="863506" y="250173"/>
                                </a:lnTo>
                                <a:lnTo>
                                  <a:pt x="862893" y="248265"/>
                                </a:lnTo>
                                <a:lnTo>
                                  <a:pt x="862204" y="246357"/>
                                </a:lnTo>
                                <a:lnTo>
                                  <a:pt x="861439" y="242834"/>
                                </a:lnTo>
                                <a:lnTo>
                                  <a:pt x="860903" y="239752"/>
                                </a:lnTo>
                                <a:lnTo>
                                  <a:pt x="860597" y="236963"/>
                                </a:lnTo>
                                <a:lnTo>
                                  <a:pt x="860521" y="234688"/>
                                </a:lnTo>
                                <a:lnTo>
                                  <a:pt x="860597" y="231533"/>
                                </a:lnTo>
                                <a:lnTo>
                                  <a:pt x="860750" y="230359"/>
                                </a:lnTo>
                                <a:lnTo>
                                  <a:pt x="859679" y="22089"/>
                                </a:lnTo>
                                <a:lnTo>
                                  <a:pt x="859602" y="18053"/>
                                </a:lnTo>
                                <a:lnTo>
                                  <a:pt x="859679" y="14457"/>
                                </a:lnTo>
                                <a:lnTo>
                                  <a:pt x="859832" y="11449"/>
                                </a:lnTo>
                                <a:lnTo>
                                  <a:pt x="860215" y="8660"/>
                                </a:lnTo>
                                <a:lnTo>
                                  <a:pt x="860903" y="6385"/>
                                </a:lnTo>
                                <a:lnTo>
                                  <a:pt x="861592" y="4624"/>
                                </a:lnTo>
                                <a:lnTo>
                                  <a:pt x="862511" y="2935"/>
                                </a:lnTo>
                                <a:lnTo>
                                  <a:pt x="863506" y="1835"/>
                                </a:lnTo>
                                <a:lnTo>
                                  <a:pt x="864577" y="881"/>
                                </a:lnTo>
                                <a:lnTo>
                                  <a:pt x="865802" y="440"/>
                                </a:lnTo>
                                <a:lnTo>
                                  <a:pt x="867103" y="0"/>
                                </a:lnTo>
                                <a:close/>
                              </a:path>
                            </a:pathLst>
                          </a:custGeom>
                          <a:ln w="0" cap="flat">
                            <a:miter lim="127000"/>
                          </a:ln>
                        </wps:spPr>
                        <wps:style>
                          <a:lnRef idx="0">
                            <a:srgbClr val="000000">
                              <a:alpha val="0"/>
                            </a:srgbClr>
                          </a:lnRef>
                          <a:fillRef idx="1">
                            <a:srgbClr val="0A0B0C"/>
                          </a:fillRef>
                          <a:effectRef idx="0">
                            <a:scrgbClr r="0" g="0" b="0"/>
                          </a:effectRef>
                          <a:fontRef idx="none"/>
                        </wps:style>
                        <wps:bodyPr/>
                      </wps:wsp>
                      <wps:wsp>
                        <wps:cNvPr id="1361" name="Shape 1361"/>
                        <wps:cNvSpPr/>
                        <wps:spPr>
                          <a:xfrm>
                            <a:off x="0" y="976619"/>
                            <a:ext cx="1896580" cy="709465"/>
                          </a:xfrm>
                          <a:custGeom>
                            <a:avLst/>
                            <a:gdLst/>
                            <a:ahLst/>
                            <a:cxnLst/>
                            <a:rect l="0" t="0" r="0" b="0"/>
                            <a:pathLst>
                              <a:path w="1896580" h="709465">
                                <a:moveTo>
                                  <a:pt x="7011" y="0"/>
                                </a:moveTo>
                                <a:lnTo>
                                  <a:pt x="8596" y="0"/>
                                </a:lnTo>
                                <a:lnTo>
                                  <a:pt x="10310" y="220"/>
                                </a:lnTo>
                                <a:lnTo>
                                  <a:pt x="12033" y="733"/>
                                </a:lnTo>
                                <a:lnTo>
                                  <a:pt x="13747" y="1394"/>
                                </a:lnTo>
                                <a:lnTo>
                                  <a:pt x="15600" y="2128"/>
                                </a:lnTo>
                                <a:lnTo>
                                  <a:pt x="17322" y="3082"/>
                                </a:lnTo>
                                <a:lnTo>
                                  <a:pt x="20889" y="5063"/>
                                </a:lnTo>
                                <a:lnTo>
                                  <a:pt x="24065" y="7265"/>
                                </a:lnTo>
                                <a:lnTo>
                                  <a:pt x="26836" y="9393"/>
                                </a:lnTo>
                                <a:lnTo>
                                  <a:pt x="29087" y="11154"/>
                                </a:lnTo>
                                <a:lnTo>
                                  <a:pt x="30541" y="12329"/>
                                </a:lnTo>
                                <a:lnTo>
                                  <a:pt x="31069" y="12842"/>
                                </a:lnTo>
                                <a:lnTo>
                                  <a:pt x="38073" y="17025"/>
                                </a:lnTo>
                                <a:lnTo>
                                  <a:pt x="44817" y="20914"/>
                                </a:lnTo>
                                <a:lnTo>
                                  <a:pt x="51430" y="24730"/>
                                </a:lnTo>
                                <a:lnTo>
                                  <a:pt x="57638" y="28180"/>
                                </a:lnTo>
                                <a:lnTo>
                                  <a:pt x="63723" y="31482"/>
                                </a:lnTo>
                                <a:lnTo>
                                  <a:pt x="69410" y="34637"/>
                                </a:lnTo>
                                <a:lnTo>
                                  <a:pt x="74960" y="37573"/>
                                </a:lnTo>
                                <a:lnTo>
                                  <a:pt x="80249" y="40215"/>
                                </a:lnTo>
                                <a:lnTo>
                                  <a:pt x="90162" y="45058"/>
                                </a:lnTo>
                                <a:lnTo>
                                  <a:pt x="99156" y="49095"/>
                                </a:lnTo>
                                <a:lnTo>
                                  <a:pt x="107086" y="52691"/>
                                </a:lnTo>
                                <a:lnTo>
                                  <a:pt x="114220" y="55626"/>
                                </a:lnTo>
                                <a:lnTo>
                                  <a:pt x="120435" y="57901"/>
                                </a:lnTo>
                                <a:lnTo>
                                  <a:pt x="125854" y="59809"/>
                                </a:lnTo>
                                <a:lnTo>
                                  <a:pt x="130217" y="61203"/>
                                </a:lnTo>
                                <a:lnTo>
                                  <a:pt x="133922" y="62304"/>
                                </a:lnTo>
                                <a:lnTo>
                                  <a:pt x="136701" y="62964"/>
                                </a:lnTo>
                                <a:lnTo>
                                  <a:pt x="138683" y="63478"/>
                                </a:lnTo>
                                <a:lnTo>
                                  <a:pt x="139870" y="63698"/>
                                </a:lnTo>
                                <a:lnTo>
                                  <a:pt x="140268" y="63698"/>
                                </a:lnTo>
                                <a:lnTo>
                                  <a:pt x="194599" y="72065"/>
                                </a:lnTo>
                                <a:lnTo>
                                  <a:pt x="239286" y="73356"/>
                                </a:lnTo>
                                <a:lnTo>
                                  <a:pt x="246955" y="72982"/>
                                </a:lnTo>
                                <a:lnTo>
                                  <a:pt x="254357" y="72872"/>
                                </a:lnTo>
                                <a:lnTo>
                                  <a:pt x="261361" y="72982"/>
                                </a:lnTo>
                                <a:lnTo>
                                  <a:pt x="267974" y="73489"/>
                                </a:lnTo>
                                <a:lnTo>
                                  <a:pt x="274320" y="74251"/>
                                </a:lnTo>
                                <a:lnTo>
                                  <a:pt x="280398" y="75264"/>
                                </a:lnTo>
                                <a:lnTo>
                                  <a:pt x="286215" y="76409"/>
                                </a:lnTo>
                                <a:lnTo>
                                  <a:pt x="291634" y="77803"/>
                                </a:lnTo>
                                <a:lnTo>
                                  <a:pt x="296794" y="79455"/>
                                </a:lnTo>
                                <a:lnTo>
                                  <a:pt x="301685" y="81231"/>
                                </a:lnTo>
                                <a:lnTo>
                                  <a:pt x="306308" y="83131"/>
                                </a:lnTo>
                                <a:lnTo>
                                  <a:pt x="310541" y="85164"/>
                                </a:lnTo>
                                <a:lnTo>
                                  <a:pt x="314636" y="87197"/>
                                </a:lnTo>
                                <a:lnTo>
                                  <a:pt x="318471" y="89479"/>
                                </a:lnTo>
                                <a:lnTo>
                                  <a:pt x="321908" y="91636"/>
                                </a:lnTo>
                                <a:lnTo>
                                  <a:pt x="325214" y="93919"/>
                                </a:lnTo>
                                <a:lnTo>
                                  <a:pt x="328253" y="96334"/>
                                </a:lnTo>
                                <a:lnTo>
                                  <a:pt x="331032" y="98616"/>
                                </a:lnTo>
                                <a:lnTo>
                                  <a:pt x="333680" y="100898"/>
                                </a:lnTo>
                                <a:lnTo>
                                  <a:pt x="336053" y="103188"/>
                                </a:lnTo>
                                <a:lnTo>
                                  <a:pt x="338173" y="105346"/>
                                </a:lnTo>
                                <a:lnTo>
                                  <a:pt x="340026" y="107503"/>
                                </a:lnTo>
                                <a:lnTo>
                                  <a:pt x="341740" y="109403"/>
                                </a:lnTo>
                                <a:lnTo>
                                  <a:pt x="343195" y="111304"/>
                                </a:lnTo>
                                <a:lnTo>
                                  <a:pt x="345575" y="114606"/>
                                </a:lnTo>
                                <a:lnTo>
                                  <a:pt x="347290" y="117146"/>
                                </a:lnTo>
                                <a:lnTo>
                                  <a:pt x="348216" y="118797"/>
                                </a:lnTo>
                                <a:lnTo>
                                  <a:pt x="348614" y="119428"/>
                                </a:lnTo>
                                <a:lnTo>
                                  <a:pt x="351393" y="125651"/>
                                </a:lnTo>
                                <a:lnTo>
                                  <a:pt x="354562" y="132124"/>
                                </a:lnTo>
                                <a:lnTo>
                                  <a:pt x="357738" y="138978"/>
                                </a:lnTo>
                                <a:lnTo>
                                  <a:pt x="361175" y="145832"/>
                                </a:lnTo>
                                <a:lnTo>
                                  <a:pt x="368179" y="159533"/>
                                </a:lnTo>
                                <a:lnTo>
                                  <a:pt x="374922" y="172610"/>
                                </a:lnTo>
                                <a:lnTo>
                                  <a:pt x="381008" y="184154"/>
                                </a:lnTo>
                                <a:lnTo>
                                  <a:pt x="385899" y="193423"/>
                                </a:lnTo>
                                <a:lnTo>
                                  <a:pt x="389198" y="199639"/>
                                </a:lnTo>
                                <a:lnTo>
                                  <a:pt x="390392" y="201796"/>
                                </a:lnTo>
                                <a:lnTo>
                                  <a:pt x="392773" y="205729"/>
                                </a:lnTo>
                                <a:lnTo>
                                  <a:pt x="395283" y="209795"/>
                                </a:lnTo>
                                <a:lnTo>
                                  <a:pt x="398192" y="213985"/>
                                </a:lnTo>
                                <a:lnTo>
                                  <a:pt x="401231" y="218425"/>
                                </a:lnTo>
                                <a:lnTo>
                                  <a:pt x="404537" y="222990"/>
                                </a:lnTo>
                                <a:lnTo>
                                  <a:pt x="407974" y="227562"/>
                                </a:lnTo>
                                <a:lnTo>
                                  <a:pt x="411541" y="232383"/>
                                </a:lnTo>
                                <a:lnTo>
                                  <a:pt x="415376" y="237205"/>
                                </a:lnTo>
                                <a:lnTo>
                                  <a:pt x="423306" y="247104"/>
                                </a:lnTo>
                                <a:lnTo>
                                  <a:pt x="431374" y="257004"/>
                                </a:lnTo>
                                <a:lnTo>
                                  <a:pt x="439702" y="266654"/>
                                </a:lnTo>
                                <a:lnTo>
                                  <a:pt x="447900" y="276173"/>
                                </a:lnTo>
                                <a:lnTo>
                                  <a:pt x="455830" y="285184"/>
                                </a:lnTo>
                                <a:lnTo>
                                  <a:pt x="463362" y="293558"/>
                                </a:lnTo>
                                <a:lnTo>
                                  <a:pt x="470105" y="301044"/>
                                </a:lnTo>
                                <a:lnTo>
                                  <a:pt x="476191" y="307648"/>
                                </a:lnTo>
                                <a:lnTo>
                                  <a:pt x="481212" y="312975"/>
                                </a:lnTo>
                                <a:lnTo>
                                  <a:pt x="484917" y="317041"/>
                                </a:lnTo>
                                <a:lnTo>
                                  <a:pt x="487427" y="319705"/>
                                </a:lnTo>
                                <a:lnTo>
                                  <a:pt x="488216" y="320593"/>
                                </a:lnTo>
                                <a:lnTo>
                                  <a:pt x="495886" y="327697"/>
                                </a:lnTo>
                                <a:lnTo>
                                  <a:pt x="503425" y="334551"/>
                                </a:lnTo>
                                <a:lnTo>
                                  <a:pt x="510827" y="341149"/>
                                </a:lnTo>
                                <a:lnTo>
                                  <a:pt x="518229" y="347372"/>
                                </a:lnTo>
                                <a:lnTo>
                                  <a:pt x="525631" y="353463"/>
                                </a:lnTo>
                                <a:lnTo>
                                  <a:pt x="532772" y="359304"/>
                                </a:lnTo>
                                <a:lnTo>
                                  <a:pt x="539906" y="364757"/>
                                </a:lnTo>
                                <a:lnTo>
                                  <a:pt x="546918" y="370092"/>
                                </a:lnTo>
                                <a:lnTo>
                                  <a:pt x="553791" y="375163"/>
                                </a:lnTo>
                                <a:lnTo>
                                  <a:pt x="560397" y="379860"/>
                                </a:lnTo>
                                <a:lnTo>
                                  <a:pt x="567011" y="384432"/>
                                </a:lnTo>
                                <a:lnTo>
                                  <a:pt x="573356" y="388747"/>
                                </a:lnTo>
                                <a:lnTo>
                                  <a:pt x="579572" y="392805"/>
                                </a:lnTo>
                                <a:lnTo>
                                  <a:pt x="585519" y="396614"/>
                                </a:lnTo>
                                <a:lnTo>
                                  <a:pt x="591206" y="400166"/>
                                </a:lnTo>
                                <a:lnTo>
                                  <a:pt x="596756" y="403468"/>
                                </a:lnTo>
                                <a:lnTo>
                                  <a:pt x="607066" y="409559"/>
                                </a:lnTo>
                                <a:lnTo>
                                  <a:pt x="616451" y="414637"/>
                                </a:lnTo>
                                <a:lnTo>
                                  <a:pt x="624519" y="418952"/>
                                </a:lnTo>
                                <a:lnTo>
                                  <a:pt x="631392" y="422380"/>
                                </a:lnTo>
                                <a:lnTo>
                                  <a:pt x="636942" y="425043"/>
                                </a:lnTo>
                                <a:lnTo>
                                  <a:pt x="641045" y="426944"/>
                                </a:lnTo>
                                <a:lnTo>
                                  <a:pt x="643555" y="427964"/>
                                </a:lnTo>
                                <a:lnTo>
                                  <a:pt x="644351" y="428346"/>
                                </a:lnTo>
                                <a:lnTo>
                                  <a:pt x="659928" y="436844"/>
                                </a:lnTo>
                                <a:lnTo>
                                  <a:pt x="675849" y="444718"/>
                                </a:lnTo>
                                <a:lnTo>
                                  <a:pt x="691924" y="451947"/>
                                </a:lnTo>
                                <a:lnTo>
                                  <a:pt x="708075" y="458551"/>
                                </a:lnTo>
                                <a:lnTo>
                                  <a:pt x="724302" y="464642"/>
                                </a:lnTo>
                                <a:lnTo>
                                  <a:pt x="740606" y="470095"/>
                                </a:lnTo>
                                <a:lnTo>
                                  <a:pt x="756833" y="474924"/>
                                </a:lnTo>
                                <a:lnTo>
                                  <a:pt x="773137" y="479364"/>
                                </a:lnTo>
                                <a:lnTo>
                                  <a:pt x="789365" y="483297"/>
                                </a:lnTo>
                                <a:lnTo>
                                  <a:pt x="805363" y="486849"/>
                                </a:lnTo>
                                <a:lnTo>
                                  <a:pt x="821131" y="489894"/>
                                </a:lnTo>
                                <a:lnTo>
                                  <a:pt x="836669" y="492566"/>
                                </a:lnTo>
                                <a:lnTo>
                                  <a:pt x="851902" y="494723"/>
                                </a:lnTo>
                                <a:lnTo>
                                  <a:pt x="866828" y="496624"/>
                                </a:lnTo>
                                <a:lnTo>
                                  <a:pt x="881371" y="498275"/>
                                </a:lnTo>
                                <a:lnTo>
                                  <a:pt x="895532" y="499545"/>
                                </a:lnTo>
                                <a:lnTo>
                                  <a:pt x="909157" y="500557"/>
                                </a:lnTo>
                                <a:lnTo>
                                  <a:pt x="922246" y="501321"/>
                                </a:lnTo>
                                <a:lnTo>
                                  <a:pt x="934646" y="501827"/>
                                </a:lnTo>
                                <a:lnTo>
                                  <a:pt x="946587" y="502084"/>
                                </a:lnTo>
                                <a:lnTo>
                                  <a:pt x="957763" y="502334"/>
                                </a:lnTo>
                                <a:lnTo>
                                  <a:pt x="968249" y="502334"/>
                                </a:lnTo>
                                <a:lnTo>
                                  <a:pt x="978047" y="502209"/>
                                </a:lnTo>
                                <a:lnTo>
                                  <a:pt x="986849" y="501952"/>
                                </a:lnTo>
                                <a:lnTo>
                                  <a:pt x="994963" y="501702"/>
                                </a:lnTo>
                                <a:lnTo>
                                  <a:pt x="1002082" y="501321"/>
                                </a:lnTo>
                                <a:lnTo>
                                  <a:pt x="1008129" y="500939"/>
                                </a:lnTo>
                                <a:lnTo>
                                  <a:pt x="1013334" y="500683"/>
                                </a:lnTo>
                                <a:lnTo>
                                  <a:pt x="1020299" y="500051"/>
                                </a:lnTo>
                                <a:lnTo>
                                  <a:pt x="1022825" y="499794"/>
                                </a:lnTo>
                                <a:lnTo>
                                  <a:pt x="1030786" y="498656"/>
                                </a:lnTo>
                                <a:lnTo>
                                  <a:pt x="1038670" y="497387"/>
                                </a:lnTo>
                                <a:lnTo>
                                  <a:pt x="1046631" y="495993"/>
                                </a:lnTo>
                                <a:lnTo>
                                  <a:pt x="1054592" y="494467"/>
                                </a:lnTo>
                                <a:lnTo>
                                  <a:pt x="1062399" y="492940"/>
                                </a:lnTo>
                                <a:lnTo>
                                  <a:pt x="1070130" y="491296"/>
                                </a:lnTo>
                                <a:lnTo>
                                  <a:pt x="1077708" y="489645"/>
                                </a:lnTo>
                                <a:lnTo>
                                  <a:pt x="1085209" y="487869"/>
                                </a:lnTo>
                                <a:lnTo>
                                  <a:pt x="1099906" y="484310"/>
                                </a:lnTo>
                                <a:lnTo>
                                  <a:pt x="1114066" y="480758"/>
                                </a:lnTo>
                                <a:lnTo>
                                  <a:pt x="1127309" y="477081"/>
                                </a:lnTo>
                                <a:lnTo>
                                  <a:pt x="1139862" y="473522"/>
                                </a:lnTo>
                                <a:lnTo>
                                  <a:pt x="1151190" y="470095"/>
                                </a:lnTo>
                                <a:lnTo>
                                  <a:pt x="1161524" y="466800"/>
                                </a:lnTo>
                                <a:lnTo>
                                  <a:pt x="1170632" y="463879"/>
                                </a:lnTo>
                                <a:lnTo>
                                  <a:pt x="1178287" y="461340"/>
                                </a:lnTo>
                                <a:lnTo>
                                  <a:pt x="1184487" y="459183"/>
                                </a:lnTo>
                                <a:lnTo>
                                  <a:pt x="1189157" y="457531"/>
                                </a:lnTo>
                                <a:lnTo>
                                  <a:pt x="1191912" y="456519"/>
                                </a:lnTo>
                                <a:lnTo>
                                  <a:pt x="1192984" y="456262"/>
                                </a:lnTo>
                                <a:lnTo>
                                  <a:pt x="1205307" y="451822"/>
                                </a:lnTo>
                                <a:lnTo>
                                  <a:pt x="1217325" y="447257"/>
                                </a:lnTo>
                                <a:lnTo>
                                  <a:pt x="1229189" y="442429"/>
                                </a:lnTo>
                                <a:lnTo>
                                  <a:pt x="1240594" y="437483"/>
                                </a:lnTo>
                                <a:lnTo>
                                  <a:pt x="1251847" y="432154"/>
                                </a:lnTo>
                                <a:lnTo>
                                  <a:pt x="1262639" y="426820"/>
                                </a:lnTo>
                                <a:lnTo>
                                  <a:pt x="1273126" y="421360"/>
                                </a:lnTo>
                                <a:lnTo>
                                  <a:pt x="1283306" y="415782"/>
                                </a:lnTo>
                                <a:lnTo>
                                  <a:pt x="1293180" y="410066"/>
                                </a:lnTo>
                                <a:lnTo>
                                  <a:pt x="1302672" y="404356"/>
                                </a:lnTo>
                                <a:lnTo>
                                  <a:pt x="1311857" y="398521"/>
                                </a:lnTo>
                                <a:lnTo>
                                  <a:pt x="1320660" y="392805"/>
                                </a:lnTo>
                                <a:lnTo>
                                  <a:pt x="1329156" y="387096"/>
                                </a:lnTo>
                                <a:lnTo>
                                  <a:pt x="1337194" y="381386"/>
                                </a:lnTo>
                                <a:lnTo>
                                  <a:pt x="1344848" y="375802"/>
                                </a:lnTo>
                                <a:lnTo>
                                  <a:pt x="1352120" y="370342"/>
                                </a:lnTo>
                                <a:lnTo>
                                  <a:pt x="1359009" y="365013"/>
                                </a:lnTo>
                                <a:lnTo>
                                  <a:pt x="1365668" y="359811"/>
                                </a:lnTo>
                                <a:lnTo>
                                  <a:pt x="1371715" y="354857"/>
                                </a:lnTo>
                                <a:lnTo>
                                  <a:pt x="1377379" y="350036"/>
                                </a:lnTo>
                                <a:lnTo>
                                  <a:pt x="1382661" y="345464"/>
                                </a:lnTo>
                                <a:lnTo>
                                  <a:pt x="1387560" y="341149"/>
                                </a:lnTo>
                                <a:lnTo>
                                  <a:pt x="1391923" y="337090"/>
                                </a:lnTo>
                                <a:lnTo>
                                  <a:pt x="1396056" y="333414"/>
                                </a:lnTo>
                                <a:lnTo>
                                  <a:pt x="1402639" y="327066"/>
                                </a:lnTo>
                                <a:lnTo>
                                  <a:pt x="1407385" y="322245"/>
                                </a:lnTo>
                                <a:lnTo>
                                  <a:pt x="1410293" y="319199"/>
                                </a:lnTo>
                                <a:lnTo>
                                  <a:pt x="1411365" y="318179"/>
                                </a:lnTo>
                                <a:lnTo>
                                  <a:pt x="1418943" y="310693"/>
                                </a:lnTo>
                                <a:lnTo>
                                  <a:pt x="1426291" y="303333"/>
                                </a:lnTo>
                                <a:lnTo>
                                  <a:pt x="1433334" y="295973"/>
                                </a:lnTo>
                                <a:lnTo>
                                  <a:pt x="1440222" y="288737"/>
                                </a:lnTo>
                                <a:lnTo>
                                  <a:pt x="1446652" y="281376"/>
                                </a:lnTo>
                                <a:lnTo>
                                  <a:pt x="1452852" y="274265"/>
                                </a:lnTo>
                                <a:lnTo>
                                  <a:pt x="1458823" y="267161"/>
                                </a:lnTo>
                                <a:lnTo>
                                  <a:pt x="1464640" y="260050"/>
                                </a:lnTo>
                                <a:lnTo>
                                  <a:pt x="1470075" y="253203"/>
                                </a:lnTo>
                                <a:lnTo>
                                  <a:pt x="1475356" y="246473"/>
                                </a:lnTo>
                                <a:lnTo>
                                  <a:pt x="1480255" y="239744"/>
                                </a:lnTo>
                                <a:lnTo>
                                  <a:pt x="1485001" y="233272"/>
                                </a:lnTo>
                                <a:lnTo>
                                  <a:pt x="1489517" y="226931"/>
                                </a:lnTo>
                                <a:lnTo>
                                  <a:pt x="1493574" y="220832"/>
                                </a:lnTo>
                                <a:lnTo>
                                  <a:pt x="1497554" y="214999"/>
                                </a:lnTo>
                                <a:lnTo>
                                  <a:pt x="1501381" y="209289"/>
                                </a:lnTo>
                                <a:lnTo>
                                  <a:pt x="1504826" y="203705"/>
                                </a:lnTo>
                                <a:lnTo>
                                  <a:pt x="1508041" y="198501"/>
                                </a:lnTo>
                                <a:lnTo>
                                  <a:pt x="1511026" y="193548"/>
                                </a:lnTo>
                                <a:lnTo>
                                  <a:pt x="1513858" y="188851"/>
                                </a:lnTo>
                                <a:lnTo>
                                  <a:pt x="1518757" y="180353"/>
                                </a:lnTo>
                                <a:lnTo>
                                  <a:pt x="1522584" y="173117"/>
                                </a:lnTo>
                                <a:lnTo>
                                  <a:pt x="1525569" y="167276"/>
                                </a:lnTo>
                                <a:lnTo>
                                  <a:pt x="1527713" y="162961"/>
                                </a:lnTo>
                                <a:lnTo>
                                  <a:pt x="1529014" y="160296"/>
                                </a:lnTo>
                                <a:lnTo>
                                  <a:pt x="1529397" y="159409"/>
                                </a:lnTo>
                                <a:lnTo>
                                  <a:pt x="1532841" y="152048"/>
                                </a:lnTo>
                                <a:lnTo>
                                  <a:pt x="1536285" y="145069"/>
                                </a:lnTo>
                                <a:lnTo>
                                  <a:pt x="1539730" y="138464"/>
                                </a:lnTo>
                                <a:lnTo>
                                  <a:pt x="1543175" y="132373"/>
                                </a:lnTo>
                                <a:lnTo>
                                  <a:pt x="1546772" y="126539"/>
                                </a:lnTo>
                                <a:lnTo>
                                  <a:pt x="1550217" y="121204"/>
                                </a:lnTo>
                                <a:lnTo>
                                  <a:pt x="1553661" y="116133"/>
                                </a:lnTo>
                                <a:lnTo>
                                  <a:pt x="1557029" y="111437"/>
                                </a:lnTo>
                                <a:lnTo>
                                  <a:pt x="1560397" y="107121"/>
                                </a:lnTo>
                                <a:lnTo>
                                  <a:pt x="1563842" y="103056"/>
                                </a:lnTo>
                                <a:lnTo>
                                  <a:pt x="1567133" y="99254"/>
                                </a:lnTo>
                                <a:lnTo>
                                  <a:pt x="1570272" y="95827"/>
                                </a:lnTo>
                                <a:lnTo>
                                  <a:pt x="1573486" y="92649"/>
                                </a:lnTo>
                                <a:lnTo>
                                  <a:pt x="1576471" y="89861"/>
                                </a:lnTo>
                                <a:lnTo>
                                  <a:pt x="1579533" y="87197"/>
                                </a:lnTo>
                                <a:lnTo>
                                  <a:pt x="1582442" y="84782"/>
                                </a:lnTo>
                                <a:lnTo>
                                  <a:pt x="1585197" y="82750"/>
                                </a:lnTo>
                                <a:lnTo>
                                  <a:pt x="1587877" y="80849"/>
                                </a:lnTo>
                                <a:lnTo>
                                  <a:pt x="1590403" y="79073"/>
                                </a:lnTo>
                                <a:lnTo>
                                  <a:pt x="1592852" y="77546"/>
                                </a:lnTo>
                                <a:lnTo>
                                  <a:pt x="1595148" y="76277"/>
                                </a:lnTo>
                                <a:lnTo>
                                  <a:pt x="1597215" y="75140"/>
                                </a:lnTo>
                                <a:lnTo>
                                  <a:pt x="1599205" y="74251"/>
                                </a:lnTo>
                                <a:lnTo>
                                  <a:pt x="1600966" y="73356"/>
                                </a:lnTo>
                                <a:lnTo>
                                  <a:pt x="1604027" y="72211"/>
                                </a:lnTo>
                                <a:lnTo>
                                  <a:pt x="1606247" y="71478"/>
                                </a:lnTo>
                                <a:lnTo>
                                  <a:pt x="1607702" y="71110"/>
                                </a:lnTo>
                                <a:lnTo>
                                  <a:pt x="1608238" y="70964"/>
                                </a:lnTo>
                                <a:lnTo>
                                  <a:pt x="1613136" y="70597"/>
                                </a:lnTo>
                                <a:lnTo>
                                  <a:pt x="1618112" y="70303"/>
                                </a:lnTo>
                                <a:lnTo>
                                  <a:pt x="1623316" y="70157"/>
                                </a:lnTo>
                                <a:lnTo>
                                  <a:pt x="1628445" y="70157"/>
                                </a:lnTo>
                                <a:lnTo>
                                  <a:pt x="1633574" y="70303"/>
                                </a:lnTo>
                                <a:lnTo>
                                  <a:pt x="1638626" y="70597"/>
                                </a:lnTo>
                                <a:lnTo>
                                  <a:pt x="1643525" y="70817"/>
                                </a:lnTo>
                                <a:lnTo>
                                  <a:pt x="1648270" y="71184"/>
                                </a:lnTo>
                                <a:lnTo>
                                  <a:pt x="1656614" y="71991"/>
                                </a:lnTo>
                                <a:lnTo>
                                  <a:pt x="1663196" y="72579"/>
                                </a:lnTo>
                                <a:lnTo>
                                  <a:pt x="1667560" y="73231"/>
                                </a:lnTo>
                                <a:lnTo>
                                  <a:pt x="1669167" y="73356"/>
                                </a:lnTo>
                                <a:lnTo>
                                  <a:pt x="1676438" y="73231"/>
                                </a:lnTo>
                                <a:lnTo>
                                  <a:pt x="1683328" y="72982"/>
                                </a:lnTo>
                                <a:lnTo>
                                  <a:pt x="1690064" y="72725"/>
                                </a:lnTo>
                                <a:lnTo>
                                  <a:pt x="1696417" y="72358"/>
                                </a:lnTo>
                                <a:lnTo>
                                  <a:pt x="1702617" y="71991"/>
                                </a:lnTo>
                                <a:lnTo>
                                  <a:pt x="1708434" y="71551"/>
                                </a:lnTo>
                                <a:lnTo>
                                  <a:pt x="1714022" y="71110"/>
                                </a:lnTo>
                                <a:lnTo>
                                  <a:pt x="1719380" y="70450"/>
                                </a:lnTo>
                                <a:lnTo>
                                  <a:pt x="1729331" y="69276"/>
                                </a:lnTo>
                                <a:lnTo>
                                  <a:pt x="1738210" y="68028"/>
                                </a:lnTo>
                                <a:lnTo>
                                  <a:pt x="1746094" y="66634"/>
                                </a:lnTo>
                                <a:lnTo>
                                  <a:pt x="1753136" y="65239"/>
                                </a:lnTo>
                                <a:lnTo>
                                  <a:pt x="1759183" y="63992"/>
                                </a:lnTo>
                                <a:lnTo>
                                  <a:pt x="1764388" y="62598"/>
                                </a:lnTo>
                                <a:lnTo>
                                  <a:pt x="1768751" y="61424"/>
                                </a:lnTo>
                                <a:lnTo>
                                  <a:pt x="1772119" y="60323"/>
                                </a:lnTo>
                                <a:lnTo>
                                  <a:pt x="1774798" y="59369"/>
                                </a:lnTo>
                                <a:lnTo>
                                  <a:pt x="1776635" y="58782"/>
                                </a:lnTo>
                                <a:lnTo>
                                  <a:pt x="1777707" y="58268"/>
                                </a:lnTo>
                                <a:lnTo>
                                  <a:pt x="1778090" y="58121"/>
                                </a:lnTo>
                                <a:lnTo>
                                  <a:pt x="1786280" y="54966"/>
                                </a:lnTo>
                                <a:lnTo>
                                  <a:pt x="1794240" y="51516"/>
                                </a:lnTo>
                                <a:lnTo>
                                  <a:pt x="1801895" y="48068"/>
                                </a:lnTo>
                                <a:lnTo>
                                  <a:pt x="1809014" y="44545"/>
                                </a:lnTo>
                                <a:lnTo>
                                  <a:pt x="1815902" y="41096"/>
                                </a:lnTo>
                                <a:lnTo>
                                  <a:pt x="1822256" y="37574"/>
                                </a:lnTo>
                                <a:lnTo>
                                  <a:pt x="1828226" y="34271"/>
                                </a:lnTo>
                                <a:lnTo>
                                  <a:pt x="1833661" y="31115"/>
                                </a:lnTo>
                                <a:lnTo>
                                  <a:pt x="1838636" y="28033"/>
                                </a:lnTo>
                                <a:lnTo>
                                  <a:pt x="1842999" y="25244"/>
                                </a:lnTo>
                                <a:lnTo>
                                  <a:pt x="1846750" y="22749"/>
                                </a:lnTo>
                                <a:lnTo>
                                  <a:pt x="1849888" y="20695"/>
                                </a:lnTo>
                                <a:lnTo>
                                  <a:pt x="1854251" y="17539"/>
                                </a:lnTo>
                                <a:lnTo>
                                  <a:pt x="1855859" y="16511"/>
                                </a:lnTo>
                                <a:lnTo>
                                  <a:pt x="1860987" y="13356"/>
                                </a:lnTo>
                                <a:lnTo>
                                  <a:pt x="1865886" y="10568"/>
                                </a:lnTo>
                                <a:lnTo>
                                  <a:pt x="1870249" y="8219"/>
                                </a:lnTo>
                                <a:lnTo>
                                  <a:pt x="1874229" y="6384"/>
                                </a:lnTo>
                                <a:lnTo>
                                  <a:pt x="1877674" y="4843"/>
                                </a:lnTo>
                                <a:lnTo>
                                  <a:pt x="1880965" y="3669"/>
                                </a:lnTo>
                                <a:lnTo>
                                  <a:pt x="1883721" y="2935"/>
                                </a:lnTo>
                                <a:lnTo>
                                  <a:pt x="1886247" y="2422"/>
                                </a:lnTo>
                                <a:lnTo>
                                  <a:pt x="1888390" y="2275"/>
                                </a:lnTo>
                                <a:lnTo>
                                  <a:pt x="1890227" y="2275"/>
                                </a:lnTo>
                                <a:lnTo>
                                  <a:pt x="1891758" y="2642"/>
                                </a:lnTo>
                                <a:lnTo>
                                  <a:pt x="1893136" y="3156"/>
                                </a:lnTo>
                                <a:lnTo>
                                  <a:pt x="1894208" y="3963"/>
                                </a:lnTo>
                                <a:lnTo>
                                  <a:pt x="1895126" y="4843"/>
                                </a:lnTo>
                                <a:lnTo>
                                  <a:pt x="1895662" y="5871"/>
                                </a:lnTo>
                                <a:lnTo>
                                  <a:pt x="1896121" y="7118"/>
                                </a:lnTo>
                                <a:lnTo>
                                  <a:pt x="1896427" y="8365"/>
                                </a:lnTo>
                                <a:lnTo>
                                  <a:pt x="1896580" y="9760"/>
                                </a:lnTo>
                                <a:lnTo>
                                  <a:pt x="1896580" y="11154"/>
                                </a:lnTo>
                                <a:lnTo>
                                  <a:pt x="1896427" y="12695"/>
                                </a:lnTo>
                                <a:lnTo>
                                  <a:pt x="1895891" y="15631"/>
                                </a:lnTo>
                                <a:lnTo>
                                  <a:pt x="1895126" y="18566"/>
                                </a:lnTo>
                                <a:lnTo>
                                  <a:pt x="1893366" y="23116"/>
                                </a:lnTo>
                                <a:lnTo>
                                  <a:pt x="1892600" y="24878"/>
                                </a:lnTo>
                                <a:lnTo>
                                  <a:pt x="1879894" y="81862"/>
                                </a:lnTo>
                                <a:lnTo>
                                  <a:pt x="1877751" y="90749"/>
                                </a:lnTo>
                                <a:lnTo>
                                  <a:pt x="1875378" y="99254"/>
                                </a:lnTo>
                                <a:lnTo>
                                  <a:pt x="1873158" y="107503"/>
                                </a:lnTo>
                                <a:lnTo>
                                  <a:pt x="1870785" y="115245"/>
                                </a:lnTo>
                                <a:lnTo>
                                  <a:pt x="1868259" y="122606"/>
                                </a:lnTo>
                                <a:lnTo>
                                  <a:pt x="1865733" y="129709"/>
                                </a:lnTo>
                                <a:lnTo>
                                  <a:pt x="1863207" y="136439"/>
                                </a:lnTo>
                                <a:lnTo>
                                  <a:pt x="1860758" y="142780"/>
                                </a:lnTo>
                                <a:lnTo>
                                  <a:pt x="1858232" y="148878"/>
                                </a:lnTo>
                                <a:lnTo>
                                  <a:pt x="1855705" y="154587"/>
                                </a:lnTo>
                                <a:lnTo>
                                  <a:pt x="1853026" y="160047"/>
                                </a:lnTo>
                                <a:lnTo>
                                  <a:pt x="1850577" y="165118"/>
                                </a:lnTo>
                                <a:lnTo>
                                  <a:pt x="1848051" y="169939"/>
                                </a:lnTo>
                                <a:lnTo>
                                  <a:pt x="1845678" y="174386"/>
                                </a:lnTo>
                                <a:lnTo>
                                  <a:pt x="1843305" y="178570"/>
                                </a:lnTo>
                                <a:lnTo>
                                  <a:pt x="1840933" y="182378"/>
                                </a:lnTo>
                                <a:lnTo>
                                  <a:pt x="1838483" y="186062"/>
                                </a:lnTo>
                                <a:lnTo>
                                  <a:pt x="1836417" y="189357"/>
                                </a:lnTo>
                                <a:lnTo>
                                  <a:pt x="1834273" y="192410"/>
                                </a:lnTo>
                                <a:lnTo>
                                  <a:pt x="1832206" y="195199"/>
                                </a:lnTo>
                                <a:lnTo>
                                  <a:pt x="1828456" y="200020"/>
                                </a:lnTo>
                                <a:lnTo>
                                  <a:pt x="1825317" y="203829"/>
                                </a:lnTo>
                                <a:lnTo>
                                  <a:pt x="1822638" y="206750"/>
                                </a:lnTo>
                                <a:lnTo>
                                  <a:pt x="1820648" y="208783"/>
                                </a:lnTo>
                                <a:lnTo>
                                  <a:pt x="1819347" y="209920"/>
                                </a:lnTo>
                                <a:lnTo>
                                  <a:pt x="1818964" y="210302"/>
                                </a:lnTo>
                                <a:lnTo>
                                  <a:pt x="1816592" y="213223"/>
                                </a:lnTo>
                                <a:lnTo>
                                  <a:pt x="1813912" y="216143"/>
                                </a:lnTo>
                                <a:lnTo>
                                  <a:pt x="1811003" y="218675"/>
                                </a:lnTo>
                                <a:lnTo>
                                  <a:pt x="1807865" y="221214"/>
                                </a:lnTo>
                                <a:lnTo>
                                  <a:pt x="1804574" y="223504"/>
                                </a:lnTo>
                                <a:lnTo>
                                  <a:pt x="1801130" y="225661"/>
                                </a:lnTo>
                                <a:lnTo>
                                  <a:pt x="1797379" y="227687"/>
                                </a:lnTo>
                                <a:lnTo>
                                  <a:pt x="1793705" y="229595"/>
                                </a:lnTo>
                                <a:lnTo>
                                  <a:pt x="1789878" y="231370"/>
                                </a:lnTo>
                                <a:lnTo>
                                  <a:pt x="1785897" y="232890"/>
                                </a:lnTo>
                                <a:lnTo>
                                  <a:pt x="1781917" y="234416"/>
                                </a:lnTo>
                                <a:lnTo>
                                  <a:pt x="1777860" y="235810"/>
                                </a:lnTo>
                                <a:lnTo>
                                  <a:pt x="1773727" y="237080"/>
                                </a:lnTo>
                                <a:lnTo>
                                  <a:pt x="1769670" y="238225"/>
                                </a:lnTo>
                                <a:lnTo>
                                  <a:pt x="1765689" y="239238"/>
                                </a:lnTo>
                                <a:lnTo>
                                  <a:pt x="1761709" y="240126"/>
                                </a:lnTo>
                                <a:lnTo>
                                  <a:pt x="1753902" y="241652"/>
                                </a:lnTo>
                                <a:lnTo>
                                  <a:pt x="1746630" y="242922"/>
                                </a:lnTo>
                                <a:lnTo>
                                  <a:pt x="1740047" y="243810"/>
                                </a:lnTo>
                                <a:lnTo>
                                  <a:pt x="1734230" y="244573"/>
                                </a:lnTo>
                                <a:lnTo>
                                  <a:pt x="1729331" y="244947"/>
                                </a:lnTo>
                                <a:lnTo>
                                  <a:pt x="1725657" y="245204"/>
                                </a:lnTo>
                                <a:lnTo>
                                  <a:pt x="1723207" y="245461"/>
                                </a:lnTo>
                                <a:lnTo>
                                  <a:pt x="1722441" y="245461"/>
                                </a:lnTo>
                                <a:lnTo>
                                  <a:pt x="1718232" y="254847"/>
                                </a:lnTo>
                                <a:lnTo>
                                  <a:pt x="1713716" y="264240"/>
                                </a:lnTo>
                                <a:lnTo>
                                  <a:pt x="1708970" y="273634"/>
                                </a:lnTo>
                                <a:lnTo>
                                  <a:pt x="1703841" y="283027"/>
                                </a:lnTo>
                                <a:lnTo>
                                  <a:pt x="1698483" y="292288"/>
                                </a:lnTo>
                                <a:lnTo>
                                  <a:pt x="1693125" y="301425"/>
                                </a:lnTo>
                                <a:lnTo>
                                  <a:pt x="1687384" y="310569"/>
                                </a:lnTo>
                                <a:lnTo>
                                  <a:pt x="1681567" y="319449"/>
                                </a:lnTo>
                                <a:lnTo>
                                  <a:pt x="1675750" y="328203"/>
                                </a:lnTo>
                                <a:lnTo>
                                  <a:pt x="1669703" y="336965"/>
                                </a:lnTo>
                                <a:lnTo>
                                  <a:pt x="1663732" y="345339"/>
                                </a:lnTo>
                                <a:lnTo>
                                  <a:pt x="1657685" y="353588"/>
                                </a:lnTo>
                                <a:lnTo>
                                  <a:pt x="1651715" y="361711"/>
                                </a:lnTo>
                                <a:lnTo>
                                  <a:pt x="1645668" y="369453"/>
                                </a:lnTo>
                                <a:lnTo>
                                  <a:pt x="1639697" y="377071"/>
                                </a:lnTo>
                                <a:lnTo>
                                  <a:pt x="1633880" y="384307"/>
                                </a:lnTo>
                                <a:lnTo>
                                  <a:pt x="1628215" y="391286"/>
                                </a:lnTo>
                                <a:lnTo>
                                  <a:pt x="1622628" y="397883"/>
                                </a:lnTo>
                                <a:lnTo>
                                  <a:pt x="1617193" y="404231"/>
                                </a:lnTo>
                                <a:lnTo>
                                  <a:pt x="1612218" y="410197"/>
                                </a:lnTo>
                                <a:lnTo>
                                  <a:pt x="1602573" y="421110"/>
                                </a:lnTo>
                                <a:lnTo>
                                  <a:pt x="1594230" y="430247"/>
                                </a:lnTo>
                                <a:lnTo>
                                  <a:pt x="1587341" y="437732"/>
                                </a:lnTo>
                                <a:lnTo>
                                  <a:pt x="1582212" y="443192"/>
                                </a:lnTo>
                                <a:lnTo>
                                  <a:pt x="1578844" y="446619"/>
                                </a:lnTo>
                                <a:lnTo>
                                  <a:pt x="1577696" y="447763"/>
                                </a:lnTo>
                                <a:lnTo>
                                  <a:pt x="1565373" y="460709"/>
                                </a:lnTo>
                                <a:lnTo>
                                  <a:pt x="1552666" y="473273"/>
                                </a:lnTo>
                                <a:lnTo>
                                  <a:pt x="1539883" y="485330"/>
                                </a:lnTo>
                                <a:lnTo>
                                  <a:pt x="1526641" y="497005"/>
                                </a:lnTo>
                                <a:lnTo>
                                  <a:pt x="1513475" y="508300"/>
                                </a:lnTo>
                                <a:lnTo>
                                  <a:pt x="1499927" y="519088"/>
                                </a:lnTo>
                                <a:lnTo>
                                  <a:pt x="1486455" y="529493"/>
                                </a:lnTo>
                                <a:lnTo>
                                  <a:pt x="1472830" y="539393"/>
                                </a:lnTo>
                                <a:lnTo>
                                  <a:pt x="1459358" y="548911"/>
                                </a:lnTo>
                                <a:lnTo>
                                  <a:pt x="1445734" y="558048"/>
                                </a:lnTo>
                                <a:lnTo>
                                  <a:pt x="1432415" y="566810"/>
                                </a:lnTo>
                                <a:lnTo>
                                  <a:pt x="1419172" y="575059"/>
                                </a:lnTo>
                                <a:lnTo>
                                  <a:pt x="1406083" y="582926"/>
                                </a:lnTo>
                                <a:lnTo>
                                  <a:pt x="1393300" y="590411"/>
                                </a:lnTo>
                                <a:lnTo>
                                  <a:pt x="1380671" y="597398"/>
                                </a:lnTo>
                                <a:lnTo>
                                  <a:pt x="1368577" y="603995"/>
                                </a:lnTo>
                                <a:lnTo>
                                  <a:pt x="1356636" y="610211"/>
                                </a:lnTo>
                                <a:lnTo>
                                  <a:pt x="1345307" y="616052"/>
                                </a:lnTo>
                                <a:lnTo>
                                  <a:pt x="1334285" y="621380"/>
                                </a:lnTo>
                                <a:lnTo>
                                  <a:pt x="1324028" y="626459"/>
                                </a:lnTo>
                                <a:lnTo>
                                  <a:pt x="1314077" y="631031"/>
                                </a:lnTo>
                                <a:lnTo>
                                  <a:pt x="1304815" y="635213"/>
                                </a:lnTo>
                                <a:lnTo>
                                  <a:pt x="1296242" y="638897"/>
                                </a:lnTo>
                                <a:lnTo>
                                  <a:pt x="1288435" y="642324"/>
                                </a:lnTo>
                                <a:lnTo>
                                  <a:pt x="1274963" y="647909"/>
                                </a:lnTo>
                                <a:lnTo>
                                  <a:pt x="1264936" y="651842"/>
                                </a:lnTo>
                                <a:lnTo>
                                  <a:pt x="1258582" y="654124"/>
                                </a:lnTo>
                                <a:lnTo>
                                  <a:pt x="1256439" y="654888"/>
                                </a:lnTo>
                                <a:lnTo>
                                  <a:pt x="1237380" y="661867"/>
                                </a:lnTo>
                                <a:lnTo>
                                  <a:pt x="1218473" y="668215"/>
                                </a:lnTo>
                                <a:lnTo>
                                  <a:pt x="1199873" y="674049"/>
                                </a:lnTo>
                                <a:lnTo>
                                  <a:pt x="1181349" y="679259"/>
                                </a:lnTo>
                                <a:lnTo>
                                  <a:pt x="1162978" y="684081"/>
                                </a:lnTo>
                                <a:lnTo>
                                  <a:pt x="1144837" y="688264"/>
                                </a:lnTo>
                                <a:lnTo>
                                  <a:pt x="1127155" y="692073"/>
                                </a:lnTo>
                                <a:lnTo>
                                  <a:pt x="1109550" y="695375"/>
                                </a:lnTo>
                                <a:lnTo>
                                  <a:pt x="1092481" y="698295"/>
                                </a:lnTo>
                                <a:lnTo>
                                  <a:pt x="1075718" y="700835"/>
                                </a:lnTo>
                                <a:lnTo>
                                  <a:pt x="1059337" y="702993"/>
                                </a:lnTo>
                                <a:lnTo>
                                  <a:pt x="1043492" y="704769"/>
                                </a:lnTo>
                                <a:lnTo>
                                  <a:pt x="1028030" y="706162"/>
                                </a:lnTo>
                                <a:lnTo>
                                  <a:pt x="1012951" y="707307"/>
                                </a:lnTo>
                                <a:lnTo>
                                  <a:pt x="998484" y="708196"/>
                                </a:lnTo>
                                <a:lnTo>
                                  <a:pt x="984630" y="708827"/>
                                </a:lnTo>
                                <a:lnTo>
                                  <a:pt x="971387" y="709208"/>
                                </a:lnTo>
                                <a:lnTo>
                                  <a:pt x="958758" y="709465"/>
                                </a:lnTo>
                                <a:lnTo>
                                  <a:pt x="946817" y="709465"/>
                                </a:lnTo>
                                <a:lnTo>
                                  <a:pt x="935488" y="709333"/>
                                </a:lnTo>
                                <a:lnTo>
                                  <a:pt x="924848" y="709083"/>
                                </a:lnTo>
                                <a:lnTo>
                                  <a:pt x="915127" y="708702"/>
                                </a:lnTo>
                                <a:lnTo>
                                  <a:pt x="906095" y="708196"/>
                                </a:lnTo>
                                <a:lnTo>
                                  <a:pt x="897905" y="707682"/>
                                </a:lnTo>
                                <a:lnTo>
                                  <a:pt x="884050" y="706669"/>
                                </a:lnTo>
                                <a:lnTo>
                                  <a:pt x="873870" y="705656"/>
                                </a:lnTo>
                                <a:lnTo>
                                  <a:pt x="867516" y="704893"/>
                                </a:lnTo>
                                <a:lnTo>
                                  <a:pt x="865374" y="704636"/>
                                </a:lnTo>
                                <a:lnTo>
                                  <a:pt x="852131" y="703499"/>
                                </a:lnTo>
                                <a:lnTo>
                                  <a:pt x="839348" y="702354"/>
                                </a:lnTo>
                                <a:lnTo>
                                  <a:pt x="827025" y="700960"/>
                                </a:lnTo>
                                <a:lnTo>
                                  <a:pt x="815007" y="699565"/>
                                </a:lnTo>
                                <a:lnTo>
                                  <a:pt x="803525" y="698039"/>
                                </a:lnTo>
                                <a:lnTo>
                                  <a:pt x="792273" y="696263"/>
                                </a:lnTo>
                                <a:lnTo>
                                  <a:pt x="781404" y="694612"/>
                                </a:lnTo>
                                <a:lnTo>
                                  <a:pt x="770994" y="692711"/>
                                </a:lnTo>
                                <a:lnTo>
                                  <a:pt x="760814" y="690803"/>
                                </a:lnTo>
                                <a:lnTo>
                                  <a:pt x="751016" y="688646"/>
                                </a:lnTo>
                                <a:lnTo>
                                  <a:pt x="741371" y="686620"/>
                                </a:lnTo>
                                <a:lnTo>
                                  <a:pt x="732110" y="684330"/>
                                </a:lnTo>
                                <a:lnTo>
                                  <a:pt x="723001" y="682048"/>
                                </a:lnTo>
                                <a:lnTo>
                                  <a:pt x="714275" y="679634"/>
                                </a:lnTo>
                                <a:lnTo>
                                  <a:pt x="705702" y="677227"/>
                                </a:lnTo>
                                <a:lnTo>
                                  <a:pt x="697205" y="674688"/>
                                </a:lnTo>
                                <a:lnTo>
                                  <a:pt x="689015" y="672148"/>
                                </a:lnTo>
                                <a:lnTo>
                                  <a:pt x="680825" y="669485"/>
                                </a:lnTo>
                                <a:lnTo>
                                  <a:pt x="672941" y="666821"/>
                                </a:lnTo>
                                <a:lnTo>
                                  <a:pt x="665133" y="664025"/>
                                </a:lnTo>
                                <a:lnTo>
                                  <a:pt x="657402" y="661236"/>
                                </a:lnTo>
                                <a:lnTo>
                                  <a:pt x="649771" y="658440"/>
                                </a:lnTo>
                                <a:lnTo>
                                  <a:pt x="642231" y="655519"/>
                                </a:lnTo>
                                <a:lnTo>
                                  <a:pt x="634829" y="652606"/>
                                </a:lnTo>
                                <a:lnTo>
                                  <a:pt x="619895" y="646640"/>
                                </a:lnTo>
                                <a:lnTo>
                                  <a:pt x="604954" y="640549"/>
                                </a:lnTo>
                                <a:lnTo>
                                  <a:pt x="589882" y="634457"/>
                                </a:lnTo>
                                <a:lnTo>
                                  <a:pt x="574550" y="628235"/>
                                </a:lnTo>
                                <a:lnTo>
                                  <a:pt x="564898" y="624176"/>
                                </a:lnTo>
                                <a:lnTo>
                                  <a:pt x="554848" y="619604"/>
                                </a:lnTo>
                                <a:lnTo>
                                  <a:pt x="544667" y="614526"/>
                                </a:lnTo>
                                <a:lnTo>
                                  <a:pt x="534357" y="608941"/>
                                </a:lnTo>
                                <a:lnTo>
                                  <a:pt x="523778" y="603107"/>
                                </a:lnTo>
                                <a:lnTo>
                                  <a:pt x="513208" y="596891"/>
                                </a:lnTo>
                                <a:lnTo>
                                  <a:pt x="502629" y="590411"/>
                                </a:lnTo>
                                <a:lnTo>
                                  <a:pt x="491921" y="583564"/>
                                </a:lnTo>
                                <a:lnTo>
                                  <a:pt x="481212" y="576578"/>
                                </a:lnTo>
                                <a:lnTo>
                                  <a:pt x="470634" y="569474"/>
                                </a:lnTo>
                                <a:lnTo>
                                  <a:pt x="460063" y="562114"/>
                                </a:lnTo>
                                <a:lnTo>
                                  <a:pt x="449614" y="554753"/>
                                </a:lnTo>
                                <a:lnTo>
                                  <a:pt x="439434" y="547260"/>
                                </a:lnTo>
                                <a:lnTo>
                                  <a:pt x="429261" y="539900"/>
                                </a:lnTo>
                                <a:lnTo>
                                  <a:pt x="419471" y="532414"/>
                                </a:lnTo>
                                <a:lnTo>
                                  <a:pt x="409827" y="525178"/>
                                </a:lnTo>
                                <a:lnTo>
                                  <a:pt x="400572" y="517943"/>
                                </a:lnTo>
                                <a:lnTo>
                                  <a:pt x="391578" y="510839"/>
                                </a:lnTo>
                                <a:lnTo>
                                  <a:pt x="382990" y="503985"/>
                                </a:lnTo>
                                <a:lnTo>
                                  <a:pt x="374792" y="497387"/>
                                </a:lnTo>
                                <a:lnTo>
                                  <a:pt x="359851" y="485073"/>
                                </a:lnTo>
                                <a:lnTo>
                                  <a:pt x="347030" y="474285"/>
                                </a:lnTo>
                                <a:lnTo>
                                  <a:pt x="336451" y="465273"/>
                                </a:lnTo>
                                <a:lnTo>
                                  <a:pt x="328521" y="458419"/>
                                </a:lnTo>
                                <a:lnTo>
                                  <a:pt x="323630" y="454104"/>
                                </a:lnTo>
                                <a:lnTo>
                                  <a:pt x="321908" y="452585"/>
                                </a:lnTo>
                                <a:lnTo>
                                  <a:pt x="313848" y="444967"/>
                                </a:lnTo>
                                <a:lnTo>
                                  <a:pt x="305918" y="437100"/>
                                </a:lnTo>
                                <a:lnTo>
                                  <a:pt x="298248" y="428977"/>
                                </a:lnTo>
                                <a:lnTo>
                                  <a:pt x="290578" y="420729"/>
                                </a:lnTo>
                                <a:lnTo>
                                  <a:pt x="283176" y="412223"/>
                                </a:lnTo>
                                <a:lnTo>
                                  <a:pt x="275904" y="403725"/>
                                </a:lnTo>
                                <a:lnTo>
                                  <a:pt x="268763" y="394963"/>
                                </a:lnTo>
                                <a:lnTo>
                                  <a:pt x="261889" y="386332"/>
                                </a:lnTo>
                                <a:lnTo>
                                  <a:pt x="255146" y="377577"/>
                                </a:lnTo>
                                <a:lnTo>
                                  <a:pt x="248540" y="368822"/>
                                </a:lnTo>
                                <a:lnTo>
                                  <a:pt x="242194" y="360192"/>
                                </a:lnTo>
                                <a:lnTo>
                                  <a:pt x="236109" y="351562"/>
                                </a:lnTo>
                                <a:lnTo>
                                  <a:pt x="230162" y="343057"/>
                                </a:lnTo>
                                <a:lnTo>
                                  <a:pt x="224612" y="334676"/>
                                </a:lnTo>
                                <a:lnTo>
                                  <a:pt x="219193" y="326427"/>
                                </a:lnTo>
                                <a:lnTo>
                                  <a:pt x="213903" y="318436"/>
                                </a:lnTo>
                                <a:lnTo>
                                  <a:pt x="209012" y="310693"/>
                                </a:lnTo>
                                <a:lnTo>
                                  <a:pt x="204381" y="303076"/>
                                </a:lnTo>
                                <a:lnTo>
                                  <a:pt x="199888" y="295973"/>
                                </a:lnTo>
                                <a:lnTo>
                                  <a:pt x="195793" y="289118"/>
                                </a:lnTo>
                                <a:lnTo>
                                  <a:pt x="188391" y="276422"/>
                                </a:lnTo>
                                <a:lnTo>
                                  <a:pt x="182306" y="265509"/>
                                </a:lnTo>
                                <a:lnTo>
                                  <a:pt x="177285" y="256623"/>
                                </a:lnTo>
                                <a:lnTo>
                                  <a:pt x="173710" y="249900"/>
                                </a:lnTo>
                                <a:lnTo>
                                  <a:pt x="171467" y="245711"/>
                                </a:lnTo>
                                <a:lnTo>
                                  <a:pt x="170801" y="244191"/>
                                </a:lnTo>
                                <a:lnTo>
                                  <a:pt x="164065" y="244191"/>
                                </a:lnTo>
                                <a:lnTo>
                                  <a:pt x="157720" y="243934"/>
                                </a:lnTo>
                                <a:lnTo>
                                  <a:pt x="151504" y="243428"/>
                                </a:lnTo>
                                <a:lnTo>
                                  <a:pt x="145557" y="242665"/>
                                </a:lnTo>
                                <a:lnTo>
                                  <a:pt x="139740" y="241652"/>
                                </a:lnTo>
                                <a:lnTo>
                                  <a:pt x="134320" y="240507"/>
                                </a:lnTo>
                                <a:lnTo>
                                  <a:pt x="129031" y="239237"/>
                                </a:lnTo>
                                <a:lnTo>
                                  <a:pt x="124010" y="237719"/>
                                </a:lnTo>
                                <a:lnTo>
                                  <a:pt x="119111" y="236067"/>
                                </a:lnTo>
                                <a:lnTo>
                                  <a:pt x="114487" y="234291"/>
                                </a:lnTo>
                                <a:lnTo>
                                  <a:pt x="110124" y="232515"/>
                                </a:lnTo>
                                <a:lnTo>
                                  <a:pt x="106029" y="230608"/>
                                </a:lnTo>
                                <a:lnTo>
                                  <a:pt x="102064" y="228574"/>
                                </a:lnTo>
                                <a:lnTo>
                                  <a:pt x="98360" y="226417"/>
                                </a:lnTo>
                                <a:lnTo>
                                  <a:pt x="94923" y="224392"/>
                                </a:lnTo>
                                <a:lnTo>
                                  <a:pt x="91616" y="222234"/>
                                </a:lnTo>
                                <a:lnTo>
                                  <a:pt x="88447" y="220076"/>
                                </a:lnTo>
                                <a:lnTo>
                                  <a:pt x="85668" y="218044"/>
                                </a:lnTo>
                                <a:lnTo>
                                  <a:pt x="83020" y="215886"/>
                                </a:lnTo>
                                <a:lnTo>
                                  <a:pt x="80509" y="213854"/>
                                </a:lnTo>
                                <a:lnTo>
                                  <a:pt x="78267" y="211953"/>
                                </a:lnTo>
                                <a:lnTo>
                                  <a:pt x="76146" y="210045"/>
                                </a:lnTo>
                                <a:lnTo>
                                  <a:pt x="74432" y="208269"/>
                                </a:lnTo>
                                <a:lnTo>
                                  <a:pt x="72710" y="206625"/>
                                </a:lnTo>
                                <a:lnTo>
                                  <a:pt x="70069" y="203572"/>
                                </a:lnTo>
                                <a:lnTo>
                                  <a:pt x="68086" y="201415"/>
                                </a:lnTo>
                                <a:lnTo>
                                  <a:pt x="67030" y="199896"/>
                                </a:lnTo>
                                <a:lnTo>
                                  <a:pt x="66632" y="199389"/>
                                </a:lnTo>
                                <a:lnTo>
                                  <a:pt x="63723" y="195074"/>
                                </a:lnTo>
                                <a:lnTo>
                                  <a:pt x="60945" y="190378"/>
                                </a:lnTo>
                                <a:lnTo>
                                  <a:pt x="58036" y="185299"/>
                                </a:lnTo>
                                <a:lnTo>
                                  <a:pt x="55265" y="179971"/>
                                </a:lnTo>
                                <a:lnTo>
                                  <a:pt x="52487" y="174386"/>
                                </a:lnTo>
                                <a:lnTo>
                                  <a:pt x="49708" y="168420"/>
                                </a:lnTo>
                                <a:lnTo>
                                  <a:pt x="46929" y="162329"/>
                                </a:lnTo>
                                <a:lnTo>
                                  <a:pt x="44289" y="155981"/>
                                </a:lnTo>
                                <a:lnTo>
                                  <a:pt x="41648" y="149509"/>
                                </a:lnTo>
                                <a:lnTo>
                                  <a:pt x="38999" y="143036"/>
                                </a:lnTo>
                                <a:lnTo>
                                  <a:pt x="36489" y="136306"/>
                                </a:lnTo>
                                <a:lnTo>
                                  <a:pt x="33978" y="129584"/>
                                </a:lnTo>
                                <a:lnTo>
                                  <a:pt x="29217" y="116257"/>
                                </a:lnTo>
                                <a:lnTo>
                                  <a:pt x="24724" y="103056"/>
                                </a:lnTo>
                                <a:lnTo>
                                  <a:pt x="20621" y="90492"/>
                                </a:lnTo>
                                <a:lnTo>
                                  <a:pt x="16924" y="78567"/>
                                </a:lnTo>
                                <a:lnTo>
                                  <a:pt x="13747" y="67808"/>
                                </a:lnTo>
                                <a:lnTo>
                                  <a:pt x="10976" y="58415"/>
                                </a:lnTo>
                                <a:lnTo>
                                  <a:pt x="8726" y="50489"/>
                                </a:lnTo>
                                <a:lnTo>
                                  <a:pt x="7011" y="44545"/>
                                </a:lnTo>
                                <a:lnTo>
                                  <a:pt x="6085" y="40729"/>
                                </a:lnTo>
                                <a:lnTo>
                                  <a:pt x="5687" y="39481"/>
                                </a:lnTo>
                                <a:lnTo>
                                  <a:pt x="3835" y="33390"/>
                                </a:lnTo>
                                <a:lnTo>
                                  <a:pt x="2380" y="27813"/>
                                </a:lnTo>
                                <a:lnTo>
                                  <a:pt x="1324" y="22823"/>
                                </a:lnTo>
                                <a:lnTo>
                                  <a:pt x="528" y="18566"/>
                                </a:lnTo>
                                <a:lnTo>
                                  <a:pt x="130" y="14750"/>
                                </a:lnTo>
                                <a:lnTo>
                                  <a:pt x="0" y="11448"/>
                                </a:lnTo>
                                <a:lnTo>
                                  <a:pt x="130" y="8513"/>
                                </a:lnTo>
                                <a:lnTo>
                                  <a:pt x="528" y="6238"/>
                                </a:lnTo>
                                <a:lnTo>
                                  <a:pt x="1194" y="4183"/>
                                </a:lnTo>
                                <a:lnTo>
                                  <a:pt x="1982" y="2642"/>
                                </a:lnTo>
                                <a:lnTo>
                                  <a:pt x="3039" y="1541"/>
                                </a:lnTo>
                                <a:lnTo>
                                  <a:pt x="4233" y="660"/>
                                </a:lnTo>
                                <a:lnTo>
                                  <a:pt x="5557" y="147"/>
                                </a:lnTo>
                                <a:lnTo>
                                  <a:pt x="7011" y="0"/>
                                </a:lnTo>
                                <a:close/>
                              </a:path>
                            </a:pathLst>
                          </a:custGeom>
                          <a:ln w="0" cap="flat">
                            <a:miter lim="127000"/>
                          </a:ln>
                        </wps:spPr>
                        <wps:style>
                          <a:lnRef idx="0">
                            <a:srgbClr val="000000">
                              <a:alpha val="0"/>
                            </a:srgbClr>
                          </a:lnRef>
                          <a:fillRef idx="1">
                            <a:srgbClr val="0A0B0C"/>
                          </a:fillRef>
                          <a:effectRef idx="0">
                            <a:scrgbClr r="0" g="0" b="0"/>
                          </a:effectRef>
                          <a:fontRef idx="none"/>
                        </wps:style>
                        <wps:bodyPr/>
                      </wps:wsp>
                      <pic:pic xmlns:pic="http://schemas.openxmlformats.org/drawingml/2006/picture">
                        <pic:nvPicPr>
                          <pic:cNvPr id="1363" name="Picture 1363"/>
                          <pic:cNvPicPr/>
                        </pic:nvPicPr>
                        <pic:blipFill>
                          <a:blip r:embed="rId8"/>
                          <a:stretch>
                            <a:fillRect/>
                          </a:stretch>
                        </pic:blipFill>
                        <pic:spPr>
                          <a:xfrm>
                            <a:off x="938090" y="8248"/>
                            <a:ext cx="2248" cy="1107980"/>
                          </a:xfrm>
                          <a:prstGeom prst="rect">
                            <a:avLst/>
                          </a:prstGeom>
                        </pic:spPr>
                      </pic:pic>
                      <wps:wsp>
                        <wps:cNvPr id="1364" name="Shape 1364"/>
                        <wps:cNvSpPr/>
                        <wps:spPr>
                          <a:xfrm>
                            <a:off x="760814" y="310422"/>
                            <a:ext cx="22" cy="3159"/>
                          </a:xfrm>
                          <a:custGeom>
                            <a:avLst/>
                            <a:gdLst/>
                            <a:ahLst/>
                            <a:cxnLst/>
                            <a:rect l="0" t="0" r="0" b="0"/>
                            <a:pathLst>
                              <a:path w="22" h="3159">
                                <a:moveTo>
                                  <a:pt x="0" y="0"/>
                                </a:moveTo>
                                <a:lnTo>
                                  <a:pt x="22" y="3159"/>
                                </a:lnTo>
                                <a:lnTo>
                                  <a:pt x="0" y="2935"/>
                                </a:lnTo>
                                <a:lnTo>
                                  <a:pt x="0" y="0"/>
                                </a:lnTo>
                                <a:close/>
                              </a:path>
                            </a:pathLst>
                          </a:custGeom>
                          <a:ln w="0" cap="flat">
                            <a:miter lim="127000"/>
                          </a:ln>
                        </wps:spPr>
                        <wps:style>
                          <a:lnRef idx="0">
                            <a:srgbClr val="000000">
                              <a:alpha val="0"/>
                            </a:srgbClr>
                          </a:lnRef>
                          <a:fillRef idx="1">
                            <a:srgbClr val="0A0B0C"/>
                          </a:fillRef>
                          <a:effectRef idx="0">
                            <a:scrgbClr r="0" g="0" b="0"/>
                          </a:effectRef>
                          <a:fontRef idx="none"/>
                        </wps:style>
                        <wps:bodyPr/>
                      </wps:wsp>
                      <wps:wsp>
                        <wps:cNvPr id="1365" name="Shape 1365"/>
                        <wps:cNvSpPr/>
                        <wps:spPr>
                          <a:xfrm>
                            <a:off x="759742" y="0"/>
                            <a:ext cx="179650" cy="1105441"/>
                          </a:xfrm>
                          <a:custGeom>
                            <a:avLst/>
                            <a:gdLst/>
                            <a:ahLst/>
                            <a:cxnLst/>
                            <a:rect l="0" t="0" r="0" b="0"/>
                            <a:pathLst>
                              <a:path w="179650" h="1105441">
                                <a:moveTo>
                                  <a:pt x="179650" y="0"/>
                                </a:moveTo>
                                <a:lnTo>
                                  <a:pt x="178502" y="1105441"/>
                                </a:lnTo>
                                <a:lnTo>
                                  <a:pt x="168704" y="1105441"/>
                                </a:lnTo>
                                <a:lnTo>
                                  <a:pt x="161662" y="1105192"/>
                                </a:lnTo>
                                <a:lnTo>
                                  <a:pt x="154926" y="1104678"/>
                                </a:lnTo>
                                <a:lnTo>
                                  <a:pt x="148496" y="1103922"/>
                                </a:lnTo>
                                <a:lnTo>
                                  <a:pt x="142143" y="1102902"/>
                                </a:lnTo>
                                <a:lnTo>
                                  <a:pt x="136020" y="1101632"/>
                                </a:lnTo>
                                <a:lnTo>
                                  <a:pt x="130202" y="1100238"/>
                                </a:lnTo>
                                <a:lnTo>
                                  <a:pt x="124538" y="1098586"/>
                                </a:lnTo>
                                <a:lnTo>
                                  <a:pt x="119103" y="1096811"/>
                                </a:lnTo>
                                <a:lnTo>
                                  <a:pt x="113822" y="1094778"/>
                                </a:lnTo>
                                <a:lnTo>
                                  <a:pt x="108846" y="1092752"/>
                                </a:lnTo>
                                <a:lnTo>
                                  <a:pt x="104024" y="1090463"/>
                                </a:lnTo>
                                <a:lnTo>
                                  <a:pt x="99584" y="1088180"/>
                                </a:lnTo>
                                <a:lnTo>
                                  <a:pt x="95221" y="1085766"/>
                                </a:lnTo>
                                <a:lnTo>
                                  <a:pt x="90935" y="1083359"/>
                                </a:lnTo>
                                <a:lnTo>
                                  <a:pt x="87107" y="1080945"/>
                                </a:lnTo>
                                <a:lnTo>
                                  <a:pt x="83433" y="1078406"/>
                                </a:lnTo>
                                <a:lnTo>
                                  <a:pt x="79989" y="1075999"/>
                                </a:lnTo>
                                <a:lnTo>
                                  <a:pt x="76698" y="1073459"/>
                                </a:lnTo>
                                <a:lnTo>
                                  <a:pt x="73636" y="1071045"/>
                                </a:lnTo>
                                <a:lnTo>
                                  <a:pt x="70880" y="1068763"/>
                                </a:lnTo>
                                <a:lnTo>
                                  <a:pt x="68354" y="1066480"/>
                                </a:lnTo>
                                <a:lnTo>
                                  <a:pt x="65981" y="1064323"/>
                                </a:lnTo>
                                <a:lnTo>
                                  <a:pt x="63838" y="1062290"/>
                                </a:lnTo>
                                <a:lnTo>
                                  <a:pt x="61925" y="1060257"/>
                                </a:lnTo>
                                <a:lnTo>
                                  <a:pt x="58710" y="1056962"/>
                                </a:lnTo>
                                <a:lnTo>
                                  <a:pt x="56490" y="1054291"/>
                                </a:lnTo>
                                <a:lnTo>
                                  <a:pt x="55112" y="1052647"/>
                                </a:lnTo>
                                <a:lnTo>
                                  <a:pt x="54729" y="1052140"/>
                                </a:lnTo>
                                <a:lnTo>
                                  <a:pt x="49448" y="1045382"/>
                                </a:lnTo>
                                <a:lnTo>
                                  <a:pt x="44472" y="1038777"/>
                                </a:lnTo>
                                <a:lnTo>
                                  <a:pt x="39803" y="1032246"/>
                                </a:lnTo>
                                <a:lnTo>
                                  <a:pt x="35593" y="1025714"/>
                                </a:lnTo>
                                <a:lnTo>
                                  <a:pt x="31613" y="1019256"/>
                                </a:lnTo>
                                <a:lnTo>
                                  <a:pt x="27939" y="1012945"/>
                                </a:lnTo>
                                <a:lnTo>
                                  <a:pt x="24571" y="1006560"/>
                                </a:lnTo>
                                <a:lnTo>
                                  <a:pt x="21586" y="1000470"/>
                                </a:lnTo>
                                <a:lnTo>
                                  <a:pt x="18677" y="994379"/>
                                </a:lnTo>
                                <a:lnTo>
                                  <a:pt x="16151" y="988581"/>
                                </a:lnTo>
                                <a:lnTo>
                                  <a:pt x="13931" y="982857"/>
                                </a:lnTo>
                                <a:lnTo>
                                  <a:pt x="11788" y="977280"/>
                                </a:lnTo>
                                <a:lnTo>
                                  <a:pt x="9951" y="971776"/>
                                </a:lnTo>
                                <a:lnTo>
                                  <a:pt x="8190" y="966492"/>
                                </a:lnTo>
                                <a:lnTo>
                                  <a:pt x="6736" y="961428"/>
                                </a:lnTo>
                                <a:lnTo>
                                  <a:pt x="5435" y="956585"/>
                                </a:lnTo>
                                <a:lnTo>
                                  <a:pt x="4363" y="951888"/>
                                </a:lnTo>
                                <a:lnTo>
                                  <a:pt x="3444" y="947412"/>
                                </a:lnTo>
                                <a:lnTo>
                                  <a:pt x="2679" y="943229"/>
                                </a:lnTo>
                                <a:lnTo>
                                  <a:pt x="1990" y="939340"/>
                                </a:lnTo>
                                <a:lnTo>
                                  <a:pt x="919" y="932074"/>
                                </a:lnTo>
                                <a:lnTo>
                                  <a:pt x="383" y="925983"/>
                                </a:lnTo>
                                <a:lnTo>
                                  <a:pt x="153" y="921139"/>
                                </a:lnTo>
                                <a:lnTo>
                                  <a:pt x="0" y="917617"/>
                                </a:lnTo>
                                <a:lnTo>
                                  <a:pt x="0" y="914535"/>
                                </a:lnTo>
                                <a:lnTo>
                                  <a:pt x="1990" y="651446"/>
                                </a:lnTo>
                                <a:lnTo>
                                  <a:pt x="2296" y="653868"/>
                                </a:lnTo>
                                <a:lnTo>
                                  <a:pt x="2679" y="656290"/>
                                </a:lnTo>
                                <a:lnTo>
                                  <a:pt x="3215" y="658712"/>
                                </a:lnTo>
                                <a:lnTo>
                                  <a:pt x="3827" y="661133"/>
                                </a:lnTo>
                                <a:lnTo>
                                  <a:pt x="4669" y="663555"/>
                                </a:lnTo>
                                <a:lnTo>
                                  <a:pt x="5435" y="665830"/>
                                </a:lnTo>
                                <a:lnTo>
                                  <a:pt x="6353" y="668105"/>
                                </a:lnTo>
                                <a:lnTo>
                                  <a:pt x="7272" y="670380"/>
                                </a:lnTo>
                                <a:lnTo>
                                  <a:pt x="9262" y="674783"/>
                                </a:lnTo>
                                <a:lnTo>
                                  <a:pt x="11481" y="679039"/>
                                </a:lnTo>
                                <a:lnTo>
                                  <a:pt x="13931" y="682929"/>
                                </a:lnTo>
                                <a:lnTo>
                                  <a:pt x="16151" y="686598"/>
                                </a:lnTo>
                                <a:lnTo>
                                  <a:pt x="18524" y="689901"/>
                                </a:lnTo>
                                <a:lnTo>
                                  <a:pt x="20743" y="692983"/>
                                </a:lnTo>
                                <a:lnTo>
                                  <a:pt x="22733" y="695624"/>
                                </a:lnTo>
                                <a:lnTo>
                                  <a:pt x="24571" y="697753"/>
                                </a:lnTo>
                                <a:lnTo>
                                  <a:pt x="27403" y="700982"/>
                                </a:lnTo>
                                <a:lnTo>
                                  <a:pt x="28322" y="702083"/>
                                </a:lnTo>
                                <a:lnTo>
                                  <a:pt x="30924" y="704798"/>
                                </a:lnTo>
                                <a:lnTo>
                                  <a:pt x="34675" y="708100"/>
                                </a:lnTo>
                                <a:lnTo>
                                  <a:pt x="39114" y="711843"/>
                                </a:lnTo>
                                <a:lnTo>
                                  <a:pt x="44319" y="716173"/>
                                </a:lnTo>
                                <a:lnTo>
                                  <a:pt x="55954" y="725346"/>
                                </a:lnTo>
                                <a:lnTo>
                                  <a:pt x="68354" y="734813"/>
                                </a:lnTo>
                                <a:lnTo>
                                  <a:pt x="80295" y="743765"/>
                                </a:lnTo>
                                <a:lnTo>
                                  <a:pt x="90322" y="751105"/>
                                </a:lnTo>
                                <a:lnTo>
                                  <a:pt x="97288" y="756315"/>
                                </a:lnTo>
                                <a:lnTo>
                                  <a:pt x="99967" y="758223"/>
                                </a:lnTo>
                                <a:lnTo>
                                  <a:pt x="106167" y="761892"/>
                                </a:lnTo>
                                <a:lnTo>
                                  <a:pt x="112291" y="765781"/>
                                </a:lnTo>
                                <a:lnTo>
                                  <a:pt x="117955" y="769745"/>
                                </a:lnTo>
                                <a:lnTo>
                                  <a:pt x="123466" y="773707"/>
                                </a:lnTo>
                                <a:lnTo>
                                  <a:pt x="128748" y="777597"/>
                                </a:lnTo>
                                <a:lnTo>
                                  <a:pt x="133647" y="781413"/>
                                </a:lnTo>
                                <a:lnTo>
                                  <a:pt x="138163" y="785082"/>
                                </a:lnTo>
                                <a:lnTo>
                                  <a:pt x="142296" y="788678"/>
                                </a:lnTo>
                                <a:lnTo>
                                  <a:pt x="149415" y="794842"/>
                                </a:lnTo>
                                <a:lnTo>
                                  <a:pt x="154849" y="799833"/>
                                </a:lnTo>
                                <a:lnTo>
                                  <a:pt x="158141" y="803135"/>
                                </a:lnTo>
                                <a:lnTo>
                                  <a:pt x="159289" y="804236"/>
                                </a:lnTo>
                                <a:lnTo>
                                  <a:pt x="159825" y="805410"/>
                                </a:lnTo>
                                <a:lnTo>
                                  <a:pt x="160207" y="806804"/>
                                </a:lnTo>
                                <a:lnTo>
                                  <a:pt x="160743" y="808565"/>
                                </a:lnTo>
                                <a:lnTo>
                                  <a:pt x="161203" y="810620"/>
                                </a:lnTo>
                                <a:lnTo>
                                  <a:pt x="161968" y="815463"/>
                                </a:lnTo>
                                <a:lnTo>
                                  <a:pt x="162504" y="821114"/>
                                </a:lnTo>
                                <a:lnTo>
                                  <a:pt x="163116" y="827499"/>
                                </a:lnTo>
                                <a:lnTo>
                                  <a:pt x="163575" y="834324"/>
                                </a:lnTo>
                                <a:lnTo>
                                  <a:pt x="163958" y="841442"/>
                                </a:lnTo>
                                <a:lnTo>
                                  <a:pt x="164188" y="848708"/>
                                </a:lnTo>
                                <a:lnTo>
                                  <a:pt x="164571" y="862504"/>
                                </a:lnTo>
                                <a:lnTo>
                                  <a:pt x="164877" y="874320"/>
                                </a:lnTo>
                                <a:lnTo>
                                  <a:pt x="164877" y="882612"/>
                                </a:lnTo>
                                <a:lnTo>
                                  <a:pt x="165030" y="885620"/>
                                </a:lnTo>
                                <a:lnTo>
                                  <a:pt x="165948" y="789779"/>
                                </a:lnTo>
                                <a:lnTo>
                                  <a:pt x="166178" y="786770"/>
                                </a:lnTo>
                                <a:lnTo>
                                  <a:pt x="166331" y="783688"/>
                                </a:lnTo>
                                <a:lnTo>
                                  <a:pt x="166484" y="780825"/>
                                </a:lnTo>
                                <a:lnTo>
                                  <a:pt x="166484" y="775322"/>
                                </a:lnTo>
                                <a:lnTo>
                                  <a:pt x="166178" y="772680"/>
                                </a:lnTo>
                                <a:lnTo>
                                  <a:pt x="166025" y="770111"/>
                                </a:lnTo>
                                <a:lnTo>
                                  <a:pt x="165642" y="767690"/>
                                </a:lnTo>
                                <a:lnTo>
                                  <a:pt x="165412" y="765415"/>
                                </a:lnTo>
                                <a:lnTo>
                                  <a:pt x="164877" y="763287"/>
                                </a:lnTo>
                                <a:lnTo>
                                  <a:pt x="164494" y="761085"/>
                                </a:lnTo>
                                <a:lnTo>
                                  <a:pt x="163958" y="759103"/>
                                </a:lnTo>
                                <a:lnTo>
                                  <a:pt x="162887" y="755287"/>
                                </a:lnTo>
                                <a:lnTo>
                                  <a:pt x="161662" y="751838"/>
                                </a:lnTo>
                                <a:lnTo>
                                  <a:pt x="160361" y="748903"/>
                                </a:lnTo>
                                <a:lnTo>
                                  <a:pt x="159212" y="746408"/>
                                </a:lnTo>
                                <a:lnTo>
                                  <a:pt x="157988" y="744133"/>
                                </a:lnTo>
                                <a:lnTo>
                                  <a:pt x="156839" y="742372"/>
                                </a:lnTo>
                                <a:lnTo>
                                  <a:pt x="155232" y="739950"/>
                                </a:lnTo>
                                <a:lnTo>
                                  <a:pt x="154543" y="739143"/>
                                </a:lnTo>
                                <a:lnTo>
                                  <a:pt x="153242" y="737528"/>
                                </a:lnTo>
                                <a:lnTo>
                                  <a:pt x="151558" y="735620"/>
                                </a:lnTo>
                                <a:lnTo>
                                  <a:pt x="149415" y="733418"/>
                                </a:lnTo>
                                <a:lnTo>
                                  <a:pt x="146889" y="731143"/>
                                </a:lnTo>
                                <a:lnTo>
                                  <a:pt x="141377" y="726374"/>
                                </a:lnTo>
                                <a:lnTo>
                                  <a:pt x="135560" y="721677"/>
                                </a:lnTo>
                                <a:lnTo>
                                  <a:pt x="129819" y="717200"/>
                                </a:lnTo>
                                <a:lnTo>
                                  <a:pt x="125226" y="713531"/>
                                </a:lnTo>
                                <a:lnTo>
                                  <a:pt x="121935" y="711109"/>
                                </a:lnTo>
                                <a:lnTo>
                                  <a:pt x="120710" y="710229"/>
                                </a:lnTo>
                                <a:lnTo>
                                  <a:pt x="111296" y="704138"/>
                                </a:lnTo>
                                <a:lnTo>
                                  <a:pt x="99202" y="695772"/>
                                </a:lnTo>
                                <a:lnTo>
                                  <a:pt x="85423" y="686378"/>
                                </a:lnTo>
                                <a:lnTo>
                                  <a:pt x="71263" y="676471"/>
                                </a:lnTo>
                                <a:lnTo>
                                  <a:pt x="58174" y="667297"/>
                                </a:lnTo>
                                <a:lnTo>
                                  <a:pt x="47075" y="659592"/>
                                </a:lnTo>
                                <a:lnTo>
                                  <a:pt x="39574" y="654235"/>
                                </a:lnTo>
                                <a:lnTo>
                                  <a:pt x="36741" y="652327"/>
                                </a:lnTo>
                                <a:lnTo>
                                  <a:pt x="33297" y="649025"/>
                                </a:lnTo>
                                <a:lnTo>
                                  <a:pt x="30005" y="645722"/>
                                </a:lnTo>
                                <a:lnTo>
                                  <a:pt x="27020" y="642347"/>
                                </a:lnTo>
                                <a:lnTo>
                                  <a:pt x="24188" y="638897"/>
                                </a:lnTo>
                                <a:lnTo>
                                  <a:pt x="21662" y="635448"/>
                                </a:lnTo>
                                <a:lnTo>
                                  <a:pt x="19289" y="632072"/>
                                </a:lnTo>
                                <a:lnTo>
                                  <a:pt x="17222" y="628624"/>
                                </a:lnTo>
                                <a:lnTo>
                                  <a:pt x="15232" y="625101"/>
                                </a:lnTo>
                                <a:lnTo>
                                  <a:pt x="13395" y="621652"/>
                                </a:lnTo>
                                <a:lnTo>
                                  <a:pt x="11788" y="618203"/>
                                </a:lnTo>
                                <a:lnTo>
                                  <a:pt x="10333" y="614753"/>
                                </a:lnTo>
                                <a:lnTo>
                                  <a:pt x="9109" y="611451"/>
                                </a:lnTo>
                                <a:lnTo>
                                  <a:pt x="7961" y="608222"/>
                                </a:lnTo>
                                <a:lnTo>
                                  <a:pt x="7042" y="604920"/>
                                </a:lnTo>
                                <a:lnTo>
                                  <a:pt x="6124" y="601838"/>
                                </a:lnTo>
                                <a:lnTo>
                                  <a:pt x="5281" y="598682"/>
                                </a:lnTo>
                                <a:lnTo>
                                  <a:pt x="4745" y="595747"/>
                                </a:lnTo>
                                <a:lnTo>
                                  <a:pt x="4287" y="592958"/>
                                </a:lnTo>
                                <a:lnTo>
                                  <a:pt x="3751" y="590169"/>
                                </a:lnTo>
                                <a:lnTo>
                                  <a:pt x="3444" y="587601"/>
                                </a:lnTo>
                                <a:lnTo>
                                  <a:pt x="2908" y="582830"/>
                                </a:lnTo>
                                <a:lnTo>
                                  <a:pt x="2832" y="578721"/>
                                </a:lnTo>
                                <a:lnTo>
                                  <a:pt x="2832" y="572997"/>
                                </a:lnTo>
                                <a:lnTo>
                                  <a:pt x="2908" y="570869"/>
                                </a:lnTo>
                                <a:lnTo>
                                  <a:pt x="1094" y="313582"/>
                                </a:lnTo>
                                <a:lnTo>
                                  <a:pt x="1378" y="316440"/>
                                </a:lnTo>
                                <a:lnTo>
                                  <a:pt x="1837" y="319301"/>
                                </a:lnTo>
                                <a:lnTo>
                                  <a:pt x="2526" y="322237"/>
                                </a:lnTo>
                                <a:lnTo>
                                  <a:pt x="3444" y="325320"/>
                                </a:lnTo>
                                <a:lnTo>
                                  <a:pt x="4516" y="328182"/>
                                </a:lnTo>
                                <a:lnTo>
                                  <a:pt x="5741" y="331117"/>
                                </a:lnTo>
                                <a:lnTo>
                                  <a:pt x="7042" y="333906"/>
                                </a:lnTo>
                                <a:lnTo>
                                  <a:pt x="8573" y="336694"/>
                                </a:lnTo>
                                <a:lnTo>
                                  <a:pt x="10180" y="339483"/>
                                </a:lnTo>
                                <a:lnTo>
                                  <a:pt x="11941" y="342271"/>
                                </a:lnTo>
                                <a:lnTo>
                                  <a:pt x="13778" y="344987"/>
                                </a:lnTo>
                                <a:lnTo>
                                  <a:pt x="15615" y="347482"/>
                                </a:lnTo>
                                <a:lnTo>
                                  <a:pt x="17452" y="350051"/>
                                </a:lnTo>
                                <a:lnTo>
                                  <a:pt x="19442" y="352472"/>
                                </a:lnTo>
                                <a:lnTo>
                                  <a:pt x="21432" y="354894"/>
                                </a:lnTo>
                                <a:lnTo>
                                  <a:pt x="25260" y="359297"/>
                                </a:lnTo>
                                <a:lnTo>
                                  <a:pt x="29087" y="363260"/>
                                </a:lnTo>
                                <a:lnTo>
                                  <a:pt x="32684" y="366782"/>
                                </a:lnTo>
                                <a:lnTo>
                                  <a:pt x="35823" y="369865"/>
                                </a:lnTo>
                                <a:lnTo>
                                  <a:pt x="40568" y="374048"/>
                                </a:lnTo>
                                <a:lnTo>
                                  <a:pt x="42482" y="375515"/>
                                </a:lnTo>
                                <a:lnTo>
                                  <a:pt x="51820" y="382634"/>
                                </a:lnTo>
                                <a:lnTo>
                                  <a:pt x="64297" y="391954"/>
                                </a:lnTo>
                                <a:lnTo>
                                  <a:pt x="78305" y="402301"/>
                                </a:lnTo>
                                <a:lnTo>
                                  <a:pt x="92695" y="413016"/>
                                </a:lnTo>
                                <a:lnTo>
                                  <a:pt x="106320" y="422923"/>
                                </a:lnTo>
                                <a:lnTo>
                                  <a:pt x="117572" y="431142"/>
                                </a:lnTo>
                                <a:lnTo>
                                  <a:pt x="125380" y="436719"/>
                                </a:lnTo>
                                <a:lnTo>
                                  <a:pt x="128288" y="438848"/>
                                </a:lnTo>
                                <a:lnTo>
                                  <a:pt x="132881" y="441049"/>
                                </a:lnTo>
                                <a:lnTo>
                                  <a:pt x="137397" y="443544"/>
                                </a:lnTo>
                                <a:lnTo>
                                  <a:pt x="141377" y="446480"/>
                                </a:lnTo>
                                <a:lnTo>
                                  <a:pt x="144899" y="449635"/>
                                </a:lnTo>
                                <a:lnTo>
                                  <a:pt x="148190" y="453084"/>
                                </a:lnTo>
                                <a:lnTo>
                                  <a:pt x="151252" y="456681"/>
                                </a:lnTo>
                                <a:lnTo>
                                  <a:pt x="153931" y="460570"/>
                                </a:lnTo>
                                <a:lnTo>
                                  <a:pt x="156304" y="464532"/>
                                </a:lnTo>
                                <a:lnTo>
                                  <a:pt x="158370" y="468716"/>
                                </a:lnTo>
                                <a:lnTo>
                                  <a:pt x="160361" y="473046"/>
                                </a:lnTo>
                                <a:lnTo>
                                  <a:pt x="161968" y="477448"/>
                                </a:lnTo>
                                <a:lnTo>
                                  <a:pt x="163269" y="481925"/>
                                </a:lnTo>
                                <a:lnTo>
                                  <a:pt x="164494" y="486328"/>
                                </a:lnTo>
                                <a:lnTo>
                                  <a:pt x="165402" y="490898"/>
                                </a:lnTo>
                                <a:lnTo>
                                  <a:pt x="165948" y="544744"/>
                                </a:lnTo>
                                <a:lnTo>
                                  <a:pt x="166025" y="543716"/>
                                </a:lnTo>
                                <a:lnTo>
                                  <a:pt x="166484" y="541074"/>
                                </a:lnTo>
                                <a:lnTo>
                                  <a:pt x="167020" y="536744"/>
                                </a:lnTo>
                                <a:lnTo>
                                  <a:pt x="167403" y="531167"/>
                                </a:lnTo>
                                <a:lnTo>
                                  <a:pt x="167632" y="528011"/>
                                </a:lnTo>
                                <a:lnTo>
                                  <a:pt x="167786" y="524562"/>
                                </a:lnTo>
                                <a:lnTo>
                                  <a:pt x="167939" y="520893"/>
                                </a:lnTo>
                                <a:lnTo>
                                  <a:pt x="167939" y="516930"/>
                                </a:lnTo>
                                <a:lnTo>
                                  <a:pt x="167786" y="512894"/>
                                </a:lnTo>
                                <a:lnTo>
                                  <a:pt x="167632" y="508711"/>
                                </a:lnTo>
                                <a:lnTo>
                                  <a:pt x="167249" y="504381"/>
                                </a:lnTo>
                                <a:lnTo>
                                  <a:pt x="166867" y="499904"/>
                                </a:lnTo>
                                <a:lnTo>
                                  <a:pt x="166178" y="495502"/>
                                </a:lnTo>
                                <a:lnTo>
                                  <a:pt x="165412" y="490951"/>
                                </a:lnTo>
                                <a:lnTo>
                                  <a:pt x="165402" y="490898"/>
                                </a:lnTo>
                                <a:lnTo>
                                  <a:pt x="165030" y="454258"/>
                                </a:lnTo>
                                <a:lnTo>
                                  <a:pt x="165412" y="448901"/>
                                </a:lnTo>
                                <a:lnTo>
                                  <a:pt x="165565" y="443691"/>
                                </a:lnTo>
                                <a:lnTo>
                                  <a:pt x="165412" y="438774"/>
                                </a:lnTo>
                                <a:lnTo>
                                  <a:pt x="164877" y="434077"/>
                                </a:lnTo>
                                <a:lnTo>
                                  <a:pt x="164188" y="429381"/>
                                </a:lnTo>
                                <a:lnTo>
                                  <a:pt x="163116" y="424904"/>
                                </a:lnTo>
                                <a:lnTo>
                                  <a:pt x="162121" y="420722"/>
                                </a:lnTo>
                                <a:lnTo>
                                  <a:pt x="160667" y="416685"/>
                                </a:lnTo>
                                <a:lnTo>
                                  <a:pt x="159059" y="412722"/>
                                </a:lnTo>
                                <a:lnTo>
                                  <a:pt x="157299" y="409053"/>
                                </a:lnTo>
                                <a:lnTo>
                                  <a:pt x="155462" y="405530"/>
                                </a:lnTo>
                                <a:lnTo>
                                  <a:pt x="153472" y="402228"/>
                                </a:lnTo>
                                <a:lnTo>
                                  <a:pt x="151405" y="398999"/>
                                </a:lnTo>
                                <a:lnTo>
                                  <a:pt x="149261" y="395990"/>
                                </a:lnTo>
                                <a:lnTo>
                                  <a:pt x="147042" y="393202"/>
                                </a:lnTo>
                                <a:lnTo>
                                  <a:pt x="144745" y="390560"/>
                                </a:lnTo>
                                <a:lnTo>
                                  <a:pt x="142526" y="387991"/>
                                </a:lnTo>
                                <a:lnTo>
                                  <a:pt x="140306" y="385570"/>
                                </a:lnTo>
                                <a:lnTo>
                                  <a:pt x="138009" y="383441"/>
                                </a:lnTo>
                                <a:lnTo>
                                  <a:pt x="135790" y="381533"/>
                                </a:lnTo>
                                <a:lnTo>
                                  <a:pt x="133647" y="379625"/>
                                </a:lnTo>
                                <a:lnTo>
                                  <a:pt x="131580" y="377937"/>
                                </a:lnTo>
                                <a:lnTo>
                                  <a:pt x="129590" y="376469"/>
                                </a:lnTo>
                                <a:lnTo>
                                  <a:pt x="127753" y="375148"/>
                                </a:lnTo>
                                <a:lnTo>
                                  <a:pt x="121935" y="371332"/>
                                </a:lnTo>
                                <a:lnTo>
                                  <a:pt x="119639" y="370085"/>
                                </a:lnTo>
                                <a:lnTo>
                                  <a:pt x="115812" y="367663"/>
                                </a:lnTo>
                                <a:lnTo>
                                  <a:pt x="110836" y="364141"/>
                                </a:lnTo>
                                <a:lnTo>
                                  <a:pt x="104560" y="359664"/>
                                </a:lnTo>
                                <a:lnTo>
                                  <a:pt x="97747" y="354600"/>
                                </a:lnTo>
                                <a:lnTo>
                                  <a:pt x="90169" y="348876"/>
                                </a:lnTo>
                                <a:lnTo>
                                  <a:pt x="82132" y="342785"/>
                                </a:lnTo>
                                <a:lnTo>
                                  <a:pt x="73942" y="336621"/>
                                </a:lnTo>
                                <a:lnTo>
                                  <a:pt x="65752" y="330236"/>
                                </a:lnTo>
                                <a:lnTo>
                                  <a:pt x="57791" y="323999"/>
                                </a:lnTo>
                                <a:lnTo>
                                  <a:pt x="50290" y="318054"/>
                                </a:lnTo>
                                <a:lnTo>
                                  <a:pt x="43248" y="312477"/>
                                </a:lnTo>
                                <a:lnTo>
                                  <a:pt x="37047" y="307634"/>
                                </a:lnTo>
                                <a:lnTo>
                                  <a:pt x="31842" y="303597"/>
                                </a:lnTo>
                                <a:lnTo>
                                  <a:pt x="27939" y="300442"/>
                                </a:lnTo>
                                <a:lnTo>
                                  <a:pt x="25413" y="298534"/>
                                </a:lnTo>
                                <a:lnTo>
                                  <a:pt x="24571" y="297726"/>
                                </a:lnTo>
                                <a:lnTo>
                                  <a:pt x="21203" y="294938"/>
                                </a:lnTo>
                                <a:lnTo>
                                  <a:pt x="18141" y="292002"/>
                                </a:lnTo>
                                <a:lnTo>
                                  <a:pt x="15385" y="288847"/>
                                </a:lnTo>
                                <a:lnTo>
                                  <a:pt x="12936" y="285691"/>
                                </a:lnTo>
                                <a:lnTo>
                                  <a:pt x="10716" y="282389"/>
                                </a:lnTo>
                                <a:lnTo>
                                  <a:pt x="8879" y="278940"/>
                                </a:lnTo>
                                <a:lnTo>
                                  <a:pt x="7119" y="275417"/>
                                </a:lnTo>
                                <a:lnTo>
                                  <a:pt x="5741" y="271895"/>
                                </a:lnTo>
                                <a:lnTo>
                                  <a:pt x="4516" y="268152"/>
                                </a:lnTo>
                                <a:lnTo>
                                  <a:pt x="3444" y="264630"/>
                                </a:lnTo>
                                <a:lnTo>
                                  <a:pt x="2679" y="260960"/>
                                </a:lnTo>
                                <a:lnTo>
                                  <a:pt x="1990" y="257291"/>
                                </a:lnTo>
                                <a:lnTo>
                                  <a:pt x="1607" y="253548"/>
                                </a:lnTo>
                                <a:lnTo>
                                  <a:pt x="1225" y="250025"/>
                                </a:lnTo>
                                <a:lnTo>
                                  <a:pt x="1072" y="246503"/>
                                </a:lnTo>
                                <a:lnTo>
                                  <a:pt x="919" y="243054"/>
                                </a:lnTo>
                                <a:lnTo>
                                  <a:pt x="1072" y="239605"/>
                                </a:lnTo>
                                <a:lnTo>
                                  <a:pt x="1225" y="236303"/>
                                </a:lnTo>
                                <a:lnTo>
                                  <a:pt x="1454" y="233147"/>
                                </a:lnTo>
                                <a:lnTo>
                                  <a:pt x="1760" y="230138"/>
                                </a:lnTo>
                                <a:lnTo>
                                  <a:pt x="2526" y="224487"/>
                                </a:lnTo>
                                <a:lnTo>
                                  <a:pt x="3291" y="219717"/>
                                </a:lnTo>
                                <a:lnTo>
                                  <a:pt x="5052" y="212599"/>
                                </a:lnTo>
                                <a:lnTo>
                                  <a:pt x="5741" y="210030"/>
                                </a:lnTo>
                                <a:lnTo>
                                  <a:pt x="7042" y="206728"/>
                                </a:lnTo>
                                <a:lnTo>
                                  <a:pt x="8343" y="203572"/>
                                </a:lnTo>
                                <a:lnTo>
                                  <a:pt x="9951" y="200564"/>
                                </a:lnTo>
                                <a:lnTo>
                                  <a:pt x="11405" y="197334"/>
                                </a:lnTo>
                                <a:lnTo>
                                  <a:pt x="13089" y="194326"/>
                                </a:lnTo>
                                <a:lnTo>
                                  <a:pt x="14849" y="191243"/>
                                </a:lnTo>
                                <a:lnTo>
                                  <a:pt x="16533" y="188382"/>
                                </a:lnTo>
                                <a:lnTo>
                                  <a:pt x="18371" y="185446"/>
                                </a:lnTo>
                                <a:lnTo>
                                  <a:pt x="22121" y="179869"/>
                                </a:lnTo>
                                <a:lnTo>
                                  <a:pt x="25795" y="174658"/>
                                </a:lnTo>
                                <a:lnTo>
                                  <a:pt x="29623" y="169595"/>
                                </a:lnTo>
                                <a:lnTo>
                                  <a:pt x="33297" y="164971"/>
                                </a:lnTo>
                                <a:lnTo>
                                  <a:pt x="36741" y="160788"/>
                                </a:lnTo>
                                <a:lnTo>
                                  <a:pt x="40109" y="156972"/>
                                </a:lnTo>
                                <a:lnTo>
                                  <a:pt x="43094" y="153817"/>
                                </a:lnTo>
                                <a:lnTo>
                                  <a:pt x="45774" y="151028"/>
                                </a:lnTo>
                                <a:lnTo>
                                  <a:pt x="49601" y="147065"/>
                                </a:lnTo>
                                <a:lnTo>
                                  <a:pt x="50902" y="145817"/>
                                </a:lnTo>
                                <a:lnTo>
                                  <a:pt x="55418" y="141781"/>
                                </a:lnTo>
                                <a:lnTo>
                                  <a:pt x="61082" y="136424"/>
                                </a:lnTo>
                                <a:lnTo>
                                  <a:pt x="67971" y="129966"/>
                                </a:lnTo>
                                <a:lnTo>
                                  <a:pt x="75626" y="122627"/>
                                </a:lnTo>
                                <a:lnTo>
                                  <a:pt x="83969" y="114629"/>
                                </a:lnTo>
                                <a:lnTo>
                                  <a:pt x="92695" y="106116"/>
                                </a:lnTo>
                                <a:lnTo>
                                  <a:pt x="101651" y="97236"/>
                                </a:lnTo>
                                <a:lnTo>
                                  <a:pt x="110683" y="88429"/>
                                </a:lnTo>
                                <a:lnTo>
                                  <a:pt x="119409" y="79844"/>
                                </a:lnTo>
                                <a:lnTo>
                                  <a:pt x="127600" y="71698"/>
                                </a:lnTo>
                                <a:lnTo>
                                  <a:pt x="135254" y="64212"/>
                                </a:lnTo>
                                <a:lnTo>
                                  <a:pt x="141990" y="57534"/>
                                </a:lnTo>
                                <a:lnTo>
                                  <a:pt x="147578" y="52030"/>
                                </a:lnTo>
                                <a:lnTo>
                                  <a:pt x="151788" y="47701"/>
                                </a:lnTo>
                                <a:lnTo>
                                  <a:pt x="154543" y="45058"/>
                                </a:lnTo>
                                <a:lnTo>
                                  <a:pt x="155462" y="44031"/>
                                </a:lnTo>
                                <a:lnTo>
                                  <a:pt x="157835" y="40729"/>
                                </a:lnTo>
                                <a:lnTo>
                                  <a:pt x="160207" y="37426"/>
                                </a:lnTo>
                                <a:lnTo>
                                  <a:pt x="162351" y="34051"/>
                                </a:lnTo>
                                <a:lnTo>
                                  <a:pt x="164341" y="30749"/>
                                </a:lnTo>
                                <a:lnTo>
                                  <a:pt x="168168" y="24217"/>
                                </a:lnTo>
                                <a:lnTo>
                                  <a:pt x="171383" y="18053"/>
                                </a:lnTo>
                                <a:lnTo>
                                  <a:pt x="174139" y="12475"/>
                                </a:lnTo>
                                <a:lnTo>
                                  <a:pt x="176511" y="7338"/>
                                </a:lnTo>
                                <a:lnTo>
                                  <a:pt x="178348" y="3156"/>
                                </a:lnTo>
                                <a:lnTo>
                                  <a:pt x="179650" y="0"/>
                                </a:lnTo>
                                <a:close/>
                              </a:path>
                            </a:pathLst>
                          </a:custGeom>
                          <a:ln w="0" cap="flat">
                            <a:miter lim="127000"/>
                          </a:ln>
                        </wps:spPr>
                        <wps:style>
                          <a:lnRef idx="0">
                            <a:srgbClr val="000000">
                              <a:alpha val="0"/>
                            </a:srgbClr>
                          </a:lnRef>
                          <a:fillRef idx="1">
                            <a:srgbClr val="0A0B0C"/>
                          </a:fillRef>
                          <a:effectRef idx="0">
                            <a:scrgbClr r="0" g="0" b="0"/>
                          </a:effectRef>
                          <a:fontRef idx="none"/>
                        </wps:style>
                        <wps:bodyPr/>
                      </wps:wsp>
                      <wps:wsp>
                        <wps:cNvPr id="1366" name="Shape 1366"/>
                        <wps:cNvSpPr/>
                        <wps:spPr>
                          <a:xfrm>
                            <a:off x="940234" y="8513"/>
                            <a:ext cx="184549" cy="1094389"/>
                          </a:xfrm>
                          <a:custGeom>
                            <a:avLst/>
                            <a:gdLst/>
                            <a:ahLst/>
                            <a:cxnLst/>
                            <a:rect l="0" t="0" r="0" b="0"/>
                            <a:pathLst>
                              <a:path w="184549" h="1094389">
                                <a:moveTo>
                                  <a:pt x="0" y="1094008"/>
                                </a:moveTo>
                                <a:lnTo>
                                  <a:pt x="0" y="3449"/>
                                </a:lnTo>
                                <a:lnTo>
                                  <a:pt x="536" y="881"/>
                                </a:lnTo>
                                <a:lnTo>
                                  <a:pt x="612" y="0"/>
                                </a:lnTo>
                                <a:lnTo>
                                  <a:pt x="2603" y="3449"/>
                                </a:lnTo>
                                <a:lnTo>
                                  <a:pt x="4746" y="6972"/>
                                </a:lnTo>
                                <a:lnTo>
                                  <a:pt x="6889" y="10421"/>
                                </a:lnTo>
                                <a:lnTo>
                                  <a:pt x="9109" y="13943"/>
                                </a:lnTo>
                                <a:lnTo>
                                  <a:pt x="11481" y="17392"/>
                                </a:lnTo>
                                <a:lnTo>
                                  <a:pt x="13701" y="20695"/>
                                </a:lnTo>
                                <a:lnTo>
                                  <a:pt x="16074" y="23850"/>
                                </a:lnTo>
                                <a:lnTo>
                                  <a:pt x="18371" y="26932"/>
                                </a:lnTo>
                                <a:lnTo>
                                  <a:pt x="19978" y="28840"/>
                                </a:lnTo>
                                <a:lnTo>
                                  <a:pt x="22045" y="31336"/>
                                </a:lnTo>
                                <a:lnTo>
                                  <a:pt x="24954" y="34418"/>
                                </a:lnTo>
                                <a:lnTo>
                                  <a:pt x="28398" y="38087"/>
                                </a:lnTo>
                                <a:lnTo>
                                  <a:pt x="36741" y="46967"/>
                                </a:lnTo>
                                <a:lnTo>
                                  <a:pt x="46768" y="57388"/>
                                </a:lnTo>
                                <a:lnTo>
                                  <a:pt x="58174" y="69056"/>
                                </a:lnTo>
                                <a:lnTo>
                                  <a:pt x="70574" y="81605"/>
                                </a:lnTo>
                                <a:lnTo>
                                  <a:pt x="83510" y="94814"/>
                                </a:lnTo>
                                <a:lnTo>
                                  <a:pt x="96752" y="108024"/>
                                </a:lnTo>
                                <a:lnTo>
                                  <a:pt x="109688" y="121086"/>
                                </a:lnTo>
                                <a:lnTo>
                                  <a:pt x="122241" y="133636"/>
                                </a:lnTo>
                                <a:lnTo>
                                  <a:pt x="133876" y="145304"/>
                                </a:lnTo>
                                <a:lnTo>
                                  <a:pt x="144210" y="155578"/>
                                </a:lnTo>
                                <a:lnTo>
                                  <a:pt x="152936" y="164238"/>
                                </a:lnTo>
                                <a:lnTo>
                                  <a:pt x="159519" y="170842"/>
                                </a:lnTo>
                                <a:lnTo>
                                  <a:pt x="163805" y="175172"/>
                                </a:lnTo>
                                <a:lnTo>
                                  <a:pt x="165336" y="176566"/>
                                </a:lnTo>
                                <a:lnTo>
                                  <a:pt x="168933" y="182878"/>
                                </a:lnTo>
                                <a:lnTo>
                                  <a:pt x="172072" y="188969"/>
                                </a:lnTo>
                                <a:lnTo>
                                  <a:pt x="174751" y="195059"/>
                                </a:lnTo>
                                <a:lnTo>
                                  <a:pt x="176894" y="200930"/>
                                </a:lnTo>
                                <a:lnTo>
                                  <a:pt x="178578" y="206728"/>
                                </a:lnTo>
                                <a:lnTo>
                                  <a:pt x="179879" y="212305"/>
                                </a:lnTo>
                                <a:lnTo>
                                  <a:pt x="180798" y="217809"/>
                                </a:lnTo>
                                <a:lnTo>
                                  <a:pt x="181487" y="223020"/>
                                </a:lnTo>
                                <a:lnTo>
                                  <a:pt x="181793" y="228157"/>
                                </a:lnTo>
                                <a:lnTo>
                                  <a:pt x="181793" y="233147"/>
                                </a:lnTo>
                                <a:lnTo>
                                  <a:pt x="181334" y="237991"/>
                                </a:lnTo>
                                <a:lnTo>
                                  <a:pt x="180798" y="242540"/>
                                </a:lnTo>
                                <a:lnTo>
                                  <a:pt x="180033" y="246943"/>
                                </a:lnTo>
                                <a:lnTo>
                                  <a:pt x="179114" y="251273"/>
                                </a:lnTo>
                                <a:lnTo>
                                  <a:pt x="177890" y="255383"/>
                                </a:lnTo>
                                <a:lnTo>
                                  <a:pt x="176588" y="259272"/>
                                </a:lnTo>
                                <a:lnTo>
                                  <a:pt x="175134" y="262941"/>
                                </a:lnTo>
                                <a:lnTo>
                                  <a:pt x="173679" y="266391"/>
                                </a:lnTo>
                                <a:lnTo>
                                  <a:pt x="172072" y="269693"/>
                                </a:lnTo>
                                <a:lnTo>
                                  <a:pt x="170541" y="272702"/>
                                </a:lnTo>
                                <a:lnTo>
                                  <a:pt x="168781" y="275564"/>
                                </a:lnTo>
                                <a:lnTo>
                                  <a:pt x="167250" y="278206"/>
                                </a:lnTo>
                                <a:lnTo>
                                  <a:pt x="165489" y="280627"/>
                                </a:lnTo>
                                <a:lnTo>
                                  <a:pt x="164035" y="282756"/>
                                </a:lnTo>
                                <a:lnTo>
                                  <a:pt x="161126" y="286352"/>
                                </a:lnTo>
                                <a:lnTo>
                                  <a:pt x="158906" y="288994"/>
                                </a:lnTo>
                                <a:lnTo>
                                  <a:pt x="157452" y="290608"/>
                                </a:lnTo>
                                <a:lnTo>
                                  <a:pt x="156916" y="291122"/>
                                </a:lnTo>
                                <a:lnTo>
                                  <a:pt x="60777" y="365168"/>
                                </a:lnTo>
                                <a:lnTo>
                                  <a:pt x="55801" y="367957"/>
                                </a:lnTo>
                                <a:lnTo>
                                  <a:pt x="51132" y="370818"/>
                                </a:lnTo>
                                <a:lnTo>
                                  <a:pt x="46922" y="374048"/>
                                </a:lnTo>
                                <a:lnTo>
                                  <a:pt x="42942" y="377203"/>
                                </a:lnTo>
                                <a:lnTo>
                                  <a:pt x="39344" y="380505"/>
                                </a:lnTo>
                                <a:lnTo>
                                  <a:pt x="36206" y="384029"/>
                                </a:lnTo>
                                <a:lnTo>
                                  <a:pt x="33297" y="387477"/>
                                </a:lnTo>
                                <a:lnTo>
                                  <a:pt x="30618" y="391147"/>
                                </a:lnTo>
                                <a:lnTo>
                                  <a:pt x="28398" y="394669"/>
                                </a:lnTo>
                                <a:lnTo>
                                  <a:pt x="26255" y="398412"/>
                                </a:lnTo>
                                <a:lnTo>
                                  <a:pt x="24418" y="402081"/>
                                </a:lnTo>
                                <a:lnTo>
                                  <a:pt x="22887" y="405750"/>
                                </a:lnTo>
                                <a:lnTo>
                                  <a:pt x="21509" y="409420"/>
                                </a:lnTo>
                                <a:lnTo>
                                  <a:pt x="20438" y="413090"/>
                                </a:lnTo>
                                <a:lnTo>
                                  <a:pt x="19519" y="416685"/>
                                </a:lnTo>
                                <a:lnTo>
                                  <a:pt x="18754" y="420061"/>
                                </a:lnTo>
                                <a:lnTo>
                                  <a:pt x="18064" y="423510"/>
                                </a:lnTo>
                                <a:lnTo>
                                  <a:pt x="17682" y="426959"/>
                                </a:lnTo>
                                <a:lnTo>
                                  <a:pt x="17299" y="430115"/>
                                </a:lnTo>
                                <a:lnTo>
                                  <a:pt x="17146" y="433123"/>
                                </a:lnTo>
                                <a:lnTo>
                                  <a:pt x="17070" y="436059"/>
                                </a:lnTo>
                                <a:lnTo>
                                  <a:pt x="17070" y="441416"/>
                                </a:lnTo>
                                <a:lnTo>
                                  <a:pt x="17146" y="443838"/>
                                </a:lnTo>
                                <a:lnTo>
                                  <a:pt x="17529" y="447874"/>
                                </a:lnTo>
                                <a:lnTo>
                                  <a:pt x="17988" y="450956"/>
                                </a:lnTo>
                                <a:lnTo>
                                  <a:pt x="18217" y="452864"/>
                                </a:lnTo>
                                <a:lnTo>
                                  <a:pt x="18371" y="453451"/>
                                </a:lnTo>
                                <a:lnTo>
                                  <a:pt x="17452" y="535570"/>
                                </a:lnTo>
                                <a:lnTo>
                                  <a:pt x="17299" y="527204"/>
                                </a:lnTo>
                                <a:lnTo>
                                  <a:pt x="17299" y="519205"/>
                                </a:lnTo>
                                <a:lnTo>
                                  <a:pt x="17452" y="511720"/>
                                </a:lnTo>
                                <a:lnTo>
                                  <a:pt x="17835" y="504601"/>
                                </a:lnTo>
                                <a:lnTo>
                                  <a:pt x="18217" y="498143"/>
                                </a:lnTo>
                                <a:lnTo>
                                  <a:pt x="18907" y="491906"/>
                                </a:lnTo>
                                <a:lnTo>
                                  <a:pt x="19672" y="486181"/>
                                </a:lnTo>
                                <a:lnTo>
                                  <a:pt x="20438" y="480898"/>
                                </a:lnTo>
                                <a:lnTo>
                                  <a:pt x="21432" y="475907"/>
                                </a:lnTo>
                                <a:lnTo>
                                  <a:pt x="22428" y="471357"/>
                                </a:lnTo>
                                <a:lnTo>
                                  <a:pt x="23652" y="467175"/>
                                </a:lnTo>
                                <a:lnTo>
                                  <a:pt x="24800" y="463359"/>
                                </a:lnTo>
                                <a:lnTo>
                                  <a:pt x="26025" y="459836"/>
                                </a:lnTo>
                                <a:lnTo>
                                  <a:pt x="27327" y="456607"/>
                                </a:lnTo>
                                <a:lnTo>
                                  <a:pt x="28704" y="453745"/>
                                </a:lnTo>
                                <a:lnTo>
                                  <a:pt x="30006" y="451176"/>
                                </a:lnTo>
                                <a:lnTo>
                                  <a:pt x="31307" y="448755"/>
                                </a:lnTo>
                                <a:lnTo>
                                  <a:pt x="32761" y="446774"/>
                                </a:lnTo>
                                <a:lnTo>
                                  <a:pt x="34062" y="444865"/>
                                </a:lnTo>
                                <a:lnTo>
                                  <a:pt x="35440" y="443324"/>
                                </a:lnTo>
                                <a:lnTo>
                                  <a:pt x="36588" y="441930"/>
                                </a:lnTo>
                                <a:lnTo>
                                  <a:pt x="37813" y="440682"/>
                                </a:lnTo>
                                <a:lnTo>
                                  <a:pt x="38961" y="439655"/>
                                </a:lnTo>
                                <a:lnTo>
                                  <a:pt x="40033" y="438848"/>
                                </a:lnTo>
                                <a:lnTo>
                                  <a:pt x="42023" y="437600"/>
                                </a:lnTo>
                                <a:lnTo>
                                  <a:pt x="43477" y="436866"/>
                                </a:lnTo>
                                <a:lnTo>
                                  <a:pt x="44396" y="436426"/>
                                </a:lnTo>
                                <a:lnTo>
                                  <a:pt x="44779" y="436352"/>
                                </a:lnTo>
                                <a:lnTo>
                                  <a:pt x="125686" y="377717"/>
                                </a:lnTo>
                                <a:lnTo>
                                  <a:pt x="130968" y="374268"/>
                                </a:lnTo>
                                <a:lnTo>
                                  <a:pt x="135867" y="370818"/>
                                </a:lnTo>
                                <a:lnTo>
                                  <a:pt x="140383" y="367296"/>
                                </a:lnTo>
                                <a:lnTo>
                                  <a:pt x="144592" y="363848"/>
                                </a:lnTo>
                                <a:lnTo>
                                  <a:pt x="148573" y="360471"/>
                                </a:lnTo>
                                <a:lnTo>
                                  <a:pt x="152247" y="357022"/>
                                </a:lnTo>
                                <a:lnTo>
                                  <a:pt x="155615" y="353720"/>
                                </a:lnTo>
                                <a:lnTo>
                                  <a:pt x="158753" y="350271"/>
                                </a:lnTo>
                                <a:lnTo>
                                  <a:pt x="161509" y="346968"/>
                                </a:lnTo>
                                <a:lnTo>
                                  <a:pt x="164188" y="343813"/>
                                </a:lnTo>
                                <a:lnTo>
                                  <a:pt x="166408" y="340658"/>
                                </a:lnTo>
                                <a:lnTo>
                                  <a:pt x="168704" y="337428"/>
                                </a:lnTo>
                                <a:lnTo>
                                  <a:pt x="170541" y="334566"/>
                                </a:lnTo>
                                <a:lnTo>
                                  <a:pt x="172225" y="331631"/>
                                </a:lnTo>
                                <a:lnTo>
                                  <a:pt x="173832" y="328695"/>
                                </a:lnTo>
                                <a:lnTo>
                                  <a:pt x="175134" y="326054"/>
                                </a:lnTo>
                                <a:lnTo>
                                  <a:pt x="176359" y="323411"/>
                                </a:lnTo>
                                <a:lnTo>
                                  <a:pt x="177277" y="320843"/>
                                </a:lnTo>
                                <a:lnTo>
                                  <a:pt x="178196" y="318421"/>
                                </a:lnTo>
                                <a:lnTo>
                                  <a:pt x="178961" y="316147"/>
                                </a:lnTo>
                                <a:lnTo>
                                  <a:pt x="180033" y="312110"/>
                                </a:lnTo>
                                <a:lnTo>
                                  <a:pt x="180722" y="308661"/>
                                </a:lnTo>
                                <a:lnTo>
                                  <a:pt x="181334" y="303671"/>
                                </a:lnTo>
                                <a:lnTo>
                                  <a:pt x="181334" y="301909"/>
                                </a:lnTo>
                                <a:lnTo>
                                  <a:pt x="183247" y="334419"/>
                                </a:lnTo>
                                <a:lnTo>
                                  <a:pt x="184166" y="550907"/>
                                </a:lnTo>
                                <a:lnTo>
                                  <a:pt x="184396" y="554210"/>
                                </a:lnTo>
                                <a:lnTo>
                                  <a:pt x="184549" y="557439"/>
                                </a:lnTo>
                                <a:lnTo>
                                  <a:pt x="184396" y="560742"/>
                                </a:lnTo>
                                <a:lnTo>
                                  <a:pt x="184396" y="563897"/>
                                </a:lnTo>
                                <a:lnTo>
                                  <a:pt x="184166" y="566906"/>
                                </a:lnTo>
                                <a:lnTo>
                                  <a:pt x="183860" y="569988"/>
                                </a:lnTo>
                                <a:lnTo>
                                  <a:pt x="183477" y="572997"/>
                                </a:lnTo>
                                <a:lnTo>
                                  <a:pt x="182941" y="575932"/>
                                </a:lnTo>
                                <a:lnTo>
                                  <a:pt x="181870" y="581509"/>
                                </a:lnTo>
                                <a:lnTo>
                                  <a:pt x="180722" y="587014"/>
                                </a:lnTo>
                                <a:lnTo>
                                  <a:pt x="179267" y="591931"/>
                                </a:lnTo>
                                <a:lnTo>
                                  <a:pt x="177660" y="596627"/>
                                </a:lnTo>
                                <a:lnTo>
                                  <a:pt x="176205" y="600810"/>
                                </a:lnTo>
                                <a:lnTo>
                                  <a:pt x="174598" y="604626"/>
                                </a:lnTo>
                                <a:lnTo>
                                  <a:pt x="173144" y="607929"/>
                                </a:lnTo>
                                <a:lnTo>
                                  <a:pt x="171843" y="610717"/>
                                </a:lnTo>
                                <a:lnTo>
                                  <a:pt x="169852" y="614533"/>
                                </a:lnTo>
                                <a:lnTo>
                                  <a:pt x="169087" y="615928"/>
                                </a:lnTo>
                                <a:lnTo>
                                  <a:pt x="167326" y="618056"/>
                                </a:lnTo>
                                <a:lnTo>
                                  <a:pt x="165336" y="620331"/>
                                </a:lnTo>
                                <a:lnTo>
                                  <a:pt x="162963" y="622899"/>
                                </a:lnTo>
                                <a:lnTo>
                                  <a:pt x="160208" y="625688"/>
                                </a:lnTo>
                                <a:lnTo>
                                  <a:pt x="157299" y="628624"/>
                                </a:lnTo>
                                <a:lnTo>
                                  <a:pt x="154008" y="631559"/>
                                </a:lnTo>
                                <a:lnTo>
                                  <a:pt x="150563" y="634715"/>
                                </a:lnTo>
                                <a:lnTo>
                                  <a:pt x="146889" y="638017"/>
                                </a:lnTo>
                                <a:lnTo>
                                  <a:pt x="139081" y="644695"/>
                                </a:lnTo>
                                <a:lnTo>
                                  <a:pt x="130738" y="651740"/>
                                </a:lnTo>
                                <a:lnTo>
                                  <a:pt x="122241" y="658564"/>
                                </a:lnTo>
                                <a:lnTo>
                                  <a:pt x="113669" y="665536"/>
                                </a:lnTo>
                                <a:lnTo>
                                  <a:pt x="105249" y="672141"/>
                                </a:lnTo>
                                <a:lnTo>
                                  <a:pt x="97288" y="678379"/>
                                </a:lnTo>
                                <a:lnTo>
                                  <a:pt x="89863" y="683957"/>
                                </a:lnTo>
                                <a:lnTo>
                                  <a:pt x="83434" y="688873"/>
                                </a:lnTo>
                                <a:lnTo>
                                  <a:pt x="77999" y="693056"/>
                                </a:lnTo>
                                <a:lnTo>
                                  <a:pt x="73712" y="696138"/>
                                </a:lnTo>
                                <a:lnTo>
                                  <a:pt x="71110" y="698193"/>
                                </a:lnTo>
                                <a:lnTo>
                                  <a:pt x="70191" y="698927"/>
                                </a:lnTo>
                                <a:lnTo>
                                  <a:pt x="64374" y="701569"/>
                                </a:lnTo>
                                <a:lnTo>
                                  <a:pt x="58786" y="704504"/>
                                </a:lnTo>
                                <a:lnTo>
                                  <a:pt x="53887" y="707586"/>
                                </a:lnTo>
                                <a:lnTo>
                                  <a:pt x="49295" y="710743"/>
                                </a:lnTo>
                                <a:lnTo>
                                  <a:pt x="45084" y="713898"/>
                                </a:lnTo>
                                <a:lnTo>
                                  <a:pt x="41258" y="717200"/>
                                </a:lnTo>
                                <a:lnTo>
                                  <a:pt x="37660" y="720503"/>
                                </a:lnTo>
                                <a:lnTo>
                                  <a:pt x="34522" y="723952"/>
                                </a:lnTo>
                                <a:lnTo>
                                  <a:pt x="31690" y="727254"/>
                                </a:lnTo>
                                <a:lnTo>
                                  <a:pt x="29164" y="730630"/>
                                </a:lnTo>
                                <a:lnTo>
                                  <a:pt x="26944" y="734079"/>
                                </a:lnTo>
                                <a:lnTo>
                                  <a:pt x="24954" y="737528"/>
                                </a:lnTo>
                                <a:lnTo>
                                  <a:pt x="23270" y="740904"/>
                                </a:lnTo>
                                <a:lnTo>
                                  <a:pt x="21662" y="744207"/>
                                </a:lnTo>
                                <a:lnTo>
                                  <a:pt x="20438" y="747509"/>
                                </a:lnTo>
                                <a:lnTo>
                                  <a:pt x="19442" y="750737"/>
                                </a:lnTo>
                                <a:lnTo>
                                  <a:pt x="18600" y="753894"/>
                                </a:lnTo>
                                <a:lnTo>
                                  <a:pt x="17835" y="756902"/>
                                </a:lnTo>
                                <a:lnTo>
                                  <a:pt x="17299" y="759837"/>
                                </a:lnTo>
                                <a:lnTo>
                                  <a:pt x="17070" y="762626"/>
                                </a:lnTo>
                                <a:lnTo>
                                  <a:pt x="16763" y="765268"/>
                                </a:lnTo>
                                <a:lnTo>
                                  <a:pt x="16533" y="767690"/>
                                </a:lnTo>
                                <a:lnTo>
                                  <a:pt x="16533" y="772166"/>
                                </a:lnTo>
                                <a:lnTo>
                                  <a:pt x="16763" y="775836"/>
                                </a:lnTo>
                                <a:lnTo>
                                  <a:pt x="17070" y="778624"/>
                                </a:lnTo>
                                <a:lnTo>
                                  <a:pt x="17299" y="780386"/>
                                </a:lnTo>
                                <a:lnTo>
                                  <a:pt x="17452" y="780899"/>
                                </a:lnTo>
                                <a:lnTo>
                                  <a:pt x="17452" y="874686"/>
                                </a:lnTo>
                                <a:lnTo>
                                  <a:pt x="24035" y="798071"/>
                                </a:lnTo>
                                <a:lnTo>
                                  <a:pt x="25107" y="796237"/>
                                </a:lnTo>
                                <a:lnTo>
                                  <a:pt x="26255" y="794476"/>
                                </a:lnTo>
                                <a:lnTo>
                                  <a:pt x="27479" y="792714"/>
                                </a:lnTo>
                                <a:lnTo>
                                  <a:pt x="28934" y="790953"/>
                                </a:lnTo>
                                <a:lnTo>
                                  <a:pt x="30388" y="789265"/>
                                </a:lnTo>
                                <a:lnTo>
                                  <a:pt x="31996" y="787504"/>
                                </a:lnTo>
                                <a:lnTo>
                                  <a:pt x="33680" y="785743"/>
                                </a:lnTo>
                                <a:lnTo>
                                  <a:pt x="35440" y="784054"/>
                                </a:lnTo>
                                <a:lnTo>
                                  <a:pt x="39114" y="780679"/>
                                </a:lnTo>
                                <a:lnTo>
                                  <a:pt x="42788" y="777450"/>
                                </a:lnTo>
                                <a:lnTo>
                                  <a:pt x="46616" y="774441"/>
                                </a:lnTo>
                                <a:lnTo>
                                  <a:pt x="50519" y="771652"/>
                                </a:lnTo>
                                <a:lnTo>
                                  <a:pt x="54194" y="769010"/>
                                </a:lnTo>
                                <a:lnTo>
                                  <a:pt x="57638" y="766589"/>
                                </a:lnTo>
                                <a:lnTo>
                                  <a:pt x="60777" y="764534"/>
                                </a:lnTo>
                                <a:lnTo>
                                  <a:pt x="63532" y="762773"/>
                                </a:lnTo>
                                <a:lnTo>
                                  <a:pt x="67665" y="760205"/>
                                </a:lnTo>
                                <a:lnTo>
                                  <a:pt x="69273" y="759323"/>
                                </a:lnTo>
                                <a:lnTo>
                                  <a:pt x="78764" y="752499"/>
                                </a:lnTo>
                                <a:lnTo>
                                  <a:pt x="90246" y="743839"/>
                                </a:lnTo>
                                <a:lnTo>
                                  <a:pt x="102952" y="734299"/>
                                </a:lnTo>
                                <a:lnTo>
                                  <a:pt x="115506" y="724685"/>
                                </a:lnTo>
                                <a:lnTo>
                                  <a:pt x="127140" y="715806"/>
                                </a:lnTo>
                                <a:lnTo>
                                  <a:pt x="136708" y="708468"/>
                                </a:lnTo>
                                <a:lnTo>
                                  <a:pt x="143138" y="703331"/>
                                </a:lnTo>
                                <a:lnTo>
                                  <a:pt x="145511" y="701569"/>
                                </a:lnTo>
                                <a:lnTo>
                                  <a:pt x="148803" y="698193"/>
                                </a:lnTo>
                                <a:lnTo>
                                  <a:pt x="151864" y="694744"/>
                                </a:lnTo>
                                <a:lnTo>
                                  <a:pt x="154620" y="691442"/>
                                </a:lnTo>
                                <a:lnTo>
                                  <a:pt x="157452" y="688286"/>
                                </a:lnTo>
                                <a:lnTo>
                                  <a:pt x="159825" y="685057"/>
                                </a:lnTo>
                                <a:lnTo>
                                  <a:pt x="162198" y="682048"/>
                                </a:lnTo>
                                <a:lnTo>
                                  <a:pt x="164341" y="679113"/>
                                </a:lnTo>
                                <a:lnTo>
                                  <a:pt x="166255" y="676177"/>
                                </a:lnTo>
                                <a:lnTo>
                                  <a:pt x="168015" y="673389"/>
                                </a:lnTo>
                                <a:lnTo>
                                  <a:pt x="169699" y="670747"/>
                                </a:lnTo>
                                <a:lnTo>
                                  <a:pt x="171154" y="668105"/>
                                </a:lnTo>
                                <a:lnTo>
                                  <a:pt x="172608" y="665683"/>
                                </a:lnTo>
                                <a:lnTo>
                                  <a:pt x="174980" y="660840"/>
                                </a:lnTo>
                                <a:lnTo>
                                  <a:pt x="176894" y="656510"/>
                                </a:lnTo>
                                <a:lnTo>
                                  <a:pt x="178348" y="652694"/>
                                </a:lnTo>
                                <a:lnTo>
                                  <a:pt x="179497" y="649319"/>
                                </a:lnTo>
                                <a:lnTo>
                                  <a:pt x="180339" y="646383"/>
                                </a:lnTo>
                                <a:lnTo>
                                  <a:pt x="180798" y="643814"/>
                                </a:lnTo>
                                <a:lnTo>
                                  <a:pt x="181258" y="640512"/>
                                </a:lnTo>
                                <a:lnTo>
                                  <a:pt x="181334" y="639411"/>
                                </a:lnTo>
                                <a:lnTo>
                                  <a:pt x="183247" y="894647"/>
                                </a:lnTo>
                                <a:lnTo>
                                  <a:pt x="182712" y="902206"/>
                                </a:lnTo>
                                <a:lnTo>
                                  <a:pt x="181870" y="909618"/>
                                </a:lnTo>
                                <a:lnTo>
                                  <a:pt x="181104" y="916736"/>
                                </a:lnTo>
                                <a:lnTo>
                                  <a:pt x="180186" y="923561"/>
                                </a:lnTo>
                                <a:lnTo>
                                  <a:pt x="179114" y="930166"/>
                                </a:lnTo>
                                <a:lnTo>
                                  <a:pt x="178043" y="936477"/>
                                </a:lnTo>
                                <a:lnTo>
                                  <a:pt x="176894" y="942568"/>
                                </a:lnTo>
                                <a:lnTo>
                                  <a:pt x="175516" y="948293"/>
                                </a:lnTo>
                                <a:lnTo>
                                  <a:pt x="174215" y="953870"/>
                                </a:lnTo>
                                <a:lnTo>
                                  <a:pt x="172914" y="959227"/>
                                </a:lnTo>
                                <a:lnTo>
                                  <a:pt x="171460" y="964291"/>
                                </a:lnTo>
                                <a:lnTo>
                                  <a:pt x="170006" y="968987"/>
                                </a:lnTo>
                                <a:lnTo>
                                  <a:pt x="168551" y="973537"/>
                                </a:lnTo>
                                <a:lnTo>
                                  <a:pt x="167096" y="977867"/>
                                </a:lnTo>
                                <a:lnTo>
                                  <a:pt x="165642" y="981977"/>
                                </a:lnTo>
                                <a:lnTo>
                                  <a:pt x="164188" y="985719"/>
                                </a:lnTo>
                                <a:lnTo>
                                  <a:pt x="161279" y="992618"/>
                                </a:lnTo>
                                <a:lnTo>
                                  <a:pt x="158600" y="998415"/>
                                </a:lnTo>
                                <a:lnTo>
                                  <a:pt x="155998" y="1003552"/>
                                </a:lnTo>
                                <a:lnTo>
                                  <a:pt x="153855" y="1007442"/>
                                </a:lnTo>
                                <a:lnTo>
                                  <a:pt x="152017" y="1010597"/>
                                </a:lnTo>
                                <a:lnTo>
                                  <a:pt x="150563" y="1012799"/>
                                </a:lnTo>
                                <a:lnTo>
                                  <a:pt x="149644" y="1014193"/>
                                </a:lnTo>
                                <a:lnTo>
                                  <a:pt x="149338" y="1014560"/>
                                </a:lnTo>
                                <a:lnTo>
                                  <a:pt x="143521" y="1022706"/>
                                </a:lnTo>
                                <a:lnTo>
                                  <a:pt x="137627" y="1030264"/>
                                </a:lnTo>
                                <a:lnTo>
                                  <a:pt x="131503" y="1037383"/>
                                </a:lnTo>
                                <a:lnTo>
                                  <a:pt x="125456" y="1043877"/>
                                </a:lnTo>
                                <a:lnTo>
                                  <a:pt x="119256" y="1049844"/>
                                </a:lnTo>
                                <a:lnTo>
                                  <a:pt x="112903" y="1055429"/>
                                </a:lnTo>
                                <a:lnTo>
                                  <a:pt x="106703" y="1060507"/>
                                </a:lnTo>
                                <a:lnTo>
                                  <a:pt x="100350" y="1065071"/>
                                </a:lnTo>
                                <a:lnTo>
                                  <a:pt x="94073" y="1069262"/>
                                </a:lnTo>
                                <a:lnTo>
                                  <a:pt x="87873" y="1072938"/>
                                </a:lnTo>
                                <a:lnTo>
                                  <a:pt x="81673" y="1076365"/>
                                </a:lnTo>
                                <a:lnTo>
                                  <a:pt x="75626" y="1079286"/>
                                </a:lnTo>
                                <a:lnTo>
                                  <a:pt x="69655" y="1081950"/>
                                </a:lnTo>
                                <a:lnTo>
                                  <a:pt x="63685" y="1084365"/>
                                </a:lnTo>
                                <a:lnTo>
                                  <a:pt x="58021" y="1086397"/>
                                </a:lnTo>
                                <a:lnTo>
                                  <a:pt x="52356" y="1088041"/>
                                </a:lnTo>
                                <a:lnTo>
                                  <a:pt x="47075" y="1089568"/>
                                </a:lnTo>
                                <a:lnTo>
                                  <a:pt x="41793" y="1090837"/>
                                </a:lnTo>
                                <a:lnTo>
                                  <a:pt x="36894" y="1091850"/>
                                </a:lnTo>
                                <a:lnTo>
                                  <a:pt x="32072" y="1092613"/>
                                </a:lnTo>
                                <a:lnTo>
                                  <a:pt x="27632" y="1093251"/>
                                </a:lnTo>
                                <a:lnTo>
                                  <a:pt x="23346" y="1093758"/>
                                </a:lnTo>
                                <a:lnTo>
                                  <a:pt x="19442" y="1094008"/>
                                </a:lnTo>
                                <a:lnTo>
                                  <a:pt x="15845" y="1094264"/>
                                </a:lnTo>
                                <a:lnTo>
                                  <a:pt x="9797" y="1094389"/>
                                </a:lnTo>
                                <a:lnTo>
                                  <a:pt x="5281" y="1094264"/>
                                </a:lnTo>
                                <a:lnTo>
                                  <a:pt x="2373" y="1094008"/>
                                </a:lnTo>
                                <a:close/>
                              </a:path>
                            </a:pathLst>
                          </a:custGeom>
                          <a:ln w="6219" cap="rnd">
                            <a:miter lim="127000"/>
                          </a:ln>
                        </wps:spPr>
                        <wps:style>
                          <a:lnRef idx="1">
                            <a:srgbClr val="0A0B0C"/>
                          </a:lnRef>
                          <a:fillRef idx="0">
                            <a:srgbClr val="000000">
                              <a:alpha val="0"/>
                            </a:srgbClr>
                          </a:fillRef>
                          <a:effectRef idx="0">
                            <a:scrgbClr r="0" g="0" b="0"/>
                          </a:effectRef>
                          <a:fontRef idx="none"/>
                        </wps:style>
                        <wps:bodyPr/>
                      </wps:wsp>
                      <wps:wsp>
                        <wps:cNvPr id="1367" name="Shape 1367"/>
                        <wps:cNvSpPr/>
                        <wps:spPr>
                          <a:xfrm>
                            <a:off x="943219" y="932441"/>
                            <a:ext cx="122854" cy="62965"/>
                          </a:xfrm>
                          <a:custGeom>
                            <a:avLst/>
                            <a:gdLst/>
                            <a:ahLst/>
                            <a:cxnLst/>
                            <a:rect l="0" t="0" r="0" b="0"/>
                            <a:pathLst>
                              <a:path w="122854" h="62965">
                                <a:moveTo>
                                  <a:pt x="0" y="62965"/>
                                </a:moveTo>
                                <a:lnTo>
                                  <a:pt x="2679" y="60837"/>
                                </a:lnTo>
                                <a:lnTo>
                                  <a:pt x="5358" y="58929"/>
                                </a:lnTo>
                                <a:lnTo>
                                  <a:pt x="8114" y="57094"/>
                                </a:lnTo>
                                <a:lnTo>
                                  <a:pt x="11023" y="55627"/>
                                </a:lnTo>
                                <a:lnTo>
                                  <a:pt x="14084" y="54306"/>
                                </a:lnTo>
                                <a:lnTo>
                                  <a:pt x="17223" y="53205"/>
                                </a:lnTo>
                                <a:lnTo>
                                  <a:pt x="20361" y="52177"/>
                                </a:lnTo>
                                <a:lnTo>
                                  <a:pt x="23576" y="51443"/>
                                </a:lnTo>
                                <a:lnTo>
                                  <a:pt x="26867" y="50636"/>
                                </a:lnTo>
                                <a:lnTo>
                                  <a:pt x="30159" y="50123"/>
                                </a:lnTo>
                                <a:lnTo>
                                  <a:pt x="33374" y="49756"/>
                                </a:lnTo>
                                <a:lnTo>
                                  <a:pt x="36665" y="49536"/>
                                </a:lnTo>
                                <a:lnTo>
                                  <a:pt x="39956" y="49388"/>
                                </a:lnTo>
                                <a:lnTo>
                                  <a:pt x="43171" y="49242"/>
                                </a:lnTo>
                                <a:lnTo>
                                  <a:pt x="46310" y="49388"/>
                                </a:lnTo>
                                <a:lnTo>
                                  <a:pt x="49448" y="49388"/>
                                </a:lnTo>
                                <a:lnTo>
                                  <a:pt x="55418" y="49902"/>
                                </a:lnTo>
                                <a:lnTo>
                                  <a:pt x="61006" y="50563"/>
                                </a:lnTo>
                                <a:lnTo>
                                  <a:pt x="65982" y="51297"/>
                                </a:lnTo>
                                <a:lnTo>
                                  <a:pt x="70345" y="52031"/>
                                </a:lnTo>
                                <a:lnTo>
                                  <a:pt x="76545" y="53425"/>
                                </a:lnTo>
                                <a:lnTo>
                                  <a:pt x="78994" y="54086"/>
                                </a:lnTo>
                                <a:lnTo>
                                  <a:pt x="84811" y="55113"/>
                                </a:lnTo>
                                <a:lnTo>
                                  <a:pt x="90170" y="55993"/>
                                </a:lnTo>
                                <a:lnTo>
                                  <a:pt x="95068" y="56654"/>
                                </a:lnTo>
                                <a:lnTo>
                                  <a:pt x="99585" y="57094"/>
                                </a:lnTo>
                                <a:lnTo>
                                  <a:pt x="103565" y="57388"/>
                                </a:lnTo>
                                <a:lnTo>
                                  <a:pt x="107239" y="57608"/>
                                </a:lnTo>
                                <a:lnTo>
                                  <a:pt x="113209" y="57608"/>
                                </a:lnTo>
                                <a:lnTo>
                                  <a:pt x="115582" y="57534"/>
                                </a:lnTo>
                                <a:lnTo>
                                  <a:pt x="117572" y="57388"/>
                                </a:lnTo>
                                <a:lnTo>
                                  <a:pt x="119256" y="57094"/>
                                </a:lnTo>
                                <a:lnTo>
                                  <a:pt x="120634" y="57021"/>
                                </a:lnTo>
                                <a:lnTo>
                                  <a:pt x="122319" y="56654"/>
                                </a:lnTo>
                                <a:lnTo>
                                  <a:pt x="122854" y="56507"/>
                                </a:lnTo>
                                <a:lnTo>
                                  <a:pt x="93385" y="10054"/>
                                </a:lnTo>
                                <a:lnTo>
                                  <a:pt x="91241" y="10421"/>
                                </a:lnTo>
                                <a:lnTo>
                                  <a:pt x="88868" y="10568"/>
                                </a:lnTo>
                                <a:lnTo>
                                  <a:pt x="86342" y="10568"/>
                                </a:lnTo>
                                <a:lnTo>
                                  <a:pt x="83740" y="10421"/>
                                </a:lnTo>
                                <a:lnTo>
                                  <a:pt x="81061" y="10054"/>
                                </a:lnTo>
                                <a:lnTo>
                                  <a:pt x="78305" y="9761"/>
                                </a:lnTo>
                                <a:lnTo>
                                  <a:pt x="75626" y="9247"/>
                                </a:lnTo>
                                <a:lnTo>
                                  <a:pt x="73024" y="8806"/>
                                </a:lnTo>
                                <a:lnTo>
                                  <a:pt x="68278" y="7779"/>
                                </a:lnTo>
                                <a:lnTo>
                                  <a:pt x="64298" y="6752"/>
                                </a:lnTo>
                                <a:lnTo>
                                  <a:pt x="61618" y="6091"/>
                                </a:lnTo>
                                <a:lnTo>
                                  <a:pt x="60700" y="5871"/>
                                </a:lnTo>
                                <a:lnTo>
                                  <a:pt x="57791" y="4476"/>
                                </a:lnTo>
                                <a:lnTo>
                                  <a:pt x="54883" y="3302"/>
                                </a:lnTo>
                                <a:lnTo>
                                  <a:pt x="52127" y="2422"/>
                                </a:lnTo>
                                <a:lnTo>
                                  <a:pt x="49218" y="1688"/>
                                </a:lnTo>
                                <a:lnTo>
                                  <a:pt x="46463" y="1028"/>
                                </a:lnTo>
                                <a:lnTo>
                                  <a:pt x="43631" y="514"/>
                                </a:lnTo>
                                <a:lnTo>
                                  <a:pt x="41028" y="294"/>
                                </a:lnTo>
                                <a:lnTo>
                                  <a:pt x="38272" y="147"/>
                                </a:lnTo>
                                <a:lnTo>
                                  <a:pt x="35594" y="0"/>
                                </a:lnTo>
                                <a:lnTo>
                                  <a:pt x="33067" y="147"/>
                                </a:lnTo>
                                <a:lnTo>
                                  <a:pt x="30542" y="294"/>
                                </a:lnTo>
                                <a:lnTo>
                                  <a:pt x="28092" y="514"/>
                                </a:lnTo>
                                <a:lnTo>
                                  <a:pt x="25719" y="881"/>
                                </a:lnTo>
                                <a:lnTo>
                                  <a:pt x="23423" y="1248"/>
                                </a:lnTo>
                                <a:lnTo>
                                  <a:pt x="21203" y="1688"/>
                                </a:lnTo>
                                <a:lnTo>
                                  <a:pt x="19060" y="2275"/>
                                </a:lnTo>
                                <a:lnTo>
                                  <a:pt x="15003" y="3449"/>
                                </a:lnTo>
                                <a:lnTo>
                                  <a:pt x="11405" y="4697"/>
                                </a:lnTo>
                                <a:lnTo>
                                  <a:pt x="8267" y="5945"/>
                                </a:lnTo>
                                <a:lnTo>
                                  <a:pt x="5435" y="7265"/>
                                </a:lnTo>
                                <a:lnTo>
                                  <a:pt x="1761" y="9173"/>
                                </a:lnTo>
                                <a:lnTo>
                                  <a:pt x="459" y="10054"/>
                                </a:lnTo>
                                <a:close/>
                              </a:path>
                            </a:pathLst>
                          </a:custGeom>
                          <a:ln w="4188" cap="rnd">
                            <a:miter lim="127000"/>
                          </a:ln>
                        </wps:spPr>
                        <wps:style>
                          <a:lnRef idx="1">
                            <a:srgbClr val="0A0B0C"/>
                          </a:lnRef>
                          <a:fillRef idx="0">
                            <a:srgbClr val="000000">
                              <a:alpha val="0"/>
                            </a:srgbClr>
                          </a:fillRef>
                          <a:effectRef idx="0">
                            <a:scrgbClr r="0" g="0" b="0"/>
                          </a:effectRef>
                          <a:fontRef idx="none"/>
                        </wps:style>
                        <wps:bodyPr/>
                      </wps:wsp>
                      <wps:wsp>
                        <wps:cNvPr id="1368" name="Shape 1368"/>
                        <wps:cNvSpPr/>
                        <wps:spPr>
                          <a:xfrm>
                            <a:off x="951333" y="987260"/>
                            <a:ext cx="115888" cy="10935"/>
                          </a:xfrm>
                          <a:custGeom>
                            <a:avLst/>
                            <a:gdLst/>
                            <a:ahLst/>
                            <a:cxnLst/>
                            <a:rect l="0" t="0" r="0" b="0"/>
                            <a:pathLst>
                              <a:path w="115888" h="10935">
                                <a:moveTo>
                                  <a:pt x="0" y="10935"/>
                                </a:moveTo>
                                <a:lnTo>
                                  <a:pt x="536" y="10275"/>
                                </a:lnTo>
                                <a:lnTo>
                                  <a:pt x="2220" y="8806"/>
                                </a:lnTo>
                                <a:lnTo>
                                  <a:pt x="3674" y="7632"/>
                                </a:lnTo>
                                <a:lnTo>
                                  <a:pt x="5435" y="6531"/>
                                </a:lnTo>
                                <a:lnTo>
                                  <a:pt x="7655" y="5357"/>
                                </a:lnTo>
                                <a:lnTo>
                                  <a:pt x="10180" y="4110"/>
                                </a:lnTo>
                                <a:lnTo>
                                  <a:pt x="13319" y="2935"/>
                                </a:lnTo>
                                <a:lnTo>
                                  <a:pt x="16763" y="1908"/>
                                </a:lnTo>
                                <a:lnTo>
                                  <a:pt x="18754" y="1542"/>
                                </a:lnTo>
                                <a:lnTo>
                                  <a:pt x="20897" y="1174"/>
                                </a:lnTo>
                                <a:lnTo>
                                  <a:pt x="23116" y="808"/>
                                </a:lnTo>
                                <a:lnTo>
                                  <a:pt x="25336" y="514"/>
                                </a:lnTo>
                                <a:lnTo>
                                  <a:pt x="27862" y="294"/>
                                </a:lnTo>
                                <a:lnTo>
                                  <a:pt x="30541" y="147"/>
                                </a:lnTo>
                                <a:lnTo>
                                  <a:pt x="33297" y="0"/>
                                </a:lnTo>
                                <a:lnTo>
                                  <a:pt x="36206" y="0"/>
                                </a:lnTo>
                                <a:lnTo>
                                  <a:pt x="39267" y="147"/>
                                </a:lnTo>
                                <a:lnTo>
                                  <a:pt x="42559" y="294"/>
                                </a:lnTo>
                                <a:lnTo>
                                  <a:pt x="45850" y="660"/>
                                </a:lnTo>
                                <a:lnTo>
                                  <a:pt x="49448" y="1028"/>
                                </a:lnTo>
                                <a:lnTo>
                                  <a:pt x="50366" y="1174"/>
                                </a:lnTo>
                                <a:lnTo>
                                  <a:pt x="52892" y="1688"/>
                                </a:lnTo>
                                <a:lnTo>
                                  <a:pt x="56719" y="2422"/>
                                </a:lnTo>
                                <a:lnTo>
                                  <a:pt x="61465" y="3303"/>
                                </a:lnTo>
                                <a:lnTo>
                                  <a:pt x="66900" y="4183"/>
                                </a:lnTo>
                                <a:lnTo>
                                  <a:pt x="72717" y="5211"/>
                                </a:lnTo>
                                <a:lnTo>
                                  <a:pt x="78382" y="6091"/>
                                </a:lnTo>
                                <a:lnTo>
                                  <a:pt x="83816" y="6899"/>
                                </a:lnTo>
                                <a:lnTo>
                                  <a:pt x="84965" y="6972"/>
                                </a:lnTo>
                                <a:lnTo>
                                  <a:pt x="88179" y="7265"/>
                                </a:lnTo>
                                <a:lnTo>
                                  <a:pt x="92772" y="7632"/>
                                </a:lnTo>
                                <a:lnTo>
                                  <a:pt x="98206" y="8146"/>
                                </a:lnTo>
                                <a:lnTo>
                                  <a:pt x="103871" y="8366"/>
                                </a:lnTo>
                                <a:lnTo>
                                  <a:pt x="109076" y="8660"/>
                                </a:lnTo>
                                <a:lnTo>
                                  <a:pt x="113286" y="8660"/>
                                </a:lnTo>
                                <a:lnTo>
                                  <a:pt x="114893" y="8513"/>
                                </a:lnTo>
                                <a:lnTo>
                                  <a:pt x="115888" y="8293"/>
                                </a:lnTo>
                              </a:path>
                            </a:pathLst>
                          </a:custGeom>
                          <a:ln w="1777" cap="rnd">
                            <a:miter lim="127000"/>
                          </a:ln>
                        </wps:spPr>
                        <wps:style>
                          <a:lnRef idx="1">
                            <a:srgbClr val="0A0B0C"/>
                          </a:lnRef>
                          <a:fillRef idx="0">
                            <a:srgbClr val="000000">
                              <a:alpha val="0"/>
                            </a:srgbClr>
                          </a:fillRef>
                          <a:effectRef idx="0">
                            <a:scrgbClr r="0" g="0" b="0"/>
                          </a:effectRef>
                          <a:fontRef idx="none"/>
                        </wps:style>
                        <wps:bodyPr/>
                      </wps:wsp>
                      <wps:wsp>
                        <wps:cNvPr id="1369" name="Shape 1369"/>
                        <wps:cNvSpPr/>
                        <wps:spPr>
                          <a:xfrm>
                            <a:off x="956461" y="994525"/>
                            <a:ext cx="106933" cy="10054"/>
                          </a:xfrm>
                          <a:custGeom>
                            <a:avLst/>
                            <a:gdLst/>
                            <a:ahLst/>
                            <a:cxnLst/>
                            <a:rect l="0" t="0" r="0" b="0"/>
                            <a:pathLst>
                              <a:path w="106933" h="10054">
                                <a:moveTo>
                                  <a:pt x="0" y="10054"/>
                                </a:moveTo>
                                <a:lnTo>
                                  <a:pt x="536" y="9541"/>
                                </a:lnTo>
                                <a:lnTo>
                                  <a:pt x="2143" y="7999"/>
                                </a:lnTo>
                                <a:lnTo>
                                  <a:pt x="3445" y="6972"/>
                                </a:lnTo>
                                <a:lnTo>
                                  <a:pt x="5052" y="5945"/>
                                </a:lnTo>
                                <a:lnTo>
                                  <a:pt x="7042" y="4843"/>
                                </a:lnTo>
                                <a:lnTo>
                                  <a:pt x="9568" y="3816"/>
                                </a:lnTo>
                                <a:lnTo>
                                  <a:pt x="12324" y="2642"/>
                                </a:lnTo>
                                <a:lnTo>
                                  <a:pt x="15615" y="1761"/>
                                </a:lnTo>
                                <a:lnTo>
                                  <a:pt x="17299" y="1394"/>
                                </a:lnTo>
                                <a:lnTo>
                                  <a:pt x="19290" y="1027"/>
                                </a:lnTo>
                                <a:lnTo>
                                  <a:pt x="21279" y="660"/>
                                </a:lnTo>
                                <a:lnTo>
                                  <a:pt x="23576" y="367"/>
                                </a:lnTo>
                                <a:lnTo>
                                  <a:pt x="25796" y="147"/>
                                </a:lnTo>
                                <a:lnTo>
                                  <a:pt x="28168" y="0"/>
                                </a:lnTo>
                                <a:lnTo>
                                  <a:pt x="36359" y="0"/>
                                </a:lnTo>
                                <a:lnTo>
                                  <a:pt x="39267" y="220"/>
                                </a:lnTo>
                                <a:lnTo>
                                  <a:pt x="42482" y="514"/>
                                </a:lnTo>
                                <a:lnTo>
                                  <a:pt x="45620" y="881"/>
                                </a:lnTo>
                                <a:lnTo>
                                  <a:pt x="46539" y="1027"/>
                                </a:lnTo>
                                <a:lnTo>
                                  <a:pt x="48759" y="1541"/>
                                </a:lnTo>
                                <a:lnTo>
                                  <a:pt x="52356" y="2129"/>
                                </a:lnTo>
                                <a:lnTo>
                                  <a:pt x="56872" y="2935"/>
                                </a:lnTo>
                                <a:lnTo>
                                  <a:pt x="61848" y="3816"/>
                                </a:lnTo>
                                <a:lnTo>
                                  <a:pt x="67206" y="4843"/>
                                </a:lnTo>
                                <a:lnTo>
                                  <a:pt x="72488" y="5577"/>
                                </a:lnTo>
                                <a:lnTo>
                                  <a:pt x="77387" y="6311"/>
                                </a:lnTo>
                                <a:lnTo>
                                  <a:pt x="78535" y="6458"/>
                                </a:lnTo>
                                <a:lnTo>
                                  <a:pt x="81443" y="6752"/>
                                </a:lnTo>
                                <a:lnTo>
                                  <a:pt x="85654" y="7118"/>
                                </a:lnTo>
                                <a:lnTo>
                                  <a:pt x="90705" y="7338"/>
                                </a:lnTo>
                                <a:lnTo>
                                  <a:pt x="95834" y="7706"/>
                                </a:lnTo>
                                <a:lnTo>
                                  <a:pt x="100733" y="7852"/>
                                </a:lnTo>
                                <a:lnTo>
                                  <a:pt x="104560" y="7852"/>
                                </a:lnTo>
                                <a:lnTo>
                                  <a:pt x="106014" y="7706"/>
                                </a:lnTo>
                                <a:lnTo>
                                  <a:pt x="106933" y="7632"/>
                                </a:lnTo>
                              </a:path>
                            </a:pathLst>
                          </a:custGeom>
                          <a:ln w="1777" cap="rnd">
                            <a:miter lim="127000"/>
                          </a:ln>
                        </wps:spPr>
                        <wps:style>
                          <a:lnRef idx="1">
                            <a:srgbClr val="0A0B0C"/>
                          </a:lnRef>
                          <a:fillRef idx="0">
                            <a:srgbClr val="000000">
                              <a:alpha val="0"/>
                            </a:srgbClr>
                          </a:fillRef>
                          <a:effectRef idx="0">
                            <a:scrgbClr r="0" g="0" b="0"/>
                          </a:effectRef>
                          <a:fontRef idx="none"/>
                        </wps:style>
                        <wps:bodyPr/>
                      </wps:wsp>
                      <wps:wsp>
                        <wps:cNvPr id="1370" name="Shape 1370"/>
                        <wps:cNvSpPr/>
                        <wps:spPr>
                          <a:xfrm>
                            <a:off x="962661" y="999956"/>
                            <a:ext cx="97058" cy="9320"/>
                          </a:xfrm>
                          <a:custGeom>
                            <a:avLst/>
                            <a:gdLst/>
                            <a:ahLst/>
                            <a:cxnLst/>
                            <a:rect l="0" t="0" r="0" b="0"/>
                            <a:pathLst>
                              <a:path w="97058" h="9320">
                                <a:moveTo>
                                  <a:pt x="0" y="9320"/>
                                </a:moveTo>
                                <a:lnTo>
                                  <a:pt x="459" y="8806"/>
                                </a:lnTo>
                                <a:lnTo>
                                  <a:pt x="1913" y="7412"/>
                                </a:lnTo>
                                <a:lnTo>
                                  <a:pt x="3062" y="6458"/>
                                </a:lnTo>
                                <a:lnTo>
                                  <a:pt x="4516" y="5504"/>
                                </a:lnTo>
                                <a:lnTo>
                                  <a:pt x="6353" y="4476"/>
                                </a:lnTo>
                                <a:lnTo>
                                  <a:pt x="8649" y="3596"/>
                                </a:lnTo>
                                <a:lnTo>
                                  <a:pt x="11099" y="2568"/>
                                </a:lnTo>
                                <a:lnTo>
                                  <a:pt x="14008" y="1687"/>
                                </a:lnTo>
                                <a:lnTo>
                                  <a:pt x="17452" y="1027"/>
                                </a:lnTo>
                                <a:lnTo>
                                  <a:pt x="21279" y="367"/>
                                </a:lnTo>
                                <a:lnTo>
                                  <a:pt x="23423" y="293"/>
                                </a:lnTo>
                                <a:lnTo>
                                  <a:pt x="25566" y="147"/>
                                </a:lnTo>
                                <a:lnTo>
                                  <a:pt x="27939" y="0"/>
                                </a:lnTo>
                                <a:lnTo>
                                  <a:pt x="30311" y="0"/>
                                </a:lnTo>
                                <a:lnTo>
                                  <a:pt x="32914" y="147"/>
                                </a:lnTo>
                                <a:lnTo>
                                  <a:pt x="35593" y="293"/>
                                </a:lnTo>
                                <a:lnTo>
                                  <a:pt x="38502" y="514"/>
                                </a:lnTo>
                                <a:lnTo>
                                  <a:pt x="41411" y="881"/>
                                </a:lnTo>
                                <a:lnTo>
                                  <a:pt x="42176" y="1027"/>
                                </a:lnTo>
                                <a:lnTo>
                                  <a:pt x="44319" y="1394"/>
                                </a:lnTo>
                                <a:lnTo>
                                  <a:pt x="47458" y="2055"/>
                                </a:lnTo>
                                <a:lnTo>
                                  <a:pt x="51591" y="2788"/>
                                </a:lnTo>
                                <a:lnTo>
                                  <a:pt x="56107" y="3596"/>
                                </a:lnTo>
                                <a:lnTo>
                                  <a:pt x="60853" y="4476"/>
                                </a:lnTo>
                                <a:lnTo>
                                  <a:pt x="65751" y="5211"/>
                                </a:lnTo>
                                <a:lnTo>
                                  <a:pt x="70191" y="5871"/>
                                </a:lnTo>
                                <a:lnTo>
                                  <a:pt x="71263" y="6017"/>
                                </a:lnTo>
                                <a:lnTo>
                                  <a:pt x="73942" y="6238"/>
                                </a:lnTo>
                                <a:lnTo>
                                  <a:pt x="77769" y="6458"/>
                                </a:lnTo>
                                <a:lnTo>
                                  <a:pt x="82285" y="6898"/>
                                </a:lnTo>
                                <a:lnTo>
                                  <a:pt x="87031" y="7118"/>
                                </a:lnTo>
                                <a:lnTo>
                                  <a:pt x="91394" y="7265"/>
                                </a:lnTo>
                                <a:lnTo>
                                  <a:pt x="94838" y="7265"/>
                                </a:lnTo>
                                <a:lnTo>
                                  <a:pt x="96140" y="7118"/>
                                </a:lnTo>
                                <a:lnTo>
                                  <a:pt x="97058" y="6972"/>
                                </a:lnTo>
                              </a:path>
                            </a:pathLst>
                          </a:custGeom>
                          <a:ln w="1777" cap="rnd">
                            <a:miter lim="127000"/>
                          </a:ln>
                        </wps:spPr>
                        <wps:style>
                          <a:lnRef idx="1">
                            <a:srgbClr val="0A0B0C"/>
                          </a:lnRef>
                          <a:fillRef idx="0">
                            <a:srgbClr val="000000">
                              <a:alpha val="0"/>
                            </a:srgbClr>
                          </a:fillRef>
                          <a:effectRef idx="0">
                            <a:scrgbClr r="0" g="0" b="0"/>
                          </a:effectRef>
                          <a:fontRef idx="none"/>
                        </wps:style>
                        <wps:bodyPr/>
                      </wps:wsp>
                      <wps:wsp>
                        <wps:cNvPr id="1371" name="Shape 1371"/>
                        <wps:cNvSpPr/>
                        <wps:spPr>
                          <a:xfrm>
                            <a:off x="962279" y="1005019"/>
                            <a:ext cx="98896" cy="9173"/>
                          </a:xfrm>
                          <a:custGeom>
                            <a:avLst/>
                            <a:gdLst/>
                            <a:ahLst/>
                            <a:cxnLst/>
                            <a:rect l="0" t="0" r="0" b="0"/>
                            <a:pathLst>
                              <a:path w="98896" h="9173">
                                <a:moveTo>
                                  <a:pt x="0" y="9173"/>
                                </a:moveTo>
                                <a:lnTo>
                                  <a:pt x="383" y="8660"/>
                                </a:lnTo>
                                <a:lnTo>
                                  <a:pt x="1837" y="7265"/>
                                </a:lnTo>
                                <a:lnTo>
                                  <a:pt x="3215" y="6385"/>
                                </a:lnTo>
                                <a:lnTo>
                                  <a:pt x="4669" y="5504"/>
                                </a:lnTo>
                                <a:lnTo>
                                  <a:pt x="6507" y="4476"/>
                                </a:lnTo>
                                <a:lnTo>
                                  <a:pt x="8726" y="3449"/>
                                </a:lnTo>
                                <a:lnTo>
                                  <a:pt x="11405" y="2422"/>
                                </a:lnTo>
                                <a:lnTo>
                                  <a:pt x="14314" y="1688"/>
                                </a:lnTo>
                                <a:lnTo>
                                  <a:pt x="17759" y="954"/>
                                </a:lnTo>
                                <a:lnTo>
                                  <a:pt x="21662" y="440"/>
                                </a:lnTo>
                                <a:lnTo>
                                  <a:pt x="23806" y="147"/>
                                </a:lnTo>
                                <a:lnTo>
                                  <a:pt x="26025" y="0"/>
                                </a:lnTo>
                                <a:lnTo>
                                  <a:pt x="33450" y="0"/>
                                </a:lnTo>
                                <a:lnTo>
                                  <a:pt x="36206" y="294"/>
                                </a:lnTo>
                                <a:lnTo>
                                  <a:pt x="39114" y="514"/>
                                </a:lnTo>
                                <a:lnTo>
                                  <a:pt x="42176" y="808"/>
                                </a:lnTo>
                                <a:lnTo>
                                  <a:pt x="42942" y="954"/>
                                </a:lnTo>
                                <a:lnTo>
                                  <a:pt x="45085" y="1394"/>
                                </a:lnTo>
                                <a:lnTo>
                                  <a:pt x="48376" y="1908"/>
                                </a:lnTo>
                                <a:lnTo>
                                  <a:pt x="52510" y="2715"/>
                                </a:lnTo>
                                <a:lnTo>
                                  <a:pt x="57102" y="3596"/>
                                </a:lnTo>
                                <a:lnTo>
                                  <a:pt x="62001" y="4330"/>
                                </a:lnTo>
                                <a:lnTo>
                                  <a:pt x="66900" y="5137"/>
                                </a:lnTo>
                                <a:lnTo>
                                  <a:pt x="71569" y="5724"/>
                                </a:lnTo>
                                <a:lnTo>
                                  <a:pt x="72564" y="5871"/>
                                </a:lnTo>
                                <a:lnTo>
                                  <a:pt x="75243" y="6091"/>
                                </a:lnTo>
                                <a:lnTo>
                                  <a:pt x="79224" y="6385"/>
                                </a:lnTo>
                                <a:lnTo>
                                  <a:pt x="83816" y="6752"/>
                                </a:lnTo>
                                <a:lnTo>
                                  <a:pt x="88562" y="7045"/>
                                </a:lnTo>
                                <a:lnTo>
                                  <a:pt x="93078" y="7119"/>
                                </a:lnTo>
                                <a:lnTo>
                                  <a:pt x="96676" y="7119"/>
                                </a:lnTo>
                                <a:lnTo>
                                  <a:pt x="97977" y="7045"/>
                                </a:lnTo>
                                <a:lnTo>
                                  <a:pt x="98896" y="6899"/>
                                </a:lnTo>
                              </a:path>
                            </a:pathLst>
                          </a:custGeom>
                          <a:ln w="1777" cap="rnd">
                            <a:miter lim="127000"/>
                          </a:ln>
                        </wps:spPr>
                        <wps:style>
                          <a:lnRef idx="1">
                            <a:srgbClr val="0A0B0C"/>
                          </a:lnRef>
                          <a:fillRef idx="0">
                            <a:srgbClr val="000000">
                              <a:alpha val="0"/>
                            </a:srgbClr>
                          </a:fillRef>
                          <a:effectRef idx="0">
                            <a:scrgbClr r="0" g="0" b="0"/>
                          </a:effectRef>
                          <a:fontRef idx="none"/>
                        </wps:style>
                        <wps:bodyPr/>
                      </wps:wsp>
                      <wps:wsp>
                        <wps:cNvPr id="1372" name="Shape 1372"/>
                        <wps:cNvSpPr/>
                        <wps:spPr>
                          <a:xfrm>
                            <a:off x="1052046" y="1017642"/>
                            <a:ext cx="9511" cy="367"/>
                          </a:xfrm>
                          <a:custGeom>
                            <a:avLst/>
                            <a:gdLst/>
                            <a:ahLst/>
                            <a:cxnLst/>
                            <a:rect l="0" t="0" r="0" b="0"/>
                            <a:pathLst>
                              <a:path w="9511" h="367">
                                <a:moveTo>
                                  <a:pt x="9511" y="0"/>
                                </a:moveTo>
                                <a:lnTo>
                                  <a:pt x="8745" y="220"/>
                                </a:lnTo>
                                <a:lnTo>
                                  <a:pt x="7444" y="367"/>
                                </a:lnTo>
                                <a:lnTo>
                                  <a:pt x="3999" y="367"/>
                                </a:lnTo>
                                <a:lnTo>
                                  <a:pt x="0" y="230"/>
                                </a:lnTo>
                                <a:lnTo>
                                  <a:pt x="9511" y="0"/>
                                </a:lnTo>
                                <a:close/>
                              </a:path>
                            </a:pathLst>
                          </a:custGeom>
                          <a:ln w="0" cap="rnd">
                            <a:miter lim="127000"/>
                          </a:ln>
                        </wps:spPr>
                        <wps:style>
                          <a:lnRef idx="0">
                            <a:srgbClr val="000000">
                              <a:alpha val="0"/>
                            </a:srgbClr>
                          </a:lnRef>
                          <a:fillRef idx="1">
                            <a:srgbClr val="0A0B0C"/>
                          </a:fillRef>
                          <a:effectRef idx="0">
                            <a:scrgbClr r="0" g="0" b="0"/>
                          </a:effectRef>
                          <a:fontRef idx="none"/>
                        </wps:style>
                        <wps:bodyPr/>
                      </wps:wsp>
                      <wps:wsp>
                        <wps:cNvPr id="1373" name="Shape 1373"/>
                        <wps:cNvSpPr/>
                        <wps:spPr>
                          <a:xfrm>
                            <a:off x="967484" y="1011110"/>
                            <a:ext cx="84563" cy="8806"/>
                          </a:xfrm>
                          <a:custGeom>
                            <a:avLst/>
                            <a:gdLst/>
                            <a:ahLst/>
                            <a:cxnLst/>
                            <a:rect l="0" t="0" r="0" b="0"/>
                            <a:pathLst>
                              <a:path w="84563" h="8806">
                                <a:moveTo>
                                  <a:pt x="24800" y="0"/>
                                </a:moveTo>
                                <a:lnTo>
                                  <a:pt x="31919" y="0"/>
                                </a:lnTo>
                                <a:lnTo>
                                  <a:pt x="34445" y="294"/>
                                </a:lnTo>
                                <a:lnTo>
                                  <a:pt x="37277" y="440"/>
                                </a:lnTo>
                                <a:lnTo>
                                  <a:pt x="40186" y="808"/>
                                </a:lnTo>
                                <a:lnTo>
                                  <a:pt x="40951" y="954"/>
                                </a:lnTo>
                                <a:lnTo>
                                  <a:pt x="42942" y="1321"/>
                                </a:lnTo>
                                <a:lnTo>
                                  <a:pt x="46080" y="1908"/>
                                </a:lnTo>
                                <a:lnTo>
                                  <a:pt x="49907" y="2569"/>
                                </a:lnTo>
                                <a:lnTo>
                                  <a:pt x="54423" y="3302"/>
                                </a:lnTo>
                                <a:lnTo>
                                  <a:pt x="59092" y="4110"/>
                                </a:lnTo>
                                <a:lnTo>
                                  <a:pt x="63685" y="4844"/>
                                </a:lnTo>
                                <a:lnTo>
                                  <a:pt x="68048" y="5504"/>
                                </a:lnTo>
                                <a:lnTo>
                                  <a:pt x="69120" y="5651"/>
                                </a:lnTo>
                                <a:lnTo>
                                  <a:pt x="71646" y="5724"/>
                                </a:lnTo>
                                <a:lnTo>
                                  <a:pt x="75473" y="6091"/>
                                </a:lnTo>
                                <a:lnTo>
                                  <a:pt x="79836" y="6385"/>
                                </a:lnTo>
                                <a:lnTo>
                                  <a:pt x="84275" y="6752"/>
                                </a:lnTo>
                                <a:lnTo>
                                  <a:pt x="84563" y="6762"/>
                                </a:lnTo>
                                <a:lnTo>
                                  <a:pt x="0" y="8806"/>
                                </a:lnTo>
                                <a:lnTo>
                                  <a:pt x="383" y="8293"/>
                                </a:lnTo>
                                <a:lnTo>
                                  <a:pt x="1837" y="6899"/>
                                </a:lnTo>
                                <a:lnTo>
                                  <a:pt x="2985" y="6091"/>
                                </a:lnTo>
                                <a:lnTo>
                                  <a:pt x="4363" y="5211"/>
                                </a:lnTo>
                                <a:lnTo>
                                  <a:pt x="6200" y="4256"/>
                                </a:lnTo>
                                <a:lnTo>
                                  <a:pt x="8267" y="3302"/>
                                </a:lnTo>
                                <a:lnTo>
                                  <a:pt x="10793" y="2422"/>
                                </a:lnTo>
                                <a:lnTo>
                                  <a:pt x="13548" y="1541"/>
                                </a:lnTo>
                                <a:lnTo>
                                  <a:pt x="16916" y="954"/>
                                </a:lnTo>
                                <a:lnTo>
                                  <a:pt x="20590" y="440"/>
                                </a:lnTo>
                                <a:lnTo>
                                  <a:pt x="22581" y="147"/>
                                </a:lnTo>
                                <a:lnTo>
                                  <a:pt x="24800" y="0"/>
                                </a:lnTo>
                                <a:close/>
                              </a:path>
                            </a:pathLst>
                          </a:custGeom>
                          <a:ln w="0" cap="rnd">
                            <a:miter lim="127000"/>
                          </a:ln>
                        </wps:spPr>
                        <wps:style>
                          <a:lnRef idx="0">
                            <a:srgbClr val="000000">
                              <a:alpha val="0"/>
                            </a:srgbClr>
                          </a:lnRef>
                          <a:fillRef idx="1">
                            <a:srgbClr val="0A0B0C"/>
                          </a:fillRef>
                          <a:effectRef idx="0">
                            <a:scrgbClr r="0" g="0" b="0"/>
                          </a:effectRef>
                          <a:fontRef idx="none"/>
                        </wps:style>
                        <wps:bodyPr/>
                      </wps:wsp>
                      <wps:wsp>
                        <wps:cNvPr id="1374" name="Shape 1374"/>
                        <wps:cNvSpPr/>
                        <wps:spPr>
                          <a:xfrm>
                            <a:off x="967484" y="1011110"/>
                            <a:ext cx="94073" cy="8806"/>
                          </a:xfrm>
                          <a:custGeom>
                            <a:avLst/>
                            <a:gdLst/>
                            <a:ahLst/>
                            <a:cxnLst/>
                            <a:rect l="0" t="0" r="0" b="0"/>
                            <a:pathLst>
                              <a:path w="94073" h="8806">
                                <a:moveTo>
                                  <a:pt x="0" y="8806"/>
                                </a:moveTo>
                                <a:lnTo>
                                  <a:pt x="383" y="8293"/>
                                </a:lnTo>
                                <a:lnTo>
                                  <a:pt x="1837" y="6899"/>
                                </a:lnTo>
                                <a:lnTo>
                                  <a:pt x="2985" y="6091"/>
                                </a:lnTo>
                                <a:lnTo>
                                  <a:pt x="4363" y="5211"/>
                                </a:lnTo>
                                <a:lnTo>
                                  <a:pt x="6200" y="4256"/>
                                </a:lnTo>
                                <a:lnTo>
                                  <a:pt x="8267" y="3302"/>
                                </a:lnTo>
                                <a:lnTo>
                                  <a:pt x="10793" y="2422"/>
                                </a:lnTo>
                                <a:lnTo>
                                  <a:pt x="13548" y="1541"/>
                                </a:lnTo>
                                <a:lnTo>
                                  <a:pt x="16916" y="954"/>
                                </a:lnTo>
                                <a:lnTo>
                                  <a:pt x="20590" y="440"/>
                                </a:lnTo>
                                <a:lnTo>
                                  <a:pt x="22581" y="147"/>
                                </a:lnTo>
                                <a:lnTo>
                                  <a:pt x="24800" y="0"/>
                                </a:lnTo>
                                <a:lnTo>
                                  <a:pt x="31919" y="0"/>
                                </a:lnTo>
                                <a:lnTo>
                                  <a:pt x="34445" y="294"/>
                                </a:lnTo>
                                <a:lnTo>
                                  <a:pt x="37277" y="440"/>
                                </a:lnTo>
                                <a:lnTo>
                                  <a:pt x="40186" y="808"/>
                                </a:lnTo>
                                <a:lnTo>
                                  <a:pt x="40951" y="954"/>
                                </a:lnTo>
                                <a:lnTo>
                                  <a:pt x="42942" y="1321"/>
                                </a:lnTo>
                                <a:lnTo>
                                  <a:pt x="46080" y="1908"/>
                                </a:lnTo>
                                <a:lnTo>
                                  <a:pt x="49907" y="2569"/>
                                </a:lnTo>
                                <a:lnTo>
                                  <a:pt x="54423" y="3302"/>
                                </a:lnTo>
                                <a:lnTo>
                                  <a:pt x="59092" y="4110"/>
                                </a:lnTo>
                                <a:lnTo>
                                  <a:pt x="63685" y="4844"/>
                                </a:lnTo>
                                <a:lnTo>
                                  <a:pt x="68048" y="5504"/>
                                </a:lnTo>
                                <a:lnTo>
                                  <a:pt x="69120" y="5651"/>
                                </a:lnTo>
                                <a:lnTo>
                                  <a:pt x="71646" y="5724"/>
                                </a:lnTo>
                                <a:lnTo>
                                  <a:pt x="75473" y="6091"/>
                                </a:lnTo>
                                <a:lnTo>
                                  <a:pt x="79836" y="6385"/>
                                </a:lnTo>
                                <a:lnTo>
                                  <a:pt x="84275" y="6752"/>
                                </a:lnTo>
                                <a:lnTo>
                                  <a:pt x="88562" y="6899"/>
                                </a:lnTo>
                                <a:lnTo>
                                  <a:pt x="92006" y="6899"/>
                                </a:lnTo>
                                <a:lnTo>
                                  <a:pt x="93307" y="6752"/>
                                </a:lnTo>
                                <a:lnTo>
                                  <a:pt x="94073" y="6531"/>
                                </a:lnTo>
                              </a:path>
                            </a:pathLst>
                          </a:custGeom>
                          <a:ln w="1777" cap="rnd">
                            <a:miter lim="127000"/>
                          </a:ln>
                        </wps:spPr>
                        <wps:style>
                          <a:lnRef idx="1">
                            <a:srgbClr val="0A0B0C"/>
                          </a:lnRef>
                          <a:fillRef idx="0">
                            <a:srgbClr val="000000">
                              <a:alpha val="0"/>
                            </a:srgbClr>
                          </a:fillRef>
                          <a:effectRef idx="0">
                            <a:scrgbClr r="0" g="0" b="0"/>
                          </a:effectRef>
                          <a:fontRef idx="none"/>
                        </wps:style>
                        <wps:bodyPr/>
                      </wps:wsp>
                      <wps:wsp>
                        <wps:cNvPr id="1375" name="Shape 1375"/>
                        <wps:cNvSpPr/>
                        <wps:spPr>
                          <a:xfrm>
                            <a:off x="813323" y="931046"/>
                            <a:ext cx="128977" cy="62452"/>
                          </a:xfrm>
                          <a:custGeom>
                            <a:avLst/>
                            <a:gdLst/>
                            <a:ahLst/>
                            <a:cxnLst/>
                            <a:rect l="0" t="0" r="0" b="0"/>
                            <a:pathLst>
                              <a:path w="128977" h="62452">
                                <a:moveTo>
                                  <a:pt x="95298" y="0"/>
                                </a:moveTo>
                                <a:lnTo>
                                  <a:pt x="97823" y="147"/>
                                </a:lnTo>
                                <a:lnTo>
                                  <a:pt x="100197" y="294"/>
                                </a:lnTo>
                                <a:lnTo>
                                  <a:pt x="102569" y="514"/>
                                </a:lnTo>
                                <a:lnTo>
                                  <a:pt x="104942" y="881"/>
                                </a:lnTo>
                                <a:lnTo>
                                  <a:pt x="107162" y="1248"/>
                                </a:lnTo>
                                <a:lnTo>
                                  <a:pt x="109305" y="1762"/>
                                </a:lnTo>
                                <a:lnTo>
                                  <a:pt x="111449" y="2275"/>
                                </a:lnTo>
                                <a:lnTo>
                                  <a:pt x="115276" y="3449"/>
                                </a:lnTo>
                                <a:lnTo>
                                  <a:pt x="118720" y="4697"/>
                                </a:lnTo>
                                <a:lnTo>
                                  <a:pt x="121705" y="5945"/>
                                </a:lnTo>
                                <a:lnTo>
                                  <a:pt x="124232" y="7265"/>
                                </a:lnTo>
                                <a:lnTo>
                                  <a:pt x="127829" y="9247"/>
                                </a:lnTo>
                                <a:lnTo>
                                  <a:pt x="128977" y="10054"/>
                                </a:lnTo>
                                <a:lnTo>
                                  <a:pt x="127829" y="62452"/>
                                </a:lnTo>
                                <a:lnTo>
                                  <a:pt x="125456" y="60690"/>
                                </a:lnTo>
                                <a:lnTo>
                                  <a:pt x="122930" y="59003"/>
                                </a:lnTo>
                                <a:lnTo>
                                  <a:pt x="120251" y="57534"/>
                                </a:lnTo>
                                <a:lnTo>
                                  <a:pt x="117496" y="56214"/>
                                </a:lnTo>
                                <a:lnTo>
                                  <a:pt x="114587" y="55113"/>
                                </a:lnTo>
                                <a:lnTo>
                                  <a:pt x="111678" y="54086"/>
                                </a:lnTo>
                                <a:lnTo>
                                  <a:pt x="108769" y="53352"/>
                                </a:lnTo>
                                <a:lnTo>
                                  <a:pt x="105631" y="52545"/>
                                </a:lnTo>
                                <a:lnTo>
                                  <a:pt x="102569" y="51957"/>
                                </a:lnTo>
                                <a:lnTo>
                                  <a:pt x="99431" y="51444"/>
                                </a:lnTo>
                                <a:lnTo>
                                  <a:pt x="96369" y="51150"/>
                                </a:lnTo>
                                <a:lnTo>
                                  <a:pt x="93154" y="50783"/>
                                </a:lnTo>
                                <a:lnTo>
                                  <a:pt x="90016" y="50636"/>
                                </a:lnTo>
                                <a:lnTo>
                                  <a:pt x="86954" y="50490"/>
                                </a:lnTo>
                                <a:lnTo>
                                  <a:pt x="83893" y="50490"/>
                                </a:lnTo>
                                <a:lnTo>
                                  <a:pt x="80907" y="50636"/>
                                </a:lnTo>
                                <a:lnTo>
                                  <a:pt x="75166" y="50930"/>
                                </a:lnTo>
                                <a:lnTo>
                                  <a:pt x="69808" y="51297"/>
                                </a:lnTo>
                                <a:lnTo>
                                  <a:pt x="64986" y="51957"/>
                                </a:lnTo>
                                <a:lnTo>
                                  <a:pt x="60776" y="52545"/>
                                </a:lnTo>
                                <a:lnTo>
                                  <a:pt x="54729" y="53572"/>
                                </a:lnTo>
                                <a:lnTo>
                                  <a:pt x="52433" y="54086"/>
                                </a:lnTo>
                                <a:lnTo>
                                  <a:pt x="44013" y="55847"/>
                                </a:lnTo>
                                <a:lnTo>
                                  <a:pt x="36588" y="57388"/>
                                </a:lnTo>
                                <a:lnTo>
                                  <a:pt x="30082" y="58416"/>
                                </a:lnTo>
                                <a:lnTo>
                                  <a:pt x="24341" y="59149"/>
                                </a:lnTo>
                                <a:lnTo>
                                  <a:pt x="19442" y="59663"/>
                                </a:lnTo>
                                <a:lnTo>
                                  <a:pt x="15156" y="59810"/>
                                </a:lnTo>
                                <a:lnTo>
                                  <a:pt x="11481" y="59883"/>
                                </a:lnTo>
                                <a:lnTo>
                                  <a:pt x="8573" y="59663"/>
                                </a:lnTo>
                                <a:lnTo>
                                  <a:pt x="6047" y="59443"/>
                                </a:lnTo>
                                <a:lnTo>
                                  <a:pt x="4057" y="59149"/>
                                </a:lnTo>
                                <a:lnTo>
                                  <a:pt x="2602" y="58636"/>
                                </a:lnTo>
                                <a:lnTo>
                                  <a:pt x="1531" y="58269"/>
                                </a:lnTo>
                                <a:lnTo>
                                  <a:pt x="229" y="57534"/>
                                </a:lnTo>
                                <a:lnTo>
                                  <a:pt x="0" y="57241"/>
                                </a:lnTo>
                                <a:lnTo>
                                  <a:pt x="37889" y="10054"/>
                                </a:lnTo>
                                <a:lnTo>
                                  <a:pt x="40032" y="10421"/>
                                </a:lnTo>
                                <a:lnTo>
                                  <a:pt x="42406" y="10568"/>
                                </a:lnTo>
                                <a:lnTo>
                                  <a:pt x="44931" y="10568"/>
                                </a:lnTo>
                                <a:lnTo>
                                  <a:pt x="47534" y="10421"/>
                                </a:lnTo>
                                <a:lnTo>
                                  <a:pt x="50213" y="10201"/>
                                </a:lnTo>
                                <a:lnTo>
                                  <a:pt x="52968" y="9761"/>
                                </a:lnTo>
                                <a:lnTo>
                                  <a:pt x="55648" y="9247"/>
                                </a:lnTo>
                                <a:lnTo>
                                  <a:pt x="58250" y="8880"/>
                                </a:lnTo>
                                <a:lnTo>
                                  <a:pt x="63073" y="7779"/>
                                </a:lnTo>
                                <a:lnTo>
                                  <a:pt x="66976" y="6899"/>
                                </a:lnTo>
                                <a:lnTo>
                                  <a:pt x="69655" y="6091"/>
                                </a:lnTo>
                                <a:lnTo>
                                  <a:pt x="70574" y="5871"/>
                                </a:lnTo>
                                <a:lnTo>
                                  <a:pt x="73482" y="4550"/>
                                </a:lnTo>
                                <a:lnTo>
                                  <a:pt x="76391" y="3449"/>
                                </a:lnTo>
                                <a:lnTo>
                                  <a:pt x="79147" y="2422"/>
                                </a:lnTo>
                                <a:lnTo>
                                  <a:pt x="81979" y="1688"/>
                                </a:lnTo>
                                <a:lnTo>
                                  <a:pt x="84734" y="1028"/>
                                </a:lnTo>
                                <a:lnTo>
                                  <a:pt x="87490" y="660"/>
                                </a:lnTo>
                                <a:lnTo>
                                  <a:pt x="90169" y="294"/>
                                </a:lnTo>
                                <a:lnTo>
                                  <a:pt x="92772" y="147"/>
                                </a:lnTo>
                                <a:lnTo>
                                  <a:pt x="95298"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376" name="Shape 1376"/>
                        <wps:cNvSpPr/>
                        <wps:spPr>
                          <a:xfrm>
                            <a:off x="814242" y="986527"/>
                            <a:ext cx="122241" cy="10420"/>
                          </a:xfrm>
                          <a:custGeom>
                            <a:avLst/>
                            <a:gdLst/>
                            <a:ahLst/>
                            <a:cxnLst/>
                            <a:rect l="0" t="0" r="0" b="0"/>
                            <a:pathLst>
                              <a:path w="122241" h="10420">
                                <a:moveTo>
                                  <a:pt x="122241" y="10420"/>
                                </a:moveTo>
                                <a:lnTo>
                                  <a:pt x="121629" y="9760"/>
                                </a:lnTo>
                                <a:lnTo>
                                  <a:pt x="119333" y="8219"/>
                                </a:lnTo>
                                <a:lnTo>
                                  <a:pt x="117649" y="7265"/>
                                </a:lnTo>
                                <a:lnTo>
                                  <a:pt x="115429" y="6090"/>
                                </a:lnTo>
                                <a:lnTo>
                                  <a:pt x="112903" y="4917"/>
                                </a:lnTo>
                                <a:lnTo>
                                  <a:pt x="109841" y="3816"/>
                                </a:lnTo>
                                <a:lnTo>
                                  <a:pt x="106397" y="2788"/>
                                </a:lnTo>
                                <a:lnTo>
                                  <a:pt x="102416" y="1761"/>
                                </a:lnTo>
                                <a:lnTo>
                                  <a:pt x="100350" y="1394"/>
                                </a:lnTo>
                                <a:lnTo>
                                  <a:pt x="98053" y="1027"/>
                                </a:lnTo>
                                <a:lnTo>
                                  <a:pt x="95680" y="660"/>
                                </a:lnTo>
                                <a:lnTo>
                                  <a:pt x="93154" y="367"/>
                                </a:lnTo>
                                <a:lnTo>
                                  <a:pt x="90552" y="220"/>
                                </a:lnTo>
                                <a:lnTo>
                                  <a:pt x="87796" y="147"/>
                                </a:lnTo>
                                <a:lnTo>
                                  <a:pt x="84887" y="0"/>
                                </a:lnTo>
                                <a:lnTo>
                                  <a:pt x="81826" y="0"/>
                                </a:lnTo>
                                <a:lnTo>
                                  <a:pt x="78611" y="147"/>
                                </a:lnTo>
                                <a:lnTo>
                                  <a:pt x="75319" y="367"/>
                                </a:lnTo>
                                <a:lnTo>
                                  <a:pt x="72028" y="660"/>
                                </a:lnTo>
                                <a:lnTo>
                                  <a:pt x="68431" y="1101"/>
                                </a:lnTo>
                                <a:lnTo>
                                  <a:pt x="67665" y="1247"/>
                                </a:lnTo>
                                <a:lnTo>
                                  <a:pt x="65522" y="1761"/>
                                </a:lnTo>
                                <a:lnTo>
                                  <a:pt x="62230" y="2568"/>
                                </a:lnTo>
                                <a:lnTo>
                                  <a:pt x="57867" y="3449"/>
                                </a:lnTo>
                                <a:lnTo>
                                  <a:pt x="52892" y="4549"/>
                                </a:lnTo>
                                <a:lnTo>
                                  <a:pt x="47304" y="5724"/>
                                </a:lnTo>
                                <a:lnTo>
                                  <a:pt x="41487" y="6751"/>
                                </a:lnTo>
                                <a:lnTo>
                                  <a:pt x="35440" y="7852"/>
                                </a:lnTo>
                                <a:lnTo>
                                  <a:pt x="32761" y="8365"/>
                                </a:lnTo>
                                <a:lnTo>
                                  <a:pt x="30158" y="8733"/>
                                </a:lnTo>
                                <a:lnTo>
                                  <a:pt x="27326" y="9026"/>
                                </a:lnTo>
                                <a:lnTo>
                                  <a:pt x="24571" y="9099"/>
                                </a:lnTo>
                                <a:lnTo>
                                  <a:pt x="21968" y="9246"/>
                                </a:lnTo>
                                <a:lnTo>
                                  <a:pt x="16610" y="9246"/>
                                </a:lnTo>
                                <a:lnTo>
                                  <a:pt x="14160" y="9099"/>
                                </a:lnTo>
                                <a:lnTo>
                                  <a:pt x="9338" y="8733"/>
                                </a:lnTo>
                                <a:lnTo>
                                  <a:pt x="5435" y="8219"/>
                                </a:lnTo>
                                <a:lnTo>
                                  <a:pt x="2220" y="7705"/>
                                </a:lnTo>
                                <a:lnTo>
                                  <a:pt x="0" y="7265"/>
                                </a:lnTo>
                              </a:path>
                            </a:pathLst>
                          </a:custGeom>
                          <a:ln w="1777" cap="rnd">
                            <a:miter lim="127000"/>
                          </a:ln>
                        </wps:spPr>
                        <wps:style>
                          <a:lnRef idx="1">
                            <a:srgbClr val="FFFFFF"/>
                          </a:lnRef>
                          <a:fillRef idx="0">
                            <a:srgbClr val="000000">
                              <a:alpha val="0"/>
                            </a:srgbClr>
                          </a:fillRef>
                          <a:effectRef idx="0">
                            <a:scrgbClr r="0" g="0" b="0"/>
                          </a:effectRef>
                          <a:fontRef idx="none"/>
                        </wps:style>
                        <wps:bodyPr/>
                      </wps:wsp>
                      <wps:wsp>
                        <wps:cNvPr id="1377" name="Shape 1377"/>
                        <wps:cNvSpPr/>
                        <wps:spPr>
                          <a:xfrm>
                            <a:off x="817763" y="993131"/>
                            <a:ext cx="113592" cy="10127"/>
                          </a:xfrm>
                          <a:custGeom>
                            <a:avLst/>
                            <a:gdLst/>
                            <a:ahLst/>
                            <a:cxnLst/>
                            <a:rect l="0" t="0" r="0" b="0"/>
                            <a:pathLst>
                              <a:path w="113592" h="10127">
                                <a:moveTo>
                                  <a:pt x="113592" y="10127"/>
                                </a:moveTo>
                                <a:lnTo>
                                  <a:pt x="113056" y="9541"/>
                                </a:lnTo>
                                <a:lnTo>
                                  <a:pt x="111449" y="8000"/>
                                </a:lnTo>
                                <a:lnTo>
                                  <a:pt x="110148" y="7118"/>
                                </a:lnTo>
                                <a:lnTo>
                                  <a:pt x="108464" y="5945"/>
                                </a:lnTo>
                                <a:lnTo>
                                  <a:pt x="106473" y="4917"/>
                                </a:lnTo>
                                <a:lnTo>
                                  <a:pt x="104101" y="3816"/>
                                </a:lnTo>
                                <a:lnTo>
                                  <a:pt x="101192" y="2789"/>
                                </a:lnTo>
                                <a:lnTo>
                                  <a:pt x="97901" y="1761"/>
                                </a:lnTo>
                                <a:lnTo>
                                  <a:pt x="95987" y="1394"/>
                                </a:lnTo>
                                <a:lnTo>
                                  <a:pt x="93997" y="1028"/>
                                </a:lnTo>
                                <a:lnTo>
                                  <a:pt x="92083" y="734"/>
                                </a:lnTo>
                                <a:lnTo>
                                  <a:pt x="89787" y="367"/>
                                </a:lnTo>
                                <a:lnTo>
                                  <a:pt x="87414" y="220"/>
                                </a:lnTo>
                                <a:lnTo>
                                  <a:pt x="85041" y="147"/>
                                </a:lnTo>
                                <a:lnTo>
                                  <a:pt x="82362" y="0"/>
                                </a:lnTo>
                                <a:lnTo>
                                  <a:pt x="79759" y="0"/>
                                </a:lnTo>
                                <a:lnTo>
                                  <a:pt x="76851" y="147"/>
                                </a:lnTo>
                                <a:lnTo>
                                  <a:pt x="73789" y="220"/>
                                </a:lnTo>
                                <a:lnTo>
                                  <a:pt x="70651" y="514"/>
                                </a:lnTo>
                                <a:lnTo>
                                  <a:pt x="67359" y="881"/>
                                </a:lnTo>
                                <a:lnTo>
                                  <a:pt x="66364" y="1101"/>
                                </a:lnTo>
                                <a:lnTo>
                                  <a:pt x="64144" y="1541"/>
                                </a:lnTo>
                                <a:lnTo>
                                  <a:pt x="60470" y="2129"/>
                                </a:lnTo>
                                <a:lnTo>
                                  <a:pt x="56107" y="3009"/>
                                </a:lnTo>
                                <a:lnTo>
                                  <a:pt x="50902" y="3890"/>
                                </a:lnTo>
                                <a:lnTo>
                                  <a:pt x="45544" y="4844"/>
                                </a:lnTo>
                                <a:lnTo>
                                  <a:pt x="40186" y="5577"/>
                                </a:lnTo>
                                <a:lnTo>
                                  <a:pt x="35211" y="6311"/>
                                </a:lnTo>
                                <a:lnTo>
                                  <a:pt x="33450" y="6458"/>
                                </a:lnTo>
                                <a:lnTo>
                                  <a:pt x="29240" y="6752"/>
                                </a:lnTo>
                                <a:lnTo>
                                  <a:pt x="23193" y="7118"/>
                                </a:lnTo>
                                <a:lnTo>
                                  <a:pt x="16457" y="7486"/>
                                </a:lnTo>
                                <a:lnTo>
                                  <a:pt x="9721" y="7852"/>
                                </a:lnTo>
                                <a:lnTo>
                                  <a:pt x="4287" y="8146"/>
                                </a:lnTo>
                                <a:lnTo>
                                  <a:pt x="842" y="8146"/>
                                </a:lnTo>
                                <a:lnTo>
                                  <a:pt x="306" y="8000"/>
                                </a:lnTo>
                                <a:lnTo>
                                  <a:pt x="153" y="8000"/>
                                </a:lnTo>
                                <a:lnTo>
                                  <a:pt x="0" y="7852"/>
                                </a:lnTo>
                                <a:lnTo>
                                  <a:pt x="306" y="7852"/>
                                </a:lnTo>
                              </a:path>
                            </a:pathLst>
                          </a:custGeom>
                          <a:ln w="1777" cap="rnd">
                            <a:miter lim="127000"/>
                          </a:ln>
                        </wps:spPr>
                        <wps:style>
                          <a:lnRef idx="1">
                            <a:srgbClr val="FFFFFF"/>
                          </a:lnRef>
                          <a:fillRef idx="0">
                            <a:srgbClr val="000000">
                              <a:alpha val="0"/>
                            </a:srgbClr>
                          </a:fillRef>
                          <a:effectRef idx="0">
                            <a:scrgbClr r="0" g="0" b="0"/>
                          </a:effectRef>
                          <a:fontRef idx="none"/>
                        </wps:style>
                        <wps:bodyPr/>
                      </wps:wsp>
                      <wps:wsp>
                        <wps:cNvPr id="1378" name="Shape 1378"/>
                        <wps:cNvSpPr/>
                        <wps:spPr>
                          <a:xfrm>
                            <a:off x="819676" y="998708"/>
                            <a:ext cx="105478" cy="9100"/>
                          </a:xfrm>
                          <a:custGeom>
                            <a:avLst/>
                            <a:gdLst/>
                            <a:ahLst/>
                            <a:cxnLst/>
                            <a:rect l="0" t="0" r="0" b="0"/>
                            <a:pathLst>
                              <a:path w="105478" h="9100">
                                <a:moveTo>
                                  <a:pt x="105478" y="9100"/>
                                </a:moveTo>
                                <a:lnTo>
                                  <a:pt x="105096" y="8660"/>
                                </a:lnTo>
                                <a:lnTo>
                                  <a:pt x="103641" y="7265"/>
                                </a:lnTo>
                                <a:lnTo>
                                  <a:pt x="102416" y="6311"/>
                                </a:lnTo>
                                <a:lnTo>
                                  <a:pt x="100962" y="5431"/>
                                </a:lnTo>
                                <a:lnTo>
                                  <a:pt x="99125" y="4404"/>
                                </a:lnTo>
                                <a:lnTo>
                                  <a:pt x="96905" y="3449"/>
                                </a:lnTo>
                                <a:lnTo>
                                  <a:pt x="94379" y="2422"/>
                                </a:lnTo>
                                <a:lnTo>
                                  <a:pt x="91470" y="1615"/>
                                </a:lnTo>
                                <a:lnTo>
                                  <a:pt x="88026" y="881"/>
                                </a:lnTo>
                                <a:lnTo>
                                  <a:pt x="84199" y="367"/>
                                </a:lnTo>
                                <a:lnTo>
                                  <a:pt x="82055" y="147"/>
                                </a:lnTo>
                                <a:lnTo>
                                  <a:pt x="79989" y="0"/>
                                </a:lnTo>
                                <a:lnTo>
                                  <a:pt x="72564" y="0"/>
                                </a:lnTo>
                                <a:lnTo>
                                  <a:pt x="69885" y="220"/>
                                </a:lnTo>
                                <a:lnTo>
                                  <a:pt x="66976" y="514"/>
                                </a:lnTo>
                                <a:lnTo>
                                  <a:pt x="64067" y="734"/>
                                </a:lnTo>
                                <a:lnTo>
                                  <a:pt x="63302" y="1028"/>
                                </a:lnTo>
                                <a:lnTo>
                                  <a:pt x="61159" y="1394"/>
                                </a:lnTo>
                                <a:lnTo>
                                  <a:pt x="58020" y="2055"/>
                                </a:lnTo>
                                <a:lnTo>
                                  <a:pt x="54040" y="2642"/>
                                </a:lnTo>
                                <a:lnTo>
                                  <a:pt x="49448" y="3523"/>
                                </a:lnTo>
                                <a:lnTo>
                                  <a:pt x="44625" y="4330"/>
                                </a:lnTo>
                                <a:lnTo>
                                  <a:pt x="39726" y="5064"/>
                                </a:lnTo>
                                <a:lnTo>
                                  <a:pt x="35287" y="5724"/>
                                </a:lnTo>
                                <a:lnTo>
                                  <a:pt x="33909" y="5871"/>
                                </a:lnTo>
                                <a:lnTo>
                                  <a:pt x="30235" y="6091"/>
                                </a:lnTo>
                                <a:lnTo>
                                  <a:pt x="25107" y="6311"/>
                                </a:lnTo>
                                <a:lnTo>
                                  <a:pt x="18983" y="6752"/>
                                </a:lnTo>
                                <a:lnTo>
                                  <a:pt x="12630" y="6972"/>
                                </a:lnTo>
                                <a:lnTo>
                                  <a:pt x="6965" y="7119"/>
                                </a:lnTo>
                                <a:lnTo>
                                  <a:pt x="2449" y="7119"/>
                                </a:lnTo>
                                <a:lnTo>
                                  <a:pt x="919" y="6972"/>
                                </a:lnTo>
                                <a:lnTo>
                                  <a:pt x="0" y="6752"/>
                                </a:lnTo>
                              </a:path>
                            </a:pathLst>
                          </a:custGeom>
                          <a:ln w="1777" cap="rnd">
                            <a:miter lim="127000"/>
                          </a:ln>
                        </wps:spPr>
                        <wps:style>
                          <a:lnRef idx="1">
                            <a:srgbClr val="FFFFFF"/>
                          </a:lnRef>
                          <a:fillRef idx="0">
                            <a:srgbClr val="000000">
                              <a:alpha val="0"/>
                            </a:srgbClr>
                          </a:fillRef>
                          <a:effectRef idx="0">
                            <a:scrgbClr r="0" g="0" b="0"/>
                          </a:effectRef>
                          <a:fontRef idx="none"/>
                        </wps:style>
                        <wps:bodyPr/>
                      </wps:wsp>
                      <wps:wsp>
                        <wps:cNvPr id="1379" name="Shape 1379"/>
                        <wps:cNvSpPr/>
                        <wps:spPr>
                          <a:xfrm>
                            <a:off x="821513" y="1003626"/>
                            <a:ext cx="104177" cy="9173"/>
                          </a:xfrm>
                          <a:custGeom>
                            <a:avLst/>
                            <a:gdLst/>
                            <a:ahLst/>
                            <a:cxnLst/>
                            <a:rect l="0" t="0" r="0" b="0"/>
                            <a:pathLst>
                              <a:path w="104177" h="9173">
                                <a:moveTo>
                                  <a:pt x="104177" y="9173"/>
                                </a:moveTo>
                                <a:lnTo>
                                  <a:pt x="103641" y="8659"/>
                                </a:lnTo>
                                <a:lnTo>
                                  <a:pt x="102187" y="7265"/>
                                </a:lnTo>
                                <a:lnTo>
                                  <a:pt x="100962" y="6384"/>
                                </a:lnTo>
                                <a:lnTo>
                                  <a:pt x="99431" y="5504"/>
                                </a:lnTo>
                                <a:lnTo>
                                  <a:pt x="97517" y="4476"/>
                                </a:lnTo>
                                <a:lnTo>
                                  <a:pt x="95298" y="3449"/>
                                </a:lnTo>
                                <a:lnTo>
                                  <a:pt x="92772" y="2568"/>
                                </a:lnTo>
                                <a:lnTo>
                                  <a:pt x="89786" y="1687"/>
                                </a:lnTo>
                                <a:lnTo>
                                  <a:pt x="86342" y="953"/>
                                </a:lnTo>
                                <a:lnTo>
                                  <a:pt x="82362" y="440"/>
                                </a:lnTo>
                                <a:lnTo>
                                  <a:pt x="80218" y="147"/>
                                </a:lnTo>
                                <a:lnTo>
                                  <a:pt x="77999" y="0"/>
                                </a:lnTo>
                                <a:lnTo>
                                  <a:pt x="73253" y="0"/>
                                </a:lnTo>
                                <a:lnTo>
                                  <a:pt x="70574" y="147"/>
                                </a:lnTo>
                                <a:lnTo>
                                  <a:pt x="67818" y="293"/>
                                </a:lnTo>
                                <a:lnTo>
                                  <a:pt x="64910" y="513"/>
                                </a:lnTo>
                                <a:lnTo>
                                  <a:pt x="61848" y="807"/>
                                </a:lnTo>
                                <a:lnTo>
                                  <a:pt x="61082" y="1027"/>
                                </a:lnTo>
                                <a:lnTo>
                                  <a:pt x="58939" y="1394"/>
                                </a:lnTo>
                                <a:lnTo>
                                  <a:pt x="55648" y="2054"/>
                                </a:lnTo>
                                <a:lnTo>
                                  <a:pt x="51514" y="2715"/>
                                </a:lnTo>
                                <a:lnTo>
                                  <a:pt x="46922" y="3595"/>
                                </a:lnTo>
                                <a:lnTo>
                                  <a:pt x="42023" y="4329"/>
                                </a:lnTo>
                                <a:lnTo>
                                  <a:pt x="37124" y="5137"/>
                                </a:lnTo>
                                <a:lnTo>
                                  <a:pt x="32531" y="5724"/>
                                </a:lnTo>
                                <a:lnTo>
                                  <a:pt x="31307" y="5870"/>
                                </a:lnTo>
                                <a:lnTo>
                                  <a:pt x="28015" y="6090"/>
                                </a:lnTo>
                                <a:lnTo>
                                  <a:pt x="23270" y="6384"/>
                                </a:lnTo>
                                <a:lnTo>
                                  <a:pt x="17681" y="6751"/>
                                </a:lnTo>
                                <a:lnTo>
                                  <a:pt x="11864" y="7045"/>
                                </a:lnTo>
                                <a:lnTo>
                                  <a:pt x="6583" y="7118"/>
                                </a:lnTo>
                                <a:lnTo>
                                  <a:pt x="2526" y="7118"/>
                                </a:lnTo>
                                <a:lnTo>
                                  <a:pt x="1071" y="7045"/>
                                </a:lnTo>
                                <a:lnTo>
                                  <a:pt x="0" y="6751"/>
                                </a:lnTo>
                              </a:path>
                            </a:pathLst>
                          </a:custGeom>
                          <a:ln w="1777" cap="rnd">
                            <a:miter lim="127000"/>
                          </a:ln>
                        </wps:spPr>
                        <wps:style>
                          <a:lnRef idx="1">
                            <a:srgbClr val="FFFFFF"/>
                          </a:lnRef>
                          <a:fillRef idx="0">
                            <a:srgbClr val="000000">
                              <a:alpha val="0"/>
                            </a:srgbClr>
                          </a:fillRef>
                          <a:effectRef idx="0">
                            <a:scrgbClr r="0" g="0" b="0"/>
                          </a:effectRef>
                          <a:fontRef idx="none"/>
                        </wps:style>
                        <wps:bodyPr/>
                      </wps:wsp>
                      <wps:wsp>
                        <wps:cNvPr id="1380" name="Shape 1380"/>
                        <wps:cNvSpPr/>
                        <wps:spPr>
                          <a:xfrm>
                            <a:off x="820212" y="1016321"/>
                            <a:ext cx="9464" cy="294"/>
                          </a:xfrm>
                          <a:custGeom>
                            <a:avLst/>
                            <a:gdLst/>
                            <a:ahLst/>
                            <a:cxnLst/>
                            <a:rect l="0" t="0" r="0" b="0"/>
                            <a:pathLst>
                              <a:path w="9464" h="294">
                                <a:moveTo>
                                  <a:pt x="0" y="0"/>
                                </a:moveTo>
                                <a:lnTo>
                                  <a:pt x="9464" y="208"/>
                                </a:lnTo>
                                <a:lnTo>
                                  <a:pt x="6430" y="294"/>
                                </a:lnTo>
                                <a:lnTo>
                                  <a:pt x="2373" y="294"/>
                                </a:lnTo>
                                <a:lnTo>
                                  <a:pt x="919" y="147"/>
                                </a:lnTo>
                                <a:lnTo>
                                  <a:pt x="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381" name="Shape 1381"/>
                        <wps:cNvSpPr/>
                        <wps:spPr>
                          <a:xfrm>
                            <a:off x="829676" y="1009716"/>
                            <a:ext cx="90733" cy="8806"/>
                          </a:xfrm>
                          <a:custGeom>
                            <a:avLst/>
                            <a:gdLst/>
                            <a:ahLst/>
                            <a:cxnLst/>
                            <a:rect l="0" t="0" r="0" b="0"/>
                            <a:pathLst>
                              <a:path w="90733" h="8806">
                                <a:moveTo>
                                  <a:pt x="61340" y="0"/>
                                </a:moveTo>
                                <a:lnTo>
                                  <a:pt x="66009" y="0"/>
                                </a:lnTo>
                                <a:lnTo>
                                  <a:pt x="68076" y="147"/>
                                </a:lnTo>
                                <a:lnTo>
                                  <a:pt x="70066" y="440"/>
                                </a:lnTo>
                                <a:lnTo>
                                  <a:pt x="73817" y="954"/>
                                </a:lnTo>
                                <a:lnTo>
                                  <a:pt x="77108" y="1542"/>
                                </a:lnTo>
                                <a:lnTo>
                                  <a:pt x="80017" y="2422"/>
                                </a:lnTo>
                                <a:lnTo>
                                  <a:pt x="82390" y="3303"/>
                                </a:lnTo>
                                <a:lnTo>
                                  <a:pt x="84533" y="4183"/>
                                </a:lnTo>
                                <a:lnTo>
                                  <a:pt x="86370" y="5211"/>
                                </a:lnTo>
                                <a:lnTo>
                                  <a:pt x="87824" y="6091"/>
                                </a:lnTo>
                                <a:lnTo>
                                  <a:pt x="88819" y="7045"/>
                                </a:lnTo>
                                <a:lnTo>
                                  <a:pt x="90274" y="8293"/>
                                </a:lnTo>
                                <a:lnTo>
                                  <a:pt x="90733" y="8806"/>
                                </a:lnTo>
                                <a:lnTo>
                                  <a:pt x="0" y="6813"/>
                                </a:lnTo>
                                <a:lnTo>
                                  <a:pt x="2171" y="6752"/>
                                </a:lnTo>
                                <a:lnTo>
                                  <a:pt x="7835" y="6531"/>
                                </a:lnTo>
                                <a:lnTo>
                                  <a:pt x="13346" y="6091"/>
                                </a:lnTo>
                                <a:lnTo>
                                  <a:pt x="18092" y="5871"/>
                                </a:lnTo>
                                <a:lnTo>
                                  <a:pt x="21307" y="5651"/>
                                </a:lnTo>
                                <a:lnTo>
                                  <a:pt x="22609" y="5504"/>
                                </a:lnTo>
                                <a:lnTo>
                                  <a:pt x="26972" y="4844"/>
                                </a:lnTo>
                                <a:lnTo>
                                  <a:pt x="31641" y="4183"/>
                                </a:lnTo>
                                <a:lnTo>
                                  <a:pt x="36387" y="3449"/>
                                </a:lnTo>
                                <a:lnTo>
                                  <a:pt x="40749" y="2715"/>
                                </a:lnTo>
                                <a:lnTo>
                                  <a:pt x="44730" y="1908"/>
                                </a:lnTo>
                                <a:lnTo>
                                  <a:pt x="47715" y="1322"/>
                                </a:lnTo>
                                <a:lnTo>
                                  <a:pt x="49858" y="954"/>
                                </a:lnTo>
                                <a:lnTo>
                                  <a:pt x="50547" y="808"/>
                                </a:lnTo>
                                <a:lnTo>
                                  <a:pt x="53456" y="514"/>
                                </a:lnTo>
                                <a:lnTo>
                                  <a:pt x="56211" y="294"/>
                                </a:lnTo>
                                <a:lnTo>
                                  <a:pt x="58814" y="147"/>
                                </a:lnTo>
                                <a:lnTo>
                                  <a:pt x="6134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382" name="Shape 1382"/>
                        <wps:cNvSpPr/>
                        <wps:spPr>
                          <a:xfrm>
                            <a:off x="820212" y="1009716"/>
                            <a:ext cx="100197" cy="8806"/>
                          </a:xfrm>
                          <a:custGeom>
                            <a:avLst/>
                            <a:gdLst/>
                            <a:ahLst/>
                            <a:cxnLst/>
                            <a:rect l="0" t="0" r="0" b="0"/>
                            <a:pathLst>
                              <a:path w="100197" h="8806">
                                <a:moveTo>
                                  <a:pt x="100197" y="8806"/>
                                </a:moveTo>
                                <a:lnTo>
                                  <a:pt x="99737" y="8293"/>
                                </a:lnTo>
                                <a:lnTo>
                                  <a:pt x="98283" y="7045"/>
                                </a:lnTo>
                                <a:lnTo>
                                  <a:pt x="97288" y="6091"/>
                                </a:lnTo>
                                <a:lnTo>
                                  <a:pt x="95834" y="5211"/>
                                </a:lnTo>
                                <a:lnTo>
                                  <a:pt x="93997" y="4183"/>
                                </a:lnTo>
                                <a:lnTo>
                                  <a:pt x="91853" y="3303"/>
                                </a:lnTo>
                                <a:lnTo>
                                  <a:pt x="89481" y="2422"/>
                                </a:lnTo>
                                <a:lnTo>
                                  <a:pt x="86572" y="1542"/>
                                </a:lnTo>
                                <a:lnTo>
                                  <a:pt x="83281" y="954"/>
                                </a:lnTo>
                                <a:lnTo>
                                  <a:pt x="79530" y="440"/>
                                </a:lnTo>
                                <a:lnTo>
                                  <a:pt x="77539" y="147"/>
                                </a:lnTo>
                                <a:lnTo>
                                  <a:pt x="75473" y="0"/>
                                </a:lnTo>
                                <a:lnTo>
                                  <a:pt x="70804" y="0"/>
                                </a:lnTo>
                                <a:lnTo>
                                  <a:pt x="68278" y="147"/>
                                </a:lnTo>
                                <a:lnTo>
                                  <a:pt x="65675" y="294"/>
                                </a:lnTo>
                                <a:lnTo>
                                  <a:pt x="62919" y="514"/>
                                </a:lnTo>
                                <a:lnTo>
                                  <a:pt x="60011" y="808"/>
                                </a:lnTo>
                                <a:lnTo>
                                  <a:pt x="59322" y="954"/>
                                </a:lnTo>
                                <a:lnTo>
                                  <a:pt x="57179" y="1322"/>
                                </a:lnTo>
                                <a:lnTo>
                                  <a:pt x="54194" y="1908"/>
                                </a:lnTo>
                                <a:lnTo>
                                  <a:pt x="50213" y="2715"/>
                                </a:lnTo>
                                <a:lnTo>
                                  <a:pt x="45850" y="3449"/>
                                </a:lnTo>
                                <a:lnTo>
                                  <a:pt x="41104" y="4183"/>
                                </a:lnTo>
                                <a:lnTo>
                                  <a:pt x="36435" y="4844"/>
                                </a:lnTo>
                                <a:lnTo>
                                  <a:pt x="32072" y="5504"/>
                                </a:lnTo>
                                <a:lnTo>
                                  <a:pt x="30771" y="5651"/>
                                </a:lnTo>
                                <a:lnTo>
                                  <a:pt x="27556" y="5871"/>
                                </a:lnTo>
                                <a:lnTo>
                                  <a:pt x="22810" y="6091"/>
                                </a:lnTo>
                                <a:lnTo>
                                  <a:pt x="17299" y="6531"/>
                                </a:lnTo>
                                <a:lnTo>
                                  <a:pt x="11635" y="6752"/>
                                </a:lnTo>
                                <a:lnTo>
                                  <a:pt x="6430" y="6899"/>
                                </a:lnTo>
                                <a:lnTo>
                                  <a:pt x="2373" y="6899"/>
                                </a:lnTo>
                                <a:lnTo>
                                  <a:pt x="919" y="6752"/>
                                </a:lnTo>
                                <a:lnTo>
                                  <a:pt x="0" y="6605"/>
                                </a:lnTo>
                              </a:path>
                            </a:pathLst>
                          </a:custGeom>
                          <a:ln w="1777" cap="rnd">
                            <a:miter lim="127000"/>
                          </a:ln>
                        </wps:spPr>
                        <wps:style>
                          <a:lnRef idx="1">
                            <a:srgbClr val="FFFFFF"/>
                          </a:lnRef>
                          <a:fillRef idx="0">
                            <a:srgbClr val="000000">
                              <a:alpha val="0"/>
                            </a:srgbClr>
                          </a:fillRef>
                          <a:effectRef idx="0">
                            <a:scrgbClr r="0" g="0" b="0"/>
                          </a:effectRef>
                          <a:fontRef idx="none"/>
                        </wps:style>
                        <wps:bodyPr/>
                      </wps:wsp>
                      <wps:wsp>
                        <wps:cNvPr id="1383" name="Shape 1383"/>
                        <wps:cNvSpPr/>
                        <wps:spPr>
                          <a:xfrm>
                            <a:off x="929900" y="997534"/>
                            <a:ext cx="24494" cy="26712"/>
                          </a:xfrm>
                          <a:custGeom>
                            <a:avLst/>
                            <a:gdLst/>
                            <a:ahLst/>
                            <a:cxnLst/>
                            <a:rect l="0" t="0" r="0" b="0"/>
                            <a:pathLst>
                              <a:path w="24494" h="26712">
                                <a:moveTo>
                                  <a:pt x="12553" y="0"/>
                                </a:moveTo>
                                <a:lnTo>
                                  <a:pt x="17070" y="4623"/>
                                </a:lnTo>
                                <a:lnTo>
                                  <a:pt x="18371" y="6091"/>
                                </a:lnTo>
                                <a:lnTo>
                                  <a:pt x="19595" y="7632"/>
                                </a:lnTo>
                                <a:lnTo>
                                  <a:pt x="20591" y="9026"/>
                                </a:lnTo>
                                <a:lnTo>
                                  <a:pt x="21586" y="10420"/>
                                </a:lnTo>
                                <a:lnTo>
                                  <a:pt x="22198" y="11741"/>
                                </a:lnTo>
                                <a:lnTo>
                                  <a:pt x="22887" y="12989"/>
                                </a:lnTo>
                                <a:lnTo>
                                  <a:pt x="23423" y="14090"/>
                                </a:lnTo>
                                <a:lnTo>
                                  <a:pt x="23805" y="15117"/>
                                </a:lnTo>
                                <a:lnTo>
                                  <a:pt x="24035" y="16291"/>
                                </a:lnTo>
                                <a:lnTo>
                                  <a:pt x="24341" y="17172"/>
                                </a:lnTo>
                                <a:lnTo>
                                  <a:pt x="24494" y="18200"/>
                                </a:lnTo>
                                <a:lnTo>
                                  <a:pt x="24494" y="19814"/>
                                </a:lnTo>
                                <a:lnTo>
                                  <a:pt x="24341" y="20621"/>
                                </a:lnTo>
                                <a:lnTo>
                                  <a:pt x="24188" y="21355"/>
                                </a:lnTo>
                                <a:lnTo>
                                  <a:pt x="23959" y="22016"/>
                                </a:lnTo>
                                <a:lnTo>
                                  <a:pt x="23423" y="23116"/>
                                </a:lnTo>
                                <a:lnTo>
                                  <a:pt x="22734" y="24143"/>
                                </a:lnTo>
                                <a:lnTo>
                                  <a:pt x="22045" y="24878"/>
                                </a:lnTo>
                                <a:lnTo>
                                  <a:pt x="21279" y="25538"/>
                                </a:lnTo>
                                <a:lnTo>
                                  <a:pt x="20131" y="26419"/>
                                </a:lnTo>
                                <a:lnTo>
                                  <a:pt x="19595" y="26712"/>
                                </a:lnTo>
                                <a:lnTo>
                                  <a:pt x="4133" y="26272"/>
                                </a:lnTo>
                                <a:lnTo>
                                  <a:pt x="1225" y="23263"/>
                                </a:lnTo>
                                <a:lnTo>
                                  <a:pt x="765" y="22749"/>
                                </a:lnTo>
                                <a:lnTo>
                                  <a:pt x="383" y="22089"/>
                                </a:lnTo>
                                <a:lnTo>
                                  <a:pt x="230" y="21355"/>
                                </a:lnTo>
                                <a:lnTo>
                                  <a:pt x="153" y="20695"/>
                                </a:lnTo>
                                <a:lnTo>
                                  <a:pt x="0" y="19300"/>
                                </a:lnTo>
                                <a:lnTo>
                                  <a:pt x="153" y="17832"/>
                                </a:lnTo>
                                <a:lnTo>
                                  <a:pt x="536" y="16365"/>
                                </a:lnTo>
                                <a:lnTo>
                                  <a:pt x="1072" y="14897"/>
                                </a:lnTo>
                                <a:lnTo>
                                  <a:pt x="1684" y="13503"/>
                                </a:lnTo>
                                <a:lnTo>
                                  <a:pt x="2526" y="12109"/>
                                </a:lnTo>
                                <a:lnTo>
                                  <a:pt x="4210" y="9393"/>
                                </a:lnTo>
                                <a:lnTo>
                                  <a:pt x="5817" y="7412"/>
                                </a:lnTo>
                                <a:lnTo>
                                  <a:pt x="7042" y="6017"/>
                                </a:lnTo>
                                <a:lnTo>
                                  <a:pt x="7501" y="5504"/>
                                </a:lnTo>
                                <a:lnTo>
                                  <a:pt x="12553"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384" name="Shape 1384"/>
                        <wps:cNvSpPr/>
                        <wps:spPr>
                          <a:xfrm>
                            <a:off x="929900" y="997534"/>
                            <a:ext cx="24494" cy="26712"/>
                          </a:xfrm>
                          <a:custGeom>
                            <a:avLst/>
                            <a:gdLst/>
                            <a:ahLst/>
                            <a:cxnLst/>
                            <a:rect l="0" t="0" r="0" b="0"/>
                            <a:pathLst>
                              <a:path w="24494" h="26712">
                                <a:moveTo>
                                  <a:pt x="4133" y="26272"/>
                                </a:moveTo>
                                <a:lnTo>
                                  <a:pt x="19595" y="26712"/>
                                </a:lnTo>
                                <a:lnTo>
                                  <a:pt x="20131" y="26419"/>
                                </a:lnTo>
                                <a:lnTo>
                                  <a:pt x="21279" y="25538"/>
                                </a:lnTo>
                                <a:lnTo>
                                  <a:pt x="22045" y="24878"/>
                                </a:lnTo>
                                <a:lnTo>
                                  <a:pt x="22734" y="24143"/>
                                </a:lnTo>
                                <a:lnTo>
                                  <a:pt x="23423" y="23116"/>
                                </a:lnTo>
                                <a:lnTo>
                                  <a:pt x="23959" y="22016"/>
                                </a:lnTo>
                                <a:lnTo>
                                  <a:pt x="24188" y="21355"/>
                                </a:lnTo>
                                <a:lnTo>
                                  <a:pt x="24341" y="20621"/>
                                </a:lnTo>
                                <a:lnTo>
                                  <a:pt x="24494" y="19814"/>
                                </a:lnTo>
                                <a:lnTo>
                                  <a:pt x="24494" y="18200"/>
                                </a:lnTo>
                                <a:lnTo>
                                  <a:pt x="24341" y="17172"/>
                                </a:lnTo>
                                <a:lnTo>
                                  <a:pt x="24035" y="16291"/>
                                </a:lnTo>
                                <a:lnTo>
                                  <a:pt x="23805" y="15117"/>
                                </a:lnTo>
                                <a:lnTo>
                                  <a:pt x="23423" y="14090"/>
                                </a:lnTo>
                                <a:lnTo>
                                  <a:pt x="22887" y="12989"/>
                                </a:lnTo>
                                <a:lnTo>
                                  <a:pt x="22198" y="11741"/>
                                </a:lnTo>
                                <a:lnTo>
                                  <a:pt x="21586" y="10420"/>
                                </a:lnTo>
                                <a:lnTo>
                                  <a:pt x="20591" y="9026"/>
                                </a:lnTo>
                                <a:lnTo>
                                  <a:pt x="19595" y="7632"/>
                                </a:lnTo>
                                <a:lnTo>
                                  <a:pt x="18371" y="6091"/>
                                </a:lnTo>
                                <a:lnTo>
                                  <a:pt x="17070" y="4623"/>
                                </a:lnTo>
                                <a:lnTo>
                                  <a:pt x="12553" y="0"/>
                                </a:lnTo>
                                <a:lnTo>
                                  <a:pt x="7501" y="5504"/>
                                </a:lnTo>
                                <a:lnTo>
                                  <a:pt x="7042" y="6017"/>
                                </a:lnTo>
                                <a:lnTo>
                                  <a:pt x="5817" y="7412"/>
                                </a:lnTo>
                                <a:lnTo>
                                  <a:pt x="4210" y="9393"/>
                                </a:lnTo>
                                <a:lnTo>
                                  <a:pt x="2526" y="12109"/>
                                </a:lnTo>
                                <a:lnTo>
                                  <a:pt x="1684" y="13503"/>
                                </a:lnTo>
                                <a:lnTo>
                                  <a:pt x="1072" y="14897"/>
                                </a:lnTo>
                                <a:lnTo>
                                  <a:pt x="536" y="16365"/>
                                </a:lnTo>
                                <a:lnTo>
                                  <a:pt x="153" y="17832"/>
                                </a:lnTo>
                                <a:lnTo>
                                  <a:pt x="0" y="19300"/>
                                </a:lnTo>
                                <a:lnTo>
                                  <a:pt x="153" y="20695"/>
                                </a:lnTo>
                                <a:lnTo>
                                  <a:pt x="230" y="21355"/>
                                </a:lnTo>
                                <a:lnTo>
                                  <a:pt x="383" y="22089"/>
                                </a:lnTo>
                                <a:lnTo>
                                  <a:pt x="765" y="22749"/>
                                </a:lnTo>
                                <a:lnTo>
                                  <a:pt x="1225" y="23263"/>
                                </a:lnTo>
                                <a:close/>
                              </a:path>
                            </a:pathLst>
                          </a:custGeom>
                          <a:ln w="4188" cap="rnd">
                            <a:miter lim="127000"/>
                          </a:ln>
                        </wps:spPr>
                        <wps:style>
                          <a:lnRef idx="1">
                            <a:srgbClr val="0A0B0C"/>
                          </a:lnRef>
                          <a:fillRef idx="0">
                            <a:srgbClr val="000000">
                              <a:alpha val="0"/>
                            </a:srgbClr>
                          </a:fillRef>
                          <a:effectRef idx="0">
                            <a:scrgbClr r="0" g="0" b="0"/>
                          </a:effectRef>
                          <a:fontRef idx="none"/>
                        </wps:style>
                        <wps:bodyPr/>
                      </wps:wsp>
                      <wps:wsp>
                        <wps:cNvPr id="1385" name="Shape 1385"/>
                        <wps:cNvSpPr/>
                        <wps:spPr>
                          <a:xfrm>
                            <a:off x="866215" y="1033714"/>
                            <a:ext cx="30771" cy="47106"/>
                          </a:xfrm>
                          <a:custGeom>
                            <a:avLst/>
                            <a:gdLst/>
                            <a:ahLst/>
                            <a:cxnLst/>
                            <a:rect l="0" t="0" r="0" b="0"/>
                            <a:pathLst>
                              <a:path w="30771" h="47106">
                                <a:moveTo>
                                  <a:pt x="14773" y="0"/>
                                </a:moveTo>
                                <a:lnTo>
                                  <a:pt x="16610" y="147"/>
                                </a:lnTo>
                                <a:lnTo>
                                  <a:pt x="18371" y="367"/>
                                </a:lnTo>
                                <a:lnTo>
                                  <a:pt x="19901" y="660"/>
                                </a:lnTo>
                                <a:lnTo>
                                  <a:pt x="21356" y="1174"/>
                                </a:lnTo>
                                <a:lnTo>
                                  <a:pt x="22810" y="1761"/>
                                </a:lnTo>
                                <a:lnTo>
                                  <a:pt x="24035" y="2568"/>
                                </a:lnTo>
                                <a:lnTo>
                                  <a:pt x="25106" y="3302"/>
                                </a:lnTo>
                                <a:lnTo>
                                  <a:pt x="26025" y="4329"/>
                                </a:lnTo>
                                <a:lnTo>
                                  <a:pt x="26943" y="5210"/>
                                </a:lnTo>
                                <a:lnTo>
                                  <a:pt x="27632" y="6384"/>
                                </a:lnTo>
                                <a:lnTo>
                                  <a:pt x="28245" y="7412"/>
                                </a:lnTo>
                                <a:lnTo>
                                  <a:pt x="28628" y="8659"/>
                                </a:lnTo>
                                <a:lnTo>
                                  <a:pt x="29087" y="9760"/>
                                </a:lnTo>
                                <a:lnTo>
                                  <a:pt x="29316" y="11081"/>
                                </a:lnTo>
                                <a:lnTo>
                                  <a:pt x="29470" y="12182"/>
                                </a:lnTo>
                                <a:lnTo>
                                  <a:pt x="29546" y="13503"/>
                                </a:lnTo>
                                <a:lnTo>
                                  <a:pt x="29470" y="15117"/>
                                </a:lnTo>
                                <a:lnTo>
                                  <a:pt x="29163" y="16644"/>
                                </a:lnTo>
                                <a:lnTo>
                                  <a:pt x="28934" y="18170"/>
                                </a:lnTo>
                                <a:lnTo>
                                  <a:pt x="28398" y="19689"/>
                                </a:lnTo>
                                <a:lnTo>
                                  <a:pt x="27709" y="21216"/>
                                </a:lnTo>
                                <a:lnTo>
                                  <a:pt x="26943" y="22610"/>
                                </a:lnTo>
                                <a:lnTo>
                                  <a:pt x="26025" y="24137"/>
                                </a:lnTo>
                                <a:lnTo>
                                  <a:pt x="25106" y="25656"/>
                                </a:lnTo>
                                <a:lnTo>
                                  <a:pt x="23882" y="27057"/>
                                </a:lnTo>
                                <a:lnTo>
                                  <a:pt x="22580" y="28577"/>
                                </a:lnTo>
                                <a:lnTo>
                                  <a:pt x="21279" y="30103"/>
                                </a:lnTo>
                                <a:lnTo>
                                  <a:pt x="19825" y="31747"/>
                                </a:lnTo>
                                <a:lnTo>
                                  <a:pt x="16457" y="34924"/>
                                </a:lnTo>
                                <a:lnTo>
                                  <a:pt x="12936" y="38351"/>
                                </a:lnTo>
                                <a:lnTo>
                                  <a:pt x="9109" y="41778"/>
                                </a:lnTo>
                                <a:lnTo>
                                  <a:pt x="9109" y="41903"/>
                                </a:lnTo>
                                <a:lnTo>
                                  <a:pt x="30771" y="41903"/>
                                </a:lnTo>
                                <a:lnTo>
                                  <a:pt x="30771" y="47106"/>
                                </a:lnTo>
                                <a:lnTo>
                                  <a:pt x="0" y="47106"/>
                                </a:lnTo>
                                <a:lnTo>
                                  <a:pt x="0" y="43297"/>
                                </a:lnTo>
                                <a:lnTo>
                                  <a:pt x="4975" y="38476"/>
                                </a:lnTo>
                                <a:lnTo>
                                  <a:pt x="9338" y="34542"/>
                                </a:lnTo>
                                <a:lnTo>
                                  <a:pt x="13089" y="30990"/>
                                </a:lnTo>
                                <a:lnTo>
                                  <a:pt x="16074" y="27688"/>
                                </a:lnTo>
                                <a:lnTo>
                                  <a:pt x="18600" y="24767"/>
                                </a:lnTo>
                                <a:lnTo>
                                  <a:pt x="19672" y="23373"/>
                                </a:lnTo>
                                <a:lnTo>
                                  <a:pt x="20590" y="22103"/>
                                </a:lnTo>
                                <a:lnTo>
                                  <a:pt x="21279" y="20709"/>
                                </a:lnTo>
                                <a:lnTo>
                                  <a:pt x="21892" y="19440"/>
                                </a:lnTo>
                                <a:lnTo>
                                  <a:pt x="22274" y="18170"/>
                                </a:lnTo>
                                <a:lnTo>
                                  <a:pt x="22733" y="16901"/>
                                </a:lnTo>
                                <a:lnTo>
                                  <a:pt x="22963" y="15631"/>
                                </a:lnTo>
                                <a:lnTo>
                                  <a:pt x="22963" y="14236"/>
                                </a:lnTo>
                                <a:lnTo>
                                  <a:pt x="22810" y="12549"/>
                                </a:lnTo>
                                <a:lnTo>
                                  <a:pt x="22580" y="10934"/>
                                </a:lnTo>
                                <a:lnTo>
                                  <a:pt x="22198" y="10054"/>
                                </a:lnTo>
                                <a:lnTo>
                                  <a:pt x="21892" y="9393"/>
                                </a:lnTo>
                                <a:lnTo>
                                  <a:pt x="21356" y="8659"/>
                                </a:lnTo>
                                <a:lnTo>
                                  <a:pt x="20820" y="7999"/>
                                </a:lnTo>
                                <a:lnTo>
                                  <a:pt x="20361" y="7412"/>
                                </a:lnTo>
                                <a:lnTo>
                                  <a:pt x="19672" y="6898"/>
                                </a:lnTo>
                                <a:lnTo>
                                  <a:pt x="18907" y="6384"/>
                                </a:lnTo>
                                <a:lnTo>
                                  <a:pt x="17911" y="6017"/>
                                </a:lnTo>
                                <a:lnTo>
                                  <a:pt x="16993" y="5577"/>
                                </a:lnTo>
                                <a:lnTo>
                                  <a:pt x="15998" y="5504"/>
                                </a:lnTo>
                                <a:lnTo>
                                  <a:pt x="14773" y="5210"/>
                                </a:lnTo>
                                <a:lnTo>
                                  <a:pt x="13472" y="5210"/>
                                </a:lnTo>
                                <a:lnTo>
                                  <a:pt x="11864" y="5357"/>
                                </a:lnTo>
                                <a:lnTo>
                                  <a:pt x="10257" y="5577"/>
                                </a:lnTo>
                                <a:lnTo>
                                  <a:pt x="8803" y="6017"/>
                                </a:lnTo>
                                <a:lnTo>
                                  <a:pt x="7501" y="6458"/>
                                </a:lnTo>
                                <a:lnTo>
                                  <a:pt x="6276" y="7118"/>
                                </a:lnTo>
                                <a:lnTo>
                                  <a:pt x="5128" y="7779"/>
                                </a:lnTo>
                                <a:lnTo>
                                  <a:pt x="4057" y="8513"/>
                                </a:lnTo>
                                <a:lnTo>
                                  <a:pt x="3138" y="9173"/>
                                </a:lnTo>
                                <a:lnTo>
                                  <a:pt x="1148" y="4697"/>
                                </a:lnTo>
                                <a:lnTo>
                                  <a:pt x="2449" y="3669"/>
                                </a:lnTo>
                                <a:lnTo>
                                  <a:pt x="3827" y="2788"/>
                                </a:lnTo>
                                <a:lnTo>
                                  <a:pt x="5358" y="2054"/>
                                </a:lnTo>
                                <a:lnTo>
                                  <a:pt x="7119" y="1394"/>
                                </a:lnTo>
                                <a:lnTo>
                                  <a:pt x="8803" y="807"/>
                                </a:lnTo>
                                <a:lnTo>
                                  <a:pt x="10793" y="367"/>
                                </a:lnTo>
                                <a:lnTo>
                                  <a:pt x="12630" y="147"/>
                                </a:lnTo>
                                <a:lnTo>
                                  <a:pt x="14773"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386" name="Shape 1386"/>
                        <wps:cNvSpPr/>
                        <wps:spPr>
                          <a:xfrm>
                            <a:off x="903569" y="1033742"/>
                            <a:ext cx="16342" cy="47840"/>
                          </a:xfrm>
                          <a:custGeom>
                            <a:avLst/>
                            <a:gdLst/>
                            <a:ahLst/>
                            <a:cxnLst/>
                            <a:rect l="0" t="0" r="0" b="0"/>
                            <a:pathLst>
                              <a:path w="16342" h="47840">
                                <a:moveTo>
                                  <a:pt x="16342" y="0"/>
                                </a:moveTo>
                                <a:lnTo>
                                  <a:pt x="16342" y="4820"/>
                                </a:lnTo>
                                <a:lnTo>
                                  <a:pt x="15385" y="4961"/>
                                </a:lnTo>
                                <a:lnTo>
                                  <a:pt x="14314" y="5181"/>
                                </a:lnTo>
                                <a:lnTo>
                                  <a:pt x="13395" y="5548"/>
                                </a:lnTo>
                                <a:lnTo>
                                  <a:pt x="12477" y="6062"/>
                                </a:lnTo>
                                <a:lnTo>
                                  <a:pt x="11558" y="6869"/>
                                </a:lnTo>
                                <a:lnTo>
                                  <a:pt x="10716" y="7603"/>
                                </a:lnTo>
                                <a:lnTo>
                                  <a:pt x="9951" y="8630"/>
                                </a:lnTo>
                                <a:lnTo>
                                  <a:pt x="9262" y="9731"/>
                                </a:lnTo>
                                <a:lnTo>
                                  <a:pt x="8650" y="11052"/>
                                </a:lnTo>
                                <a:lnTo>
                                  <a:pt x="8114" y="12520"/>
                                </a:lnTo>
                                <a:lnTo>
                                  <a:pt x="7731" y="14061"/>
                                </a:lnTo>
                                <a:lnTo>
                                  <a:pt x="7272" y="15859"/>
                                </a:lnTo>
                                <a:lnTo>
                                  <a:pt x="6889" y="17635"/>
                                </a:lnTo>
                                <a:lnTo>
                                  <a:pt x="6659" y="19661"/>
                                </a:lnTo>
                                <a:lnTo>
                                  <a:pt x="6507" y="21818"/>
                                </a:lnTo>
                                <a:lnTo>
                                  <a:pt x="6507" y="26390"/>
                                </a:lnTo>
                                <a:lnTo>
                                  <a:pt x="6659" y="28423"/>
                                </a:lnTo>
                                <a:lnTo>
                                  <a:pt x="6889" y="30324"/>
                                </a:lnTo>
                                <a:lnTo>
                                  <a:pt x="7195" y="32231"/>
                                </a:lnTo>
                                <a:lnTo>
                                  <a:pt x="7578" y="33875"/>
                                </a:lnTo>
                                <a:lnTo>
                                  <a:pt x="8114" y="35402"/>
                                </a:lnTo>
                                <a:lnTo>
                                  <a:pt x="8650" y="36796"/>
                                </a:lnTo>
                                <a:lnTo>
                                  <a:pt x="9185" y="38066"/>
                                </a:lnTo>
                                <a:lnTo>
                                  <a:pt x="9798" y="39211"/>
                                </a:lnTo>
                                <a:lnTo>
                                  <a:pt x="10640" y="40223"/>
                                </a:lnTo>
                                <a:lnTo>
                                  <a:pt x="11405" y="41111"/>
                                </a:lnTo>
                                <a:lnTo>
                                  <a:pt x="12324" y="41749"/>
                                </a:lnTo>
                                <a:lnTo>
                                  <a:pt x="13242" y="42381"/>
                                </a:lnTo>
                                <a:lnTo>
                                  <a:pt x="14161" y="42763"/>
                                </a:lnTo>
                                <a:lnTo>
                                  <a:pt x="15232" y="43019"/>
                                </a:lnTo>
                                <a:lnTo>
                                  <a:pt x="16304" y="43019"/>
                                </a:lnTo>
                                <a:lnTo>
                                  <a:pt x="16342" y="43014"/>
                                </a:lnTo>
                                <a:lnTo>
                                  <a:pt x="16342" y="47840"/>
                                </a:lnTo>
                                <a:lnTo>
                                  <a:pt x="14161" y="47840"/>
                                </a:lnTo>
                                <a:lnTo>
                                  <a:pt x="12553" y="47459"/>
                                </a:lnTo>
                                <a:lnTo>
                                  <a:pt x="11023" y="46953"/>
                                </a:lnTo>
                                <a:lnTo>
                                  <a:pt x="9415" y="46314"/>
                                </a:lnTo>
                                <a:lnTo>
                                  <a:pt x="8114" y="45426"/>
                                </a:lnTo>
                                <a:lnTo>
                                  <a:pt x="6736" y="44414"/>
                                </a:lnTo>
                                <a:lnTo>
                                  <a:pt x="5588" y="43144"/>
                                </a:lnTo>
                                <a:lnTo>
                                  <a:pt x="4516" y="41749"/>
                                </a:lnTo>
                                <a:lnTo>
                                  <a:pt x="3445" y="40098"/>
                                </a:lnTo>
                                <a:lnTo>
                                  <a:pt x="2526" y="38322"/>
                                </a:lnTo>
                                <a:lnTo>
                                  <a:pt x="1914" y="36415"/>
                                </a:lnTo>
                                <a:lnTo>
                                  <a:pt x="1225" y="34257"/>
                                </a:lnTo>
                                <a:lnTo>
                                  <a:pt x="689" y="31975"/>
                                </a:lnTo>
                                <a:lnTo>
                                  <a:pt x="306" y="29560"/>
                                </a:lnTo>
                                <a:lnTo>
                                  <a:pt x="0" y="26896"/>
                                </a:lnTo>
                                <a:lnTo>
                                  <a:pt x="0" y="21312"/>
                                </a:lnTo>
                                <a:lnTo>
                                  <a:pt x="306" y="18648"/>
                                </a:lnTo>
                                <a:lnTo>
                                  <a:pt x="689" y="16108"/>
                                </a:lnTo>
                                <a:lnTo>
                                  <a:pt x="1225" y="13841"/>
                                </a:lnTo>
                                <a:lnTo>
                                  <a:pt x="1914" y="11640"/>
                                </a:lnTo>
                                <a:lnTo>
                                  <a:pt x="2679" y="9658"/>
                                </a:lnTo>
                                <a:lnTo>
                                  <a:pt x="3597" y="7896"/>
                                </a:lnTo>
                                <a:lnTo>
                                  <a:pt x="4669" y="6209"/>
                                </a:lnTo>
                                <a:lnTo>
                                  <a:pt x="5817" y="4814"/>
                                </a:lnTo>
                                <a:lnTo>
                                  <a:pt x="7195" y="3567"/>
                                </a:lnTo>
                                <a:lnTo>
                                  <a:pt x="8496" y="2393"/>
                                </a:lnTo>
                                <a:lnTo>
                                  <a:pt x="9951" y="1659"/>
                                </a:lnTo>
                                <a:lnTo>
                                  <a:pt x="11558" y="852"/>
                                </a:lnTo>
                                <a:lnTo>
                                  <a:pt x="13242" y="338"/>
                                </a:lnTo>
                                <a:lnTo>
                                  <a:pt x="14926" y="118"/>
                                </a:lnTo>
                                <a:lnTo>
                                  <a:pt x="16342"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387" name="Shape 1387"/>
                        <wps:cNvSpPr/>
                        <wps:spPr>
                          <a:xfrm>
                            <a:off x="919911" y="1033714"/>
                            <a:ext cx="16342" cy="47869"/>
                          </a:xfrm>
                          <a:custGeom>
                            <a:avLst/>
                            <a:gdLst/>
                            <a:ahLst/>
                            <a:cxnLst/>
                            <a:rect l="0" t="0" r="0" b="0"/>
                            <a:pathLst>
                              <a:path w="16342" h="47869">
                                <a:moveTo>
                                  <a:pt x="344" y="0"/>
                                </a:moveTo>
                                <a:lnTo>
                                  <a:pt x="2181" y="147"/>
                                </a:lnTo>
                                <a:lnTo>
                                  <a:pt x="4018" y="367"/>
                                </a:lnTo>
                                <a:lnTo>
                                  <a:pt x="5626" y="881"/>
                                </a:lnTo>
                                <a:lnTo>
                                  <a:pt x="7233" y="1687"/>
                                </a:lnTo>
                                <a:lnTo>
                                  <a:pt x="8535" y="2568"/>
                                </a:lnTo>
                                <a:lnTo>
                                  <a:pt x="9836" y="3596"/>
                                </a:lnTo>
                                <a:lnTo>
                                  <a:pt x="11061" y="4843"/>
                                </a:lnTo>
                                <a:lnTo>
                                  <a:pt x="12209" y="6238"/>
                                </a:lnTo>
                                <a:lnTo>
                                  <a:pt x="13127" y="7779"/>
                                </a:lnTo>
                                <a:lnTo>
                                  <a:pt x="13969" y="9540"/>
                                </a:lnTo>
                                <a:lnTo>
                                  <a:pt x="14735" y="11448"/>
                                </a:lnTo>
                                <a:lnTo>
                                  <a:pt x="15270" y="13576"/>
                                </a:lnTo>
                                <a:lnTo>
                                  <a:pt x="15806" y="15887"/>
                                </a:lnTo>
                                <a:lnTo>
                                  <a:pt x="16036" y="18170"/>
                                </a:lnTo>
                                <a:lnTo>
                                  <a:pt x="16342" y="20834"/>
                                </a:lnTo>
                                <a:lnTo>
                                  <a:pt x="16342" y="26294"/>
                                </a:lnTo>
                                <a:lnTo>
                                  <a:pt x="16036" y="29083"/>
                                </a:lnTo>
                                <a:lnTo>
                                  <a:pt x="15653" y="31621"/>
                                </a:lnTo>
                                <a:lnTo>
                                  <a:pt x="15270" y="33904"/>
                                </a:lnTo>
                                <a:lnTo>
                                  <a:pt x="14582" y="36061"/>
                                </a:lnTo>
                                <a:lnTo>
                                  <a:pt x="13816" y="38095"/>
                                </a:lnTo>
                                <a:lnTo>
                                  <a:pt x="13051" y="40002"/>
                                </a:lnTo>
                                <a:lnTo>
                                  <a:pt x="11979" y="41646"/>
                                </a:lnTo>
                                <a:lnTo>
                                  <a:pt x="10754" y="43048"/>
                                </a:lnTo>
                                <a:lnTo>
                                  <a:pt x="9606" y="44317"/>
                                </a:lnTo>
                                <a:lnTo>
                                  <a:pt x="8152" y="45455"/>
                                </a:lnTo>
                                <a:lnTo>
                                  <a:pt x="6697" y="46343"/>
                                </a:lnTo>
                                <a:lnTo>
                                  <a:pt x="5090" y="46982"/>
                                </a:lnTo>
                                <a:lnTo>
                                  <a:pt x="3406" y="47488"/>
                                </a:lnTo>
                                <a:lnTo>
                                  <a:pt x="1493" y="47869"/>
                                </a:lnTo>
                                <a:lnTo>
                                  <a:pt x="0" y="47869"/>
                                </a:lnTo>
                                <a:lnTo>
                                  <a:pt x="0" y="43043"/>
                                </a:lnTo>
                                <a:lnTo>
                                  <a:pt x="1110" y="42916"/>
                                </a:lnTo>
                                <a:lnTo>
                                  <a:pt x="2335" y="42666"/>
                                </a:lnTo>
                                <a:lnTo>
                                  <a:pt x="3406" y="42285"/>
                                </a:lnTo>
                                <a:lnTo>
                                  <a:pt x="4325" y="41646"/>
                                </a:lnTo>
                                <a:lnTo>
                                  <a:pt x="5243" y="41015"/>
                                </a:lnTo>
                                <a:lnTo>
                                  <a:pt x="6009" y="40127"/>
                                </a:lnTo>
                                <a:lnTo>
                                  <a:pt x="6697" y="38982"/>
                                </a:lnTo>
                                <a:lnTo>
                                  <a:pt x="7310" y="37845"/>
                                </a:lnTo>
                                <a:lnTo>
                                  <a:pt x="7999" y="36575"/>
                                </a:lnTo>
                                <a:lnTo>
                                  <a:pt x="8382" y="35049"/>
                                </a:lnTo>
                                <a:lnTo>
                                  <a:pt x="8917" y="33530"/>
                                </a:lnTo>
                                <a:lnTo>
                                  <a:pt x="9223" y="31747"/>
                                </a:lnTo>
                                <a:lnTo>
                                  <a:pt x="9453" y="29970"/>
                                </a:lnTo>
                                <a:lnTo>
                                  <a:pt x="9759" y="27945"/>
                                </a:lnTo>
                                <a:lnTo>
                                  <a:pt x="9759" y="25912"/>
                                </a:lnTo>
                                <a:lnTo>
                                  <a:pt x="9836" y="23755"/>
                                </a:lnTo>
                                <a:lnTo>
                                  <a:pt x="9759" y="21722"/>
                                </a:lnTo>
                                <a:lnTo>
                                  <a:pt x="9759" y="19689"/>
                                </a:lnTo>
                                <a:lnTo>
                                  <a:pt x="9453" y="17789"/>
                                </a:lnTo>
                                <a:lnTo>
                                  <a:pt x="9223" y="16012"/>
                                </a:lnTo>
                                <a:lnTo>
                                  <a:pt x="8917" y="14384"/>
                                </a:lnTo>
                                <a:lnTo>
                                  <a:pt x="8535" y="12843"/>
                                </a:lnTo>
                                <a:lnTo>
                                  <a:pt x="7999" y="11301"/>
                                </a:lnTo>
                                <a:lnTo>
                                  <a:pt x="7463" y="10054"/>
                                </a:lnTo>
                                <a:lnTo>
                                  <a:pt x="6851" y="8879"/>
                                </a:lnTo>
                                <a:lnTo>
                                  <a:pt x="6009" y="7925"/>
                                </a:lnTo>
                                <a:lnTo>
                                  <a:pt x="5243" y="6972"/>
                                </a:lnTo>
                                <a:lnTo>
                                  <a:pt x="4401" y="6238"/>
                                </a:lnTo>
                                <a:lnTo>
                                  <a:pt x="3406" y="5577"/>
                                </a:lnTo>
                                <a:lnTo>
                                  <a:pt x="2335" y="5210"/>
                                </a:lnTo>
                                <a:lnTo>
                                  <a:pt x="1263" y="4990"/>
                                </a:lnTo>
                                <a:lnTo>
                                  <a:pt x="38" y="4843"/>
                                </a:lnTo>
                                <a:lnTo>
                                  <a:pt x="0" y="4849"/>
                                </a:lnTo>
                                <a:lnTo>
                                  <a:pt x="0" y="29"/>
                                </a:lnTo>
                                <a:lnTo>
                                  <a:pt x="344"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388" name="Shape 1388"/>
                        <wps:cNvSpPr/>
                        <wps:spPr>
                          <a:xfrm>
                            <a:off x="946281" y="1033752"/>
                            <a:ext cx="16342" cy="47831"/>
                          </a:xfrm>
                          <a:custGeom>
                            <a:avLst/>
                            <a:gdLst/>
                            <a:ahLst/>
                            <a:cxnLst/>
                            <a:rect l="0" t="0" r="0" b="0"/>
                            <a:pathLst>
                              <a:path w="16342" h="47831">
                                <a:moveTo>
                                  <a:pt x="16342" y="0"/>
                                </a:moveTo>
                                <a:lnTo>
                                  <a:pt x="16342" y="4811"/>
                                </a:lnTo>
                                <a:lnTo>
                                  <a:pt x="15385" y="4952"/>
                                </a:lnTo>
                                <a:lnTo>
                                  <a:pt x="14313" y="5172"/>
                                </a:lnTo>
                                <a:lnTo>
                                  <a:pt x="13395" y="5539"/>
                                </a:lnTo>
                                <a:lnTo>
                                  <a:pt x="12477" y="6053"/>
                                </a:lnTo>
                                <a:lnTo>
                                  <a:pt x="11481" y="6860"/>
                                </a:lnTo>
                                <a:lnTo>
                                  <a:pt x="10716" y="7594"/>
                                </a:lnTo>
                                <a:lnTo>
                                  <a:pt x="9951" y="8621"/>
                                </a:lnTo>
                                <a:lnTo>
                                  <a:pt x="9261" y="9722"/>
                                </a:lnTo>
                                <a:lnTo>
                                  <a:pt x="8573" y="11043"/>
                                </a:lnTo>
                                <a:lnTo>
                                  <a:pt x="8113" y="12511"/>
                                </a:lnTo>
                                <a:lnTo>
                                  <a:pt x="7654" y="14052"/>
                                </a:lnTo>
                                <a:lnTo>
                                  <a:pt x="7272" y="15849"/>
                                </a:lnTo>
                                <a:lnTo>
                                  <a:pt x="6889" y="17626"/>
                                </a:lnTo>
                                <a:lnTo>
                                  <a:pt x="6659" y="19652"/>
                                </a:lnTo>
                                <a:lnTo>
                                  <a:pt x="6506" y="21809"/>
                                </a:lnTo>
                                <a:lnTo>
                                  <a:pt x="6506" y="26381"/>
                                </a:lnTo>
                                <a:lnTo>
                                  <a:pt x="6659" y="28414"/>
                                </a:lnTo>
                                <a:lnTo>
                                  <a:pt x="6889" y="30314"/>
                                </a:lnTo>
                                <a:lnTo>
                                  <a:pt x="7118" y="32222"/>
                                </a:lnTo>
                                <a:lnTo>
                                  <a:pt x="7578" y="33866"/>
                                </a:lnTo>
                                <a:lnTo>
                                  <a:pt x="8113" y="35392"/>
                                </a:lnTo>
                                <a:lnTo>
                                  <a:pt x="8573" y="36787"/>
                                </a:lnTo>
                                <a:lnTo>
                                  <a:pt x="9109" y="38057"/>
                                </a:lnTo>
                                <a:lnTo>
                                  <a:pt x="9797" y="39201"/>
                                </a:lnTo>
                                <a:lnTo>
                                  <a:pt x="10563" y="40214"/>
                                </a:lnTo>
                                <a:lnTo>
                                  <a:pt x="11405" y="41102"/>
                                </a:lnTo>
                                <a:lnTo>
                                  <a:pt x="12323" y="41740"/>
                                </a:lnTo>
                                <a:lnTo>
                                  <a:pt x="13242" y="42372"/>
                                </a:lnTo>
                                <a:lnTo>
                                  <a:pt x="14160" y="42753"/>
                                </a:lnTo>
                                <a:lnTo>
                                  <a:pt x="15232" y="43010"/>
                                </a:lnTo>
                                <a:lnTo>
                                  <a:pt x="16304" y="43010"/>
                                </a:lnTo>
                                <a:lnTo>
                                  <a:pt x="16342" y="43005"/>
                                </a:lnTo>
                                <a:lnTo>
                                  <a:pt x="16342" y="47831"/>
                                </a:lnTo>
                                <a:lnTo>
                                  <a:pt x="14160" y="47831"/>
                                </a:lnTo>
                                <a:lnTo>
                                  <a:pt x="12553" y="47450"/>
                                </a:lnTo>
                                <a:lnTo>
                                  <a:pt x="11022" y="46944"/>
                                </a:lnTo>
                                <a:lnTo>
                                  <a:pt x="9568" y="46305"/>
                                </a:lnTo>
                                <a:lnTo>
                                  <a:pt x="8113" y="45417"/>
                                </a:lnTo>
                                <a:lnTo>
                                  <a:pt x="6736" y="44404"/>
                                </a:lnTo>
                                <a:lnTo>
                                  <a:pt x="5587" y="43135"/>
                                </a:lnTo>
                                <a:lnTo>
                                  <a:pt x="4516" y="41740"/>
                                </a:lnTo>
                                <a:lnTo>
                                  <a:pt x="3444" y="40089"/>
                                </a:lnTo>
                                <a:lnTo>
                                  <a:pt x="2679" y="38313"/>
                                </a:lnTo>
                                <a:lnTo>
                                  <a:pt x="1837" y="36406"/>
                                </a:lnTo>
                                <a:lnTo>
                                  <a:pt x="1225" y="34248"/>
                                </a:lnTo>
                                <a:lnTo>
                                  <a:pt x="689" y="31965"/>
                                </a:lnTo>
                                <a:lnTo>
                                  <a:pt x="306" y="29551"/>
                                </a:lnTo>
                                <a:lnTo>
                                  <a:pt x="0" y="26887"/>
                                </a:lnTo>
                                <a:lnTo>
                                  <a:pt x="0" y="21303"/>
                                </a:lnTo>
                                <a:lnTo>
                                  <a:pt x="306" y="18638"/>
                                </a:lnTo>
                                <a:lnTo>
                                  <a:pt x="689" y="16099"/>
                                </a:lnTo>
                                <a:lnTo>
                                  <a:pt x="1225" y="13832"/>
                                </a:lnTo>
                                <a:lnTo>
                                  <a:pt x="1837" y="11630"/>
                                </a:lnTo>
                                <a:lnTo>
                                  <a:pt x="2679" y="9649"/>
                                </a:lnTo>
                                <a:lnTo>
                                  <a:pt x="3597" y="7887"/>
                                </a:lnTo>
                                <a:lnTo>
                                  <a:pt x="4669" y="6200"/>
                                </a:lnTo>
                                <a:lnTo>
                                  <a:pt x="5817" y="4805"/>
                                </a:lnTo>
                                <a:lnTo>
                                  <a:pt x="7118" y="3558"/>
                                </a:lnTo>
                                <a:lnTo>
                                  <a:pt x="8496" y="2384"/>
                                </a:lnTo>
                                <a:lnTo>
                                  <a:pt x="9951" y="1650"/>
                                </a:lnTo>
                                <a:lnTo>
                                  <a:pt x="11481" y="843"/>
                                </a:lnTo>
                                <a:lnTo>
                                  <a:pt x="13242" y="329"/>
                                </a:lnTo>
                                <a:lnTo>
                                  <a:pt x="14926" y="109"/>
                                </a:lnTo>
                                <a:lnTo>
                                  <a:pt x="16342" y="0"/>
                                </a:lnTo>
                                <a:close/>
                              </a:path>
                            </a:pathLst>
                          </a:custGeom>
                          <a:ln w="0" cap="rnd">
                            <a:miter lim="127000"/>
                          </a:ln>
                        </wps:spPr>
                        <wps:style>
                          <a:lnRef idx="0">
                            <a:srgbClr val="000000">
                              <a:alpha val="0"/>
                            </a:srgbClr>
                          </a:lnRef>
                          <a:fillRef idx="1">
                            <a:srgbClr val="0A0B0C"/>
                          </a:fillRef>
                          <a:effectRef idx="0">
                            <a:scrgbClr r="0" g="0" b="0"/>
                          </a:effectRef>
                          <a:fontRef idx="none"/>
                        </wps:style>
                        <wps:bodyPr/>
                      </wps:wsp>
                      <wps:wsp>
                        <wps:cNvPr id="1389" name="Shape 1389"/>
                        <wps:cNvSpPr/>
                        <wps:spPr>
                          <a:xfrm>
                            <a:off x="962623" y="1033714"/>
                            <a:ext cx="16342" cy="47869"/>
                          </a:xfrm>
                          <a:custGeom>
                            <a:avLst/>
                            <a:gdLst/>
                            <a:ahLst/>
                            <a:cxnLst/>
                            <a:rect l="0" t="0" r="0" b="0"/>
                            <a:pathLst>
                              <a:path w="16342" h="47869">
                                <a:moveTo>
                                  <a:pt x="498" y="0"/>
                                </a:moveTo>
                                <a:lnTo>
                                  <a:pt x="2335" y="147"/>
                                </a:lnTo>
                                <a:lnTo>
                                  <a:pt x="4019" y="367"/>
                                </a:lnTo>
                                <a:lnTo>
                                  <a:pt x="5626" y="881"/>
                                </a:lnTo>
                                <a:lnTo>
                                  <a:pt x="7234" y="1687"/>
                                </a:lnTo>
                                <a:lnTo>
                                  <a:pt x="8688" y="2568"/>
                                </a:lnTo>
                                <a:lnTo>
                                  <a:pt x="9836" y="3596"/>
                                </a:lnTo>
                                <a:lnTo>
                                  <a:pt x="11138" y="4843"/>
                                </a:lnTo>
                                <a:lnTo>
                                  <a:pt x="12209" y="6238"/>
                                </a:lnTo>
                                <a:lnTo>
                                  <a:pt x="13128" y="7779"/>
                                </a:lnTo>
                                <a:lnTo>
                                  <a:pt x="13970" y="9540"/>
                                </a:lnTo>
                                <a:lnTo>
                                  <a:pt x="14735" y="11448"/>
                                </a:lnTo>
                                <a:lnTo>
                                  <a:pt x="15271" y="13576"/>
                                </a:lnTo>
                                <a:lnTo>
                                  <a:pt x="15807" y="15887"/>
                                </a:lnTo>
                                <a:lnTo>
                                  <a:pt x="16036" y="18170"/>
                                </a:lnTo>
                                <a:lnTo>
                                  <a:pt x="16342" y="20834"/>
                                </a:lnTo>
                                <a:lnTo>
                                  <a:pt x="16342" y="26294"/>
                                </a:lnTo>
                                <a:lnTo>
                                  <a:pt x="16036" y="29083"/>
                                </a:lnTo>
                                <a:lnTo>
                                  <a:pt x="15654" y="31621"/>
                                </a:lnTo>
                                <a:lnTo>
                                  <a:pt x="15271" y="33904"/>
                                </a:lnTo>
                                <a:lnTo>
                                  <a:pt x="14582" y="36061"/>
                                </a:lnTo>
                                <a:lnTo>
                                  <a:pt x="13817" y="38095"/>
                                </a:lnTo>
                                <a:lnTo>
                                  <a:pt x="13051" y="40002"/>
                                </a:lnTo>
                                <a:lnTo>
                                  <a:pt x="11980" y="41646"/>
                                </a:lnTo>
                                <a:lnTo>
                                  <a:pt x="10908" y="43048"/>
                                </a:lnTo>
                                <a:lnTo>
                                  <a:pt x="9607" y="44317"/>
                                </a:lnTo>
                                <a:lnTo>
                                  <a:pt x="8229" y="45455"/>
                                </a:lnTo>
                                <a:lnTo>
                                  <a:pt x="6698" y="46343"/>
                                </a:lnTo>
                                <a:lnTo>
                                  <a:pt x="5090" y="46982"/>
                                </a:lnTo>
                                <a:lnTo>
                                  <a:pt x="3407" y="47488"/>
                                </a:lnTo>
                                <a:lnTo>
                                  <a:pt x="1493" y="47869"/>
                                </a:lnTo>
                                <a:lnTo>
                                  <a:pt x="0" y="47869"/>
                                </a:lnTo>
                                <a:lnTo>
                                  <a:pt x="0" y="43043"/>
                                </a:lnTo>
                                <a:lnTo>
                                  <a:pt x="1110" y="42916"/>
                                </a:lnTo>
                                <a:lnTo>
                                  <a:pt x="2335" y="42666"/>
                                </a:lnTo>
                                <a:lnTo>
                                  <a:pt x="3407" y="42285"/>
                                </a:lnTo>
                                <a:lnTo>
                                  <a:pt x="4325" y="41646"/>
                                </a:lnTo>
                                <a:lnTo>
                                  <a:pt x="5243" y="41015"/>
                                </a:lnTo>
                                <a:lnTo>
                                  <a:pt x="6009" y="40127"/>
                                </a:lnTo>
                                <a:lnTo>
                                  <a:pt x="6775" y="38982"/>
                                </a:lnTo>
                                <a:lnTo>
                                  <a:pt x="7310" y="37845"/>
                                </a:lnTo>
                                <a:lnTo>
                                  <a:pt x="7999" y="36575"/>
                                </a:lnTo>
                                <a:lnTo>
                                  <a:pt x="8535" y="35049"/>
                                </a:lnTo>
                                <a:lnTo>
                                  <a:pt x="8918" y="33530"/>
                                </a:lnTo>
                                <a:lnTo>
                                  <a:pt x="9224" y="31747"/>
                                </a:lnTo>
                                <a:lnTo>
                                  <a:pt x="9454" y="29970"/>
                                </a:lnTo>
                                <a:lnTo>
                                  <a:pt x="9683" y="27945"/>
                                </a:lnTo>
                                <a:lnTo>
                                  <a:pt x="9836" y="25912"/>
                                </a:lnTo>
                                <a:lnTo>
                                  <a:pt x="9836" y="21722"/>
                                </a:lnTo>
                                <a:lnTo>
                                  <a:pt x="9683" y="19689"/>
                                </a:lnTo>
                                <a:lnTo>
                                  <a:pt x="9454" y="17789"/>
                                </a:lnTo>
                                <a:lnTo>
                                  <a:pt x="9224" y="16012"/>
                                </a:lnTo>
                                <a:lnTo>
                                  <a:pt x="8918" y="14384"/>
                                </a:lnTo>
                                <a:lnTo>
                                  <a:pt x="8535" y="12843"/>
                                </a:lnTo>
                                <a:lnTo>
                                  <a:pt x="7999" y="11301"/>
                                </a:lnTo>
                                <a:lnTo>
                                  <a:pt x="7463" y="10054"/>
                                </a:lnTo>
                                <a:lnTo>
                                  <a:pt x="6775" y="8879"/>
                                </a:lnTo>
                                <a:lnTo>
                                  <a:pt x="6162" y="7925"/>
                                </a:lnTo>
                                <a:lnTo>
                                  <a:pt x="5320" y="6972"/>
                                </a:lnTo>
                                <a:lnTo>
                                  <a:pt x="4402" y="6238"/>
                                </a:lnTo>
                                <a:lnTo>
                                  <a:pt x="3483" y="5577"/>
                                </a:lnTo>
                                <a:lnTo>
                                  <a:pt x="2411" y="5210"/>
                                </a:lnTo>
                                <a:lnTo>
                                  <a:pt x="1263" y="4990"/>
                                </a:lnTo>
                                <a:lnTo>
                                  <a:pt x="39" y="4843"/>
                                </a:lnTo>
                                <a:lnTo>
                                  <a:pt x="0" y="4849"/>
                                </a:lnTo>
                                <a:lnTo>
                                  <a:pt x="0" y="38"/>
                                </a:lnTo>
                                <a:lnTo>
                                  <a:pt x="498" y="0"/>
                                </a:lnTo>
                                <a:close/>
                              </a:path>
                            </a:pathLst>
                          </a:custGeom>
                          <a:ln w="0" cap="rnd">
                            <a:miter lim="127000"/>
                          </a:ln>
                        </wps:spPr>
                        <wps:style>
                          <a:lnRef idx="0">
                            <a:srgbClr val="000000">
                              <a:alpha val="0"/>
                            </a:srgbClr>
                          </a:lnRef>
                          <a:fillRef idx="1">
                            <a:srgbClr val="0A0B0C"/>
                          </a:fillRef>
                          <a:effectRef idx="0">
                            <a:scrgbClr r="0" g="0" b="0"/>
                          </a:effectRef>
                          <a:fontRef idx="none"/>
                        </wps:style>
                        <wps:bodyPr/>
                      </wps:wsp>
                      <wps:wsp>
                        <wps:cNvPr id="1390" name="Shape 1390"/>
                        <wps:cNvSpPr/>
                        <wps:spPr>
                          <a:xfrm>
                            <a:off x="984400" y="1033749"/>
                            <a:ext cx="16380" cy="47834"/>
                          </a:xfrm>
                          <a:custGeom>
                            <a:avLst/>
                            <a:gdLst/>
                            <a:ahLst/>
                            <a:cxnLst/>
                            <a:rect l="0" t="0" r="0" b="0"/>
                            <a:pathLst>
                              <a:path w="16380" h="47834">
                                <a:moveTo>
                                  <a:pt x="16380" y="0"/>
                                </a:moveTo>
                                <a:lnTo>
                                  <a:pt x="16380" y="4442"/>
                                </a:lnTo>
                                <a:lnTo>
                                  <a:pt x="15462" y="4588"/>
                                </a:lnTo>
                                <a:lnTo>
                                  <a:pt x="14543" y="4662"/>
                                </a:lnTo>
                                <a:lnTo>
                                  <a:pt x="13548" y="4808"/>
                                </a:lnTo>
                                <a:lnTo>
                                  <a:pt x="12783" y="5028"/>
                                </a:lnTo>
                                <a:lnTo>
                                  <a:pt x="12017" y="5469"/>
                                </a:lnTo>
                                <a:lnTo>
                                  <a:pt x="11328" y="5836"/>
                                </a:lnTo>
                                <a:lnTo>
                                  <a:pt x="10640" y="6203"/>
                                </a:lnTo>
                                <a:lnTo>
                                  <a:pt x="10180" y="6717"/>
                                </a:lnTo>
                                <a:lnTo>
                                  <a:pt x="9644" y="7230"/>
                                </a:lnTo>
                                <a:lnTo>
                                  <a:pt x="9185" y="7890"/>
                                </a:lnTo>
                                <a:lnTo>
                                  <a:pt x="8803" y="8330"/>
                                </a:lnTo>
                                <a:lnTo>
                                  <a:pt x="8573" y="8991"/>
                                </a:lnTo>
                                <a:lnTo>
                                  <a:pt x="8267" y="9725"/>
                                </a:lnTo>
                                <a:lnTo>
                                  <a:pt x="8190" y="10385"/>
                                </a:lnTo>
                                <a:lnTo>
                                  <a:pt x="8037" y="11119"/>
                                </a:lnTo>
                                <a:lnTo>
                                  <a:pt x="8037" y="12660"/>
                                </a:lnTo>
                                <a:lnTo>
                                  <a:pt x="8190" y="13541"/>
                                </a:lnTo>
                                <a:lnTo>
                                  <a:pt x="8420" y="14349"/>
                                </a:lnTo>
                                <a:lnTo>
                                  <a:pt x="8726" y="14936"/>
                                </a:lnTo>
                                <a:lnTo>
                                  <a:pt x="8956" y="15596"/>
                                </a:lnTo>
                                <a:lnTo>
                                  <a:pt x="9491" y="16227"/>
                                </a:lnTo>
                                <a:lnTo>
                                  <a:pt x="10027" y="16866"/>
                                </a:lnTo>
                                <a:lnTo>
                                  <a:pt x="10563" y="17372"/>
                                </a:lnTo>
                                <a:lnTo>
                                  <a:pt x="11864" y="18392"/>
                                </a:lnTo>
                                <a:lnTo>
                                  <a:pt x="13472" y="19148"/>
                                </a:lnTo>
                                <a:lnTo>
                                  <a:pt x="15156" y="19911"/>
                                </a:lnTo>
                                <a:lnTo>
                                  <a:pt x="16380" y="20223"/>
                                </a:lnTo>
                                <a:lnTo>
                                  <a:pt x="16380" y="25274"/>
                                </a:lnTo>
                                <a:lnTo>
                                  <a:pt x="15309" y="24989"/>
                                </a:lnTo>
                                <a:lnTo>
                                  <a:pt x="13319" y="25621"/>
                                </a:lnTo>
                                <a:lnTo>
                                  <a:pt x="11635" y="26508"/>
                                </a:lnTo>
                                <a:lnTo>
                                  <a:pt x="10793" y="26890"/>
                                </a:lnTo>
                                <a:lnTo>
                                  <a:pt x="10180" y="27529"/>
                                </a:lnTo>
                                <a:lnTo>
                                  <a:pt x="9491" y="28035"/>
                                </a:lnTo>
                                <a:lnTo>
                                  <a:pt x="8956" y="28666"/>
                                </a:lnTo>
                                <a:lnTo>
                                  <a:pt x="8420" y="29304"/>
                                </a:lnTo>
                                <a:lnTo>
                                  <a:pt x="7884" y="29935"/>
                                </a:lnTo>
                                <a:lnTo>
                                  <a:pt x="7501" y="30574"/>
                                </a:lnTo>
                                <a:lnTo>
                                  <a:pt x="7272" y="31338"/>
                                </a:lnTo>
                                <a:lnTo>
                                  <a:pt x="6965" y="32093"/>
                                </a:lnTo>
                                <a:lnTo>
                                  <a:pt x="6812" y="32856"/>
                                </a:lnTo>
                                <a:lnTo>
                                  <a:pt x="6736" y="33620"/>
                                </a:lnTo>
                                <a:lnTo>
                                  <a:pt x="6736" y="36159"/>
                                </a:lnTo>
                                <a:lnTo>
                                  <a:pt x="6965" y="37047"/>
                                </a:lnTo>
                                <a:lnTo>
                                  <a:pt x="7272" y="37810"/>
                                </a:lnTo>
                                <a:lnTo>
                                  <a:pt x="7501" y="38566"/>
                                </a:lnTo>
                                <a:lnTo>
                                  <a:pt x="8037" y="39329"/>
                                </a:lnTo>
                                <a:lnTo>
                                  <a:pt x="8573" y="39967"/>
                                </a:lnTo>
                                <a:lnTo>
                                  <a:pt x="9109" y="40598"/>
                                </a:lnTo>
                                <a:lnTo>
                                  <a:pt x="9721" y="41230"/>
                                </a:lnTo>
                                <a:lnTo>
                                  <a:pt x="10563" y="41743"/>
                                </a:lnTo>
                                <a:lnTo>
                                  <a:pt x="11328" y="42250"/>
                                </a:lnTo>
                                <a:lnTo>
                                  <a:pt x="12094" y="42632"/>
                                </a:lnTo>
                                <a:lnTo>
                                  <a:pt x="13089" y="42881"/>
                                </a:lnTo>
                                <a:lnTo>
                                  <a:pt x="14084" y="43138"/>
                                </a:lnTo>
                                <a:lnTo>
                                  <a:pt x="15156" y="43262"/>
                                </a:lnTo>
                                <a:lnTo>
                                  <a:pt x="16380" y="43262"/>
                                </a:lnTo>
                                <a:lnTo>
                                  <a:pt x="16380" y="47834"/>
                                </a:lnTo>
                                <a:lnTo>
                                  <a:pt x="14390" y="47834"/>
                                </a:lnTo>
                                <a:lnTo>
                                  <a:pt x="12553" y="47578"/>
                                </a:lnTo>
                                <a:lnTo>
                                  <a:pt x="10946" y="47328"/>
                                </a:lnTo>
                                <a:lnTo>
                                  <a:pt x="9338" y="46814"/>
                                </a:lnTo>
                                <a:lnTo>
                                  <a:pt x="7884" y="46308"/>
                                </a:lnTo>
                                <a:lnTo>
                                  <a:pt x="6583" y="45677"/>
                                </a:lnTo>
                                <a:lnTo>
                                  <a:pt x="5358" y="44914"/>
                                </a:lnTo>
                                <a:lnTo>
                                  <a:pt x="4363" y="44151"/>
                                </a:lnTo>
                                <a:lnTo>
                                  <a:pt x="3291" y="43262"/>
                                </a:lnTo>
                                <a:lnTo>
                                  <a:pt x="2449" y="42250"/>
                                </a:lnTo>
                                <a:lnTo>
                                  <a:pt x="1684" y="41230"/>
                                </a:lnTo>
                                <a:lnTo>
                                  <a:pt x="1148" y="40092"/>
                                </a:lnTo>
                                <a:lnTo>
                                  <a:pt x="612" y="38947"/>
                                </a:lnTo>
                                <a:lnTo>
                                  <a:pt x="229" y="37810"/>
                                </a:lnTo>
                                <a:lnTo>
                                  <a:pt x="76" y="36540"/>
                                </a:lnTo>
                                <a:lnTo>
                                  <a:pt x="0" y="35396"/>
                                </a:lnTo>
                                <a:lnTo>
                                  <a:pt x="76" y="34251"/>
                                </a:lnTo>
                                <a:lnTo>
                                  <a:pt x="76" y="33238"/>
                                </a:lnTo>
                                <a:lnTo>
                                  <a:pt x="383" y="32225"/>
                                </a:lnTo>
                                <a:lnTo>
                                  <a:pt x="612" y="31338"/>
                                </a:lnTo>
                                <a:lnTo>
                                  <a:pt x="995" y="30318"/>
                                </a:lnTo>
                                <a:lnTo>
                                  <a:pt x="1454" y="29429"/>
                                </a:lnTo>
                                <a:lnTo>
                                  <a:pt x="1990" y="28666"/>
                                </a:lnTo>
                                <a:lnTo>
                                  <a:pt x="2603" y="27910"/>
                                </a:lnTo>
                                <a:lnTo>
                                  <a:pt x="3291" y="27147"/>
                                </a:lnTo>
                                <a:lnTo>
                                  <a:pt x="3904" y="26384"/>
                                </a:lnTo>
                                <a:lnTo>
                                  <a:pt x="4746" y="25753"/>
                                </a:lnTo>
                                <a:lnTo>
                                  <a:pt x="5511" y="25114"/>
                                </a:lnTo>
                                <a:lnTo>
                                  <a:pt x="7501" y="23969"/>
                                </a:lnTo>
                                <a:lnTo>
                                  <a:pt x="9644" y="22957"/>
                                </a:lnTo>
                                <a:lnTo>
                                  <a:pt x="9491" y="22700"/>
                                </a:lnTo>
                                <a:lnTo>
                                  <a:pt x="7654" y="21687"/>
                                </a:lnTo>
                                <a:lnTo>
                                  <a:pt x="6047" y="20674"/>
                                </a:lnTo>
                                <a:lnTo>
                                  <a:pt x="4746" y="19405"/>
                                </a:lnTo>
                                <a:lnTo>
                                  <a:pt x="3674" y="18135"/>
                                </a:lnTo>
                                <a:lnTo>
                                  <a:pt x="2909" y="16741"/>
                                </a:lnTo>
                                <a:lnTo>
                                  <a:pt x="2373" y="15376"/>
                                </a:lnTo>
                                <a:lnTo>
                                  <a:pt x="1990" y="13835"/>
                                </a:lnTo>
                                <a:lnTo>
                                  <a:pt x="1837" y="12294"/>
                                </a:lnTo>
                                <a:lnTo>
                                  <a:pt x="1990" y="11046"/>
                                </a:lnTo>
                                <a:lnTo>
                                  <a:pt x="2067" y="9652"/>
                                </a:lnTo>
                                <a:lnTo>
                                  <a:pt x="2449" y="8478"/>
                                </a:lnTo>
                                <a:lnTo>
                                  <a:pt x="2985" y="7377"/>
                                </a:lnTo>
                                <a:lnTo>
                                  <a:pt x="3674" y="6203"/>
                                </a:lnTo>
                                <a:lnTo>
                                  <a:pt x="4363" y="5175"/>
                                </a:lnTo>
                                <a:lnTo>
                                  <a:pt x="5128" y="4294"/>
                                </a:lnTo>
                                <a:lnTo>
                                  <a:pt x="6200" y="3414"/>
                                </a:lnTo>
                                <a:lnTo>
                                  <a:pt x="7272" y="2680"/>
                                </a:lnTo>
                                <a:lnTo>
                                  <a:pt x="8267" y="2019"/>
                                </a:lnTo>
                                <a:lnTo>
                                  <a:pt x="9644" y="1359"/>
                                </a:lnTo>
                                <a:lnTo>
                                  <a:pt x="10793" y="846"/>
                                </a:lnTo>
                                <a:lnTo>
                                  <a:pt x="12247" y="478"/>
                                </a:lnTo>
                                <a:lnTo>
                                  <a:pt x="13701" y="258"/>
                                </a:lnTo>
                                <a:lnTo>
                                  <a:pt x="15156" y="112"/>
                                </a:lnTo>
                                <a:lnTo>
                                  <a:pt x="16380" y="0"/>
                                </a:lnTo>
                                <a:close/>
                              </a:path>
                            </a:pathLst>
                          </a:custGeom>
                          <a:ln w="0" cap="rnd">
                            <a:miter lim="127000"/>
                          </a:ln>
                        </wps:spPr>
                        <wps:style>
                          <a:lnRef idx="0">
                            <a:srgbClr val="000000">
                              <a:alpha val="0"/>
                            </a:srgbClr>
                          </a:lnRef>
                          <a:fillRef idx="1">
                            <a:srgbClr val="0A0B0C"/>
                          </a:fillRef>
                          <a:effectRef idx="0">
                            <a:scrgbClr r="0" g="0" b="0"/>
                          </a:effectRef>
                          <a:fontRef idx="none"/>
                        </wps:style>
                        <wps:bodyPr/>
                      </wps:wsp>
                      <wps:wsp>
                        <wps:cNvPr id="1391" name="Shape 1391"/>
                        <wps:cNvSpPr/>
                        <wps:spPr>
                          <a:xfrm>
                            <a:off x="1000780" y="1033714"/>
                            <a:ext cx="16227" cy="47869"/>
                          </a:xfrm>
                          <a:custGeom>
                            <a:avLst/>
                            <a:gdLst/>
                            <a:ahLst/>
                            <a:cxnLst/>
                            <a:rect l="0" t="0" r="0" b="0"/>
                            <a:pathLst>
                              <a:path w="16227" h="47869">
                                <a:moveTo>
                                  <a:pt x="383" y="0"/>
                                </a:moveTo>
                                <a:lnTo>
                                  <a:pt x="2067" y="147"/>
                                </a:lnTo>
                                <a:lnTo>
                                  <a:pt x="3674" y="293"/>
                                </a:lnTo>
                                <a:lnTo>
                                  <a:pt x="5128" y="513"/>
                                </a:lnTo>
                                <a:lnTo>
                                  <a:pt x="6430" y="1027"/>
                                </a:lnTo>
                                <a:lnTo>
                                  <a:pt x="7808" y="1541"/>
                                </a:lnTo>
                                <a:lnTo>
                                  <a:pt x="8956" y="2201"/>
                                </a:lnTo>
                                <a:lnTo>
                                  <a:pt x="10027" y="2788"/>
                                </a:lnTo>
                                <a:lnTo>
                                  <a:pt x="10946" y="3596"/>
                                </a:lnTo>
                                <a:lnTo>
                                  <a:pt x="11711" y="4476"/>
                                </a:lnTo>
                                <a:lnTo>
                                  <a:pt x="12400" y="5357"/>
                                </a:lnTo>
                                <a:lnTo>
                                  <a:pt x="13089" y="6238"/>
                                </a:lnTo>
                                <a:lnTo>
                                  <a:pt x="13625" y="7265"/>
                                </a:lnTo>
                                <a:lnTo>
                                  <a:pt x="13855" y="8293"/>
                                </a:lnTo>
                                <a:lnTo>
                                  <a:pt x="14161" y="9320"/>
                                </a:lnTo>
                                <a:lnTo>
                                  <a:pt x="14390" y="10274"/>
                                </a:lnTo>
                                <a:lnTo>
                                  <a:pt x="14390" y="11448"/>
                                </a:lnTo>
                                <a:lnTo>
                                  <a:pt x="14238" y="12989"/>
                                </a:lnTo>
                                <a:lnTo>
                                  <a:pt x="14008" y="14384"/>
                                </a:lnTo>
                                <a:lnTo>
                                  <a:pt x="13472" y="15887"/>
                                </a:lnTo>
                                <a:lnTo>
                                  <a:pt x="12707" y="17282"/>
                                </a:lnTo>
                                <a:lnTo>
                                  <a:pt x="12171" y="18045"/>
                                </a:lnTo>
                                <a:lnTo>
                                  <a:pt x="11635" y="18676"/>
                                </a:lnTo>
                                <a:lnTo>
                                  <a:pt x="10946" y="19315"/>
                                </a:lnTo>
                                <a:lnTo>
                                  <a:pt x="10180" y="19946"/>
                                </a:lnTo>
                                <a:lnTo>
                                  <a:pt x="9339" y="20577"/>
                                </a:lnTo>
                                <a:lnTo>
                                  <a:pt x="8573" y="21216"/>
                                </a:lnTo>
                                <a:lnTo>
                                  <a:pt x="7501" y="21722"/>
                                </a:lnTo>
                                <a:lnTo>
                                  <a:pt x="6430" y="22228"/>
                                </a:lnTo>
                                <a:lnTo>
                                  <a:pt x="6430" y="22485"/>
                                </a:lnTo>
                                <a:lnTo>
                                  <a:pt x="8573" y="23373"/>
                                </a:lnTo>
                                <a:lnTo>
                                  <a:pt x="10563" y="24518"/>
                                </a:lnTo>
                                <a:lnTo>
                                  <a:pt x="11328" y="25149"/>
                                </a:lnTo>
                                <a:lnTo>
                                  <a:pt x="12171" y="25788"/>
                                </a:lnTo>
                                <a:lnTo>
                                  <a:pt x="12936" y="26419"/>
                                </a:lnTo>
                                <a:lnTo>
                                  <a:pt x="13625" y="27182"/>
                                </a:lnTo>
                                <a:lnTo>
                                  <a:pt x="14161" y="27945"/>
                                </a:lnTo>
                                <a:lnTo>
                                  <a:pt x="14620" y="28833"/>
                                </a:lnTo>
                                <a:lnTo>
                                  <a:pt x="15156" y="29589"/>
                                </a:lnTo>
                                <a:lnTo>
                                  <a:pt x="15615" y="30477"/>
                                </a:lnTo>
                                <a:lnTo>
                                  <a:pt x="15845" y="31497"/>
                                </a:lnTo>
                                <a:lnTo>
                                  <a:pt x="15998" y="32385"/>
                                </a:lnTo>
                                <a:lnTo>
                                  <a:pt x="16075" y="33398"/>
                                </a:lnTo>
                                <a:lnTo>
                                  <a:pt x="16227" y="34418"/>
                                </a:lnTo>
                                <a:lnTo>
                                  <a:pt x="16075" y="35937"/>
                                </a:lnTo>
                                <a:lnTo>
                                  <a:pt x="15845" y="37331"/>
                                </a:lnTo>
                                <a:lnTo>
                                  <a:pt x="15462" y="38733"/>
                                </a:lnTo>
                                <a:lnTo>
                                  <a:pt x="14926" y="40002"/>
                                </a:lnTo>
                                <a:lnTo>
                                  <a:pt x="14238" y="41140"/>
                                </a:lnTo>
                                <a:lnTo>
                                  <a:pt x="13472" y="42285"/>
                                </a:lnTo>
                                <a:lnTo>
                                  <a:pt x="12553" y="43297"/>
                                </a:lnTo>
                                <a:lnTo>
                                  <a:pt x="11482" y="44186"/>
                                </a:lnTo>
                                <a:lnTo>
                                  <a:pt x="10257" y="45073"/>
                                </a:lnTo>
                                <a:lnTo>
                                  <a:pt x="8956" y="45712"/>
                                </a:lnTo>
                                <a:lnTo>
                                  <a:pt x="7655" y="46343"/>
                                </a:lnTo>
                                <a:lnTo>
                                  <a:pt x="6200" y="46982"/>
                                </a:lnTo>
                                <a:lnTo>
                                  <a:pt x="4746" y="47363"/>
                                </a:lnTo>
                                <a:lnTo>
                                  <a:pt x="3138" y="47613"/>
                                </a:lnTo>
                                <a:lnTo>
                                  <a:pt x="1455" y="47869"/>
                                </a:lnTo>
                                <a:lnTo>
                                  <a:pt x="0" y="47869"/>
                                </a:lnTo>
                                <a:lnTo>
                                  <a:pt x="0" y="43297"/>
                                </a:lnTo>
                                <a:lnTo>
                                  <a:pt x="1072" y="43297"/>
                                </a:lnTo>
                                <a:lnTo>
                                  <a:pt x="2067" y="43173"/>
                                </a:lnTo>
                                <a:lnTo>
                                  <a:pt x="2985" y="43048"/>
                                </a:lnTo>
                                <a:lnTo>
                                  <a:pt x="3980" y="42666"/>
                                </a:lnTo>
                                <a:lnTo>
                                  <a:pt x="4746" y="42410"/>
                                </a:lnTo>
                                <a:lnTo>
                                  <a:pt x="5511" y="42028"/>
                                </a:lnTo>
                                <a:lnTo>
                                  <a:pt x="6353" y="41521"/>
                                </a:lnTo>
                                <a:lnTo>
                                  <a:pt x="6965" y="41015"/>
                                </a:lnTo>
                                <a:lnTo>
                                  <a:pt x="7501" y="40377"/>
                                </a:lnTo>
                                <a:lnTo>
                                  <a:pt x="8037" y="39746"/>
                                </a:lnTo>
                                <a:lnTo>
                                  <a:pt x="8573" y="39107"/>
                                </a:lnTo>
                                <a:lnTo>
                                  <a:pt x="8803" y="38351"/>
                                </a:lnTo>
                                <a:lnTo>
                                  <a:pt x="9262" y="37588"/>
                                </a:lnTo>
                                <a:lnTo>
                                  <a:pt x="9339" y="36825"/>
                                </a:lnTo>
                                <a:lnTo>
                                  <a:pt x="9492" y="35937"/>
                                </a:lnTo>
                                <a:lnTo>
                                  <a:pt x="9645" y="35049"/>
                                </a:lnTo>
                                <a:lnTo>
                                  <a:pt x="9492" y="34036"/>
                                </a:lnTo>
                                <a:lnTo>
                                  <a:pt x="9339" y="33148"/>
                                </a:lnTo>
                                <a:lnTo>
                                  <a:pt x="9109" y="32260"/>
                                </a:lnTo>
                                <a:lnTo>
                                  <a:pt x="8803" y="31373"/>
                                </a:lnTo>
                                <a:lnTo>
                                  <a:pt x="8420" y="30609"/>
                                </a:lnTo>
                                <a:lnTo>
                                  <a:pt x="7884" y="29845"/>
                                </a:lnTo>
                                <a:lnTo>
                                  <a:pt x="7348" y="29214"/>
                                </a:lnTo>
                                <a:lnTo>
                                  <a:pt x="6736" y="28577"/>
                                </a:lnTo>
                                <a:lnTo>
                                  <a:pt x="6047" y="27945"/>
                                </a:lnTo>
                                <a:lnTo>
                                  <a:pt x="5128" y="27432"/>
                                </a:lnTo>
                                <a:lnTo>
                                  <a:pt x="4363" y="26925"/>
                                </a:lnTo>
                                <a:lnTo>
                                  <a:pt x="3444" y="26543"/>
                                </a:lnTo>
                                <a:lnTo>
                                  <a:pt x="1301" y="25656"/>
                                </a:lnTo>
                                <a:lnTo>
                                  <a:pt x="0" y="25309"/>
                                </a:lnTo>
                                <a:lnTo>
                                  <a:pt x="0" y="20258"/>
                                </a:lnTo>
                                <a:lnTo>
                                  <a:pt x="765" y="20452"/>
                                </a:lnTo>
                                <a:lnTo>
                                  <a:pt x="2373" y="19946"/>
                                </a:lnTo>
                                <a:lnTo>
                                  <a:pt x="3674" y="19183"/>
                                </a:lnTo>
                                <a:lnTo>
                                  <a:pt x="4975" y="18295"/>
                                </a:lnTo>
                                <a:lnTo>
                                  <a:pt x="6047" y="17407"/>
                                </a:lnTo>
                                <a:lnTo>
                                  <a:pt x="6965" y="16262"/>
                                </a:lnTo>
                                <a:lnTo>
                                  <a:pt x="7655" y="14970"/>
                                </a:lnTo>
                                <a:lnTo>
                                  <a:pt x="7884" y="14236"/>
                                </a:lnTo>
                                <a:lnTo>
                                  <a:pt x="8037" y="13576"/>
                                </a:lnTo>
                                <a:lnTo>
                                  <a:pt x="8190" y="12843"/>
                                </a:lnTo>
                                <a:lnTo>
                                  <a:pt x="8190" y="12109"/>
                                </a:lnTo>
                                <a:lnTo>
                                  <a:pt x="8037" y="10714"/>
                                </a:lnTo>
                                <a:lnTo>
                                  <a:pt x="7808" y="9320"/>
                                </a:lnTo>
                                <a:lnTo>
                                  <a:pt x="7501" y="8659"/>
                                </a:lnTo>
                                <a:lnTo>
                                  <a:pt x="7119" y="7999"/>
                                </a:lnTo>
                                <a:lnTo>
                                  <a:pt x="6736" y="7485"/>
                                </a:lnTo>
                                <a:lnTo>
                                  <a:pt x="6353" y="6898"/>
                                </a:lnTo>
                                <a:lnTo>
                                  <a:pt x="5817" y="6384"/>
                                </a:lnTo>
                                <a:lnTo>
                                  <a:pt x="5128" y="6017"/>
                                </a:lnTo>
                                <a:lnTo>
                                  <a:pt x="4440" y="5504"/>
                                </a:lnTo>
                                <a:lnTo>
                                  <a:pt x="3827" y="5210"/>
                                </a:lnTo>
                                <a:lnTo>
                                  <a:pt x="2909" y="4843"/>
                                </a:lnTo>
                                <a:lnTo>
                                  <a:pt x="2067" y="4697"/>
                                </a:lnTo>
                                <a:lnTo>
                                  <a:pt x="1072" y="4623"/>
                                </a:lnTo>
                                <a:lnTo>
                                  <a:pt x="0" y="4476"/>
                                </a:lnTo>
                                <a:lnTo>
                                  <a:pt x="0" y="35"/>
                                </a:lnTo>
                                <a:lnTo>
                                  <a:pt x="383" y="0"/>
                                </a:lnTo>
                                <a:close/>
                              </a:path>
                            </a:pathLst>
                          </a:custGeom>
                          <a:ln w="0" cap="rnd">
                            <a:miter lim="127000"/>
                          </a:ln>
                        </wps:spPr>
                        <wps:style>
                          <a:lnRef idx="0">
                            <a:srgbClr val="000000">
                              <a:alpha val="0"/>
                            </a:srgbClr>
                          </a:lnRef>
                          <a:fillRef idx="1">
                            <a:srgbClr val="0A0B0C"/>
                          </a:fillRef>
                          <a:effectRef idx="0">
                            <a:scrgbClr r="0" g="0" b="0"/>
                          </a:effectRef>
                          <a:fontRef idx="none"/>
                        </wps:style>
                        <wps:bodyPr/>
                      </wps:wsp>
                      <wps:wsp>
                        <wps:cNvPr id="1392" name="Shape 1392"/>
                        <wps:cNvSpPr/>
                        <wps:spPr>
                          <a:xfrm>
                            <a:off x="241000" y="1144277"/>
                            <a:ext cx="63065" cy="29956"/>
                          </a:xfrm>
                          <a:custGeom>
                            <a:avLst/>
                            <a:gdLst/>
                            <a:ahLst/>
                            <a:cxnLst/>
                            <a:rect l="0" t="0" r="0" b="0"/>
                            <a:pathLst>
                              <a:path w="63065" h="29956">
                                <a:moveTo>
                                  <a:pt x="59100" y="0"/>
                                </a:moveTo>
                                <a:lnTo>
                                  <a:pt x="63065" y="12314"/>
                                </a:lnTo>
                                <a:lnTo>
                                  <a:pt x="3973" y="29956"/>
                                </a:lnTo>
                                <a:lnTo>
                                  <a:pt x="0" y="17517"/>
                                </a:lnTo>
                                <a:lnTo>
                                  <a:pt x="5910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393" name="Shape 1393"/>
                        <wps:cNvSpPr/>
                        <wps:spPr>
                          <a:xfrm>
                            <a:off x="248800" y="1164333"/>
                            <a:ext cx="72717" cy="58635"/>
                          </a:xfrm>
                          <a:custGeom>
                            <a:avLst/>
                            <a:gdLst/>
                            <a:ahLst/>
                            <a:cxnLst/>
                            <a:rect l="0" t="0" r="0" b="0"/>
                            <a:pathLst>
                              <a:path w="72717" h="58635">
                                <a:moveTo>
                                  <a:pt x="57508" y="0"/>
                                </a:moveTo>
                                <a:lnTo>
                                  <a:pt x="62009" y="10913"/>
                                </a:lnTo>
                                <a:lnTo>
                                  <a:pt x="43500" y="29061"/>
                                </a:lnTo>
                                <a:lnTo>
                                  <a:pt x="40324" y="32107"/>
                                </a:lnTo>
                                <a:lnTo>
                                  <a:pt x="36626" y="35533"/>
                                </a:lnTo>
                                <a:lnTo>
                                  <a:pt x="32922" y="39085"/>
                                </a:lnTo>
                                <a:lnTo>
                                  <a:pt x="29355" y="42131"/>
                                </a:lnTo>
                                <a:lnTo>
                                  <a:pt x="29485" y="42263"/>
                                </a:lnTo>
                                <a:lnTo>
                                  <a:pt x="31865" y="41243"/>
                                </a:lnTo>
                                <a:lnTo>
                                  <a:pt x="34636" y="39974"/>
                                </a:lnTo>
                                <a:lnTo>
                                  <a:pt x="37545" y="38579"/>
                                </a:lnTo>
                                <a:lnTo>
                                  <a:pt x="40852" y="37185"/>
                                </a:lnTo>
                                <a:lnTo>
                                  <a:pt x="44289" y="35658"/>
                                </a:lnTo>
                                <a:lnTo>
                                  <a:pt x="47863" y="34014"/>
                                </a:lnTo>
                                <a:lnTo>
                                  <a:pt x="51690" y="32488"/>
                                </a:lnTo>
                                <a:lnTo>
                                  <a:pt x="55663" y="30962"/>
                                </a:lnTo>
                                <a:lnTo>
                                  <a:pt x="68354" y="26140"/>
                                </a:lnTo>
                                <a:lnTo>
                                  <a:pt x="72717" y="36678"/>
                                </a:lnTo>
                                <a:lnTo>
                                  <a:pt x="15209" y="58635"/>
                                </a:lnTo>
                                <a:lnTo>
                                  <a:pt x="10578" y="47591"/>
                                </a:lnTo>
                                <a:lnTo>
                                  <a:pt x="28559" y="29824"/>
                                </a:lnTo>
                                <a:lnTo>
                                  <a:pt x="31865" y="26646"/>
                                </a:lnTo>
                                <a:lnTo>
                                  <a:pt x="35700" y="23226"/>
                                </a:lnTo>
                                <a:lnTo>
                                  <a:pt x="39665" y="19800"/>
                                </a:lnTo>
                                <a:lnTo>
                                  <a:pt x="43232" y="16879"/>
                                </a:lnTo>
                                <a:lnTo>
                                  <a:pt x="43232" y="16754"/>
                                </a:lnTo>
                                <a:lnTo>
                                  <a:pt x="40990" y="17767"/>
                                </a:lnTo>
                                <a:lnTo>
                                  <a:pt x="38341" y="18911"/>
                                </a:lnTo>
                                <a:lnTo>
                                  <a:pt x="35562" y="20049"/>
                                </a:lnTo>
                                <a:lnTo>
                                  <a:pt x="32394" y="21444"/>
                                </a:lnTo>
                                <a:lnTo>
                                  <a:pt x="29087" y="22845"/>
                                </a:lnTo>
                                <a:lnTo>
                                  <a:pt x="25390" y="24240"/>
                                </a:lnTo>
                                <a:lnTo>
                                  <a:pt x="21417" y="25891"/>
                                </a:lnTo>
                                <a:lnTo>
                                  <a:pt x="17322" y="27542"/>
                                </a:lnTo>
                                <a:lnTo>
                                  <a:pt x="4363" y="32363"/>
                                </a:lnTo>
                                <a:lnTo>
                                  <a:pt x="0" y="21825"/>
                                </a:lnTo>
                                <a:lnTo>
                                  <a:pt x="57508"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394" name="Shape 1394"/>
                        <wps:cNvSpPr/>
                        <wps:spPr>
                          <a:xfrm>
                            <a:off x="269559" y="1216966"/>
                            <a:ext cx="34835" cy="44331"/>
                          </a:xfrm>
                          <a:custGeom>
                            <a:avLst/>
                            <a:gdLst/>
                            <a:ahLst/>
                            <a:cxnLst/>
                            <a:rect l="0" t="0" r="0" b="0"/>
                            <a:pathLst>
                              <a:path w="34835" h="44331">
                                <a:moveTo>
                                  <a:pt x="34835" y="0"/>
                                </a:moveTo>
                                <a:lnTo>
                                  <a:pt x="34835" y="14610"/>
                                </a:lnTo>
                                <a:lnTo>
                                  <a:pt x="14543" y="24657"/>
                                </a:lnTo>
                                <a:lnTo>
                                  <a:pt x="14942" y="25670"/>
                                </a:lnTo>
                                <a:lnTo>
                                  <a:pt x="15470" y="26690"/>
                                </a:lnTo>
                                <a:lnTo>
                                  <a:pt x="16128" y="27702"/>
                                </a:lnTo>
                                <a:lnTo>
                                  <a:pt x="16786" y="28591"/>
                                </a:lnTo>
                                <a:lnTo>
                                  <a:pt x="17712" y="29478"/>
                                </a:lnTo>
                                <a:lnTo>
                                  <a:pt x="18639" y="30242"/>
                                </a:lnTo>
                                <a:lnTo>
                                  <a:pt x="19695" y="30748"/>
                                </a:lnTo>
                                <a:lnTo>
                                  <a:pt x="20889" y="31254"/>
                                </a:lnTo>
                                <a:lnTo>
                                  <a:pt x="22343" y="31636"/>
                                </a:lnTo>
                                <a:lnTo>
                                  <a:pt x="23798" y="31761"/>
                                </a:lnTo>
                                <a:lnTo>
                                  <a:pt x="25382" y="31893"/>
                                </a:lnTo>
                                <a:lnTo>
                                  <a:pt x="27235" y="31761"/>
                                </a:lnTo>
                                <a:lnTo>
                                  <a:pt x="29217" y="31511"/>
                                </a:lnTo>
                                <a:lnTo>
                                  <a:pt x="31199" y="31004"/>
                                </a:lnTo>
                                <a:lnTo>
                                  <a:pt x="33450" y="30366"/>
                                </a:lnTo>
                                <a:lnTo>
                                  <a:pt x="34835" y="29876"/>
                                </a:lnTo>
                                <a:lnTo>
                                  <a:pt x="34835" y="43655"/>
                                </a:lnTo>
                                <a:lnTo>
                                  <a:pt x="33710" y="43818"/>
                                </a:lnTo>
                                <a:lnTo>
                                  <a:pt x="31858" y="44075"/>
                                </a:lnTo>
                                <a:lnTo>
                                  <a:pt x="30143" y="44200"/>
                                </a:lnTo>
                                <a:lnTo>
                                  <a:pt x="28559" y="44331"/>
                                </a:lnTo>
                                <a:lnTo>
                                  <a:pt x="26837" y="44200"/>
                                </a:lnTo>
                                <a:lnTo>
                                  <a:pt x="25252" y="44075"/>
                                </a:lnTo>
                                <a:lnTo>
                                  <a:pt x="23798" y="43818"/>
                                </a:lnTo>
                                <a:lnTo>
                                  <a:pt x="22343" y="43436"/>
                                </a:lnTo>
                                <a:lnTo>
                                  <a:pt x="20889" y="43062"/>
                                </a:lnTo>
                                <a:lnTo>
                                  <a:pt x="19565" y="42549"/>
                                </a:lnTo>
                                <a:lnTo>
                                  <a:pt x="18508" y="42042"/>
                                </a:lnTo>
                                <a:lnTo>
                                  <a:pt x="17452" y="41535"/>
                                </a:lnTo>
                                <a:lnTo>
                                  <a:pt x="16526" y="41029"/>
                                </a:lnTo>
                                <a:lnTo>
                                  <a:pt x="15470" y="40266"/>
                                </a:lnTo>
                                <a:lnTo>
                                  <a:pt x="13487" y="38872"/>
                                </a:lnTo>
                                <a:lnTo>
                                  <a:pt x="11635" y="36964"/>
                                </a:lnTo>
                                <a:lnTo>
                                  <a:pt x="9782" y="34938"/>
                                </a:lnTo>
                                <a:lnTo>
                                  <a:pt x="7930" y="32648"/>
                                </a:lnTo>
                                <a:lnTo>
                                  <a:pt x="6215" y="29985"/>
                                </a:lnTo>
                                <a:lnTo>
                                  <a:pt x="4631" y="26939"/>
                                </a:lnTo>
                                <a:lnTo>
                                  <a:pt x="3177" y="24275"/>
                                </a:lnTo>
                                <a:lnTo>
                                  <a:pt x="1982" y="21611"/>
                                </a:lnTo>
                                <a:lnTo>
                                  <a:pt x="926" y="19197"/>
                                </a:lnTo>
                                <a:lnTo>
                                  <a:pt x="0" y="17172"/>
                                </a:lnTo>
                                <a:lnTo>
                                  <a:pt x="34835"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395" name="Shape 1395"/>
                        <wps:cNvSpPr/>
                        <wps:spPr>
                          <a:xfrm>
                            <a:off x="304394" y="1207484"/>
                            <a:ext cx="31001" cy="53138"/>
                          </a:xfrm>
                          <a:custGeom>
                            <a:avLst/>
                            <a:gdLst/>
                            <a:ahLst/>
                            <a:cxnLst/>
                            <a:rect l="0" t="0" r="0" b="0"/>
                            <a:pathLst>
                              <a:path w="31001" h="53138">
                                <a:moveTo>
                                  <a:pt x="19236" y="0"/>
                                </a:moveTo>
                                <a:lnTo>
                                  <a:pt x="20950" y="2282"/>
                                </a:lnTo>
                                <a:lnTo>
                                  <a:pt x="22803" y="4821"/>
                                </a:lnTo>
                                <a:lnTo>
                                  <a:pt x="24655" y="7867"/>
                                </a:lnTo>
                                <a:lnTo>
                                  <a:pt x="26507" y="11169"/>
                                </a:lnTo>
                                <a:lnTo>
                                  <a:pt x="27962" y="13958"/>
                                </a:lnTo>
                                <a:lnTo>
                                  <a:pt x="29018" y="16497"/>
                                </a:lnTo>
                                <a:lnTo>
                                  <a:pt x="29944" y="19036"/>
                                </a:lnTo>
                                <a:lnTo>
                                  <a:pt x="30472" y="21444"/>
                                </a:lnTo>
                                <a:lnTo>
                                  <a:pt x="30870" y="23733"/>
                                </a:lnTo>
                                <a:lnTo>
                                  <a:pt x="31001" y="25891"/>
                                </a:lnTo>
                                <a:lnTo>
                                  <a:pt x="30870" y="28048"/>
                                </a:lnTo>
                                <a:lnTo>
                                  <a:pt x="30472" y="30073"/>
                                </a:lnTo>
                                <a:lnTo>
                                  <a:pt x="30205" y="31476"/>
                                </a:lnTo>
                                <a:lnTo>
                                  <a:pt x="29676" y="32745"/>
                                </a:lnTo>
                                <a:lnTo>
                                  <a:pt x="29148" y="34014"/>
                                </a:lnTo>
                                <a:lnTo>
                                  <a:pt x="28490" y="35284"/>
                                </a:lnTo>
                                <a:lnTo>
                                  <a:pt x="27832" y="36547"/>
                                </a:lnTo>
                                <a:lnTo>
                                  <a:pt x="26905" y="37816"/>
                                </a:lnTo>
                                <a:lnTo>
                                  <a:pt x="25979" y="38960"/>
                                </a:lnTo>
                                <a:lnTo>
                                  <a:pt x="24923" y="40105"/>
                                </a:lnTo>
                                <a:lnTo>
                                  <a:pt x="23729" y="41243"/>
                                </a:lnTo>
                                <a:lnTo>
                                  <a:pt x="22405" y="42388"/>
                                </a:lnTo>
                                <a:lnTo>
                                  <a:pt x="21088" y="43533"/>
                                </a:lnTo>
                                <a:lnTo>
                                  <a:pt x="19496" y="44670"/>
                                </a:lnTo>
                                <a:lnTo>
                                  <a:pt x="17912" y="45690"/>
                                </a:lnTo>
                                <a:lnTo>
                                  <a:pt x="16197" y="46703"/>
                                </a:lnTo>
                                <a:lnTo>
                                  <a:pt x="14344" y="47716"/>
                                </a:lnTo>
                                <a:lnTo>
                                  <a:pt x="12492" y="48736"/>
                                </a:lnTo>
                                <a:lnTo>
                                  <a:pt x="10380" y="49748"/>
                                </a:lnTo>
                                <a:lnTo>
                                  <a:pt x="8397" y="50636"/>
                                </a:lnTo>
                                <a:lnTo>
                                  <a:pt x="6415" y="51399"/>
                                </a:lnTo>
                                <a:lnTo>
                                  <a:pt x="4432" y="52031"/>
                                </a:lnTo>
                                <a:lnTo>
                                  <a:pt x="2442" y="52544"/>
                                </a:lnTo>
                                <a:lnTo>
                                  <a:pt x="597" y="53051"/>
                                </a:lnTo>
                                <a:lnTo>
                                  <a:pt x="0" y="53138"/>
                                </a:lnTo>
                                <a:lnTo>
                                  <a:pt x="0" y="39359"/>
                                </a:lnTo>
                                <a:lnTo>
                                  <a:pt x="1125" y="38960"/>
                                </a:lnTo>
                                <a:lnTo>
                                  <a:pt x="3636" y="37948"/>
                                </a:lnTo>
                                <a:lnTo>
                                  <a:pt x="6415" y="36547"/>
                                </a:lnTo>
                                <a:lnTo>
                                  <a:pt x="8527" y="35533"/>
                                </a:lnTo>
                                <a:lnTo>
                                  <a:pt x="10380" y="34521"/>
                                </a:lnTo>
                                <a:lnTo>
                                  <a:pt x="12094" y="33376"/>
                                </a:lnTo>
                                <a:lnTo>
                                  <a:pt x="13686" y="32231"/>
                                </a:lnTo>
                                <a:lnTo>
                                  <a:pt x="15141" y="31093"/>
                                </a:lnTo>
                                <a:lnTo>
                                  <a:pt x="16327" y="29949"/>
                                </a:lnTo>
                                <a:lnTo>
                                  <a:pt x="17513" y="28811"/>
                                </a:lnTo>
                                <a:lnTo>
                                  <a:pt x="18440" y="27667"/>
                                </a:lnTo>
                                <a:lnTo>
                                  <a:pt x="19106" y="26397"/>
                                </a:lnTo>
                                <a:lnTo>
                                  <a:pt x="19764" y="25127"/>
                                </a:lnTo>
                                <a:lnTo>
                                  <a:pt x="20162" y="23982"/>
                                </a:lnTo>
                                <a:lnTo>
                                  <a:pt x="20292" y="22713"/>
                                </a:lnTo>
                                <a:lnTo>
                                  <a:pt x="20292" y="21444"/>
                                </a:lnTo>
                                <a:lnTo>
                                  <a:pt x="20162" y="20181"/>
                                </a:lnTo>
                                <a:lnTo>
                                  <a:pt x="19764" y="18912"/>
                                </a:lnTo>
                                <a:lnTo>
                                  <a:pt x="19106" y="17510"/>
                                </a:lnTo>
                                <a:lnTo>
                                  <a:pt x="18440" y="16373"/>
                                </a:lnTo>
                                <a:lnTo>
                                  <a:pt x="17651" y="15353"/>
                                </a:lnTo>
                                <a:lnTo>
                                  <a:pt x="0" y="24092"/>
                                </a:lnTo>
                                <a:lnTo>
                                  <a:pt x="0" y="9482"/>
                                </a:lnTo>
                                <a:lnTo>
                                  <a:pt x="19236"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396" name="Shape 1396"/>
                        <wps:cNvSpPr/>
                        <wps:spPr>
                          <a:xfrm>
                            <a:off x="293885" y="1247208"/>
                            <a:ext cx="59888" cy="41881"/>
                          </a:xfrm>
                          <a:custGeom>
                            <a:avLst/>
                            <a:gdLst/>
                            <a:ahLst/>
                            <a:cxnLst/>
                            <a:rect l="0" t="0" r="0" b="0"/>
                            <a:pathLst>
                              <a:path w="59888" h="41881">
                                <a:moveTo>
                                  <a:pt x="52877" y="0"/>
                                </a:moveTo>
                                <a:lnTo>
                                  <a:pt x="59888" y="11169"/>
                                </a:lnTo>
                                <a:lnTo>
                                  <a:pt x="7004" y="41881"/>
                                </a:lnTo>
                                <a:lnTo>
                                  <a:pt x="0" y="30712"/>
                                </a:lnTo>
                                <a:lnTo>
                                  <a:pt x="52877"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397" name="Shape 1397"/>
                        <wps:cNvSpPr/>
                        <wps:spPr>
                          <a:xfrm>
                            <a:off x="304723" y="1280096"/>
                            <a:ext cx="41908" cy="50874"/>
                          </a:xfrm>
                          <a:custGeom>
                            <a:avLst/>
                            <a:gdLst/>
                            <a:ahLst/>
                            <a:cxnLst/>
                            <a:rect l="0" t="0" r="0" b="0"/>
                            <a:pathLst>
                              <a:path w="41908" h="50874">
                                <a:moveTo>
                                  <a:pt x="41908" y="0"/>
                                </a:moveTo>
                                <a:lnTo>
                                  <a:pt x="41908" y="11244"/>
                                </a:lnTo>
                                <a:lnTo>
                                  <a:pt x="41250" y="11532"/>
                                </a:lnTo>
                                <a:lnTo>
                                  <a:pt x="29347" y="16478"/>
                                </a:lnTo>
                                <a:lnTo>
                                  <a:pt x="34904" y="24352"/>
                                </a:lnTo>
                                <a:lnTo>
                                  <a:pt x="41908" y="17719"/>
                                </a:lnTo>
                                <a:lnTo>
                                  <a:pt x="41908" y="33929"/>
                                </a:lnTo>
                                <a:lnTo>
                                  <a:pt x="25512" y="50874"/>
                                </a:lnTo>
                                <a:lnTo>
                                  <a:pt x="18110" y="40468"/>
                                </a:lnTo>
                                <a:lnTo>
                                  <a:pt x="27893" y="30443"/>
                                </a:lnTo>
                                <a:lnTo>
                                  <a:pt x="20889" y="20544"/>
                                </a:lnTo>
                                <a:lnTo>
                                  <a:pt x="7540" y="25871"/>
                                </a:lnTo>
                                <a:lnTo>
                                  <a:pt x="0" y="15590"/>
                                </a:lnTo>
                                <a:lnTo>
                                  <a:pt x="41908"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398" name="Shape 1398"/>
                        <wps:cNvSpPr/>
                        <wps:spPr>
                          <a:xfrm>
                            <a:off x="346632" y="1273604"/>
                            <a:ext cx="26706" cy="40421"/>
                          </a:xfrm>
                          <a:custGeom>
                            <a:avLst/>
                            <a:gdLst/>
                            <a:ahLst/>
                            <a:cxnLst/>
                            <a:rect l="0" t="0" r="0" b="0"/>
                            <a:pathLst>
                              <a:path w="26706" h="40421">
                                <a:moveTo>
                                  <a:pt x="17452" y="0"/>
                                </a:moveTo>
                                <a:lnTo>
                                  <a:pt x="26706" y="12821"/>
                                </a:lnTo>
                                <a:lnTo>
                                  <a:pt x="0" y="40421"/>
                                </a:lnTo>
                                <a:lnTo>
                                  <a:pt x="0" y="24211"/>
                                </a:lnTo>
                                <a:lnTo>
                                  <a:pt x="2380" y="21957"/>
                                </a:lnTo>
                                <a:lnTo>
                                  <a:pt x="4631" y="19675"/>
                                </a:lnTo>
                                <a:lnTo>
                                  <a:pt x="7272" y="17260"/>
                                </a:lnTo>
                                <a:lnTo>
                                  <a:pt x="10050" y="14722"/>
                                </a:lnTo>
                                <a:lnTo>
                                  <a:pt x="12561" y="12439"/>
                                </a:lnTo>
                                <a:lnTo>
                                  <a:pt x="12431" y="12182"/>
                                </a:lnTo>
                                <a:lnTo>
                                  <a:pt x="9254" y="13584"/>
                                </a:lnTo>
                                <a:lnTo>
                                  <a:pt x="5687" y="15228"/>
                                </a:lnTo>
                                <a:lnTo>
                                  <a:pt x="2250" y="16754"/>
                                </a:lnTo>
                                <a:lnTo>
                                  <a:pt x="0" y="17736"/>
                                </a:lnTo>
                                <a:lnTo>
                                  <a:pt x="0" y="6492"/>
                                </a:lnTo>
                                <a:lnTo>
                                  <a:pt x="17452"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399" name="Shape 1399"/>
                        <wps:cNvSpPr/>
                        <wps:spPr>
                          <a:xfrm>
                            <a:off x="335525" y="1299620"/>
                            <a:ext cx="73904" cy="68410"/>
                          </a:xfrm>
                          <a:custGeom>
                            <a:avLst/>
                            <a:gdLst/>
                            <a:ahLst/>
                            <a:cxnLst/>
                            <a:rect l="0" t="0" r="0" b="0"/>
                            <a:pathLst>
                              <a:path w="73904" h="68410">
                                <a:moveTo>
                                  <a:pt x="47726" y="0"/>
                                </a:moveTo>
                                <a:lnTo>
                                  <a:pt x="55525" y="9268"/>
                                </a:lnTo>
                                <a:lnTo>
                                  <a:pt x="43761" y="31989"/>
                                </a:lnTo>
                                <a:lnTo>
                                  <a:pt x="41648" y="35790"/>
                                </a:lnTo>
                                <a:lnTo>
                                  <a:pt x="39398" y="40105"/>
                                </a:lnTo>
                                <a:lnTo>
                                  <a:pt x="36887" y="44552"/>
                                </a:lnTo>
                                <a:lnTo>
                                  <a:pt x="34506" y="48486"/>
                                </a:lnTo>
                                <a:lnTo>
                                  <a:pt x="34636" y="48611"/>
                                </a:lnTo>
                                <a:lnTo>
                                  <a:pt x="36619" y="46959"/>
                                </a:lnTo>
                                <a:lnTo>
                                  <a:pt x="38739" y="44934"/>
                                </a:lnTo>
                                <a:lnTo>
                                  <a:pt x="41120" y="42776"/>
                                </a:lnTo>
                                <a:lnTo>
                                  <a:pt x="43761" y="40362"/>
                                </a:lnTo>
                                <a:lnTo>
                                  <a:pt x="46539" y="37948"/>
                                </a:lnTo>
                                <a:lnTo>
                                  <a:pt x="49578" y="35416"/>
                                </a:lnTo>
                                <a:lnTo>
                                  <a:pt x="52617" y="32745"/>
                                </a:lnTo>
                                <a:lnTo>
                                  <a:pt x="55923" y="30205"/>
                                </a:lnTo>
                                <a:lnTo>
                                  <a:pt x="66364" y="21832"/>
                                </a:lnTo>
                                <a:lnTo>
                                  <a:pt x="73904" y="30587"/>
                                </a:lnTo>
                                <a:lnTo>
                                  <a:pt x="26308" y="68410"/>
                                </a:lnTo>
                                <a:lnTo>
                                  <a:pt x="18378" y="59274"/>
                                </a:lnTo>
                                <a:lnTo>
                                  <a:pt x="29745" y="37060"/>
                                </a:lnTo>
                                <a:lnTo>
                                  <a:pt x="31865" y="33001"/>
                                </a:lnTo>
                                <a:lnTo>
                                  <a:pt x="34376" y="28562"/>
                                </a:lnTo>
                                <a:lnTo>
                                  <a:pt x="37017" y="24247"/>
                                </a:lnTo>
                                <a:lnTo>
                                  <a:pt x="39665" y="20438"/>
                                </a:lnTo>
                                <a:lnTo>
                                  <a:pt x="39528" y="20306"/>
                                </a:lnTo>
                                <a:lnTo>
                                  <a:pt x="37683" y="21957"/>
                                </a:lnTo>
                                <a:lnTo>
                                  <a:pt x="35563" y="23733"/>
                                </a:lnTo>
                                <a:lnTo>
                                  <a:pt x="33320" y="25766"/>
                                </a:lnTo>
                                <a:lnTo>
                                  <a:pt x="30802" y="27923"/>
                                </a:lnTo>
                                <a:lnTo>
                                  <a:pt x="28031" y="30205"/>
                                </a:lnTo>
                                <a:lnTo>
                                  <a:pt x="24992" y="32745"/>
                                </a:lnTo>
                                <a:lnTo>
                                  <a:pt x="21815" y="35416"/>
                                </a:lnTo>
                                <a:lnTo>
                                  <a:pt x="18248" y="38205"/>
                                </a:lnTo>
                                <a:lnTo>
                                  <a:pt x="7540" y="46710"/>
                                </a:lnTo>
                                <a:lnTo>
                                  <a:pt x="0" y="37948"/>
                                </a:lnTo>
                                <a:lnTo>
                                  <a:pt x="47726"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00" name="Shape 1400"/>
                        <wps:cNvSpPr/>
                        <wps:spPr>
                          <a:xfrm>
                            <a:off x="382722" y="1347467"/>
                            <a:ext cx="53413" cy="51025"/>
                          </a:xfrm>
                          <a:custGeom>
                            <a:avLst/>
                            <a:gdLst/>
                            <a:ahLst/>
                            <a:cxnLst/>
                            <a:rect l="0" t="0" r="0" b="0"/>
                            <a:pathLst>
                              <a:path w="53413" h="51025">
                                <a:moveTo>
                                  <a:pt x="44021" y="0"/>
                                </a:moveTo>
                                <a:lnTo>
                                  <a:pt x="53413" y="9268"/>
                                </a:lnTo>
                                <a:lnTo>
                                  <a:pt x="9522" y="51025"/>
                                </a:lnTo>
                                <a:lnTo>
                                  <a:pt x="0" y="41756"/>
                                </a:lnTo>
                                <a:lnTo>
                                  <a:pt x="44021"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01" name="Shape 1401"/>
                        <wps:cNvSpPr/>
                        <wps:spPr>
                          <a:xfrm>
                            <a:off x="401361" y="1363208"/>
                            <a:ext cx="72051" cy="70561"/>
                          </a:xfrm>
                          <a:custGeom>
                            <a:avLst/>
                            <a:gdLst/>
                            <a:ahLst/>
                            <a:cxnLst/>
                            <a:rect l="0" t="0" r="0" b="0"/>
                            <a:pathLst>
                              <a:path w="72051" h="70561">
                                <a:moveTo>
                                  <a:pt x="41380" y="0"/>
                                </a:moveTo>
                                <a:lnTo>
                                  <a:pt x="50504" y="7867"/>
                                </a:lnTo>
                                <a:lnTo>
                                  <a:pt x="42306" y="32107"/>
                                </a:lnTo>
                                <a:lnTo>
                                  <a:pt x="40982" y="36040"/>
                                </a:lnTo>
                                <a:lnTo>
                                  <a:pt x="39267" y="40737"/>
                                </a:lnTo>
                                <a:lnTo>
                                  <a:pt x="37545" y="45434"/>
                                </a:lnTo>
                                <a:lnTo>
                                  <a:pt x="35830" y="49749"/>
                                </a:lnTo>
                                <a:lnTo>
                                  <a:pt x="35961" y="49881"/>
                                </a:lnTo>
                                <a:lnTo>
                                  <a:pt x="37545" y="47848"/>
                                </a:lnTo>
                                <a:lnTo>
                                  <a:pt x="39398" y="45565"/>
                                </a:lnTo>
                                <a:lnTo>
                                  <a:pt x="41510" y="43151"/>
                                </a:lnTo>
                                <a:lnTo>
                                  <a:pt x="43630" y="40355"/>
                                </a:lnTo>
                                <a:lnTo>
                                  <a:pt x="46011" y="37567"/>
                                </a:lnTo>
                                <a:lnTo>
                                  <a:pt x="48652" y="34646"/>
                                </a:lnTo>
                                <a:lnTo>
                                  <a:pt x="51300" y="31600"/>
                                </a:lnTo>
                                <a:lnTo>
                                  <a:pt x="54071" y="28555"/>
                                </a:lnTo>
                                <a:lnTo>
                                  <a:pt x="63195" y="18779"/>
                                </a:lnTo>
                                <a:lnTo>
                                  <a:pt x="72051" y="26398"/>
                                </a:lnTo>
                                <a:lnTo>
                                  <a:pt x="30809" y="70561"/>
                                </a:lnTo>
                                <a:lnTo>
                                  <a:pt x="21555" y="62694"/>
                                </a:lnTo>
                                <a:lnTo>
                                  <a:pt x="29355" y="39086"/>
                                </a:lnTo>
                                <a:lnTo>
                                  <a:pt x="30809" y="34771"/>
                                </a:lnTo>
                                <a:lnTo>
                                  <a:pt x="32654" y="30081"/>
                                </a:lnTo>
                                <a:lnTo>
                                  <a:pt x="34506" y="25384"/>
                                </a:lnTo>
                                <a:lnTo>
                                  <a:pt x="36489" y="21319"/>
                                </a:lnTo>
                                <a:lnTo>
                                  <a:pt x="36359" y="21194"/>
                                </a:lnTo>
                                <a:lnTo>
                                  <a:pt x="34774" y="22970"/>
                                </a:lnTo>
                                <a:lnTo>
                                  <a:pt x="33052" y="25128"/>
                                </a:lnTo>
                                <a:lnTo>
                                  <a:pt x="31069" y="27410"/>
                                </a:lnTo>
                                <a:lnTo>
                                  <a:pt x="28957" y="29949"/>
                                </a:lnTo>
                                <a:lnTo>
                                  <a:pt x="26576" y="32613"/>
                                </a:lnTo>
                                <a:lnTo>
                                  <a:pt x="23928" y="35533"/>
                                </a:lnTo>
                                <a:lnTo>
                                  <a:pt x="21157" y="38579"/>
                                </a:lnTo>
                                <a:lnTo>
                                  <a:pt x="18111" y="41882"/>
                                </a:lnTo>
                                <a:lnTo>
                                  <a:pt x="8864" y="51781"/>
                                </a:lnTo>
                                <a:lnTo>
                                  <a:pt x="0" y="44164"/>
                                </a:lnTo>
                                <a:lnTo>
                                  <a:pt x="4138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02" name="Shape 1402"/>
                        <wps:cNvSpPr/>
                        <wps:spPr>
                          <a:xfrm>
                            <a:off x="440628" y="1400136"/>
                            <a:ext cx="62399" cy="53564"/>
                          </a:xfrm>
                          <a:custGeom>
                            <a:avLst/>
                            <a:gdLst/>
                            <a:ahLst/>
                            <a:cxnLst/>
                            <a:rect l="0" t="0" r="0" b="0"/>
                            <a:pathLst>
                              <a:path w="62399" h="53564">
                                <a:moveTo>
                                  <a:pt x="38869" y="0"/>
                                </a:moveTo>
                                <a:lnTo>
                                  <a:pt x="40714" y="0"/>
                                </a:lnTo>
                                <a:lnTo>
                                  <a:pt x="42696" y="133"/>
                                </a:lnTo>
                                <a:lnTo>
                                  <a:pt x="44687" y="514"/>
                                </a:lnTo>
                                <a:lnTo>
                                  <a:pt x="46669" y="1145"/>
                                </a:lnTo>
                                <a:lnTo>
                                  <a:pt x="48782" y="1908"/>
                                </a:lnTo>
                                <a:lnTo>
                                  <a:pt x="50894" y="2921"/>
                                </a:lnTo>
                                <a:lnTo>
                                  <a:pt x="53015" y="4190"/>
                                </a:lnTo>
                                <a:lnTo>
                                  <a:pt x="55127" y="5585"/>
                                </a:lnTo>
                                <a:lnTo>
                                  <a:pt x="56452" y="6605"/>
                                </a:lnTo>
                                <a:lnTo>
                                  <a:pt x="57638" y="7742"/>
                                </a:lnTo>
                                <a:lnTo>
                                  <a:pt x="58832" y="8887"/>
                                </a:lnTo>
                                <a:lnTo>
                                  <a:pt x="59751" y="9900"/>
                                </a:lnTo>
                                <a:lnTo>
                                  <a:pt x="60677" y="11045"/>
                                </a:lnTo>
                                <a:lnTo>
                                  <a:pt x="61343" y="11933"/>
                                </a:lnTo>
                                <a:lnTo>
                                  <a:pt x="62001" y="12953"/>
                                </a:lnTo>
                                <a:lnTo>
                                  <a:pt x="62399" y="13708"/>
                                </a:lnTo>
                                <a:lnTo>
                                  <a:pt x="54331" y="20313"/>
                                </a:lnTo>
                                <a:lnTo>
                                  <a:pt x="53543" y="18787"/>
                                </a:lnTo>
                                <a:lnTo>
                                  <a:pt x="52349" y="17011"/>
                                </a:lnTo>
                                <a:lnTo>
                                  <a:pt x="51560" y="16123"/>
                                </a:lnTo>
                                <a:lnTo>
                                  <a:pt x="50764" y="15235"/>
                                </a:lnTo>
                                <a:lnTo>
                                  <a:pt x="49708" y="14347"/>
                                </a:lnTo>
                                <a:lnTo>
                                  <a:pt x="48652" y="13459"/>
                                </a:lnTo>
                                <a:lnTo>
                                  <a:pt x="47725" y="12953"/>
                                </a:lnTo>
                                <a:lnTo>
                                  <a:pt x="46929" y="12439"/>
                                </a:lnTo>
                                <a:lnTo>
                                  <a:pt x="46133" y="11933"/>
                                </a:lnTo>
                                <a:lnTo>
                                  <a:pt x="45345" y="11683"/>
                                </a:lnTo>
                                <a:lnTo>
                                  <a:pt x="44549" y="11426"/>
                                </a:lnTo>
                                <a:lnTo>
                                  <a:pt x="43761" y="11302"/>
                                </a:lnTo>
                                <a:lnTo>
                                  <a:pt x="43094" y="11170"/>
                                </a:lnTo>
                                <a:lnTo>
                                  <a:pt x="42306" y="11170"/>
                                </a:lnTo>
                                <a:lnTo>
                                  <a:pt x="41640" y="11302"/>
                                </a:lnTo>
                                <a:lnTo>
                                  <a:pt x="40982" y="11426"/>
                                </a:lnTo>
                                <a:lnTo>
                                  <a:pt x="40454" y="11551"/>
                                </a:lnTo>
                                <a:lnTo>
                                  <a:pt x="39788" y="11808"/>
                                </a:lnTo>
                                <a:lnTo>
                                  <a:pt x="39260" y="12057"/>
                                </a:lnTo>
                                <a:lnTo>
                                  <a:pt x="38732" y="12439"/>
                                </a:lnTo>
                                <a:lnTo>
                                  <a:pt x="38333" y="12821"/>
                                </a:lnTo>
                                <a:lnTo>
                                  <a:pt x="37943" y="13327"/>
                                </a:lnTo>
                                <a:lnTo>
                                  <a:pt x="37277" y="14347"/>
                                </a:lnTo>
                                <a:lnTo>
                                  <a:pt x="36749" y="15484"/>
                                </a:lnTo>
                                <a:lnTo>
                                  <a:pt x="36619" y="15998"/>
                                </a:lnTo>
                                <a:lnTo>
                                  <a:pt x="36619" y="18024"/>
                                </a:lnTo>
                                <a:lnTo>
                                  <a:pt x="36887" y="19550"/>
                                </a:lnTo>
                                <a:lnTo>
                                  <a:pt x="37545" y="21451"/>
                                </a:lnTo>
                                <a:lnTo>
                                  <a:pt x="38471" y="23609"/>
                                </a:lnTo>
                                <a:lnTo>
                                  <a:pt x="39527" y="26272"/>
                                </a:lnTo>
                                <a:lnTo>
                                  <a:pt x="40324" y="27923"/>
                                </a:lnTo>
                                <a:lnTo>
                                  <a:pt x="40852" y="29575"/>
                                </a:lnTo>
                                <a:lnTo>
                                  <a:pt x="41380" y="31101"/>
                                </a:lnTo>
                                <a:lnTo>
                                  <a:pt x="41778" y="32620"/>
                                </a:lnTo>
                                <a:lnTo>
                                  <a:pt x="42038" y="34147"/>
                                </a:lnTo>
                                <a:lnTo>
                                  <a:pt x="42168" y="35541"/>
                                </a:lnTo>
                                <a:lnTo>
                                  <a:pt x="42168" y="38205"/>
                                </a:lnTo>
                                <a:lnTo>
                                  <a:pt x="42038" y="39474"/>
                                </a:lnTo>
                                <a:lnTo>
                                  <a:pt x="41778" y="40744"/>
                                </a:lnTo>
                                <a:lnTo>
                                  <a:pt x="41380" y="41889"/>
                                </a:lnTo>
                                <a:lnTo>
                                  <a:pt x="40982" y="43026"/>
                                </a:lnTo>
                                <a:lnTo>
                                  <a:pt x="40584" y="44171"/>
                                </a:lnTo>
                                <a:lnTo>
                                  <a:pt x="39925" y="45184"/>
                                </a:lnTo>
                                <a:lnTo>
                                  <a:pt x="39260" y="46072"/>
                                </a:lnTo>
                                <a:lnTo>
                                  <a:pt x="38601" y="47092"/>
                                </a:lnTo>
                                <a:lnTo>
                                  <a:pt x="37277" y="48611"/>
                                </a:lnTo>
                                <a:lnTo>
                                  <a:pt x="35823" y="49881"/>
                                </a:lnTo>
                                <a:lnTo>
                                  <a:pt x="34238" y="51026"/>
                                </a:lnTo>
                                <a:lnTo>
                                  <a:pt x="32524" y="51913"/>
                                </a:lnTo>
                                <a:lnTo>
                                  <a:pt x="30801" y="52677"/>
                                </a:lnTo>
                                <a:lnTo>
                                  <a:pt x="28949" y="53183"/>
                                </a:lnTo>
                                <a:lnTo>
                                  <a:pt x="27097" y="53432"/>
                                </a:lnTo>
                                <a:lnTo>
                                  <a:pt x="25252" y="53564"/>
                                </a:lnTo>
                                <a:lnTo>
                                  <a:pt x="23270" y="53564"/>
                                </a:lnTo>
                                <a:lnTo>
                                  <a:pt x="21287" y="53308"/>
                                </a:lnTo>
                                <a:lnTo>
                                  <a:pt x="19167" y="52801"/>
                                </a:lnTo>
                                <a:lnTo>
                                  <a:pt x="17184" y="52163"/>
                                </a:lnTo>
                                <a:lnTo>
                                  <a:pt x="15072" y="51275"/>
                                </a:lnTo>
                                <a:lnTo>
                                  <a:pt x="13089" y="50262"/>
                                </a:lnTo>
                                <a:lnTo>
                                  <a:pt x="10969" y="49117"/>
                                </a:lnTo>
                                <a:lnTo>
                                  <a:pt x="8986" y="47723"/>
                                </a:lnTo>
                                <a:lnTo>
                                  <a:pt x="7402" y="46454"/>
                                </a:lnTo>
                                <a:lnTo>
                                  <a:pt x="5817" y="45059"/>
                                </a:lnTo>
                                <a:lnTo>
                                  <a:pt x="4493" y="43790"/>
                                </a:lnTo>
                                <a:lnTo>
                                  <a:pt x="3307" y="42395"/>
                                </a:lnTo>
                                <a:lnTo>
                                  <a:pt x="2113" y="41125"/>
                                </a:lnTo>
                                <a:lnTo>
                                  <a:pt x="1186" y="39981"/>
                                </a:lnTo>
                                <a:lnTo>
                                  <a:pt x="528" y="38843"/>
                                </a:lnTo>
                                <a:lnTo>
                                  <a:pt x="0" y="37948"/>
                                </a:lnTo>
                                <a:lnTo>
                                  <a:pt x="7930" y="31226"/>
                                </a:lnTo>
                                <a:lnTo>
                                  <a:pt x="8458" y="32371"/>
                                </a:lnTo>
                                <a:lnTo>
                                  <a:pt x="9254" y="33383"/>
                                </a:lnTo>
                                <a:lnTo>
                                  <a:pt x="10043" y="34528"/>
                                </a:lnTo>
                                <a:lnTo>
                                  <a:pt x="11107" y="35666"/>
                                </a:lnTo>
                                <a:lnTo>
                                  <a:pt x="12033" y="36810"/>
                                </a:lnTo>
                                <a:lnTo>
                                  <a:pt x="13219" y="37823"/>
                                </a:lnTo>
                                <a:lnTo>
                                  <a:pt x="14275" y="38843"/>
                                </a:lnTo>
                                <a:lnTo>
                                  <a:pt x="15470" y="39856"/>
                                </a:lnTo>
                                <a:lnTo>
                                  <a:pt x="16388" y="40487"/>
                                </a:lnTo>
                                <a:lnTo>
                                  <a:pt x="17314" y="41001"/>
                                </a:lnTo>
                                <a:lnTo>
                                  <a:pt x="18241" y="41508"/>
                                </a:lnTo>
                                <a:lnTo>
                                  <a:pt x="19036" y="41889"/>
                                </a:lnTo>
                                <a:lnTo>
                                  <a:pt x="19963" y="42139"/>
                                </a:lnTo>
                                <a:lnTo>
                                  <a:pt x="20751" y="42395"/>
                                </a:lnTo>
                                <a:lnTo>
                                  <a:pt x="21547" y="42520"/>
                                </a:lnTo>
                                <a:lnTo>
                                  <a:pt x="23002" y="42520"/>
                                </a:lnTo>
                                <a:lnTo>
                                  <a:pt x="23798" y="42395"/>
                                </a:lnTo>
                                <a:lnTo>
                                  <a:pt x="24456" y="42139"/>
                                </a:lnTo>
                                <a:lnTo>
                                  <a:pt x="25114" y="41889"/>
                                </a:lnTo>
                                <a:lnTo>
                                  <a:pt x="25642" y="41508"/>
                                </a:lnTo>
                                <a:lnTo>
                                  <a:pt x="26178" y="41125"/>
                                </a:lnTo>
                                <a:lnTo>
                                  <a:pt x="26706" y="40744"/>
                                </a:lnTo>
                                <a:lnTo>
                                  <a:pt x="27235" y="40105"/>
                                </a:lnTo>
                                <a:lnTo>
                                  <a:pt x="27763" y="39474"/>
                                </a:lnTo>
                                <a:lnTo>
                                  <a:pt x="28161" y="38843"/>
                                </a:lnTo>
                                <a:lnTo>
                                  <a:pt x="28421" y="38205"/>
                                </a:lnTo>
                                <a:lnTo>
                                  <a:pt x="28689" y="37574"/>
                                </a:lnTo>
                                <a:lnTo>
                                  <a:pt x="28819" y="36810"/>
                                </a:lnTo>
                                <a:lnTo>
                                  <a:pt x="28819" y="34653"/>
                                </a:lnTo>
                                <a:lnTo>
                                  <a:pt x="28551" y="33002"/>
                                </a:lnTo>
                                <a:lnTo>
                                  <a:pt x="28023" y="31351"/>
                                </a:lnTo>
                                <a:lnTo>
                                  <a:pt x="27235" y="29318"/>
                                </a:lnTo>
                                <a:lnTo>
                                  <a:pt x="26438" y="27160"/>
                                </a:lnTo>
                                <a:lnTo>
                                  <a:pt x="25642" y="25516"/>
                                </a:lnTo>
                                <a:lnTo>
                                  <a:pt x="24984" y="23740"/>
                                </a:lnTo>
                                <a:lnTo>
                                  <a:pt x="24456" y="22089"/>
                                </a:lnTo>
                                <a:lnTo>
                                  <a:pt x="24058" y="20563"/>
                                </a:lnTo>
                                <a:lnTo>
                                  <a:pt x="23798" y="19044"/>
                                </a:lnTo>
                                <a:lnTo>
                                  <a:pt x="23660" y="17518"/>
                                </a:lnTo>
                                <a:lnTo>
                                  <a:pt x="23530" y="16123"/>
                                </a:lnTo>
                                <a:lnTo>
                                  <a:pt x="23660" y="14853"/>
                                </a:lnTo>
                                <a:lnTo>
                                  <a:pt x="23660" y="13584"/>
                                </a:lnTo>
                                <a:lnTo>
                                  <a:pt x="23928" y="12314"/>
                                </a:lnTo>
                                <a:lnTo>
                                  <a:pt x="24188" y="11170"/>
                                </a:lnTo>
                                <a:lnTo>
                                  <a:pt x="24586" y="10157"/>
                                </a:lnTo>
                                <a:lnTo>
                                  <a:pt x="24984" y="9144"/>
                                </a:lnTo>
                                <a:lnTo>
                                  <a:pt x="25512" y="8124"/>
                                </a:lnTo>
                                <a:lnTo>
                                  <a:pt x="26040" y="7236"/>
                                </a:lnTo>
                                <a:lnTo>
                                  <a:pt x="26706" y="6472"/>
                                </a:lnTo>
                                <a:lnTo>
                                  <a:pt x="27893" y="5079"/>
                                </a:lnTo>
                                <a:lnTo>
                                  <a:pt x="29217" y="3941"/>
                                </a:lnTo>
                                <a:lnTo>
                                  <a:pt x="30534" y="2796"/>
                                </a:lnTo>
                                <a:lnTo>
                                  <a:pt x="32126" y="1908"/>
                                </a:lnTo>
                                <a:lnTo>
                                  <a:pt x="33710" y="1145"/>
                                </a:lnTo>
                                <a:lnTo>
                                  <a:pt x="35295" y="639"/>
                                </a:lnTo>
                                <a:lnTo>
                                  <a:pt x="37147" y="257"/>
                                </a:lnTo>
                                <a:lnTo>
                                  <a:pt x="38869"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03" name="Shape 1403"/>
                        <wps:cNvSpPr/>
                        <wps:spPr>
                          <a:xfrm>
                            <a:off x="481610" y="1414608"/>
                            <a:ext cx="56314" cy="62826"/>
                          </a:xfrm>
                          <a:custGeom>
                            <a:avLst/>
                            <a:gdLst/>
                            <a:ahLst/>
                            <a:cxnLst/>
                            <a:rect l="0" t="0" r="0" b="0"/>
                            <a:pathLst>
                              <a:path w="56314" h="62826">
                                <a:moveTo>
                                  <a:pt x="24984" y="0"/>
                                </a:moveTo>
                                <a:lnTo>
                                  <a:pt x="56314" y="20812"/>
                                </a:lnTo>
                                <a:lnTo>
                                  <a:pt x="50106" y="29574"/>
                                </a:lnTo>
                                <a:lnTo>
                                  <a:pt x="39925" y="22845"/>
                                </a:lnTo>
                                <a:lnTo>
                                  <a:pt x="11106" y="62826"/>
                                </a:lnTo>
                                <a:lnTo>
                                  <a:pt x="0" y="55465"/>
                                </a:lnTo>
                                <a:lnTo>
                                  <a:pt x="28819" y="15360"/>
                                </a:lnTo>
                                <a:lnTo>
                                  <a:pt x="18769" y="8755"/>
                                </a:lnTo>
                                <a:lnTo>
                                  <a:pt x="24984"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04" name="Shape 1404"/>
                        <wps:cNvSpPr/>
                        <wps:spPr>
                          <a:xfrm>
                            <a:off x="509633" y="1437960"/>
                            <a:ext cx="44289" cy="57116"/>
                          </a:xfrm>
                          <a:custGeom>
                            <a:avLst/>
                            <a:gdLst/>
                            <a:ahLst/>
                            <a:cxnLst/>
                            <a:rect l="0" t="0" r="0" b="0"/>
                            <a:pathLst>
                              <a:path w="44289" h="57116">
                                <a:moveTo>
                                  <a:pt x="32922" y="0"/>
                                </a:moveTo>
                                <a:lnTo>
                                  <a:pt x="44289" y="6854"/>
                                </a:lnTo>
                                <a:lnTo>
                                  <a:pt x="11505" y="57116"/>
                                </a:lnTo>
                                <a:lnTo>
                                  <a:pt x="0" y="50262"/>
                                </a:lnTo>
                                <a:lnTo>
                                  <a:pt x="32922"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05" name="Shape 1405"/>
                        <wps:cNvSpPr/>
                        <wps:spPr>
                          <a:xfrm>
                            <a:off x="538850" y="1447734"/>
                            <a:ext cx="52884" cy="63839"/>
                          </a:xfrm>
                          <a:custGeom>
                            <a:avLst/>
                            <a:gdLst/>
                            <a:ahLst/>
                            <a:cxnLst/>
                            <a:rect l="0" t="0" r="0" b="0"/>
                            <a:pathLst>
                              <a:path w="52884" h="63839">
                                <a:moveTo>
                                  <a:pt x="19702" y="0"/>
                                </a:moveTo>
                                <a:lnTo>
                                  <a:pt x="52884" y="18024"/>
                                </a:lnTo>
                                <a:lnTo>
                                  <a:pt x="47465" y="27285"/>
                                </a:lnTo>
                                <a:lnTo>
                                  <a:pt x="36619" y="21451"/>
                                </a:lnTo>
                                <a:lnTo>
                                  <a:pt x="11635" y="63839"/>
                                </a:lnTo>
                                <a:lnTo>
                                  <a:pt x="0" y="57491"/>
                                </a:lnTo>
                                <a:lnTo>
                                  <a:pt x="24992" y="15103"/>
                                </a:lnTo>
                                <a:lnTo>
                                  <a:pt x="14283" y="9261"/>
                                </a:lnTo>
                                <a:lnTo>
                                  <a:pt x="19702"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06" name="Shape 1406"/>
                        <wps:cNvSpPr/>
                        <wps:spPr>
                          <a:xfrm>
                            <a:off x="574413" y="1467659"/>
                            <a:ext cx="57110" cy="64726"/>
                          </a:xfrm>
                          <a:custGeom>
                            <a:avLst/>
                            <a:gdLst/>
                            <a:ahLst/>
                            <a:cxnLst/>
                            <a:rect l="0" t="0" r="0" b="0"/>
                            <a:pathLst>
                              <a:path w="57110" h="64726">
                                <a:moveTo>
                                  <a:pt x="20889" y="0"/>
                                </a:moveTo>
                                <a:lnTo>
                                  <a:pt x="33052" y="5710"/>
                                </a:lnTo>
                                <a:lnTo>
                                  <a:pt x="15339" y="40363"/>
                                </a:lnTo>
                                <a:lnTo>
                                  <a:pt x="14674" y="41757"/>
                                </a:lnTo>
                                <a:lnTo>
                                  <a:pt x="14145" y="43026"/>
                                </a:lnTo>
                                <a:lnTo>
                                  <a:pt x="13747" y="44296"/>
                                </a:lnTo>
                                <a:lnTo>
                                  <a:pt x="13357" y="45434"/>
                                </a:lnTo>
                                <a:lnTo>
                                  <a:pt x="13089" y="46454"/>
                                </a:lnTo>
                                <a:lnTo>
                                  <a:pt x="12959" y="47466"/>
                                </a:lnTo>
                                <a:lnTo>
                                  <a:pt x="12959" y="48354"/>
                                </a:lnTo>
                                <a:lnTo>
                                  <a:pt x="13089" y="49242"/>
                                </a:lnTo>
                                <a:lnTo>
                                  <a:pt x="13219" y="49881"/>
                                </a:lnTo>
                                <a:lnTo>
                                  <a:pt x="13487" y="50636"/>
                                </a:lnTo>
                                <a:lnTo>
                                  <a:pt x="13747" y="51275"/>
                                </a:lnTo>
                                <a:lnTo>
                                  <a:pt x="14145" y="51781"/>
                                </a:lnTo>
                                <a:lnTo>
                                  <a:pt x="14543" y="52288"/>
                                </a:lnTo>
                                <a:lnTo>
                                  <a:pt x="14941" y="52670"/>
                                </a:lnTo>
                                <a:lnTo>
                                  <a:pt x="15470" y="53051"/>
                                </a:lnTo>
                                <a:lnTo>
                                  <a:pt x="16128" y="53308"/>
                                </a:lnTo>
                                <a:lnTo>
                                  <a:pt x="16794" y="53557"/>
                                </a:lnTo>
                                <a:lnTo>
                                  <a:pt x="17452" y="53814"/>
                                </a:lnTo>
                                <a:lnTo>
                                  <a:pt x="18110" y="53939"/>
                                </a:lnTo>
                                <a:lnTo>
                                  <a:pt x="19435" y="53939"/>
                                </a:lnTo>
                                <a:lnTo>
                                  <a:pt x="20093" y="53814"/>
                                </a:lnTo>
                                <a:lnTo>
                                  <a:pt x="20759" y="53557"/>
                                </a:lnTo>
                                <a:lnTo>
                                  <a:pt x="21547" y="53308"/>
                                </a:lnTo>
                                <a:lnTo>
                                  <a:pt x="22213" y="52794"/>
                                </a:lnTo>
                                <a:lnTo>
                                  <a:pt x="22871" y="52288"/>
                                </a:lnTo>
                                <a:lnTo>
                                  <a:pt x="23668" y="51532"/>
                                </a:lnTo>
                                <a:lnTo>
                                  <a:pt x="24326" y="50768"/>
                                </a:lnTo>
                                <a:lnTo>
                                  <a:pt x="25122" y="49749"/>
                                </a:lnTo>
                                <a:lnTo>
                                  <a:pt x="25780" y="48611"/>
                                </a:lnTo>
                                <a:lnTo>
                                  <a:pt x="26576" y="47341"/>
                                </a:lnTo>
                                <a:lnTo>
                                  <a:pt x="27365" y="45947"/>
                                </a:lnTo>
                                <a:lnTo>
                                  <a:pt x="44947" y="11295"/>
                                </a:lnTo>
                                <a:lnTo>
                                  <a:pt x="57110" y="17004"/>
                                </a:lnTo>
                                <a:lnTo>
                                  <a:pt x="40324" y="49749"/>
                                </a:lnTo>
                                <a:lnTo>
                                  <a:pt x="38999" y="52288"/>
                                </a:lnTo>
                                <a:lnTo>
                                  <a:pt x="37683" y="54446"/>
                                </a:lnTo>
                                <a:lnTo>
                                  <a:pt x="36091" y="56478"/>
                                </a:lnTo>
                                <a:lnTo>
                                  <a:pt x="34636" y="58379"/>
                                </a:lnTo>
                                <a:lnTo>
                                  <a:pt x="33052" y="59905"/>
                                </a:lnTo>
                                <a:lnTo>
                                  <a:pt x="31329" y="61299"/>
                                </a:lnTo>
                                <a:lnTo>
                                  <a:pt x="29615" y="62444"/>
                                </a:lnTo>
                                <a:lnTo>
                                  <a:pt x="27893" y="63333"/>
                                </a:lnTo>
                                <a:lnTo>
                                  <a:pt x="26048" y="64095"/>
                                </a:lnTo>
                                <a:lnTo>
                                  <a:pt x="24066" y="64477"/>
                                </a:lnTo>
                                <a:lnTo>
                                  <a:pt x="22213" y="64726"/>
                                </a:lnTo>
                                <a:lnTo>
                                  <a:pt x="20093" y="64726"/>
                                </a:lnTo>
                                <a:lnTo>
                                  <a:pt x="18110" y="64601"/>
                                </a:lnTo>
                                <a:lnTo>
                                  <a:pt x="15998" y="64095"/>
                                </a:lnTo>
                                <a:lnTo>
                                  <a:pt x="13747" y="63333"/>
                                </a:lnTo>
                                <a:lnTo>
                                  <a:pt x="11505" y="62444"/>
                                </a:lnTo>
                                <a:lnTo>
                                  <a:pt x="9254" y="61299"/>
                                </a:lnTo>
                                <a:lnTo>
                                  <a:pt x="7272" y="59905"/>
                                </a:lnTo>
                                <a:lnTo>
                                  <a:pt x="5419" y="58636"/>
                                </a:lnTo>
                                <a:lnTo>
                                  <a:pt x="3965" y="57109"/>
                                </a:lnTo>
                                <a:lnTo>
                                  <a:pt x="2648" y="55590"/>
                                </a:lnTo>
                                <a:lnTo>
                                  <a:pt x="1722" y="53939"/>
                                </a:lnTo>
                                <a:lnTo>
                                  <a:pt x="926" y="52163"/>
                                </a:lnTo>
                                <a:lnTo>
                                  <a:pt x="398" y="50387"/>
                                </a:lnTo>
                                <a:lnTo>
                                  <a:pt x="138" y="48479"/>
                                </a:lnTo>
                                <a:lnTo>
                                  <a:pt x="0" y="46454"/>
                                </a:lnTo>
                                <a:lnTo>
                                  <a:pt x="268" y="44421"/>
                                </a:lnTo>
                                <a:lnTo>
                                  <a:pt x="528" y="42263"/>
                                </a:lnTo>
                                <a:lnTo>
                                  <a:pt x="1194" y="40105"/>
                                </a:lnTo>
                                <a:lnTo>
                                  <a:pt x="1982" y="37691"/>
                                </a:lnTo>
                                <a:lnTo>
                                  <a:pt x="2909" y="35284"/>
                                </a:lnTo>
                                <a:lnTo>
                                  <a:pt x="4103" y="32870"/>
                                </a:lnTo>
                                <a:lnTo>
                                  <a:pt x="20889"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07" name="Shape 1407"/>
                        <wps:cNvSpPr/>
                        <wps:spPr>
                          <a:xfrm>
                            <a:off x="623064" y="1486313"/>
                            <a:ext cx="47733" cy="64353"/>
                          </a:xfrm>
                          <a:custGeom>
                            <a:avLst/>
                            <a:gdLst/>
                            <a:ahLst/>
                            <a:cxnLst/>
                            <a:rect l="0" t="0" r="0" b="0"/>
                            <a:pathLst>
                              <a:path w="47733" h="64353">
                                <a:moveTo>
                                  <a:pt x="12561" y="0"/>
                                </a:moveTo>
                                <a:lnTo>
                                  <a:pt x="47733" y="14215"/>
                                </a:lnTo>
                                <a:lnTo>
                                  <a:pt x="43370" y="23990"/>
                                </a:lnTo>
                                <a:lnTo>
                                  <a:pt x="31965" y="19418"/>
                                </a:lnTo>
                                <a:lnTo>
                                  <a:pt x="12423" y="64353"/>
                                </a:lnTo>
                                <a:lnTo>
                                  <a:pt x="0" y="59399"/>
                                </a:lnTo>
                                <a:lnTo>
                                  <a:pt x="19565" y="14472"/>
                                </a:lnTo>
                                <a:lnTo>
                                  <a:pt x="8198" y="9900"/>
                                </a:lnTo>
                                <a:lnTo>
                                  <a:pt x="12561"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08" name="Shape 1408"/>
                        <wps:cNvSpPr/>
                        <wps:spPr>
                          <a:xfrm>
                            <a:off x="654417" y="1502055"/>
                            <a:ext cx="49448" cy="66121"/>
                          </a:xfrm>
                          <a:custGeom>
                            <a:avLst/>
                            <a:gdLst/>
                            <a:ahLst/>
                            <a:cxnLst/>
                            <a:rect l="0" t="0" r="0" b="0"/>
                            <a:pathLst>
                              <a:path w="49448" h="66121">
                                <a:moveTo>
                                  <a:pt x="20973" y="0"/>
                                </a:moveTo>
                                <a:lnTo>
                                  <a:pt x="49448" y="9899"/>
                                </a:lnTo>
                                <a:lnTo>
                                  <a:pt x="45850" y="19293"/>
                                </a:lnTo>
                                <a:lnTo>
                                  <a:pt x="30158" y="13833"/>
                                </a:lnTo>
                                <a:lnTo>
                                  <a:pt x="25336" y="26778"/>
                                </a:lnTo>
                                <a:lnTo>
                                  <a:pt x="40262" y="31857"/>
                                </a:lnTo>
                                <a:lnTo>
                                  <a:pt x="36894" y="40994"/>
                                </a:lnTo>
                                <a:lnTo>
                                  <a:pt x="21892" y="35790"/>
                                </a:lnTo>
                                <a:lnTo>
                                  <a:pt x="16227" y="50893"/>
                                </a:lnTo>
                                <a:lnTo>
                                  <a:pt x="33144" y="56728"/>
                                </a:lnTo>
                                <a:lnTo>
                                  <a:pt x="29623" y="66121"/>
                                </a:lnTo>
                                <a:lnTo>
                                  <a:pt x="0" y="55839"/>
                                </a:lnTo>
                                <a:lnTo>
                                  <a:pt x="20973"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09" name="Shape 1409"/>
                        <wps:cNvSpPr/>
                        <wps:spPr>
                          <a:xfrm>
                            <a:off x="713203" y="1522859"/>
                            <a:ext cx="23499" cy="59656"/>
                          </a:xfrm>
                          <a:custGeom>
                            <a:avLst/>
                            <a:gdLst/>
                            <a:ahLst/>
                            <a:cxnLst/>
                            <a:rect l="0" t="0" r="0" b="0"/>
                            <a:pathLst>
                              <a:path w="23499" h="59656">
                                <a:moveTo>
                                  <a:pt x="23499" y="0"/>
                                </a:moveTo>
                                <a:lnTo>
                                  <a:pt x="23499" y="11936"/>
                                </a:lnTo>
                                <a:lnTo>
                                  <a:pt x="22734" y="12571"/>
                                </a:lnTo>
                                <a:lnTo>
                                  <a:pt x="21815" y="13716"/>
                                </a:lnTo>
                                <a:lnTo>
                                  <a:pt x="20897" y="14861"/>
                                </a:lnTo>
                                <a:lnTo>
                                  <a:pt x="20131" y="16256"/>
                                </a:lnTo>
                                <a:lnTo>
                                  <a:pt x="19289" y="17775"/>
                                </a:lnTo>
                                <a:lnTo>
                                  <a:pt x="18524" y="19426"/>
                                </a:lnTo>
                                <a:lnTo>
                                  <a:pt x="17758" y="21202"/>
                                </a:lnTo>
                                <a:lnTo>
                                  <a:pt x="16916" y="23234"/>
                                </a:lnTo>
                                <a:lnTo>
                                  <a:pt x="16304" y="25267"/>
                                </a:lnTo>
                                <a:lnTo>
                                  <a:pt x="15615" y="27549"/>
                                </a:lnTo>
                                <a:lnTo>
                                  <a:pt x="14926" y="29964"/>
                                </a:lnTo>
                                <a:lnTo>
                                  <a:pt x="14467" y="32121"/>
                                </a:lnTo>
                                <a:lnTo>
                                  <a:pt x="14008" y="34279"/>
                                </a:lnTo>
                                <a:lnTo>
                                  <a:pt x="13625" y="36180"/>
                                </a:lnTo>
                                <a:lnTo>
                                  <a:pt x="13472" y="38081"/>
                                </a:lnTo>
                                <a:lnTo>
                                  <a:pt x="13395" y="39732"/>
                                </a:lnTo>
                                <a:lnTo>
                                  <a:pt x="13395" y="41383"/>
                                </a:lnTo>
                                <a:lnTo>
                                  <a:pt x="13472" y="42777"/>
                                </a:lnTo>
                                <a:lnTo>
                                  <a:pt x="13625" y="44047"/>
                                </a:lnTo>
                                <a:lnTo>
                                  <a:pt x="14008" y="45192"/>
                                </a:lnTo>
                                <a:lnTo>
                                  <a:pt x="14467" y="46204"/>
                                </a:lnTo>
                                <a:lnTo>
                                  <a:pt x="14926" y="47092"/>
                                </a:lnTo>
                                <a:lnTo>
                                  <a:pt x="15615" y="47855"/>
                                </a:lnTo>
                                <a:lnTo>
                                  <a:pt x="16304" y="48494"/>
                                </a:lnTo>
                                <a:lnTo>
                                  <a:pt x="17070" y="49000"/>
                                </a:lnTo>
                                <a:lnTo>
                                  <a:pt x="18141" y="49250"/>
                                </a:lnTo>
                                <a:lnTo>
                                  <a:pt x="19060" y="49507"/>
                                </a:lnTo>
                                <a:lnTo>
                                  <a:pt x="20131" y="49382"/>
                                </a:lnTo>
                                <a:lnTo>
                                  <a:pt x="21050" y="49125"/>
                                </a:lnTo>
                                <a:lnTo>
                                  <a:pt x="21968" y="48744"/>
                                </a:lnTo>
                                <a:lnTo>
                                  <a:pt x="22887" y="48113"/>
                                </a:lnTo>
                                <a:lnTo>
                                  <a:pt x="23499" y="47520"/>
                                </a:lnTo>
                                <a:lnTo>
                                  <a:pt x="23499" y="59593"/>
                                </a:lnTo>
                                <a:lnTo>
                                  <a:pt x="22887" y="59656"/>
                                </a:lnTo>
                                <a:lnTo>
                                  <a:pt x="19442" y="59656"/>
                                </a:lnTo>
                                <a:lnTo>
                                  <a:pt x="17223" y="59406"/>
                                </a:lnTo>
                                <a:lnTo>
                                  <a:pt x="14849" y="58900"/>
                                </a:lnTo>
                                <a:lnTo>
                                  <a:pt x="13395" y="58386"/>
                                </a:lnTo>
                                <a:lnTo>
                                  <a:pt x="12017" y="58012"/>
                                </a:lnTo>
                                <a:lnTo>
                                  <a:pt x="10869" y="57374"/>
                                </a:lnTo>
                                <a:lnTo>
                                  <a:pt x="9645" y="56867"/>
                                </a:lnTo>
                                <a:lnTo>
                                  <a:pt x="8649" y="56229"/>
                                </a:lnTo>
                                <a:lnTo>
                                  <a:pt x="7578" y="55473"/>
                                </a:lnTo>
                                <a:lnTo>
                                  <a:pt x="6659" y="54710"/>
                                </a:lnTo>
                                <a:lnTo>
                                  <a:pt x="5741" y="53822"/>
                                </a:lnTo>
                                <a:lnTo>
                                  <a:pt x="4899" y="53059"/>
                                </a:lnTo>
                                <a:lnTo>
                                  <a:pt x="4287" y="52046"/>
                                </a:lnTo>
                                <a:lnTo>
                                  <a:pt x="3597" y="51158"/>
                                </a:lnTo>
                                <a:lnTo>
                                  <a:pt x="2909" y="50138"/>
                                </a:lnTo>
                                <a:lnTo>
                                  <a:pt x="2373" y="49125"/>
                                </a:lnTo>
                                <a:lnTo>
                                  <a:pt x="1837" y="47980"/>
                                </a:lnTo>
                                <a:lnTo>
                                  <a:pt x="1454" y="46843"/>
                                </a:lnTo>
                                <a:lnTo>
                                  <a:pt x="1072" y="45698"/>
                                </a:lnTo>
                                <a:lnTo>
                                  <a:pt x="536" y="43283"/>
                                </a:lnTo>
                                <a:lnTo>
                                  <a:pt x="153" y="40752"/>
                                </a:lnTo>
                                <a:lnTo>
                                  <a:pt x="0" y="38081"/>
                                </a:lnTo>
                                <a:lnTo>
                                  <a:pt x="0" y="35292"/>
                                </a:lnTo>
                                <a:lnTo>
                                  <a:pt x="306" y="32496"/>
                                </a:lnTo>
                                <a:lnTo>
                                  <a:pt x="842" y="29583"/>
                                </a:lnTo>
                                <a:lnTo>
                                  <a:pt x="1378" y="26662"/>
                                </a:lnTo>
                                <a:lnTo>
                                  <a:pt x="2143" y="23741"/>
                                </a:lnTo>
                                <a:lnTo>
                                  <a:pt x="3062" y="20952"/>
                                </a:lnTo>
                                <a:lnTo>
                                  <a:pt x="4133" y="18156"/>
                                </a:lnTo>
                                <a:lnTo>
                                  <a:pt x="5281" y="15492"/>
                                </a:lnTo>
                                <a:lnTo>
                                  <a:pt x="6736" y="12953"/>
                                </a:lnTo>
                                <a:lnTo>
                                  <a:pt x="8190" y="10671"/>
                                </a:lnTo>
                                <a:lnTo>
                                  <a:pt x="9798" y="8513"/>
                                </a:lnTo>
                                <a:lnTo>
                                  <a:pt x="11635" y="6605"/>
                                </a:lnTo>
                                <a:lnTo>
                                  <a:pt x="13472" y="4829"/>
                                </a:lnTo>
                                <a:lnTo>
                                  <a:pt x="14467" y="4073"/>
                                </a:lnTo>
                                <a:lnTo>
                                  <a:pt x="15462" y="3311"/>
                                </a:lnTo>
                                <a:lnTo>
                                  <a:pt x="16533" y="2672"/>
                                </a:lnTo>
                                <a:lnTo>
                                  <a:pt x="17605" y="2041"/>
                                </a:lnTo>
                                <a:lnTo>
                                  <a:pt x="18830" y="1535"/>
                                </a:lnTo>
                                <a:lnTo>
                                  <a:pt x="19825" y="1021"/>
                                </a:lnTo>
                                <a:lnTo>
                                  <a:pt x="21050" y="646"/>
                                </a:lnTo>
                                <a:lnTo>
                                  <a:pt x="22198" y="265"/>
                                </a:lnTo>
                                <a:lnTo>
                                  <a:pt x="23423" y="8"/>
                                </a:lnTo>
                                <a:lnTo>
                                  <a:pt x="23499"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10" name="Shape 1410"/>
                        <wps:cNvSpPr/>
                        <wps:spPr>
                          <a:xfrm>
                            <a:off x="736702" y="1522610"/>
                            <a:ext cx="23729" cy="59842"/>
                          </a:xfrm>
                          <a:custGeom>
                            <a:avLst/>
                            <a:gdLst/>
                            <a:ahLst/>
                            <a:cxnLst/>
                            <a:rect l="0" t="0" r="0" b="0"/>
                            <a:pathLst>
                              <a:path w="23729" h="59842">
                                <a:moveTo>
                                  <a:pt x="2449" y="0"/>
                                </a:moveTo>
                                <a:lnTo>
                                  <a:pt x="3751" y="0"/>
                                </a:lnTo>
                                <a:lnTo>
                                  <a:pt x="5052" y="132"/>
                                </a:lnTo>
                                <a:lnTo>
                                  <a:pt x="6430" y="257"/>
                                </a:lnTo>
                                <a:lnTo>
                                  <a:pt x="7731" y="514"/>
                                </a:lnTo>
                                <a:lnTo>
                                  <a:pt x="9032" y="764"/>
                                </a:lnTo>
                                <a:lnTo>
                                  <a:pt x="10486" y="1270"/>
                                </a:lnTo>
                                <a:lnTo>
                                  <a:pt x="11941" y="1784"/>
                                </a:lnTo>
                                <a:lnTo>
                                  <a:pt x="13242" y="2290"/>
                                </a:lnTo>
                                <a:lnTo>
                                  <a:pt x="14467" y="2921"/>
                                </a:lnTo>
                                <a:lnTo>
                                  <a:pt x="15538" y="3684"/>
                                </a:lnTo>
                                <a:lnTo>
                                  <a:pt x="16610" y="4322"/>
                                </a:lnTo>
                                <a:lnTo>
                                  <a:pt x="17529" y="5211"/>
                                </a:lnTo>
                                <a:lnTo>
                                  <a:pt x="18447" y="6098"/>
                                </a:lnTo>
                                <a:lnTo>
                                  <a:pt x="19213" y="6986"/>
                                </a:lnTo>
                                <a:lnTo>
                                  <a:pt x="19902" y="7874"/>
                                </a:lnTo>
                                <a:lnTo>
                                  <a:pt x="20514" y="8887"/>
                                </a:lnTo>
                                <a:lnTo>
                                  <a:pt x="21203" y="9899"/>
                                </a:lnTo>
                                <a:lnTo>
                                  <a:pt x="21738" y="10919"/>
                                </a:lnTo>
                                <a:lnTo>
                                  <a:pt x="22121" y="12057"/>
                                </a:lnTo>
                                <a:lnTo>
                                  <a:pt x="22504" y="13202"/>
                                </a:lnTo>
                                <a:lnTo>
                                  <a:pt x="22810" y="14347"/>
                                </a:lnTo>
                                <a:lnTo>
                                  <a:pt x="23346" y="16754"/>
                                </a:lnTo>
                                <a:lnTo>
                                  <a:pt x="23575" y="19293"/>
                                </a:lnTo>
                                <a:lnTo>
                                  <a:pt x="23729" y="21832"/>
                                </a:lnTo>
                                <a:lnTo>
                                  <a:pt x="23575" y="24371"/>
                                </a:lnTo>
                                <a:lnTo>
                                  <a:pt x="23346" y="26911"/>
                                </a:lnTo>
                                <a:lnTo>
                                  <a:pt x="22963" y="29574"/>
                                </a:lnTo>
                                <a:lnTo>
                                  <a:pt x="22428" y="32114"/>
                                </a:lnTo>
                                <a:lnTo>
                                  <a:pt x="21738" y="34528"/>
                                </a:lnTo>
                                <a:lnTo>
                                  <a:pt x="20437" y="38461"/>
                                </a:lnTo>
                                <a:lnTo>
                                  <a:pt x="19059" y="41889"/>
                                </a:lnTo>
                                <a:lnTo>
                                  <a:pt x="17605" y="45058"/>
                                </a:lnTo>
                                <a:lnTo>
                                  <a:pt x="16074" y="47979"/>
                                </a:lnTo>
                                <a:lnTo>
                                  <a:pt x="15233" y="49249"/>
                                </a:lnTo>
                                <a:lnTo>
                                  <a:pt x="14467" y="50519"/>
                                </a:lnTo>
                                <a:lnTo>
                                  <a:pt x="13548" y="51657"/>
                                </a:lnTo>
                                <a:lnTo>
                                  <a:pt x="12630" y="52677"/>
                                </a:lnTo>
                                <a:lnTo>
                                  <a:pt x="11788" y="53689"/>
                                </a:lnTo>
                                <a:lnTo>
                                  <a:pt x="10869" y="54577"/>
                                </a:lnTo>
                                <a:lnTo>
                                  <a:pt x="9874" y="55465"/>
                                </a:lnTo>
                                <a:lnTo>
                                  <a:pt x="8879" y="56228"/>
                                </a:lnTo>
                                <a:lnTo>
                                  <a:pt x="7961" y="56859"/>
                                </a:lnTo>
                                <a:lnTo>
                                  <a:pt x="6966" y="57498"/>
                                </a:lnTo>
                                <a:lnTo>
                                  <a:pt x="5894" y="58004"/>
                                </a:lnTo>
                                <a:lnTo>
                                  <a:pt x="4822" y="58510"/>
                                </a:lnTo>
                                <a:lnTo>
                                  <a:pt x="3751" y="58892"/>
                                </a:lnTo>
                                <a:lnTo>
                                  <a:pt x="2679" y="59274"/>
                                </a:lnTo>
                                <a:lnTo>
                                  <a:pt x="1607" y="59530"/>
                                </a:lnTo>
                                <a:lnTo>
                                  <a:pt x="612" y="59780"/>
                                </a:lnTo>
                                <a:lnTo>
                                  <a:pt x="0" y="59842"/>
                                </a:lnTo>
                                <a:lnTo>
                                  <a:pt x="0" y="47769"/>
                                </a:lnTo>
                                <a:lnTo>
                                  <a:pt x="306" y="47473"/>
                                </a:lnTo>
                                <a:lnTo>
                                  <a:pt x="1225" y="46586"/>
                                </a:lnTo>
                                <a:lnTo>
                                  <a:pt x="2067" y="45441"/>
                                </a:lnTo>
                                <a:lnTo>
                                  <a:pt x="2832" y="44171"/>
                                </a:lnTo>
                                <a:lnTo>
                                  <a:pt x="3598" y="42645"/>
                                </a:lnTo>
                                <a:lnTo>
                                  <a:pt x="4439" y="41125"/>
                                </a:lnTo>
                                <a:lnTo>
                                  <a:pt x="5205" y="39350"/>
                                </a:lnTo>
                                <a:lnTo>
                                  <a:pt x="6659" y="35665"/>
                                </a:lnTo>
                                <a:lnTo>
                                  <a:pt x="7961" y="31475"/>
                                </a:lnTo>
                                <a:lnTo>
                                  <a:pt x="8879" y="27674"/>
                                </a:lnTo>
                                <a:lnTo>
                                  <a:pt x="9568" y="24115"/>
                                </a:lnTo>
                                <a:lnTo>
                                  <a:pt x="9874" y="22471"/>
                                </a:lnTo>
                                <a:lnTo>
                                  <a:pt x="10104" y="20820"/>
                                </a:lnTo>
                                <a:lnTo>
                                  <a:pt x="10104" y="17774"/>
                                </a:lnTo>
                                <a:lnTo>
                                  <a:pt x="9951" y="16373"/>
                                </a:lnTo>
                                <a:lnTo>
                                  <a:pt x="9874" y="15110"/>
                                </a:lnTo>
                                <a:lnTo>
                                  <a:pt x="9415" y="13840"/>
                                </a:lnTo>
                                <a:lnTo>
                                  <a:pt x="9032" y="12820"/>
                                </a:lnTo>
                                <a:lnTo>
                                  <a:pt x="8420" y="11933"/>
                                </a:lnTo>
                                <a:lnTo>
                                  <a:pt x="7731" y="11302"/>
                                </a:lnTo>
                                <a:lnTo>
                                  <a:pt x="6813" y="10663"/>
                                </a:lnTo>
                                <a:lnTo>
                                  <a:pt x="5741" y="10282"/>
                                </a:lnTo>
                                <a:lnTo>
                                  <a:pt x="4822" y="10157"/>
                                </a:lnTo>
                                <a:lnTo>
                                  <a:pt x="3904" y="10157"/>
                                </a:lnTo>
                                <a:lnTo>
                                  <a:pt x="2985" y="10413"/>
                                </a:lnTo>
                                <a:lnTo>
                                  <a:pt x="1914" y="10795"/>
                                </a:lnTo>
                                <a:lnTo>
                                  <a:pt x="995" y="11302"/>
                                </a:lnTo>
                                <a:lnTo>
                                  <a:pt x="153" y="12057"/>
                                </a:lnTo>
                                <a:lnTo>
                                  <a:pt x="0" y="12185"/>
                                </a:lnTo>
                                <a:lnTo>
                                  <a:pt x="0" y="249"/>
                                </a:lnTo>
                                <a:lnTo>
                                  <a:pt x="1148" y="132"/>
                                </a:lnTo>
                                <a:lnTo>
                                  <a:pt x="2449"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11" name="Shape 1411"/>
                        <wps:cNvSpPr/>
                        <wps:spPr>
                          <a:xfrm>
                            <a:off x="759206" y="1530866"/>
                            <a:ext cx="42712" cy="60792"/>
                          </a:xfrm>
                          <a:custGeom>
                            <a:avLst/>
                            <a:gdLst/>
                            <a:ahLst/>
                            <a:cxnLst/>
                            <a:rect l="0" t="0" r="0" b="0"/>
                            <a:pathLst>
                              <a:path w="42712" h="60792">
                                <a:moveTo>
                                  <a:pt x="13242" y="0"/>
                                </a:moveTo>
                                <a:lnTo>
                                  <a:pt x="42712" y="6216"/>
                                </a:lnTo>
                                <a:lnTo>
                                  <a:pt x="40492" y="15990"/>
                                </a:lnTo>
                                <a:lnTo>
                                  <a:pt x="24188" y="12564"/>
                                </a:lnTo>
                                <a:lnTo>
                                  <a:pt x="20743" y="27409"/>
                                </a:lnTo>
                                <a:lnTo>
                                  <a:pt x="36129" y="30712"/>
                                </a:lnTo>
                                <a:lnTo>
                                  <a:pt x="33986" y="40105"/>
                                </a:lnTo>
                                <a:lnTo>
                                  <a:pt x="18677" y="36802"/>
                                </a:lnTo>
                                <a:lnTo>
                                  <a:pt x="13242" y="60792"/>
                                </a:lnTo>
                                <a:lnTo>
                                  <a:pt x="0" y="57996"/>
                                </a:lnTo>
                                <a:lnTo>
                                  <a:pt x="13242"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12" name="Shape 1412"/>
                        <wps:cNvSpPr/>
                        <wps:spPr>
                          <a:xfrm>
                            <a:off x="818758" y="1540384"/>
                            <a:ext cx="39344" cy="62437"/>
                          </a:xfrm>
                          <a:custGeom>
                            <a:avLst/>
                            <a:gdLst/>
                            <a:ahLst/>
                            <a:cxnLst/>
                            <a:rect l="0" t="0" r="0" b="0"/>
                            <a:pathLst>
                              <a:path w="39344" h="62437">
                                <a:moveTo>
                                  <a:pt x="1684" y="0"/>
                                </a:moveTo>
                                <a:lnTo>
                                  <a:pt x="39344" y="5585"/>
                                </a:lnTo>
                                <a:lnTo>
                                  <a:pt x="37660" y="16115"/>
                                </a:lnTo>
                                <a:lnTo>
                                  <a:pt x="25489" y="14339"/>
                                </a:lnTo>
                                <a:lnTo>
                                  <a:pt x="17835" y="62437"/>
                                </a:lnTo>
                                <a:lnTo>
                                  <a:pt x="4440" y="60536"/>
                                </a:lnTo>
                                <a:lnTo>
                                  <a:pt x="12094" y="12307"/>
                                </a:lnTo>
                                <a:lnTo>
                                  <a:pt x="0" y="10530"/>
                                </a:lnTo>
                                <a:lnTo>
                                  <a:pt x="1684"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13" name="Shape 1413"/>
                        <wps:cNvSpPr/>
                        <wps:spPr>
                          <a:xfrm>
                            <a:off x="856800" y="1546475"/>
                            <a:ext cx="36359" cy="62062"/>
                          </a:xfrm>
                          <a:custGeom>
                            <a:avLst/>
                            <a:gdLst/>
                            <a:ahLst/>
                            <a:cxnLst/>
                            <a:rect l="0" t="0" r="0" b="0"/>
                            <a:pathLst>
                              <a:path w="36359" h="62062">
                                <a:moveTo>
                                  <a:pt x="6353" y="0"/>
                                </a:moveTo>
                                <a:lnTo>
                                  <a:pt x="36359" y="2921"/>
                                </a:lnTo>
                                <a:lnTo>
                                  <a:pt x="35287" y="12945"/>
                                </a:lnTo>
                                <a:lnTo>
                                  <a:pt x="18600" y="11294"/>
                                </a:lnTo>
                                <a:lnTo>
                                  <a:pt x="17146" y="24878"/>
                                </a:lnTo>
                                <a:lnTo>
                                  <a:pt x="33067" y="26397"/>
                                </a:lnTo>
                                <a:lnTo>
                                  <a:pt x="31996" y="35915"/>
                                </a:lnTo>
                                <a:lnTo>
                                  <a:pt x="16151" y="34396"/>
                                </a:lnTo>
                                <a:lnTo>
                                  <a:pt x="14391" y="50387"/>
                                </a:lnTo>
                                <a:lnTo>
                                  <a:pt x="32225" y="52163"/>
                                </a:lnTo>
                                <a:lnTo>
                                  <a:pt x="31230" y="62062"/>
                                </a:lnTo>
                                <a:lnTo>
                                  <a:pt x="0" y="59017"/>
                                </a:lnTo>
                                <a:lnTo>
                                  <a:pt x="6353"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14" name="Shape 1414"/>
                        <wps:cNvSpPr/>
                        <wps:spPr>
                          <a:xfrm>
                            <a:off x="896297" y="1550791"/>
                            <a:ext cx="39191" cy="60411"/>
                          </a:xfrm>
                          <a:custGeom>
                            <a:avLst/>
                            <a:gdLst/>
                            <a:ahLst/>
                            <a:cxnLst/>
                            <a:rect l="0" t="0" r="0" b="0"/>
                            <a:pathLst>
                              <a:path w="39191" h="60411">
                                <a:moveTo>
                                  <a:pt x="27403" y="0"/>
                                </a:moveTo>
                                <a:lnTo>
                                  <a:pt x="29929" y="124"/>
                                </a:lnTo>
                                <a:lnTo>
                                  <a:pt x="31613" y="249"/>
                                </a:lnTo>
                                <a:lnTo>
                                  <a:pt x="33220" y="381"/>
                                </a:lnTo>
                                <a:lnTo>
                                  <a:pt x="34522" y="631"/>
                                </a:lnTo>
                                <a:lnTo>
                                  <a:pt x="35823" y="888"/>
                                </a:lnTo>
                                <a:lnTo>
                                  <a:pt x="36895" y="1137"/>
                                </a:lnTo>
                                <a:lnTo>
                                  <a:pt x="37813" y="1519"/>
                                </a:lnTo>
                                <a:lnTo>
                                  <a:pt x="38655" y="1776"/>
                                </a:lnTo>
                                <a:lnTo>
                                  <a:pt x="39191" y="2157"/>
                                </a:lnTo>
                                <a:lnTo>
                                  <a:pt x="36359" y="11675"/>
                                </a:lnTo>
                                <a:lnTo>
                                  <a:pt x="35211" y="11169"/>
                                </a:lnTo>
                                <a:lnTo>
                                  <a:pt x="33833" y="10788"/>
                                </a:lnTo>
                                <a:lnTo>
                                  <a:pt x="32149" y="10406"/>
                                </a:lnTo>
                                <a:lnTo>
                                  <a:pt x="30159" y="10281"/>
                                </a:lnTo>
                                <a:lnTo>
                                  <a:pt x="28704" y="10149"/>
                                </a:lnTo>
                                <a:lnTo>
                                  <a:pt x="27403" y="10281"/>
                                </a:lnTo>
                                <a:lnTo>
                                  <a:pt x="25949" y="10663"/>
                                </a:lnTo>
                                <a:lnTo>
                                  <a:pt x="24647" y="11037"/>
                                </a:lnTo>
                                <a:lnTo>
                                  <a:pt x="23270" y="11675"/>
                                </a:lnTo>
                                <a:lnTo>
                                  <a:pt x="22122" y="12306"/>
                                </a:lnTo>
                                <a:lnTo>
                                  <a:pt x="20897" y="13195"/>
                                </a:lnTo>
                                <a:lnTo>
                                  <a:pt x="19748" y="14339"/>
                                </a:lnTo>
                                <a:lnTo>
                                  <a:pt x="18830" y="15609"/>
                                </a:lnTo>
                                <a:lnTo>
                                  <a:pt x="17759" y="17003"/>
                                </a:lnTo>
                                <a:lnTo>
                                  <a:pt x="16916" y="18655"/>
                                </a:lnTo>
                                <a:lnTo>
                                  <a:pt x="16151" y="20431"/>
                                </a:lnTo>
                                <a:lnTo>
                                  <a:pt x="15615" y="22463"/>
                                </a:lnTo>
                                <a:lnTo>
                                  <a:pt x="15079" y="24621"/>
                                </a:lnTo>
                                <a:lnTo>
                                  <a:pt x="14697" y="27160"/>
                                </a:lnTo>
                                <a:lnTo>
                                  <a:pt x="14467" y="29699"/>
                                </a:lnTo>
                                <a:lnTo>
                                  <a:pt x="14467" y="34645"/>
                                </a:lnTo>
                                <a:lnTo>
                                  <a:pt x="14697" y="36802"/>
                                </a:lnTo>
                                <a:lnTo>
                                  <a:pt x="15079" y="38836"/>
                                </a:lnTo>
                                <a:lnTo>
                                  <a:pt x="15462" y="40736"/>
                                </a:lnTo>
                                <a:lnTo>
                                  <a:pt x="16151" y="42387"/>
                                </a:lnTo>
                                <a:lnTo>
                                  <a:pt x="16916" y="43782"/>
                                </a:lnTo>
                                <a:lnTo>
                                  <a:pt x="17759" y="45183"/>
                                </a:lnTo>
                                <a:lnTo>
                                  <a:pt x="18677" y="46321"/>
                                </a:lnTo>
                                <a:lnTo>
                                  <a:pt x="19748" y="47341"/>
                                </a:lnTo>
                                <a:lnTo>
                                  <a:pt x="20897" y="48097"/>
                                </a:lnTo>
                                <a:lnTo>
                                  <a:pt x="22122" y="48860"/>
                                </a:lnTo>
                                <a:lnTo>
                                  <a:pt x="23423" y="49366"/>
                                </a:lnTo>
                                <a:lnTo>
                                  <a:pt x="24877" y="49748"/>
                                </a:lnTo>
                                <a:lnTo>
                                  <a:pt x="26331" y="50130"/>
                                </a:lnTo>
                                <a:lnTo>
                                  <a:pt x="27786" y="50254"/>
                                </a:lnTo>
                                <a:lnTo>
                                  <a:pt x="29470" y="50254"/>
                                </a:lnTo>
                                <a:lnTo>
                                  <a:pt x="31383" y="50130"/>
                                </a:lnTo>
                                <a:lnTo>
                                  <a:pt x="32914" y="50005"/>
                                </a:lnTo>
                                <a:lnTo>
                                  <a:pt x="34368" y="49748"/>
                                </a:lnTo>
                                <a:lnTo>
                                  <a:pt x="35058" y="59398"/>
                                </a:lnTo>
                                <a:lnTo>
                                  <a:pt x="33374" y="59905"/>
                                </a:lnTo>
                                <a:lnTo>
                                  <a:pt x="30848" y="60154"/>
                                </a:lnTo>
                                <a:lnTo>
                                  <a:pt x="27939" y="60411"/>
                                </a:lnTo>
                                <a:lnTo>
                                  <a:pt x="24494" y="60286"/>
                                </a:lnTo>
                                <a:lnTo>
                                  <a:pt x="22887" y="60154"/>
                                </a:lnTo>
                                <a:lnTo>
                                  <a:pt x="21279" y="60030"/>
                                </a:lnTo>
                                <a:lnTo>
                                  <a:pt x="19825" y="59648"/>
                                </a:lnTo>
                                <a:lnTo>
                                  <a:pt x="18371" y="59398"/>
                                </a:lnTo>
                                <a:lnTo>
                                  <a:pt x="16916" y="59017"/>
                                </a:lnTo>
                                <a:lnTo>
                                  <a:pt x="15615" y="58510"/>
                                </a:lnTo>
                                <a:lnTo>
                                  <a:pt x="14314" y="57996"/>
                                </a:lnTo>
                                <a:lnTo>
                                  <a:pt x="13089" y="57490"/>
                                </a:lnTo>
                                <a:lnTo>
                                  <a:pt x="11941" y="56859"/>
                                </a:lnTo>
                                <a:lnTo>
                                  <a:pt x="10869" y="56096"/>
                                </a:lnTo>
                                <a:lnTo>
                                  <a:pt x="9798" y="55332"/>
                                </a:lnTo>
                                <a:lnTo>
                                  <a:pt x="8726" y="54570"/>
                                </a:lnTo>
                                <a:lnTo>
                                  <a:pt x="7808" y="53681"/>
                                </a:lnTo>
                                <a:lnTo>
                                  <a:pt x="6889" y="52794"/>
                                </a:lnTo>
                                <a:lnTo>
                                  <a:pt x="6124" y="51905"/>
                                </a:lnTo>
                                <a:lnTo>
                                  <a:pt x="5282" y="50893"/>
                                </a:lnTo>
                                <a:lnTo>
                                  <a:pt x="4669" y="49873"/>
                                </a:lnTo>
                                <a:lnTo>
                                  <a:pt x="3980" y="48735"/>
                                </a:lnTo>
                                <a:lnTo>
                                  <a:pt x="3368" y="47590"/>
                                </a:lnTo>
                                <a:lnTo>
                                  <a:pt x="2832" y="46453"/>
                                </a:lnTo>
                                <a:lnTo>
                                  <a:pt x="1761" y="43914"/>
                                </a:lnTo>
                                <a:lnTo>
                                  <a:pt x="1072" y="41375"/>
                                </a:lnTo>
                                <a:lnTo>
                                  <a:pt x="536" y="38578"/>
                                </a:lnTo>
                                <a:lnTo>
                                  <a:pt x="153" y="35665"/>
                                </a:lnTo>
                                <a:lnTo>
                                  <a:pt x="0" y="32745"/>
                                </a:lnTo>
                                <a:lnTo>
                                  <a:pt x="153" y="29567"/>
                                </a:lnTo>
                                <a:lnTo>
                                  <a:pt x="306" y="27542"/>
                                </a:lnTo>
                                <a:lnTo>
                                  <a:pt x="536" y="25633"/>
                                </a:lnTo>
                                <a:lnTo>
                                  <a:pt x="842" y="23733"/>
                                </a:lnTo>
                                <a:lnTo>
                                  <a:pt x="1225" y="21825"/>
                                </a:lnTo>
                                <a:lnTo>
                                  <a:pt x="1761" y="20181"/>
                                </a:lnTo>
                                <a:lnTo>
                                  <a:pt x="2143" y="18530"/>
                                </a:lnTo>
                                <a:lnTo>
                                  <a:pt x="2832" y="17003"/>
                                </a:lnTo>
                                <a:lnTo>
                                  <a:pt x="3445" y="15484"/>
                                </a:lnTo>
                                <a:lnTo>
                                  <a:pt x="4133" y="14082"/>
                                </a:lnTo>
                                <a:lnTo>
                                  <a:pt x="4899" y="12688"/>
                                </a:lnTo>
                                <a:lnTo>
                                  <a:pt x="5741" y="11419"/>
                                </a:lnTo>
                                <a:lnTo>
                                  <a:pt x="6659" y="10281"/>
                                </a:lnTo>
                                <a:lnTo>
                                  <a:pt x="7425" y="9136"/>
                                </a:lnTo>
                                <a:lnTo>
                                  <a:pt x="8496" y="8124"/>
                                </a:lnTo>
                                <a:lnTo>
                                  <a:pt x="9415" y="7103"/>
                                </a:lnTo>
                                <a:lnTo>
                                  <a:pt x="10487" y="6215"/>
                                </a:lnTo>
                                <a:lnTo>
                                  <a:pt x="11558" y="5328"/>
                                </a:lnTo>
                                <a:lnTo>
                                  <a:pt x="12553" y="4564"/>
                                </a:lnTo>
                                <a:lnTo>
                                  <a:pt x="13778" y="3808"/>
                                </a:lnTo>
                                <a:lnTo>
                                  <a:pt x="15003" y="3170"/>
                                </a:lnTo>
                                <a:lnTo>
                                  <a:pt x="16151" y="2663"/>
                                </a:lnTo>
                                <a:lnTo>
                                  <a:pt x="17376" y="2157"/>
                                </a:lnTo>
                                <a:lnTo>
                                  <a:pt x="18524" y="1651"/>
                                </a:lnTo>
                                <a:lnTo>
                                  <a:pt x="19748" y="1269"/>
                                </a:lnTo>
                                <a:lnTo>
                                  <a:pt x="22198" y="631"/>
                                </a:lnTo>
                                <a:lnTo>
                                  <a:pt x="24877" y="249"/>
                                </a:lnTo>
                                <a:lnTo>
                                  <a:pt x="27403"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15" name="Shape 1415"/>
                        <wps:cNvSpPr/>
                        <wps:spPr>
                          <a:xfrm>
                            <a:off x="939851" y="1552060"/>
                            <a:ext cx="41334" cy="59524"/>
                          </a:xfrm>
                          <a:custGeom>
                            <a:avLst/>
                            <a:gdLst/>
                            <a:ahLst/>
                            <a:cxnLst/>
                            <a:rect l="0" t="0" r="0" b="0"/>
                            <a:pathLst>
                              <a:path w="41334" h="59524">
                                <a:moveTo>
                                  <a:pt x="229" y="0"/>
                                </a:moveTo>
                                <a:lnTo>
                                  <a:pt x="13701" y="0"/>
                                </a:lnTo>
                                <a:lnTo>
                                  <a:pt x="13548" y="23858"/>
                                </a:lnTo>
                                <a:lnTo>
                                  <a:pt x="27709" y="23858"/>
                                </a:lnTo>
                                <a:lnTo>
                                  <a:pt x="27862" y="125"/>
                                </a:lnTo>
                                <a:lnTo>
                                  <a:pt x="41334" y="125"/>
                                </a:lnTo>
                                <a:lnTo>
                                  <a:pt x="41104" y="59524"/>
                                </a:lnTo>
                                <a:lnTo>
                                  <a:pt x="27632" y="59399"/>
                                </a:lnTo>
                                <a:lnTo>
                                  <a:pt x="27709" y="34646"/>
                                </a:lnTo>
                                <a:lnTo>
                                  <a:pt x="13548" y="34521"/>
                                </a:lnTo>
                                <a:lnTo>
                                  <a:pt x="13548" y="59399"/>
                                </a:lnTo>
                                <a:lnTo>
                                  <a:pt x="0" y="59399"/>
                                </a:lnTo>
                                <a:lnTo>
                                  <a:pt x="229"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16" name="Shape 1416"/>
                        <wps:cNvSpPr/>
                        <wps:spPr>
                          <a:xfrm>
                            <a:off x="990294" y="1549646"/>
                            <a:ext cx="44702" cy="61556"/>
                          </a:xfrm>
                          <a:custGeom>
                            <a:avLst/>
                            <a:gdLst/>
                            <a:ahLst/>
                            <a:cxnLst/>
                            <a:rect l="0" t="0" r="0" b="0"/>
                            <a:pathLst>
                              <a:path w="44702" h="61556">
                                <a:moveTo>
                                  <a:pt x="41104" y="0"/>
                                </a:moveTo>
                                <a:lnTo>
                                  <a:pt x="44702" y="59274"/>
                                </a:lnTo>
                                <a:lnTo>
                                  <a:pt x="32378" y="59905"/>
                                </a:lnTo>
                                <a:lnTo>
                                  <a:pt x="20361" y="38072"/>
                                </a:lnTo>
                                <a:lnTo>
                                  <a:pt x="18371" y="34014"/>
                                </a:lnTo>
                                <a:lnTo>
                                  <a:pt x="16151" y="29442"/>
                                </a:lnTo>
                                <a:lnTo>
                                  <a:pt x="14008" y="24878"/>
                                </a:lnTo>
                                <a:lnTo>
                                  <a:pt x="12324" y="20562"/>
                                </a:lnTo>
                                <a:lnTo>
                                  <a:pt x="12171" y="20562"/>
                                </a:lnTo>
                                <a:lnTo>
                                  <a:pt x="12477" y="22970"/>
                                </a:lnTo>
                                <a:lnTo>
                                  <a:pt x="12707" y="25641"/>
                                </a:lnTo>
                                <a:lnTo>
                                  <a:pt x="13013" y="28554"/>
                                </a:lnTo>
                                <a:lnTo>
                                  <a:pt x="13395" y="31856"/>
                                </a:lnTo>
                                <a:lnTo>
                                  <a:pt x="13625" y="35409"/>
                                </a:lnTo>
                                <a:lnTo>
                                  <a:pt x="14008" y="39217"/>
                                </a:lnTo>
                                <a:lnTo>
                                  <a:pt x="14314" y="43283"/>
                                </a:lnTo>
                                <a:lnTo>
                                  <a:pt x="14543" y="47598"/>
                                </a:lnTo>
                                <a:lnTo>
                                  <a:pt x="15462" y="60917"/>
                                </a:lnTo>
                                <a:lnTo>
                                  <a:pt x="3598" y="61556"/>
                                </a:lnTo>
                                <a:lnTo>
                                  <a:pt x="0" y="2282"/>
                                </a:lnTo>
                                <a:lnTo>
                                  <a:pt x="12324" y="1651"/>
                                </a:lnTo>
                                <a:lnTo>
                                  <a:pt x="24494" y="24239"/>
                                </a:lnTo>
                                <a:lnTo>
                                  <a:pt x="26484" y="28048"/>
                                </a:lnTo>
                                <a:lnTo>
                                  <a:pt x="28704" y="32495"/>
                                </a:lnTo>
                                <a:lnTo>
                                  <a:pt x="30924" y="36935"/>
                                </a:lnTo>
                                <a:lnTo>
                                  <a:pt x="32914" y="41125"/>
                                </a:lnTo>
                                <a:lnTo>
                                  <a:pt x="33067" y="41125"/>
                                </a:lnTo>
                                <a:lnTo>
                                  <a:pt x="32838" y="38586"/>
                                </a:lnTo>
                                <a:lnTo>
                                  <a:pt x="32378" y="35790"/>
                                </a:lnTo>
                                <a:lnTo>
                                  <a:pt x="31996" y="32620"/>
                                </a:lnTo>
                                <a:lnTo>
                                  <a:pt x="31613" y="29193"/>
                                </a:lnTo>
                                <a:lnTo>
                                  <a:pt x="31077" y="25509"/>
                                </a:lnTo>
                                <a:lnTo>
                                  <a:pt x="30694" y="21707"/>
                                </a:lnTo>
                                <a:lnTo>
                                  <a:pt x="30465" y="17766"/>
                                </a:lnTo>
                                <a:lnTo>
                                  <a:pt x="30159" y="13708"/>
                                </a:lnTo>
                                <a:lnTo>
                                  <a:pt x="29393" y="638"/>
                                </a:lnTo>
                                <a:lnTo>
                                  <a:pt x="41104"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17" name="Shape 1417"/>
                        <wps:cNvSpPr/>
                        <wps:spPr>
                          <a:xfrm>
                            <a:off x="1040660" y="1545712"/>
                            <a:ext cx="22351" cy="60727"/>
                          </a:xfrm>
                          <a:custGeom>
                            <a:avLst/>
                            <a:gdLst/>
                            <a:ahLst/>
                            <a:cxnLst/>
                            <a:rect l="0" t="0" r="0" b="0"/>
                            <a:pathLst>
                              <a:path w="22351" h="60727">
                                <a:moveTo>
                                  <a:pt x="20897" y="0"/>
                                </a:moveTo>
                                <a:lnTo>
                                  <a:pt x="22351" y="0"/>
                                </a:lnTo>
                                <a:lnTo>
                                  <a:pt x="22351" y="10438"/>
                                </a:lnTo>
                                <a:lnTo>
                                  <a:pt x="22274" y="10406"/>
                                </a:lnTo>
                                <a:lnTo>
                                  <a:pt x="21203" y="10157"/>
                                </a:lnTo>
                                <a:lnTo>
                                  <a:pt x="19978" y="10157"/>
                                </a:lnTo>
                                <a:lnTo>
                                  <a:pt x="19060" y="10406"/>
                                </a:lnTo>
                                <a:lnTo>
                                  <a:pt x="18294" y="10788"/>
                                </a:lnTo>
                                <a:lnTo>
                                  <a:pt x="17376" y="11294"/>
                                </a:lnTo>
                                <a:lnTo>
                                  <a:pt x="16687" y="11933"/>
                                </a:lnTo>
                                <a:lnTo>
                                  <a:pt x="15998" y="12821"/>
                                </a:lnTo>
                                <a:lnTo>
                                  <a:pt x="15462" y="13833"/>
                                </a:lnTo>
                                <a:lnTo>
                                  <a:pt x="15003" y="14978"/>
                                </a:lnTo>
                                <a:lnTo>
                                  <a:pt x="14544" y="16248"/>
                                </a:lnTo>
                                <a:lnTo>
                                  <a:pt x="14314" y="17642"/>
                                </a:lnTo>
                                <a:lnTo>
                                  <a:pt x="14008" y="19293"/>
                                </a:lnTo>
                                <a:lnTo>
                                  <a:pt x="13931" y="20944"/>
                                </a:lnTo>
                                <a:lnTo>
                                  <a:pt x="13778" y="22720"/>
                                </a:lnTo>
                                <a:lnTo>
                                  <a:pt x="13778" y="24746"/>
                                </a:lnTo>
                                <a:lnTo>
                                  <a:pt x="13931" y="26779"/>
                                </a:lnTo>
                                <a:lnTo>
                                  <a:pt x="14008" y="29061"/>
                                </a:lnTo>
                                <a:lnTo>
                                  <a:pt x="14314" y="31351"/>
                                </a:lnTo>
                                <a:lnTo>
                                  <a:pt x="14544" y="33758"/>
                                </a:lnTo>
                                <a:lnTo>
                                  <a:pt x="15003" y="36047"/>
                                </a:lnTo>
                                <a:lnTo>
                                  <a:pt x="15462" y="38205"/>
                                </a:lnTo>
                                <a:lnTo>
                                  <a:pt x="15921" y="40105"/>
                                </a:lnTo>
                                <a:lnTo>
                                  <a:pt x="16457" y="41881"/>
                                </a:lnTo>
                                <a:lnTo>
                                  <a:pt x="17070" y="43533"/>
                                </a:lnTo>
                                <a:lnTo>
                                  <a:pt x="17606" y="44927"/>
                                </a:lnTo>
                                <a:lnTo>
                                  <a:pt x="18371" y="46196"/>
                                </a:lnTo>
                                <a:lnTo>
                                  <a:pt x="19060" y="47341"/>
                                </a:lnTo>
                                <a:lnTo>
                                  <a:pt x="19825" y="48354"/>
                                </a:lnTo>
                                <a:lnTo>
                                  <a:pt x="20667" y="49117"/>
                                </a:lnTo>
                                <a:lnTo>
                                  <a:pt x="21432" y="49748"/>
                                </a:lnTo>
                                <a:lnTo>
                                  <a:pt x="22351" y="50130"/>
                                </a:lnTo>
                                <a:lnTo>
                                  <a:pt x="22351" y="60727"/>
                                </a:lnTo>
                                <a:lnTo>
                                  <a:pt x="21739" y="60668"/>
                                </a:lnTo>
                                <a:lnTo>
                                  <a:pt x="20361" y="60536"/>
                                </a:lnTo>
                                <a:lnTo>
                                  <a:pt x="19213" y="60411"/>
                                </a:lnTo>
                                <a:lnTo>
                                  <a:pt x="17911" y="60162"/>
                                </a:lnTo>
                                <a:lnTo>
                                  <a:pt x="16840" y="59780"/>
                                </a:lnTo>
                                <a:lnTo>
                                  <a:pt x="15615" y="59274"/>
                                </a:lnTo>
                                <a:lnTo>
                                  <a:pt x="14544" y="58760"/>
                                </a:lnTo>
                                <a:lnTo>
                                  <a:pt x="13548" y="58254"/>
                                </a:lnTo>
                                <a:lnTo>
                                  <a:pt x="12477" y="57623"/>
                                </a:lnTo>
                                <a:lnTo>
                                  <a:pt x="11558" y="56859"/>
                                </a:lnTo>
                                <a:lnTo>
                                  <a:pt x="10640" y="56097"/>
                                </a:lnTo>
                                <a:lnTo>
                                  <a:pt x="9645" y="55208"/>
                                </a:lnTo>
                                <a:lnTo>
                                  <a:pt x="8879" y="54321"/>
                                </a:lnTo>
                                <a:lnTo>
                                  <a:pt x="8114" y="53432"/>
                                </a:lnTo>
                                <a:lnTo>
                                  <a:pt x="6506" y="51400"/>
                                </a:lnTo>
                                <a:lnTo>
                                  <a:pt x="5205" y="49117"/>
                                </a:lnTo>
                                <a:lnTo>
                                  <a:pt x="3980" y="46703"/>
                                </a:lnTo>
                                <a:lnTo>
                                  <a:pt x="3062" y="44164"/>
                                </a:lnTo>
                                <a:lnTo>
                                  <a:pt x="2143" y="41500"/>
                                </a:lnTo>
                                <a:lnTo>
                                  <a:pt x="1378" y="38711"/>
                                </a:lnTo>
                                <a:lnTo>
                                  <a:pt x="842" y="35790"/>
                                </a:lnTo>
                                <a:lnTo>
                                  <a:pt x="306" y="32745"/>
                                </a:lnTo>
                                <a:lnTo>
                                  <a:pt x="0" y="29825"/>
                                </a:lnTo>
                                <a:lnTo>
                                  <a:pt x="0" y="23990"/>
                                </a:lnTo>
                                <a:lnTo>
                                  <a:pt x="306" y="21194"/>
                                </a:lnTo>
                                <a:lnTo>
                                  <a:pt x="842" y="18405"/>
                                </a:lnTo>
                                <a:lnTo>
                                  <a:pt x="1455" y="15866"/>
                                </a:lnTo>
                                <a:lnTo>
                                  <a:pt x="2296" y="13452"/>
                                </a:lnTo>
                                <a:lnTo>
                                  <a:pt x="3368" y="11045"/>
                                </a:lnTo>
                                <a:lnTo>
                                  <a:pt x="3980" y="10025"/>
                                </a:lnTo>
                                <a:lnTo>
                                  <a:pt x="4669" y="9012"/>
                                </a:lnTo>
                                <a:lnTo>
                                  <a:pt x="5281" y="8000"/>
                                </a:lnTo>
                                <a:lnTo>
                                  <a:pt x="6124" y="6979"/>
                                </a:lnTo>
                                <a:lnTo>
                                  <a:pt x="6889" y="6091"/>
                                </a:lnTo>
                                <a:lnTo>
                                  <a:pt x="7808" y="5204"/>
                                </a:lnTo>
                                <a:lnTo>
                                  <a:pt x="8649" y="4440"/>
                                </a:lnTo>
                                <a:lnTo>
                                  <a:pt x="9645" y="3684"/>
                                </a:lnTo>
                                <a:lnTo>
                                  <a:pt x="10640" y="3046"/>
                                </a:lnTo>
                                <a:lnTo>
                                  <a:pt x="11788" y="2415"/>
                                </a:lnTo>
                                <a:lnTo>
                                  <a:pt x="12859" y="1901"/>
                                </a:lnTo>
                                <a:lnTo>
                                  <a:pt x="14008" y="1394"/>
                                </a:lnTo>
                                <a:lnTo>
                                  <a:pt x="15232" y="1013"/>
                                </a:lnTo>
                                <a:lnTo>
                                  <a:pt x="16533" y="639"/>
                                </a:lnTo>
                                <a:lnTo>
                                  <a:pt x="17911" y="381"/>
                                </a:lnTo>
                                <a:lnTo>
                                  <a:pt x="19366" y="125"/>
                                </a:lnTo>
                                <a:lnTo>
                                  <a:pt x="20897"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18" name="Shape 1418"/>
                        <wps:cNvSpPr/>
                        <wps:spPr>
                          <a:xfrm>
                            <a:off x="1063011" y="1545712"/>
                            <a:ext cx="22504" cy="60793"/>
                          </a:xfrm>
                          <a:custGeom>
                            <a:avLst/>
                            <a:gdLst/>
                            <a:ahLst/>
                            <a:cxnLst/>
                            <a:rect l="0" t="0" r="0" b="0"/>
                            <a:pathLst>
                              <a:path w="22504" h="60793">
                                <a:moveTo>
                                  <a:pt x="0" y="0"/>
                                </a:moveTo>
                                <a:lnTo>
                                  <a:pt x="1378" y="0"/>
                                </a:lnTo>
                                <a:lnTo>
                                  <a:pt x="2832" y="257"/>
                                </a:lnTo>
                                <a:lnTo>
                                  <a:pt x="4133" y="381"/>
                                </a:lnTo>
                                <a:lnTo>
                                  <a:pt x="5282" y="764"/>
                                </a:lnTo>
                                <a:lnTo>
                                  <a:pt x="6506" y="1145"/>
                                </a:lnTo>
                                <a:lnTo>
                                  <a:pt x="7655" y="1651"/>
                                </a:lnTo>
                                <a:lnTo>
                                  <a:pt x="8726" y="2158"/>
                                </a:lnTo>
                                <a:lnTo>
                                  <a:pt x="9798" y="2796"/>
                                </a:lnTo>
                                <a:lnTo>
                                  <a:pt x="10869" y="3427"/>
                                </a:lnTo>
                                <a:lnTo>
                                  <a:pt x="11788" y="4190"/>
                                </a:lnTo>
                                <a:lnTo>
                                  <a:pt x="12707" y="4954"/>
                                </a:lnTo>
                                <a:lnTo>
                                  <a:pt x="13472" y="5842"/>
                                </a:lnTo>
                                <a:lnTo>
                                  <a:pt x="14314" y="6730"/>
                                </a:lnTo>
                                <a:lnTo>
                                  <a:pt x="15079" y="7742"/>
                                </a:lnTo>
                                <a:lnTo>
                                  <a:pt x="16534" y="9775"/>
                                </a:lnTo>
                                <a:lnTo>
                                  <a:pt x="17758" y="11933"/>
                                </a:lnTo>
                                <a:lnTo>
                                  <a:pt x="18754" y="14339"/>
                                </a:lnTo>
                                <a:lnTo>
                                  <a:pt x="19748" y="16754"/>
                                </a:lnTo>
                                <a:lnTo>
                                  <a:pt x="20514" y="19161"/>
                                </a:lnTo>
                                <a:lnTo>
                                  <a:pt x="21203" y="21700"/>
                                </a:lnTo>
                                <a:lnTo>
                                  <a:pt x="21586" y="24240"/>
                                </a:lnTo>
                                <a:lnTo>
                                  <a:pt x="21968" y="26779"/>
                                </a:lnTo>
                                <a:lnTo>
                                  <a:pt x="22351" y="30844"/>
                                </a:lnTo>
                                <a:lnTo>
                                  <a:pt x="22504" y="34646"/>
                                </a:lnTo>
                                <a:lnTo>
                                  <a:pt x="22504" y="38073"/>
                                </a:lnTo>
                                <a:lnTo>
                                  <a:pt x="22122" y="41250"/>
                                </a:lnTo>
                                <a:lnTo>
                                  <a:pt x="21815" y="42769"/>
                                </a:lnTo>
                                <a:lnTo>
                                  <a:pt x="21586" y="44164"/>
                                </a:lnTo>
                                <a:lnTo>
                                  <a:pt x="21279" y="45565"/>
                                </a:lnTo>
                                <a:lnTo>
                                  <a:pt x="20744" y="46835"/>
                                </a:lnTo>
                                <a:lnTo>
                                  <a:pt x="20361" y="48105"/>
                                </a:lnTo>
                                <a:lnTo>
                                  <a:pt x="19825" y="49242"/>
                                </a:lnTo>
                                <a:lnTo>
                                  <a:pt x="19290" y="50387"/>
                                </a:lnTo>
                                <a:lnTo>
                                  <a:pt x="18754" y="51532"/>
                                </a:lnTo>
                                <a:lnTo>
                                  <a:pt x="18141" y="52420"/>
                                </a:lnTo>
                                <a:lnTo>
                                  <a:pt x="17452" y="53432"/>
                                </a:lnTo>
                                <a:lnTo>
                                  <a:pt x="16687" y="54321"/>
                                </a:lnTo>
                                <a:lnTo>
                                  <a:pt x="15845" y="55083"/>
                                </a:lnTo>
                                <a:lnTo>
                                  <a:pt x="15079" y="55847"/>
                                </a:lnTo>
                                <a:lnTo>
                                  <a:pt x="14161" y="56603"/>
                                </a:lnTo>
                                <a:lnTo>
                                  <a:pt x="13395" y="57241"/>
                                </a:lnTo>
                                <a:lnTo>
                                  <a:pt x="12324" y="57872"/>
                                </a:lnTo>
                                <a:lnTo>
                                  <a:pt x="11405" y="58379"/>
                                </a:lnTo>
                                <a:lnTo>
                                  <a:pt x="10333" y="58893"/>
                                </a:lnTo>
                                <a:lnTo>
                                  <a:pt x="9262" y="59274"/>
                                </a:lnTo>
                                <a:lnTo>
                                  <a:pt x="8190" y="59648"/>
                                </a:lnTo>
                                <a:lnTo>
                                  <a:pt x="5971" y="60287"/>
                                </a:lnTo>
                                <a:lnTo>
                                  <a:pt x="3597" y="60668"/>
                                </a:lnTo>
                                <a:lnTo>
                                  <a:pt x="2143" y="60793"/>
                                </a:lnTo>
                                <a:lnTo>
                                  <a:pt x="689" y="60793"/>
                                </a:lnTo>
                                <a:lnTo>
                                  <a:pt x="0" y="60727"/>
                                </a:lnTo>
                                <a:lnTo>
                                  <a:pt x="0" y="50130"/>
                                </a:lnTo>
                                <a:lnTo>
                                  <a:pt x="919" y="50512"/>
                                </a:lnTo>
                                <a:lnTo>
                                  <a:pt x="1837" y="50636"/>
                                </a:lnTo>
                                <a:lnTo>
                                  <a:pt x="2832" y="50636"/>
                                </a:lnTo>
                                <a:lnTo>
                                  <a:pt x="3827" y="50387"/>
                                </a:lnTo>
                                <a:lnTo>
                                  <a:pt x="4746" y="50005"/>
                                </a:lnTo>
                                <a:lnTo>
                                  <a:pt x="5588" y="49375"/>
                                </a:lnTo>
                                <a:lnTo>
                                  <a:pt x="6200" y="48611"/>
                                </a:lnTo>
                                <a:lnTo>
                                  <a:pt x="6889" y="47723"/>
                                </a:lnTo>
                                <a:lnTo>
                                  <a:pt x="7425" y="46579"/>
                                </a:lnTo>
                                <a:lnTo>
                                  <a:pt x="7808" y="45434"/>
                                </a:lnTo>
                                <a:lnTo>
                                  <a:pt x="8114" y="44039"/>
                                </a:lnTo>
                                <a:lnTo>
                                  <a:pt x="8343" y="42520"/>
                                </a:lnTo>
                                <a:lnTo>
                                  <a:pt x="8496" y="40869"/>
                                </a:lnTo>
                                <a:lnTo>
                                  <a:pt x="8573" y="39093"/>
                                </a:lnTo>
                                <a:lnTo>
                                  <a:pt x="8573" y="37317"/>
                                </a:lnTo>
                                <a:lnTo>
                                  <a:pt x="8496" y="33251"/>
                                </a:lnTo>
                                <a:lnTo>
                                  <a:pt x="8114" y="28936"/>
                                </a:lnTo>
                                <a:lnTo>
                                  <a:pt x="7425" y="25127"/>
                                </a:lnTo>
                                <a:lnTo>
                                  <a:pt x="6736" y="21575"/>
                                </a:lnTo>
                                <a:lnTo>
                                  <a:pt x="6200" y="19924"/>
                                </a:lnTo>
                                <a:lnTo>
                                  <a:pt x="5817" y="18273"/>
                                </a:lnTo>
                                <a:lnTo>
                                  <a:pt x="5282" y="16879"/>
                                </a:lnTo>
                                <a:lnTo>
                                  <a:pt x="4669" y="15484"/>
                                </a:lnTo>
                                <a:lnTo>
                                  <a:pt x="3980" y="14215"/>
                                </a:lnTo>
                                <a:lnTo>
                                  <a:pt x="3291" y="13071"/>
                                </a:lnTo>
                                <a:lnTo>
                                  <a:pt x="2526" y="12182"/>
                                </a:lnTo>
                                <a:lnTo>
                                  <a:pt x="1760" y="11426"/>
                                </a:lnTo>
                                <a:lnTo>
                                  <a:pt x="842" y="10788"/>
                                </a:lnTo>
                                <a:lnTo>
                                  <a:pt x="0" y="10438"/>
                                </a:lnTo>
                                <a:lnTo>
                                  <a:pt x="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19" name="Shape 1419"/>
                        <wps:cNvSpPr/>
                        <wps:spPr>
                          <a:xfrm>
                            <a:off x="1087582" y="1540766"/>
                            <a:ext cx="41564" cy="60793"/>
                          </a:xfrm>
                          <a:custGeom>
                            <a:avLst/>
                            <a:gdLst/>
                            <a:ahLst/>
                            <a:cxnLst/>
                            <a:rect l="0" t="0" r="0" b="0"/>
                            <a:pathLst>
                              <a:path w="41564" h="60793">
                                <a:moveTo>
                                  <a:pt x="13395" y="0"/>
                                </a:moveTo>
                                <a:lnTo>
                                  <a:pt x="22275" y="48861"/>
                                </a:lnTo>
                                <a:lnTo>
                                  <a:pt x="39803" y="45940"/>
                                </a:lnTo>
                                <a:lnTo>
                                  <a:pt x="41564" y="55583"/>
                                </a:lnTo>
                                <a:lnTo>
                                  <a:pt x="10716" y="60793"/>
                                </a:lnTo>
                                <a:lnTo>
                                  <a:pt x="0" y="2283"/>
                                </a:lnTo>
                                <a:lnTo>
                                  <a:pt x="13395"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20" name="Shape 1420"/>
                        <wps:cNvSpPr/>
                        <wps:spPr>
                          <a:xfrm>
                            <a:off x="1123481" y="1532003"/>
                            <a:ext cx="22964" cy="60411"/>
                          </a:xfrm>
                          <a:custGeom>
                            <a:avLst/>
                            <a:gdLst/>
                            <a:ahLst/>
                            <a:cxnLst/>
                            <a:rect l="0" t="0" r="0" b="0"/>
                            <a:pathLst>
                              <a:path w="22964" h="60411">
                                <a:moveTo>
                                  <a:pt x="19519" y="0"/>
                                </a:moveTo>
                                <a:lnTo>
                                  <a:pt x="22964" y="0"/>
                                </a:lnTo>
                                <a:lnTo>
                                  <a:pt x="22964" y="11542"/>
                                </a:lnTo>
                                <a:lnTo>
                                  <a:pt x="22428" y="11169"/>
                                </a:lnTo>
                                <a:lnTo>
                                  <a:pt x="21509" y="10663"/>
                                </a:lnTo>
                                <a:lnTo>
                                  <a:pt x="20591" y="10406"/>
                                </a:lnTo>
                                <a:lnTo>
                                  <a:pt x="19519" y="10282"/>
                                </a:lnTo>
                                <a:lnTo>
                                  <a:pt x="18447" y="10406"/>
                                </a:lnTo>
                                <a:lnTo>
                                  <a:pt x="17452" y="10663"/>
                                </a:lnTo>
                                <a:lnTo>
                                  <a:pt x="16610" y="11169"/>
                                </a:lnTo>
                                <a:lnTo>
                                  <a:pt x="15998" y="11808"/>
                                </a:lnTo>
                                <a:lnTo>
                                  <a:pt x="15309" y="12564"/>
                                </a:lnTo>
                                <a:lnTo>
                                  <a:pt x="14774" y="13452"/>
                                </a:lnTo>
                                <a:lnTo>
                                  <a:pt x="14238" y="14472"/>
                                </a:lnTo>
                                <a:lnTo>
                                  <a:pt x="13855" y="15609"/>
                                </a:lnTo>
                                <a:lnTo>
                                  <a:pt x="13549" y="17011"/>
                                </a:lnTo>
                                <a:lnTo>
                                  <a:pt x="13472" y="18405"/>
                                </a:lnTo>
                                <a:lnTo>
                                  <a:pt x="13472" y="21708"/>
                                </a:lnTo>
                                <a:lnTo>
                                  <a:pt x="13549" y="23484"/>
                                </a:lnTo>
                                <a:lnTo>
                                  <a:pt x="13702" y="25509"/>
                                </a:lnTo>
                                <a:lnTo>
                                  <a:pt x="14084" y="27542"/>
                                </a:lnTo>
                                <a:lnTo>
                                  <a:pt x="14544" y="29700"/>
                                </a:lnTo>
                                <a:lnTo>
                                  <a:pt x="15003" y="31982"/>
                                </a:lnTo>
                                <a:lnTo>
                                  <a:pt x="15539" y="34396"/>
                                </a:lnTo>
                                <a:lnTo>
                                  <a:pt x="16228" y="36554"/>
                                </a:lnTo>
                                <a:lnTo>
                                  <a:pt x="16917" y="38711"/>
                                </a:lnTo>
                                <a:lnTo>
                                  <a:pt x="17529" y="40487"/>
                                </a:lnTo>
                                <a:lnTo>
                                  <a:pt x="18371" y="42263"/>
                                </a:lnTo>
                                <a:lnTo>
                                  <a:pt x="18983" y="43790"/>
                                </a:lnTo>
                                <a:lnTo>
                                  <a:pt x="19825" y="45184"/>
                                </a:lnTo>
                                <a:lnTo>
                                  <a:pt x="20591" y="46454"/>
                                </a:lnTo>
                                <a:lnTo>
                                  <a:pt x="21509" y="47466"/>
                                </a:lnTo>
                                <a:lnTo>
                                  <a:pt x="22275" y="48354"/>
                                </a:lnTo>
                                <a:lnTo>
                                  <a:pt x="22964" y="48833"/>
                                </a:lnTo>
                                <a:lnTo>
                                  <a:pt x="22964" y="60411"/>
                                </a:lnTo>
                                <a:lnTo>
                                  <a:pt x="21739" y="60287"/>
                                </a:lnTo>
                                <a:lnTo>
                                  <a:pt x="20591" y="60030"/>
                                </a:lnTo>
                                <a:lnTo>
                                  <a:pt x="19366" y="59655"/>
                                </a:lnTo>
                                <a:lnTo>
                                  <a:pt x="18218" y="59274"/>
                                </a:lnTo>
                                <a:lnTo>
                                  <a:pt x="17146" y="58768"/>
                                </a:lnTo>
                                <a:lnTo>
                                  <a:pt x="16075" y="58254"/>
                                </a:lnTo>
                                <a:lnTo>
                                  <a:pt x="15003" y="57623"/>
                                </a:lnTo>
                                <a:lnTo>
                                  <a:pt x="14008" y="56984"/>
                                </a:lnTo>
                                <a:lnTo>
                                  <a:pt x="13089" y="56228"/>
                                </a:lnTo>
                                <a:lnTo>
                                  <a:pt x="12094" y="55465"/>
                                </a:lnTo>
                                <a:lnTo>
                                  <a:pt x="11176" y="54577"/>
                                </a:lnTo>
                                <a:lnTo>
                                  <a:pt x="9492" y="52669"/>
                                </a:lnTo>
                                <a:lnTo>
                                  <a:pt x="7884" y="50643"/>
                                </a:lnTo>
                                <a:lnTo>
                                  <a:pt x="6430" y="48354"/>
                                </a:lnTo>
                                <a:lnTo>
                                  <a:pt x="5129" y="45947"/>
                                </a:lnTo>
                                <a:lnTo>
                                  <a:pt x="4057" y="43283"/>
                                </a:lnTo>
                                <a:lnTo>
                                  <a:pt x="2985" y="40612"/>
                                </a:lnTo>
                                <a:lnTo>
                                  <a:pt x="2067" y="37823"/>
                                </a:lnTo>
                                <a:lnTo>
                                  <a:pt x="1301" y="34778"/>
                                </a:lnTo>
                                <a:lnTo>
                                  <a:pt x="612" y="31857"/>
                                </a:lnTo>
                                <a:lnTo>
                                  <a:pt x="230" y="28936"/>
                                </a:lnTo>
                                <a:lnTo>
                                  <a:pt x="0" y="26022"/>
                                </a:lnTo>
                                <a:lnTo>
                                  <a:pt x="0" y="23226"/>
                                </a:lnTo>
                                <a:lnTo>
                                  <a:pt x="77" y="20563"/>
                                </a:lnTo>
                                <a:lnTo>
                                  <a:pt x="460" y="17899"/>
                                </a:lnTo>
                                <a:lnTo>
                                  <a:pt x="1148" y="15360"/>
                                </a:lnTo>
                                <a:lnTo>
                                  <a:pt x="1914" y="12946"/>
                                </a:lnTo>
                                <a:lnTo>
                                  <a:pt x="2373" y="11808"/>
                                </a:lnTo>
                                <a:lnTo>
                                  <a:pt x="2909" y="10663"/>
                                </a:lnTo>
                                <a:lnTo>
                                  <a:pt x="3521" y="9651"/>
                                </a:lnTo>
                                <a:lnTo>
                                  <a:pt x="4210" y="8630"/>
                                </a:lnTo>
                                <a:lnTo>
                                  <a:pt x="4823" y="7617"/>
                                </a:lnTo>
                                <a:lnTo>
                                  <a:pt x="5665" y="6730"/>
                                </a:lnTo>
                                <a:lnTo>
                                  <a:pt x="6430" y="5842"/>
                                </a:lnTo>
                                <a:lnTo>
                                  <a:pt x="7348" y="5079"/>
                                </a:lnTo>
                                <a:lnTo>
                                  <a:pt x="8267" y="4190"/>
                                </a:lnTo>
                                <a:lnTo>
                                  <a:pt x="9339" y="3559"/>
                                </a:lnTo>
                                <a:lnTo>
                                  <a:pt x="10410" y="2921"/>
                                </a:lnTo>
                                <a:lnTo>
                                  <a:pt x="11482" y="2290"/>
                                </a:lnTo>
                                <a:lnTo>
                                  <a:pt x="12630" y="1776"/>
                                </a:lnTo>
                                <a:lnTo>
                                  <a:pt x="13855" y="1270"/>
                                </a:lnTo>
                                <a:lnTo>
                                  <a:pt x="15156" y="888"/>
                                </a:lnTo>
                                <a:lnTo>
                                  <a:pt x="16610" y="506"/>
                                </a:lnTo>
                                <a:lnTo>
                                  <a:pt x="18065" y="257"/>
                                </a:lnTo>
                                <a:lnTo>
                                  <a:pt x="19519"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21" name="Shape 1421"/>
                        <wps:cNvSpPr/>
                        <wps:spPr>
                          <a:xfrm>
                            <a:off x="1146445" y="1532003"/>
                            <a:ext cx="23116" cy="60544"/>
                          </a:xfrm>
                          <a:custGeom>
                            <a:avLst/>
                            <a:gdLst/>
                            <a:ahLst/>
                            <a:cxnLst/>
                            <a:rect l="0" t="0" r="0" b="0"/>
                            <a:pathLst>
                              <a:path w="23116" h="60544">
                                <a:moveTo>
                                  <a:pt x="0" y="0"/>
                                </a:moveTo>
                                <a:lnTo>
                                  <a:pt x="689" y="0"/>
                                </a:lnTo>
                                <a:lnTo>
                                  <a:pt x="1990" y="257"/>
                                </a:lnTo>
                                <a:lnTo>
                                  <a:pt x="3138" y="506"/>
                                </a:lnTo>
                                <a:lnTo>
                                  <a:pt x="4363" y="888"/>
                                </a:lnTo>
                                <a:lnTo>
                                  <a:pt x="5588" y="1270"/>
                                </a:lnTo>
                                <a:lnTo>
                                  <a:pt x="6736" y="1776"/>
                                </a:lnTo>
                                <a:lnTo>
                                  <a:pt x="7807" y="2415"/>
                                </a:lnTo>
                                <a:lnTo>
                                  <a:pt x="8726" y="3046"/>
                                </a:lnTo>
                                <a:lnTo>
                                  <a:pt x="9797" y="3684"/>
                                </a:lnTo>
                                <a:lnTo>
                                  <a:pt x="10716" y="4447"/>
                                </a:lnTo>
                                <a:lnTo>
                                  <a:pt x="11635" y="5335"/>
                                </a:lnTo>
                                <a:lnTo>
                                  <a:pt x="12400" y="6223"/>
                                </a:lnTo>
                                <a:lnTo>
                                  <a:pt x="14160" y="8124"/>
                                </a:lnTo>
                                <a:lnTo>
                                  <a:pt x="15615" y="10157"/>
                                </a:lnTo>
                                <a:lnTo>
                                  <a:pt x="16916" y="12314"/>
                                </a:lnTo>
                                <a:lnTo>
                                  <a:pt x="17988" y="14597"/>
                                </a:lnTo>
                                <a:lnTo>
                                  <a:pt x="19059" y="17011"/>
                                </a:lnTo>
                                <a:lnTo>
                                  <a:pt x="19978" y="19550"/>
                                </a:lnTo>
                                <a:lnTo>
                                  <a:pt x="20743" y="21958"/>
                                </a:lnTo>
                                <a:lnTo>
                                  <a:pt x="21432" y="24496"/>
                                </a:lnTo>
                                <a:lnTo>
                                  <a:pt x="22198" y="28430"/>
                                </a:lnTo>
                                <a:lnTo>
                                  <a:pt x="22733" y="32114"/>
                                </a:lnTo>
                                <a:lnTo>
                                  <a:pt x="23116" y="35666"/>
                                </a:lnTo>
                                <a:lnTo>
                                  <a:pt x="23116" y="38836"/>
                                </a:lnTo>
                                <a:lnTo>
                                  <a:pt x="23040" y="40363"/>
                                </a:lnTo>
                                <a:lnTo>
                                  <a:pt x="22887" y="41756"/>
                                </a:lnTo>
                                <a:lnTo>
                                  <a:pt x="22733" y="43151"/>
                                </a:lnTo>
                                <a:lnTo>
                                  <a:pt x="22504" y="44552"/>
                                </a:lnTo>
                                <a:lnTo>
                                  <a:pt x="22045" y="45822"/>
                                </a:lnTo>
                                <a:lnTo>
                                  <a:pt x="21815" y="47085"/>
                                </a:lnTo>
                                <a:lnTo>
                                  <a:pt x="21279" y="48230"/>
                                </a:lnTo>
                                <a:lnTo>
                                  <a:pt x="20896" y="49375"/>
                                </a:lnTo>
                                <a:lnTo>
                                  <a:pt x="20361" y="50387"/>
                                </a:lnTo>
                                <a:lnTo>
                                  <a:pt x="19672" y="51400"/>
                                </a:lnTo>
                                <a:lnTo>
                                  <a:pt x="19136" y="52295"/>
                                </a:lnTo>
                                <a:lnTo>
                                  <a:pt x="18371" y="53183"/>
                                </a:lnTo>
                                <a:lnTo>
                                  <a:pt x="17681" y="54071"/>
                                </a:lnTo>
                                <a:lnTo>
                                  <a:pt x="16916" y="54827"/>
                                </a:lnTo>
                                <a:lnTo>
                                  <a:pt x="16151" y="55590"/>
                                </a:lnTo>
                                <a:lnTo>
                                  <a:pt x="15232" y="56228"/>
                                </a:lnTo>
                                <a:lnTo>
                                  <a:pt x="14314" y="56859"/>
                                </a:lnTo>
                                <a:lnTo>
                                  <a:pt x="13319" y="57498"/>
                                </a:lnTo>
                                <a:lnTo>
                                  <a:pt x="12323" y="58004"/>
                                </a:lnTo>
                                <a:lnTo>
                                  <a:pt x="11405" y="58510"/>
                                </a:lnTo>
                                <a:lnTo>
                                  <a:pt x="9109" y="59274"/>
                                </a:lnTo>
                                <a:lnTo>
                                  <a:pt x="6736" y="59905"/>
                                </a:lnTo>
                                <a:lnTo>
                                  <a:pt x="5435" y="60162"/>
                                </a:lnTo>
                                <a:lnTo>
                                  <a:pt x="3980" y="60411"/>
                                </a:lnTo>
                                <a:lnTo>
                                  <a:pt x="2679" y="60544"/>
                                </a:lnTo>
                                <a:lnTo>
                                  <a:pt x="1301" y="60544"/>
                                </a:lnTo>
                                <a:lnTo>
                                  <a:pt x="0" y="60411"/>
                                </a:lnTo>
                                <a:lnTo>
                                  <a:pt x="0" y="48833"/>
                                </a:lnTo>
                                <a:lnTo>
                                  <a:pt x="229" y="48992"/>
                                </a:lnTo>
                                <a:lnTo>
                                  <a:pt x="1225" y="49623"/>
                                </a:lnTo>
                                <a:lnTo>
                                  <a:pt x="2143" y="49881"/>
                                </a:lnTo>
                                <a:lnTo>
                                  <a:pt x="3062" y="50137"/>
                                </a:lnTo>
                                <a:lnTo>
                                  <a:pt x="3980" y="50137"/>
                                </a:lnTo>
                                <a:lnTo>
                                  <a:pt x="5052" y="50005"/>
                                </a:lnTo>
                                <a:lnTo>
                                  <a:pt x="5970" y="49756"/>
                                </a:lnTo>
                                <a:lnTo>
                                  <a:pt x="6736" y="49242"/>
                                </a:lnTo>
                                <a:lnTo>
                                  <a:pt x="7501" y="48611"/>
                                </a:lnTo>
                                <a:lnTo>
                                  <a:pt x="8037" y="47723"/>
                                </a:lnTo>
                                <a:lnTo>
                                  <a:pt x="8573" y="46710"/>
                                </a:lnTo>
                                <a:lnTo>
                                  <a:pt x="8956" y="45690"/>
                                </a:lnTo>
                                <a:lnTo>
                                  <a:pt x="9262" y="44421"/>
                                </a:lnTo>
                                <a:lnTo>
                                  <a:pt x="9491" y="43026"/>
                                </a:lnTo>
                                <a:lnTo>
                                  <a:pt x="9491" y="38080"/>
                                </a:lnTo>
                                <a:lnTo>
                                  <a:pt x="9262" y="36297"/>
                                </a:lnTo>
                                <a:lnTo>
                                  <a:pt x="8726" y="32238"/>
                                </a:lnTo>
                                <a:lnTo>
                                  <a:pt x="7807" y="28048"/>
                                </a:lnTo>
                                <a:lnTo>
                                  <a:pt x="6736" y="24240"/>
                                </a:lnTo>
                                <a:lnTo>
                                  <a:pt x="5664" y="20820"/>
                                </a:lnTo>
                                <a:lnTo>
                                  <a:pt x="5052" y="19169"/>
                                </a:lnTo>
                                <a:lnTo>
                                  <a:pt x="4363" y="17642"/>
                                </a:lnTo>
                                <a:lnTo>
                                  <a:pt x="3674" y="16248"/>
                                </a:lnTo>
                                <a:lnTo>
                                  <a:pt x="2908" y="14978"/>
                                </a:lnTo>
                                <a:lnTo>
                                  <a:pt x="2143" y="13708"/>
                                </a:lnTo>
                                <a:lnTo>
                                  <a:pt x="1301" y="12696"/>
                                </a:lnTo>
                                <a:lnTo>
                                  <a:pt x="383" y="11808"/>
                                </a:lnTo>
                                <a:lnTo>
                                  <a:pt x="0" y="11542"/>
                                </a:lnTo>
                                <a:lnTo>
                                  <a:pt x="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22" name="Shape 1422"/>
                        <wps:cNvSpPr/>
                        <wps:spPr>
                          <a:xfrm>
                            <a:off x="1170786" y="1518045"/>
                            <a:ext cx="50060" cy="61424"/>
                          </a:xfrm>
                          <a:custGeom>
                            <a:avLst/>
                            <a:gdLst/>
                            <a:ahLst/>
                            <a:cxnLst/>
                            <a:rect l="0" t="0" r="0" b="0"/>
                            <a:pathLst>
                              <a:path w="50060" h="61424">
                                <a:moveTo>
                                  <a:pt x="30235" y="0"/>
                                </a:moveTo>
                                <a:lnTo>
                                  <a:pt x="32378" y="0"/>
                                </a:lnTo>
                                <a:lnTo>
                                  <a:pt x="33067" y="10282"/>
                                </a:lnTo>
                                <a:lnTo>
                                  <a:pt x="31307" y="10150"/>
                                </a:lnTo>
                                <a:lnTo>
                                  <a:pt x="29470" y="10282"/>
                                </a:lnTo>
                                <a:lnTo>
                                  <a:pt x="27326" y="10531"/>
                                </a:lnTo>
                                <a:lnTo>
                                  <a:pt x="24954" y="11170"/>
                                </a:lnTo>
                                <a:lnTo>
                                  <a:pt x="23423" y="11676"/>
                                </a:lnTo>
                                <a:lnTo>
                                  <a:pt x="21968" y="12307"/>
                                </a:lnTo>
                                <a:lnTo>
                                  <a:pt x="20514" y="13071"/>
                                </a:lnTo>
                                <a:lnTo>
                                  <a:pt x="19136" y="13958"/>
                                </a:lnTo>
                                <a:lnTo>
                                  <a:pt x="17988" y="14978"/>
                                </a:lnTo>
                                <a:lnTo>
                                  <a:pt x="16916" y="15991"/>
                                </a:lnTo>
                                <a:lnTo>
                                  <a:pt x="15997" y="17260"/>
                                </a:lnTo>
                                <a:lnTo>
                                  <a:pt x="15156" y="18779"/>
                                </a:lnTo>
                                <a:lnTo>
                                  <a:pt x="14543" y="20306"/>
                                </a:lnTo>
                                <a:lnTo>
                                  <a:pt x="14008" y="21958"/>
                                </a:lnTo>
                                <a:lnTo>
                                  <a:pt x="13701" y="23858"/>
                                </a:lnTo>
                                <a:lnTo>
                                  <a:pt x="13701" y="28048"/>
                                </a:lnTo>
                                <a:lnTo>
                                  <a:pt x="14160" y="30462"/>
                                </a:lnTo>
                                <a:lnTo>
                                  <a:pt x="14543" y="32870"/>
                                </a:lnTo>
                                <a:lnTo>
                                  <a:pt x="15309" y="35666"/>
                                </a:lnTo>
                                <a:lnTo>
                                  <a:pt x="16151" y="38073"/>
                                </a:lnTo>
                                <a:lnTo>
                                  <a:pt x="17070" y="40230"/>
                                </a:lnTo>
                                <a:lnTo>
                                  <a:pt x="17988" y="42263"/>
                                </a:lnTo>
                                <a:lnTo>
                                  <a:pt x="19059" y="44039"/>
                                </a:lnTo>
                                <a:lnTo>
                                  <a:pt x="20055" y="45565"/>
                                </a:lnTo>
                                <a:lnTo>
                                  <a:pt x="21279" y="46827"/>
                                </a:lnTo>
                                <a:lnTo>
                                  <a:pt x="22427" y="47972"/>
                                </a:lnTo>
                                <a:lnTo>
                                  <a:pt x="23652" y="48985"/>
                                </a:lnTo>
                                <a:lnTo>
                                  <a:pt x="24877" y="49748"/>
                                </a:lnTo>
                                <a:lnTo>
                                  <a:pt x="26025" y="50255"/>
                                </a:lnTo>
                                <a:lnTo>
                                  <a:pt x="27250" y="50768"/>
                                </a:lnTo>
                                <a:lnTo>
                                  <a:pt x="28551" y="51018"/>
                                </a:lnTo>
                                <a:lnTo>
                                  <a:pt x="29699" y="51150"/>
                                </a:lnTo>
                                <a:lnTo>
                                  <a:pt x="30924" y="51150"/>
                                </a:lnTo>
                                <a:lnTo>
                                  <a:pt x="32148" y="51018"/>
                                </a:lnTo>
                                <a:lnTo>
                                  <a:pt x="33296" y="50768"/>
                                </a:lnTo>
                                <a:lnTo>
                                  <a:pt x="34751" y="50255"/>
                                </a:lnTo>
                                <a:lnTo>
                                  <a:pt x="35823" y="49748"/>
                                </a:lnTo>
                                <a:lnTo>
                                  <a:pt x="31613" y="36040"/>
                                </a:lnTo>
                                <a:lnTo>
                                  <a:pt x="25642" y="37691"/>
                                </a:lnTo>
                                <a:lnTo>
                                  <a:pt x="22887" y="28680"/>
                                </a:lnTo>
                                <a:lnTo>
                                  <a:pt x="40722" y="23609"/>
                                </a:lnTo>
                                <a:lnTo>
                                  <a:pt x="50060" y="53939"/>
                                </a:lnTo>
                                <a:lnTo>
                                  <a:pt x="48912" y="54702"/>
                                </a:lnTo>
                                <a:lnTo>
                                  <a:pt x="47611" y="55466"/>
                                </a:lnTo>
                                <a:lnTo>
                                  <a:pt x="46003" y="56353"/>
                                </a:lnTo>
                                <a:lnTo>
                                  <a:pt x="44243" y="57109"/>
                                </a:lnTo>
                                <a:lnTo>
                                  <a:pt x="42406" y="57872"/>
                                </a:lnTo>
                                <a:lnTo>
                                  <a:pt x="40568" y="58635"/>
                                </a:lnTo>
                                <a:lnTo>
                                  <a:pt x="38731" y="59399"/>
                                </a:lnTo>
                                <a:lnTo>
                                  <a:pt x="36894" y="59905"/>
                                </a:lnTo>
                                <a:lnTo>
                                  <a:pt x="34062" y="60668"/>
                                </a:lnTo>
                                <a:lnTo>
                                  <a:pt x="31307" y="61043"/>
                                </a:lnTo>
                                <a:lnTo>
                                  <a:pt x="28780" y="61299"/>
                                </a:lnTo>
                                <a:lnTo>
                                  <a:pt x="26331" y="61424"/>
                                </a:lnTo>
                                <a:lnTo>
                                  <a:pt x="23881" y="61175"/>
                                </a:lnTo>
                                <a:lnTo>
                                  <a:pt x="21662" y="60793"/>
                                </a:lnTo>
                                <a:lnTo>
                                  <a:pt x="19442" y="60154"/>
                                </a:lnTo>
                                <a:lnTo>
                                  <a:pt x="17299" y="59267"/>
                                </a:lnTo>
                                <a:lnTo>
                                  <a:pt x="15997" y="58635"/>
                                </a:lnTo>
                                <a:lnTo>
                                  <a:pt x="14696" y="57872"/>
                                </a:lnTo>
                                <a:lnTo>
                                  <a:pt x="13472" y="57109"/>
                                </a:lnTo>
                                <a:lnTo>
                                  <a:pt x="12247" y="56097"/>
                                </a:lnTo>
                                <a:lnTo>
                                  <a:pt x="11099" y="55083"/>
                                </a:lnTo>
                                <a:lnTo>
                                  <a:pt x="9874" y="54063"/>
                                </a:lnTo>
                                <a:lnTo>
                                  <a:pt x="8879" y="52794"/>
                                </a:lnTo>
                                <a:lnTo>
                                  <a:pt x="7807" y="51525"/>
                                </a:lnTo>
                                <a:lnTo>
                                  <a:pt x="6889" y="50130"/>
                                </a:lnTo>
                                <a:lnTo>
                                  <a:pt x="5970" y="48736"/>
                                </a:lnTo>
                                <a:lnTo>
                                  <a:pt x="5128" y="47210"/>
                                </a:lnTo>
                                <a:lnTo>
                                  <a:pt x="4363" y="45690"/>
                                </a:lnTo>
                                <a:lnTo>
                                  <a:pt x="3521" y="44039"/>
                                </a:lnTo>
                                <a:lnTo>
                                  <a:pt x="2908" y="42263"/>
                                </a:lnTo>
                                <a:lnTo>
                                  <a:pt x="2220" y="40612"/>
                                </a:lnTo>
                                <a:lnTo>
                                  <a:pt x="1684" y="38712"/>
                                </a:lnTo>
                                <a:lnTo>
                                  <a:pt x="1148" y="36803"/>
                                </a:lnTo>
                                <a:lnTo>
                                  <a:pt x="765" y="34903"/>
                                </a:lnTo>
                                <a:lnTo>
                                  <a:pt x="383" y="33127"/>
                                </a:lnTo>
                                <a:lnTo>
                                  <a:pt x="229" y="31351"/>
                                </a:lnTo>
                                <a:lnTo>
                                  <a:pt x="0" y="29567"/>
                                </a:lnTo>
                                <a:lnTo>
                                  <a:pt x="0" y="26272"/>
                                </a:lnTo>
                                <a:lnTo>
                                  <a:pt x="153" y="24746"/>
                                </a:lnTo>
                                <a:lnTo>
                                  <a:pt x="383" y="23226"/>
                                </a:lnTo>
                                <a:lnTo>
                                  <a:pt x="612" y="21700"/>
                                </a:lnTo>
                                <a:lnTo>
                                  <a:pt x="919" y="20306"/>
                                </a:lnTo>
                                <a:lnTo>
                                  <a:pt x="1454" y="18912"/>
                                </a:lnTo>
                                <a:lnTo>
                                  <a:pt x="1837" y="17518"/>
                                </a:lnTo>
                                <a:lnTo>
                                  <a:pt x="2526" y="16248"/>
                                </a:lnTo>
                                <a:lnTo>
                                  <a:pt x="3062" y="14978"/>
                                </a:lnTo>
                                <a:lnTo>
                                  <a:pt x="3674" y="13833"/>
                                </a:lnTo>
                                <a:lnTo>
                                  <a:pt x="4516" y="12688"/>
                                </a:lnTo>
                                <a:lnTo>
                                  <a:pt x="5281" y="11551"/>
                                </a:lnTo>
                                <a:lnTo>
                                  <a:pt x="6200" y="10531"/>
                                </a:lnTo>
                                <a:lnTo>
                                  <a:pt x="6965" y="9518"/>
                                </a:lnTo>
                                <a:lnTo>
                                  <a:pt x="8037" y="8630"/>
                                </a:lnTo>
                                <a:lnTo>
                                  <a:pt x="8956" y="7617"/>
                                </a:lnTo>
                                <a:lnTo>
                                  <a:pt x="10027" y="6855"/>
                                </a:lnTo>
                                <a:lnTo>
                                  <a:pt x="11099" y="5966"/>
                                </a:lnTo>
                                <a:lnTo>
                                  <a:pt x="13472" y="4565"/>
                                </a:lnTo>
                                <a:lnTo>
                                  <a:pt x="15844" y="3303"/>
                                </a:lnTo>
                                <a:lnTo>
                                  <a:pt x="18371" y="2283"/>
                                </a:lnTo>
                                <a:lnTo>
                                  <a:pt x="20973" y="1394"/>
                                </a:lnTo>
                                <a:lnTo>
                                  <a:pt x="22887" y="1013"/>
                                </a:lnTo>
                                <a:lnTo>
                                  <a:pt x="24571" y="631"/>
                                </a:lnTo>
                                <a:lnTo>
                                  <a:pt x="26178" y="250"/>
                                </a:lnTo>
                                <a:lnTo>
                                  <a:pt x="27632" y="125"/>
                                </a:lnTo>
                                <a:lnTo>
                                  <a:pt x="30235"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23" name="Shape 1423"/>
                        <wps:cNvSpPr/>
                        <wps:spPr>
                          <a:xfrm>
                            <a:off x="1203930" y="1502304"/>
                            <a:ext cx="47917" cy="65365"/>
                          </a:xfrm>
                          <a:custGeom>
                            <a:avLst/>
                            <a:gdLst/>
                            <a:ahLst/>
                            <a:cxnLst/>
                            <a:rect l="0" t="0" r="0" b="0"/>
                            <a:pathLst>
                              <a:path w="47917" h="65365">
                                <a:moveTo>
                                  <a:pt x="41640" y="0"/>
                                </a:moveTo>
                                <a:lnTo>
                                  <a:pt x="39803" y="39092"/>
                                </a:lnTo>
                                <a:lnTo>
                                  <a:pt x="47917" y="60925"/>
                                </a:lnTo>
                                <a:lnTo>
                                  <a:pt x="35210" y="65365"/>
                                </a:lnTo>
                                <a:lnTo>
                                  <a:pt x="27250" y="43914"/>
                                </a:lnTo>
                                <a:lnTo>
                                  <a:pt x="0" y="14346"/>
                                </a:lnTo>
                                <a:lnTo>
                                  <a:pt x="13625" y="9650"/>
                                </a:lnTo>
                                <a:lnTo>
                                  <a:pt x="23040" y="21451"/>
                                </a:lnTo>
                                <a:lnTo>
                                  <a:pt x="25030" y="23990"/>
                                </a:lnTo>
                                <a:lnTo>
                                  <a:pt x="27020" y="26653"/>
                                </a:lnTo>
                                <a:lnTo>
                                  <a:pt x="29010" y="29318"/>
                                </a:lnTo>
                                <a:lnTo>
                                  <a:pt x="30847" y="32238"/>
                                </a:lnTo>
                                <a:lnTo>
                                  <a:pt x="31077" y="32114"/>
                                </a:lnTo>
                                <a:lnTo>
                                  <a:pt x="30541" y="28811"/>
                                </a:lnTo>
                                <a:lnTo>
                                  <a:pt x="30158" y="25516"/>
                                </a:lnTo>
                                <a:lnTo>
                                  <a:pt x="29776" y="22213"/>
                                </a:lnTo>
                                <a:lnTo>
                                  <a:pt x="29470" y="19044"/>
                                </a:lnTo>
                                <a:lnTo>
                                  <a:pt x="28551" y="4572"/>
                                </a:lnTo>
                                <a:lnTo>
                                  <a:pt x="4164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24" name="Shape 1424"/>
                        <wps:cNvSpPr/>
                        <wps:spPr>
                          <a:xfrm>
                            <a:off x="1262639" y="1486234"/>
                            <a:ext cx="22963" cy="58464"/>
                          </a:xfrm>
                          <a:custGeom>
                            <a:avLst/>
                            <a:gdLst/>
                            <a:ahLst/>
                            <a:cxnLst/>
                            <a:rect l="0" t="0" r="0" b="0"/>
                            <a:pathLst>
                              <a:path w="22963" h="58464">
                                <a:moveTo>
                                  <a:pt x="22963" y="0"/>
                                </a:moveTo>
                                <a:lnTo>
                                  <a:pt x="22963" y="9473"/>
                                </a:lnTo>
                                <a:lnTo>
                                  <a:pt x="21432" y="9473"/>
                                </a:lnTo>
                                <a:lnTo>
                                  <a:pt x="20514" y="9730"/>
                                </a:lnTo>
                                <a:lnTo>
                                  <a:pt x="19748" y="9979"/>
                                </a:lnTo>
                                <a:lnTo>
                                  <a:pt x="18753" y="10361"/>
                                </a:lnTo>
                                <a:lnTo>
                                  <a:pt x="16916" y="11249"/>
                                </a:lnTo>
                                <a:lnTo>
                                  <a:pt x="15768" y="12012"/>
                                </a:lnTo>
                                <a:lnTo>
                                  <a:pt x="22504" y="26352"/>
                                </a:lnTo>
                                <a:lnTo>
                                  <a:pt x="22963" y="26151"/>
                                </a:lnTo>
                                <a:lnTo>
                                  <a:pt x="22963" y="58464"/>
                                </a:lnTo>
                                <a:lnTo>
                                  <a:pt x="0" y="10236"/>
                                </a:lnTo>
                                <a:lnTo>
                                  <a:pt x="2756" y="8460"/>
                                </a:lnTo>
                                <a:lnTo>
                                  <a:pt x="6124" y="6684"/>
                                </a:lnTo>
                                <a:lnTo>
                                  <a:pt x="9644" y="4908"/>
                                </a:lnTo>
                                <a:lnTo>
                                  <a:pt x="13472" y="3125"/>
                                </a:lnTo>
                                <a:lnTo>
                                  <a:pt x="15768" y="2237"/>
                                </a:lnTo>
                                <a:lnTo>
                                  <a:pt x="17988" y="1349"/>
                                </a:lnTo>
                                <a:lnTo>
                                  <a:pt x="20208" y="718"/>
                                </a:lnTo>
                                <a:lnTo>
                                  <a:pt x="22504" y="79"/>
                                </a:lnTo>
                                <a:lnTo>
                                  <a:pt x="22963"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25" name="Shape 1425"/>
                        <wps:cNvSpPr/>
                        <wps:spPr>
                          <a:xfrm>
                            <a:off x="1285603" y="1485807"/>
                            <a:ext cx="11558" cy="63714"/>
                          </a:xfrm>
                          <a:custGeom>
                            <a:avLst/>
                            <a:gdLst/>
                            <a:ahLst/>
                            <a:cxnLst/>
                            <a:rect l="0" t="0" r="0" b="0"/>
                            <a:pathLst>
                              <a:path w="11558" h="63714">
                                <a:moveTo>
                                  <a:pt x="3904" y="0"/>
                                </a:moveTo>
                                <a:lnTo>
                                  <a:pt x="5052" y="0"/>
                                </a:lnTo>
                                <a:lnTo>
                                  <a:pt x="6124" y="125"/>
                                </a:lnTo>
                                <a:lnTo>
                                  <a:pt x="7348" y="257"/>
                                </a:lnTo>
                                <a:lnTo>
                                  <a:pt x="8343" y="381"/>
                                </a:lnTo>
                                <a:lnTo>
                                  <a:pt x="10104" y="888"/>
                                </a:lnTo>
                                <a:lnTo>
                                  <a:pt x="11558" y="1526"/>
                                </a:lnTo>
                                <a:lnTo>
                                  <a:pt x="11558" y="32384"/>
                                </a:lnTo>
                                <a:lnTo>
                                  <a:pt x="11405" y="32363"/>
                                </a:lnTo>
                                <a:lnTo>
                                  <a:pt x="9568" y="32363"/>
                                </a:lnTo>
                                <a:lnTo>
                                  <a:pt x="8649" y="32488"/>
                                </a:lnTo>
                                <a:lnTo>
                                  <a:pt x="7731" y="32745"/>
                                </a:lnTo>
                                <a:lnTo>
                                  <a:pt x="6812" y="33002"/>
                                </a:lnTo>
                                <a:lnTo>
                                  <a:pt x="5894" y="33383"/>
                                </a:lnTo>
                                <a:lnTo>
                                  <a:pt x="3215" y="34521"/>
                                </a:lnTo>
                                <a:lnTo>
                                  <a:pt x="10869" y="50768"/>
                                </a:lnTo>
                                <a:lnTo>
                                  <a:pt x="11558" y="50515"/>
                                </a:lnTo>
                                <a:lnTo>
                                  <a:pt x="11558" y="60359"/>
                                </a:lnTo>
                                <a:lnTo>
                                  <a:pt x="10487" y="60793"/>
                                </a:lnTo>
                                <a:lnTo>
                                  <a:pt x="7425" y="61938"/>
                                </a:lnTo>
                                <a:lnTo>
                                  <a:pt x="4669" y="62950"/>
                                </a:lnTo>
                                <a:lnTo>
                                  <a:pt x="2296" y="63714"/>
                                </a:lnTo>
                                <a:lnTo>
                                  <a:pt x="0" y="58891"/>
                                </a:lnTo>
                                <a:lnTo>
                                  <a:pt x="0" y="26578"/>
                                </a:lnTo>
                                <a:lnTo>
                                  <a:pt x="2143" y="25641"/>
                                </a:lnTo>
                                <a:lnTo>
                                  <a:pt x="2985" y="25260"/>
                                </a:lnTo>
                                <a:lnTo>
                                  <a:pt x="3597" y="24754"/>
                                </a:lnTo>
                                <a:lnTo>
                                  <a:pt x="4286" y="24240"/>
                                </a:lnTo>
                                <a:lnTo>
                                  <a:pt x="4975" y="23733"/>
                                </a:lnTo>
                                <a:lnTo>
                                  <a:pt x="5511" y="23102"/>
                                </a:lnTo>
                                <a:lnTo>
                                  <a:pt x="5971" y="22464"/>
                                </a:lnTo>
                                <a:lnTo>
                                  <a:pt x="6429" y="21700"/>
                                </a:lnTo>
                                <a:lnTo>
                                  <a:pt x="6659" y="21069"/>
                                </a:lnTo>
                                <a:lnTo>
                                  <a:pt x="6889" y="20306"/>
                                </a:lnTo>
                                <a:lnTo>
                                  <a:pt x="7042" y="19543"/>
                                </a:lnTo>
                                <a:lnTo>
                                  <a:pt x="7195" y="18655"/>
                                </a:lnTo>
                                <a:lnTo>
                                  <a:pt x="7195" y="17899"/>
                                </a:lnTo>
                                <a:lnTo>
                                  <a:pt x="7042" y="17011"/>
                                </a:lnTo>
                                <a:lnTo>
                                  <a:pt x="6889" y="16248"/>
                                </a:lnTo>
                                <a:lnTo>
                                  <a:pt x="6659" y="15360"/>
                                </a:lnTo>
                                <a:lnTo>
                                  <a:pt x="6277" y="14597"/>
                                </a:lnTo>
                                <a:lnTo>
                                  <a:pt x="5511" y="13202"/>
                                </a:lnTo>
                                <a:lnTo>
                                  <a:pt x="4516" y="12057"/>
                                </a:lnTo>
                                <a:lnTo>
                                  <a:pt x="4057" y="11551"/>
                                </a:lnTo>
                                <a:lnTo>
                                  <a:pt x="3521" y="11045"/>
                                </a:lnTo>
                                <a:lnTo>
                                  <a:pt x="2832" y="10663"/>
                                </a:lnTo>
                                <a:lnTo>
                                  <a:pt x="2296" y="10406"/>
                                </a:lnTo>
                                <a:lnTo>
                                  <a:pt x="1531" y="10157"/>
                                </a:lnTo>
                                <a:lnTo>
                                  <a:pt x="842" y="9900"/>
                                </a:lnTo>
                                <a:lnTo>
                                  <a:pt x="0" y="9900"/>
                                </a:lnTo>
                                <a:lnTo>
                                  <a:pt x="0" y="427"/>
                                </a:lnTo>
                                <a:lnTo>
                                  <a:pt x="1760" y="125"/>
                                </a:lnTo>
                                <a:lnTo>
                                  <a:pt x="3904"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26" name="Shape 1426"/>
                        <wps:cNvSpPr/>
                        <wps:spPr>
                          <a:xfrm>
                            <a:off x="1297161" y="1487333"/>
                            <a:ext cx="21815" cy="58833"/>
                          </a:xfrm>
                          <a:custGeom>
                            <a:avLst/>
                            <a:gdLst/>
                            <a:ahLst/>
                            <a:cxnLst/>
                            <a:rect l="0" t="0" r="0" b="0"/>
                            <a:pathLst>
                              <a:path w="21815" h="58833">
                                <a:moveTo>
                                  <a:pt x="0" y="0"/>
                                </a:moveTo>
                                <a:lnTo>
                                  <a:pt x="1301" y="757"/>
                                </a:lnTo>
                                <a:lnTo>
                                  <a:pt x="2603" y="1644"/>
                                </a:lnTo>
                                <a:lnTo>
                                  <a:pt x="3674" y="2664"/>
                                </a:lnTo>
                                <a:lnTo>
                                  <a:pt x="4593" y="3934"/>
                                </a:lnTo>
                                <a:lnTo>
                                  <a:pt x="5511" y="5204"/>
                                </a:lnTo>
                                <a:lnTo>
                                  <a:pt x="6200" y="6598"/>
                                </a:lnTo>
                                <a:lnTo>
                                  <a:pt x="6583" y="7486"/>
                                </a:lnTo>
                                <a:lnTo>
                                  <a:pt x="6965" y="8374"/>
                                </a:lnTo>
                                <a:lnTo>
                                  <a:pt x="7272" y="9386"/>
                                </a:lnTo>
                                <a:lnTo>
                                  <a:pt x="7425" y="10406"/>
                                </a:lnTo>
                                <a:lnTo>
                                  <a:pt x="7501" y="11295"/>
                                </a:lnTo>
                                <a:lnTo>
                                  <a:pt x="7501" y="12307"/>
                                </a:lnTo>
                                <a:lnTo>
                                  <a:pt x="7425" y="13327"/>
                                </a:lnTo>
                                <a:lnTo>
                                  <a:pt x="7272" y="14340"/>
                                </a:lnTo>
                                <a:lnTo>
                                  <a:pt x="6965" y="15353"/>
                                </a:lnTo>
                                <a:lnTo>
                                  <a:pt x="6736" y="16373"/>
                                </a:lnTo>
                                <a:lnTo>
                                  <a:pt x="6200" y="17386"/>
                                </a:lnTo>
                                <a:lnTo>
                                  <a:pt x="5664" y="18398"/>
                                </a:lnTo>
                                <a:lnTo>
                                  <a:pt x="5128" y="19418"/>
                                </a:lnTo>
                                <a:lnTo>
                                  <a:pt x="4363" y="20431"/>
                                </a:lnTo>
                                <a:lnTo>
                                  <a:pt x="3597" y="21444"/>
                                </a:lnTo>
                                <a:lnTo>
                                  <a:pt x="2603" y="22332"/>
                                </a:lnTo>
                                <a:lnTo>
                                  <a:pt x="2755" y="22713"/>
                                </a:lnTo>
                                <a:lnTo>
                                  <a:pt x="4363" y="22464"/>
                                </a:lnTo>
                                <a:lnTo>
                                  <a:pt x="5817" y="22332"/>
                                </a:lnTo>
                                <a:lnTo>
                                  <a:pt x="7272" y="22332"/>
                                </a:lnTo>
                                <a:lnTo>
                                  <a:pt x="8573" y="22464"/>
                                </a:lnTo>
                                <a:lnTo>
                                  <a:pt x="9874" y="22713"/>
                                </a:lnTo>
                                <a:lnTo>
                                  <a:pt x="11099" y="22970"/>
                                </a:lnTo>
                                <a:lnTo>
                                  <a:pt x="12400" y="23476"/>
                                </a:lnTo>
                                <a:lnTo>
                                  <a:pt x="13472" y="23858"/>
                                </a:lnTo>
                                <a:lnTo>
                                  <a:pt x="14543" y="24489"/>
                                </a:lnTo>
                                <a:lnTo>
                                  <a:pt x="15615" y="25128"/>
                                </a:lnTo>
                                <a:lnTo>
                                  <a:pt x="16533" y="25891"/>
                                </a:lnTo>
                                <a:lnTo>
                                  <a:pt x="17452" y="26779"/>
                                </a:lnTo>
                                <a:lnTo>
                                  <a:pt x="18217" y="27667"/>
                                </a:lnTo>
                                <a:lnTo>
                                  <a:pt x="19060" y="28555"/>
                                </a:lnTo>
                                <a:lnTo>
                                  <a:pt x="19595" y="29567"/>
                                </a:lnTo>
                                <a:lnTo>
                                  <a:pt x="20208" y="30712"/>
                                </a:lnTo>
                                <a:lnTo>
                                  <a:pt x="20896" y="32363"/>
                                </a:lnTo>
                                <a:lnTo>
                                  <a:pt x="21432" y="34015"/>
                                </a:lnTo>
                                <a:lnTo>
                                  <a:pt x="21662" y="35533"/>
                                </a:lnTo>
                                <a:lnTo>
                                  <a:pt x="21815" y="37185"/>
                                </a:lnTo>
                                <a:lnTo>
                                  <a:pt x="21815" y="38704"/>
                                </a:lnTo>
                                <a:lnTo>
                                  <a:pt x="21509" y="40230"/>
                                </a:lnTo>
                                <a:lnTo>
                                  <a:pt x="21126" y="41757"/>
                                </a:lnTo>
                                <a:lnTo>
                                  <a:pt x="20514" y="43276"/>
                                </a:lnTo>
                                <a:lnTo>
                                  <a:pt x="20055" y="44289"/>
                                </a:lnTo>
                                <a:lnTo>
                                  <a:pt x="19595" y="45176"/>
                                </a:lnTo>
                                <a:lnTo>
                                  <a:pt x="19060" y="46196"/>
                                </a:lnTo>
                                <a:lnTo>
                                  <a:pt x="18217" y="47085"/>
                                </a:lnTo>
                                <a:lnTo>
                                  <a:pt x="17605" y="47973"/>
                                </a:lnTo>
                                <a:lnTo>
                                  <a:pt x="16687" y="48985"/>
                                </a:lnTo>
                                <a:lnTo>
                                  <a:pt x="15692" y="49874"/>
                                </a:lnTo>
                                <a:lnTo>
                                  <a:pt x="14696" y="50761"/>
                                </a:lnTo>
                                <a:lnTo>
                                  <a:pt x="12324" y="52545"/>
                                </a:lnTo>
                                <a:lnTo>
                                  <a:pt x="9415" y="54321"/>
                                </a:lnTo>
                                <a:lnTo>
                                  <a:pt x="6047" y="56097"/>
                                </a:lnTo>
                                <a:lnTo>
                                  <a:pt x="2373" y="57872"/>
                                </a:lnTo>
                                <a:lnTo>
                                  <a:pt x="0" y="58833"/>
                                </a:lnTo>
                                <a:lnTo>
                                  <a:pt x="0" y="48988"/>
                                </a:lnTo>
                                <a:lnTo>
                                  <a:pt x="689" y="48736"/>
                                </a:lnTo>
                                <a:lnTo>
                                  <a:pt x="2143" y="48097"/>
                                </a:lnTo>
                                <a:lnTo>
                                  <a:pt x="3061" y="47716"/>
                                </a:lnTo>
                                <a:lnTo>
                                  <a:pt x="3827" y="47210"/>
                                </a:lnTo>
                                <a:lnTo>
                                  <a:pt x="4593" y="46703"/>
                                </a:lnTo>
                                <a:lnTo>
                                  <a:pt x="5435" y="46196"/>
                                </a:lnTo>
                                <a:lnTo>
                                  <a:pt x="6047" y="45558"/>
                                </a:lnTo>
                                <a:lnTo>
                                  <a:pt x="6583" y="44803"/>
                                </a:lnTo>
                                <a:lnTo>
                                  <a:pt x="7119" y="44164"/>
                                </a:lnTo>
                                <a:lnTo>
                                  <a:pt x="7501" y="43400"/>
                                </a:lnTo>
                                <a:lnTo>
                                  <a:pt x="7960" y="42645"/>
                                </a:lnTo>
                                <a:lnTo>
                                  <a:pt x="8190" y="41757"/>
                                </a:lnTo>
                                <a:lnTo>
                                  <a:pt x="8343" y="40862"/>
                                </a:lnTo>
                                <a:lnTo>
                                  <a:pt x="8343" y="39086"/>
                                </a:lnTo>
                                <a:lnTo>
                                  <a:pt x="8037" y="38073"/>
                                </a:lnTo>
                                <a:lnTo>
                                  <a:pt x="7808" y="37061"/>
                                </a:lnTo>
                                <a:lnTo>
                                  <a:pt x="7425" y="36040"/>
                                </a:lnTo>
                                <a:lnTo>
                                  <a:pt x="6889" y="35152"/>
                                </a:lnTo>
                                <a:lnTo>
                                  <a:pt x="6200" y="34264"/>
                                </a:lnTo>
                                <a:lnTo>
                                  <a:pt x="5664" y="33501"/>
                                </a:lnTo>
                                <a:lnTo>
                                  <a:pt x="4899" y="32870"/>
                                </a:lnTo>
                                <a:lnTo>
                                  <a:pt x="4210" y="32363"/>
                                </a:lnTo>
                                <a:lnTo>
                                  <a:pt x="3444" y="31857"/>
                                </a:lnTo>
                                <a:lnTo>
                                  <a:pt x="2526" y="31476"/>
                                </a:lnTo>
                                <a:lnTo>
                                  <a:pt x="1684" y="31219"/>
                                </a:lnTo>
                                <a:lnTo>
                                  <a:pt x="765" y="30962"/>
                                </a:lnTo>
                                <a:lnTo>
                                  <a:pt x="0" y="30858"/>
                                </a:lnTo>
                                <a:lnTo>
                                  <a:pt x="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27" name="Shape 1427"/>
                        <wps:cNvSpPr/>
                        <wps:spPr>
                          <a:xfrm>
                            <a:off x="1304279" y="1458265"/>
                            <a:ext cx="65599" cy="71075"/>
                          </a:xfrm>
                          <a:custGeom>
                            <a:avLst/>
                            <a:gdLst/>
                            <a:ahLst/>
                            <a:cxnLst/>
                            <a:rect l="0" t="0" r="0" b="0"/>
                            <a:pathLst>
                              <a:path w="65599" h="71075">
                                <a:moveTo>
                                  <a:pt x="36129" y="0"/>
                                </a:moveTo>
                                <a:lnTo>
                                  <a:pt x="65599" y="52163"/>
                                </a:lnTo>
                                <a:lnTo>
                                  <a:pt x="53811" y="58386"/>
                                </a:lnTo>
                                <a:lnTo>
                                  <a:pt x="41411" y="36554"/>
                                </a:lnTo>
                                <a:lnTo>
                                  <a:pt x="28934" y="43026"/>
                                </a:lnTo>
                                <a:lnTo>
                                  <a:pt x="41411" y="64859"/>
                                </a:lnTo>
                                <a:lnTo>
                                  <a:pt x="29470" y="71075"/>
                                </a:lnTo>
                                <a:lnTo>
                                  <a:pt x="0" y="18912"/>
                                </a:lnTo>
                                <a:lnTo>
                                  <a:pt x="11941" y="12696"/>
                                </a:lnTo>
                                <a:lnTo>
                                  <a:pt x="23652" y="33633"/>
                                </a:lnTo>
                                <a:lnTo>
                                  <a:pt x="36129" y="27160"/>
                                </a:lnTo>
                                <a:lnTo>
                                  <a:pt x="24188" y="6224"/>
                                </a:lnTo>
                                <a:lnTo>
                                  <a:pt x="36129"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28" name="Shape 1428"/>
                        <wps:cNvSpPr/>
                        <wps:spPr>
                          <a:xfrm>
                            <a:off x="1347297" y="1433395"/>
                            <a:ext cx="60241" cy="64726"/>
                          </a:xfrm>
                          <a:custGeom>
                            <a:avLst/>
                            <a:gdLst/>
                            <a:ahLst/>
                            <a:cxnLst/>
                            <a:rect l="0" t="0" r="0" b="0"/>
                            <a:pathLst>
                              <a:path w="60241" h="64726">
                                <a:moveTo>
                                  <a:pt x="33909" y="0"/>
                                </a:moveTo>
                                <a:lnTo>
                                  <a:pt x="54576" y="30712"/>
                                </a:lnTo>
                                <a:lnTo>
                                  <a:pt x="56031" y="33119"/>
                                </a:lnTo>
                                <a:lnTo>
                                  <a:pt x="57332" y="35409"/>
                                </a:lnTo>
                                <a:lnTo>
                                  <a:pt x="58403" y="37691"/>
                                </a:lnTo>
                                <a:lnTo>
                                  <a:pt x="59169" y="39849"/>
                                </a:lnTo>
                                <a:lnTo>
                                  <a:pt x="59705" y="42006"/>
                                </a:lnTo>
                                <a:lnTo>
                                  <a:pt x="60087" y="44039"/>
                                </a:lnTo>
                                <a:lnTo>
                                  <a:pt x="60241" y="46065"/>
                                </a:lnTo>
                                <a:lnTo>
                                  <a:pt x="60087" y="47972"/>
                                </a:lnTo>
                                <a:lnTo>
                                  <a:pt x="59858" y="49873"/>
                                </a:lnTo>
                                <a:lnTo>
                                  <a:pt x="59322" y="51650"/>
                                </a:lnTo>
                                <a:lnTo>
                                  <a:pt x="58557" y="53425"/>
                                </a:lnTo>
                                <a:lnTo>
                                  <a:pt x="57485" y="55076"/>
                                </a:lnTo>
                                <a:lnTo>
                                  <a:pt x="56184" y="56603"/>
                                </a:lnTo>
                                <a:lnTo>
                                  <a:pt x="54729" y="58122"/>
                                </a:lnTo>
                                <a:lnTo>
                                  <a:pt x="52816" y="59524"/>
                                </a:lnTo>
                                <a:lnTo>
                                  <a:pt x="50826" y="60918"/>
                                </a:lnTo>
                                <a:lnTo>
                                  <a:pt x="48606" y="62188"/>
                                </a:lnTo>
                                <a:lnTo>
                                  <a:pt x="46463" y="63200"/>
                                </a:lnTo>
                                <a:lnTo>
                                  <a:pt x="44243" y="63964"/>
                                </a:lnTo>
                                <a:lnTo>
                                  <a:pt x="42253" y="64470"/>
                                </a:lnTo>
                                <a:lnTo>
                                  <a:pt x="40186" y="64726"/>
                                </a:lnTo>
                                <a:lnTo>
                                  <a:pt x="38196" y="64595"/>
                                </a:lnTo>
                                <a:lnTo>
                                  <a:pt x="36282" y="64345"/>
                                </a:lnTo>
                                <a:lnTo>
                                  <a:pt x="34368" y="63839"/>
                                </a:lnTo>
                                <a:lnTo>
                                  <a:pt x="32455" y="63075"/>
                                </a:lnTo>
                                <a:lnTo>
                                  <a:pt x="30771" y="62188"/>
                                </a:lnTo>
                                <a:lnTo>
                                  <a:pt x="28934" y="60918"/>
                                </a:lnTo>
                                <a:lnTo>
                                  <a:pt x="27173" y="59524"/>
                                </a:lnTo>
                                <a:lnTo>
                                  <a:pt x="25642" y="57872"/>
                                </a:lnTo>
                                <a:lnTo>
                                  <a:pt x="23882" y="56097"/>
                                </a:lnTo>
                                <a:lnTo>
                                  <a:pt x="22275" y="53939"/>
                                </a:lnTo>
                                <a:lnTo>
                                  <a:pt x="20743" y="51781"/>
                                </a:lnTo>
                                <a:lnTo>
                                  <a:pt x="0" y="20937"/>
                                </a:lnTo>
                                <a:lnTo>
                                  <a:pt x="11328" y="13958"/>
                                </a:lnTo>
                                <a:lnTo>
                                  <a:pt x="33144" y="46321"/>
                                </a:lnTo>
                                <a:lnTo>
                                  <a:pt x="34062" y="47591"/>
                                </a:lnTo>
                                <a:lnTo>
                                  <a:pt x="34981" y="48736"/>
                                </a:lnTo>
                                <a:lnTo>
                                  <a:pt x="35823" y="49749"/>
                                </a:lnTo>
                                <a:lnTo>
                                  <a:pt x="36742" y="50636"/>
                                </a:lnTo>
                                <a:lnTo>
                                  <a:pt x="37507" y="51400"/>
                                </a:lnTo>
                                <a:lnTo>
                                  <a:pt x="38272" y="52031"/>
                                </a:lnTo>
                                <a:lnTo>
                                  <a:pt x="39114" y="52412"/>
                                </a:lnTo>
                                <a:lnTo>
                                  <a:pt x="39880" y="52794"/>
                                </a:lnTo>
                                <a:lnTo>
                                  <a:pt x="40568" y="53051"/>
                                </a:lnTo>
                                <a:lnTo>
                                  <a:pt x="41334" y="53301"/>
                                </a:lnTo>
                                <a:lnTo>
                                  <a:pt x="42635" y="53301"/>
                                </a:lnTo>
                                <a:lnTo>
                                  <a:pt x="43324" y="53176"/>
                                </a:lnTo>
                                <a:lnTo>
                                  <a:pt x="44013" y="53051"/>
                                </a:lnTo>
                                <a:lnTo>
                                  <a:pt x="44549" y="52794"/>
                                </a:lnTo>
                                <a:lnTo>
                                  <a:pt x="45008" y="52412"/>
                                </a:lnTo>
                                <a:lnTo>
                                  <a:pt x="45697" y="52031"/>
                                </a:lnTo>
                                <a:lnTo>
                                  <a:pt x="46233" y="51650"/>
                                </a:lnTo>
                                <a:lnTo>
                                  <a:pt x="46615" y="51143"/>
                                </a:lnTo>
                                <a:lnTo>
                                  <a:pt x="46998" y="50636"/>
                                </a:lnTo>
                                <a:lnTo>
                                  <a:pt x="47458" y="50005"/>
                                </a:lnTo>
                                <a:lnTo>
                                  <a:pt x="47687" y="49492"/>
                                </a:lnTo>
                                <a:lnTo>
                                  <a:pt x="47840" y="48736"/>
                                </a:lnTo>
                                <a:lnTo>
                                  <a:pt x="47840" y="47210"/>
                                </a:lnTo>
                                <a:lnTo>
                                  <a:pt x="47687" y="46321"/>
                                </a:lnTo>
                                <a:lnTo>
                                  <a:pt x="47458" y="45434"/>
                                </a:lnTo>
                                <a:lnTo>
                                  <a:pt x="46998" y="44421"/>
                                </a:lnTo>
                                <a:lnTo>
                                  <a:pt x="46463" y="43276"/>
                                </a:lnTo>
                                <a:lnTo>
                                  <a:pt x="46003" y="42131"/>
                                </a:lnTo>
                                <a:lnTo>
                                  <a:pt x="45161" y="40862"/>
                                </a:lnTo>
                                <a:lnTo>
                                  <a:pt x="44243" y="39467"/>
                                </a:lnTo>
                                <a:lnTo>
                                  <a:pt x="22581" y="6979"/>
                                </a:lnTo>
                                <a:lnTo>
                                  <a:pt x="33909"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29" name="Shape 1429"/>
                        <wps:cNvSpPr/>
                        <wps:spPr>
                          <a:xfrm>
                            <a:off x="1388249" y="1413663"/>
                            <a:ext cx="23423" cy="45786"/>
                          </a:xfrm>
                          <a:custGeom>
                            <a:avLst/>
                            <a:gdLst/>
                            <a:ahLst/>
                            <a:cxnLst/>
                            <a:rect l="0" t="0" r="0" b="0"/>
                            <a:pathLst>
                              <a:path w="23423" h="45786">
                                <a:moveTo>
                                  <a:pt x="23423" y="0"/>
                                </a:moveTo>
                                <a:lnTo>
                                  <a:pt x="23423" y="10339"/>
                                </a:lnTo>
                                <a:lnTo>
                                  <a:pt x="22198" y="10339"/>
                                </a:lnTo>
                                <a:lnTo>
                                  <a:pt x="21432" y="10589"/>
                                </a:lnTo>
                                <a:lnTo>
                                  <a:pt x="20590" y="10845"/>
                                </a:lnTo>
                                <a:lnTo>
                                  <a:pt x="19825" y="11102"/>
                                </a:lnTo>
                                <a:lnTo>
                                  <a:pt x="19059" y="11609"/>
                                </a:lnTo>
                                <a:lnTo>
                                  <a:pt x="18217" y="12115"/>
                                </a:lnTo>
                                <a:lnTo>
                                  <a:pt x="16687" y="13384"/>
                                </a:lnTo>
                                <a:lnTo>
                                  <a:pt x="15615" y="14398"/>
                                </a:lnTo>
                                <a:lnTo>
                                  <a:pt x="23423" y="24332"/>
                                </a:lnTo>
                                <a:lnTo>
                                  <a:pt x="23423" y="45786"/>
                                </a:lnTo>
                                <a:lnTo>
                                  <a:pt x="0" y="16049"/>
                                </a:lnTo>
                                <a:lnTo>
                                  <a:pt x="2220" y="13766"/>
                                </a:lnTo>
                                <a:lnTo>
                                  <a:pt x="5052" y="11227"/>
                                </a:lnTo>
                                <a:lnTo>
                                  <a:pt x="8037" y="8813"/>
                                </a:lnTo>
                                <a:lnTo>
                                  <a:pt x="11481" y="6273"/>
                                </a:lnTo>
                                <a:lnTo>
                                  <a:pt x="13472" y="4879"/>
                                </a:lnTo>
                                <a:lnTo>
                                  <a:pt x="15462" y="3610"/>
                                </a:lnTo>
                                <a:lnTo>
                                  <a:pt x="17452" y="2340"/>
                                </a:lnTo>
                                <a:lnTo>
                                  <a:pt x="19442" y="1327"/>
                                </a:lnTo>
                                <a:lnTo>
                                  <a:pt x="21509" y="564"/>
                                </a:lnTo>
                                <a:lnTo>
                                  <a:pt x="23423"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30" name="Shape 1430"/>
                        <wps:cNvSpPr/>
                        <wps:spPr>
                          <a:xfrm>
                            <a:off x="1411671" y="1413089"/>
                            <a:ext cx="16572" cy="63075"/>
                          </a:xfrm>
                          <a:custGeom>
                            <a:avLst/>
                            <a:gdLst/>
                            <a:ahLst/>
                            <a:cxnLst/>
                            <a:rect l="0" t="0" r="0" b="0"/>
                            <a:pathLst>
                              <a:path w="16572" h="63075">
                                <a:moveTo>
                                  <a:pt x="3674" y="0"/>
                                </a:moveTo>
                                <a:lnTo>
                                  <a:pt x="6430" y="0"/>
                                </a:lnTo>
                                <a:lnTo>
                                  <a:pt x="8037" y="374"/>
                                </a:lnTo>
                                <a:lnTo>
                                  <a:pt x="9492" y="756"/>
                                </a:lnTo>
                                <a:lnTo>
                                  <a:pt x="10946" y="1394"/>
                                </a:lnTo>
                                <a:lnTo>
                                  <a:pt x="12247" y="2282"/>
                                </a:lnTo>
                                <a:lnTo>
                                  <a:pt x="13625" y="3170"/>
                                </a:lnTo>
                                <a:lnTo>
                                  <a:pt x="14620" y="4315"/>
                                </a:lnTo>
                                <a:lnTo>
                                  <a:pt x="15691" y="5452"/>
                                </a:lnTo>
                                <a:lnTo>
                                  <a:pt x="16227" y="6216"/>
                                </a:lnTo>
                                <a:lnTo>
                                  <a:pt x="16572" y="6787"/>
                                </a:lnTo>
                                <a:lnTo>
                                  <a:pt x="16572" y="20460"/>
                                </a:lnTo>
                                <a:lnTo>
                                  <a:pt x="16533" y="20555"/>
                                </a:lnTo>
                                <a:lnTo>
                                  <a:pt x="15845" y="21575"/>
                                </a:lnTo>
                                <a:lnTo>
                                  <a:pt x="15998" y="21950"/>
                                </a:lnTo>
                                <a:lnTo>
                                  <a:pt x="16572" y="21750"/>
                                </a:lnTo>
                                <a:lnTo>
                                  <a:pt x="16572" y="30456"/>
                                </a:lnTo>
                                <a:lnTo>
                                  <a:pt x="15079" y="30456"/>
                                </a:lnTo>
                                <a:lnTo>
                                  <a:pt x="14084" y="30712"/>
                                </a:lnTo>
                                <a:lnTo>
                                  <a:pt x="13166" y="30962"/>
                                </a:lnTo>
                                <a:lnTo>
                                  <a:pt x="12247" y="31218"/>
                                </a:lnTo>
                                <a:lnTo>
                                  <a:pt x="11481" y="31600"/>
                                </a:lnTo>
                                <a:lnTo>
                                  <a:pt x="10563" y="32107"/>
                                </a:lnTo>
                                <a:lnTo>
                                  <a:pt x="9721" y="32613"/>
                                </a:lnTo>
                                <a:lnTo>
                                  <a:pt x="7501" y="34264"/>
                                </a:lnTo>
                                <a:lnTo>
                                  <a:pt x="16572" y="45881"/>
                                </a:lnTo>
                                <a:lnTo>
                                  <a:pt x="16572" y="61135"/>
                                </a:lnTo>
                                <a:lnTo>
                                  <a:pt x="15462" y="61806"/>
                                </a:lnTo>
                                <a:lnTo>
                                  <a:pt x="13166" y="63075"/>
                                </a:lnTo>
                                <a:lnTo>
                                  <a:pt x="0" y="46360"/>
                                </a:lnTo>
                                <a:lnTo>
                                  <a:pt x="0" y="24905"/>
                                </a:lnTo>
                                <a:lnTo>
                                  <a:pt x="2067" y="27535"/>
                                </a:lnTo>
                                <a:lnTo>
                                  <a:pt x="4363" y="25891"/>
                                </a:lnTo>
                                <a:lnTo>
                                  <a:pt x="5128" y="25252"/>
                                </a:lnTo>
                                <a:lnTo>
                                  <a:pt x="5664" y="24746"/>
                                </a:lnTo>
                                <a:lnTo>
                                  <a:pt x="6200" y="24107"/>
                                </a:lnTo>
                                <a:lnTo>
                                  <a:pt x="6736" y="23351"/>
                                </a:lnTo>
                                <a:lnTo>
                                  <a:pt x="7119" y="22713"/>
                                </a:lnTo>
                                <a:lnTo>
                                  <a:pt x="7348" y="21950"/>
                                </a:lnTo>
                                <a:lnTo>
                                  <a:pt x="7655" y="21194"/>
                                </a:lnTo>
                                <a:lnTo>
                                  <a:pt x="7807" y="20431"/>
                                </a:lnTo>
                                <a:lnTo>
                                  <a:pt x="7807" y="18904"/>
                                </a:lnTo>
                                <a:lnTo>
                                  <a:pt x="7655" y="18016"/>
                                </a:lnTo>
                                <a:lnTo>
                                  <a:pt x="7501" y="17260"/>
                                </a:lnTo>
                                <a:lnTo>
                                  <a:pt x="7272" y="16497"/>
                                </a:lnTo>
                                <a:lnTo>
                                  <a:pt x="6812" y="15734"/>
                                </a:lnTo>
                                <a:lnTo>
                                  <a:pt x="6430" y="14971"/>
                                </a:lnTo>
                                <a:lnTo>
                                  <a:pt x="5894" y="14208"/>
                                </a:lnTo>
                                <a:lnTo>
                                  <a:pt x="4899" y="13071"/>
                                </a:lnTo>
                                <a:lnTo>
                                  <a:pt x="3674" y="12050"/>
                                </a:lnTo>
                                <a:lnTo>
                                  <a:pt x="2985" y="11676"/>
                                </a:lnTo>
                                <a:lnTo>
                                  <a:pt x="2373" y="11419"/>
                                </a:lnTo>
                                <a:lnTo>
                                  <a:pt x="1684" y="11162"/>
                                </a:lnTo>
                                <a:lnTo>
                                  <a:pt x="995" y="10913"/>
                                </a:lnTo>
                                <a:lnTo>
                                  <a:pt x="0" y="10913"/>
                                </a:lnTo>
                                <a:lnTo>
                                  <a:pt x="0" y="574"/>
                                </a:lnTo>
                                <a:lnTo>
                                  <a:pt x="229" y="506"/>
                                </a:lnTo>
                                <a:lnTo>
                                  <a:pt x="1454" y="250"/>
                                </a:lnTo>
                                <a:lnTo>
                                  <a:pt x="2449" y="125"/>
                                </a:lnTo>
                                <a:lnTo>
                                  <a:pt x="3674"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31" name="Shape 1431"/>
                        <wps:cNvSpPr/>
                        <wps:spPr>
                          <a:xfrm>
                            <a:off x="1428243" y="1433520"/>
                            <a:ext cx="21700" cy="40704"/>
                          </a:xfrm>
                          <a:custGeom>
                            <a:avLst/>
                            <a:gdLst/>
                            <a:ahLst/>
                            <a:cxnLst/>
                            <a:rect l="0" t="0" r="0" b="0"/>
                            <a:pathLst>
                              <a:path w="21700" h="40704">
                                <a:moveTo>
                                  <a:pt x="6391" y="0"/>
                                </a:moveTo>
                                <a:lnTo>
                                  <a:pt x="7616" y="0"/>
                                </a:lnTo>
                                <a:lnTo>
                                  <a:pt x="8917" y="250"/>
                                </a:lnTo>
                                <a:lnTo>
                                  <a:pt x="10142" y="382"/>
                                </a:lnTo>
                                <a:lnTo>
                                  <a:pt x="11290" y="764"/>
                                </a:lnTo>
                                <a:lnTo>
                                  <a:pt x="12515" y="1145"/>
                                </a:lnTo>
                                <a:lnTo>
                                  <a:pt x="13510" y="1776"/>
                                </a:lnTo>
                                <a:lnTo>
                                  <a:pt x="14582" y="2283"/>
                                </a:lnTo>
                                <a:lnTo>
                                  <a:pt x="15653" y="3046"/>
                                </a:lnTo>
                                <a:lnTo>
                                  <a:pt x="16572" y="3809"/>
                                </a:lnTo>
                                <a:lnTo>
                                  <a:pt x="17337" y="4697"/>
                                </a:lnTo>
                                <a:lnTo>
                                  <a:pt x="18180" y="5585"/>
                                </a:lnTo>
                                <a:lnTo>
                                  <a:pt x="19251" y="7104"/>
                                </a:lnTo>
                                <a:lnTo>
                                  <a:pt x="20169" y="8630"/>
                                </a:lnTo>
                                <a:lnTo>
                                  <a:pt x="20782" y="10150"/>
                                </a:lnTo>
                                <a:lnTo>
                                  <a:pt x="21318" y="11676"/>
                                </a:lnTo>
                                <a:lnTo>
                                  <a:pt x="21624" y="13195"/>
                                </a:lnTo>
                                <a:lnTo>
                                  <a:pt x="21700" y="14722"/>
                                </a:lnTo>
                                <a:lnTo>
                                  <a:pt x="21624" y="16248"/>
                                </a:lnTo>
                                <a:lnTo>
                                  <a:pt x="21471" y="17892"/>
                                </a:lnTo>
                                <a:lnTo>
                                  <a:pt x="21241" y="18912"/>
                                </a:lnTo>
                                <a:lnTo>
                                  <a:pt x="20935" y="19924"/>
                                </a:lnTo>
                                <a:lnTo>
                                  <a:pt x="20552" y="20937"/>
                                </a:lnTo>
                                <a:lnTo>
                                  <a:pt x="20169" y="22082"/>
                                </a:lnTo>
                                <a:lnTo>
                                  <a:pt x="19634" y="23095"/>
                                </a:lnTo>
                                <a:lnTo>
                                  <a:pt x="18945" y="24240"/>
                                </a:lnTo>
                                <a:lnTo>
                                  <a:pt x="18180" y="25252"/>
                                </a:lnTo>
                                <a:lnTo>
                                  <a:pt x="17337" y="26397"/>
                                </a:lnTo>
                                <a:lnTo>
                                  <a:pt x="15424" y="28680"/>
                                </a:lnTo>
                                <a:lnTo>
                                  <a:pt x="13127" y="30969"/>
                                </a:lnTo>
                                <a:lnTo>
                                  <a:pt x="10219" y="33376"/>
                                </a:lnTo>
                                <a:lnTo>
                                  <a:pt x="7080" y="35791"/>
                                </a:lnTo>
                                <a:lnTo>
                                  <a:pt x="4018" y="37948"/>
                                </a:lnTo>
                                <a:lnTo>
                                  <a:pt x="1416" y="39849"/>
                                </a:lnTo>
                                <a:lnTo>
                                  <a:pt x="0" y="40704"/>
                                </a:lnTo>
                                <a:lnTo>
                                  <a:pt x="0" y="25450"/>
                                </a:lnTo>
                                <a:lnTo>
                                  <a:pt x="2029" y="28049"/>
                                </a:lnTo>
                                <a:lnTo>
                                  <a:pt x="3253" y="27410"/>
                                </a:lnTo>
                                <a:lnTo>
                                  <a:pt x="4554" y="26522"/>
                                </a:lnTo>
                                <a:lnTo>
                                  <a:pt x="5320" y="25891"/>
                                </a:lnTo>
                                <a:lnTo>
                                  <a:pt x="6162" y="25252"/>
                                </a:lnTo>
                                <a:lnTo>
                                  <a:pt x="6774" y="24496"/>
                                </a:lnTo>
                                <a:lnTo>
                                  <a:pt x="7310" y="23858"/>
                                </a:lnTo>
                                <a:lnTo>
                                  <a:pt x="7846" y="23095"/>
                                </a:lnTo>
                                <a:lnTo>
                                  <a:pt x="8229" y="22339"/>
                                </a:lnTo>
                                <a:lnTo>
                                  <a:pt x="8535" y="21451"/>
                                </a:lnTo>
                                <a:lnTo>
                                  <a:pt x="8765" y="20688"/>
                                </a:lnTo>
                                <a:lnTo>
                                  <a:pt x="8917" y="19800"/>
                                </a:lnTo>
                                <a:lnTo>
                                  <a:pt x="9070" y="18912"/>
                                </a:lnTo>
                                <a:lnTo>
                                  <a:pt x="8917" y="18149"/>
                                </a:lnTo>
                                <a:lnTo>
                                  <a:pt x="8765" y="17260"/>
                                </a:lnTo>
                                <a:lnTo>
                                  <a:pt x="8535" y="16373"/>
                                </a:lnTo>
                                <a:lnTo>
                                  <a:pt x="8152" y="15360"/>
                                </a:lnTo>
                                <a:lnTo>
                                  <a:pt x="7616" y="14464"/>
                                </a:lnTo>
                                <a:lnTo>
                                  <a:pt x="6927" y="13577"/>
                                </a:lnTo>
                                <a:lnTo>
                                  <a:pt x="6238" y="12821"/>
                                </a:lnTo>
                                <a:lnTo>
                                  <a:pt x="5473" y="12057"/>
                                </a:lnTo>
                                <a:lnTo>
                                  <a:pt x="4707" y="11419"/>
                                </a:lnTo>
                                <a:lnTo>
                                  <a:pt x="3866" y="10913"/>
                                </a:lnTo>
                                <a:lnTo>
                                  <a:pt x="2947" y="10531"/>
                                </a:lnTo>
                                <a:lnTo>
                                  <a:pt x="2029" y="10282"/>
                                </a:lnTo>
                                <a:lnTo>
                                  <a:pt x="1263" y="10150"/>
                                </a:lnTo>
                                <a:lnTo>
                                  <a:pt x="345" y="10025"/>
                                </a:lnTo>
                                <a:lnTo>
                                  <a:pt x="0" y="10025"/>
                                </a:lnTo>
                                <a:lnTo>
                                  <a:pt x="0" y="1319"/>
                                </a:lnTo>
                                <a:lnTo>
                                  <a:pt x="880" y="1013"/>
                                </a:lnTo>
                                <a:lnTo>
                                  <a:pt x="2335" y="506"/>
                                </a:lnTo>
                                <a:lnTo>
                                  <a:pt x="3636" y="250"/>
                                </a:lnTo>
                                <a:lnTo>
                                  <a:pt x="5090" y="125"/>
                                </a:lnTo>
                                <a:lnTo>
                                  <a:pt x="6391"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32" name="Shape 1432"/>
                        <wps:cNvSpPr/>
                        <wps:spPr>
                          <a:xfrm>
                            <a:off x="1428243" y="1419876"/>
                            <a:ext cx="1875" cy="13673"/>
                          </a:xfrm>
                          <a:custGeom>
                            <a:avLst/>
                            <a:gdLst/>
                            <a:ahLst/>
                            <a:cxnLst/>
                            <a:rect l="0" t="0" r="0" b="0"/>
                            <a:pathLst>
                              <a:path w="1875" h="13673">
                                <a:moveTo>
                                  <a:pt x="0" y="0"/>
                                </a:moveTo>
                                <a:lnTo>
                                  <a:pt x="191" y="317"/>
                                </a:lnTo>
                                <a:lnTo>
                                  <a:pt x="727" y="1205"/>
                                </a:lnTo>
                                <a:lnTo>
                                  <a:pt x="1110" y="2093"/>
                                </a:lnTo>
                                <a:lnTo>
                                  <a:pt x="1416" y="3105"/>
                                </a:lnTo>
                                <a:lnTo>
                                  <a:pt x="1646" y="4001"/>
                                </a:lnTo>
                                <a:lnTo>
                                  <a:pt x="1799" y="5014"/>
                                </a:lnTo>
                                <a:lnTo>
                                  <a:pt x="1875" y="6026"/>
                                </a:lnTo>
                                <a:lnTo>
                                  <a:pt x="1875" y="7171"/>
                                </a:lnTo>
                                <a:lnTo>
                                  <a:pt x="1799" y="8184"/>
                                </a:lnTo>
                                <a:lnTo>
                                  <a:pt x="1646" y="9328"/>
                                </a:lnTo>
                                <a:lnTo>
                                  <a:pt x="1416" y="10341"/>
                                </a:lnTo>
                                <a:lnTo>
                                  <a:pt x="957" y="11486"/>
                                </a:lnTo>
                                <a:lnTo>
                                  <a:pt x="421" y="12631"/>
                                </a:lnTo>
                                <a:lnTo>
                                  <a:pt x="0" y="13673"/>
                                </a:lnTo>
                                <a:lnTo>
                                  <a:pt x="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33" name="Shape 1433"/>
                        <wps:cNvSpPr/>
                        <wps:spPr>
                          <a:xfrm>
                            <a:off x="1431573" y="1385291"/>
                            <a:ext cx="24035" cy="53922"/>
                          </a:xfrm>
                          <a:custGeom>
                            <a:avLst/>
                            <a:gdLst/>
                            <a:ahLst/>
                            <a:cxnLst/>
                            <a:rect l="0" t="0" r="0" b="0"/>
                            <a:pathLst>
                              <a:path w="24035" h="53922">
                                <a:moveTo>
                                  <a:pt x="12171" y="0"/>
                                </a:moveTo>
                                <a:lnTo>
                                  <a:pt x="24035" y="8346"/>
                                </a:lnTo>
                                <a:lnTo>
                                  <a:pt x="24035" y="21844"/>
                                </a:lnTo>
                                <a:lnTo>
                                  <a:pt x="21968" y="20181"/>
                                </a:lnTo>
                                <a:lnTo>
                                  <a:pt x="19060" y="18024"/>
                                </a:lnTo>
                                <a:lnTo>
                                  <a:pt x="16151" y="15609"/>
                                </a:lnTo>
                                <a:lnTo>
                                  <a:pt x="13548" y="13584"/>
                                </a:lnTo>
                                <a:lnTo>
                                  <a:pt x="13242" y="13708"/>
                                </a:lnTo>
                                <a:lnTo>
                                  <a:pt x="15079" y="16629"/>
                                </a:lnTo>
                                <a:lnTo>
                                  <a:pt x="17070" y="19800"/>
                                </a:lnTo>
                                <a:lnTo>
                                  <a:pt x="19060" y="22845"/>
                                </a:lnTo>
                                <a:lnTo>
                                  <a:pt x="20820" y="25509"/>
                                </a:lnTo>
                                <a:lnTo>
                                  <a:pt x="24035" y="30777"/>
                                </a:lnTo>
                                <a:lnTo>
                                  <a:pt x="24035" y="53922"/>
                                </a:lnTo>
                                <a:lnTo>
                                  <a:pt x="0" y="10282"/>
                                </a:lnTo>
                                <a:lnTo>
                                  <a:pt x="12171"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34" name="Shape 1434"/>
                        <wps:cNvSpPr/>
                        <wps:spPr>
                          <a:xfrm>
                            <a:off x="1455608" y="1393637"/>
                            <a:ext cx="39191" cy="55999"/>
                          </a:xfrm>
                          <a:custGeom>
                            <a:avLst/>
                            <a:gdLst/>
                            <a:ahLst/>
                            <a:cxnLst/>
                            <a:rect l="0" t="0" r="0" b="0"/>
                            <a:pathLst>
                              <a:path w="39191" h="55999">
                                <a:moveTo>
                                  <a:pt x="0" y="0"/>
                                </a:moveTo>
                                <a:lnTo>
                                  <a:pt x="39191" y="27569"/>
                                </a:lnTo>
                                <a:lnTo>
                                  <a:pt x="29393" y="35817"/>
                                </a:lnTo>
                                <a:lnTo>
                                  <a:pt x="17912" y="27569"/>
                                </a:lnTo>
                                <a:lnTo>
                                  <a:pt x="8496" y="35568"/>
                                </a:lnTo>
                                <a:lnTo>
                                  <a:pt x="15539" y="47625"/>
                                </a:lnTo>
                                <a:lnTo>
                                  <a:pt x="5741" y="55999"/>
                                </a:lnTo>
                                <a:lnTo>
                                  <a:pt x="0" y="45576"/>
                                </a:lnTo>
                                <a:lnTo>
                                  <a:pt x="0" y="22431"/>
                                </a:lnTo>
                                <a:lnTo>
                                  <a:pt x="3368" y="27950"/>
                                </a:lnTo>
                                <a:lnTo>
                                  <a:pt x="10793" y="21734"/>
                                </a:lnTo>
                                <a:lnTo>
                                  <a:pt x="459" y="13868"/>
                                </a:lnTo>
                                <a:lnTo>
                                  <a:pt x="0" y="13498"/>
                                </a:lnTo>
                                <a:lnTo>
                                  <a:pt x="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35" name="Shape 1435"/>
                        <wps:cNvSpPr/>
                        <wps:spPr>
                          <a:xfrm>
                            <a:off x="1456297" y="1345823"/>
                            <a:ext cx="73253" cy="69672"/>
                          </a:xfrm>
                          <a:custGeom>
                            <a:avLst/>
                            <a:gdLst/>
                            <a:ahLst/>
                            <a:cxnLst/>
                            <a:rect l="0" t="0" r="0" b="0"/>
                            <a:pathLst>
                              <a:path w="73253" h="69672">
                                <a:moveTo>
                                  <a:pt x="28551" y="0"/>
                                </a:moveTo>
                                <a:lnTo>
                                  <a:pt x="73253" y="40994"/>
                                </a:lnTo>
                                <a:lnTo>
                                  <a:pt x="64680" y="49624"/>
                                </a:lnTo>
                                <a:lnTo>
                                  <a:pt x="40339" y="41368"/>
                                </a:lnTo>
                                <a:lnTo>
                                  <a:pt x="35976" y="39724"/>
                                </a:lnTo>
                                <a:lnTo>
                                  <a:pt x="31077" y="37948"/>
                                </a:lnTo>
                                <a:lnTo>
                                  <a:pt x="26331" y="35916"/>
                                </a:lnTo>
                                <a:lnTo>
                                  <a:pt x="22121" y="33882"/>
                                </a:lnTo>
                                <a:lnTo>
                                  <a:pt x="21968" y="34007"/>
                                </a:lnTo>
                                <a:lnTo>
                                  <a:pt x="23805" y="35533"/>
                                </a:lnTo>
                                <a:lnTo>
                                  <a:pt x="25948" y="37309"/>
                                </a:lnTo>
                                <a:lnTo>
                                  <a:pt x="28321" y="39343"/>
                                </a:lnTo>
                                <a:lnTo>
                                  <a:pt x="30847" y="41500"/>
                                </a:lnTo>
                                <a:lnTo>
                                  <a:pt x="33603" y="43783"/>
                                </a:lnTo>
                                <a:lnTo>
                                  <a:pt x="36511" y="46446"/>
                                </a:lnTo>
                                <a:lnTo>
                                  <a:pt x="39573" y="49242"/>
                                </a:lnTo>
                                <a:lnTo>
                                  <a:pt x="42865" y="52156"/>
                                </a:lnTo>
                                <a:lnTo>
                                  <a:pt x="52892" y="61424"/>
                                </a:lnTo>
                                <a:lnTo>
                                  <a:pt x="44702" y="69672"/>
                                </a:lnTo>
                                <a:lnTo>
                                  <a:pt x="0" y="28555"/>
                                </a:lnTo>
                                <a:lnTo>
                                  <a:pt x="8649" y="20049"/>
                                </a:lnTo>
                                <a:lnTo>
                                  <a:pt x="33450" y="28680"/>
                                </a:lnTo>
                                <a:lnTo>
                                  <a:pt x="37736" y="30074"/>
                                </a:lnTo>
                                <a:lnTo>
                                  <a:pt x="42482" y="31850"/>
                                </a:lnTo>
                                <a:lnTo>
                                  <a:pt x="47381" y="33758"/>
                                </a:lnTo>
                                <a:lnTo>
                                  <a:pt x="51744" y="35533"/>
                                </a:lnTo>
                                <a:lnTo>
                                  <a:pt x="51820" y="35409"/>
                                </a:lnTo>
                                <a:lnTo>
                                  <a:pt x="49907" y="33758"/>
                                </a:lnTo>
                                <a:lnTo>
                                  <a:pt x="47457" y="31850"/>
                                </a:lnTo>
                                <a:lnTo>
                                  <a:pt x="45008" y="29825"/>
                                </a:lnTo>
                                <a:lnTo>
                                  <a:pt x="42176" y="27667"/>
                                </a:lnTo>
                                <a:lnTo>
                                  <a:pt x="39420" y="25253"/>
                                </a:lnTo>
                                <a:lnTo>
                                  <a:pt x="36359" y="22713"/>
                                </a:lnTo>
                                <a:lnTo>
                                  <a:pt x="33373" y="20049"/>
                                </a:lnTo>
                                <a:lnTo>
                                  <a:pt x="30158" y="17261"/>
                                </a:lnTo>
                                <a:lnTo>
                                  <a:pt x="20360" y="8249"/>
                                </a:lnTo>
                                <a:lnTo>
                                  <a:pt x="28551"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36" name="Shape 1436"/>
                        <wps:cNvSpPr/>
                        <wps:spPr>
                          <a:xfrm>
                            <a:off x="1489900" y="1317394"/>
                            <a:ext cx="67818" cy="60030"/>
                          </a:xfrm>
                          <a:custGeom>
                            <a:avLst/>
                            <a:gdLst/>
                            <a:ahLst/>
                            <a:cxnLst/>
                            <a:rect l="0" t="0" r="0" b="0"/>
                            <a:pathLst>
                              <a:path w="67818" h="60030">
                                <a:moveTo>
                                  <a:pt x="19059" y="0"/>
                                </a:moveTo>
                                <a:lnTo>
                                  <a:pt x="27097" y="6341"/>
                                </a:lnTo>
                                <a:lnTo>
                                  <a:pt x="16687" y="18779"/>
                                </a:lnTo>
                                <a:lnTo>
                                  <a:pt x="27632" y="27409"/>
                                </a:lnTo>
                                <a:lnTo>
                                  <a:pt x="37660" y="15609"/>
                                </a:lnTo>
                                <a:lnTo>
                                  <a:pt x="45467" y="21700"/>
                                </a:lnTo>
                                <a:lnTo>
                                  <a:pt x="35440" y="33500"/>
                                </a:lnTo>
                                <a:lnTo>
                                  <a:pt x="48376" y="43532"/>
                                </a:lnTo>
                                <a:lnTo>
                                  <a:pt x="59781" y="30206"/>
                                </a:lnTo>
                                <a:lnTo>
                                  <a:pt x="67818" y="36546"/>
                                </a:lnTo>
                                <a:lnTo>
                                  <a:pt x="47993" y="60030"/>
                                </a:lnTo>
                                <a:lnTo>
                                  <a:pt x="0" y="22588"/>
                                </a:lnTo>
                                <a:lnTo>
                                  <a:pt x="19059"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37" name="Shape 1437"/>
                        <wps:cNvSpPr/>
                        <wps:spPr>
                          <a:xfrm>
                            <a:off x="1518604" y="1289214"/>
                            <a:ext cx="56566" cy="58510"/>
                          </a:xfrm>
                          <a:custGeom>
                            <a:avLst/>
                            <a:gdLst/>
                            <a:ahLst/>
                            <a:cxnLst/>
                            <a:rect l="0" t="0" r="0" b="0"/>
                            <a:pathLst>
                              <a:path w="56566" h="58510">
                                <a:moveTo>
                                  <a:pt x="13089" y="0"/>
                                </a:moveTo>
                                <a:lnTo>
                                  <a:pt x="20361" y="7361"/>
                                </a:lnTo>
                                <a:lnTo>
                                  <a:pt x="18754" y="8248"/>
                                </a:lnTo>
                                <a:lnTo>
                                  <a:pt x="17069" y="9518"/>
                                </a:lnTo>
                                <a:lnTo>
                                  <a:pt x="16227" y="10282"/>
                                </a:lnTo>
                                <a:lnTo>
                                  <a:pt x="15309" y="11045"/>
                                </a:lnTo>
                                <a:lnTo>
                                  <a:pt x="14390" y="12057"/>
                                </a:lnTo>
                                <a:lnTo>
                                  <a:pt x="13625" y="13202"/>
                                </a:lnTo>
                                <a:lnTo>
                                  <a:pt x="13089" y="13966"/>
                                </a:lnTo>
                                <a:lnTo>
                                  <a:pt x="12553" y="14853"/>
                                </a:lnTo>
                                <a:lnTo>
                                  <a:pt x="12171" y="15609"/>
                                </a:lnTo>
                                <a:lnTo>
                                  <a:pt x="11864" y="16504"/>
                                </a:lnTo>
                                <a:lnTo>
                                  <a:pt x="11635" y="17260"/>
                                </a:lnTo>
                                <a:lnTo>
                                  <a:pt x="11482" y="17899"/>
                                </a:lnTo>
                                <a:lnTo>
                                  <a:pt x="11482" y="19293"/>
                                </a:lnTo>
                                <a:lnTo>
                                  <a:pt x="11635" y="19924"/>
                                </a:lnTo>
                                <a:lnTo>
                                  <a:pt x="11788" y="20563"/>
                                </a:lnTo>
                                <a:lnTo>
                                  <a:pt x="12017" y="21194"/>
                                </a:lnTo>
                                <a:lnTo>
                                  <a:pt x="12247" y="21708"/>
                                </a:lnTo>
                                <a:lnTo>
                                  <a:pt x="12706" y="22214"/>
                                </a:lnTo>
                                <a:lnTo>
                                  <a:pt x="13089" y="22720"/>
                                </a:lnTo>
                                <a:lnTo>
                                  <a:pt x="13472" y="23102"/>
                                </a:lnTo>
                                <a:lnTo>
                                  <a:pt x="14007" y="23484"/>
                                </a:lnTo>
                                <a:lnTo>
                                  <a:pt x="15079" y="24115"/>
                                </a:lnTo>
                                <a:lnTo>
                                  <a:pt x="16227" y="24496"/>
                                </a:lnTo>
                                <a:lnTo>
                                  <a:pt x="16916" y="24496"/>
                                </a:lnTo>
                                <a:lnTo>
                                  <a:pt x="17605" y="24621"/>
                                </a:lnTo>
                                <a:lnTo>
                                  <a:pt x="18217" y="24496"/>
                                </a:lnTo>
                                <a:lnTo>
                                  <a:pt x="18906" y="24496"/>
                                </a:lnTo>
                                <a:lnTo>
                                  <a:pt x="20591" y="24115"/>
                                </a:lnTo>
                                <a:lnTo>
                                  <a:pt x="22428" y="23351"/>
                                </a:lnTo>
                                <a:lnTo>
                                  <a:pt x="24724" y="22464"/>
                                </a:lnTo>
                                <a:lnTo>
                                  <a:pt x="27326" y="21194"/>
                                </a:lnTo>
                                <a:lnTo>
                                  <a:pt x="29087" y="20438"/>
                                </a:lnTo>
                                <a:lnTo>
                                  <a:pt x="30771" y="19675"/>
                                </a:lnTo>
                                <a:lnTo>
                                  <a:pt x="32378" y="19169"/>
                                </a:lnTo>
                                <a:lnTo>
                                  <a:pt x="33986" y="18787"/>
                                </a:lnTo>
                                <a:lnTo>
                                  <a:pt x="35440" y="18405"/>
                                </a:lnTo>
                                <a:lnTo>
                                  <a:pt x="36894" y="18149"/>
                                </a:lnTo>
                                <a:lnTo>
                                  <a:pt x="38349" y="18024"/>
                                </a:lnTo>
                                <a:lnTo>
                                  <a:pt x="39650" y="18024"/>
                                </a:lnTo>
                                <a:lnTo>
                                  <a:pt x="40951" y="18149"/>
                                </a:lnTo>
                                <a:lnTo>
                                  <a:pt x="42329" y="18280"/>
                                </a:lnTo>
                                <a:lnTo>
                                  <a:pt x="43477" y="18530"/>
                                </a:lnTo>
                                <a:lnTo>
                                  <a:pt x="44702" y="18912"/>
                                </a:lnTo>
                                <a:lnTo>
                                  <a:pt x="45850" y="19293"/>
                                </a:lnTo>
                                <a:lnTo>
                                  <a:pt x="46922" y="19800"/>
                                </a:lnTo>
                                <a:lnTo>
                                  <a:pt x="48146" y="20306"/>
                                </a:lnTo>
                                <a:lnTo>
                                  <a:pt x="49065" y="20944"/>
                                </a:lnTo>
                                <a:lnTo>
                                  <a:pt x="50749" y="22214"/>
                                </a:lnTo>
                                <a:lnTo>
                                  <a:pt x="52203" y="23484"/>
                                </a:lnTo>
                                <a:lnTo>
                                  <a:pt x="53428" y="25002"/>
                                </a:lnTo>
                                <a:lnTo>
                                  <a:pt x="54423" y="26529"/>
                                </a:lnTo>
                                <a:lnTo>
                                  <a:pt x="55265" y="28180"/>
                                </a:lnTo>
                                <a:lnTo>
                                  <a:pt x="55878" y="29825"/>
                                </a:lnTo>
                                <a:lnTo>
                                  <a:pt x="56336" y="31607"/>
                                </a:lnTo>
                                <a:lnTo>
                                  <a:pt x="56566" y="33508"/>
                                </a:lnTo>
                                <a:lnTo>
                                  <a:pt x="56566" y="35409"/>
                                </a:lnTo>
                                <a:lnTo>
                                  <a:pt x="56413" y="37317"/>
                                </a:lnTo>
                                <a:lnTo>
                                  <a:pt x="56030" y="39218"/>
                                </a:lnTo>
                                <a:lnTo>
                                  <a:pt x="55495" y="41250"/>
                                </a:lnTo>
                                <a:lnTo>
                                  <a:pt x="54729" y="43283"/>
                                </a:lnTo>
                                <a:lnTo>
                                  <a:pt x="53811" y="45309"/>
                                </a:lnTo>
                                <a:lnTo>
                                  <a:pt x="52586" y="47341"/>
                                </a:lnTo>
                                <a:lnTo>
                                  <a:pt x="51285" y="49375"/>
                                </a:lnTo>
                                <a:lnTo>
                                  <a:pt x="50060" y="51026"/>
                                </a:lnTo>
                                <a:lnTo>
                                  <a:pt x="48759" y="52419"/>
                                </a:lnTo>
                                <a:lnTo>
                                  <a:pt x="47458" y="53814"/>
                                </a:lnTo>
                                <a:lnTo>
                                  <a:pt x="46156" y="55083"/>
                                </a:lnTo>
                                <a:lnTo>
                                  <a:pt x="44932" y="56228"/>
                                </a:lnTo>
                                <a:lnTo>
                                  <a:pt x="43783" y="57241"/>
                                </a:lnTo>
                                <a:lnTo>
                                  <a:pt x="42559" y="57872"/>
                                </a:lnTo>
                                <a:lnTo>
                                  <a:pt x="41640" y="58510"/>
                                </a:lnTo>
                                <a:lnTo>
                                  <a:pt x="34215" y="51275"/>
                                </a:lnTo>
                                <a:lnTo>
                                  <a:pt x="35287" y="50643"/>
                                </a:lnTo>
                                <a:lnTo>
                                  <a:pt x="36511" y="49881"/>
                                </a:lnTo>
                                <a:lnTo>
                                  <a:pt x="37507" y="48992"/>
                                </a:lnTo>
                                <a:lnTo>
                                  <a:pt x="38731" y="47980"/>
                                </a:lnTo>
                                <a:lnTo>
                                  <a:pt x="39803" y="46960"/>
                                </a:lnTo>
                                <a:lnTo>
                                  <a:pt x="40875" y="45822"/>
                                </a:lnTo>
                                <a:lnTo>
                                  <a:pt x="41870" y="44677"/>
                                </a:lnTo>
                                <a:lnTo>
                                  <a:pt x="42788" y="43533"/>
                                </a:lnTo>
                                <a:lnTo>
                                  <a:pt x="43324" y="42645"/>
                                </a:lnTo>
                                <a:lnTo>
                                  <a:pt x="43860" y="41756"/>
                                </a:lnTo>
                                <a:lnTo>
                                  <a:pt x="44396" y="40869"/>
                                </a:lnTo>
                                <a:lnTo>
                                  <a:pt x="44702" y="39981"/>
                                </a:lnTo>
                                <a:lnTo>
                                  <a:pt x="44932" y="39093"/>
                                </a:lnTo>
                                <a:lnTo>
                                  <a:pt x="45238" y="38329"/>
                                </a:lnTo>
                                <a:lnTo>
                                  <a:pt x="45238" y="36172"/>
                                </a:lnTo>
                                <a:lnTo>
                                  <a:pt x="44932" y="35409"/>
                                </a:lnTo>
                                <a:lnTo>
                                  <a:pt x="44778" y="34778"/>
                                </a:lnTo>
                                <a:lnTo>
                                  <a:pt x="44396" y="34272"/>
                                </a:lnTo>
                                <a:lnTo>
                                  <a:pt x="44013" y="33633"/>
                                </a:lnTo>
                                <a:lnTo>
                                  <a:pt x="43630" y="33127"/>
                                </a:lnTo>
                                <a:lnTo>
                                  <a:pt x="43095" y="32620"/>
                                </a:lnTo>
                                <a:lnTo>
                                  <a:pt x="42406" y="32238"/>
                                </a:lnTo>
                                <a:lnTo>
                                  <a:pt x="41793" y="31857"/>
                                </a:lnTo>
                                <a:lnTo>
                                  <a:pt x="41104" y="31476"/>
                                </a:lnTo>
                                <a:lnTo>
                                  <a:pt x="40416" y="31226"/>
                                </a:lnTo>
                                <a:lnTo>
                                  <a:pt x="39650" y="31093"/>
                                </a:lnTo>
                                <a:lnTo>
                                  <a:pt x="38961" y="30969"/>
                                </a:lnTo>
                                <a:lnTo>
                                  <a:pt x="37507" y="30969"/>
                                </a:lnTo>
                                <a:lnTo>
                                  <a:pt x="36741" y="31093"/>
                                </a:lnTo>
                                <a:lnTo>
                                  <a:pt x="35057" y="31476"/>
                                </a:lnTo>
                                <a:lnTo>
                                  <a:pt x="33144" y="31982"/>
                                </a:lnTo>
                                <a:lnTo>
                                  <a:pt x="31307" y="32745"/>
                                </a:lnTo>
                                <a:lnTo>
                                  <a:pt x="29087" y="33765"/>
                                </a:lnTo>
                                <a:lnTo>
                                  <a:pt x="27250" y="34521"/>
                                </a:lnTo>
                                <a:lnTo>
                                  <a:pt x="25489" y="35284"/>
                                </a:lnTo>
                                <a:lnTo>
                                  <a:pt x="23882" y="35791"/>
                                </a:lnTo>
                                <a:lnTo>
                                  <a:pt x="22351" y="36297"/>
                                </a:lnTo>
                                <a:lnTo>
                                  <a:pt x="20743" y="36678"/>
                                </a:lnTo>
                                <a:lnTo>
                                  <a:pt x="19136" y="36935"/>
                                </a:lnTo>
                                <a:lnTo>
                                  <a:pt x="17681" y="37060"/>
                                </a:lnTo>
                                <a:lnTo>
                                  <a:pt x="15079" y="37060"/>
                                </a:lnTo>
                                <a:lnTo>
                                  <a:pt x="13701" y="36935"/>
                                </a:lnTo>
                                <a:lnTo>
                                  <a:pt x="12553" y="36678"/>
                                </a:lnTo>
                                <a:lnTo>
                                  <a:pt x="11328" y="36429"/>
                                </a:lnTo>
                                <a:lnTo>
                                  <a:pt x="10333" y="36047"/>
                                </a:lnTo>
                                <a:lnTo>
                                  <a:pt x="9262" y="35666"/>
                                </a:lnTo>
                                <a:lnTo>
                                  <a:pt x="8343" y="35159"/>
                                </a:lnTo>
                                <a:lnTo>
                                  <a:pt x="7425" y="34653"/>
                                </a:lnTo>
                                <a:lnTo>
                                  <a:pt x="5971" y="33508"/>
                                </a:lnTo>
                                <a:lnTo>
                                  <a:pt x="4592" y="32363"/>
                                </a:lnTo>
                                <a:lnTo>
                                  <a:pt x="3444" y="31093"/>
                                </a:lnTo>
                                <a:lnTo>
                                  <a:pt x="2526" y="29700"/>
                                </a:lnTo>
                                <a:lnTo>
                                  <a:pt x="1607" y="28180"/>
                                </a:lnTo>
                                <a:lnTo>
                                  <a:pt x="919" y="26654"/>
                                </a:lnTo>
                                <a:lnTo>
                                  <a:pt x="383" y="25002"/>
                                </a:lnTo>
                                <a:lnTo>
                                  <a:pt x="153" y="23226"/>
                                </a:lnTo>
                                <a:lnTo>
                                  <a:pt x="0" y="21451"/>
                                </a:lnTo>
                                <a:lnTo>
                                  <a:pt x="0" y="19550"/>
                                </a:lnTo>
                                <a:lnTo>
                                  <a:pt x="230" y="17642"/>
                                </a:lnTo>
                                <a:lnTo>
                                  <a:pt x="765" y="15742"/>
                                </a:lnTo>
                                <a:lnTo>
                                  <a:pt x="1607" y="13708"/>
                                </a:lnTo>
                                <a:lnTo>
                                  <a:pt x="2526" y="11551"/>
                                </a:lnTo>
                                <a:lnTo>
                                  <a:pt x="3674" y="9518"/>
                                </a:lnTo>
                                <a:lnTo>
                                  <a:pt x="4975" y="7361"/>
                                </a:lnTo>
                                <a:lnTo>
                                  <a:pt x="6047" y="6091"/>
                                </a:lnTo>
                                <a:lnTo>
                                  <a:pt x="7119" y="4821"/>
                                </a:lnTo>
                                <a:lnTo>
                                  <a:pt x="8190" y="3684"/>
                                </a:lnTo>
                                <a:lnTo>
                                  <a:pt x="9262" y="2664"/>
                                </a:lnTo>
                                <a:lnTo>
                                  <a:pt x="10333" y="1776"/>
                                </a:lnTo>
                                <a:lnTo>
                                  <a:pt x="11328" y="1020"/>
                                </a:lnTo>
                                <a:lnTo>
                                  <a:pt x="12247" y="382"/>
                                </a:lnTo>
                                <a:lnTo>
                                  <a:pt x="13089"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38" name="Shape 1438"/>
                        <wps:cNvSpPr/>
                        <wps:spPr>
                          <a:xfrm>
                            <a:off x="1531387" y="1231848"/>
                            <a:ext cx="80831" cy="75264"/>
                          </a:xfrm>
                          <a:custGeom>
                            <a:avLst/>
                            <a:gdLst/>
                            <a:ahLst/>
                            <a:cxnLst/>
                            <a:rect l="0" t="0" r="0" b="0"/>
                            <a:pathLst>
                              <a:path w="80831" h="75264">
                                <a:moveTo>
                                  <a:pt x="32531" y="0"/>
                                </a:moveTo>
                                <a:lnTo>
                                  <a:pt x="80831" y="38967"/>
                                </a:lnTo>
                                <a:lnTo>
                                  <a:pt x="74095" y="50643"/>
                                </a:lnTo>
                                <a:lnTo>
                                  <a:pt x="54347" y="44802"/>
                                </a:lnTo>
                                <a:lnTo>
                                  <a:pt x="49983" y="43283"/>
                                </a:lnTo>
                                <a:lnTo>
                                  <a:pt x="45238" y="41632"/>
                                </a:lnTo>
                                <a:lnTo>
                                  <a:pt x="40186" y="39856"/>
                                </a:lnTo>
                                <a:lnTo>
                                  <a:pt x="35057" y="37948"/>
                                </a:lnTo>
                                <a:lnTo>
                                  <a:pt x="34904" y="38080"/>
                                </a:lnTo>
                                <a:lnTo>
                                  <a:pt x="39267" y="41375"/>
                                </a:lnTo>
                                <a:lnTo>
                                  <a:pt x="43401" y="44552"/>
                                </a:lnTo>
                                <a:lnTo>
                                  <a:pt x="47381" y="47723"/>
                                </a:lnTo>
                                <a:lnTo>
                                  <a:pt x="50902" y="50768"/>
                                </a:lnTo>
                                <a:lnTo>
                                  <a:pt x="66364" y="63971"/>
                                </a:lnTo>
                                <a:lnTo>
                                  <a:pt x="59934" y="75264"/>
                                </a:lnTo>
                                <a:lnTo>
                                  <a:pt x="0" y="56478"/>
                                </a:lnTo>
                                <a:lnTo>
                                  <a:pt x="6736" y="44802"/>
                                </a:lnTo>
                                <a:lnTo>
                                  <a:pt x="29929" y="53308"/>
                                </a:lnTo>
                                <a:lnTo>
                                  <a:pt x="32455" y="54195"/>
                                </a:lnTo>
                                <a:lnTo>
                                  <a:pt x="34904" y="55208"/>
                                </a:lnTo>
                                <a:lnTo>
                                  <a:pt x="37430" y="56228"/>
                                </a:lnTo>
                                <a:lnTo>
                                  <a:pt x="39956" y="57241"/>
                                </a:lnTo>
                                <a:lnTo>
                                  <a:pt x="42482" y="58254"/>
                                </a:lnTo>
                                <a:lnTo>
                                  <a:pt x="45008" y="59274"/>
                                </a:lnTo>
                                <a:lnTo>
                                  <a:pt x="47458" y="60286"/>
                                </a:lnTo>
                                <a:lnTo>
                                  <a:pt x="50136" y="61431"/>
                                </a:lnTo>
                                <a:lnTo>
                                  <a:pt x="50290" y="61175"/>
                                </a:lnTo>
                                <a:lnTo>
                                  <a:pt x="45774" y="57872"/>
                                </a:lnTo>
                                <a:lnTo>
                                  <a:pt x="41564" y="54577"/>
                                </a:lnTo>
                                <a:lnTo>
                                  <a:pt x="37430" y="51150"/>
                                </a:lnTo>
                                <a:lnTo>
                                  <a:pt x="33220" y="47723"/>
                                </a:lnTo>
                                <a:lnTo>
                                  <a:pt x="14008" y="32238"/>
                                </a:lnTo>
                                <a:lnTo>
                                  <a:pt x="19366" y="22977"/>
                                </a:lnTo>
                                <a:lnTo>
                                  <a:pt x="42865" y="30462"/>
                                </a:lnTo>
                                <a:lnTo>
                                  <a:pt x="45391" y="31225"/>
                                </a:lnTo>
                                <a:lnTo>
                                  <a:pt x="47917" y="32114"/>
                                </a:lnTo>
                                <a:lnTo>
                                  <a:pt x="50366" y="32869"/>
                                </a:lnTo>
                                <a:lnTo>
                                  <a:pt x="53045" y="33765"/>
                                </a:lnTo>
                                <a:lnTo>
                                  <a:pt x="55571" y="34778"/>
                                </a:lnTo>
                                <a:lnTo>
                                  <a:pt x="58174" y="35665"/>
                                </a:lnTo>
                                <a:lnTo>
                                  <a:pt x="61006" y="36678"/>
                                </a:lnTo>
                                <a:lnTo>
                                  <a:pt x="63762" y="37823"/>
                                </a:lnTo>
                                <a:lnTo>
                                  <a:pt x="63762" y="37698"/>
                                </a:lnTo>
                                <a:lnTo>
                                  <a:pt x="59016" y="34396"/>
                                </a:lnTo>
                                <a:lnTo>
                                  <a:pt x="54653" y="31350"/>
                                </a:lnTo>
                                <a:lnTo>
                                  <a:pt x="50290" y="28304"/>
                                </a:lnTo>
                                <a:lnTo>
                                  <a:pt x="45927" y="25260"/>
                                </a:lnTo>
                                <a:lnTo>
                                  <a:pt x="26178" y="11044"/>
                                </a:lnTo>
                                <a:lnTo>
                                  <a:pt x="32531"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39" name="Shape 1439"/>
                        <wps:cNvSpPr/>
                        <wps:spPr>
                          <a:xfrm>
                            <a:off x="1566827" y="1208497"/>
                            <a:ext cx="26791" cy="33114"/>
                          </a:xfrm>
                          <a:custGeom>
                            <a:avLst/>
                            <a:gdLst/>
                            <a:ahLst/>
                            <a:cxnLst/>
                            <a:rect l="0" t="0" r="0" b="0"/>
                            <a:pathLst>
                              <a:path w="26791" h="33114">
                                <a:moveTo>
                                  <a:pt x="6124" y="0"/>
                                </a:moveTo>
                                <a:lnTo>
                                  <a:pt x="26791" y="3532"/>
                                </a:lnTo>
                                <a:lnTo>
                                  <a:pt x="26791" y="14601"/>
                                </a:lnTo>
                                <a:lnTo>
                                  <a:pt x="24188" y="14090"/>
                                </a:lnTo>
                                <a:lnTo>
                                  <a:pt x="20514" y="13202"/>
                                </a:lnTo>
                                <a:lnTo>
                                  <a:pt x="16840" y="12314"/>
                                </a:lnTo>
                                <a:lnTo>
                                  <a:pt x="13472" y="11550"/>
                                </a:lnTo>
                                <a:lnTo>
                                  <a:pt x="13395" y="11800"/>
                                </a:lnTo>
                                <a:lnTo>
                                  <a:pt x="16304" y="13584"/>
                                </a:lnTo>
                                <a:lnTo>
                                  <a:pt x="19595" y="15609"/>
                                </a:lnTo>
                                <a:lnTo>
                                  <a:pt x="22733" y="17517"/>
                                </a:lnTo>
                                <a:lnTo>
                                  <a:pt x="25566" y="19168"/>
                                </a:lnTo>
                                <a:lnTo>
                                  <a:pt x="26791" y="19974"/>
                                </a:lnTo>
                                <a:lnTo>
                                  <a:pt x="26791" y="33114"/>
                                </a:lnTo>
                                <a:lnTo>
                                  <a:pt x="0" y="14339"/>
                                </a:lnTo>
                                <a:lnTo>
                                  <a:pt x="6124"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40" name="Shape 1440"/>
                        <wps:cNvSpPr/>
                        <wps:spPr>
                          <a:xfrm>
                            <a:off x="1593618" y="1212029"/>
                            <a:ext cx="41717" cy="46855"/>
                          </a:xfrm>
                          <a:custGeom>
                            <a:avLst/>
                            <a:gdLst/>
                            <a:ahLst/>
                            <a:cxnLst/>
                            <a:rect l="0" t="0" r="0" b="0"/>
                            <a:pathLst>
                              <a:path w="41717" h="46855">
                                <a:moveTo>
                                  <a:pt x="0" y="0"/>
                                </a:moveTo>
                                <a:lnTo>
                                  <a:pt x="41717" y="7131"/>
                                </a:lnTo>
                                <a:lnTo>
                                  <a:pt x="36664" y="18806"/>
                                </a:lnTo>
                                <a:lnTo>
                                  <a:pt x="22504" y="16267"/>
                                </a:lnTo>
                                <a:lnTo>
                                  <a:pt x="17758" y="27312"/>
                                </a:lnTo>
                                <a:lnTo>
                                  <a:pt x="29546" y="35178"/>
                                </a:lnTo>
                                <a:lnTo>
                                  <a:pt x="24647" y="46855"/>
                                </a:lnTo>
                                <a:lnTo>
                                  <a:pt x="0" y="29582"/>
                                </a:lnTo>
                                <a:lnTo>
                                  <a:pt x="0" y="16442"/>
                                </a:lnTo>
                                <a:lnTo>
                                  <a:pt x="9568" y="22740"/>
                                </a:lnTo>
                                <a:lnTo>
                                  <a:pt x="13395" y="13853"/>
                                </a:lnTo>
                                <a:lnTo>
                                  <a:pt x="612" y="11188"/>
                                </a:lnTo>
                                <a:lnTo>
                                  <a:pt x="0" y="11068"/>
                                </a:lnTo>
                                <a:lnTo>
                                  <a:pt x="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41" name="Shape 1441"/>
                        <wps:cNvSpPr/>
                        <wps:spPr>
                          <a:xfrm>
                            <a:off x="1579687" y="1162425"/>
                            <a:ext cx="21547" cy="38274"/>
                          </a:xfrm>
                          <a:custGeom>
                            <a:avLst/>
                            <a:gdLst/>
                            <a:ahLst/>
                            <a:cxnLst/>
                            <a:rect l="0" t="0" r="0" b="0"/>
                            <a:pathLst>
                              <a:path w="21547" h="38274">
                                <a:moveTo>
                                  <a:pt x="19672" y="0"/>
                                </a:moveTo>
                                <a:lnTo>
                                  <a:pt x="21432" y="0"/>
                                </a:lnTo>
                                <a:lnTo>
                                  <a:pt x="21547" y="9"/>
                                </a:lnTo>
                                <a:lnTo>
                                  <a:pt x="21547" y="13290"/>
                                </a:lnTo>
                                <a:lnTo>
                                  <a:pt x="20361" y="13202"/>
                                </a:lnTo>
                                <a:lnTo>
                                  <a:pt x="19519" y="13202"/>
                                </a:lnTo>
                                <a:lnTo>
                                  <a:pt x="18600" y="13326"/>
                                </a:lnTo>
                                <a:lnTo>
                                  <a:pt x="17988" y="13451"/>
                                </a:lnTo>
                                <a:lnTo>
                                  <a:pt x="17145" y="13708"/>
                                </a:lnTo>
                                <a:lnTo>
                                  <a:pt x="16533" y="14090"/>
                                </a:lnTo>
                                <a:lnTo>
                                  <a:pt x="15691" y="14471"/>
                                </a:lnTo>
                                <a:lnTo>
                                  <a:pt x="15156" y="14978"/>
                                </a:lnTo>
                                <a:lnTo>
                                  <a:pt x="14543" y="15609"/>
                                </a:lnTo>
                                <a:lnTo>
                                  <a:pt x="14008" y="16372"/>
                                </a:lnTo>
                                <a:lnTo>
                                  <a:pt x="13471" y="17135"/>
                                </a:lnTo>
                                <a:lnTo>
                                  <a:pt x="13089" y="18024"/>
                                </a:lnTo>
                                <a:lnTo>
                                  <a:pt x="12706" y="19036"/>
                                </a:lnTo>
                                <a:lnTo>
                                  <a:pt x="12247" y="20562"/>
                                </a:lnTo>
                                <a:lnTo>
                                  <a:pt x="12170" y="22082"/>
                                </a:lnTo>
                                <a:lnTo>
                                  <a:pt x="21547" y="24798"/>
                                </a:lnTo>
                                <a:lnTo>
                                  <a:pt x="21547" y="38274"/>
                                </a:lnTo>
                                <a:lnTo>
                                  <a:pt x="0" y="31981"/>
                                </a:lnTo>
                                <a:lnTo>
                                  <a:pt x="536" y="28811"/>
                                </a:lnTo>
                                <a:lnTo>
                                  <a:pt x="1148" y="25384"/>
                                </a:lnTo>
                                <a:lnTo>
                                  <a:pt x="2067" y="21707"/>
                                </a:lnTo>
                                <a:lnTo>
                                  <a:pt x="3138" y="18148"/>
                                </a:lnTo>
                                <a:lnTo>
                                  <a:pt x="3980" y="15609"/>
                                </a:lnTo>
                                <a:lnTo>
                                  <a:pt x="4899" y="13326"/>
                                </a:lnTo>
                                <a:lnTo>
                                  <a:pt x="5970" y="11044"/>
                                </a:lnTo>
                                <a:lnTo>
                                  <a:pt x="6965" y="8887"/>
                                </a:lnTo>
                                <a:lnTo>
                                  <a:pt x="8343" y="6979"/>
                                </a:lnTo>
                                <a:lnTo>
                                  <a:pt x="9644" y="5203"/>
                                </a:lnTo>
                                <a:lnTo>
                                  <a:pt x="10410" y="4447"/>
                                </a:lnTo>
                                <a:lnTo>
                                  <a:pt x="11252" y="3683"/>
                                </a:lnTo>
                                <a:lnTo>
                                  <a:pt x="12017" y="3046"/>
                                </a:lnTo>
                                <a:lnTo>
                                  <a:pt x="12936" y="2414"/>
                                </a:lnTo>
                                <a:lnTo>
                                  <a:pt x="14620" y="1394"/>
                                </a:lnTo>
                                <a:lnTo>
                                  <a:pt x="16227" y="763"/>
                                </a:lnTo>
                                <a:lnTo>
                                  <a:pt x="17988" y="257"/>
                                </a:lnTo>
                                <a:lnTo>
                                  <a:pt x="19672"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42" name="Shape 1442"/>
                        <wps:cNvSpPr/>
                        <wps:spPr>
                          <a:xfrm>
                            <a:off x="1601233" y="1162435"/>
                            <a:ext cx="48644" cy="48983"/>
                          </a:xfrm>
                          <a:custGeom>
                            <a:avLst/>
                            <a:gdLst/>
                            <a:ahLst/>
                            <a:cxnLst/>
                            <a:rect l="0" t="0" r="0" b="0"/>
                            <a:pathLst>
                              <a:path w="48644" h="48983">
                                <a:moveTo>
                                  <a:pt x="0" y="0"/>
                                </a:moveTo>
                                <a:lnTo>
                                  <a:pt x="1570" y="122"/>
                                </a:lnTo>
                                <a:lnTo>
                                  <a:pt x="3406" y="497"/>
                                </a:lnTo>
                                <a:lnTo>
                                  <a:pt x="5243" y="1011"/>
                                </a:lnTo>
                                <a:lnTo>
                                  <a:pt x="6468" y="1384"/>
                                </a:lnTo>
                                <a:lnTo>
                                  <a:pt x="7540" y="1767"/>
                                </a:lnTo>
                                <a:lnTo>
                                  <a:pt x="8611" y="2280"/>
                                </a:lnTo>
                                <a:lnTo>
                                  <a:pt x="9606" y="2911"/>
                                </a:lnTo>
                                <a:lnTo>
                                  <a:pt x="10678" y="3542"/>
                                </a:lnTo>
                                <a:lnTo>
                                  <a:pt x="11597" y="4305"/>
                                </a:lnTo>
                                <a:lnTo>
                                  <a:pt x="12439" y="5069"/>
                                </a:lnTo>
                                <a:lnTo>
                                  <a:pt x="13204" y="5957"/>
                                </a:lnTo>
                                <a:lnTo>
                                  <a:pt x="13970" y="6969"/>
                                </a:lnTo>
                                <a:lnTo>
                                  <a:pt x="14658" y="7858"/>
                                </a:lnTo>
                                <a:lnTo>
                                  <a:pt x="15194" y="9003"/>
                                </a:lnTo>
                                <a:lnTo>
                                  <a:pt x="15730" y="10147"/>
                                </a:lnTo>
                                <a:lnTo>
                                  <a:pt x="16113" y="11285"/>
                                </a:lnTo>
                                <a:lnTo>
                                  <a:pt x="16496" y="12554"/>
                                </a:lnTo>
                                <a:lnTo>
                                  <a:pt x="16802" y="13824"/>
                                </a:lnTo>
                                <a:lnTo>
                                  <a:pt x="17032" y="15094"/>
                                </a:lnTo>
                                <a:lnTo>
                                  <a:pt x="17184" y="15225"/>
                                </a:lnTo>
                                <a:lnTo>
                                  <a:pt x="17721" y="14462"/>
                                </a:lnTo>
                                <a:lnTo>
                                  <a:pt x="18333" y="13824"/>
                                </a:lnTo>
                                <a:lnTo>
                                  <a:pt x="19021" y="13317"/>
                                </a:lnTo>
                                <a:lnTo>
                                  <a:pt x="19710" y="12811"/>
                                </a:lnTo>
                                <a:lnTo>
                                  <a:pt x="20323" y="12305"/>
                                </a:lnTo>
                                <a:lnTo>
                                  <a:pt x="21165" y="11923"/>
                                </a:lnTo>
                                <a:lnTo>
                                  <a:pt x="21930" y="11541"/>
                                </a:lnTo>
                                <a:lnTo>
                                  <a:pt x="22849" y="11285"/>
                                </a:lnTo>
                                <a:lnTo>
                                  <a:pt x="24686" y="10910"/>
                                </a:lnTo>
                                <a:lnTo>
                                  <a:pt x="26676" y="10654"/>
                                </a:lnTo>
                                <a:lnTo>
                                  <a:pt x="28972" y="10654"/>
                                </a:lnTo>
                                <a:lnTo>
                                  <a:pt x="31345" y="10778"/>
                                </a:lnTo>
                                <a:lnTo>
                                  <a:pt x="36626" y="11285"/>
                                </a:lnTo>
                                <a:lnTo>
                                  <a:pt x="41602" y="11541"/>
                                </a:lnTo>
                                <a:lnTo>
                                  <a:pt x="43898" y="11666"/>
                                </a:lnTo>
                                <a:lnTo>
                                  <a:pt x="45889" y="11666"/>
                                </a:lnTo>
                                <a:lnTo>
                                  <a:pt x="47420" y="11541"/>
                                </a:lnTo>
                                <a:lnTo>
                                  <a:pt x="48644" y="11416"/>
                                </a:lnTo>
                                <a:lnTo>
                                  <a:pt x="44511" y="24362"/>
                                </a:lnTo>
                                <a:lnTo>
                                  <a:pt x="42291" y="24487"/>
                                </a:lnTo>
                                <a:lnTo>
                                  <a:pt x="38846" y="24362"/>
                                </a:lnTo>
                                <a:lnTo>
                                  <a:pt x="34330" y="23980"/>
                                </a:lnTo>
                                <a:lnTo>
                                  <a:pt x="29432" y="23474"/>
                                </a:lnTo>
                                <a:lnTo>
                                  <a:pt x="26676" y="23092"/>
                                </a:lnTo>
                                <a:lnTo>
                                  <a:pt x="24456" y="23092"/>
                                </a:lnTo>
                                <a:lnTo>
                                  <a:pt x="23538" y="23217"/>
                                </a:lnTo>
                                <a:lnTo>
                                  <a:pt x="22619" y="23342"/>
                                </a:lnTo>
                                <a:lnTo>
                                  <a:pt x="21777" y="23474"/>
                                </a:lnTo>
                                <a:lnTo>
                                  <a:pt x="21165" y="23723"/>
                                </a:lnTo>
                                <a:lnTo>
                                  <a:pt x="20476" y="24105"/>
                                </a:lnTo>
                                <a:lnTo>
                                  <a:pt x="19940" y="24362"/>
                                </a:lnTo>
                                <a:lnTo>
                                  <a:pt x="19404" y="24868"/>
                                </a:lnTo>
                                <a:lnTo>
                                  <a:pt x="18869" y="25374"/>
                                </a:lnTo>
                                <a:lnTo>
                                  <a:pt x="18486" y="25881"/>
                                </a:lnTo>
                                <a:lnTo>
                                  <a:pt x="18256" y="26519"/>
                                </a:lnTo>
                                <a:lnTo>
                                  <a:pt x="17950" y="27150"/>
                                </a:lnTo>
                                <a:lnTo>
                                  <a:pt x="17721" y="27914"/>
                                </a:lnTo>
                                <a:lnTo>
                                  <a:pt x="17032" y="29690"/>
                                </a:lnTo>
                                <a:lnTo>
                                  <a:pt x="40684" y="36669"/>
                                </a:lnTo>
                                <a:lnTo>
                                  <a:pt x="36703" y="48983"/>
                                </a:lnTo>
                                <a:lnTo>
                                  <a:pt x="0" y="38264"/>
                                </a:lnTo>
                                <a:lnTo>
                                  <a:pt x="0" y="24788"/>
                                </a:lnTo>
                                <a:lnTo>
                                  <a:pt x="8152" y="27150"/>
                                </a:lnTo>
                                <a:lnTo>
                                  <a:pt x="8841" y="24993"/>
                                </a:lnTo>
                                <a:lnTo>
                                  <a:pt x="9071" y="23980"/>
                                </a:lnTo>
                                <a:lnTo>
                                  <a:pt x="9377" y="22968"/>
                                </a:lnTo>
                                <a:lnTo>
                                  <a:pt x="9377" y="21184"/>
                                </a:lnTo>
                                <a:lnTo>
                                  <a:pt x="9224" y="20296"/>
                                </a:lnTo>
                                <a:lnTo>
                                  <a:pt x="8994" y="19408"/>
                                </a:lnTo>
                                <a:lnTo>
                                  <a:pt x="8611" y="18652"/>
                                </a:lnTo>
                                <a:lnTo>
                                  <a:pt x="8152" y="17890"/>
                                </a:lnTo>
                                <a:lnTo>
                                  <a:pt x="7769" y="17251"/>
                                </a:lnTo>
                                <a:lnTo>
                                  <a:pt x="7157" y="16620"/>
                                </a:lnTo>
                                <a:lnTo>
                                  <a:pt x="6468" y="15981"/>
                                </a:lnTo>
                                <a:lnTo>
                                  <a:pt x="5779" y="15350"/>
                                </a:lnTo>
                                <a:lnTo>
                                  <a:pt x="5014" y="14969"/>
                                </a:lnTo>
                                <a:lnTo>
                                  <a:pt x="4249" y="14462"/>
                                </a:lnTo>
                                <a:lnTo>
                                  <a:pt x="3253" y="14081"/>
                                </a:lnTo>
                                <a:lnTo>
                                  <a:pt x="2335" y="13824"/>
                                </a:lnTo>
                                <a:lnTo>
                                  <a:pt x="498" y="13317"/>
                                </a:lnTo>
                                <a:lnTo>
                                  <a:pt x="0" y="13281"/>
                                </a:lnTo>
                                <a:lnTo>
                                  <a:pt x="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43" name="Shape 1443"/>
                        <wps:cNvSpPr/>
                        <wps:spPr>
                          <a:xfrm>
                            <a:off x="427937" y="894999"/>
                            <a:ext cx="33446" cy="49991"/>
                          </a:xfrm>
                          <a:custGeom>
                            <a:avLst/>
                            <a:gdLst/>
                            <a:ahLst/>
                            <a:cxnLst/>
                            <a:rect l="0" t="0" r="0" b="0"/>
                            <a:pathLst>
                              <a:path w="33446" h="49991">
                                <a:moveTo>
                                  <a:pt x="33446" y="0"/>
                                </a:moveTo>
                                <a:lnTo>
                                  <a:pt x="33446" y="9848"/>
                                </a:lnTo>
                                <a:lnTo>
                                  <a:pt x="32256" y="10069"/>
                                </a:lnTo>
                                <a:lnTo>
                                  <a:pt x="31728" y="10289"/>
                                </a:lnTo>
                                <a:lnTo>
                                  <a:pt x="31199" y="10436"/>
                                </a:lnTo>
                                <a:lnTo>
                                  <a:pt x="30671" y="10656"/>
                                </a:lnTo>
                                <a:lnTo>
                                  <a:pt x="30273" y="11023"/>
                                </a:lnTo>
                                <a:lnTo>
                                  <a:pt x="29347" y="11977"/>
                                </a:lnTo>
                                <a:lnTo>
                                  <a:pt x="28689" y="13077"/>
                                </a:lnTo>
                                <a:lnTo>
                                  <a:pt x="28161" y="14325"/>
                                </a:lnTo>
                                <a:lnTo>
                                  <a:pt x="27763" y="15720"/>
                                </a:lnTo>
                                <a:lnTo>
                                  <a:pt x="27632" y="17114"/>
                                </a:lnTo>
                                <a:lnTo>
                                  <a:pt x="27632" y="18655"/>
                                </a:lnTo>
                                <a:lnTo>
                                  <a:pt x="33446" y="17564"/>
                                </a:lnTo>
                                <a:lnTo>
                                  <a:pt x="33446" y="25764"/>
                                </a:lnTo>
                                <a:lnTo>
                                  <a:pt x="17452" y="28856"/>
                                </a:lnTo>
                                <a:lnTo>
                                  <a:pt x="21547" y="48376"/>
                                </a:lnTo>
                                <a:lnTo>
                                  <a:pt x="13219" y="49991"/>
                                </a:lnTo>
                                <a:lnTo>
                                  <a:pt x="9124" y="30470"/>
                                </a:lnTo>
                                <a:lnTo>
                                  <a:pt x="3169" y="31645"/>
                                </a:lnTo>
                                <a:lnTo>
                                  <a:pt x="2641" y="31718"/>
                                </a:lnTo>
                                <a:lnTo>
                                  <a:pt x="1982" y="31718"/>
                                </a:lnTo>
                                <a:lnTo>
                                  <a:pt x="1584" y="31645"/>
                                </a:lnTo>
                                <a:lnTo>
                                  <a:pt x="1186" y="31498"/>
                                </a:lnTo>
                                <a:lnTo>
                                  <a:pt x="788" y="31204"/>
                                </a:lnTo>
                                <a:lnTo>
                                  <a:pt x="528" y="30984"/>
                                </a:lnTo>
                                <a:lnTo>
                                  <a:pt x="260" y="30617"/>
                                </a:lnTo>
                                <a:lnTo>
                                  <a:pt x="130" y="30104"/>
                                </a:lnTo>
                                <a:lnTo>
                                  <a:pt x="0" y="29590"/>
                                </a:lnTo>
                                <a:lnTo>
                                  <a:pt x="0" y="29076"/>
                                </a:lnTo>
                                <a:lnTo>
                                  <a:pt x="130" y="28562"/>
                                </a:lnTo>
                                <a:lnTo>
                                  <a:pt x="260" y="27901"/>
                                </a:lnTo>
                                <a:lnTo>
                                  <a:pt x="658" y="26801"/>
                                </a:lnTo>
                                <a:lnTo>
                                  <a:pt x="1056" y="25553"/>
                                </a:lnTo>
                                <a:lnTo>
                                  <a:pt x="6874" y="16747"/>
                                </a:lnTo>
                                <a:lnTo>
                                  <a:pt x="7930" y="15646"/>
                                </a:lnTo>
                                <a:lnTo>
                                  <a:pt x="9124" y="14766"/>
                                </a:lnTo>
                                <a:lnTo>
                                  <a:pt x="10180" y="14252"/>
                                </a:lnTo>
                                <a:lnTo>
                                  <a:pt x="11237" y="13885"/>
                                </a:lnTo>
                                <a:lnTo>
                                  <a:pt x="12033" y="13738"/>
                                </a:lnTo>
                                <a:lnTo>
                                  <a:pt x="12561" y="13885"/>
                                </a:lnTo>
                                <a:lnTo>
                                  <a:pt x="13219" y="13958"/>
                                </a:lnTo>
                                <a:lnTo>
                                  <a:pt x="13617" y="14252"/>
                                </a:lnTo>
                                <a:lnTo>
                                  <a:pt x="14015" y="14472"/>
                                </a:lnTo>
                                <a:lnTo>
                                  <a:pt x="14406" y="14986"/>
                                </a:lnTo>
                                <a:lnTo>
                                  <a:pt x="14674" y="15500"/>
                                </a:lnTo>
                                <a:lnTo>
                                  <a:pt x="14804" y="16233"/>
                                </a:lnTo>
                                <a:lnTo>
                                  <a:pt x="15730" y="20930"/>
                                </a:lnTo>
                                <a:lnTo>
                                  <a:pt x="22734" y="19536"/>
                                </a:lnTo>
                                <a:lnTo>
                                  <a:pt x="22603" y="17628"/>
                                </a:lnTo>
                                <a:lnTo>
                                  <a:pt x="22734" y="15866"/>
                                </a:lnTo>
                                <a:lnTo>
                                  <a:pt x="22734" y="14105"/>
                                </a:lnTo>
                                <a:lnTo>
                                  <a:pt x="23002" y="12417"/>
                                </a:lnTo>
                                <a:lnTo>
                                  <a:pt x="23270" y="10803"/>
                                </a:lnTo>
                                <a:lnTo>
                                  <a:pt x="23660" y="9261"/>
                                </a:lnTo>
                                <a:lnTo>
                                  <a:pt x="24188" y="7794"/>
                                </a:lnTo>
                                <a:lnTo>
                                  <a:pt x="24854" y="6326"/>
                                </a:lnTo>
                                <a:lnTo>
                                  <a:pt x="25512" y="5079"/>
                                </a:lnTo>
                                <a:lnTo>
                                  <a:pt x="26438" y="4052"/>
                                </a:lnTo>
                                <a:lnTo>
                                  <a:pt x="27365" y="3097"/>
                                </a:lnTo>
                                <a:lnTo>
                                  <a:pt x="28421" y="2143"/>
                                </a:lnTo>
                                <a:lnTo>
                                  <a:pt x="29477" y="1409"/>
                                </a:lnTo>
                                <a:lnTo>
                                  <a:pt x="30671" y="896"/>
                                </a:lnTo>
                                <a:lnTo>
                                  <a:pt x="31988" y="382"/>
                                </a:lnTo>
                                <a:lnTo>
                                  <a:pt x="33312" y="15"/>
                                </a:lnTo>
                                <a:lnTo>
                                  <a:pt x="33446"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44" name="Shape 1444"/>
                        <wps:cNvSpPr/>
                        <wps:spPr>
                          <a:xfrm>
                            <a:off x="472088" y="924222"/>
                            <a:ext cx="8596" cy="9099"/>
                          </a:xfrm>
                          <a:custGeom>
                            <a:avLst/>
                            <a:gdLst/>
                            <a:ahLst/>
                            <a:cxnLst/>
                            <a:rect l="0" t="0" r="0" b="0"/>
                            <a:pathLst>
                              <a:path w="8596" h="9099">
                                <a:moveTo>
                                  <a:pt x="7011" y="0"/>
                                </a:moveTo>
                                <a:lnTo>
                                  <a:pt x="8596" y="7705"/>
                                </a:lnTo>
                                <a:lnTo>
                                  <a:pt x="1592" y="9099"/>
                                </a:lnTo>
                                <a:lnTo>
                                  <a:pt x="0" y="1394"/>
                                </a:lnTo>
                                <a:lnTo>
                                  <a:pt x="7011"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45" name="Shape 1445"/>
                        <wps:cNvSpPr/>
                        <wps:spPr>
                          <a:xfrm>
                            <a:off x="461383" y="894793"/>
                            <a:ext cx="13614" cy="25970"/>
                          </a:xfrm>
                          <a:custGeom>
                            <a:avLst/>
                            <a:gdLst/>
                            <a:ahLst/>
                            <a:cxnLst/>
                            <a:rect l="0" t="0" r="0" b="0"/>
                            <a:pathLst>
                              <a:path w="13614" h="25970">
                                <a:moveTo>
                                  <a:pt x="2515" y="0"/>
                                </a:moveTo>
                                <a:lnTo>
                                  <a:pt x="3701" y="0"/>
                                </a:lnTo>
                                <a:lnTo>
                                  <a:pt x="4757" y="74"/>
                                </a:lnTo>
                                <a:lnTo>
                                  <a:pt x="5951" y="367"/>
                                </a:lnTo>
                                <a:lnTo>
                                  <a:pt x="7008" y="588"/>
                                </a:lnTo>
                                <a:lnTo>
                                  <a:pt x="7934" y="1101"/>
                                </a:lnTo>
                                <a:lnTo>
                                  <a:pt x="8860" y="1762"/>
                                </a:lnTo>
                                <a:lnTo>
                                  <a:pt x="9648" y="2349"/>
                                </a:lnTo>
                                <a:lnTo>
                                  <a:pt x="10445" y="3009"/>
                                </a:lnTo>
                                <a:lnTo>
                                  <a:pt x="11103" y="3743"/>
                                </a:lnTo>
                                <a:lnTo>
                                  <a:pt x="11769" y="4697"/>
                                </a:lnTo>
                                <a:lnTo>
                                  <a:pt x="12297" y="5651"/>
                                </a:lnTo>
                                <a:lnTo>
                                  <a:pt x="12687" y="6531"/>
                                </a:lnTo>
                                <a:lnTo>
                                  <a:pt x="13085" y="7706"/>
                                </a:lnTo>
                                <a:lnTo>
                                  <a:pt x="13353" y="8880"/>
                                </a:lnTo>
                                <a:lnTo>
                                  <a:pt x="13614" y="10275"/>
                                </a:lnTo>
                                <a:lnTo>
                                  <a:pt x="13614" y="12916"/>
                                </a:lnTo>
                                <a:lnTo>
                                  <a:pt x="13483" y="14163"/>
                                </a:lnTo>
                                <a:lnTo>
                                  <a:pt x="13223" y="15558"/>
                                </a:lnTo>
                                <a:lnTo>
                                  <a:pt x="12825" y="16879"/>
                                </a:lnTo>
                                <a:lnTo>
                                  <a:pt x="12297" y="18127"/>
                                </a:lnTo>
                                <a:lnTo>
                                  <a:pt x="11631" y="19374"/>
                                </a:lnTo>
                                <a:lnTo>
                                  <a:pt x="10705" y="20548"/>
                                </a:lnTo>
                                <a:lnTo>
                                  <a:pt x="9778" y="21649"/>
                                </a:lnTo>
                                <a:lnTo>
                                  <a:pt x="8860" y="22530"/>
                                </a:lnTo>
                                <a:lnTo>
                                  <a:pt x="7666" y="23484"/>
                                </a:lnTo>
                                <a:lnTo>
                                  <a:pt x="6342" y="24218"/>
                                </a:lnTo>
                                <a:lnTo>
                                  <a:pt x="5025" y="24732"/>
                                </a:lnTo>
                                <a:lnTo>
                                  <a:pt x="3571" y="25245"/>
                                </a:lnTo>
                                <a:lnTo>
                                  <a:pt x="1849" y="25612"/>
                                </a:lnTo>
                                <a:lnTo>
                                  <a:pt x="0" y="25970"/>
                                </a:lnTo>
                                <a:lnTo>
                                  <a:pt x="0" y="17769"/>
                                </a:lnTo>
                                <a:lnTo>
                                  <a:pt x="3571" y="17099"/>
                                </a:lnTo>
                                <a:lnTo>
                                  <a:pt x="4099" y="16879"/>
                                </a:lnTo>
                                <a:lnTo>
                                  <a:pt x="4627" y="16586"/>
                                </a:lnTo>
                                <a:lnTo>
                                  <a:pt x="5155" y="16072"/>
                                </a:lnTo>
                                <a:lnTo>
                                  <a:pt x="5423" y="15558"/>
                                </a:lnTo>
                                <a:lnTo>
                                  <a:pt x="5683" y="14971"/>
                                </a:lnTo>
                                <a:lnTo>
                                  <a:pt x="5814" y="14091"/>
                                </a:lnTo>
                                <a:lnTo>
                                  <a:pt x="5814" y="13063"/>
                                </a:lnTo>
                                <a:lnTo>
                                  <a:pt x="5553" y="11742"/>
                                </a:lnTo>
                                <a:lnTo>
                                  <a:pt x="5285" y="11009"/>
                                </a:lnTo>
                                <a:lnTo>
                                  <a:pt x="4887" y="10495"/>
                                </a:lnTo>
                                <a:lnTo>
                                  <a:pt x="4359" y="10128"/>
                                </a:lnTo>
                                <a:lnTo>
                                  <a:pt x="3701" y="9834"/>
                                </a:lnTo>
                                <a:lnTo>
                                  <a:pt x="1718" y="9834"/>
                                </a:lnTo>
                                <a:lnTo>
                                  <a:pt x="394" y="9981"/>
                                </a:lnTo>
                                <a:lnTo>
                                  <a:pt x="0" y="10054"/>
                                </a:lnTo>
                                <a:lnTo>
                                  <a:pt x="0" y="205"/>
                                </a:lnTo>
                                <a:lnTo>
                                  <a:pt x="1190" y="74"/>
                                </a:lnTo>
                                <a:lnTo>
                                  <a:pt x="2515"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46" name="Shape 1446"/>
                        <wps:cNvSpPr/>
                        <wps:spPr>
                          <a:xfrm>
                            <a:off x="413922" y="927378"/>
                            <a:ext cx="72710" cy="33096"/>
                          </a:xfrm>
                          <a:custGeom>
                            <a:avLst/>
                            <a:gdLst/>
                            <a:ahLst/>
                            <a:cxnLst/>
                            <a:rect l="0" t="0" r="0" b="0"/>
                            <a:pathLst>
                              <a:path w="72710" h="33096">
                                <a:moveTo>
                                  <a:pt x="65966" y="0"/>
                                </a:moveTo>
                                <a:lnTo>
                                  <a:pt x="72710" y="25391"/>
                                </a:lnTo>
                                <a:lnTo>
                                  <a:pt x="65836" y="27005"/>
                                </a:lnTo>
                                <a:lnTo>
                                  <a:pt x="63195" y="17392"/>
                                </a:lnTo>
                                <a:lnTo>
                                  <a:pt x="0" y="33096"/>
                                </a:lnTo>
                                <a:lnTo>
                                  <a:pt x="3965" y="23703"/>
                                </a:lnTo>
                                <a:lnTo>
                                  <a:pt x="61075" y="9540"/>
                                </a:lnTo>
                                <a:lnTo>
                                  <a:pt x="58962" y="1687"/>
                                </a:lnTo>
                                <a:lnTo>
                                  <a:pt x="65966"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47" name="Shape 1447"/>
                        <wps:cNvSpPr/>
                        <wps:spPr>
                          <a:xfrm>
                            <a:off x="421461" y="949613"/>
                            <a:ext cx="72311" cy="35885"/>
                          </a:xfrm>
                          <a:custGeom>
                            <a:avLst/>
                            <a:gdLst/>
                            <a:ahLst/>
                            <a:cxnLst/>
                            <a:rect l="0" t="0" r="0" b="0"/>
                            <a:pathLst>
                              <a:path w="72311" h="35885">
                                <a:moveTo>
                                  <a:pt x="64381" y="0"/>
                                </a:moveTo>
                                <a:lnTo>
                                  <a:pt x="72311" y="25098"/>
                                </a:lnTo>
                                <a:lnTo>
                                  <a:pt x="65568" y="27153"/>
                                </a:lnTo>
                                <a:lnTo>
                                  <a:pt x="62399" y="17466"/>
                                </a:lnTo>
                                <a:lnTo>
                                  <a:pt x="0" y="35885"/>
                                </a:lnTo>
                                <a:lnTo>
                                  <a:pt x="3567" y="26272"/>
                                </a:lnTo>
                                <a:lnTo>
                                  <a:pt x="60018" y="9760"/>
                                </a:lnTo>
                                <a:lnTo>
                                  <a:pt x="57500" y="1981"/>
                                </a:lnTo>
                                <a:lnTo>
                                  <a:pt x="64381"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48" name="Shape 1448"/>
                        <wps:cNvSpPr/>
                        <wps:spPr>
                          <a:xfrm>
                            <a:off x="438117" y="970528"/>
                            <a:ext cx="71385" cy="62085"/>
                          </a:xfrm>
                          <a:custGeom>
                            <a:avLst/>
                            <a:gdLst/>
                            <a:ahLst/>
                            <a:cxnLst/>
                            <a:rect l="0" t="0" r="0" b="0"/>
                            <a:pathLst>
                              <a:path w="71385" h="62085">
                                <a:moveTo>
                                  <a:pt x="53803" y="0"/>
                                </a:moveTo>
                                <a:lnTo>
                                  <a:pt x="71385" y="44838"/>
                                </a:lnTo>
                                <a:lnTo>
                                  <a:pt x="64642" y="47187"/>
                                </a:lnTo>
                                <a:lnTo>
                                  <a:pt x="57370" y="28327"/>
                                </a:lnTo>
                                <a:lnTo>
                                  <a:pt x="37675" y="35445"/>
                                </a:lnTo>
                                <a:lnTo>
                                  <a:pt x="36091" y="35885"/>
                                </a:lnTo>
                                <a:lnTo>
                                  <a:pt x="34636" y="36326"/>
                                </a:lnTo>
                                <a:lnTo>
                                  <a:pt x="33182" y="36692"/>
                                </a:lnTo>
                                <a:lnTo>
                                  <a:pt x="31728" y="36840"/>
                                </a:lnTo>
                                <a:lnTo>
                                  <a:pt x="30404" y="36912"/>
                                </a:lnTo>
                                <a:lnTo>
                                  <a:pt x="29079" y="36840"/>
                                </a:lnTo>
                                <a:lnTo>
                                  <a:pt x="27893" y="36692"/>
                                </a:lnTo>
                                <a:lnTo>
                                  <a:pt x="26699" y="36326"/>
                                </a:lnTo>
                                <a:lnTo>
                                  <a:pt x="25780" y="36179"/>
                                </a:lnTo>
                                <a:lnTo>
                                  <a:pt x="24984" y="35812"/>
                                </a:lnTo>
                                <a:lnTo>
                                  <a:pt x="24188" y="35445"/>
                                </a:lnTo>
                                <a:lnTo>
                                  <a:pt x="23400" y="34931"/>
                                </a:lnTo>
                                <a:lnTo>
                                  <a:pt x="22604" y="34271"/>
                                </a:lnTo>
                                <a:lnTo>
                                  <a:pt x="21808" y="33610"/>
                                </a:lnTo>
                                <a:lnTo>
                                  <a:pt x="21019" y="32876"/>
                                </a:lnTo>
                                <a:lnTo>
                                  <a:pt x="20223" y="32143"/>
                                </a:lnTo>
                                <a:lnTo>
                                  <a:pt x="5021" y="62085"/>
                                </a:lnTo>
                                <a:lnTo>
                                  <a:pt x="0" y="57901"/>
                                </a:lnTo>
                                <a:lnTo>
                                  <a:pt x="14934" y="28914"/>
                                </a:lnTo>
                                <a:lnTo>
                                  <a:pt x="16388" y="26419"/>
                                </a:lnTo>
                                <a:lnTo>
                                  <a:pt x="17712" y="24217"/>
                                </a:lnTo>
                                <a:lnTo>
                                  <a:pt x="19037" y="22236"/>
                                </a:lnTo>
                                <a:lnTo>
                                  <a:pt x="20223" y="20695"/>
                                </a:lnTo>
                                <a:lnTo>
                                  <a:pt x="21279" y="19300"/>
                                </a:lnTo>
                                <a:lnTo>
                                  <a:pt x="22343" y="18273"/>
                                </a:lnTo>
                                <a:lnTo>
                                  <a:pt x="23400" y="17539"/>
                                </a:lnTo>
                                <a:lnTo>
                                  <a:pt x="24326" y="17099"/>
                                </a:lnTo>
                                <a:lnTo>
                                  <a:pt x="24716" y="16879"/>
                                </a:lnTo>
                                <a:lnTo>
                                  <a:pt x="25114" y="16732"/>
                                </a:lnTo>
                                <a:lnTo>
                                  <a:pt x="25780" y="16732"/>
                                </a:lnTo>
                                <a:lnTo>
                                  <a:pt x="26699" y="16659"/>
                                </a:lnTo>
                                <a:lnTo>
                                  <a:pt x="27235" y="16659"/>
                                </a:lnTo>
                                <a:lnTo>
                                  <a:pt x="27763" y="16732"/>
                                </a:lnTo>
                                <a:lnTo>
                                  <a:pt x="28551" y="16879"/>
                                </a:lnTo>
                                <a:lnTo>
                                  <a:pt x="29217" y="17245"/>
                                </a:lnTo>
                                <a:lnTo>
                                  <a:pt x="30143" y="17612"/>
                                </a:lnTo>
                                <a:lnTo>
                                  <a:pt x="30801" y="18273"/>
                                </a:lnTo>
                                <a:lnTo>
                                  <a:pt x="31199" y="18933"/>
                                </a:lnTo>
                                <a:lnTo>
                                  <a:pt x="31597" y="19521"/>
                                </a:lnTo>
                                <a:lnTo>
                                  <a:pt x="31858" y="20181"/>
                                </a:lnTo>
                                <a:lnTo>
                                  <a:pt x="31988" y="20915"/>
                                </a:lnTo>
                                <a:lnTo>
                                  <a:pt x="31988" y="21722"/>
                                </a:lnTo>
                                <a:lnTo>
                                  <a:pt x="31858" y="22456"/>
                                </a:lnTo>
                                <a:lnTo>
                                  <a:pt x="31728" y="23337"/>
                                </a:lnTo>
                                <a:lnTo>
                                  <a:pt x="31330" y="24511"/>
                                </a:lnTo>
                                <a:lnTo>
                                  <a:pt x="30932" y="25538"/>
                                </a:lnTo>
                                <a:lnTo>
                                  <a:pt x="30404" y="26786"/>
                                </a:lnTo>
                                <a:lnTo>
                                  <a:pt x="30273" y="27153"/>
                                </a:lnTo>
                                <a:lnTo>
                                  <a:pt x="30404" y="27667"/>
                                </a:lnTo>
                                <a:lnTo>
                                  <a:pt x="30801" y="27960"/>
                                </a:lnTo>
                                <a:lnTo>
                                  <a:pt x="31597" y="28180"/>
                                </a:lnTo>
                                <a:lnTo>
                                  <a:pt x="32386" y="28180"/>
                                </a:lnTo>
                                <a:lnTo>
                                  <a:pt x="33442" y="28033"/>
                                </a:lnTo>
                                <a:lnTo>
                                  <a:pt x="34766" y="27813"/>
                                </a:lnTo>
                                <a:lnTo>
                                  <a:pt x="36221" y="27299"/>
                                </a:lnTo>
                                <a:lnTo>
                                  <a:pt x="54331" y="20695"/>
                                </a:lnTo>
                                <a:lnTo>
                                  <a:pt x="47197" y="2422"/>
                                </a:lnTo>
                                <a:lnTo>
                                  <a:pt x="53803"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49" name="Shape 1449"/>
                        <wps:cNvSpPr/>
                        <wps:spPr>
                          <a:xfrm>
                            <a:off x="457552" y="1029310"/>
                            <a:ext cx="52877" cy="35137"/>
                          </a:xfrm>
                          <a:custGeom>
                            <a:avLst/>
                            <a:gdLst/>
                            <a:ahLst/>
                            <a:cxnLst/>
                            <a:rect l="0" t="0" r="0" b="0"/>
                            <a:pathLst>
                              <a:path w="52877" h="35137">
                                <a:moveTo>
                                  <a:pt x="29875" y="0"/>
                                </a:moveTo>
                                <a:lnTo>
                                  <a:pt x="31460" y="0"/>
                                </a:lnTo>
                                <a:lnTo>
                                  <a:pt x="32914" y="220"/>
                                </a:lnTo>
                                <a:lnTo>
                                  <a:pt x="34368" y="588"/>
                                </a:lnTo>
                                <a:lnTo>
                                  <a:pt x="35823" y="1101"/>
                                </a:lnTo>
                                <a:lnTo>
                                  <a:pt x="37147" y="1761"/>
                                </a:lnTo>
                                <a:lnTo>
                                  <a:pt x="38334" y="2642"/>
                                </a:lnTo>
                                <a:lnTo>
                                  <a:pt x="39528" y="3523"/>
                                </a:lnTo>
                                <a:lnTo>
                                  <a:pt x="40584" y="4550"/>
                                </a:lnTo>
                                <a:lnTo>
                                  <a:pt x="41640" y="5577"/>
                                </a:lnTo>
                                <a:lnTo>
                                  <a:pt x="42566" y="6825"/>
                                </a:lnTo>
                                <a:lnTo>
                                  <a:pt x="43355" y="8072"/>
                                </a:lnTo>
                                <a:lnTo>
                                  <a:pt x="44151" y="9467"/>
                                </a:lnTo>
                                <a:lnTo>
                                  <a:pt x="52877" y="27652"/>
                                </a:lnTo>
                                <a:lnTo>
                                  <a:pt x="45077" y="31079"/>
                                </a:lnTo>
                                <a:lnTo>
                                  <a:pt x="37009" y="14090"/>
                                </a:lnTo>
                                <a:lnTo>
                                  <a:pt x="36481" y="13063"/>
                                </a:lnTo>
                                <a:lnTo>
                                  <a:pt x="35953" y="12182"/>
                                </a:lnTo>
                                <a:lnTo>
                                  <a:pt x="35295" y="11375"/>
                                </a:lnTo>
                                <a:lnTo>
                                  <a:pt x="34766" y="10788"/>
                                </a:lnTo>
                                <a:lnTo>
                                  <a:pt x="34108" y="10127"/>
                                </a:lnTo>
                                <a:lnTo>
                                  <a:pt x="33312" y="9613"/>
                                </a:lnTo>
                                <a:lnTo>
                                  <a:pt x="32654" y="9247"/>
                                </a:lnTo>
                                <a:lnTo>
                                  <a:pt x="31858" y="9027"/>
                                </a:lnTo>
                                <a:lnTo>
                                  <a:pt x="31062" y="8733"/>
                                </a:lnTo>
                                <a:lnTo>
                                  <a:pt x="30273" y="8586"/>
                                </a:lnTo>
                                <a:lnTo>
                                  <a:pt x="28551" y="8586"/>
                                </a:lnTo>
                                <a:lnTo>
                                  <a:pt x="27625" y="8733"/>
                                </a:lnTo>
                                <a:lnTo>
                                  <a:pt x="26699" y="9027"/>
                                </a:lnTo>
                                <a:lnTo>
                                  <a:pt x="25772" y="9247"/>
                                </a:lnTo>
                                <a:lnTo>
                                  <a:pt x="24854" y="9613"/>
                                </a:lnTo>
                                <a:lnTo>
                                  <a:pt x="23400" y="10421"/>
                                </a:lnTo>
                                <a:lnTo>
                                  <a:pt x="21945" y="11302"/>
                                </a:lnTo>
                                <a:lnTo>
                                  <a:pt x="20491" y="12329"/>
                                </a:lnTo>
                                <a:lnTo>
                                  <a:pt x="18899" y="13429"/>
                                </a:lnTo>
                                <a:lnTo>
                                  <a:pt x="17444" y="14677"/>
                                </a:lnTo>
                                <a:lnTo>
                                  <a:pt x="15860" y="16218"/>
                                </a:lnTo>
                                <a:lnTo>
                                  <a:pt x="14275" y="17907"/>
                                </a:lnTo>
                                <a:lnTo>
                                  <a:pt x="12691" y="19668"/>
                                </a:lnTo>
                                <a:lnTo>
                                  <a:pt x="11237" y="21561"/>
                                </a:lnTo>
                                <a:lnTo>
                                  <a:pt x="9782" y="23461"/>
                                </a:lnTo>
                                <a:lnTo>
                                  <a:pt x="8328" y="25362"/>
                                </a:lnTo>
                                <a:lnTo>
                                  <a:pt x="7134" y="27270"/>
                                </a:lnTo>
                                <a:lnTo>
                                  <a:pt x="5810" y="29171"/>
                                </a:lnTo>
                                <a:lnTo>
                                  <a:pt x="4753" y="31204"/>
                                </a:lnTo>
                                <a:lnTo>
                                  <a:pt x="3697" y="33104"/>
                                </a:lnTo>
                                <a:lnTo>
                                  <a:pt x="2641" y="35137"/>
                                </a:lnTo>
                                <a:lnTo>
                                  <a:pt x="0" y="29810"/>
                                </a:lnTo>
                                <a:lnTo>
                                  <a:pt x="4095" y="23337"/>
                                </a:lnTo>
                                <a:lnTo>
                                  <a:pt x="7264" y="18420"/>
                                </a:lnTo>
                                <a:lnTo>
                                  <a:pt x="9384" y="15118"/>
                                </a:lnTo>
                                <a:lnTo>
                                  <a:pt x="10441" y="13429"/>
                                </a:lnTo>
                                <a:lnTo>
                                  <a:pt x="12163" y="11302"/>
                                </a:lnTo>
                                <a:lnTo>
                                  <a:pt x="13747" y="9247"/>
                                </a:lnTo>
                                <a:lnTo>
                                  <a:pt x="15332" y="7486"/>
                                </a:lnTo>
                                <a:lnTo>
                                  <a:pt x="17054" y="5945"/>
                                </a:lnTo>
                                <a:lnTo>
                                  <a:pt x="18639" y="4550"/>
                                </a:lnTo>
                                <a:lnTo>
                                  <a:pt x="20353" y="3303"/>
                                </a:lnTo>
                                <a:lnTo>
                                  <a:pt x="21945" y="2422"/>
                                </a:lnTo>
                                <a:lnTo>
                                  <a:pt x="23530" y="1541"/>
                                </a:lnTo>
                                <a:lnTo>
                                  <a:pt x="25244" y="881"/>
                                </a:lnTo>
                                <a:lnTo>
                                  <a:pt x="26837" y="367"/>
                                </a:lnTo>
                                <a:lnTo>
                                  <a:pt x="28421" y="74"/>
                                </a:lnTo>
                                <a:lnTo>
                                  <a:pt x="29875"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50" name="Shape 1450"/>
                        <wps:cNvSpPr/>
                        <wps:spPr>
                          <a:xfrm>
                            <a:off x="501045" y="1010230"/>
                            <a:ext cx="22734" cy="36693"/>
                          </a:xfrm>
                          <a:custGeom>
                            <a:avLst/>
                            <a:gdLst/>
                            <a:ahLst/>
                            <a:cxnLst/>
                            <a:rect l="0" t="0" r="0" b="0"/>
                            <a:pathLst>
                              <a:path w="22734" h="36693">
                                <a:moveTo>
                                  <a:pt x="6476" y="0"/>
                                </a:moveTo>
                                <a:lnTo>
                                  <a:pt x="22734" y="33904"/>
                                </a:lnTo>
                                <a:lnTo>
                                  <a:pt x="16258" y="36693"/>
                                </a:lnTo>
                                <a:lnTo>
                                  <a:pt x="0" y="2935"/>
                                </a:lnTo>
                                <a:lnTo>
                                  <a:pt x="6476"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51" name="Shape 1451"/>
                        <wps:cNvSpPr/>
                        <wps:spPr>
                          <a:xfrm>
                            <a:off x="466140" y="1040978"/>
                            <a:ext cx="69012" cy="46820"/>
                          </a:xfrm>
                          <a:custGeom>
                            <a:avLst/>
                            <a:gdLst/>
                            <a:ahLst/>
                            <a:cxnLst/>
                            <a:rect l="0" t="0" r="0" b="0"/>
                            <a:pathLst>
                              <a:path w="69012" h="46820">
                                <a:moveTo>
                                  <a:pt x="56184" y="0"/>
                                </a:moveTo>
                                <a:lnTo>
                                  <a:pt x="69012" y="23213"/>
                                </a:lnTo>
                                <a:lnTo>
                                  <a:pt x="62667" y="26390"/>
                                </a:lnTo>
                                <a:lnTo>
                                  <a:pt x="57776" y="17503"/>
                                </a:lnTo>
                                <a:lnTo>
                                  <a:pt x="0" y="46820"/>
                                </a:lnTo>
                                <a:lnTo>
                                  <a:pt x="1585" y="36796"/>
                                </a:lnTo>
                                <a:lnTo>
                                  <a:pt x="53811" y="10267"/>
                                </a:lnTo>
                                <a:lnTo>
                                  <a:pt x="49838" y="3303"/>
                                </a:lnTo>
                                <a:lnTo>
                                  <a:pt x="56184"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52" name="Shape 1452"/>
                        <wps:cNvSpPr/>
                        <wps:spPr>
                          <a:xfrm>
                            <a:off x="479360" y="1061277"/>
                            <a:ext cx="67818" cy="49117"/>
                          </a:xfrm>
                          <a:custGeom>
                            <a:avLst/>
                            <a:gdLst/>
                            <a:ahLst/>
                            <a:cxnLst/>
                            <a:rect l="0" t="0" r="0" b="0"/>
                            <a:pathLst>
                              <a:path w="67818" h="49117">
                                <a:moveTo>
                                  <a:pt x="54071" y="0"/>
                                </a:moveTo>
                                <a:lnTo>
                                  <a:pt x="67818" y="22589"/>
                                </a:lnTo>
                                <a:lnTo>
                                  <a:pt x="61741" y="26015"/>
                                </a:lnTo>
                                <a:lnTo>
                                  <a:pt x="56451" y="17260"/>
                                </a:lnTo>
                                <a:lnTo>
                                  <a:pt x="0" y="49117"/>
                                </a:lnTo>
                                <a:lnTo>
                                  <a:pt x="1194" y="38960"/>
                                </a:lnTo>
                                <a:lnTo>
                                  <a:pt x="52088" y="10282"/>
                                </a:lnTo>
                                <a:lnTo>
                                  <a:pt x="47855" y="3427"/>
                                </a:lnTo>
                                <a:lnTo>
                                  <a:pt x="54071"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53" name="Shape 1453"/>
                        <wps:cNvSpPr/>
                        <wps:spPr>
                          <a:xfrm>
                            <a:off x="528807" y="1034521"/>
                            <a:ext cx="26967" cy="40084"/>
                          </a:xfrm>
                          <a:custGeom>
                            <a:avLst/>
                            <a:gdLst/>
                            <a:ahLst/>
                            <a:cxnLst/>
                            <a:rect l="0" t="0" r="0" b="0"/>
                            <a:pathLst>
                              <a:path w="26967" h="40084">
                                <a:moveTo>
                                  <a:pt x="11635" y="0"/>
                                </a:moveTo>
                                <a:lnTo>
                                  <a:pt x="13089" y="0"/>
                                </a:lnTo>
                                <a:lnTo>
                                  <a:pt x="14406" y="74"/>
                                </a:lnTo>
                                <a:lnTo>
                                  <a:pt x="15860" y="367"/>
                                </a:lnTo>
                                <a:lnTo>
                                  <a:pt x="17184" y="734"/>
                                </a:lnTo>
                                <a:lnTo>
                                  <a:pt x="18509" y="1247"/>
                                </a:lnTo>
                                <a:lnTo>
                                  <a:pt x="19695" y="1761"/>
                                </a:lnTo>
                                <a:lnTo>
                                  <a:pt x="20751" y="2495"/>
                                </a:lnTo>
                                <a:lnTo>
                                  <a:pt x="21808" y="3302"/>
                                </a:lnTo>
                                <a:lnTo>
                                  <a:pt x="22734" y="4183"/>
                                </a:lnTo>
                                <a:lnTo>
                                  <a:pt x="23530" y="5211"/>
                                </a:lnTo>
                                <a:lnTo>
                                  <a:pt x="24326" y="6165"/>
                                </a:lnTo>
                                <a:lnTo>
                                  <a:pt x="24984" y="7192"/>
                                </a:lnTo>
                                <a:lnTo>
                                  <a:pt x="25382" y="8072"/>
                                </a:lnTo>
                                <a:lnTo>
                                  <a:pt x="25910" y="9099"/>
                                </a:lnTo>
                                <a:lnTo>
                                  <a:pt x="26171" y="9981"/>
                                </a:lnTo>
                                <a:lnTo>
                                  <a:pt x="26439" y="11008"/>
                                </a:lnTo>
                                <a:lnTo>
                                  <a:pt x="26699" y="12035"/>
                                </a:lnTo>
                                <a:lnTo>
                                  <a:pt x="26837" y="13209"/>
                                </a:lnTo>
                                <a:lnTo>
                                  <a:pt x="26967" y="14163"/>
                                </a:lnTo>
                                <a:lnTo>
                                  <a:pt x="26967" y="16350"/>
                                </a:lnTo>
                                <a:lnTo>
                                  <a:pt x="26569" y="18633"/>
                                </a:lnTo>
                                <a:lnTo>
                                  <a:pt x="26040" y="20915"/>
                                </a:lnTo>
                                <a:lnTo>
                                  <a:pt x="25244" y="23330"/>
                                </a:lnTo>
                                <a:lnTo>
                                  <a:pt x="24188" y="25736"/>
                                </a:lnTo>
                                <a:lnTo>
                                  <a:pt x="23002" y="28151"/>
                                </a:lnTo>
                                <a:lnTo>
                                  <a:pt x="21547" y="30308"/>
                                </a:lnTo>
                                <a:lnTo>
                                  <a:pt x="19963" y="32466"/>
                                </a:lnTo>
                                <a:lnTo>
                                  <a:pt x="18241" y="34499"/>
                                </a:lnTo>
                                <a:lnTo>
                                  <a:pt x="16258" y="36399"/>
                                </a:lnTo>
                                <a:lnTo>
                                  <a:pt x="14145" y="38300"/>
                                </a:lnTo>
                                <a:lnTo>
                                  <a:pt x="11765" y="40084"/>
                                </a:lnTo>
                                <a:lnTo>
                                  <a:pt x="8458" y="34880"/>
                                </a:lnTo>
                                <a:lnTo>
                                  <a:pt x="10180" y="32972"/>
                                </a:lnTo>
                                <a:lnTo>
                                  <a:pt x="11765" y="30939"/>
                                </a:lnTo>
                                <a:lnTo>
                                  <a:pt x="13219" y="29163"/>
                                </a:lnTo>
                                <a:lnTo>
                                  <a:pt x="14406" y="27263"/>
                                </a:lnTo>
                                <a:lnTo>
                                  <a:pt x="15600" y="25487"/>
                                </a:lnTo>
                                <a:lnTo>
                                  <a:pt x="16526" y="23711"/>
                                </a:lnTo>
                                <a:lnTo>
                                  <a:pt x="17314" y="21927"/>
                                </a:lnTo>
                                <a:lnTo>
                                  <a:pt x="17980" y="20284"/>
                                </a:lnTo>
                                <a:lnTo>
                                  <a:pt x="18371" y="18882"/>
                                </a:lnTo>
                                <a:lnTo>
                                  <a:pt x="18639" y="17620"/>
                                </a:lnTo>
                                <a:lnTo>
                                  <a:pt x="18769" y="16350"/>
                                </a:lnTo>
                                <a:lnTo>
                                  <a:pt x="18769" y="14090"/>
                                </a:lnTo>
                                <a:lnTo>
                                  <a:pt x="18509" y="13063"/>
                                </a:lnTo>
                                <a:lnTo>
                                  <a:pt x="18111" y="12182"/>
                                </a:lnTo>
                                <a:lnTo>
                                  <a:pt x="17712" y="11302"/>
                                </a:lnTo>
                                <a:lnTo>
                                  <a:pt x="17314" y="10788"/>
                                </a:lnTo>
                                <a:lnTo>
                                  <a:pt x="16786" y="10127"/>
                                </a:lnTo>
                                <a:lnTo>
                                  <a:pt x="16258" y="9761"/>
                                </a:lnTo>
                                <a:lnTo>
                                  <a:pt x="15600" y="9393"/>
                                </a:lnTo>
                                <a:lnTo>
                                  <a:pt x="14934" y="8953"/>
                                </a:lnTo>
                                <a:lnTo>
                                  <a:pt x="14145" y="8879"/>
                                </a:lnTo>
                                <a:lnTo>
                                  <a:pt x="13349" y="8586"/>
                                </a:lnTo>
                                <a:lnTo>
                                  <a:pt x="12423" y="8513"/>
                                </a:lnTo>
                                <a:lnTo>
                                  <a:pt x="11497" y="8513"/>
                                </a:lnTo>
                                <a:lnTo>
                                  <a:pt x="10571" y="8586"/>
                                </a:lnTo>
                                <a:lnTo>
                                  <a:pt x="9645" y="8733"/>
                                </a:lnTo>
                                <a:lnTo>
                                  <a:pt x="8726" y="8953"/>
                                </a:lnTo>
                                <a:lnTo>
                                  <a:pt x="7662" y="9393"/>
                                </a:lnTo>
                                <a:lnTo>
                                  <a:pt x="6744" y="9761"/>
                                </a:lnTo>
                                <a:lnTo>
                                  <a:pt x="5680" y="10274"/>
                                </a:lnTo>
                                <a:lnTo>
                                  <a:pt x="4754" y="10861"/>
                                </a:lnTo>
                                <a:lnTo>
                                  <a:pt x="4095" y="11154"/>
                                </a:lnTo>
                                <a:lnTo>
                                  <a:pt x="3567" y="11302"/>
                                </a:lnTo>
                                <a:lnTo>
                                  <a:pt x="3039" y="11375"/>
                                </a:lnTo>
                                <a:lnTo>
                                  <a:pt x="2511" y="11375"/>
                                </a:lnTo>
                                <a:lnTo>
                                  <a:pt x="2113" y="11154"/>
                                </a:lnTo>
                                <a:lnTo>
                                  <a:pt x="1585" y="10861"/>
                                </a:lnTo>
                                <a:lnTo>
                                  <a:pt x="1187" y="10494"/>
                                </a:lnTo>
                                <a:lnTo>
                                  <a:pt x="789" y="9981"/>
                                </a:lnTo>
                                <a:lnTo>
                                  <a:pt x="398" y="9393"/>
                                </a:lnTo>
                                <a:lnTo>
                                  <a:pt x="130" y="8733"/>
                                </a:lnTo>
                                <a:lnTo>
                                  <a:pt x="0" y="8072"/>
                                </a:lnTo>
                                <a:lnTo>
                                  <a:pt x="0" y="6825"/>
                                </a:lnTo>
                                <a:lnTo>
                                  <a:pt x="130" y="6311"/>
                                </a:lnTo>
                                <a:lnTo>
                                  <a:pt x="398" y="5797"/>
                                </a:lnTo>
                                <a:lnTo>
                                  <a:pt x="926" y="5431"/>
                                </a:lnTo>
                                <a:lnTo>
                                  <a:pt x="1715" y="4550"/>
                                </a:lnTo>
                                <a:lnTo>
                                  <a:pt x="2771" y="3670"/>
                                </a:lnTo>
                                <a:lnTo>
                                  <a:pt x="3835" y="2862"/>
                                </a:lnTo>
                                <a:lnTo>
                                  <a:pt x="4891" y="2129"/>
                                </a:lnTo>
                                <a:lnTo>
                                  <a:pt x="6346" y="1467"/>
                                </a:lnTo>
                                <a:lnTo>
                                  <a:pt x="7662" y="881"/>
                                </a:lnTo>
                                <a:lnTo>
                                  <a:pt x="8986" y="514"/>
                                </a:lnTo>
                                <a:lnTo>
                                  <a:pt x="10311" y="74"/>
                                </a:lnTo>
                                <a:lnTo>
                                  <a:pt x="11635"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54" name="Shape 1454"/>
                        <wps:cNvSpPr/>
                        <wps:spPr>
                          <a:xfrm>
                            <a:off x="519813" y="1084122"/>
                            <a:ext cx="50634" cy="61681"/>
                          </a:xfrm>
                          <a:custGeom>
                            <a:avLst/>
                            <a:gdLst/>
                            <a:ahLst/>
                            <a:cxnLst/>
                            <a:rect l="0" t="0" r="0" b="0"/>
                            <a:pathLst>
                              <a:path w="50634" h="61681">
                                <a:moveTo>
                                  <a:pt x="27365" y="0"/>
                                </a:moveTo>
                                <a:lnTo>
                                  <a:pt x="50634" y="32745"/>
                                </a:lnTo>
                                <a:lnTo>
                                  <a:pt x="44687" y="36678"/>
                                </a:lnTo>
                                <a:lnTo>
                                  <a:pt x="36887" y="25633"/>
                                </a:lnTo>
                                <a:lnTo>
                                  <a:pt x="36229" y="27667"/>
                                </a:lnTo>
                                <a:lnTo>
                                  <a:pt x="35433" y="29567"/>
                                </a:lnTo>
                                <a:lnTo>
                                  <a:pt x="34636" y="31218"/>
                                </a:lnTo>
                                <a:lnTo>
                                  <a:pt x="33848" y="32745"/>
                                </a:lnTo>
                                <a:lnTo>
                                  <a:pt x="32922" y="34014"/>
                                </a:lnTo>
                                <a:lnTo>
                                  <a:pt x="31996" y="35152"/>
                                </a:lnTo>
                                <a:lnTo>
                                  <a:pt x="31069" y="36040"/>
                                </a:lnTo>
                                <a:lnTo>
                                  <a:pt x="30013" y="36803"/>
                                </a:lnTo>
                                <a:lnTo>
                                  <a:pt x="29217" y="37309"/>
                                </a:lnTo>
                                <a:lnTo>
                                  <a:pt x="28291" y="37691"/>
                                </a:lnTo>
                                <a:lnTo>
                                  <a:pt x="27235" y="37948"/>
                                </a:lnTo>
                                <a:lnTo>
                                  <a:pt x="26178" y="38197"/>
                                </a:lnTo>
                                <a:lnTo>
                                  <a:pt x="25122" y="38329"/>
                                </a:lnTo>
                                <a:lnTo>
                                  <a:pt x="23928" y="38329"/>
                                </a:lnTo>
                                <a:lnTo>
                                  <a:pt x="22741" y="38197"/>
                                </a:lnTo>
                                <a:lnTo>
                                  <a:pt x="21417" y="38073"/>
                                </a:lnTo>
                                <a:lnTo>
                                  <a:pt x="19963" y="37816"/>
                                </a:lnTo>
                                <a:lnTo>
                                  <a:pt x="18639" y="37434"/>
                                </a:lnTo>
                                <a:lnTo>
                                  <a:pt x="17054" y="36928"/>
                                </a:lnTo>
                                <a:lnTo>
                                  <a:pt x="15470" y="36421"/>
                                </a:lnTo>
                                <a:lnTo>
                                  <a:pt x="12163" y="35027"/>
                                </a:lnTo>
                                <a:lnTo>
                                  <a:pt x="8596" y="33251"/>
                                </a:lnTo>
                                <a:lnTo>
                                  <a:pt x="7800" y="33758"/>
                                </a:lnTo>
                                <a:lnTo>
                                  <a:pt x="7142" y="34389"/>
                                </a:lnTo>
                                <a:lnTo>
                                  <a:pt x="6483" y="34903"/>
                                </a:lnTo>
                                <a:lnTo>
                                  <a:pt x="5948" y="35658"/>
                                </a:lnTo>
                                <a:lnTo>
                                  <a:pt x="5557" y="36296"/>
                                </a:lnTo>
                                <a:lnTo>
                                  <a:pt x="5289" y="36928"/>
                                </a:lnTo>
                                <a:lnTo>
                                  <a:pt x="5029" y="37691"/>
                                </a:lnTo>
                                <a:lnTo>
                                  <a:pt x="4891" y="38454"/>
                                </a:lnTo>
                                <a:lnTo>
                                  <a:pt x="4891" y="40105"/>
                                </a:lnTo>
                                <a:lnTo>
                                  <a:pt x="5029" y="40861"/>
                                </a:lnTo>
                                <a:lnTo>
                                  <a:pt x="5289" y="41625"/>
                                </a:lnTo>
                                <a:lnTo>
                                  <a:pt x="5557" y="42512"/>
                                </a:lnTo>
                                <a:lnTo>
                                  <a:pt x="5948" y="43276"/>
                                </a:lnTo>
                                <a:lnTo>
                                  <a:pt x="6483" y="44163"/>
                                </a:lnTo>
                                <a:lnTo>
                                  <a:pt x="7012" y="45052"/>
                                </a:lnTo>
                                <a:lnTo>
                                  <a:pt x="7670" y="45939"/>
                                </a:lnTo>
                                <a:lnTo>
                                  <a:pt x="8466" y="46827"/>
                                </a:lnTo>
                                <a:lnTo>
                                  <a:pt x="9392" y="47716"/>
                                </a:lnTo>
                                <a:lnTo>
                                  <a:pt x="10311" y="48478"/>
                                </a:lnTo>
                                <a:lnTo>
                                  <a:pt x="12293" y="50130"/>
                                </a:lnTo>
                                <a:lnTo>
                                  <a:pt x="14674" y="51649"/>
                                </a:lnTo>
                                <a:lnTo>
                                  <a:pt x="15998" y="52412"/>
                                </a:lnTo>
                                <a:lnTo>
                                  <a:pt x="17452" y="53050"/>
                                </a:lnTo>
                                <a:lnTo>
                                  <a:pt x="18907" y="53682"/>
                                </a:lnTo>
                                <a:lnTo>
                                  <a:pt x="20361" y="54188"/>
                                </a:lnTo>
                                <a:lnTo>
                                  <a:pt x="23668" y="55208"/>
                                </a:lnTo>
                                <a:lnTo>
                                  <a:pt x="27105" y="56096"/>
                                </a:lnTo>
                                <a:lnTo>
                                  <a:pt x="18776" y="61681"/>
                                </a:lnTo>
                                <a:lnTo>
                                  <a:pt x="16656" y="61299"/>
                                </a:lnTo>
                                <a:lnTo>
                                  <a:pt x="14544" y="60661"/>
                                </a:lnTo>
                                <a:lnTo>
                                  <a:pt x="12561" y="59905"/>
                                </a:lnTo>
                                <a:lnTo>
                                  <a:pt x="10709" y="58885"/>
                                </a:lnTo>
                                <a:lnTo>
                                  <a:pt x="8994" y="57748"/>
                                </a:lnTo>
                                <a:lnTo>
                                  <a:pt x="7272" y="56345"/>
                                </a:lnTo>
                                <a:lnTo>
                                  <a:pt x="5817" y="54827"/>
                                </a:lnTo>
                                <a:lnTo>
                                  <a:pt x="4493" y="53050"/>
                                </a:lnTo>
                                <a:lnTo>
                                  <a:pt x="3177" y="51143"/>
                                </a:lnTo>
                                <a:lnTo>
                                  <a:pt x="2120" y="49117"/>
                                </a:lnTo>
                                <a:lnTo>
                                  <a:pt x="1324" y="47084"/>
                                </a:lnTo>
                                <a:lnTo>
                                  <a:pt x="666" y="45052"/>
                                </a:lnTo>
                                <a:lnTo>
                                  <a:pt x="268" y="43018"/>
                                </a:lnTo>
                                <a:lnTo>
                                  <a:pt x="0" y="40861"/>
                                </a:lnTo>
                                <a:lnTo>
                                  <a:pt x="0" y="38704"/>
                                </a:lnTo>
                                <a:lnTo>
                                  <a:pt x="138" y="36546"/>
                                </a:lnTo>
                                <a:lnTo>
                                  <a:pt x="666" y="34139"/>
                                </a:lnTo>
                                <a:lnTo>
                                  <a:pt x="1194" y="31982"/>
                                </a:lnTo>
                                <a:lnTo>
                                  <a:pt x="2120" y="29824"/>
                                </a:lnTo>
                                <a:lnTo>
                                  <a:pt x="3177" y="27916"/>
                                </a:lnTo>
                                <a:lnTo>
                                  <a:pt x="4363" y="26140"/>
                                </a:lnTo>
                                <a:lnTo>
                                  <a:pt x="5948" y="24488"/>
                                </a:lnTo>
                                <a:lnTo>
                                  <a:pt x="7670" y="22845"/>
                                </a:lnTo>
                                <a:lnTo>
                                  <a:pt x="9522" y="21443"/>
                                </a:lnTo>
                                <a:lnTo>
                                  <a:pt x="13487" y="23982"/>
                                </a:lnTo>
                                <a:lnTo>
                                  <a:pt x="16396" y="25633"/>
                                </a:lnTo>
                                <a:lnTo>
                                  <a:pt x="18248" y="26778"/>
                                </a:lnTo>
                                <a:lnTo>
                                  <a:pt x="19037" y="27160"/>
                                </a:lnTo>
                                <a:lnTo>
                                  <a:pt x="20231" y="27667"/>
                                </a:lnTo>
                                <a:lnTo>
                                  <a:pt x="21417" y="28048"/>
                                </a:lnTo>
                                <a:lnTo>
                                  <a:pt x="22474" y="28173"/>
                                </a:lnTo>
                                <a:lnTo>
                                  <a:pt x="23668" y="28297"/>
                                </a:lnTo>
                                <a:lnTo>
                                  <a:pt x="24724" y="28173"/>
                                </a:lnTo>
                                <a:lnTo>
                                  <a:pt x="25780" y="27916"/>
                                </a:lnTo>
                                <a:lnTo>
                                  <a:pt x="26707" y="27542"/>
                                </a:lnTo>
                                <a:lnTo>
                                  <a:pt x="27763" y="26903"/>
                                </a:lnTo>
                                <a:lnTo>
                                  <a:pt x="28957" y="26140"/>
                                </a:lnTo>
                                <a:lnTo>
                                  <a:pt x="29883" y="25252"/>
                                </a:lnTo>
                                <a:lnTo>
                                  <a:pt x="30802" y="24364"/>
                                </a:lnTo>
                                <a:lnTo>
                                  <a:pt x="31467" y="23476"/>
                                </a:lnTo>
                                <a:lnTo>
                                  <a:pt x="31996" y="22588"/>
                                </a:lnTo>
                                <a:lnTo>
                                  <a:pt x="32256" y="21575"/>
                                </a:lnTo>
                                <a:lnTo>
                                  <a:pt x="32524" y="20555"/>
                                </a:lnTo>
                                <a:lnTo>
                                  <a:pt x="32524" y="19542"/>
                                </a:lnTo>
                                <a:lnTo>
                                  <a:pt x="21417" y="3933"/>
                                </a:lnTo>
                                <a:lnTo>
                                  <a:pt x="27365"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55" name="Shape 1455"/>
                        <wps:cNvSpPr/>
                        <wps:spPr>
                          <a:xfrm>
                            <a:off x="521138" y="1113946"/>
                            <a:ext cx="63983" cy="55208"/>
                          </a:xfrm>
                          <a:custGeom>
                            <a:avLst/>
                            <a:gdLst/>
                            <a:ahLst/>
                            <a:cxnLst/>
                            <a:rect l="0" t="0" r="0" b="0"/>
                            <a:pathLst>
                              <a:path w="63983" h="55208">
                                <a:moveTo>
                                  <a:pt x="47327" y="0"/>
                                </a:moveTo>
                                <a:lnTo>
                                  <a:pt x="63983" y="20813"/>
                                </a:lnTo>
                                <a:lnTo>
                                  <a:pt x="58304" y="25003"/>
                                </a:lnTo>
                                <a:lnTo>
                                  <a:pt x="51958" y="17004"/>
                                </a:lnTo>
                                <a:lnTo>
                                  <a:pt x="130" y="55208"/>
                                </a:lnTo>
                                <a:lnTo>
                                  <a:pt x="0" y="45184"/>
                                </a:lnTo>
                                <a:lnTo>
                                  <a:pt x="46799" y="10531"/>
                                </a:lnTo>
                                <a:lnTo>
                                  <a:pt x="41640" y="4190"/>
                                </a:lnTo>
                                <a:lnTo>
                                  <a:pt x="47327"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56" name="Shape 1456"/>
                        <wps:cNvSpPr/>
                        <wps:spPr>
                          <a:xfrm>
                            <a:off x="589354" y="1174864"/>
                            <a:ext cx="57768" cy="55083"/>
                          </a:xfrm>
                          <a:custGeom>
                            <a:avLst/>
                            <a:gdLst/>
                            <a:ahLst/>
                            <a:cxnLst/>
                            <a:rect l="0" t="0" r="0" b="0"/>
                            <a:pathLst>
                              <a:path w="57768" h="55083">
                                <a:moveTo>
                                  <a:pt x="33840" y="0"/>
                                </a:moveTo>
                                <a:lnTo>
                                  <a:pt x="57768" y="20944"/>
                                </a:lnTo>
                                <a:lnTo>
                                  <a:pt x="53015" y="26015"/>
                                </a:lnTo>
                                <a:lnTo>
                                  <a:pt x="42834" y="17011"/>
                                </a:lnTo>
                                <a:lnTo>
                                  <a:pt x="25642" y="35027"/>
                                </a:lnTo>
                                <a:lnTo>
                                  <a:pt x="25252" y="35533"/>
                                </a:lnTo>
                                <a:lnTo>
                                  <a:pt x="24854" y="36171"/>
                                </a:lnTo>
                                <a:lnTo>
                                  <a:pt x="24456" y="36678"/>
                                </a:lnTo>
                                <a:lnTo>
                                  <a:pt x="24188" y="37316"/>
                                </a:lnTo>
                                <a:lnTo>
                                  <a:pt x="23928" y="38836"/>
                                </a:lnTo>
                                <a:lnTo>
                                  <a:pt x="23660" y="40362"/>
                                </a:lnTo>
                                <a:lnTo>
                                  <a:pt x="23798" y="41118"/>
                                </a:lnTo>
                                <a:lnTo>
                                  <a:pt x="23798" y="42006"/>
                                </a:lnTo>
                                <a:lnTo>
                                  <a:pt x="24058" y="42645"/>
                                </a:lnTo>
                                <a:lnTo>
                                  <a:pt x="24188" y="43407"/>
                                </a:lnTo>
                                <a:lnTo>
                                  <a:pt x="24456" y="44038"/>
                                </a:lnTo>
                                <a:lnTo>
                                  <a:pt x="24854" y="44677"/>
                                </a:lnTo>
                                <a:lnTo>
                                  <a:pt x="25252" y="45183"/>
                                </a:lnTo>
                                <a:lnTo>
                                  <a:pt x="25780" y="45689"/>
                                </a:lnTo>
                                <a:lnTo>
                                  <a:pt x="26178" y="45947"/>
                                </a:lnTo>
                                <a:lnTo>
                                  <a:pt x="26837" y="46196"/>
                                </a:lnTo>
                                <a:lnTo>
                                  <a:pt x="27495" y="46578"/>
                                </a:lnTo>
                                <a:lnTo>
                                  <a:pt x="28421" y="46834"/>
                                </a:lnTo>
                                <a:lnTo>
                                  <a:pt x="30802" y="47466"/>
                                </a:lnTo>
                                <a:lnTo>
                                  <a:pt x="33840" y="48104"/>
                                </a:lnTo>
                                <a:lnTo>
                                  <a:pt x="35295" y="48486"/>
                                </a:lnTo>
                                <a:lnTo>
                                  <a:pt x="36887" y="48735"/>
                                </a:lnTo>
                                <a:lnTo>
                                  <a:pt x="38471" y="48992"/>
                                </a:lnTo>
                                <a:lnTo>
                                  <a:pt x="40056" y="49374"/>
                                </a:lnTo>
                                <a:lnTo>
                                  <a:pt x="34636" y="55083"/>
                                </a:lnTo>
                                <a:lnTo>
                                  <a:pt x="398" y="49374"/>
                                </a:lnTo>
                                <a:lnTo>
                                  <a:pt x="0" y="41250"/>
                                </a:lnTo>
                                <a:lnTo>
                                  <a:pt x="18907" y="44802"/>
                                </a:lnTo>
                                <a:lnTo>
                                  <a:pt x="18509" y="43657"/>
                                </a:lnTo>
                                <a:lnTo>
                                  <a:pt x="18241" y="42387"/>
                                </a:lnTo>
                                <a:lnTo>
                                  <a:pt x="18111" y="41250"/>
                                </a:lnTo>
                                <a:lnTo>
                                  <a:pt x="17980" y="39981"/>
                                </a:lnTo>
                                <a:lnTo>
                                  <a:pt x="17980" y="38711"/>
                                </a:lnTo>
                                <a:lnTo>
                                  <a:pt x="18111" y="37441"/>
                                </a:lnTo>
                                <a:lnTo>
                                  <a:pt x="18241" y="36171"/>
                                </a:lnTo>
                                <a:lnTo>
                                  <a:pt x="18378" y="34777"/>
                                </a:lnTo>
                                <a:lnTo>
                                  <a:pt x="18639" y="33508"/>
                                </a:lnTo>
                                <a:lnTo>
                                  <a:pt x="19037" y="32363"/>
                                </a:lnTo>
                                <a:lnTo>
                                  <a:pt x="19435" y="31218"/>
                                </a:lnTo>
                                <a:lnTo>
                                  <a:pt x="19833" y="30080"/>
                                </a:lnTo>
                                <a:lnTo>
                                  <a:pt x="20361" y="29060"/>
                                </a:lnTo>
                                <a:lnTo>
                                  <a:pt x="21019" y="28173"/>
                                </a:lnTo>
                                <a:lnTo>
                                  <a:pt x="21677" y="27284"/>
                                </a:lnTo>
                                <a:lnTo>
                                  <a:pt x="22343" y="26397"/>
                                </a:lnTo>
                                <a:lnTo>
                                  <a:pt x="36489" y="11550"/>
                                </a:lnTo>
                                <a:lnTo>
                                  <a:pt x="29087" y="5078"/>
                                </a:lnTo>
                                <a:lnTo>
                                  <a:pt x="3384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57" name="Shape 1457"/>
                        <wps:cNvSpPr/>
                        <wps:spPr>
                          <a:xfrm>
                            <a:off x="609317" y="1193775"/>
                            <a:ext cx="56582" cy="64095"/>
                          </a:xfrm>
                          <a:custGeom>
                            <a:avLst/>
                            <a:gdLst/>
                            <a:ahLst/>
                            <a:cxnLst/>
                            <a:rect l="0" t="0" r="0" b="0"/>
                            <a:pathLst>
                              <a:path w="56582" h="64095">
                                <a:moveTo>
                                  <a:pt x="35425" y="0"/>
                                </a:moveTo>
                                <a:lnTo>
                                  <a:pt x="56582" y="16497"/>
                                </a:lnTo>
                                <a:lnTo>
                                  <a:pt x="52066" y="21833"/>
                                </a:lnTo>
                                <a:lnTo>
                                  <a:pt x="43875" y="15484"/>
                                </a:lnTo>
                                <a:lnTo>
                                  <a:pt x="2641" y="64095"/>
                                </a:lnTo>
                                <a:lnTo>
                                  <a:pt x="0" y="54195"/>
                                </a:lnTo>
                                <a:lnTo>
                                  <a:pt x="37415" y="10282"/>
                                </a:lnTo>
                                <a:lnTo>
                                  <a:pt x="30932" y="5203"/>
                                </a:lnTo>
                                <a:lnTo>
                                  <a:pt x="35425"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58" name="Shape 1458"/>
                        <wps:cNvSpPr/>
                        <wps:spPr>
                          <a:xfrm>
                            <a:off x="630336" y="1207990"/>
                            <a:ext cx="54469" cy="65615"/>
                          </a:xfrm>
                          <a:custGeom>
                            <a:avLst/>
                            <a:gdLst/>
                            <a:ahLst/>
                            <a:cxnLst/>
                            <a:rect l="0" t="0" r="0" b="0"/>
                            <a:pathLst>
                              <a:path w="54469" h="65615">
                                <a:moveTo>
                                  <a:pt x="32501" y="0"/>
                                </a:moveTo>
                                <a:lnTo>
                                  <a:pt x="54469" y="15609"/>
                                </a:lnTo>
                                <a:lnTo>
                                  <a:pt x="50259" y="21069"/>
                                </a:lnTo>
                                <a:lnTo>
                                  <a:pt x="41763" y="15103"/>
                                </a:lnTo>
                                <a:lnTo>
                                  <a:pt x="3039" y="65615"/>
                                </a:lnTo>
                                <a:lnTo>
                                  <a:pt x="0" y="55840"/>
                                </a:lnTo>
                                <a:lnTo>
                                  <a:pt x="35027" y="10282"/>
                                </a:lnTo>
                                <a:lnTo>
                                  <a:pt x="28291" y="5585"/>
                                </a:lnTo>
                                <a:lnTo>
                                  <a:pt x="32501"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59" name="Shape 1459"/>
                        <wps:cNvSpPr/>
                        <wps:spPr>
                          <a:xfrm>
                            <a:off x="657938" y="1171312"/>
                            <a:ext cx="30465" cy="46579"/>
                          </a:xfrm>
                          <a:custGeom>
                            <a:avLst/>
                            <a:gdLst/>
                            <a:ahLst/>
                            <a:cxnLst/>
                            <a:rect l="0" t="0" r="0" b="0"/>
                            <a:pathLst>
                              <a:path w="30465" h="46579">
                                <a:moveTo>
                                  <a:pt x="24341" y="0"/>
                                </a:moveTo>
                                <a:lnTo>
                                  <a:pt x="25183" y="0"/>
                                </a:lnTo>
                                <a:lnTo>
                                  <a:pt x="25949" y="250"/>
                                </a:lnTo>
                                <a:lnTo>
                                  <a:pt x="26714" y="632"/>
                                </a:lnTo>
                                <a:lnTo>
                                  <a:pt x="27250" y="1138"/>
                                </a:lnTo>
                                <a:lnTo>
                                  <a:pt x="27786" y="1519"/>
                                </a:lnTo>
                                <a:lnTo>
                                  <a:pt x="28168" y="2158"/>
                                </a:lnTo>
                                <a:lnTo>
                                  <a:pt x="28551" y="2664"/>
                                </a:lnTo>
                                <a:lnTo>
                                  <a:pt x="29393" y="3934"/>
                                </a:lnTo>
                                <a:lnTo>
                                  <a:pt x="29929" y="5460"/>
                                </a:lnTo>
                                <a:lnTo>
                                  <a:pt x="30312" y="7236"/>
                                </a:lnTo>
                                <a:lnTo>
                                  <a:pt x="30465" y="9261"/>
                                </a:lnTo>
                                <a:lnTo>
                                  <a:pt x="30465" y="11419"/>
                                </a:lnTo>
                                <a:lnTo>
                                  <a:pt x="30312" y="13833"/>
                                </a:lnTo>
                                <a:lnTo>
                                  <a:pt x="30159" y="15485"/>
                                </a:lnTo>
                                <a:lnTo>
                                  <a:pt x="29929" y="17261"/>
                                </a:lnTo>
                                <a:lnTo>
                                  <a:pt x="29546" y="19037"/>
                                </a:lnTo>
                                <a:lnTo>
                                  <a:pt x="29010" y="20813"/>
                                </a:lnTo>
                                <a:lnTo>
                                  <a:pt x="27939" y="24622"/>
                                </a:lnTo>
                                <a:lnTo>
                                  <a:pt x="26484" y="28680"/>
                                </a:lnTo>
                                <a:lnTo>
                                  <a:pt x="24724" y="32870"/>
                                </a:lnTo>
                                <a:lnTo>
                                  <a:pt x="22657" y="37185"/>
                                </a:lnTo>
                                <a:lnTo>
                                  <a:pt x="20284" y="41882"/>
                                </a:lnTo>
                                <a:lnTo>
                                  <a:pt x="17605" y="46579"/>
                                </a:lnTo>
                                <a:lnTo>
                                  <a:pt x="13778" y="44164"/>
                                </a:lnTo>
                                <a:lnTo>
                                  <a:pt x="13778" y="42388"/>
                                </a:lnTo>
                                <a:lnTo>
                                  <a:pt x="13625" y="40737"/>
                                </a:lnTo>
                                <a:lnTo>
                                  <a:pt x="13395" y="39218"/>
                                </a:lnTo>
                                <a:lnTo>
                                  <a:pt x="13089" y="37691"/>
                                </a:lnTo>
                                <a:lnTo>
                                  <a:pt x="12706" y="36172"/>
                                </a:lnTo>
                                <a:lnTo>
                                  <a:pt x="12171" y="34771"/>
                                </a:lnTo>
                                <a:lnTo>
                                  <a:pt x="11635" y="33376"/>
                                </a:lnTo>
                                <a:lnTo>
                                  <a:pt x="11099" y="32107"/>
                                </a:lnTo>
                                <a:lnTo>
                                  <a:pt x="9951" y="30206"/>
                                </a:lnTo>
                                <a:lnTo>
                                  <a:pt x="8650" y="28555"/>
                                </a:lnTo>
                                <a:lnTo>
                                  <a:pt x="7272" y="27160"/>
                                </a:lnTo>
                                <a:lnTo>
                                  <a:pt x="5741" y="26015"/>
                                </a:lnTo>
                                <a:lnTo>
                                  <a:pt x="306" y="22845"/>
                                </a:lnTo>
                                <a:lnTo>
                                  <a:pt x="0" y="14846"/>
                                </a:lnTo>
                                <a:lnTo>
                                  <a:pt x="153" y="14465"/>
                                </a:lnTo>
                                <a:lnTo>
                                  <a:pt x="306" y="14091"/>
                                </a:lnTo>
                                <a:lnTo>
                                  <a:pt x="536" y="13833"/>
                                </a:lnTo>
                                <a:lnTo>
                                  <a:pt x="842" y="13452"/>
                                </a:lnTo>
                                <a:lnTo>
                                  <a:pt x="1608" y="12946"/>
                                </a:lnTo>
                                <a:lnTo>
                                  <a:pt x="2679" y="12689"/>
                                </a:lnTo>
                                <a:lnTo>
                                  <a:pt x="3827" y="12564"/>
                                </a:lnTo>
                                <a:lnTo>
                                  <a:pt x="5205" y="12689"/>
                                </a:lnTo>
                                <a:lnTo>
                                  <a:pt x="5741" y="12821"/>
                                </a:lnTo>
                                <a:lnTo>
                                  <a:pt x="6353" y="13071"/>
                                </a:lnTo>
                                <a:lnTo>
                                  <a:pt x="7042" y="13327"/>
                                </a:lnTo>
                                <a:lnTo>
                                  <a:pt x="7578" y="13709"/>
                                </a:lnTo>
                                <a:lnTo>
                                  <a:pt x="8726" y="14597"/>
                                </a:lnTo>
                                <a:lnTo>
                                  <a:pt x="9798" y="15735"/>
                                </a:lnTo>
                                <a:lnTo>
                                  <a:pt x="11252" y="17642"/>
                                </a:lnTo>
                                <a:lnTo>
                                  <a:pt x="12553" y="19800"/>
                                </a:lnTo>
                                <a:lnTo>
                                  <a:pt x="13931" y="22339"/>
                                </a:lnTo>
                                <a:lnTo>
                                  <a:pt x="15003" y="25128"/>
                                </a:lnTo>
                                <a:lnTo>
                                  <a:pt x="15768" y="27667"/>
                                </a:lnTo>
                                <a:lnTo>
                                  <a:pt x="16457" y="30206"/>
                                </a:lnTo>
                                <a:lnTo>
                                  <a:pt x="16916" y="32745"/>
                                </a:lnTo>
                                <a:lnTo>
                                  <a:pt x="17376" y="35409"/>
                                </a:lnTo>
                                <a:lnTo>
                                  <a:pt x="19060" y="32239"/>
                                </a:lnTo>
                                <a:lnTo>
                                  <a:pt x="20361" y="29061"/>
                                </a:lnTo>
                                <a:lnTo>
                                  <a:pt x="21586" y="26015"/>
                                </a:lnTo>
                                <a:lnTo>
                                  <a:pt x="22351" y="23095"/>
                                </a:lnTo>
                                <a:lnTo>
                                  <a:pt x="22887" y="20937"/>
                                </a:lnTo>
                                <a:lnTo>
                                  <a:pt x="23193" y="19037"/>
                                </a:lnTo>
                                <a:lnTo>
                                  <a:pt x="23270" y="17261"/>
                                </a:lnTo>
                                <a:lnTo>
                                  <a:pt x="23193" y="15735"/>
                                </a:lnTo>
                                <a:lnTo>
                                  <a:pt x="22734" y="14340"/>
                                </a:lnTo>
                                <a:lnTo>
                                  <a:pt x="22275" y="13071"/>
                                </a:lnTo>
                                <a:lnTo>
                                  <a:pt x="21815" y="12564"/>
                                </a:lnTo>
                                <a:lnTo>
                                  <a:pt x="21432" y="12182"/>
                                </a:lnTo>
                                <a:lnTo>
                                  <a:pt x="21050" y="11676"/>
                                </a:lnTo>
                                <a:lnTo>
                                  <a:pt x="20514" y="11295"/>
                                </a:lnTo>
                                <a:lnTo>
                                  <a:pt x="19213" y="10664"/>
                                </a:lnTo>
                                <a:lnTo>
                                  <a:pt x="17605" y="10150"/>
                                </a:lnTo>
                                <a:lnTo>
                                  <a:pt x="21050" y="2283"/>
                                </a:lnTo>
                                <a:lnTo>
                                  <a:pt x="21586" y="1519"/>
                                </a:lnTo>
                                <a:lnTo>
                                  <a:pt x="22122" y="888"/>
                                </a:lnTo>
                                <a:lnTo>
                                  <a:pt x="22734" y="382"/>
                                </a:lnTo>
                                <a:lnTo>
                                  <a:pt x="23423" y="125"/>
                                </a:lnTo>
                                <a:lnTo>
                                  <a:pt x="24341"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60" name="Shape 1460"/>
                        <wps:cNvSpPr/>
                        <wps:spPr>
                          <a:xfrm>
                            <a:off x="666281" y="1223599"/>
                            <a:ext cx="57026" cy="74502"/>
                          </a:xfrm>
                          <a:custGeom>
                            <a:avLst/>
                            <a:gdLst/>
                            <a:ahLst/>
                            <a:cxnLst/>
                            <a:rect l="0" t="0" r="0" b="0"/>
                            <a:pathLst>
                              <a:path w="57026" h="74502">
                                <a:moveTo>
                                  <a:pt x="17988" y="0"/>
                                </a:moveTo>
                                <a:lnTo>
                                  <a:pt x="57026" y="23352"/>
                                </a:lnTo>
                                <a:lnTo>
                                  <a:pt x="53122" y="29194"/>
                                </a:lnTo>
                                <a:lnTo>
                                  <a:pt x="46692" y="25260"/>
                                </a:lnTo>
                                <a:lnTo>
                                  <a:pt x="36512" y="40744"/>
                                </a:lnTo>
                                <a:lnTo>
                                  <a:pt x="19978" y="30845"/>
                                </a:lnTo>
                                <a:lnTo>
                                  <a:pt x="18906" y="30331"/>
                                </a:lnTo>
                                <a:lnTo>
                                  <a:pt x="17988" y="30081"/>
                                </a:lnTo>
                                <a:lnTo>
                                  <a:pt x="17222" y="29956"/>
                                </a:lnTo>
                                <a:lnTo>
                                  <a:pt x="16380" y="30081"/>
                                </a:lnTo>
                                <a:lnTo>
                                  <a:pt x="15615" y="30331"/>
                                </a:lnTo>
                                <a:lnTo>
                                  <a:pt x="14850" y="30845"/>
                                </a:lnTo>
                                <a:lnTo>
                                  <a:pt x="14161" y="31600"/>
                                </a:lnTo>
                                <a:lnTo>
                                  <a:pt x="13472" y="32488"/>
                                </a:lnTo>
                                <a:lnTo>
                                  <a:pt x="12936" y="33508"/>
                                </a:lnTo>
                                <a:lnTo>
                                  <a:pt x="12553" y="34646"/>
                                </a:lnTo>
                                <a:lnTo>
                                  <a:pt x="12324" y="35791"/>
                                </a:lnTo>
                                <a:lnTo>
                                  <a:pt x="12324" y="37061"/>
                                </a:lnTo>
                                <a:lnTo>
                                  <a:pt x="12706" y="38329"/>
                                </a:lnTo>
                                <a:lnTo>
                                  <a:pt x="13089" y="39599"/>
                                </a:lnTo>
                                <a:lnTo>
                                  <a:pt x="13778" y="40744"/>
                                </a:lnTo>
                                <a:lnTo>
                                  <a:pt x="14697" y="41757"/>
                                </a:lnTo>
                                <a:lnTo>
                                  <a:pt x="29393" y="50512"/>
                                </a:lnTo>
                                <a:lnTo>
                                  <a:pt x="28015" y="59399"/>
                                </a:lnTo>
                                <a:lnTo>
                                  <a:pt x="15232" y="51781"/>
                                </a:lnTo>
                                <a:lnTo>
                                  <a:pt x="14161" y="51275"/>
                                </a:lnTo>
                                <a:lnTo>
                                  <a:pt x="13089" y="51018"/>
                                </a:lnTo>
                                <a:lnTo>
                                  <a:pt x="12017" y="51018"/>
                                </a:lnTo>
                                <a:lnTo>
                                  <a:pt x="10869" y="51275"/>
                                </a:lnTo>
                                <a:lnTo>
                                  <a:pt x="9951" y="51781"/>
                                </a:lnTo>
                                <a:lnTo>
                                  <a:pt x="8879" y="52420"/>
                                </a:lnTo>
                                <a:lnTo>
                                  <a:pt x="8114" y="53176"/>
                                </a:lnTo>
                                <a:lnTo>
                                  <a:pt x="7425" y="54064"/>
                                </a:lnTo>
                                <a:lnTo>
                                  <a:pt x="7042" y="54702"/>
                                </a:lnTo>
                                <a:lnTo>
                                  <a:pt x="6659" y="55333"/>
                                </a:lnTo>
                                <a:lnTo>
                                  <a:pt x="6353" y="56097"/>
                                </a:lnTo>
                                <a:lnTo>
                                  <a:pt x="6200" y="56735"/>
                                </a:lnTo>
                                <a:lnTo>
                                  <a:pt x="6123" y="57366"/>
                                </a:lnTo>
                                <a:lnTo>
                                  <a:pt x="6123" y="58129"/>
                                </a:lnTo>
                                <a:lnTo>
                                  <a:pt x="6200" y="58893"/>
                                </a:lnTo>
                                <a:lnTo>
                                  <a:pt x="6200" y="59648"/>
                                </a:lnTo>
                                <a:lnTo>
                                  <a:pt x="6506" y="60412"/>
                                </a:lnTo>
                                <a:lnTo>
                                  <a:pt x="6736" y="61175"/>
                                </a:lnTo>
                                <a:lnTo>
                                  <a:pt x="7119" y="61806"/>
                                </a:lnTo>
                                <a:lnTo>
                                  <a:pt x="7578" y="62444"/>
                                </a:lnTo>
                                <a:lnTo>
                                  <a:pt x="8114" y="63075"/>
                                </a:lnTo>
                                <a:lnTo>
                                  <a:pt x="8726" y="63714"/>
                                </a:lnTo>
                                <a:lnTo>
                                  <a:pt x="9415" y="64220"/>
                                </a:lnTo>
                                <a:lnTo>
                                  <a:pt x="10180" y="64727"/>
                                </a:lnTo>
                                <a:lnTo>
                                  <a:pt x="11099" y="65233"/>
                                </a:lnTo>
                                <a:lnTo>
                                  <a:pt x="12170" y="65747"/>
                                </a:lnTo>
                                <a:lnTo>
                                  <a:pt x="13242" y="66121"/>
                                </a:lnTo>
                                <a:lnTo>
                                  <a:pt x="14390" y="66503"/>
                                </a:lnTo>
                                <a:lnTo>
                                  <a:pt x="15768" y="66759"/>
                                </a:lnTo>
                                <a:lnTo>
                                  <a:pt x="16916" y="67016"/>
                                </a:lnTo>
                                <a:lnTo>
                                  <a:pt x="18371" y="67141"/>
                                </a:lnTo>
                                <a:lnTo>
                                  <a:pt x="19825" y="67266"/>
                                </a:lnTo>
                                <a:lnTo>
                                  <a:pt x="21662" y="67390"/>
                                </a:lnTo>
                                <a:lnTo>
                                  <a:pt x="25796" y="67390"/>
                                </a:lnTo>
                                <a:lnTo>
                                  <a:pt x="27939" y="67141"/>
                                </a:lnTo>
                                <a:lnTo>
                                  <a:pt x="32378" y="66635"/>
                                </a:lnTo>
                                <a:lnTo>
                                  <a:pt x="37277" y="65747"/>
                                </a:lnTo>
                                <a:lnTo>
                                  <a:pt x="31996" y="74245"/>
                                </a:lnTo>
                                <a:lnTo>
                                  <a:pt x="28398" y="74502"/>
                                </a:lnTo>
                                <a:lnTo>
                                  <a:pt x="25106" y="74502"/>
                                </a:lnTo>
                                <a:lnTo>
                                  <a:pt x="21815" y="74377"/>
                                </a:lnTo>
                                <a:lnTo>
                                  <a:pt x="18753" y="74120"/>
                                </a:lnTo>
                                <a:lnTo>
                                  <a:pt x="16916" y="73863"/>
                                </a:lnTo>
                                <a:lnTo>
                                  <a:pt x="15232" y="73489"/>
                                </a:lnTo>
                                <a:lnTo>
                                  <a:pt x="13625" y="73107"/>
                                </a:lnTo>
                                <a:lnTo>
                                  <a:pt x="12017" y="72726"/>
                                </a:lnTo>
                                <a:lnTo>
                                  <a:pt x="10563" y="72220"/>
                                </a:lnTo>
                                <a:lnTo>
                                  <a:pt x="9109" y="71706"/>
                                </a:lnTo>
                                <a:lnTo>
                                  <a:pt x="7807" y="71075"/>
                                </a:lnTo>
                                <a:lnTo>
                                  <a:pt x="6659" y="70311"/>
                                </a:lnTo>
                                <a:lnTo>
                                  <a:pt x="5435" y="69548"/>
                                </a:lnTo>
                                <a:lnTo>
                                  <a:pt x="4210" y="68535"/>
                                </a:lnTo>
                                <a:lnTo>
                                  <a:pt x="3291" y="67523"/>
                                </a:lnTo>
                                <a:lnTo>
                                  <a:pt x="2526" y="66253"/>
                                </a:lnTo>
                                <a:lnTo>
                                  <a:pt x="1761" y="64851"/>
                                </a:lnTo>
                                <a:lnTo>
                                  <a:pt x="1225" y="63457"/>
                                </a:lnTo>
                                <a:lnTo>
                                  <a:pt x="689" y="61806"/>
                                </a:lnTo>
                                <a:lnTo>
                                  <a:pt x="306" y="60030"/>
                                </a:lnTo>
                                <a:lnTo>
                                  <a:pt x="153" y="58254"/>
                                </a:lnTo>
                                <a:lnTo>
                                  <a:pt x="0" y="56478"/>
                                </a:lnTo>
                                <a:lnTo>
                                  <a:pt x="0" y="54959"/>
                                </a:lnTo>
                                <a:lnTo>
                                  <a:pt x="306" y="53308"/>
                                </a:lnTo>
                                <a:lnTo>
                                  <a:pt x="536" y="51781"/>
                                </a:lnTo>
                                <a:lnTo>
                                  <a:pt x="1071" y="50387"/>
                                </a:lnTo>
                                <a:lnTo>
                                  <a:pt x="1761" y="49117"/>
                                </a:lnTo>
                                <a:lnTo>
                                  <a:pt x="2373" y="47723"/>
                                </a:lnTo>
                                <a:lnTo>
                                  <a:pt x="3062" y="46960"/>
                                </a:lnTo>
                                <a:lnTo>
                                  <a:pt x="3751" y="46072"/>
                                </a:lnTo>
                                <a:lnTo>
                                  <a:pt x="4516" y="45434"/>
                                </a:lnTo>
                                <a:lnTo>
                                  <a:pt x="5281" y="44803"/>
                                </a:lnTo>
                                <a:lnTo>
                                  <a:pt x="6123" y="44296"/>
                                </a:lnTo>
                                <a:lnTo>
                                  <a:pt x="7042" y="43914"/>
                                </a:lnTo>
                                <a:lnTo>
                                  <a:pt x="7961" y="43533"/>
                                </a:lnTo>
                                <a:lnTo>
                                  <a:pt x="9032" y="43276"/>
                                </a:lnTo>
                                <a:lnTo>
                                  <a:pt x="8573" y="42388"/>
                                </a:lnTo>
                                <a:lnTo>
                                  <a:pt x="8190" y="41500"/>
                                </a:lnTo>
                                <a:lnTo>
                                  <a:pt x="7807" y="40487"/>
                                </a:lnTo>
                                <a:lnTo>
                                  <a:pt x="7578" y="39474"/>
                                </a:lnTo>
                                <a:lnTo>
                                  <a:pt x="7272" y="37317"/>
                                </a:lnTo>
                                <a:lnTo>
                                  <a:pt x="7119" y="34903"/>
                                </a:lnTo>
                                <a:lnTo>
                                  <a:pt x="7119" y="33633"/>
                                </a:lnTo>
                                <a:lnTo>
                                  <a:pt x="7272" y="32488"/>
                                </a:lnTo>
                                <a:lnTo>
                                  <a:pt x="7425" y="31351"/>
                                </a:lnTo>
                                <a:lnTo>
                                  <a:pt x="7654" y="30206"/>
                                </a:lnTo>
                                <a:lnTo>
                                  <a:pt x="7961" y="29194"/>
                                </a:lnTo>
                                <a:lnTo>
                                  <a:pt x="8343" y="28173"/>
                                </a:lnTo>
                                <a:lnTo>
                                  <a:pt x="8879" y="27285"/>
                                </a:lnTo>
                                <a:lnTo>
                                  <a:pt x="9415" y="26398"/>
                                </a:lnTo>
                                <a:lnTo>
                                  <a:pt x="9951" y="25509"/>
                                </a:lnTo>
                                <a:lnTo>
                                  <a:pt x="10563" y="24878"/>
                                </a:lnTo>
                                <a:lnTo>
                                  <a:pt x="11252" y="24115"/>
                                </a:lnTo>
                                <a:lnTo>
                                  <a:pt x="11941" y="23609"/>
                                </a:lnTo>
                                <a:lnTo>
                                  <a:pt x="12553" y="22970"/>
                                </a:lnTo>
                                <a:lnTo>
                                  <a:pt x="13395" y="22464"/>
                                </a:lnTo>
                                <a:lnTo>
                                  <a:pt x="14161" y="22082"/>
                                </a:lnTo>
                                <a:lnTo>
                                  <a:pt x="15079" y="21700"/>
                                </a:lnTo>
                                <a:lnTo>
                                  <a:pt x="15998" y="21451"/>
                                </a:lnTo>
                                <a:lnTo>
                                  <a:pt x="16840" y="21327"/>
                                </a:lnTo>
                                <a:lnTo>
                                  <a:pt x="17758" y="21194"/>
                                </a:lnTo>
                                <a:lnTo>
                                  <a:pt x="18677" y="21327"/>
                                </a:lnTo>
                                <a:lnTo>
                                  <a:pt x="19442" y="21451"/>
                                </a:lnTo>
                                <a:lnTo>
                                  <a:pt x="20208" y="21700"/>
                                </a:lnTo>
                                <a:lnTo>
                                  <a:pt x="21203" y="22082"/>
                                </a:lnTo>
                                <a:lnTo>
                                  <a:pt x="21968" y="22464"/>
                                </a:lnTo>
                                <a:lnTo>
                                  <a:pt x="33756" y="29575"/>
                                </a:lnTo>
                                <a:lnTo>
                                  <a:pt x="39420" y="20944"/>
                                </a:lnTo>
                                <a:lnTo>
                                  <a:pt x="14314" y="5842"/>
                                </a:lnTo>
                                <a:lnTo>
                                  <a:pt x="17988"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61" name="Shape 1461"/>
                        <wps:cNvSpPr/>
                        <wps:spPr>
                          <a:xfrm>
                            <a:off x="695904" y="1244543"/>
                            <a:ext cx="47764" cy="69042"/>
                          </a:xfrm>
                          <a:custGeom>
                            <a:avLst/>
                            <a:gdLst/>
                            <a:ahLst/>
                            <a:cxnLst/>
                            <a:rect l="0" t="0" r="0" b="0"/>
                            <a:pathLst>
                              <a:path w="47764" h="69042">
                                <a:moveTo>
                                  <a:pt x="23652" y="0"/>
                                </a:moveTo>
                                <a:lnTo>
                                  <a:pt x="47764" y="12307"/>
                                </a:lnTo>
                                <a:lnTo>
                                  <a:pt x="44396" y="18273"/>
                                </a:lnTo>
                                <a:lnTo>
                                  <a:pt x="35134" y="13577"/>
                                </a:lnTo>
                                <a:lnTo>
                                  <a:pt x="4516" y="69042"/>
                                </a:lnTo>
                                <a:lnTo>
                                  <a:pt x="0" y="59773"/>
                                </a:lnTo>
                                <a:lnTo>
                                  <a:pt x="27633" y="9768"/>
                                </a:lnTo>
                                <a:lnTo>
                                  <a:pt x="20361" y="6091"/>
                                </a:lnTo>
                                <a:lnTo>
                                  <a:pt x="23652"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62" name="Shape 1462"/>
                        <wps:cNvSpPr/>
                        <wps:spPr>
                          <a:xfrm>
                            <a:off x="719939" y="1255199"/>
                            <a:ext cx="45084" cy="69804"/>
                          </a:xfrm>
                          <a:custGeom>
                            <a:avLst/>
                            <a:gdLst/>
                            <a:ahLst/>
                            <a:cxnLst/>
                            <a:rect l="0" t="0" r="0" b="0"/>
                            <a:pathLst>
                              <a:path w="45084" h="69804">
                                <a:moveTo>
                                  <a:pt x="20361" y="0"/>
                                </a:moveTo>
                                <a:lnTo>
                                  <a:pt x="45084" y="11044"/>
                                </a:lnTo>
                                <a:lnTo>
                                  <a:pt x="42099" y="17260"/>
                                </a:lnTo>
                                <a:lnTo>
                                  <a:pt x="32531" y="12945"/>
                                </a:lnTo>
                                <a:lnTo>
                                  <a:pt x="5052" y="69804"/>
                                </a:lnTo>
                                <a:lnTo>
                                  <a:pt x="0" y="60925"/>
                                </a:lnTo>
                                <a:lnTo>
                                  <a:pt x="24877" y="9518"/>
                                </a:lnTo>
                                <a:lnTo>
                                  <a:pt x="17375" y="6223"/>
                                </a:lnTo>
                                <a:lnTo>
                                  <a:pt x="20361"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63" name="Shape 1463"/>
                        <wps:cNvSpPr/>
                        <wps:spPr>
                          <a:xfrm>
                            <a:off x="731880" y="1221317"/>
                            <a:ext cx="22045" cy="40869"/>
                          </a:xfrm>
                          <a:custGeom>
                            <a:avLst/>
                            <a:gdLst/>
                            <a:ahLst/>
                            <a:cxnLst/>
                            <a:rect l="0" t="0" r="0" b="0"/>
                            <a:pathLst>
                              <a:path w="22045" h="40869">
                                <a:moveTo>
                                  <a:pt x="1072" y="0"/>
                                </a:moveTo>
                                <a:lnTo>
                                  <a:pt x="4057" y="0"/>
                                </a:lnTo>
                                <a:lnTo>
                                  <a:pt x="5128" y="250"/>
                                </a:lnTo>
                                <a:lnTo>
                                  <a:pt x="6200" y="631"/>
                                </a:lnTo>
                                <a:lnTo>
                                  <a:pt x="7501" y="1270"/>
                                </a:lnTo>
                                <a:lnTo>
                                  <a:pt x="8726" y="2157"/>
                                </a:lnTo>
                                <a:lnTo>
                                  <a:pt x="10027" y="3295"/>
                                </a:lnTo>
                                <a:lnTo>
                                  <a:pt x="11252" y="4821"/>
                                </a:lnTo>
                                <a:lnTo>
                                  <a:pt x="12400" y="6472"/>
                                </a:lnTo>
                                <a:lnTo>
                                  <a:pt x="13472" y="8373"/>
                                </a:lnTo>
                                <a:lnTo>
                                  <a:pt x="14696" y="10531"/>
                                </a:lnTo>
                                <a:lnTo>
                                  <a:pt x="15692" y="12946"/>
                                </a:lnTo>
                                <a:lnTo>
                                  <a:pt x="16610" y="15609"/>
                                </a:lnTo>
                                <a:lnTo>
                                  <a:pt x="17605" y="18530"/>
                                </a:lnTo>
                                <a:lnTo>
                                  <a:pt x="18524" y="21575"/>
                                </a:lnTo>
                                <a:lnTo>
                                  <a:pt x="19289" y="25002"/>
                                </a:lnTo>
                                <a:lnTo>
                                  <a:pt x="20055" y="28555"/>
                                </a:lnTo>
                                <a:lnTo>
                                  <a:pt x="20744" y="32363"/>
                                </a:lnTo>
                                <a:lnTo>
                                  <a:pt x="21432" y="36554"/>
                                </a:lnTo>
                                <a:lnTo>
                                  <a:pt x="22045" y="40869"/>
                                </a:lnTo>
                                <a:lnTo>
                                  <a:pt x="17452" y="38960"/>
                                </a:lnTo>
                                <a:lnTo>
                                  <a:pt x="16227" y="33508"/>
                                </a:lnTo>
                                <a:lnTo>
                                  <a:pt x="15156" y="29061"/>
                                </a:lnTo>
                                <a:lnTo>
                                  <a:pt x="14238" y="25509"/>
                                </a:lnTo>
                                <a:lnTo>
                                  <a:pt x="13472" y="22970"/>
                                </a:lnTo>
                                <a:lnTo>
                                  <a:pt x="12783" y="21069"/>
                                </a:lnTo>
                                <a:lnTo>
                                  <a:pt x="12171" y="19418"/>
                                </a:lnTo>
                                <a:lnTo>
                                  <a:pt x="11482" y="17891"/>
                                </a:lnTo>
                                <a:lnTo>
                                  <a:pt x="10793" y="16622"/>
                                </a:lnTo>
                                <a:lnTo>
                                  <a:pt x="10027" y="15484"/>
                                </a:lnTo>
                                <a:lnTo>
                                  <a:pt x="9262" y="14722"/>
                                </a:lnTo>
                                <a:lnTo>
                                  <a:pt x="8420" y="13958"/>
                                </a:lnTo>
                                <a:lnTo>
                                  <a:pt x="7655" y="13577"/>
                                </a:lnTo>
                                <a:lnTo>
                                  <a:pt x="612" y="11294"/>
                                </a:lnTo>
                                <a:lnTo>
                                  <a:pt x="0" y="250"/>
                                </a:lnTo>
                                <a:lnTo>
                                  <a:pt x="1072"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64" name="Shape 1464"/>
                        <wps:cNvSpPr/>
                        <wps:spPr>
                          <a:xfrm>
                            <a:off x="748796" y="1266244"/>
                            <a:ext cx="41793" cy="70693"/>
                          </a:xfrm>
                          <a:custGeom>
                            <a:avLst/>
                            <a:gdLst/>
                            <a:ahLst/>
                            <a:cxnLst/>
                            <a:rect l="0" t="0" r="0" b="0"/>
                            <a:pathLst>
                              <a:path w="41793" h="70693">
                                <a:moveTo>
                                  <a:pt x="16380" y="0"/>
                                </a:moveTo>
                                <a:lnTo>
                                  <a:pt x="41793" y="9643"/>
                                </a:lnTo>
                                <a:lnTo>
                                  <a:pt x="39114" y="15991"/>
                                </a:lnTo>
                                <a:lnTo>
                                  <a:pt x="29470" y="12314"/>
                                </a:lnTo>
                                <a:lnTo>
                                  <a:pt x="5511" y="70693"/>
                                </a:lnTo>
                                <a:lnTo>
                                  <a:pt x="0" y="62063"/>
                                </a:lnTo>
                                <a:lnTo>
                                  <a:pt x="21509" y="9393"/>
                                </a:lnTo>
                                <a:lnTo>
                                  <a:pt x="13778" y="6472"/>
                                </a:lnTo>
                                <a:lnTo>
                                  <a:pt x="1638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65" name="Shape 1465"/>
                        <wps:cNvSpPr/>
                        <wps:spPr>
                          <a:xfrm>
                            <a:off x="774132" y="1250635"/>
                            <a:ext cx="46998" cy="26654"/>
                          </a:xfrm>
                          <a:custGeom>
                            <a:avLst/>
                            <a:gdLst/>
                            <a:ahLst/>
                            <a:cxnLst/>
                            <a:rect l="0" t="0" r="0" b="0"/>
                            <a:pathLst>
                              <a:path w="46998" h="26654">
                                <a:moveTo>
                                  <a:pt x="14314" y="0"/>
                                </a:moveTo>
                                <a:lnTo>
                                  <a:pt x="17606" y="0"/>
                                </a:lnTo>
                                <a:lnTo>
                                  <a:pt x="19366" y="250"/>
                                </a:lnTo>
                                <a:lnTo>
                                  <a:pt x="21050" y="632"/>
                                </a:lnTo>
                                <a:lnTo>
                                  <a:pt x="22811" y="1138"/>
                                </a:lnTo>
                                <a:lnTo>
                                  <a:pt x="24724" y="1901"/>
                                </a:lnTo>
                                <a:lnTo>
                                  <a:pt x="26638" y="2664"/>
                                </a:lnTo>
                                <a:lnTo>
                                  <a:pt x="28475" y="3552"/>
                                </a:lnTo>
                                <a:lnTo>
                                  <a:pt x="30159" y="4565"/>
                                </a:lnTo>
                                <a:lnTo>
                                  <a:pt x="31919" y="5585"/>
                                </a:lnTo>
                                <a:lnTo>
                                  <a:pt x="33603" y="6722"/>
                                </a:lnTo>
                                <a:lnTo>
                                  <a:pt x="35211" y="7867"/>
                                </a:lnTo>
                                <a:lnTo>
                                  <a:pt x="36818" y="9261"/>
                                </a:lnTo>
                                <a:lnTo>
                                  <a:pt x="38272" y="10531"/>
                                </a:lnTo>
                                <a:lnTo>
                                  <a:pt x="39574" y="11926"/>
                                </a:lnTo>
                                <a:lnTo>
                                  <a:pt x="40875" y="13327"/>
                                </a:lnTo>
                                <a:lnTo>
                                  <a:pt x="42099" y="14846"/>
                                </a:lnTo>
                                <a:lnTo>
                                  <a:pt x="43248" y="16497"/>
                                </a:lnTo>
                                <a:lnTo>
                                  <a:pt x="44319" y="18149"/>
                                </a:lnTo>
                                <a:lnTo>
                                  <a:pt x="45391" y="19800"/>
                                </a:lnTo>
                                <a:lnTo>
                                  <a:pt x="46310" y="21575"/>
                                </a:lnTo>
                                <a:lnTo>
                                  <a:pt x="46692" y="22713"/>
                                </a:lnTo>
                                <a:lnTo>
                                  <a:pt x="46998" y="23609"/>
                                </a:lnTo>
                                <a:lnTo>
                                  <a:pt x="46998" y="24496"/>
                                </a:lnTo>
                                <a:lnTo>
                                  <a:pt x="46692" y="25252"/>
                                </a:lnTo>
                                <a:lnTo>
                                  <a:pt x="46539" y="25766"/>
                                </a:lnTo>
                                <a:lnTo>
                                  <a:pt x="46310" y="26015"/>
                                </a:lnTo>
                                <a:lnTo>
                                  <a:pt x="46080" y="26272"/>
                                </a:lnTo>
                                <a:lnTo>
                                  <a:pt x="45774" y="26522"/>
                                </a:lnTo>
                                <a:lnTo>
                                  <a:pt x="45391" y="26654"/>
                                </a:lnTo>
                                <a:lnTo>
                                  <a:pt x="45008" y="26654"/>
                                </a:lnTo>
                                <a:lnTo>
                                  <a:pt x="44626" y="26522"/>
                                </a:lnTo>
                                <a:lnTo>
                                  <a:pt x="44166" y="26397"/>
                                </a:lnTo>
                                <a:lnTo>
                                  <a:pt x="43784" y="26272"/>
                                </a:lnTo>
                                <a:lnTo>
                                  <a:pt x="43554" y="26140"/>
                                </a:lnTo>
                                <a:lnTo>
                                  <a:pt x="43248" y="25891"/>
                                </a:lnTo>
                                <a:lnTo>
                                  <a:pt x="43171" y="25509"/>
                                </a:lnTo>
                                <a:lnTo>
                                  <a:pt x="42099" y="23858"/>
                                </a:lnTo>
                                <a:lnTo>
                                  <a:pt x="41181" y="22339"/>
                                </a:lnTo>
                                <a:lnTo>
                                  <a:pt x="40110" y="20937"/>
                                </a:lnTo>
                                <a:lnTo>
                                  <a:pt x="39038" y="19543"/>
                                </a:lnTo>
                                <a:lnTo>
                                  <a:pt x="37966" y="18149"/>
                                </a:lnTo>
                                <a:lnTo>
                                  <a:pt x="36895" y="16879"/>
                                </a:lnTo>
                                <a:lnTo>
                                  <a:pt x="35746" y="15734"/>
                                </a:lnTo>
                                <a:lnTo>
                                  <a:pt x="34522" y="14722"/>
                                </a:lnTo>
                                <a:lnTo>
                                  <a:pt x="32302" y="12688"/>
                                </a:lnTo>
                                <a:lnTo>
                                  <a:pt x="29929" y="11037"/>
                                </a:lnTo>
                                <a:lnTo>
                                  <a:pt x="28858" y="10282"/>
                                </a:lnTo>
                                <a:lnTo>
                                  <a:pt x="27633" y="9768"/>
                                </a:lnTo>
                                <a:lnTo>
                                  <a:pt x="26484" y="9137"/>
                                </a:lnTo>
                                <a:lnTo>
                                  <a:pt x="25413" y="8755"/>
                                </a:lnTo>
                                <a:lnTo>
                                  <a:pt x="23959" y="8374"/>
                                </a:lnTo>
                                <a:lnTo>
                                  <a:pt x="22504" y="7992"/>
                                </a:lnTo>
                                <a:lnTo>
                                  <a:pt x="21203" y="7867"/>
                                </a:lnTo>
                                <a:lnTo>
                                  <a:pt x="19901" y="7742"/>
                                </a:lnTo>
                                <a:lnTo>
                                  <a:pt x="18524" y="7867"/>
                                </a:lnTo>
                                <a:lnTo>
                                  <a:pt x="17223" y="7992"/>
                                </a:lnTo>
                                <a:lnTo>
                                  <a:pt x="15998" y="8374"/>
                                </a:lnTo>
                                <a:lnTo>
                                  <a:pt x="14697" y="8755"/>
                                </a:lnTo>
                                <a:lnTo>
                                  <a:pt x="13625" y="9394"/>
                                </a:lnTo>
                                <a:lnTo>
                                  <a:pt x="12630" y="10025"/>
                                </a:lnTo>
                                <a:lnTo>
                                  <a:pt x="11559" y="10788"/>
                                </a:lnTo>
                                <a:lnTo>
                                  <a:pt x="10640" y="11676"/>
                                </a:lnTo>
                                <a:lnTo>
                                  <a:pt x="9798" y="12688"/>
                                </a:lnTo>
                                <a:lnTo>
                                  <a:pt x="9185" y="13708"/>
                                </a:lnTo>
                                <a:lnTo>
                                  <a:pt x="8649" y="14846"/>
                                </a:lnTo>
                                <a:lnTo>
                                  <a:pt x="8114" y="16116"/>
                                </a:lnTo>
                                <a:lnTo>
                                  <a:pt x="7578" y="17642"/>
                                </a:lnTo>
                                <a:lnTo>
                                  <a:pt x="7272" y="19161"/>
                                </a:lnTo>
                                <a:lnTo>
                                  <a:pt x="7195" y="20688"/>
                                </a:lnTo>
                                <a:lnTo>
                                  <a:pt x="7195" y="22339"/>
                                </a:lnTo>
                                <a:lnTo>
                                  <a:pt x="995" y="20306"/>
                                </a:lnTo>
                                <a:lnTo>
                                  <a:pt x="459" y="19293"/>
                                </a:lnTo>
                                <a:lnTo>
                                  <a:pt x="153" y="18149"/>
                                </a:lnTo>
                                <a:lnTo>
                                  <a:pt x="0" y="16879"/>
                                </a:lnTo>
                                <a:lnTo>
                                  <a:pt x="0" y="15353"/>
                                </a:lnTo>
                                <a:lnTo>
                                  <a:pt x="153" y="13833"/>
                                </a:lnTo>
                                <a:lnTo>
                                  <a:pt x="306" y="12439"/>
                                </a:lnTo>
                                <a:lnTo>
                                  <a:pt x="689" y="11294"/>
                                </a:lnTo>
                                <a:lnTo>
                                  <a:pt x="995" y="10150"/>
                                </a:lnTo>
                                <a:lnTo>
                                  <a:pt x="1608" y="8630"/>
                                </a:lnTo>
                                <a:lnTo>
                                  <a:pt x="2449" y="7104"/>
                                </a:lnTo>
                                <a:lnTo>
                                  <a:pt x="3368" y="5835"/>
                                </a:lnTo>
                                <a:lnTo>
                                  <a:pt x="4287" y="4697"/>
                                </a:lnTo>
                                <a:lnTo>
                                  <a:pt x="5435" y="3677"/>
                                </a:lnTo>
                                <a:lnTo>
                                  <a:pt x="6660" y="2789"/>
                                </a:lnTo>
                                <a:lnTo>
                                  <a:pt x="8114" y="1901"/>
                                </a:lnTo>
                                <a:lnTo>
                                  <a:pt x="9568" y="1270"/>
                                </a:lnTo>
                                <a:lnTo>
                                  <a:pt x="11176" y="764"/>
                                </a:lnTo>
                                <a:lnTo>
                                  <a:pt x="12707" y="250"/>
                                </a:lnTo>
                                <a:lnTo>
                                  <a:pt x="14314"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66" name="Shape 1466"/>
                        <wps:cNvSpPr/>
                        <wps:spPr>
                          <a:xfrm>
                            <a:off x="788293" y="1275887"/>
                            <a:ext cx="35287" cy="50769"/>
                          </a:xfrm>
                          <a:custGeom>
                            <a:avLst/>
                            <a:gdLst/>
                            <a:ahLst/>
                            <a:cxnLst/>
                            <a:rect l="0" t="0" r="0" b="0"/>
                            <a:pathLst>
                              <a:path w="35287" h="50769">
                                <a:moveTo>
                                  <a:pt x="2143" y="0"/>
                                </a:moveTo>
                                <a:lnTo>
                                  <a:pt x="35287" y="10032"/>
                                </a:lnTo>
                                <a:lnTo>
                                  <a:pt x="33220" y="16629"/>
                                </a:lnTo>
                                <a:lnTo>
                                  <a:pt x="25260" y="14215"/>
                                </a:lnTo>
                                <a:lnTo>
                                  <a:pt x="14926" y="45565"/>
                                </a:lnTo>
                                <a:lnTo>
                                  <a:pt x="14467" y="46960"/>
                                </a:lnTo>
                                <a:lnTo>
                                  <a:pt x="13931" y="48230"/>
                                </a:lnTo>
                                <a:lnTo>
                                  <a:pt x="13242" y="49117"/>
                                </a:lnTo>
                                <a:lnTo>
                                  <a:pt x="12553" y="49881"/>
                                </a:lnTo>
                                <a:lnTo>
                                  <a:pt x="11941" y="50387"/>
                                </a:lnTo>
                                <a:lnTo>
                                  <a:pt x="11252" y="50644"/>
                                </a:lnTo>
                                <a:lnTo>
                                  <a:pt x="10487" y="50769"/>
                                </a:lnTo>
                                <a:lnTo>
                                  <a:pt x="9645" y="50644"/>
                                </a:lnTo>
                                <a:lnTo>
                                  <a:pt x="9109" y="50387"/>
                                </a:lnTo>
                                <a:lnTo>
                                  <a:pt x="8496" y="50137"/>
                                </a:lnTo>
                                <a:lnTo>
                                  <a:pt x="8114" y="49756"/>
                                </a:lnTo>
                                <a:lnTo>
                                  <a:pt x="7578" y="49250"/>
                                </a:lnTo>
                                <a:lnTo>
                                  <a:pt x="6659" y="48105"/>
                                </a:lnTo>
                                <a:lnTo>
                                  <a:pt x="5741" y="46579"/>
                                </a:lnTo>
                                <a:lnTo>
                                  <a:pt x="1455" y="36429"/>
                                </a:lnTo>
                                <a:lnTo>
                                  <a:pt x="919" y="35035"/>
                                </a:lnTo>
                                <a:lnTo>
                                  <a:pt x="689" y="33890"/>
                                </a:lnTo>
                                <a:lnTo>
                                  <a:pt x="689" y="32877"/>
                                </a:lnTo>
                                <a:lnTo>
                                  <a:pt x="842" y="31990"/>
                                </a:lnTo>
                                <a:lnTo>
                                  <a:pt x="1072" y="31476"/>
                                </a:lnTo>
                                <a:lnTo>
                                  <a:pt x="1378" y="31094"/>
                                </a:lnTo>
                                <a:lnTo>
                                  <a:pt x="1837" y="30845"/>
                                </a:lnTo>
                                <a:lnTo>
                                  <a:pt x="2373" y="30587"/>
                                </a:lnTo>
                                <a:lnTo>
                                  <a:pt x="3827" y="30587"/>
                                </a:lnTo>
                                <a:lnTo>
                                  <a:pt x="4746" y="30845"/>
                                </a:lnTo>
                                <a:lnTo>
                                  <a:pt x="5741" y="31094"/>
                                </a:lnTo>
                                <a:lnTo>
                                  <a:pt x="10333" y="32496"/>
                                </a:lnTo>
                                <a:lnTo>
                                  <a:pt x="17223" y="11808"/>
                                </a:lnTo>
                                <a:lnTo>
                                  <a:pt x="0" y="6605"/>
                                </a:lnTo>
                                <a:lnTo>
                                  <a:pt x="2143"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67" name="Shape 1467"/>
                        <wps:cNvSpPr/>
                        <wps:spPr>
                          <a:xfrm>
                            <a:off x="811945" y="1284774"/>
                            <a:ext cx="34368" cy="71456"/>
                          </a:xfrm>
                          <a:custGeom>
                            <a:avLst/>
                            <a:gdLst/>
                            <a:ahLst/>
                            <a:cxnLst/>
                            <a:rect l="0" t="0" r="0" b="0"/>
                            <a:pathLst>
                              <a:path w="34368" h="71456">
                                <a:moveTo>
                                  <a:pt x="7808" y="0"/>
                                </a:moveTo>
                                <a:lnTo>
                                  <a:pt x="34368" y="6348"/>
                                </a:lnTo>
                                <a:lnTo>
                                  <a:pt x="32684" y="12946"/>
                                </a:lnTo>
                                <a:lnTo>
                                  <a:pt x="22504" y="10531"/>
                                </a:lnTo>
                                <a:lnTo>
                                  <a:pt x="6659" y="71456"/>
                                </a:lnTo>
                                <a:lnTo>
                                  <a:pt x="0" y="63582"/>
                                </a:lnTo>
                                <a:lnTo>
                                  <a:pt x="14314" y="8630"/>
                                </a:lnTo>
                                <a:lnTo>
                                  <a:pt x="6123" y="6730"/>
                                </a:lnTo>
                                <a:lnTo>
                                  <a:pt x="7808"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68" name="Shape 1468"/>
                        <wps:cNvSpPr/>
                        <wps:spPr>
                          <a:xfrm>
                            <a:off x="841721" y="1310664"/>
                            <a:ext cx="33986" cy="32869"/>
                          </a:xfrm>
                          <a:custGeom>
                            <a:avLst/>
                            <a:gdLst/>
                            <a:ahLst/>
                            <a:cxnLst/>
                            <a:rect l="0" t="0" r="0" b="0"/>
                            <a:pathLst>
                              <a:path w="33986" h="32869">
                                <a:moveTo>
                                  <a:pt x="13778" y="0"/>
                                </a:moveTo>
                                <a:lnTo>
                                  <a:pt x="15462" y="0"/>
                                </a:lnTo>
                                <a:lnTo>
                                  <a:pt x="17070" y="257"/>
                                </a:lnTo>
                                <a:lnTo>
                                  <a:pt x="18907" y="631"/>
                                </a:lnTo>
                                <a:lnTo>
                                  <a:pt x="20743" y="1145"/>
                                </a:lnTo>
                                <a:lnTo>
                                  <a:pt x="22351" y="1776"/>
                                </a:lnTo>
                                <a:lnTo>
                                  <a:pt x="23959" y="2415"/>
                                </a:lnTo>
                                <a:lnTo>
                                  <a:pt x="25413" y="3170"/>
                                </a:lnTo>
                                <a:lnTo>
                                  <a:pt x="26714" y="4059"/>
                                </a:lnTo>
                                <a:lnTo>
                                  <a:pt x="27862" y="4946"/>
                                </a:lnTo>
                                <a:lnTo>
                                  <a:pt x="29087" y="5966"/>
                                </a:lnTo>
                                <a:lnTo>
                                  <a:pt x="29776" y="6730"/>
                                </a:lnTo>
                                <a:lnTo>
                                  <a:pt x="30388" y="7617"/>
                                </a:lnTo>
                                <a:lnTo>
                                  <a:pt x="31077" y="8506"/>
                                </a:lnTo>
                                <a:lnTo>
                                  <a:pt x="31766" y="9518"/>
                                </a:lnTo>
                                <a:lnTo>
                                  <a:pt x="32914" y="11676"/>
                                </a:lnTo>
                                <a:lnTo>
                                  <a:pt x="33986" y="14091"/>
                                </a:lnTo>
                                <a:lnTo>
                                  <a:pt x="32761" y="19543"/>
                                </a:lnTo>
                                <a:lnTo>
                                  <a:pt x="31230" y="17135"/>
                                </a:lnTo>
                                <a:lnTo>
                                  <a:pt x="29623" y="15103"/>
                                </a:lnTo>
                                <a:lnTo>
                                  <a:pt x="27862" y="13327"/>
                                </a:lnTo>
                                <a:lnTo>
                                  <a:pt x="26331" y="11933"/>
                                </a:lnTo>
                                <a:lnTo>
                                  <a:pt x="24571" y="10788"/>
                                </a:lnTo>
                                <a:lnTo>
                                  <a:pt x="22734" y="9900"/>
                                </a:lnTo>
                                <a:lnTo>
                                  <a:pt x="21050" y="9261"/>
                                </a:lnTo>
                                <a:lnTo>
                                  <a:pt x="19136" y="8755"/>
                                </a:lnTo>
                                <a:lnTo>
                                  <a:pt x="18141" y="8630"/>
                                </a:lnTo>
                                <a:lnTo>
                                  <a:pt x="16916" y="8506"/>
                                </a:lnTo>
                                <a:lnTo>
                                  <a:pt x="15845" y="8630"/>
                                </a:lnTo>
                                <a:lnTo>
                                  <a:pt x="14696" y="8755"/>
                                </a:lnTo>
                                <a:lnTo>
                                  <a:pt x="13778" y="8887"/>
                                </a:lnTo>
                                <a:lnTo>
                                  <a:pt x="12707" y="9261"/>
                                </a:lnTo>
                                <a:lnTo>
                                  <a:pt x="11635" y="9643"/>
                                </a:lnTo>
                                <a:lnTo>
                                  <a:pt x="10716" y="10157"/>
                                </a:lnTo>
                                <a:lnTo>
                                  <a:pt x="9797" y="10663"/>
                                </a:lnTo>
                                <a:lnTo>
                                  <a:pt x="8956" y="11294"/>
                                </a:lnTo>
                                <a:lnTo>
                                  <a:pt x="8343" y="11801"/>
                                </a:lnTo>
                                <a:lnTo>
                                  <a:pt x="7655" y="12439"/>
                                </a:lnTo>
                                <a:lnTo>
                                  <a:pt x="7272" y="13071"/>
                                </a:lnTo>
                                <a:lnTo>
                                  <a:pt x="6889" y="13833"/>
                                </a:lnTo>
                                <a:lnTo>
                                  <a:pt x="6506" y="14597"/>
                                </a:lnTo>
                                <a:lnTo>
                                  <a:pt x="6353" y="15228"/>
                                </a:lnTo>
                                <a:lnTo>
                                  <a:pt x="6200" y="16248"/>
                                </a:lnTo>
                                <a:lnTo>
                                  <a:pt x="6047" y="17135"/>
                                </a:lnTo>
                                <a:lnTo>
                                  <a:pt x="6200" y="18024"/>
                                </a:lnTo>
                                <a:lnTo>
                                  <a:pt x="6353" y="18787"/>
                                </a:lnTo>
                                <a:lnTo>
                                  <a:pt x="6583" y="19543"/>
                                </a:lnTo>
                                <a:lnTo>
                                  <a:pt x="6889" y="20306"/>
                                </a:lnTo>
                                <a:lnTo>
                                  <a:pt x="7272" y="21069"/>
                                </a:lnTo>
                                <a:lnTo>
                                  <a:pt x="7808" y="21700"/>
                                </a:lnTo>
                                <a:lnTo>
                                  <a:pt x="8496" y="22339"/>
                                </a:lnTo>
                                <a:lnTo>
                                  <a:pt x="9109" y="22970"/>
                                </a:lnTo>
                                <a:lnTo>
                                  <a:pt x="9797" y="23476"/>
                                </a:lnTo>
                                <a:lnTo>
                                  <a:pt x="10716" y="23990"/>
                                </a:lnTo>
                                <a:lnTo>
                                  <a:pt x="11482" y="24371"/>
                                </a:lnTo>
                                <a:lnTo>
                                  <a:pt x="12553" y="24746"/>
                                </a:lnTo>
                                <a:lnTo>
                                  <a:pt x="13472" y="25127"/>
                                </a:lnTo>
                                <a:lnTo>
                                  <a:pt x="14696" y="25260"/>
                                </a:lnTo>
                                <a:lnTo>
                                  <a:pt x="16687" y="25509"/>
                                </a:lnTo>
                                <a:lnTo>
                                  <a:pt x="18754" y="25509"/>
                                </a:lnTo>
                                <a:lnTo>
                                  <a:pt x="20897" y="25384"/>
                                </a:lnTo>
                                <a:lnTo>
                                  <a:pt x="23116" y="24878"/>
                                </a:lnTo>
                                <a:lnTo>
                                  <a:pt x="25490" y="24240"/>
                                </a:lnTo>
                                <a:lnTo>
                                  <a:pt x="27786" y="23226"/>
                                </a:lnTo>
                                <a:lnTo>
                                  <a:pt x="30312" y="22082"/>
                                </a:lnTo>
                                <a:lnTo>
                                  <a:pt x="32684" y="20563"/>
                                </a:lnTo>
                                <a:lnTo>
                                  <a:pt x="30771" y="30331"/>
                                </a:lnTo>
                                <a:lnTo>
                                  <a:pt x="28551" y="31093"/>
                                </a:lnTo>
                                <a:lnTo>
                                  <a:pt x="26331" y="31857"/>
                                </a:lnTo>
                                <a:lnTo>
                                  <a:pt x="24188" y="32363"/>
                                </a:lnTo>
                                <a:lnTo>
                                  <a:pt x="22045" y="32745"/>
                                </a:lnTo>
                                <a:lnTo>
                                  <a:pt x="19825" y="32869"/>
                                </a:lnTo>
                                <a:lnTo>
                                  <a:pt x="17605" y="32869"/>
                                </a:lnTo>
                                <a:lnTo>
                                  <a:pt x="15079" y="32620"/>
                                </a:lnTo>
                                <a:lnTo>
                                  <a:pt x="12400" y="32238"/>
                                </a:lnTo>
                                <a:lnTo>
                                  <a:pt x="10716" y="31857"/>
                                </a:lnTo>
                                <a:lnTo>
                                  <a:pt x="9109" y="31351"/>
                                </a:lnTo>
                                <a:lnTo>
                                  <a:pt x="7655" y="30587"/>
                                </a:lnTo>
                                <a:lnTo>
                                  <a:pt x="6353" y="29825"/>
                                </a:lnTo>
                                <a:lnTo>
                                  <a:pt x="5128" y="28811"/>
                                </a:lnTo>
                                <a:lnTo>
                                  <a:pt x="4133" y="27667"/>
                                </a:lnTo>
                                <a:lnTo>
                                  <a:pt x="3062" y="26397"/>
                                </a:lnTo>
                                <a:lnTo>
                                  <a:pt x="2220" y="25003"/>
                                </a:lnTo>
                                <a:lnTo>
                                  <a:pt x="1455" y="23476"/>
                                </a:lnTo>
                                <a:lnTo>
                                  <a:pt x="919" y="21958"/>
                                </a:lnTo>
                                <a:lnTo>
                                  <a:pt x="536" y="20431"/>
                                </a:lnTo>
                                <a:lnTo>
                                  <a:pt x="153" y="18787"/>
                                </a:lnTo>
                                <a:lnTo>
                                  <a:pt x="0" y="17135"/>
                                </a:lnTo>
                                <a:lnTo>
                                  <a:pt x="0" y="15484"/>
                                </a:lnTo>
                                <a:lnTo>
                                  <a:pt x="153" y="13833"/>
                                </a:lnTo>
                                <a:lnTo>
                                  <a:pt x="383" y="12057"/>
                                </a:lnTo>
                                <a:lnTo>
                                  <a:pt x="689" y="10663"/>
                                </a:lnTo>
                                <a:lnTo>
                                  <a:pt x="1225" y="9261"/>
                                </a:lnTo>
                                <a:lnTo>
                                  <a:pt x="1684" y="8000"/>
                                </a:lnTo>
                                <a:lnTo>
                                  <a:pt x="2220" y="6730"/>
                                </a:lnTo>
                                <a:lnTo>
                                  <a:pt x="2909" y="5585"/>
                                </a:lnTo>
                                <a:lnTo>
                                  <a:pt x="3674" y="4572"/>
                                </a:lnTo>
                                <a:lnTo>
                                  <a:pt x="4593" y="3684"/>
                                </a:lnTo>
                                <a:lnTo>
                                  <a:pt x="5664" y="2789"/>
                                </a:lnTo>
                                <a:lnTo>
                                  <a:pt x="6889" y="1901"/>
                                </a:lnTo>
                                <a:lnTo>
                                  <a:pt x="8037" y="1270"/>
                                </a:lnTo>
                                <a:lnTo>
                                  <a:pt x="9415" y="764"/>
                                </a:lnTo>
                                <a:lnTo>
                                  <a:pt x="10869" y="257"/>
                                </a:lnTo>
                                <a:lnTo>
                                  <a:pt x="12324" y="125"/>
                                </a:lnTo>
                                <a:lnTo>
                                  <a:pt x="13778"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69" name="Shape 1469"/>
                        <wps:cNvSpPr/>
                        <wps:spPr>
                          <a:xfrm>
                            <a:off x="841032" y="1290359"/>
                            <a:ext cx="33067" cy="12439"/>
                          </a:xfrm>
                          <a:custGeom>
                            <a:avLst/>
                            <a:gdLst/>
                            <a:ahLst/>
                            <a:cxnLst/>
                            <a:rect l="0" t="0" r="0" b="0"/>
                            <a:pathLst>
                              <a:path w="33067" h="12439">
                                <a:moveTo>
                                  <a:pt x="1377" y="0"/>
                                </a:moveTo>
                                <a:lnTo>
                                  <a:pt x="33067" y="5710"/>
                                </a:lnTo>
                                <a:lnTo>
                                  <a:pt x="31766" y="12439"/>
                                </a:lnTo>
                                <a:lnTo>
                                  <a:pt x="0" y="6730"/>
                                </a:lnTo>
                                <a:lnTo>
                                  <a:pt x="1377"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70" name="Shape 1470"/>
                        <wps:cNvSpPr/>
                        <wps:spPr>
                          <a:xfrm>
                            <a:off x="869736" y="1295436"/>
                            <a:ext cx="27939" cy="71075"/>
                          </a:xfrm>
                          <a:custGeom>
                            <a:avLst/>
                            <a:gdLst/>
                            <a:ahLst/>
                            <a:cxnLst/>
                            <a:rect l="0" t="0" r="0" b="0"/>
                            <a:pathLst>
                              <a:path w="27939" h="71075">
                                <a:moveTo>
                                  <a:pt x="842" y="0"/>
                                </a:moveTo>
                                <a:lnTo>
                                  <a:pt x="27939" y="3428"/>
                                </a:lnTo>
                                <a:lnTo>
                                  <a:pt x="27020" y="10150"/>
                                </a:lnTo>
                                <a:lnTo>
                                  <a:pt x="16687" y="8880"/>
                                </a:lnTo>
                                <a:lnTo>
                                  <a:pt x="8343" y="71075"/>
                                </a:lnTo>
                                <a:lnTo>
                                  <a:pt x="689" y="64088"/>
                                </a:lnTo>
                                <a:lnTo>
                                  <a:pt x="8190" y="7867"/>
                                </a:lnTo>
                                <a:lnTo>
                                  <a:pt x="0" y="6855"/>
                                </a:lnTo>
                                <a:lnTo>
                                  <a:pt x="842"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71" name="Shape 1471"/>
                        <wps:cNvSpPr/>
                        <wps:spPr>
                          <a:xfrm>
                            <a:off x="883514" y="1319295"/>
                            <a:ext cx="30694" cy="38579"/>
                          </a:xfrm>
                          <a:custGeom>
                            <a:avLst/>
                            <a:gdLst/>
                            <a:ahLst/>
                            <a:cxnLst/>
                            <a:rect l="0" t="0" r="0" b="0"/>
                            <a:pathLst>
                              <a:path w="30694" h="38579">
                                <a:moveTo>
                                  <a:pt x="15156" y="0"/>
                                </a:moveTo>
                                <a:lnTo>
                                  <a:pt x="17299" y="0"/>
                                </a:lnTo>
                                <a:lnTo>
                                  <a:pt x="18754" y="257"/>
                                </a:lnTo>
                                <a:lnTo>
                                  <a:pt x="20055" y="631"/>
                                </a:lnTo>
                                <a:lnTo>
                                  <a:pt x="21432" y="1394"/>
                                </a:lnTo>
                                <a:lnTo>
                                  <a:pt x="22581" y="2282"/>
                                </a:lnTo>
                                <a:lnTo>
                                  <a:pt x="23882" y="3427"/>
                                </a:lnTo>
                                <a:lnTo>
                                  <a:pt x="24954" y="4821"/>
                                </a:lnTo>
                                <a:lnTo>
                                  <a:pt x="26178" y="6472"/>
                                </a:lnTo>
                                <a:lnTo>
                                  <a:pt x="27250" y="8248"/>
                                </a:lnTo>
                                <a:lnTo>
                                  <a:pt x="28168" y="10157"/>
                                </a:lnTo>
                                <a:lnTo>
                                  <a:pt x="28934" y="11933"/>
                                </a:lnTo>
                                <a:lnTo>
                                  <a:pt x="29623" y="13708"/>
                                </a:lnTo>
                                <a:lnTo>
                                  <a:pt x="30006" y="15484"/>
                                </a:lnTo>
                                <a:lnTo>
                                  <a:pt x="30388" y="17260"/>
                                </a:lnTo>
                                <a:lnTo>
                                  <a:pt x="30694" y="18911"/>
                                </a:lnTo>
                                <a:lnTo>
                                  <a:pt x="30694" y="22082"/>
                                </a:lnTo>
                                <a:lnTo>
                                  <a:pt x="30542" y="22970"/>
                                </a:lnTo>
                                <a:lnTo>
                                  <a:pt x="30388" y="23990"/>
                                </a:lnTo>
                                <a:lnTo>
                                  <a:pt x="30159" y="24878"/>
                                </a:lnTo>
                                <a:lnTo>
                                  <a:pt x="29699" y="26015"/>
                                </a:lnTo>
                                <a:lnTo>
                                  <a:pt x="28781" y="28173"/>
                                </a:lnTo>
                                <a:lnTo>
                                  <a:pt x="27633" y="30462"/>
                                </a:lnTo>
                                <a:lnTo>
                                  <a:pt x="26025" y="32745"/>
                                </a:lnTo>
                                <a:lnTo>
                                  <a:pt x="24341" y="34903"/>
                                </a:lnTo>
                                <a:lnTo>
                                  <a:pt x="23423" y="35915"/>
                                </a:lnTo>
                                <a:lnTo>
                                  <a:pt x="22428" y="36935"/>
                                </a:lnTo>
                                <a:lnTo>
                                  <a:pt x="21432" y="37823"/>
                                </a:lnTo>
                                <a:lnTo>
                                  <a:pt x="20361" y="38579"/>
                                </a:lnTo>
                                <a:lnTo>
                                  <a:pt x="15462" y="31093"/>
                                </a:lnTo>
                                <a:lnTo>
                                  <a:pt x="17146" y="29061"/>
                                </a:lnTo>
                                <a:lnTo>
                                  <a:pt x="18600" y="27160"/>
                                </a:lnTo>
                                <a:lnTo>
                                  <a:pt x="19978" y="25127"/>
                                </a:lnTo>
                                <a:lnTo>
                                  <a:pt x="20973" y="23226"/>
                                </a:lnTo>
                                <a:lnTo>
                                  <a:pt x="21968" y="21318"/>
                                </a:lnTo>
                                <a:lnTo>
                                  <a:pt x="22581" y="19293"/>
                                </a:lnTo>
                                <a:lnTo>
                                  <a:pt x="23116" y="17260"/>
                                </a:lnTo>
                                <a:lnTo>
                                  <a:pt x="23423" y="15228"/>
                                </a:lnTo>
                                <a:lnTo>
                                  <a:pt x="23423" y="13708"/>
                                </a:lnTo>
                                <a:lnTo>
                                  <a:pt x="23270" y="12182"/>
                                </a:lnTo>
                                <a:lnTo>
                                  <a:pt x="22887" y="11044"/>
                                </a:lnTo>
                                <a:lnTo>
                                  <a:pt x="22428" y="10024"/>
                                </a:lnTo>
                                <a:lnTo>
                                  <a:pt x="22045" y="9518"/>
                                </a:lnTo>
                                <a:lnTo>
                                  <a:pt x="21662" y="9137"/>
                                </a:lnTo>
                                <a:lnTo>
                                  <a:pt x="21279" y="8887"/>
                                </a:lnTo>
                                <a:lnTo>
                                  <a:pt x="20897" y="8505"/>
                                </a:lnTo>
                                <a:lnTo>
                                  <a:pt x="19825" y="8124"/>
                                </a:lnTo>
                                <a:lnTo>
                                  <a:pt x="18524" y="7999"/>
                                </a:lnTo>
                                <a:lnTo>
                                  <a:pt x="17452" y="7999"/>
                                </a:lnTo>
                                <a:lnTo>
                                  <a:pt x="16228" y="8124"/>
                                </a:lnTo>
                                <a:lnTo>
                                  <a:pt x="15079" y="8373"/>
                                </a:lnTo>
                                <a:lnTo>
                                  <a:pt x="13855" y="8755"/>
                                </a:lnTo>
                                <a:lnTo>
                                  <a:pt x="12706" y="9261"/>
                                </a:lnTo>
                                <a:lnTo>
                                  <a:pt x="11329" y="9899"/>
                                </a:lnTo>
                                <a:lnTo>
                                  <a:pt x="9874" y="10663"/>
                                </a:lnTo>
                                <a:lnTo>
                                  <a:pt x="8573" y="11550"/>
                                </a:lnTo>
                                <a:lnTo>
                                  <a:pt x="7119" y="12564"/>
                                </a:lnTo>
                                <a:lnTo>
                                  <a:pt x="5817" y="13584"/>
                                </a:lnTo>
                                <a:lnTo>
                                  <a:pt x="4593" y="14596"/>
                                </a:lnTo>
                                <a:lnTo>
                                  <a:pt x="3521" y="15609"/>
                                </a:lnTo>
                                <a:lnTo>
                                  <a:pt x="2526" y="16754"/>
                                </a:lnTo>
                                <a:lnTo>
                                  <a:pt x="1608" y="17899"/>
                                </a:lnTo>
                                <a:lnTo>
                                  <a:pt x="765" y="19036"/>
                                </a:lnTo>
                                <a:lnTo>
                                  <a:pt x="0" y="20306"/>
                                </a:lnTo>
                                <a:lnTo>
                                  <a:pt x="765" y="8124"/>
                                </a:lnTo>
                                <a:lnTo>
                                  <a:pt x="2756" y="6091"/>
                                </a:lnTo>
                                <a:lnTo>
                                  <a:pt x="4899" y="4315"/>
                                </a:lnTo>
                                <a:lnTo>
                                  <a:pt x="5817" y="3552"/>
                                </a:lnTo>
                                <a:lnTo>
                                  <a:pt x="6889" y="2921"/>
                                </a:lnTo>
                                <a:lnTo>
                                  <a:pt x="7884" y="2282"/>
                                </a:lnTo>
                                <a:lnTo>
                                  <a:pt x="8956" y="1776"/>
                                </a:lnTo>
                                <a:lnTo>
                                  <a:pt x="9874" y="1270"/>
                                </a:lnTo>
                                <a:lnTo>
                                  <a:pt x="10946" y="888"/>
                                </a:lnTo>
                                <a:lnTo>
                                  <a:pt x="12017" y="506"/>
                                </a:lnTo>
                                <a:lnTo>
                                  <a:pt x="13089" y="257"/>
                                </a:lnTo>
                                <a:lnTo>
                                  <a:pt x="14161" y="125"/>
                                </a:lnTo>
                                <a:lnTo>
                                  <a:pt x="15156"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72" name="Shape 1472"/>
                        <wps:cNvSpPr/>
                        <wps:spPr>
                          <a:xfrm>
                            <a:off x="893159" y="1298482"/>
                            <a:ext cx="30541" cy="8880"/>
                          </a:xfrm>
                          <a:custGeom>
                            <a:avLst/>
                            <a:gdLst/>
                            <a:ahLst/>
                            <a:cxnLst/>
                            <a:rect l="0" t="0" r="0" b="0"/>
                            <a:pathLst>
                              <a:path w="30541" h="8880">
                                <a:moveTo>
                                  <a:pt x="536" y="0"/>
                                </a:moveTo>
                                <a:lnTo>
                                  <a:pt x="30541" y="2025"/>
                                </a:lnTo>
                                <a:lnTo>
                                  <a:pt x="30006" y="8880"/>
                                </a:lnTo>
                                <a:lnTo>
                                  <a:pt x="0" y="6855"/>
                                </a:lnTo>
                                <a:lnTo>
                                  <a:pt x="536"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73" name="Shape 1473"/>
                        <wps:cNvSpPr/>
                        <wps:spPr>
                          <a:xfrm>
                            <a:off x="920409" y="1300383"/>
                            <a:ext cx="27479" cy="69805"/>
                          </a:xfrm>
                          <a:custGeom>
                            <a:avLst/>
                            <a:gdLst/>
                            <a:ahLst/>
                            <a:cxnLst/>
                            <a:rect l="0" t="0" r="0" b="0"/>
                            <a:pathLst>
                              <a:path w="27479" h="69805">
                                <a:moveTo>
                                  <a:pt x="76" y="0"/>
                                </a:moveTo>
                                <a:lnTo>
                                  <a:pt x="27479" y="382"/>
                                </a:lnTo>
                                <a:lnTo>
                                  <a:pt x="27326" y="7236"/>
                                </a:lnTo>
                                <a:lnTo>
                                  <a:pt x="16763" y="7111"/>
                                </a:lnTo>
                                <a:lnTo>
                                  <a:pt x="15691" y="69805"/>
                                </a:lnTo>
                                <a:lnTo>
                                  <a:pt x="7348" y="63589"/>
                                </a:lnTo>
                                <a:lnTo>
                                  <a:pt x="8267" y="6979"/>
                                </a:lnTo>
                                <a:lnTo>
                                  <a:pt x="0" y="6855"/>
                                </a:lnTo>
                                <a:lnTo>
                                  <a:pt x="76"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74" name="Shape 1474"/>
                        <wps:cNvSpPr/>
                        <wps:spPr>
                          <a:xfrm>
                            <a:off x="898670" y="1273604"/>
                            <a:ext cx="37277" cy="27923"/>
                          </a:xfrm>
                          <a:custGeom>
                            <a:avLst/>
                            <a:gdLst/>
                            <a:ahLst/>
                            <a:cxnLst/>
                            <a:rect l="0" t="0" r="0" b="0"/>
                            <a:pathLst>
                              <a:path w="37277" h="27923">
                                <a:moveTo>
                                  <a:pt x="13625" y="0"/>
                                </a:moveTo>
                                <a:lnTo>
                                  <a:pt x="14696" y="0"/>
                                </a:lnTo>
                                <a:lnTo>
                                  <a:pt x="15921" y="125"/>
                                </a:lnTo>
                                <a:lnTo>
                                  <a:pt x="16993" y="257"/>
                                </a:lnTo>
                                <a:lnTo>
                                  <a:pt x="17988" y="506"/>
                                </a:lnTo>
                                <a:lnTo>
                                  <a:pt x="19060" y="764"/>
                                </a:lnTo>
                                <a:lnTo>
                                  <a:pt x="20131" y="1145"/>
                                </a:lnTo>
                                <a:lnTo>
                                  <a:pt x="21049" y="1526"/>
                                </a:lnTo>
                                <a:lnTo>
                                  <a:pt x="22121" y="2033"/>
                                </a:lnTo>
                                <a:lnTo>
                                  <a:pt x="23958" y="3170"/>
                                </a:lnTo>
                                <a:lnTo>
                                  <a:pt x="25795" y="4572"/>
                                </a:lnTo>
                                <a:lnTo>
                                  <a:pt x="27632" y="6216"/>
                                </a:lnTo>
                                <a:lnTo>
                                  <a:pt x="29393" y="8124"/>
                                </a:lnTo>
                                <a:lnTo>
                                  <a:pt x="31000" y="10282"/>
                                </a:lnTo>
                                <a:lnTo>
                                  <a:pt x="32455" y="12439"/>
                                </a:lnTo>
                                <a:lnTo>
                                  <a:pt x="33603" y="14722"/>
                                </a:lnTo>
                                <a:lnTo>
                                  <a:pt x="34828" y="17135"/>
                                </a:lnTo>
                                <a:lnTo>
                                  <a:pt x="35593" y="19675"/>
                                </a:lnTo>
                                <a:lnTo>
                                  <a:pt x="36359" y="22339"/>
                                </a:lnTo>
                                <a:lnTo>
                                  <a:pt x="36894" y="25002"/>
                                </a:lnTo>
                                <a:lnTo>
                                  <a:pt x="37277" y="27798"/>
                                </a:lnTo>
                                <a:lnTo>
                                  <a:pt x="31000" y="27923"/>
                                </a:lnTo>
                                <a:lnTo>
                                  <a:pt x="30158" y="25509"/>
                                </a:lnTo>
                                <a:lnTo>
                                  <a:pt x="29240" y="23226"/>
                                </a:lnTo>
                                <a:lnTo>
                                  <a:pt x="28321" y="21069"/>
                                </a:lnTo>
                                <a:lnTo>
                                  <a:pt x="27250" y="19036"/>
                                </a:lnTo>
                                <a:lnTo>
                                  <a:pt x="26178" y="17135"/>
                                </a:lnTo>
                                <a:lnTo>
                                  <a:pt x="25183" y="15484"/>
                                </a:lnTo>
                                <a:lnTo>
                                  <a:pt x="23958" y="13958"/>
                                </a:lnTo>
                                <a:lnTo>
                                  <a:pt x="22733" y="12564"/>
                                </a:lnTo>
                                <a:lnTo>
                                  <a:pt x="21815" y="11426"/>
                                </a:lnTo>
                                <a:lnTo>
                                  <a:pt x="20820" y="10531"/>
                                </a:lnTo>
                                <a:lnTo>
                                  <a:pt x="19748" y="9775"/>
                                </a:lnTo>
                                <a:lnTo>
                                  <a:pt x="18830" y="9137"/>
                                </a:lnTo>
                                <a:lnTo>
                                  <a:pt x="17758" y="8755"/>
                                </a:lnTo>
                                <a:lnTo>
                                  <a:pt x="16687" y="8373"/>
                                </a:lnTo>
                                <a:lnTo>
                                  <a:pt x="15768" y="8124"/>
                                </a:lnTo>
                                <a:lnTo>
                                  <a:pt x="13931" y="8124"/>
                                </a:lnTo>
                                <a:lnTo>
                                  <a:pt x="13242" y="8248"/>
                                </a:lnTo>
                                <a:lnTo>
                                  <a:pt x="12630" y="8506"/>
                                </a:lnTo>
                                <a:lnTo>
                                  <a:pt x="11941" y="8887"/>
                                </a:lnTo>
                                <a:lnTo>
                                  <a:pt x="11252" y="9268"/>
                                </a:lnTo>
                                <a:lnTo>
                                  <a:pt x="10640" y="9775"/>
                                </a:lnTo>
                                <a:lnTo>
                                  <a:pt x="10104" y="10282"/>
                                </a:lnTo>
                                <a:lnTo>
                                  <a:pt x="9568" y="11044"/>
                                </a:lnTo>
                                <a:lnTo>
                                  <a:pt x="9032" y="11801"/>
                                </a:lnTo>
                                <a:lnTo>
                                  <a:pt x="8649" y="12564"/>
                                </a:lnTo>
                                <a:lnTo>
                                  <a:pt x="8343" y="13452"/>
                                </a:lnTo>
                                <a:lnTo>
                                  <a:pt x="8113" y="14339"/>
                                </a:lnTo>
                                <a:lnTo>
                                  <a:pt x="7808" y="15360"/>
                                </a:lnTo>
                                <a:lnTo>
                                  <a:pt x="7731" y="16373"/>
                                </a:lnTo>
                                <a:lnTo>
                                  <a:pt x="7578" y="17385"/>
                                </a:lnTo>
                                <a:lnTo>
                                  <a:pt x="7578" y="19161"/>
                                </a:lnTo>
                                <a:lnTo>
                                  <a:pt x="7425" y="19675"/>
                                </a:lnTo>
                                <a:lnTo>
                                  <a:pt x="7195" y="20181"/>
                                </a:lnTo>
                                <a:lnTo>
                                  <a:pt x="6889" y="20563"/>
                                </a:lnTo>
                                <a:lnTo>
                                  <a:pt x="6506" y="20944"/>
                                </a:lnTo>
                                <a:lnTo>
                                  <a:pt x="6123" y="21069"/>
                                </a:lnTo>
                                <a:lnTo>
                                  <a:pt x="5435" y="21194"/>
                                </a:lnTo>
                                <a:lnTo>
                                  <a:pt x="4822" y="21326"/>
                                </a:lnTo>
                                <a:lnTo>
                                  <a:pt x="3980" y="21326"/>
                                </a:lnTo>
                                <a:lnTo>
                                  <a:pt x="3368" y="21194"/>
                                </a:lnTo>
                                <a:lnTo>
                                  <a:pt x="2679" y="20944"/>
                                </a:lnTo>
                                <a:lnTo>
                                  <a:pt x="2143" y="20688"/>
                                </a:lnTo>
                                <a:lnTo>
                                  <a:pt x="1607" y="20306"/>
                                </a:lnTo>
                                <a:lnTo>
                                  <a:pt x="1225" y="19924"/>
                                </a:lnTo>
                                <a:lnTo>
                                  <a:pt x="995" y="19418"/>
                                </a:lnTo>
                                <a:lnTo>
                                  <a:pt x="689" y="18911"/>
                                </a:lnTo>
                                <a:lnTo>
                                  <a:pt x="459" y="17642"/>
                                </a:lnTo>
                                <a:lnTo>
                                  <a:pt x="153" y="16497"/>
                                </a:lnTo>
                                <a:lnTo>
                                  <a:pt x="0" y="15103"/>
                                </a:lnTo>
                                <a:lnTo>
                                  <a:pt x="0" y="12439"/>
                                </a:lnTo>
                                <a:lnTo>
                                  <a:pt x="153" y="11044"/>
                                </a:lnTo>
                                <a:lnTo>
                                  <a:pt x="536" y="9643"/>
                                </a:lnTo>
                                <a:lnTo>
                                  <a:pt x="995" y="8373"/>
                                </a:lnTo>
                                <a:lnTo>
                                  <a:pt x="1454" y="7236"/>
                                </a:lnTo>
                                <a:lnTo>
                                  <a:pt x="2143" y="6091"/>
                                </a:lnTo>
                                <a:lnTo>
                                  <a:pt x="3061" y="5079"/>
                                </a:lnTo>
                                <a:lnTo>
                                  <a:pt x="3980" y="4059"/>
                                </a:lnTo>
                                <a:lnTo>
                                  <a:pt x="5052" y="3046"/>
                                </a:lnTo>
                                <a:lnTo>
                                  <a:pt x="6123" y="2282"/>
                                </a:lnTo>
                                <a:lnTo>
                                  <a:pt x="7195" y="1651"/>
                                </a:lnTo>
                                <a:lnTo>
                                  <a:pt x="8343" y="1013"/>
                                </a:lnTo>
                                <a:lnTo>
                                  <a:pt x="9721" y="639"/>
                                </a:lnTo>
                                <a:lnTo>
                                  <a:pt x="10869" y="257"/>
                                </a:lnTo>
                                <a:lnTo>
                                  <a:pt x="12170" y="125"/>
                                </a:lnTo>
                                <a:lnTo>
                                  <a:pt x="13625"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75" name="Shape 1475"/>
                        <wps:cNvSpPr/>
                        <wps:spPr>
                          <a:xfrm>
                            <a:off x="1005679" y="1287563"/>
                            <a:ext cx="60777" cy="69423"/>
                          </a:xfrm>
                          <a:custGeom>
                            <a:avLst/>
                            <a:gdLst/>
                            <a:ahLst/>
                            <a:cxnLst/>
                            <a:rect l="0" t="0" r="0" b="0"/>
                            <a:pathLst>
                              <a:path w="60777" h="69423">
                                <a:moveTo>
                                  <a:pt x="47458" y="0"/>
                                </a:moveTo>
                                <a:lnTo>
                                  <a:pt x="48759" y="6730"/>
                                </a:lnTo>
                                <a:lnTo>
                                  <a:pt x="29699" y="10413"/>
                                </a:lnTo>
                                <a:lnTo>
                                  <a:pt x="33832" y="30081"/>
                                </a:lnTo>
                                <a:lnTo>
                                  <a:pt x="33986" y="30719"/>
                                </a:lnTo>
                                <a:lnTo>
                                  <a:pt x="33986" y="31101"/>
                                </a:lnTo>
                                <a:lnTo>
                                  <a:pt x="33832" y="31226"/>
                                </a:lnTo>
                                <a:lnTo>
                                  <a:pt x="33680" y="31475"/>
                                </a:lnTo>
                                <a:lnTo>
                                  <a:pt x="34598" y="32620"/>
                                </a:lnTo>
                                <a:lnTo>
                                  <a:pt x="35670" y="33508"/>
                                </a:lnTo>
                                <a:lnTo>
                                  <a:pt x="36894" y="34147"/>
                                </a:lnTo>
                                <a:lnTo>
                                  <a:pt x="38043" y="34520"/>
                                </a:lnTo>
                                <a:lnTo>
                                  <a:pt x="39344" y="34903"/>
                                </a:lnTo>
                                <a:lnTo>
                                  <a:pt x="42406" y="34903"/>
                                </a:lnTo>
                                <a:lnTo>
                                  <a:pt x="44166" y="34653"/>
                                </a:lnTo>
                                <a:lnTo>
                                  <a:pt x="45850" y="34147"/>
                                </a:lnTo>
                                <a:lnTo>
                                  <a:pt x="47687" y="33633"/>
                                </a:lnTo>
                                <a:lnTo>
                                  <a:pt x="49677" y="32877"/>
                                </a:lnTo>
                                <a:lnTo>
                                  <a:pt x="51897" y="31857"/>
                                </a:lnTo>
                                <a:lnTo>
                                  <a:pt x="52739" y="31475"/>
                                </a:lnTo>
                                <a:lnTo>
                                  <a:pt x="54194" y="30719"/>
                                </a:lnTo>
                                <a:lnTo>
                                  <a:pt x="56260" y="29574"/>
                                </a:lnTo>
                                <a:lnTo>
                                  <a:pt x="58939" y="28180"/>
                                </a:lnTo>
                                <a:lnTo>
                                  <a:pt x="60777" y="37316"/>
                                </a:lnTo>
                                <a:lnTo>
                                  <a:pt x="59704" y="38080"/>
                                </a:lnTo>
                                <a:lnTo>
                                  <a:pt x="58403" y="38836"/>
                                </a:lnTo>
                                <a:lnTo>
                                  <a:pt x="57255" y="39474"/>
                                </a:lnTo>
                                <a:lnTo>
                                  <a:pt x="55801" y="39981"/>
                                </a:lnTo>
                                <a:lnTo>
                                  <a:pt x="54347" y="40487"/>
                                </a:lnTo>
                                <a:lnTo>
                                  <a:pt x="52892" y="40994"/>
                                </a:lnTo>
                                <a:lnTo>
                                  <a:pt x="51438" y="41375"/>
                                </a:lnTo>
                                <a:lnTo>
                                  <a:pt x="49831" y="41632"/>
                                </a:lnTo>
                                <a:lnTo>
                                  <a:pt x="47687" y="41889"/>
                                </a:lnTo>
                                <a:lnTo>
                                  <a:pt x="45620" y="42014"/>
                                </a:lnTo>
                                <a:lnTo>
                                  <a:pt x="43324" y="41756"/>
                                </a:lnTo>
                                <a:lnTo>
                                  <a:pt x="41104" y="41375"/>
                                </a:lnTo>
                                <a:lnTo>
                                  <a:pt x="38961" y="40744"/>
                                </a:lnTo>
                                <a:lnTo>
                                  <a:pt x="36971" y="39981"/>
                                </a:lnTo>
                                <a:lnTo>
                                  <a:pt x="35134" y="39093"/>
                                </a:lnTo>
                                <a:lnTo>
                                  <a:pt x="33450" y="38080"/>
                                </a:lnTo>
                                <a:lnTo>
                                  <a:pt x="32991" y="39474"/>
                                </a:lnTo>
                                <a:lnTo>
                                  <a:pt x="32531" y="40744"/>
                                </a:lnTo>
                                <a:lnTo>
                                  <a:pt x="31843" y="41889"/>
                                </a:lnTo>
                                <a:lnTo>
                                  <a:pt x="31077" y="43026"/>
                                </a:lnTo>
                                <a:lnTo>
                                  <a:pt x="30388" y="43790"/>
                                </a:lnTo>
                                <a:lnTo>
                                  <a:pt x="29623" y="44421"/>
                                </a:lnTo>
                                <a:lnTo>
                                  <a:pt x="28781" y="45184"/>
                                </a:lnTo>
                                <a:lnTo>
                                  <a:pt x="27862" y="45947"/>
                                </a:lnTo>
                                <a:lnTo>
                                  <a:pt x="56031" y="65240"/>
                                </a:lnTo>
                                <a:lnTo>
                                  <a:pt x="51132" y="69423"/>
                                </a:lnTo>
                                <a:lnTo>
                                  <a:pt x="23652" y="50643"/>
                                </a:lnTo>
                                <a:lnTo>
                                  <a:pt x="21126" y="48992"/>
                                </a:lnTo>
                                <a:lnTo>
                                  <a:pt x="18983" y="47473"/>
                                </a:lnTo>
                                <a:lnTo>
                                  <a:pt x="17146" y="45947"/>
                                </a:lnTo>
                                <a:lnTo>
                                  <a:pt x="15692" y="44552"/>
                                </a:lnTo>
                                <a:lnTo>
                                  <a:pt x="14390" y="43283"/>
                                </a:lnTo>
                                <a:lnTo>
                                  <a:pt x="13472" y="42014"/>
                                </a:lnTo>
                                <a:lnTo>
                                  <a:pt x="12783" y="40869"/>
                                </a:lnTo>
                                <a:lnTo>
                                  <a:pt x="12400" y="39981"/>
                                </a:lnTo>
                                <a:lnTo>
                                  <a:pt x="12400" y="39599"/>
                                </a:lnTo>
                                <a:lnTo>
                                  <a:pt x="12247" y="39218"/>
                                </a:lnTo>
                                <a:lnTo>
                                  <a:pt x="12400" y="38711"/>
                                </a:lnTo>
                                <a:lnTo>
                                  <a:pt x="12400" y="38461"/>
                                </a:lnTo>
                                <a:lnTo>
                                  <a:pt x="12553" y="37574"/>
                                </a:lnTo>
                                <a:lnTo>
                                  <a:pt x="12783" y="36678"/>
                                </a:lnTo>
                                <a:lnTo>
                                  <a:pt x="13089" y="35790"/>
                                </a:lnTo>
                                <a:lnTo>
                                  <a:pt x="13472" y="35159"/>
                                </a:lnTo>
                                <a:lnTo>
                                  <a:pt x="14008" y="34520"/>
                                </a:lnTo>
                                <a:lnTo>
                                  <a:pt x="14620" y="34014"/>
                                </a:lnTo>
                                <a:lnTo>
                                  <a:pt x="15309" y="33633"/>
                                </a:lnTo>
                                <a:lnTo>
                                  <a:pt x="16227" y="33383"/>
                                </a:lnTo>
                                <a:lnTo>
                                  <a:pt x="17146" y="33258"/>
                                </a:lnTo>
                                <a:lnTo>
                                  <a:pt x="18064" y="33383"/>
                                </a:lnTo>
                                <a:lnTo>
                                  <a:pt x="18983" y="33508"/>
                                </a:lnTo>
                                <a:lnTo>
                                  <a:pt x="19901" y="33765"/>
                                </a:lnTo>
                                <a:lnTo>
                                  <a:pt x="20897" y="34147"/>
                                </a:lnTo>
                                <a:lnTo>
                                  <a:pt x="21662" y="34520"/>
                                </a:lnTo>
                                <a:lnTo>
                                  <a:pt x="22580" y="35034"/>
                                </a:lnTo>
                                <a:lnTo>
                                  <a:pt x="23499" y="35665"/>
                                </a:lnTo>
                                <a:lnTo>
                                  <a:pt x="23882" y="35790"/>
                                </a:lnTo>
                                <a:lnTo>
                                  <a:pt x="24265" y="35790"/>
                                </a:lnTo>
                                <a:lnTo>
                                  <a:pt x="24571" y="35665"/>
                                </a:lnTo>
                                <a:lnTo>
                                  <a:pt x="24954" y="35416"/>
                                </a:lnTo>
                                <a:lnTo>
                                  <a:pt x="25260" y="35034"/>
                                </a:lnTo>
                                <a:lnTo>
                                  <a:pt x="25336" y="34653"/>
                                </a:lnTo>
                                <a:lnTo>
                                  <a:pt x="25490" y="34147"/>
                                </a:lnTo>
                                <a:lnTo>
                                  <a:pt x="25642" y="33508"/>
                                </a:lnTo>
                                <a:lnTo>
                                  <a:pt x="25490" y="31989"/>
                                </a:lnTo>
                                <a:lnTo>
                                  <a:pt x="25260" y="30206"/>
                                </a:lnTo>
                                <a:lnTo>
                                  <a:pt x="21356" y="11933"/>
                                </a:lnTo>
                                <a:lnTo>
                                  <a:pt x="1301" y="15866"/>
                                </a:lnTo>
                                <a:lnTo>
                                  <a:pt x="0" y="9144"/>
                                </a:lnTo>
                                <a:lnTo>
                                  <a:pt x="47458"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76" name="Shape 1476"/>
                        <wps:cNvSpPr/>
                        <wps:spPr>
                          <a:xfrm>
                            <a:off x="1047166" y="1281471"/>
                            <a:ext cx="35593" cy="69805"/>
                          </a:xfrm>
                          <a:custGeom>
                            <a:avLst/>
                            <a:gdLst/>
                            <a:ahLst/>
                            <a:cxnLst/>
                            <a:rect l="0" t="0" r="0" b="0"/>
                            <a:pathLst>
                              <a:path w="35593" h="69805">
                                <a:moveTo>
                                  <a:pt x="26331" y="0"/>
                                </a:moveTo>
                                <a:lnTo>
                                  <a:pt x="28322" y="6605"/>
                                </a:lnTo>
                                <a:lnTo>
                                  <a:pt x="18141" y="9268"/>
                                </a:lnTo>
                                <a:lnTo>
                                  <a:pt x="35593" y="69805"/>
                                </a:lnTo>
                                <a:lnTo>
                                  <a:pt x="25643" y="66128"/>
                                </a:lnTo>
                                <a:lnTo>
                                  <a:pt x="9951" y="11426"/>
                                </a:lnTo>
                                <a:lnTo>
                                  <a:pt x="1990" y="13584"/>
                                </a:lnTo>
                                <a:lnTo>
                                  <a:pt x="0" y="6979"/>
                                </a:lnTo>
                                <a:lnTo>
                                  <a:pt x="26331"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77" name="Shape 1477"/>
                        <wps:cNvSpPr/>
                        <wps:spPr>
                          <a:xfrm>
                            <a:off x="1048621" y="1261041"/>
                            <a:ext cx="14161" cy="13577"/>
                          </a:xfrm>
                          <a:custGeom>
                            <a:avLst/>
                            <a:gdLst/>
                            <a:ahLst/>
                            <a:cxnLst/>
                            <a:rect l="0" t="0" r="0" b="0"/>
                            <a:pathLst>
                              <a:path w="14161" h="13577">
                                <a:moveTo>
                                  <a:pt x="5052" y="0"/>
                                </a:moveTo>
                                <a:lnTo>
                                  <a:pt x="14161" y="5078"/>
                                </a:lnTo>
                                <a:lnTo>
                                  <a:pt x="9491" y="13577"/>
                                </a:lnTo>
                                <a:lnTo>
                                  <a:pt x="0" y="9261"/>
                                </a:lnTo>
                                <a:lnTo>
                                  <a:pt x="5052"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78" name="Shape 1478"/>
                        <wps:cNvSpPr/>
                        <wps:spPr>
                          <a:xfrm>
                            <a:off x="1072426" y="1266244"/>
                            <a:ext cx="64604" cy="68154"/>
                          </a:xfrm>
                          <a:custGeom>
                            <a:avLst/>
                            <a:gdLst/>
                            <a:ahLst/>
                            <a:cxnLst/>
                            <a:rect l="0" t="0" r="0" b="0"/>
                            <a:pathLst>
                              <a:path w="64604" h="68154">
                                <a:moveTo>
                                  <a:pt x="45467" y="0"/>
                                </a:moveTo>
                                <a:lnTo>
                                  <a:pt x="47994" y="6472"/>
                                </a:lnTo>
                                <a:lnTo>
                                  <a:pt x="29623" y="12946"/>
                                </a:lnTo>
                                <a:lnTo>
                                  <a:pt x="36895" y="31857"/>
                                </a:lnTo>
                                <a:lnTo>
                                  <a:pt x="36971" y="32363"/>
                                </a:lnTo>
                                <a:lnTo>
                                  <a:pt x="36971" y="32870"/>
                                </a:lnTo>
                                <a:lnTo>
                                  <a:pt x="36895" y="33127"/>
                                </a:lnTo>
                                <a:lnTo>
                                  <a:pt x="37966" y="34139"/>
                                </a:lnTo>
                                <a:lnTo>
                                  <a:pt x="39114" y="34778"/>
                                </a:lnTo>
                                <a:lnTo>
                                  <a:pt x="40415" y="35284"/>
                                </a:lnTo>
                                <a:lnTo>
                                  <a:pt x="41640" y="35533"/>
                                </a:lnTo>
                                <a:lnTo>
                                  <a:pt x="42942" y="35666"/>
                                </a:lnTo>
                                <a:lnTo>
                                  <a:pt x="44396" y="35533"/>
                                </a:lnTo>
                                <a:lnTo>
                                  <a:pt x="46003" y="35284"/>
                                </a:lnTo>
                                <a:lnTo>
                                  <a:pt x="47687" y="34778"/>
                                </a:lnTo>
                                <a:lnTo>
                                  <a:pt x="49295" y="34139"/>
                                </a:lnTo>
                                <a:lnTo>
                                  <a:pt x="51055" y="33251"/>
                                </a:lnTo>
                                <a:lnTo>
                                  <a:pt x="52969" y="32238"/>
                                </a:lnTo>
                                <a:lnTo>
                                  <a:pt x="54959" y="30969"/>
                                </a:lnTo>
                                <a:lnTo>
                                  <a:pt x="55801" y="30331"/>
                                </a:lnTo>
                                <a:lnTo>
                                  <a:pt x="57102" y="29442"/>
                                </a:lnTo>
                                <a:lnTo>
                                  <a:pt x="58939" y="28049"/>
                                </a:lnTo>
                                <a:lnTo>
                                  <a:pt x="61312" y="26272"/>
                                </a:lnTo>
                                <a:lnTo>
                                  <a:pt x="64604" y="35027"/>
                                </a:lnTo>
                                <a:lnTo>
                                  <a:pt x="63609" y="35916"/>
                                </a:lnTo>
                                <a:lnTo>
                                  <a:pt x="62537" y="36803"/>
                                </a:lnTo>
                                <a:lnTo>
                                  <a:pt x="61312" y="37691"/>
                                </a:lnTo>
                                <a:lnTo>
                                  <a:pt x="60011" y="38329"/>
                                </a:lnTo>
                                <a:lnTo>
                                  <a:pt x="58710" y="39093"/>
                                </a:lnTo>
                                <a:lnTo>
                                  <a:pt x="57332" y="39724"/>
                                </a:lnTo>
                                <a:lnTo>
                                  <a:pt x="55878" y="40363"/>
                                </a:lnTo>
                                <a:lnTo>
                                  <a:pt x="54423" y="40869"/>
                                </a:lnTo>
                                <a:lnTo>
                                  <a:pt x="52356" y="41500"/>
                                </a:lnTo>
                                <a:lnTo>
                                  <a:pt x="50213" y="41881"/>
                                </a:lnTo>
                                <a:lnTo>
                                  <a:pt x="47994" y="42007"/>
                                </a:lnTo>
                                <a:lnTo>
                                  <a:pt x="45697" y="41881"/>
                                </a:lnTo>
                                <a:lnTo>
                                  <a:pt x="43477" y="41500"/>
                                </a:lnTo>
                                <a:lnTo>
                                  <a:pt x="41334" y="41118"/>
                                </a:lnTo>
                                <a:lnTo>
                                  <a:pt x="39497" y="40487"/>
                                </a:lnTo>
                                <a:lnTo>
                                  <a:pt x="37660" y="39724"/>
                                </a:lnTo>
                                <a:lnTo>
                                  <a:pt x="37507" y="41118"/>
                                </a:lnTo>
                                <a:lnTo>
                                  <a:pt x="37124" y="42520"/>
                                </a:lnTo>
                                <a:lnTo>
                                  <a:pt x="36742" y="43790"/>
                                </a:lnTo>
                                <a:lnTo>
                                  <a:pt x="36052" y="44927"/>
                                </a:lnTo>
                                <a:lnTo>
                                  <a:pt x="35517" y="45815"/>
                                </a:lnTo>
                                <a:lnTo>
                                  <a:pt x="34904" y="46579"/>
                                </a:lnTo>
                                <a:lnTo>
                                  <a:pt x="34215" y="47466"/>
                                </a:lnTo>
                                <a:lnTo>
                                  <a:pt x="33297" y="48230"/>
                                </a:lnTo>
                                <a:lnTo>
                                  <a:pt x="64221" y="63333"/>
                                </a:lnTo>
                                <a:lnTo>
                                  <a:pt x="60164" y="68154"/>
                                </a:lnTo>
                                <a:lnTo>
                                  <a:pt x="29852" y="53557"/>
                                </a:lnTo>
                                <a:lnTo>
                                  <a:pt x="27250" y="52288"/>
                                </a:lnTo>
                                <a:lnTo>
                                  <a:pt x="24877" y="51018"/>
                                </a:lnTo>
                                <a:lnTo>
                                  <a:pt x="22887" y="49881"/>
                                </a:lnTo>
                                <a:lnTo>
                                  <a:pt x="21126" y="48611"/>
                                </a:lnTo>
                                <a:lnTo>
                                  <a:pt x="19672" y="47591"/>
                                </a:lnTo>
                                <a:lnTo>
                                  <a:pt x="18524" y="46454"/>
                                </a:lnTo>
                                <a:lnTo>
                                  <a:pt x="17682" y="45565"/>
                                </a:lnTo>
                                <a:lnTo>
                                  <a:pt x="17146" y="44545"/>
                                </a:lnTo>
                                <a:lnTo>
                                  <a:pt x="17070" y="44164"/>
                                </a:lnTo>
                                <a:lnTo>
                                  <a:pt x="16916" y="43914"/>
                                </a:lnTo>
                                <a:lnTo>
                                  <a:pt x="16916" y="42139"/>
                                </a:lnTo>
                                <a:lnTo>
                                  <a:pt x="17070" y="41250"/>
                                </a:lnTo>
                                <a:lnTo>
                                  <a:pt x="17146" y="40487"/>
                                </a:lnTo>
                                <a:lnTo>
                                  <a:pt x="17452" y="39724"/>
                                </a:lnTo>
                                <a:lnTo>
                                  <a:pt x="17835" y="38960"/>
                                </a:lnTo>
                                <a:lnTo>
                                  <a:pt x="18524" y="38454"/>
                                </a:lnTo>
                                <a:lnTo>
                                  <a:pt x="19136" y="37948"/>
                                </a:lnTo>
                                <a:lnTo>
                                  <a:pt x="19978" y="37567"/>
                                </a:lnTo>
                                <a:lnTo>
                                  <a:pt x="20897" y="37317"/>
                                </a:lnTo>
                                <a:lnTo>
                                  <a:pt x="21815" y="37185"/>
                                </a:lnTo>
                                <a:lnTo>
                                  <a:pt x="22734" y="37185"/>
                                </a:lnTo>
                                <a:lnTo>
                                  <a:pt x="23652" y="37442"/>
                                </a:lnTo>
                                <a:lnTo>
                                  <a:pt x="24571" y="37567"/>
                                </a:lnTo>
                                <a:lnTo>
                                  <a:pt x="25490" y="37948"/>
                                </a:lnTo>
                                <a:lnTo>
                                  <a:pt x="26561" y="38329"/>
                                </a:lnTo>
                                <a:lnTo>
                                  <a:pt x="27480" y="38836"/>
                                </a:lnTo>
                                <a:lnTo>
                                  <a:pt x="28245" y="38836"/>
                                </a:lnTo>
                                <a:lnTo>
                                  <a:pt x="28551" y="38579"/>
                                </a:lnTo>
                                <a:lnTo>
                                  <a:pt x="28781" y="38329"/>
                                </a:lnTo>
                                <a:lnTo>
                                  <a:pt x="29087" y="37948"/>
                                </a:lnTo>
                                <a:lnTo>
                                  <a:pt x="29240" y="37442"/>
                                </a:lnTo>
                                <a:lnTo>
                                  <a:pt x="29240" y="36297"/>
                                </a:lnTo>
                                <a:lnTo>
                                  <a:pt x="28934" y="34903"/>
                                </a:lnTo>
                                <a:lnTo>
                                  <a:pt x="28245" y="33127"/>
                                </a:lnTo>
                                <a:lnTo>
                                  <a:pt x="21662" y="15609"/>
                                </a:lnTo>
                                <a:lnTo>
                                  <a:pt x="2526" y="22339"/>
                                </a:lnTo>
                                <a:lnTo>
                                  <a:pt x="0" y="15991"/>
                                </a:lnTo>
                                <a:lnTo>
                                  <a:pt x="45467"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79" name="Shape 1479"/>
                        <wps:cNvSpPr/>
                        <wps:spPr>
                          <a:xfrm>
                            <a:off x="1129146" y="1294156"/>
                            <a:ext cx="5549" cy="9009"/>
                          </a:xfrm>
                          <a:custGeom>
                            <a:avLst/>
                            <a:gdLst/>
                            <a:ahLst/>
                            <a:cxnLst/>
                            <a:rect l="0" t="0" r="0" b="0"/>
                            <a:pathLst>
                              <a:path w="5549" h="9009">
                                <a:moveTo>
                                  <a:pt x="5549" y="0"/>
                                </a:moveTo>
                                <a:lnTo>
                                  <a:pt x="5549" y="9009"/>
                                </a:lnTo>
                                <a:lnTo>
                                  <a:pt x="5128" y="8766"/>
                                </a:lnTo>
                                <a:lnTo>
                                  <a:pt x="3291" y="7621"/>
                                </a:lnTo>
                                <a:lnTo>
                                  <a:pt x="1684" y="6484"/>
                                </a:lnTo>
                                <a:lnTo>
                                  <a:pt x="0" y="4958"/>
                                </a:lnTo>
                                <a:lnTo>
                                  <a:pt x="1990" y="3306"/>
                                </a:lnTo>
                                <a:lnTo>
                                  <a:pt x="3827" y="1663"/>
                                </a:lnTo>
                                <a:lnTo>
                                  <a:pt x="5281" y="261"/>
                                </a:lnTo>
                                <a:lnTo>
                                  <a:pt x="5549"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80" name="Shape 1480"/>
                        <wps:cNvSpPr/>
                        <wps:spPr>
                          <a:xfrm>
                            <a:off x="1117511" y="1260153"/>
                            <a:ext cx="17184" cy="27285"/>
                          </a:xfrm>
                          <a:custGeom>
                            <a:avLst/>
                            <a:gdLst/>
                            <a:ahLst/>
                            <a:cxnLst/>
                            <a:rect l="0" t="0" r="0" b="0"/>
                            <a:pathLst>
                              <a:path w="17184" h="27285">
                                <a:moveTo>
                                  <a:pt x="16151" y="0"/>
                                </a:moveTo>
                                <a:lnTo>
                                  <a:pt x="17184" y="0"/>
                                </a:lnTo>
                                <a:lnTo>
                                  <a:pt x="17184" y="4971"/>
                                </a:lnTo>
                                <a:lnTo>
                                  <a:pt x="17070" y="4946"/>
                                </a:lnTo>
                                <a:lnTo>
                                  <a:pt x="16380" y="4821"/>
                                </a:lnTo>
                                <a:lnTo>
                                  <a:pt x="15615" y="4697"/>
                                </a:lnTo>
                                <a:lnTo>
                                  <a:pt x="14926" y="4821"/>
                                </a:lnTo>
                                <a:lnTo>
                                  <a:pt x="14237" y="4946"/>
                                </a:lnTo>
                                <a:lnTo>
                                  <a:pt x="13625" y="5204"/>
                                </a:lnTo>
                                <a:lnTo>
                                  <a:pt x="12247" y="6216"/>
                                </a:lnTo>
                                <a:lnTo>
                                  <a:pt x="11252" y="7236"/>
                                </a:lnTo>
                                <a:lnTo>
                                  <a:pt x="10410" y="8249"/>
                                </a:lnTo>
                                <a:lnTo>
                                  <a:pt x="9874" y="9394"/>
                                </a:lnTo>
                                <a:lnTo>
                                  <a:pt x="9798" y="10150"/>
                                </a:lnTo>
                                <a:lnTo>
                                  <a:pt x="9644" y="11037"/>
                                </a:lnTo>
                                <a:lnTo>
                                  <a:pt x="9644" y="12688"/>
                                </a:lnTo>
                                <a:lnTo>
                                  <a:pt x="9798" y="13577"/>
                                </a:lnTo>
                                <a:lnTo>
                                  <a:pt x="10027" y="14465"/>
                                </a:lnTo>
                                <a:lnTo>
                                  <a:pt x="10333" y="15485"/>
                                </a:lnTo>
                                <a:lnTo>
                                  <a:pt x="10716" y="16373"/>
                                </a:lnTo>
                                <a:lnTo>
                                  <a:pt x="11099" y="16879"/>
                                </a:lnTo>
                                <a:lnTo>
                                  <a:pt x="11481" y="17386"/>
                                </a:lnTo>
                                <a:lnTo>
                                  <a:pt x="11864" y="17767"/>
                                </a:lnTo>
                                <a:lnTo>
                                  <a:pt x="12553" y="18273"/>
                                </a:lnTo>
                                <a:lnTo>
                                  <a:pt x="14008" y="19162"/>
                                </a:lnTo>
                                <a:lnTo>
                                  <a:pt x="15845" y="19924"/>
                                </a:lnTo>
                                <a:lnTo>
                                  <a:pt x="17184" y="20402"/>
                                </a:lnTo>
                                <a:lnTo>
                                  <a:pt x="17184" y="27211"/>
                                </a:lnTo>
                                <a:lnTo>
                                  <a:pt x="16227" y="27285"/>
                                </a:lnTo>
                                <a:lnTo>
                                  <a:pt x="14696" y="27160"/>
                                </a:lnTo>
                                <a:lnTo>
                                  <a:pt x="13089" y="27036"/>
                                </a:lnTo>
                                <a:lnTo>
                                  <a:pt x="11635" y="26654"/>
                                </a:lnTo>
                                <a:lnTo>
                                  <a:pt x="10027" y="26273"/>
                                </a:lnTo>
                                <a:lnTo>
                                  <a:pt x="8420" y="25766"/>
                                </a:lnTo>
                                <a:lnTo>
                                  <a:pt x="7119" y="25253"/>
                                </a:lnTo>
                                <a:lnTo>
                                  <a:pt x="5817" y="24621"/>
                                </a:lnTo>
                                <a:lnTo>
                                  <a:pt x="4745" y="23858"/>
                                </a:lnTo>
                                <a:lnTo>
                                  <a:pt x="3827" y="23095"/>
                                </a:lnTo>
                                <a:lnTo>
                                  <a:pt x="2909" y="22339"/>
                                </a:lnTo>
                                <a:lnTo>
                                  <a:pt x="2220" y="21319"/>
                                </a:lnTo>
                                <a:lnTo>
                                  <a:pt x="1684" y="20431"/>
                                </a:lnTo>
                                <a:lnTo>
                                  <a:pt x="1072" y="18912"/>
                                </a:lnTo>
                                <a:lnTo>
                                  <a:pt x="612" y="17511"/>
                                </a:lnTo>
                                <a:lnTo>
                                  <a:pt x="229" y="16116"/>
                                </a:lnTo>
                                <a:lnTo>
                                  <a:pt x="0" y="14846"/>
                                </a:lnTo>
                                <a:lnTo>
                                  <a:pt x="0" y="12182"/>
                                </a:lnTo>
                                <a:lnTo>
                                  <a:pt x="229" y="10913"/>
                                </a:lnTo>
                                <a:lnTo>
                                  <a:pt x="536" y="9643"/>
                                </a:lnTo>
                                <a:lnTo>
                                  <a:pt x="1072" y="8506"/>
                                </a:lnTo>
                                <a:lnTo>
                                  <a:pt x="1684" y="7361"/>
                                </a:lnTo>
                                <a:lnTo>
                                  <a:pt x="2526" y="6348"/>
                                </a:lnTo>
                                <a:lnTo>
                                  <a:pt x="3444" y="5328"/>
                                </a:lnTo>
                                <a:lnTo>
                                  <a:pt x="4516" y="4440"/>
                                </a:lnTo>
                                <a:lnTo>
                                  <a:pt x="5817" y="3552"/>
                                </a:lnTo>
                                <a:lnTo>
                                  <a:pt x="7272" y="2664"/>
                                </a:lnTo>
                                <a:lnTo>
                                  <a:pt x="8879" y="1901"/>
                                </a:lnTo>
                                <a:lnTo>
                                  <a:pt x="10716" y="1145"/>
                                </a:lnTo>
                                <a:lnTo>
                                  <a:pt x="12553" y="632"/>
                                </a:lnTo>
                                <a:lnTo>
                                  <a:pt x="14237" y="250"/>
                                </a:lnTo>
                                <a:lnTo>
                                  <a:pt x="16151"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81" name="Shape 1481"/>
                        <wps:cNvSpPr/>
                        <wps:spPr>
                          <a:xfrm>
                            <a:off x="1134695" y="1260153"/>
                            <a:ext cx="37928" cy="46579"/>
                          </a:xfrm>
                          <a:custGeom>
                            <a:avLst/>
                            <a:gdLst/>
                            <a:ahLst/>
                            <a:cxnLst/>
                            <a:rect l="0" t="0" r="0" b="0"/>
                            <a:pathLst>
                              <a:path w="37928" h="46579">
                                <a:moveTo>
                                  <a:pt x="0" y="0"/>
                                </a:moveTo>
                                <a:lnTo>
                                  <a:pt x="650" y="0"/>
                                </a:lnTo>
                                <a:lnTo>
                                  <a:pt x="2258" y="125"/>
                                </a:lnTo>
                                <a:lnTo>
                                  <a:pt x="3942" y="507"/>
                                </a:lnTo>
                                <a:lnTo>
                                  <a:pt x="5549" y="1013"/>
                                </a:lnTo>
                                <a:lnTo>
                                  <a:pt x="7157" y="1652"/>
                                </a:lnTo>
                                <a:lnTo>
                                  <a:pt x="8611" y="2408"/>
                                </a:lnTo>
                                <a:lnTo>
                                  <a:pt x="9913" y="3303"/>
                                </a:lnTo>
                                <a:lnTo>
                                  <a:pt x="11214" y="4440"/>
                                </a:lnTo>
                                <a:lnTo>
                                  <a:pt x="12285" y="5585"/>
                                </a:lnTo>
                                <a:lnTo>
                                  <a:pt x="13357" y="6855"/>
                                </a:lnTo>
                                <a:lnTo>
                                  <a:pt x="14275" y="8374"/>
                                </a:lnTo>
                                <a:lnTo>
                                  <a:pt x="15194" y="9900"/>
                                </a:lnTo>
                                <a:lnTo>
                                  <a:pt x="15730" y="11419"/>
                                </a:lnTo>
                                <a:lnTo>
                                  <a:pt x="16113" y="13071"/>
                                </a:lnTo>
                                <a:lnTo>
                                  <a:pt x="16266" y="14722"/>
                                </a:lnTo>
                                <a:lnTo>
                                  <a:pt x="16266" y="16622"/>
                                </a:lnTo>
                                <a:lnTo>
                                  <a:pt x="15959" y="18655"/>
                                </a:lnTo>
                                <a:lnTo>
                                  <a:pt x="15577" y="20813"/>
                                </a:lnTo>
                                <a:lnTo>
                                  <a:pt x="14888" y="23095"/>
                                </a:lnTo>
                                <a:lnTo>
                                  <a:pt x="13969" y="25509"/>
                                </a:lnTo>
                                <a:lnTo>
                                  <a:pt x="13357" y="27542"/>
                                </a:lnTo>
                                <a:lnTo>
                                  <a:pt x="12515" y="29443"/>
                                </a:lnTo>
                                <a:lnTo>
                                  <a:pt x="11597" y="31094"/>
                                </a:lnTo>
                                <a:lnTo>
                                  <a:pt x="10831" y="32745"/>
                                </a:lnTo>
                                <a:lnTo>
                                  <a:pt x="9913" y="34265"/>
                                </a:lnTo>
                                <a:lnTo>
                                  <a:pt x="8994" y="35666"/>
                                </a:lnTo>
                                <a:lnTo>
                                  <a:pt x="8075" y="36936"/>
                                </a:lnTo>
                                <a:lnTo>
                                  <a:pt x="7004" y="38073"/>
                                </a:lnTo>
                                <a:lnTo>
                                  <a:pt x="8458" y="39218"/>
                                </a:lnTo>
                                <a:lnTo>
                                  <a:pt x="9913" y="40106"/>
                                </a:lnTo>
                                <a:lnTo>
                                  <a:pt x="10678" y="40487"/>
                                </a:lnTo>
                                <a:lnTo>
                                  <a:pt x="11520" y="40737"/>
                                </a:lnTo>
                                <a:lnTo>
                                  <a:pt x="12285" y="40994"/>
                                </a:lnTo>
                                <a:lnTo>
                                  <a:pt x="13051" y="41118"/>
                                </a:lnTo>
                                <a:lnTo>
                                  <a:pt x="13893" y="41250"/>
                                </a:lnTo>
                                <a:lnTo>
                                  <a:pt x="15424" y="41250"/>
                                </a:lnTo>
                                <a:lnTo>
                                  <a:pt x="16266" y="41118"/>
                                </a:lnTo>
                                <a:lnTo>
                                  <a:pt x="17950" y="40737"/>
                                </a:lnTo>
                                <a:lnTo>
                                  <a:pt x="19710" y="40106"/>
                                </a:lnTo>
                                <a:lnTo>
                                  <a:pt x="20705" y="39599"/>
                                </a:lnTo>
                                <a:lnTo>
                                  <a:pt x="21777" y="38961"/>
                                </a:lnTo>
                                <a:lnTo>
                                  <a:pt x="22848" y="38329"/>
                                </a:lnTo>
                                <a:lnTo>
                                  <a:pt x="23767" y="37567"/>
                                </a:lnTo>
                                <a:lnTo>
                                  <a:pt x="24685" y="36678"/>
                                </a:lnTo>
                                <a:lnTo>
                                  <a:pt x="25604" y="35791"/>
                                </a:lnTo>
                                <a:lnTo>
                                  <a:pt x="26522" y="34778"/>
                                </a:lnTo>
                                <a:lnTo>
                                  <a:pt x="27365" y="33633"/>
                                </a:lnTo>
                                <a:lnTo>
                                  <a:pt x="28130" y="32488"/>
                                </a:lnTo>
                                <a:lnTo>
                                  <a:pt x="28972" y="31094"/>
                                </a:lnTo>
                                <a:lnTo>
                                  <a:pt x="29738" y="29700"/>
                                </a:lnTo>
                                <a:lnTo>
                                  <a:pt x="30503" y="28173"/>
                                </a:lnTo>
                                <a:lnTo>
                                  <a:pt x="31957" y="24746"/>
                                </a:lnTo>
                                <a:lnTo>
                                  <a:pt x="33412" y="20813"/>
                                </a:lnTo>
                                <a:lnTo>
                                  <a:pt x="37928" y="30206"/>
                                </a:lnTo>
                                <a:lnTo>
                                  <a:pt x="36856" y="32613"/>
                                </a:lnTo>
                                <a:lnTo>
                                  <a:pt x="35708" y="34778"/>
                                </a:lnTo>
                                <a:lnTo>
                                  <a:pt x="34254" y="36803"/>
                                </a:lnTo>
                                <a:lnTo>
                                  <a:pt x="32646" y="38712"/>
                                </a:lnTo>
                                <a:lnTo>
                                  <a:pt x="30809" y="40355"/>
                                </a:lnTo>
                                <a:lnTo>
                                  <a:pt x="28819" y="41882"/>
                                </a:lnTo>
                                <a:lnTo>
                                  <a:pt x="26829" y="43276"/>
                                </a:lnTo>
                                <a:lnTo>
                                  <a:pt x="24609" y="44421"/>
                                </a:lnTo>
                                <a:lnTo>
                                  <a:pt x="22696" y="45052"/>
                                </a:lnTo>
                                <a:lnTo>
                                  <a:pt x="21012" y="45690"/>
                                </a:lnTo>
                                <a:lnTo>
                                  <a:pt x="19174" y="46072"/>
                                </a:lnTo>
                                <a:lnTo>
                                  <a:pt x="17184" y="46321"/>
                                </a:lnTo>
                                <a:lnTo>
                                  <a:pt x="15194" y="46454"/>
                                </a:lnTo>
                                <a:lnTo>
                                  <a:pt x="13204" y="46579"/>
                                </a:lnTo>
                                <a:lnTo>
                                  <a:pt x="11214" y="46454"/>
                                </a:lnTo>
                                <a:lnTo>
                                  <a:pt x="9070" y="46196"/>
                                </a:lnTo>
                                <a:lnTo>
                                  <a:pt x="7157" y="45815"/>
                                </a:lnTo>
                                <a:lnTo>
                                  <a:pt x="5167" y="45309"/>
                                </a:lnTo>
                                <a:lnTo>
                                  <a:pt x="3330" y="44545"/>
                                </a:lnTo>
                                <a:lnTo>
                                  <a:pt x="1339" y="43783"/>
                                </a:lnTo>
                                <a:lnTo>
                                  <a:pt x="0" y="43012"/>
                                </a:lnTo>
                                <a:lnTo>
                                  <a:pt x="0" y="34003"/>
                                </a:lnTo>
                                <a:lnTo>
                                  <a:pt x="1033" y="32995"/>
                                </a:lnTo>
                                <a:lnTo>
                                  <a:pt x="2335" y="31351"/>
                                </a:lnTo>
                                <a:lnTo>
                                  <a:pt x="3559" y="29700"/>
                                </a:lnTo>
                                <a:lnTo>
                                  <a:pt x="4631" y="28049"/>
                                </a:lnTo>
                                <a:lnTo>
                                  <a:pt x="5396" y="26397"/>
                                </a:lnTo>
                                <a:lnTo>
                                  <a:pt x="3789" y="26779"/>
                                </a:lnTo>
                                <a:lnTo>
                                  <a:pt x="2258" y="27036"/>
                                </a:lnTo>
                                <a:lnTo>
                                  <a:pt x="650" y="27160"/>
                                </a:lnTo>
                                <a:lnTo>
                                  <a:pt x="0" y="27211"/>
                                </a:lnTo>
                                <a:lnTo>
                                  <a:pt x="0" y="20402"/>
                                </a:lnTo>
                                <a:lnTo>
                                  <a:pt x="804" y="20688"/>
                                </a:lnTo>
                                <a:lnTo>
                                  <a:pt x="2794" y="21194"/>
                                </a:lnTo>
                                <a:lnTo>
                                  <a:pt x="4784" y="21451"/>
                                </a:lnTo>
                                <a:lnTo>
                                  <a:pt x="6621" y="21451"/>
                                </a:lnTo>
                                <a:lnTo>
                                  <a:pt x="7004" y="19800"/>
                                </a:lnTo>
                                <a:lnTo>
                                  <a:pt x="7233" y="18531"/>
                                </a:lnTo>
                                <a:lnTo>
                                  <a:pt x="7386" y="17511"/>
                                </a:lnTo>
                                <a:lnTo>
                                  <a:pt x="7539" y="16754"/>
                                </a:lnTo>
                                <a:lnTo>
                                  <a:pt x="7539" y="15485"/>
                                </a:lnTo>
                                <a:lnTo>
                                  <a:pt x="7539" y="14215"/>
                                </a:lnTo>
                                <a:lnTo>
                                  <a:pt x="7233" y="13071"/>
                                </a:lnTo>
                                <a:lnTo>
                                  <a:pt x="6851" y="12057"/>
                                </a:lnTo>
                                <a:lnTo>
                                  <a:pt x="5779" y="10150"/>
                                </a:lnTo>
                                <a:lnTo>
                                  <a:pt x="4631" y="8374"/>
                                </a:lnTo>
                                <a:lnTo>
                                  <a:pt x="4095" y="7618"/>
                                </a:lnTo>
                                <a:lnTo>
                                  <a:pt x="3406" y="6979"/>
                                </a:lnTo>
                                <a:lnTo>
                                  <a:pt x="2794" y="6348"/>
                                </a:lnTo>
                                <a:lnTo>
                                  <a:pt x="1952" y="5835"/>
                                </a:lnTo>
                                <a:lnTo>
                                  <a:pt x="1339" y="5460"/>
                                </a:lnTo>
                                <a:lnTo>
                                  <a:pt x="498" y="5079"/>
                                </a:lnTo>
                                <a:lnTo>
                                  <a:pt x="0" y="4971"/>
                                </a:lnTo>
                                <a:lnTo>
                                  <a:pt x="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82" name="Shape 1482"/>
                        <wps:cNvSpPr/>
                        <wps:spPr>
                          <a:xfrm>
                            <a:off x="1143536" y="1242130"/>
                            <a:ext cx="49065" cy="65995"/>
                          </a:xfrm>
                          <a:custGeom>
                            <a:avLst/>
                            <a:gdLst/>
                            <a:ahLst/>
                            <a:cxnLst/>
                            <a:rect l="0" t="0" r="0" b="0"/>
                            <a:pathLst>
                              <a:path w="49065" h="65995">
                                <a:moveTo>
                                  <a:pt x="24035" y="0"/>
                                </a:moveTo>
                                <a:lnTo>
                                  <a:pt x="27403" y="5966"/>
                                </a:lnTo>
                                <a:lnTo>
                                  <a:pt x="18141" y="10663"/>
                                </a:lnTo>
                                <a:lnTo>
                                  <a:pt x="49065" y="65995"/>
                                </a:lnTo>
                                <a:lnTo>
                                  <a:pt x="38578" y="64477"/>
                                </a:lnTo>
                                <a:lnTo>
                                  <a:pt x="10716" y="14596"/>
                                </a:lnTo>
                                <a:lnTo>
                                  <a:pt x="3291" y="18273"/>
                                </a:lnTo>
                                <a:lnTo>
                                  <a:pt x="0" y="12314"/>
                                </a:lnTo>
                                <a:lnTo>
                                  <a:pt x="24035"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83" name="Shape 1483"/>
                        <wps:cNvSpPr/>
                        <wps:spPr>
                          <a:xfrm>
                            <a:off x="1164433" y="1230329"/>
                            <a:ext cx="51667" cy="64851"/>
                          </a:xfrm>
                          <a:custGeom>
                            <a:avLst/>
                            <a:gdLst/>
                            <a:ahLst/>
                            <a:cxnLst/>
                            <a:rect l="0" t="0" r="0" b="0"/>
                            <a:pathLst>
                              <a:path w="51667" h="64851">
                                <a:moveTo>
                                  <a:pt x="23422" y="0"/>
                                </a:moveTo>
                                <a:lnTo>
                                  <a:pt x="27096" y="5835"/>
                                </a:lnTo>
                                <a:lnTo>
                                  <a:pt x="18141" y="11037"/>
                                </a:lnTo>
                                <a:lnTo>
                                  <a:pt x="51667" y="64851"/>
                                </a:lnTo>
                                <a:lnTo>
                                  <a:pt x="41257" y="63839"/>
                                </a:lnTo>
                                <a:lnTo>
                                  <a:pt x="10869" y="15228"/>
                                </a:lnTo>
                                <a:lnTo>
                                  <a:pt x="3674" y="19286"/>
                                </a:lnTo>
                                <a:lnTo>
                                  <a:pt x="0" y="13452"/>
                                </a:lnTo>
                                <a:lnTo>
                                  <a:pt x="23422"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84" name="Shape 1484"/>
                        <wps:cNvSpPr/>
                        <wps:spPr>
                          <a:xfrm>
                            <a:off x="1205920" y="1230454"/>
                            <a:ext cx="34674" cy="29824"/>
                          </a:xfrm>
                          <a:custGeom>
                            <a:avLst/>
                            <a:gdLst/>
                            <a:ahLst/>
                            <a:cxnLst/>
                            <a:rect l="0" t="0" r="0" b="0"/>
                            <a:pathLst>
                              <a:path w="34674" h="29824">
                                <a:moveTo>
                                  <a:pt x="29929" y="0"/>
                                </a:moveTo>
                                <a:lnTo>
                                  <a:pt x="34674" y="6597"/>
                                </a:lnTo>
                                <a:lnTo>
                                  <a:pt x="15385" y="19161"/>
                                </a:lnTo>
                                <a:lnTo>
                                  <a:pt x="18753" y="23857"/>
                                </a:lnTo>
                                <a:lnTo>
                                  <a:pt x="19289" y="24878"/>
                                </a:lnTo>
                                <a:lnTo>
                                  <a:pt x="19825" y="25766"/>
                                </a:lnTo>
                                <a:lnTo>
                                  <a:pt x="20131" y="26529"/>
                                </a:lnTo>
                                <a:lnTo>
                                  <a:pt x="20208" y="27285"/>
                                </a:lnTo>
                                <a:lnTo>
                                  <a:pt x="20208" y="27923"/>
                                </a:lnTo>
                                <a:lnTo>
                                  <a:pt x="20131" y="28430"/>
                                </a:lnTo>
                                <a:lnTo>
                                  <a:pt x="19748" y="28936"/>
                                </a:lnTo>
                                <a:lnTo>
                                  <a:pt x="19289" y="29318"/>
                                </a:lnTo>
                                <a:lnTo>
                                  <a:pt x="18524" y="29699"/>
                                </a:lnTo>
                                <a:lnTo>
                                  <a:pt x="17299" y="29824"/>
                                </a:lnTo>
                                <a:lnTo>
                                  <a:pt x="15998" y="29824"/>
                                </a:lnTo>
                                <a:lnTo>
                                  <a:pt x="14313" y="29575"/>
                                </a:lnTo>
                                <a:lnTo>
                                  <a:pt x="5281" y="26653"/>
                                </a:lnTo>
                                <a:lnTo>
                                  <a:pt x="3751" y="26147"/>
                                </a:lnTo>
                                <a:lnTo>
                                  <a:pt x="2526" y="25509"/>
                                </a:lnTo>
                                <a:lnTo>
                                  <a:pt x="1454" y="24746"/>
                                </a:lnTo>
                                <a:lnTo>
                                  <a:pt x="689" y="23857"/>
                                </a:lnTo>
                                <a:lnTo>
                                  <a:pt x="306" y="22970"/>
                                </a:lnTo>
                                <a:lnTo>
                                  <a:pt x="0" y="22206"/>
                                </a:lnTo>
                                <a:lnTo>
                                  <a:pt x="0" y="21319"/>
                                </a:lnTo>
                                <a:lnTo>
                                  <a:pt x="306" y="20431"/>
                                </a:lnTo>
                                <a:lnTo>
                                  <a:pt x="689" y="19675"/>
                                </a:lnTo>
                                <a:lnTo>
                                  <a:pt x="1378" y="18786"/>
                                </a:lnTo>
                                <a:lnTo>
                                  <a:pt x="2296" y="18024"/>
                                </a:lnTo>
                                <a:lnTo>
                                  <a:pt x="3291" y="17260"/>
                                </a:lnTo>
                                <a:lnTo>
                                  <a:pt x="29929"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85" name="Shape 1485"/>
                        <wps:cNvSpPr/>
                        <wps:spPr>
                          <a:xfrm>
                            <a:off x="1184946" y="1214720"/>
                            <a:ext cx="30771" cy="23095"/>
                          </a:xfrm>
                          <a:custGeom>
                            <a:avLst/>
                            <a:gdLst/>
                            <a:ahLst/>
                            <a:cxnLst/>
                            <a:rect l="0" t="0" r="0" b="0"/>
                            <a:pathLst>
                              <a:path w="30771" h="23095">
                                <a:moveTo>
                                  <a:pt x="26791" y="0"/>
                                </a:moveTo>
                                <a:lnTo>
                                  <a:pt x="30771" y="5710"/>
                                </a:lnTo>
                                <a:lnTo>
                                  <a:pt x="3904" y="23095"/>
                                </a:lnTo>
                                <a:lnTo>
                                  <a:pt x="0" y="17510"/>
                                </a:lnTo>
                                <a:lnTo>
                                  <a:pt x="26791"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86" name="Shape 1486"/>
                        <wps:cNvSpPr/>
                        <wps:spPr>
                          <a:xfrm>
                            <a:off x="1208981" y="1200755"/>
                            <a:ext cx="56949" cy="61681"/>
                          </a:xfrm>
                          <a:custGeom>
                            <a:avLst/>
                            <a:gdLst/>
                            <a:ahLst/>
                            <a:cxnLst/>
                            <a:rect l="0" t="0" r="0" b="0"/>
                            <a:pathLst>
                              <a:path w="56949" h="61681">
                                <a:moveTo>
                                  <a:pt x="21662" y="0"/>
                                </a:moveTo>
                                <a:lnTo>
                                  <a:pt x="26025" y="5459"/>
                                </a:lnTo>
                                <a:lnTo>
                                  <a:pt x="17605" y="11550"/>
                                </a:lnTo>
                                <a:lnTo>
                                  <a:pt x="56949" y="61556"/>
                                </a:lnTo>
                                <a:lnTo>
                                  <a:pt x="46539" y="61681"/>
                                </a:lnTo>
                                <a:lnTo>
                                  <a:pt x="10869" y="16497"/>
                                </a:lnTo>
                                <a:lnTo>
                                  <a:pt x="4210" y="21326"/>
                                </a:lnTo>
                                <a:lnTo>
                                  <a:pt x="0" y="15866"/>
                                </a:lnTo>
                                <a:lnTo>
                                  <a:pt x="21662"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87" name="Shape 1487"/>
                        <wps:cNvSpPr/>
                        <wps:spPr>
                          <a:xfrm>
                            <a:off x="1279326" y="1149737"/>
                            <a:ext cx="16380" cy="23476"/>
                          </a:xfrm>
                          <a:custGeom>
                            <a:avLst/>
                            <a:gdLst/>
                            <a:ahLst/>
                            <a:cxnLst/>
                            <a:rect l="0" t="0" r="0" b="0"/>
                            <a:pathLst>
                              <a:path w="16380" h="23476">
                                <a:moveTo>
                                  <a:pt x="14773" y="0"/>
                                </a:moveTo>
                                <a:lnTo>
                                  <a:pt x="16227" y="125"/>
                                </a:lnTo>
                                <a:lnTo>
                                  <a:pt x="16380" y="152"/>
                                </a:lnTo>
                                <a:lnTo>
                                  <a:pt x="16380" y="7880"/>
                                </a:lnTo>
                                <a:lnTo>
                                  <a:pt x="16074" y="7610"/>
                                </a:lnTo>
                                <a:lnTo>
                                  <a:pt x="15615" y="7360"/>
                                </a:lnTo>
                                <a:lnTo>
                                  <a:pt x="15079" y="7103"/>
                                </a:lnTo>
                                <a:lnTo>
                                  <a:pt x="14390" y="6979"/>
                                </a:lnTo>
                                <a:lnTo>
                                  <a:pt x="13701" y="6979"/>
                                </a:lnTo>
                                <a:lnTo>
                                  <a:pt x="12936" y="7235"/>
                                </a:lnTo>
                                <a:lnTo>
                                  <a:pt x="12171" y="7610"/>
                                </a:lnTo>
                                <a:lnTo>
                                  <a:pt x="11328" y="8248"/>
                                </a:lnTo>
                                <a:lnTo>
                                  <a:pt x="10410" y="9136"/>
                                </a:lnTo>
                                <a:lnTo>
                                  <a:pt x="9874" y="9768"/>
                                </a:lnTo>
                                <a:lnTo>
                                  <a:pt x="9644" y="10530"/>
                                </a:lnTo>
                                <a:lnTo>
                                  <a:pt x="9644" y="11169"/>
                                </a:lnTo>
                                <a:lnTo>
                                  <a:pt x="9874" y="11800"/>
                                </a:lnTo>
                                <a:lnTo>
                                  <a:pt x="10410" y="12439"/>
                                </a:lnTo>
                                <a:lnTo>
                                  <a:pt x="11099" y="13326"/>
                                </a:lnTo>
                                <a:lnTo>
                                  <a:pt x="12017" y="14215"/>
                                </a:lnTo>
                                <a:lnTo>
                                  <a:pt x="13089" y="15227"/>
                                </a:lnTo>
                                <a:lnTo>
                                  <a:pt x="13625" y="15609"/>
                                </a:lnTo>
                                <a:lnTo>
                                  <a:pt x="14161" y="15990"/>
                                </a:lnTo>
                                <a:lnTo>
                                  <a:pt x="14620" y="16115"/>
                                </a:lnTo>
                                <a:lnTo>
                                  <a:pt x="15156" y="16372"/>
                                </a:lnTo>
                                <a:lnTo>
                                  <a:pt x="16380" y="16497"/>
                                </a:lnTo>
                                <a:lnTo>
                                  <a:pt x="16380" y="22836"/>
                                </a:lnTo>
                                <a:lnTo>
                                  <a:pt x="15997" y="22969"/>
                                </a:lnTo>
                                <a:lnTo>
                                  <a:pt x="14390" y="23226"/>
                                </a:lnTo>
                                <a:lnTo>
                                  <a:pt x="12936" y="23476"/>
                                </a:lnTo>
                                <a:lnTo>
                                  <a:pt x="11481" y="23476"/>
                                </a:lnTo>
                                <a:lnTo>
                                  <a:pt x="10180" y="23351"/>
                                </a:lnTo>
                                <a:lnTo>
                                  <a:pt x="8726" y="22969"/>
                                </a:lnTo>
                                <a:lnTo>
                                  <a:pt x="7501" y="22588"/>
                                </a:lnTo>
                                <a:lnTo>
                                  <a:pt x="6353" y="21957"/>
                                </a:lnTo>
                                <a:lnTo>
                                  <a:pt x="5128" y="21318"/>
                                </a:lnTo>
                                <a:lnTo>
                                  <a:pt x="4057" y="20431"/>
                                </a:lnTo>
                                <a:lnTo>
                                  <a:pt x="3062" y="19542"/>
                                </a:lnTo>
                                <a:lnTo>
                                  <a:pt x="2220" y="18530"/>
                                </a:lnTo>
                                <a:lnTo>
                                  <a:pt x="1607" y="17642"/>
                                </a:lnTo>
                                <a:lnTo>
                                  <a:pt x="1072" y="16621"/>
                                </a:lnTo>
                                <a:lnTo>
                                  <a:pt x="536" y="15734"/>
                                </a:lnTo>
                                <a:lnTo>
                                  <a:pt x="229" y="14721"/>
                                </a:lnTo>
                                <a:lnTo>
                                  <a:pt x="153" y="13708"/>
                                </a:lnTo>
                                <a:lnTo>
                                  <a:pt x="0" y="12564"/>
                                </a:lnTo>
                                <a:lnTo>
                                  <a:pt x="0" y="11550"/>
                                </a:lnTo>
                                <a:lnTo>
                                  <a:pt x="229" y="10530"/>
                                </a:lnTo>
                                <a:lnTo>
                                  <a:pt x="536" y="9518"/>
                                </a:lnTo>
                                <a:lnTo>
                                  <a:pt x="765" y="8505"/>
                                </a:lnTo>
                                <a:lnTo>
                                  <a:pt x="1301" y="7610"/>
                                </a:lnTo>
                                <a:lnTo>
                                  <a:pt x="1837" y="6722"/>
                                </a:lnTo>
                                <a:lnTo>
                                  <a:pt x="2602" y="5834"/>
                                </a:lnTo>
                                <a:lnTo>
                                  <a:pt x="3444" y="4821"/>
                                </a:lnTo>
                                <a:lnTo>
                                  <a:pt x="4363" y="3933"/>
                                </a:lnTo>
                                <a:lnTo>
                                  <a:pt x="5511" y="3046"/>
                                </a:lnTo>
                                <a:lnTo>
                                  <a:pt x="6583" y="2282"/>
                                </a:lnTo>
                                <a:lnTo>
                                  <a:pt x="7807" y="1651"/>
                                </a:lnTo>
                                <a:lnTo>
                                  <a:pt x="9109" y="1137"/>
                                </a:lnTo>
                                <a:lnTo>
                                  <a:pt x="10410" y="631"/>
                                </a:lnTo>
                                <a:lnTo>
                                  <a:pt x="11864" y="381"/>
                                </a:lnTo>
                                <a:lnTo>
                                  <a:pt x="13165" y="125"/>
                                </a:lnTo>
                                <a:lnTo>
                                  <a:pt x="14773"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88" name="Shape 1488"/>
                        <wps:cNvSpPr/>
                        <wps:spPr>
                          <a:xfrm>
                            <a:off x="1295706" y="1149889"/>
                            <a:ext cx="41640" cy="30942"/>
                          </a:xfrm>
                          <a:custGeom>
                            <a:avLst/>
                            <a:gdLst/>
                            <a:ahLst/>
                            <a:cxnLst/>
                            <a:rect l="0" t="0" r="0" b="0"/>
                            <a:pathLst>
                              <a:path w="41640" h="30942">
                                <a:moveTo>
                                  <a:pt x="0" y="0"/>
                                </a:moveTo>
                                <a:lnTo>
                                  <a:pt x="1301" y="229"/>
                                </a:lnTo>
                                <a:lnTo>
                                  <a:pt x="2603" y="611"/>
                                </a:lnTo>
                                <a:lnTo>
                                  <a:pt x="3980" y="1117"/>
                                </a:lnTo>
                                <a:lnTo>
                                  <a:pt x="5281" y="1881"/>
                                </a:lnTo>
                                <a:lnTo>
                                  <a:pt x="6583" y="2636"/>
                                </a:lnTo>
                                <a:lnTo>
                                  <a:pt x="7961" y="3781"/>
                                </a:lnTo>
                                <a:lnTo>
                                  <a:pt x="21279" y="15582"/>
                                </a:lnTo>
                                <a:lnTo>
                                  <a:pt x="35287" y="985"/>
                                </a:lnTo>
                                <a:lnTo>
                                  <a:pt x="41640" y="6570"/>
                                </a:lnTo>
                                <a:lnTo>
                                  <a:pt x="27479" y="21166"/>
                                </a:lnTo>
                                <a:lnTo>
                                  <a:pt x="31996" y="25100"/>
                                </a:lnTo>
                                <a:lnTo>
                                  <a:pt x="32378" y="25481"/>
                                </a:lnTo>
                                <a:lnTo>
                                  <a:pt x="32761" y="25863"/>
                                </a:lnTo>
                                <a:lnTo>
                                  <a:pt x="33067" y="26370"/>
                                </a:lnTo>
                                <a:lnTo>
                                  <a:pt x="33067" y="26751"/>
                                </a:lnTo>
                                <a:lnTo>
                                  <a:pt x="33144" y="27132"/>
                                </a:lnTo>
                                <a:lnTo>
                                  <a:pt x="33067" y="27514"/>
                                </a:lnTo>
                                <a:lnTo>
                                  <a:pt x="32761" y="27896"/>
                                </a:lnTo>
                                <a:lnTo>
                                  <a:pt x="32531" y="28402"/>
                                </a:lnTo>
                                <a:lnTo>
                                  <a:pt x="32148" y="28659"/>
                                </a:lnTo>
                                <a:lnTo>
                                  <a:pt x="31690" y="29041"/>
                                </a:lnTo>
                                <a:lnTo>
                                  <a:pt x="31230" y="29290"/>
                                </a:lnTo>
                                <a:lnTo>
                                  <a:pt x="30694" y="29547"/>
                                </a:lnTo>
                                <a:lnTo>
                                  <a:pt x="29470" y="29928"/>
                                </a:lnTo>
                                <a:lnTo>
                                  <a:pt x="28168" y="30303"/>
                                </a:lnTo>
                                <a:lnTo>
                                  <a:pt x="17452" y="30942"/>
                                </a:lnTo>
                                <a:lnTo>
                                  <a:pt x="15692" y="30684"/>
                                </a:lnTo>
                                <a:lnTo>
                                  <a:pt x="14391" y="30435"/>
                                </a:lnTo>
                                <a:lnTo>
                                  <a:pt x="13242" y="29928"/>
                                </a:lnTo>
                                <a:lnTo>
                                  <a:pt x="12324" y="29166"/>
                                </a:lnTo>
                                <a:lnTo>
                                  <a:pt x="11788" y="28784"/>
                                </a:lnTo>
                                <a:lnTo>
                                  <a:pt x="11481" y="28277"/>
                                </a:lnTo>
                                <a:lnTo>
                                  <a:pt x="11252" y="27771"/>
                                </a:lnTo>
                                <a:lnTo>
                                  <a:pt x="11252" y="26751"/>
                                </a:lnTo>
                                <a:lnTo>
                                  <a:pt x="11481" y="26120"/>
                                </a:lnTo>
                                <a:lnTo>
                                  <a:pt x="11788" y="25613"/>
                                </a:lnTo>
                                <a:lnTo>
                                  <a:pt x="12171" y="25100"/>
                                </a:lnTo>
                                <a:lnTo>
                                  <a:pt x="15615" y="21548"/>
                                </a:lnTo>
                                <a:lnTo>
                                  <a:pt x="10333" y="16983"/>
                                </a:lnTo>
                                <a:lnTo>
                                  <a:pt x="8879" y="18121"/>
                                </a:lnTo>
                                <a:lnTo>
                                  <a:pt x="7272" y="19265"/>
                                </a:lnTo>
                                <a:lnTo>
                                  <a:pt x="5664" y="20154"/>
                                </a:lnTo>
                                <a:lnTo>
                                  <a:pt x="4210" y="21041"/>
                                </a:lnTo>
                                <a:lnTo>
                                  <a:pt x="2603" y="21672"/>
                                </a:lnTo>
                                <a:lnTo>
                                  <a:pt x="1072" y="22311"/>
                                </a:lnTo>
                                <a:lnTo>
                                  <a:pt x="0" y="22684"/>
                                </a:lnTo>
                                <a:lnTo>
                                  <a:pt x="0" y="16345"/>
                                </a:lnTo>
                                <a:lnTo>
                                  <a:pt x="1301" y="16220"/>
                                </a:lnTo>
                                <a:lnTo>
                                  <a:pt x="2756" y="15839"/>
                                </a:lnTo>
                                <a:lnTo>
                                  <a:pt x="4057" y="15332"/>
                                </a:lnTo>
                                <a:lnTo>
                                  <a:pt x="5435" y="14694"/>
                                </a:lnTo>
                                <a:lnTo>
                                  <a:pt x="6736" y="13681"/>
                                </a:lnTo>
                                <a:lnTo>
                                  <a:pt x="0" y="7728"/>
                                </a:lnTo>
                                <a:lnTo>
                                  <a:pt x="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89" name="Shape 1489"/>
                        <wps:cNvSpPr/>
                        <wps:spPr>
                          <a:xfrm>
                            <a:off x="1297543" y="1133364"/>
                            <a:ext cx="10869" cy="10406"/>
                          </a:xfrm>
                          <a:custGeom>
                            <a:avLst/>
                            <a:gdLst/>
                            <a:ahLst/>
                            <a:cxnLst/>
                            <a:rect l="0" t="0" r="0" b="0"/>
                            <a:pathLst>
                              <a:path w="10869" h="10406">
                                <a:moveTo>
                                  <a:pt x="5588" y="0"/>
                                </a:moveTo>
                                <a:lnTo>
                                  <a:pt x="10869" y="4697"/>
                                </a:lnTo>
                                <a:lnTo>
                                  <a:pt x="5281" y="10406"/>
                                </a:lnTo>
                                <a:lnTo>
                                  <a:pt x="0" y="5834"/>
                                </a:lnTo>
                                <a:lnTo>
                                  <a:pt x="5588"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90" name="Shape 1490"/>
                        <wps:cNvSpPr/>
                        <wps:spPr>
                          <a:xfrm>
                            <a:off x="1299687" y="1116354"/>
                            <a:ext cx="66747" cy="54320"/>
                          </a:xfrm>
                          <a:custGeom>
                            <a:avLst/>
                            <a:gdLst/>
                            <a:ahLst/>
                            <a:cxnLst/>
                            <a:rect l="0" t="0" r="0" b="0"/>
                            <a:pathLst>
                              <a:path w="66747" h="54320">
                                <a:moveTo>
                                  <a:pt x="17299" y="0"/>
                                </a:moveTo>
                                <a:lnTo>
                                  <a:pt x="22887" y="4314"/>
                                </a:lnTo>
                                <a:lnTo>
                                  <a:pt x="16227" y="12189"/>
                                </a:lnTo>
                                <a:lnTo>
                                  <a:pt x="66747" y="51781"/>
                                </a:lnTo>
                                <a:lnTo>
                                  <a:pt x="56566" y="54320"/>
                                </a:lnTo>
                                <a:lnTo>
                                  <a:pt x="10793" y="18405"/>
                                </a:lnTo>
                                <a:lnTo>
                                  <a:pt x="5511" y="24628"/>
                                </a:lnTo>
                                <a:lnTo>
                                  <a:pt x="0" y="20313"/>
                                </a:lnTo>
                                <a:lnTo>
                                  <a:pt x="17299"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91" name="Shape 1491"/>
                        <wps:cNvSpPr/>
                        <wps:spPr>
                          <a:xfrm>
                            <a:off x="1346991" y="1162682"/>
                            <a:ext cx="40951" cy="41756"/>
                          </a:xfrm>
                          <a:custGeom>
                            <a:avLst/>
                            <a:gdLst/>
                            <a:ahLst/>
                            <a:cxnLst/>
                            <a:rect l="0" t="0" r="0" b="0"/>
                            <a:pathLst>
                              <a:path w="40951" h="41756">
                                <a:moveTo>
                                  <a:pt x="25948" y="0"/>
                                </a:moveTo>
                                <a:lnTo>
                                  <a:pt x="27479" y="0"/>
                                </a:lnTo>
                                <a:lnTo>
                                  <a:pt x="28934" y="125"/>
                                </a:lnTo>
                                <a:lnTo>
                                  <a:pt x="30388" y="381"/>
                                </a:lnTo>
                                <a:lnTo>
                                  <a:pt x="31766" y="764"/>
                                </a:lnTo>
                                <a:lnTo>
                                  <a:pt x="33067" y="1137"/>
                                </a:lnTo>
                                <a:lnTo>
                                  <a:pt x="34368" y="1651"/>
                                </a:lnTo>
                                <a:lnTo>
                                  <a:pt x="35440" y="2282"/>
                                </a:lnTo>
                                <a:lnTo>
                                  <a:pt x="36588" y="3046"/>
                                </a:lnTo>
                                <a:lnTo>
                                  <a:pt x="37813" y="4058"/>
                                </a:lnTo>
                                <a:lnTo>
                                  <a:pt x="38884" y="5203"/>
                                </a:lnTo>
                                <a:lnTo>
                                  <a:pt x="39650" y="6472"/>
                                </a:lnTo>
                                <a:lnTo>
                                  <a:pt x="40339" y="7742"/>
                                </a:lnTo>
                                <a:lnTo>
                                  <a:pt x="40722" y="9261"/>
                                </a:lnTo>
                                <a:lnTo>
                                  <a:pt x="40951" y="10788"/>
                                </a:lnTo>
                                <a:lnTo>
                                  <a:pt x="40951" y="12439"/>
                                </a:lnTo>
                                <a:lnTo>
                                  <a:pt x="40875" y="14215"/>
                                </a:lnTo>
                                <a:lnTo>
                                  <a:pt x="40568" y="15866"/>
                                </a:lnTo>
                                <a:lnTo>
                                  <a:pt x="40186" y="17385"/>
                                </a:lnTo>
                                <a:lnTo>
                                  <a:pt x="39497" y="19036"/>
                                </a:lnTo>
                                <a:lnTo>
                                  <a:pt x="38884" y="20688"/>
                                </a:lnTo>
                                <a:lnTo>
                                  <a:pt x="38043" y="22339"/>
                                </a:lnTo>
                                <a:lnTo>
                                  <a:pt x="37124" y="23857"/>
                                </a:lnTo>
                                <a:lnTo>
                                  <a:pt x="36129" y="25509"/>
                                </a:lnTo>
                                <a:lnTo>
                                  <a:pt x="34904" y="27036"/>
                                </a:lnTo>
                                <a:lnTo>
                                  <a:pt x="33603" y="28555"/>
                                </a:lnTo>
                                <a:lnTo>
                                  <a:pt x="32149" y="29949"/>
                                </a:lnTo>
                                <a:lnTo>
                                  <a:pt x="30388" y="31351"/>
                                </a:lnTo>
                                <a:lnTo>
                                  <a:pt x="28398" y="32613"/>
                                </a:lnTo>
                                <a:lnTo>
                                  <a:pt x="26408" y="33882"/>
                                </a:lnTo>
                                <a:lnTo>
                                  <a:pt x="24035" y="35027"/>
                                </a:lnTo>
                                <a:lnTo>
                                  <a:pt x="21586" y="36172"/>
                                </a:lnTo>
                                <a:lnTo>
                                  <a:pt x="18906" y="37185"/>
                                </a:lnTo>
                                <a:lnTo>
                                  <a:pt x="14926" y="38579"/>
                                </a:lnTo>
                                <a:lnTo>
                                  <a:pt x="10563" y="39724"/>
                                </a:lnTo>
                                <a:lnTo>
                                  <a:pt x="5971" y="40736"/>
                                </a:lnTo>
                                <a:lnTo>
                                  <a:pt x="919" y="41756"/>
                                </a:lnTo>
                                <a:lnTo>
                                  <a:pt x="0" y="36554"/>
                                </a:lnTo>
                                <a:lnTo>
                                  <a:pt x="2220" y="36297"/>
                                </a:lnTo>
                                <a:lnTo>
                                  <a:pt x="4363" y="35915"/>
                                </a:lnTo>
                                <a:lnTo>
                                  <a:pt x="6506" y="35409"/>
                                </a:lnTo>
                                <a:lnTo>
                                  <a:pt x="8573" y="34770"/>
                                </a:lnTo>
                                <a:lnTo>
                                  <a:pt x="10716" y="34139"/>
                                </a:lnTo>
                                <a:lnTo>
                                  <a:pt x="12706" y="33251"/>
                                </a:lnTo>
                                <a:lnTo>
                                  <a:pt x="14849" y="32363"/>
                                </a:lnTo>
                                <a:lnTo>
                                  <a:pt x="16763" y="31351"/>
                                </a:lnTo>
                                <a:lnTo>
                                  <a:pt x="18677" y="30331"/>
                                </a:lnTo>
                                <a:lnTo>
                                  <a:pt x="20514" y="29318"/>
                                </a:lnTo>
                                <a:lnTo>
                                  <a:pt x="22198" y="28173"/>
                                </a:lnTo>
                                <a:lnTo>
                                  <a:pt x="23805" y="26903"/>
                                </a:lnTo>
                                <a:lnTo>
                                  <a:pt x="25260" y="25766"/>
                                </a:lnTo>
                                <a:lnTo>
                                  <a:pt x="26561" y="24496"/>
                                </a:lnTo>
                                <a:lnTo>
                                  <a:pt x="27786" y="23351"/>
                                </a:lnTo>
                                <a:lnTo>
                                  <a:pt x="28934" y="21957"/>
                                </a:lnTo>
                                <a:lnTo>
                                  <a:pt x="29623" y="21069"/>
                                </a:lnTo>
                                <a:lnTo>
                                  <a:pt x="30312" y="20049"/>
                                </a:lnTo>
                                <a:lnTo>
                                  <a:pt x="30771" y="19161"/>
                                </a:lnTo>
                                <a:lnTo>
                                  <a:pt x="31307" y="18273"/>
                                </a:lnTo>
                                <a:lnTo>
                                  <a:pt x="31766" y="17385"/>
                                </a:lnTo>
                                <a:lnTo>
                                  <a:pt x="31995" y="16497"/>
                                </a:lnTo>
                                <a:lnTo>
                                  <a:pt x="32225" y="15609"/>
                                </a:lnTo>
                                <a:lnTo>
                                  <a:pt x="32378" y="14722"/>
                                </a:lnTo>
                                <a:lnTo>
                                  <a:pt x="32378" y="13195"/>
                                </a:lnTo>
                                <a:lnTo>
                                  <a:pt x="32149" y="12439"/>
                                </a:lnTo>
                                <a:lnTo>
                                  <a:pt x="31843" y="11801"/>
                                </a:lnTo>
                                <a:lnTo>
                                  <a:pt x="31460" y="11169"/>
                                </a:lnTo>
                                <a:lnTo>
                                  <a:pt x="30924" y="10531"/>
                                </a:lnTo>
                                <a:lnTo>
                                  <a:pt x="30388" y="9900"/>
                                </a:lnTo>
                                <a:lnTo>
                                  <a:pt x="29623" y="9261"/>
                                </a:lnTo>
                                <a:lnTo>
                                  <a:pt x="28015" y="8248"/>
                                </a:lnTo>
                                <a:lnTo>
                                  <a:pt x="26714" y="7361"/>
                                </a:lnTo>
                                <a:lnTo>
                                  <a:pt x="25413" y="6722"/>
                                </a:lnTo>
                                <a:lnTo>
                                  <a:pt x="24341" y="6472"/>
                                </a:lnTo>
                                <a:lnTo>
                                  <a:pt x="23423" y="6348"/>
                                </a:lnTo>
                                <a:lnTo>
                                  <a:pt x="22580" y="6472"/>
                                </a:lnTo>
                                <a:lnTo>
                                  <a:pt x="21968" y="6855"/>
                                </a:lnTo>
                                <a:lnTo>
                                  <a:pt x="21279" y="7361"/>
                                </a:lnTo>
                                <a:lnTo>
                                  <a:pt x="20897" y="8124"/>
                                </a:lnTo>
                                <a:lnTo>
                                  <a:pt x="20591" y="9137"/>
                                </a:lnTo>
                                <a:lnTo>
                                  <a:pt x="20361" y="10406"/>
                                </a:lnTo>
                                <a:lnTo>
                                  <a:pt x="20361" y="11800"/>
                                </a:lnTo>
                                <a:lnTo>
                                  <a:pt x="20514" y="13452"/>
                                </a:lnTo>
                                <a:lnTo>
                                  <a:pt x="20591" y="14846"/>
                                </a:lnTo>
                                <a:lnTo>
                                  <a:pt x="20591" y="16497"/>
                                </a:lnTo>
                                <a:lnTo>
                                  <a:pt x="10716" y="19036"/>
                                </a:lnTo>
                                <a:lnTo>
                                  <a:pt x="10180" y="17510"/>
                                </a:lnTo>
                                <a:lnTo>
                                  <a:pt x="9797" y="15866"/>
                                </a:lnTo>
                                <a:lnTo>
                                  <a:pt x="9645" y="14339"/>
                                </a:lnTo>
                                <a:lnTo>
                                  <a:pt x="9797" y="12820"/>
                                </a:lnTo>
                                <a:lnTo>
                                  <a:pt x="10180" y="11294"/>
                                </a:lnTo>
                                <a:lnTo>
                                  <a:pt x="10716" y="9768"/>
                                </a:lnTo>
                                <a:lnTo>
                                  <a:pt x="11635" y="8248"/>
                                </a:lnTo>
                                <a:lnTo>
                                  <a:pt x="12706" y="6855"/>
                                </a:lnTo>
                                <a:lnTo>
                                  <a:pt x="14008" y="5203"/>
                                </a:lnTo>
                                <a:lnTo>
                                  <a:pt x="15462" y="3934"/>
                                </a:lnTo>
                                <a:lnTo>
                                  <a:pt x="16916" y="2789"/>
                                </a:lnTo>
                                <a:lnTo>
                                  <a:pt x="18677" y="1776"/>
                                </a:lnTo>
                                <a:lnTo>
                                  <a:pt x="20361" y="1012"/>
                                </a:lnTo>
                                <a:lnTo>
                                  <a:pt x="22045" y="506"/>
                                </a:lnTo>
                                <a:lnTo>
                                  <a:pt x="23958" y="125"/>
                                </a:lnTo>
                                <a:lnTo>
                                  <a:pt x="25948"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92" name="Shape 1492"/>
                        <wps:cNvSpPr/>
                        <wps:spPr>
                          <a:xfrm>
                            <a:off x="1342475" y="1096811"/>
                            <a:ext cx="39421" cy="37317"/>
                          </a:xfrm>
                          <a:custGeom>
                            <a:avLst/>
                            <a:gdLst/>
                            <a:ahLst/>
                            <a:cxnLst/>
                            <a:rect l="0" t="0" r="0" b="0"/>
                            <a:pathLst>
                              <a:path w="39421" h="37317">
                                <a:moveTo>
                                  <a:pt x="22275" y="0"/>
                                </a:moveTo>
                                <a:lnTo>
                                  <a:pt x="25260" y="0"/>
                                </a:lnTo>
                                <a:lnTo>
                                  <a:pt x="29470" y="3046"/>
                                </a:lnTo>
                                <a:lnTo>
                                  <a:pt x="26484" y="4190"/>
                                </a:lnTo>
                                <a:lnTo>
                                  <a:pt x="23729" y="5203"/>
                                </a:lnTo>
                                <a:lnTo>
                                  <a:pt x="21279" y="6348"/>
                                </a:lnTo>
                                <a:lnTo>
                                  <a:pt x="19213" y="7361"/>
                                </a:lnTo>
                                <a:lnTo>
                                  <a:pt x="16917" y="8755"/>
                                </a:lnTo>
                                <a:lnTo>
                                  <a:pt x="15003" y="10282"/>
                                </a:lnTo>
                                <a:lnTo>
                                  <a:pt x="14008" y="11044"/>
                                </a:lnTo>
                                <a:lnTo>
                                  <a:pt x="13243" y="11933"/>
                                </a:lnTo>
                                <a:lnTo>
                                  <a:pt x="12477" y="12696"/>
                                </a:lnTo>
                                <a:lnTo>
                                  <a:pt x="11788" y="13584"/>
                                </a:lnTo>
                                <a:lnTo>
                                  <a:pt x="11252" y="14472"/>
                                </a:lnTo>
                                <a:lnTo>
                                  <a:pt x="10716" y="15360"/>
                                </a:lnTo>
                                <a:lnTo>
                                  <a:pt x="10334" y="16248"/>
                                </a:lnTo>
                                <a:lnTo>
                                  <a:pt x="9951" y="17260"/>
                                </a:lnTo>
                                <a:lnTo>
                                  <a:pt x="9645" y="18149"/>
                                </a:lnTo>
                                <a:lnTo>
                                  <a:pt x="9568" y="19293"/>
                                </a:lnTo>
                                <a:lnTo>
                                  <a:pt x="9568" y="21575"/>
                                </a:lnTo>
                                <a:lnTo>
                                  <a:pt x="9645" y="22720"/>
                                </a:lnTo>
                                <a:lnTo>
                                  <a:pt x="9798" y="23733"/>
                                </a:lnTo>
                                <a:lnTo>
                                  <a:pt x="10181" y="24746"/>
                                </a:lnTo>
                                <a:lnTo>
                                  <a:pt x="10640" y="25766"/>
                                </a:lnTo>
                                <a:lnTo>
                                  <a:pt x="11099" y="26529"/>
                                </a:lnTo>
                                <a:lnTo>
                                  <a:pt x="11788" y="27417"/>
                                </a:lnTo>
                                <a:lnTo>
                                  <a:pt x="12553" y="28173"/>
                                </a:lnTo>
                                <a:lnTo>
                                  <a:pt x="13549" y="28811"/>
                                </a:lnTo>
                                <a:lnTo>
                                  <a:pt x="14544" y="29574"/>
                                </a:lnTo>
                                <a:lnTo>
                                  <a:pt x="15615" y="30206"/>
                                </a:lnTo>
                                <a:lnTo>
                                  <a:pt x="16687" y="30712"/>
                                </a:lnTo>
                                <a:lnTo>
                                  <a:pt x="17759" y="31218"/>
                                </a:lnTo>
                                <a:lnTo>
                                  <a:pt x="18677" y="31476"/>
                                </a:lnTo>
                                <a:lnTo>
                                  <a:pt x="19749" y="31732"/>
                                </a:lnTo>
                                <a:lnTo>
                                  <a:pt x="22275" y="31732"/>
                                </a:lnTo>
                                <a:lnTo>
                                  <a:pt x="23040" y="31476"/>
                                </a:lnTo>
                                <a:lnTo>
                                  <a:pt x="23729" y="31218"/>
                                </a:lnTo>
                                <a:lnTo>
                                  <a:pt x="24342" y="30844"/>
                                </a:lnTo>
                                <a:lnTo>
                                  <a:pt x="25107" y="30462"/>
                                </a:lnTo>
                                <a:lnTo>
                                  <a:pt x="25643" y="29956"/>
                                </a:lnTo>
                                <a:lnTo>
                                  <a:pt x="26332" y="29318"/>
                                </a:lnTo>
                                <a:lnTo>
                                  <a:pt x="26867" y="28554"/>
                                </a:lnTo>
                                <a:lnTo>
                                  <a:pt x="27633" y="27542"/>
                                </a:lnTo>
                                <a:lnTo>
                                  <a:pt x="28169" y="26397"/>
                                </a:lnTo>
                                <a:lnTo>
                                  <a:pt x="28704" y="25127"/>
                                </a:lnTo>
                                <a:lnTo>
                                  <a:pt x="29240" y="23857"/>
                                </a:lnTo>
                                <a:lnTo>
                                  <a:pt x="29623" y="22339"/>
                                </a:lnTo>
                                <a:lnTo>
                                  <a:pt x="29929" y="20812"/>
                                </a:lnTo>
                                <a:lnTo>
                                  <a:pt x="30159" y="19169"/>
                                </a:lnTo>
                                <a:lnTo>
                                  <a:pt x="30465" y="17518"/>
                                </a:lnTo>
                                <a:lnTo>
                                  <a:pt x="30542" y="13833"/>
                                </a:lnTo>
                                <a:lnTo>
                                  <a:pt x="30465" y="10282"/>
                                </a:lnTo>
                                <a:lnTo>
                                  <a:pt x="30159" y="6597"/>
                                </a:lnTo>
                                <a:lnTo>
                                  <a:pt x="29470" y="3046"/>
                                </a:lnTo>
                                <a:lnTo>
                                  <a:pt x="39038" y="9643"/>
                                </a:lnTo>
                                <a:lnTo>
                                  <a:pt x="39267" y="12314"/>
                                </a:lnTo>
                                <a:lnTo>
                                  <a:pt x="39421" y="14978"/>
                                </a:lnTo>
                                <a:lnTo>
                                  <a:pt x="39191" y="17642"/>
                                </a:lnTo>
                                <a:lnTo>
                                  <a:pt x="38732" y="20431"/>
                                </a:lnTo>
                                <a:lnTo>
                                  <a:pt x="38502" y="21700"/>
                                </a:lnTo>
                                <a:lnTo>
                                  <a:pt x="38119" y="22970"/>
                                </a:lnTo>
                                <a:lnTo>
                                  <a:pt x="37736" y="24240"/>
                                </a:lnTo>
                                <a:lnTo>
                                  <a:pt x="37278" y="25384"/>
                                </a:lnTo>
                                <a:lnTo>
                                  <a:pt x="36742" y="26529"/>
                                </a:lnTo>
                                <a:lnTo>
                                  <a:pt x="36282" y="27667"/>
                                </a:lnTo>
                                <a:lnTo>
                                  <a:pt x="35594" y="28687"/>
                                </a:lnTo>
                                <a:lnTo>
                                  <a:pt x="34904" y="29575"/>
                                </a:lnTo>
                                <a:lnTo>
                                  <a:pt x="33756" y="30969"/>
                                </a:lnTo>
                                <a:lnTo>
                                  <a:pt x="32532" y="32238"/>
                                </a:lnTo>
                                <a:lnTo>
                                  <a:pt x="31077" y="33251"/>
                                </a:lnTo>
                                <a:lnTo>
                                  <a:pt x="29470" y="34271"/>
                                </a:lnTo>
                                <a:lnTo>
                                  <a:pt x="27939" y="35159"/>
                                </a:lnTo>
                                <a:lnTo>
                                  <a:pt x="26102" y="35790"/>
                                </a:lnTo>
                                <a:lnTo>
                                  <a:pt x="24188" y="36429"/>
                                </a:lnTo>
                                <a:lnTo>
                                  <a:pt x="22122" y="36935"/>
                                </a:lnTo>
                                <a:lnTo>
                                  <a:pt x="19978" y="37185"/>
                                </a:lnTo>
                                <a:lnTo>
                                  <a:pt x="17759" y="37317"/>
                                </a:lnTo>
                                <a:lnTo>
                                  <a:pt x="15768" y="37317"/>
                                </a:lnTo>
                                <a:lnTo>
                                  <a:pt x="13625" y="36935"/>
                                </a:lnTo>
                                <a:lnTo>
                                  <a:pt x="11635" y="36554"/>
                                </a:lnTo>
                                <a:lnTo>
                                  <a:pt x="9798" y="35790"/>
                                </a:lnTo>
                                <a:lnTo>
                                  <a:pt x="7961" y="34903"/>
                                </a:lnTo>
                                <a:lnTo>
                                  <a:pt x="6124" y="33758"/>
                                </a:lnTo>
                                <a:lnTo>
                                  <a:pt x="4899" y="32869"/>
                                </a:lnTo>
                                <a:lnTo>
                                  <a:pt x="3827" y="31857"/>
                                </a:lnTo>
                                <a:lnTo>
                                  <a:pt x="2909" y="30844"/>
                                </a:lnTo>
                                <a:lnTo>
                                  <a:pt x="2143" y="29699"/>
                                </a:lnTo>
                                <a:lnTo>
                                  <a:pt x="1455" y="28429"/>
                                </a:lnTo>
                                <a:lnTo>
                                  <a:pt x="842" y="27160"/>
                                </a:lnTo>
                                <a:lnTo>
                                  <a:pt x="460" y="25766"/>
                                </a:lnTo>
                                <a:lnTo>
                                  <a:pt x="153" y="24240"/>
                                </a:lnTo>
                                <a:lnTo>
                                  <a:pt x="0" y="22845"/>
                                </a:lnTo>
                                <a:lnTo>
                                  <a:pt x="0" y="21326"/>
                                </a:lnTo>
                                <a:lnTo>
                                  <a:pt x="153" y="19800"/>
                                </a:lnTo>
                                <a:lnTo>
                                  <a:pt x="307" y="18405"/>
                                </a:lnTo>
                                <a:lnTo>
                                  <a:pt x="689" y="16879"/>
                                </a:lnTo>
                                <a:lnTo>
                                  <a:pt x="1072" y="15360"/>
                                </a:lnTo>
                                <a:lnTo>
                                  <a:pt x="1761" y="13958"/>
                                </a:lnTo>
                                <a:lnTo>
                                  <a:pt x="2373" y="12439"/>
                                </a:lnTo>
                                <a:lnTo>
                                  <a:pt x="3215" y="10913"/>
                                </a:lnTo>
                                <a:lnTo>
                                  <a:pt x="4134" y="9393"/>
                                </a:lnTo>
                                <a:lnTo>
                                  <a:pt x="5052" y="8248"/>
                                </a:lnTo>
                                <a:lnTo>
                                  <a:pt x="6124" y="7236"/>
                                </a:lnTo>
                                <a:lnTo>
                                  <a:pt x="7195" y="6223"/>
                                </a:lnTo>
                                <a:lnTo>
                                  <a:pt x="8191" y="5203"/>
                                </a:lnTo>
                                <a:lnTo>
                                  <a:pt x="9415" y="4440"/>
                                </a:lnTo>
                                <a:lnTo>
                                  <a:pt x="10716" y="3552"/>
                                </a:lnTo>
                                <a:lnTo>
                                  <a:pt x="12094" y="2796"/>
                                </a:lnTo>
                                <a:lnTo>
                                  <a:pt x="13395" y="2157"/>
                                </a:lnTo>
                                <a:lnTo>
                                  <a:pt x="14850" y="1526"/>
                                </a:lnTo>
                                <a:lnTo>
                                  <a:pt x="16304" y="1012"/>
                                </a:lnTo>
                                <a:lnTo>
                                  <a:pt x="17912" y="639"/>
                                </a:lnTo>
                                <a:lnTo>
                                  <a:pt x="19366" y="381"/>
                                </a:lnTo>
                                <a:lnTo>
                                  <a:pt x="20820" y="125"/>
                                </a:lnTo>
                                <a:lnTo>
                                  <a:pt x="22275"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93" name="Shape 1493"/>
                        <wps:cNvSpPr/>
                        <wps:spPr>
                          <a:xfrm>
                            <a:off x="1316832" y="1085898"/>
                            <a:ext cx="29010" cy="34903"/>
                          </a:xfrm>
                          <a:custGeom>
                            <a:avLst/>
                            <a:gdLst/>
                            <a:ahLst/>
                            <a:cxnLst/>
                            <a:rect l="0" t="0" r="0" b="0"/>
                            <a:pathLst>
                              <a:path w="29010" h="34903">
                                <a:moveTo>
                                  <a:pt x="23193" y="0"/>
                                </a:moveTo>
                                <a:lnTo>
                                  <a:pt x="29010" y="4059"/>
                                </a:lnTo>
                                <a:lnTo>
                                  <a:pt x="5817" y="34903"/>
                                </a:lnTo>
                                <a:lnTo>
                                  <a:pt x="0" y="30969"/>
                                </a:lnTo>
                                <a:lnTo>
                                  <a:pt x="23193"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94" name="Shape 1494"/>
                        <wps:cNvSpPr/>
                        <wps:spPr>
                          <a:xfrm>
                            <a:off x="1338035" y="1066223"/>
                            <a:ext cx="70191" cy="49499"/>
                          </a:xfrm>
                          <a:custGeom>
                            <a:avLst/>
                            <a:gdLst/>
                            <a:ahLst/>
                            <a:cxnLst/>
                            <a:rect l="0" t="0" r="0" b="0"/>
                            <a:pathLst>
                              <a:path w="70191" h="49499">
                                <a:moveTo>
                                  <a:pt x="14620" y="0"/>
                                </a:moveTo>
                                <a:lnTo>
                                  <a:pt x="20744" y="3684"/>
                                </a:lnTo>
                                <a:lnTo>
                                  <a:pt x="15079" y="12182"/>
                                </a:lnTo>
                                <a:lnTo>
                                  <a:pt x="70191" y="45815"/>
                                </a:lnTo>
                                <a:lnTo>
                                  <a:pt x="60241" y="49499"/>
                                </a:lnTo>
                                <a:lnTo>
                                  <a:pt x="10563" y="19036"/>
                                </a:lnTo>
                                <a:lnTo>
                                  <a:pt x="6047" y="25766"/>
                                </a:lnTo>
                                <a:lnTo>
                                  <a:pt x="0" y="22082"/>
                                </a:lnTo>
                                <a:lnTo>
                                  <a:pt x="1462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95" name="Shape 1495"/>
                        <wps:cNvSpPr/>
                        <wps:spPr>
                          <a:xfrm>
                            <a:off x="1378834" y="1045676"/>
                            <a:ext cx="24341" cy="34637"/>
                          </a:xfrm>
                          <a:custGeom>
                            <a:avLst/>
                            <a:gdLst/>
                            <a:ahLst/>
                            <a:cxnLst/>
                            <a:rect l="0" t="0" r="0" b="0"/>
                            <a:pathLst>
                              <a:path w="24341" h="34637">
                                <a:moveTo>
                                  <a:pt x="17222" y="0"/>
                                </a:moveTo>
                                <a:lnTo>
                                  <a:pt x="24341" y="4051"/>
                                </a:lnTo>
                                <a:lnTo>
                                  <a:pt x="13012" y="23468"/>
                                </a:lnTo>
                                <a:lnTo>
                                  <a:pt x="18141" y="26257"/>
                                </a:lnTo>
                                <a:lnTo>
                                  <a:pt x="19212" y="26895"/>
                                </a:lnTo>
                                <a:lnTo>
                                  <a:pt x="19978" y="27402"/>
                                </a:lnTo>
                                <a:lnTo>
                                  <a:pt x="20667" y="28040"/>
                                </a:lnTo>
                                <a:lnTo>
                                  <a:pt x="21049" y="28671"/>
                                </a:lnTo>
                                <a:lnTo>
                                  <a:pt x="21279" y="29178"/>
                                </a:lnTo>
                                <a:lnTo>
                                  <a:pt x="21432" y="29816"/>
                                </a:lnTo>
                                <a:lnTo>
                                  <a:pt x="21279" y="30323"/>
                                </a:lnTo>
                                <a:lnTo>
                                  <a:pt x="21203" y="30829"/>
                                </a:lnTo>
                                <a:lnTo>
                                  <a:pt x="20514" y="31592"/>
                                </a:lnTo>
                                <a:lnTo>
                                  <a:pt x="19595" y="32224"/>
                                </a:lnTo>
                                <a:lnTo>
                                  <a:pt x="18371" y="32730"/>
                                </a:lnTo>
                                <a:lnTo>
                                  <a:pt x="16840" y="33244"/>
                                </a:lnTo>
                                <a:lnTo>
                                  <a:pt x="7425" y="34513"/>
                                </a:lnTo>
                                <a:lnTo>
                                  <a:pt x="5741" y="34637"/>
                                </a:lnTo>
                                <a:lnTo>
                                  <a:pt x="4286" y="34637"/>
                                </a:lnTo>
                                <a:lnTo>
                                  <a:pt x="3062" y="34381"/>
                                </a:lnTo>
                                <a:lnTo>
                                  <a:pt x="1990" y="33875"/>
                                </a:lnTo>
                                <a:lnTo>
                                  <a:pt x="1225" y="33369"/>
                                </a:lnTo>
                                <a:lnTo>
                                  <a:pt x="536" y="32730"/>
                                </a:lnTo>
                                <a:lnTo>
                                  <a:pt x="153" y="31974"/>
                                </a:lnTo>
                                <a:lnTo>
                                  <a:pt x="0" y="31086"/>
                                </a:lnTo>
                                <a:lnTo>
                                  <a:pt x="0" y="30066"/>
                                </a:lnTo>
                                <a:lnTo>
                                  <a:pt x="306" y="29053"/>
                                </a:lnTo>
                                <a:lnTo>
                                  <a:pt x="689" y="28040"/>
                                </a:lnTo>
                                <a:lnTo>
                                  <a:pt x="1225" y="26770"/>
                                </a:lnTo>
                                <a:lnTo>
                                  <a:pt x="17222"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96" name="Shape 1496"/>
                        <wps:cNvSpPr/>
                        <wps:spPr>
                          <a:xfrm>
                            <a:off x="1351125" y="1042006"/>
                            <a:ext cx="22198" cy="30308"/>
                          </a:xfrm>
                          <a:custGeom>
                            <a:avLst/>
                            <a:gdLst/>
                            <a:ahLst/>
                            <a:cxnLst/>
                            <a:rect l="0" t="0" r="0" b="0"/>
                            <a:pathLst>
                              <a:path w="22198" h="30308">
                                <a:moveTo>
                                  <a:pt x="15997" y="0"/>
                                </a:moveTo>
                                <a:lnTo>
                                  <a:pt x="22198" y="3302"/>
                                </a:lnTo>
                                <a:lnTo>
                                  <a:pt x="6200" y="30308"/>
                                </a:lnTo>
                                <a:lnTo>
                                  <a:pt x="0" y="27013"/>
                                </a:lnTo>
                                <a:lnTo>
                                  <a:pt x="15997"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97" name="Shape 1497"/>
                        <wps:cNvSpPr/>
                        <wps:spPr>
                          <a:xfrm>
                            <a:off x="1365668" y="1021018"/>
                            <a:ext cx="72182" cy="45081"/>
                          </a:xfrm>
                          <a:custGeom>
                            <a:avLst/>
                            <a:gdLst/>
                            <a:ahLst/>
                            <a:cxnLst/>
                            <a:rect l="0" t="0" r="0" b="0"/>
                            <a:pathLst>
                              <a:path w="72182" h="45081">
                                <a:moveTo>
                                  <a:pt x="12247" y="0"/>
                                </a:moveTo>
                                <a:lnTo>
                                  <a:pt x="18600" y="3229"/>
                                </a:lnTo>
                                <a:lnTo>
                                  <a:pt x="14008" y="12109"/>
                                </a:lnTo>
                                <a:lnTo>
                                  <a:pt x="72182" y="40509"/>
                                </a:lnTo>
                                <a:lnTo>
                                  <a:pt x="62766" y="45081"/>
                                </a:lnTo>
                                <a:lnTo>
                                  <a:pt x="10180" y="19448"/>
                                </a:lnTo>
                                <a:lnTo>
                                  <a:pt x="6277" y="26566"/>
                                </a:lnTo>
                                <a:lnTo>
                                  <a:pt x="0" y="23410"/>
                                </a:lnTo>
                                <a:lnTo>
                                  <a:pt x="12247"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98" name="Shape 1498"/>
                        <wps:cNvSpPr/>
                        <wps:spPr>
                          <a:xfrm>
                            <a:off x="1330075" y="1031291"/>
                            <a:ext cx="43324" cy="19579"/>
                          </a:xfrm>
                          <a:custGeom>
                            <a:avLst/>
                            <a:gdLst/>
                            <a:ahLst/>
                            <a:cxnLst/>
                            <a:rect l="0" t="0" r="0" b="0"/>
                            <a:pathLst>
                              <a:path w="43324" h="19579">
                                <a:moveTo>
                                  <a:pt x="43324" y="0"/>
                                </a:moveTo>
                                <a:lnTo>
                                  <a:pt x="41258" y="4476"/>
                                </a:lnTo>
                                <a:lnTo>
                                  <a:pt x="35593" y="5358"/>
                                </a:lnTo>
                                <a:lnTo>
                                  <a:pt x="30924" y="6091"/>
                                </a:lnTo>
                                <a:lnTo>
                                  <a:pt x="27250" y="6899"/>
                                </a:lnTo>
                                <a:lnTo>
                                  <a:pt x="24494" y="7486"/>
                                </a:lnTo>
                                <a:lnTo>
                                  <a:pt x="22504" y="8000"/>
                                </a:lnTo>
                                <a:lnTo>
                                  <a:pt x="20744" y="8660"/>
                                </a:lnTo>
                                <a:lnTo>
                                  <a:pt x="19136" y="9320"/>
                                </a:lnTo>
                                <a:lnTo>
                                  <a:pt x="17682" y="9907"/>
                                </a:lnTo>
                                <a:lnTo>
                                  <a:pt x="16687" y="10568"/>
                                </a:lnTo>
                                <a:lnTo>
                                  <a:pt x="15615" y="11228"/>
                                </a:lnTo>
                                <a:lnTo>
                                  <a:pt x="14926" y="11962"/>
                                </a:lnTo>
                                <a:lnTo>
                                  <a:pt x="14391" y="12696"/>
                                </a:lnTo>
                                <a:lnTo>
                                  <a:pt x="11864" y="19448"/>
                                </a:lnTo>
                                <a:lnTo>
                                  <a:pt x="229" y="19579"/>
                                </a:lnTo>
                                <a:lnTo>
                                  <a:pt x="153" y="18559"/>
                                </a:lnTo>
                                <a:lnTo>
                                  <a:pt x="0" y="17833"/>
                                </a:lnTo>
                                <a:lnTo>
                                  <a:pt x="153" y="16659"/>
                                </a:lnTo>
                                <a:lnTo>
                                  <a:pt x="229" y="15632"/>
                                </a:lnTo>
                                <a:lnTo>
                                  <a:pt x="536" y="14605"/>
                                </a:lnTo>
                                <a:lnTo>
                                  <a:pt x="919" y="13723"/>
                                </a:lnTo>
                                <a:lnTo>
                                  <a:pt x="1608" y="12476"/>
                                </a:lnTo>
                                <a:lnTo>
                                  <a:pt x="2679" y="11302"/>
                                </a:lnTo>
                                <a:lnTo>
                                  <a:pt x="3827" y="10054"/>
                                </a:lnTo>
                                <a:lnTo>
                                  <a:pt x="5435" y="9027"/>
                                </a:lnTo>
                                <a:lnTo>
                                  <a:pt x="7272" y="7926"/>
                                </a:lnTo>
                                <a:lnTo>
                                  <a:pt x="9262" y="6899"/>
                                </a:lnTo>
                                <a:lnTo>
                                  <a:pt x="11482" y="6018"/>
                                </a:lnTo>
                                <a:lnTo>
                                  <a:pt x="14161" y="4990"/>
                                </a:lnTo>
                                <a:lnTo>
                                  <a:pt x="16916" y="4183"/>
                                </a:lnTo>
                                <a:lnTo>
                                  <a:pt x="19978" y="3449"/>
                                </a:lnTo>
                                <a:lnTo>
                                  <a:pt x="23270" y="2715"/>
                                </a:lnTo>
                                <a:lnTo>
                                  <a:pt x="26714" y="2055"/>
                                </a:lnTo>
                                <a:lnTo>
                                  <a:pt x="30542" y="1394"/>
                                </a:lnTo>
                                <a:lnTo>
                                  <a:pt x="34675" y="954"/>
                                </a:lnTo>
                                <a:lnTo>
                                  <a:pt x="38884" y="441"/>
                                </a:lnTo>
                                <a:lnTo>
                                  <a:pt x="43324"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499" name="Shape 1499"/>
                        <wps:cNvSpPr/>
                        <wps:spPr>
                          <a:xfrm>
                            <a:off x="1378298" y="971703"/>
                            <a:ext cx="27479" cy="52544"/>
                          </a:xfrm>
                          <a:custGeom>
                            <a:avLst/>
                            <a:gdLst/>
                            <a:ahLst/>
                            <a:cxnLst/>
                            <a:rect l="0" t="0" r="0" b="0"/>
                            <a:pathLst>
                              <a:path w="27479" h="52544">
                                <a:moveTo>
                                  <a:pt x="21739" y="0"/>
                                </a:moveTo>
                                <a:lnTo>
                                  <a:pt x="27479" y="2175"/>
                                </a:lnTo>
                                <a:lnTo>
                                  <a:pt x="27479" y="4436"/>
                                </a:lnTo>
                                <a:lnTo>
                                  <a:pt x="22274" y="16438"/>
                                </a:lnTo>
                                <a:lnTo>
                                  <a:pt x="24111" y="15925"/>
                                </a:lnTo>
                                <a:lnTo>
                                  <a:pt x="26102" y="15557"/>
                                </a:lnTo>
                                <a:lnTo>
                                  <a:pt x="27479" y="15392"/>
                                </a:lnTo>
                                <a:lnTo>
                                  <a:pt x="27479" y="22621"/>
                                </a:lnTo>
                                <a:lnTo>
                                  <a:pt x="26714" y="22529"/>
                                </a:lnTo>
                                <a:lnTo>
                                  <a:pt x="25566" y="22456"/>
                                </a:lnTo>
                                <a:lnTo>
                                  <a:pt x="24341" y="22309"/>
                                </a:lnTo>
                                <a:lnTo>
                                  <a:pt x="23270" y="22309"/>
                                </a:lnTo>
                                <a:lnTo>
                                  <a:pt x="22122" y="22529"/>
                                </a:lnTo>
                                <a:lnTo>
                                  <a:pt x="20897" y="22823"/>
                                </a:lnTo>
                                <a:lnTo>
                                  <a:pt x="19825" y="23189"/>
                                </a:lnTo>
                                <a:lnTo>
                                  <a:pt x="18907" y="23703"/>
                                </a:lnTo>
                                <a:lnTo>
                                  <a:pt x="18141" y="24364"/>
                                </a:lnTo>
                                <a:lnTo>
                                  <a:pt x="17376" y="24951"/>
                                </a:lnTo>
                                <a:lnTo>
                                  <a:pt x="16840" y="25832"/>
                                </a:lnTo>
                                <a:lnTo>
                                  <a:pt x="16304" y="26859"/>
                                </a:lnTo>
                                <a:lnTo>
                                  <a:pt x="16151" y="27373"/>
                                </a:lnTo>
                                <a:lnTo>
                                  <a:pt x="15998" y="27886"/>
                                </a:lnTo>
                                <a:lnTo>
                                  <a:pt x="15921" y="28547"/>
                                </a:lnTo>
                                <a:lnTo>
                                  <a:pt x="15998" y="29060"/>
                                </a:lnTo>
                                <a:lnTo>
                                  <a:pt x="15998" y="29648"/>
                                </a:lnTo>
                                <a:lnTo>
                                  <a:pt x="16304" y="30308"/>
                                </a:lnTo>
                                <a:lnTo>
                                  <a:pt x="16533" y="30969"/>
                                </a:lnTo>
                                <a:lnTo>
                                  <a:pt x="16840" y="31555"/>
                                </a:lnTo>
                                <a:lnTo>
                                  <a:pt x="17376" y="32216"/>
                                </a:lnTo>
                                <a:lnTo>
                                  <a:pt x="17911" y="32730"/>
                                </a:lnTo>
                                <a:lnTo>
                                  <a:pt x="18524" y="33317"/>
                                </a:lnTo>
                                <a:lnTo>
                                  <a:pt x="19213" y="33977"/>
                                </a:lnTo>
                                <a:lnTo>
                                  <a:pt x="19978" y="34491"/>
                                </a:lnTo>
                                <a:lnTo>
                                  <a:pt x="20897" y="35005"/>
                                </a:lnTo>
                                <a:lnTo>
                                  <a:pt x="21815" y="35371"/>
                                </a:lnTo>
                                <a:lnTo>
                                  <a:pt x="22887" y="35885"/>
                                </a:lnTo>
                                <a:lnTo>
                                  <a:pt x="23729" y="36106"/>
                                </a:lnTo>
                                <a:lnTo>
                                  <a:pt x="24647" y="36252"/>
                                </a:lnTo>
                                <a:lnTo>
                                  <a:pt x="25642" y="36252"/>
                                </a:lnTo>
                                <a:lnTo>
                                  <a:pt x="26714" y="36106"/>
                                </a:lnTo>
                                <a:lnTo>
                                  <a:pt x="27479" y="35876"/>
                                </a:lnTo>
                                <a:lnTo>
                                  <a:pt x="27479" y="43860"/>
                                </a:lnTo>
                                <a:lnTo>
                                  <a:pt x="27403" y="43884"/>
                                </a:lnTo>
                                <a:lnTo>
                                  <a:pt x="25948" y="44031"/>
                                </a:lnTo>
                                <a:lnTo>
                                  <a:pt x="24341" y="44252"/>
                                </a:lnTo>
                                <a:lnTo>
                                  <a:pt x="22734" y="44252"/>
                                </a:lnTo>
                                <a:lnTo>
                                  <a:pt x="21050" y="44104"/>
                                </a:lnTo>
                                <a:lnTo>
                                  <a:pt x="19213" y="43738"/>
                                </a:lnTo>
                                <a:lnTo>
                                  <a:pt x="17605" y="43371"/>
                                </a:lnTo>
                                <a:lnTo>
                                  <a:pt x="15921" y="42711"/>
                                </a:lnTo>
                                <a:lnTo>
                                  <a:pt x="14696" y="42197"/>
                                </a:lnTo>
                                <a:lnTo>
                                  <a:pt x="13625" y="41609"/>
                                </a:lnTo>
                                <a:lnTo>
                                  <a:pt x="12707" y="40949"/>
                                </a:lnTo>
                                <a:lnTo>
                                  <a:pt x="11941" y="40215"/>
                                </a:lnTo>
                                <a:lnTo>
                                  <a:pt x="6659" y="52544"/>
                                </a:lnTo>
                                <a:lnTo>
                                  <a:pt x="0" y="49829"/>
                                </a:lnTo>
                                <a:lnTo>
                                  <a:pt x="21739"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500" name="Shape 1500"/>
                        <wps:cNvSpPr/>
                        <wps:spPr>
                          <a:xfrm>
                            <a:off x="1405777" y="987040"/>
                            <a:ext cx="55725" cy="43518"/>
                          </a:xfrm>
                          <a:custGeom>
                            <a:avLst/>
                            <a:gdLst/>
                            <a:ahLst/>
                            <a:cxnLst/>
                            <a:rect l="0" t="0" r="0" b="0"/>
                            <a:pathLst>
                              <a:path w="55725" h="43518">
                                <a:moveTo>
                                  <a:pt x="459" y="0"/>
                                </a:moveTo>
                                <a:lnTo>
                                  <a:pt x="2449" y="0"/>
                                </a:lnTo>
                                <a:lnTo>
                                  <a:pt x="4287" y="147"/>
                                </a:lnTo>
                                <a:lnTo>
                                  <a:pt x="6277" y="514"/>
                                </a:lnTo>
                                <a:lnTo>
                                  <a:pt x="8267" y="1028"/>
                                </a:lnTo>
                                <a:lnTo>
                                  <a:pt x="10257" y="1762"/>
                                </a:lnTo>
                                <a:lnTo>
                                  <a:pt x="12247" y="2642"/>
                                </a:lnTo>
                                <a:lnTo>
                                  <a:pt x="14161" y="3670"/>
                                </a:lnTo>
                                <a:lnTo>
                                  <a:pt x="16075" y="4844"/>
                                </a:lnTo>
                                <a:lnTo>
                                  <a:pt x="17911" y="6238"/>
                                </a:lnTo>
                                <a:lnTo>
                                  <a:pt x="19519" y="7632"/>
                                </a:lnTo>
                                <a:lnTo>
                                  <a:pt x="21050" y="9247"/>
                                </a:lnTo>
                                <a:lnTo>
                                  <a:pt x="22657" y="10935"/>
                                </a:lnTo>
                                <a:lnTo>
                                  <a:pt x="24112" y="12843"/>
                                </a:lnTo>
                                <a:lnTo>
                                  <a:pt x="25336" y="14824"/>
                                </a:lnTo>
                                <a:lnTo>
                                  <a:pt x="26331" y="16732"/>
                                </a:lnTo>
                                <a:lnTo>
                                  <a:pt x="27250" y="18787"/>
                                </a:lnTo>
                                <a:lnTo>
                                  <a:pt x="27939" y="20769"/>
                                </a:lnTo>
                                <a:lnTo>
                                  <a:pt x="28475" y="22823"/>
                                </a:lnTo>
                                <a:lnTo>
                                  <a:pt x="28704" y="24878"/>
                                </a:lnTo>
                                <a:lnTo>
                                  <a:pt x="28858" y="26860"/>
                                </a:lnTo>
                                <a:lnTo>
                                  <a:pt x="28858" y="29061"/>
                                </a:lnTo>
                                <a:lnTo>
                                  <a:pt x="53581" y="22970"/>
                                </a:lnTo>
                                <a:lnTo>
                                  <a:pt x="55725" y="29208"/>
                                </a:lnTo>
                                <a:lnTo>
                                  <a:pt x="28092" y="35519"/>
                                </a:lnTo>
                                <a:lnTo>
                                  <a:pt x="27786" y="36179"/>
                                </a:lnTo>
                                <a:lnTo>
                                  <a:pt x="27403" y="37207"/>
                                </a:lnTo>
                                <a:lnTo>
                                  <a:pt x="26867" y="38161"/>
                                </a:lnTo>
                                <a:lnTo>
                                  <a:pt x="26102" y="39115"/>
                                </a:lnTo>
                                <a:lnTo>
                                  <a:pt x="25336" y="39995"/>
                                </a:lnTo>
                                <a:lnTo>
                                  <a:pt x="24341" y="40876"/>
                                </a:lnTo>
                                <a:lnTo>
                                  <a:pt x="23346" y="41610"/>
                                </a:lnTo>
                                <a:lnTo>
                                  <a:pt x="22122" y="42270"/>
                                </a:lnTo>
                                <a:lnTo>
                                  <a:pt x="20820" y="42784"/>
                                </a:lnTo>
                                <a:lnTo>
                                  <a:pt x="19519" y="43298"/>
                                </a:lnTo>
                                <a:lnTo>
                                  <a:pt x="18447" y="43518"/>
                                </a:lnTo>
                                <a:lnTo>
                                  <a:pt x="17376" y="43371"/>
                                </a:lnTo>
                                <a:lnTo>
                                  <a:pt x="16151" y="43151"/>
                                </a:lnTo>
                                <a:lnTo>
                                  <a:pt x="14697" y="42638"/>
                                </a:lnTo>
                                <a:lnTo>
                                  <a:pt x="13549" y="42124"/>
                                </a:lnTo>
                                <a:lnTo>
                                  <a:pt x="12630" y="41610"/>
                                </a:lnTo>
                                <a:lnTo>
                                  <a:pt x="11712" y="40876"/>
                                </a:lnTo>
                                <a:lnTo>
                                  <a:pt x="10869" y="40215"/>
                                </a:lnTo>
                                <a:lnTo>
                                  <a:pt x="10333" y="39335"/>
                                </a:lnTo>
                                <a:lnTo>
                                  <a:pt x="10104" y="38602"/>
                                </a:lnTo>
                                <a:lnTo>
                                  <a:pt x="10104" y="37794"/>
                                </a:lnTo>
                                <a:lnTo>
                                  <a:pt x="10333" y="37061"/>
                                </a:lnTo>
                                <a:lnTo>
                                  <a:pt x="10869" y="35886"/>
                                </a:lnTo>
                                <a:lnTo>
                                  <a:pt x="11712" y="34858"/>
                                </a:lnTo>
                                <a:lnTo>
                                  <a:pt x="12477" y="33978"/>
                                </a:lnTo>
                                <a:lnTo>
                                  <a:pt x="13395" y="33244"/>
                                </a:lnTo>
                                <a:lnTo>
                                  <a:pt x="14161" y="32731"/>
                                </a:lnTo>
                                <a:lnTo>
                                  <a:pt x="15156" y="32363"/>
                                </a:lnTo>
                                <a:lnTo>
                                  <a:pt x="16075" y="31850"/>
                                </a:lnTo>
                                <a:lnTo>
                                  <a:pt x="16993" y="31556"/>
                                </a:lnTo>
                                <a:lnTo>
                                  <a:pt x="17911" y="31336"/>
                                </a:lnTo>
                                <a:lnTo>
                                  <a:pt x="18983" y="31116"/>
                                </a:lnTo>
                                <a:lnTo>
                                  <a:pt x="19978" y="30969"/>
                                </a:lnTo>
                                <a:lnTo>
                                  <a:pt x="21203" y="30822"/>
                                </a:lnTo>
                                <a:lnTo>
                                  <a:pt x="21586" y="30162"/>
                                </a:lnTo>
                                <a:lnTo>
                                  <a:pt x="21892" y="29575"/>
                                </a:lnTo>
                                <a:lnTo>
                                  <a:pt x="21968" y="28767"/>
                                </a:lnTo>
                                <a:lnTo>
                                  <a:pt x="22122" y="27887"/>
                                </a:lnTo>
                                <a:lnTo>
                                  <a:pt x="22122" y="27153"/>
                                </a:lnTo>
                                <a:lnTo>
                                  <a:pt x="21968" y="26126"/>
                                </a:lnTo>
                                <a:lnTo>
                                  <a:pt x="21739" y="25245"/>
                                </a:lnTo>
                                <a:lnTo>
                                  <a:pt x="21433" y="24071"/>
                                </a:lnTo>
                                <a:lnTo>
                                  <a:pt x="20514" y="21943"/>
                                </a:lnTo>
                                <a:lnTo>
                                  <a:pt x="19519" y="19888"/>
                                </a:lnTo>
                                <a:lnTo>
                                  <a:pt x="18141" y="18127"/>
                                </a:lnTo>
                                <a:lnTo>
                                  <a:pt x="16610" y="16366"/>
                                </a:lnTo>
                                <a:lnTo>
                                  <a:pt x="15385" y="17759"/>
                                </a:lnTo>
                                <a:lnTo>
                                  <a:pt x="14084" y="19300"/>
                                </a:lnTo>
                                <a:lnTo>
                                  <a:pt x="12630" y="20695"/>
                                </a:lnTo>
                                <a:lnTo>
                                  <a:pt x="11023" y="22089"/>
                                </a:lnTo>
                                <a:lnTo>
                                  <a:pt x="8650" y="23998"/>
                                </a:lnTo>
                                <a:lnTo>
                                  <a:pt x="6124" y="25612"/>
                                </a:lnTo>
                                <a:lnTo>
                                  <a:pt x="3598" y="27006"/>
                                </a:lnTo>
                                <a:lnTo>
                                  <a:pt x="1072" y="28180"/>
                                </a:lnTo>
                                <a:lnTo>
                                  <a:pt x="0" y="28523"/>
                                </a:lnTo>
                                <a:lnTo>
                                  <a:pt x="0" y="20539"/>
                                </a:lnTo>
                                <a:lnTo>
                                  <a:pt x="459" y="20402"/>
                                </a:lnTo>
                                <a:lnTo>
                                  <a:pt x="1761" y="20034"/>
                                </a:lnTo>
                                <a:lnTo>
                                  <a:pt x="3062" y="19374"/>
                                </a:lnTo>
                                <a:lnTo>
                                  <a:pt x="4440" y="18787"/>
                                </a:lnTo>
                                <a:lnTo>
                                  <a:pt x="5741" y="17980"/>
                                </a:lnTo>
                                <a:lnTo>
                                  <a:pt x="6889" y="17246"/>
                                </a:lnTo>
                                <a:lnTo>
                                  <a:pt x="7884" y="16512"/>
                                </a:lnTo>
                                <a:lnTo>
                                  <a:pt x="8879" y="15632"/>
                                </a:lnTo>
                                <a:lnTo>
                                  <a:pt x="9721" y="14824"/>
                                </a:lnTo>
                                <a:lnTo>
                                  <a:pt x="10487" y="14091"/>
                                </a:lnTo>
                                <a:lnTo>
                                  <a:pt x="11023" y="13210"/>
                                </a:lnTo>
                                <a:lnTo>
                                  <a:pt x="11558" y="12329"/>
                                </a:lnTo>
                                <a:lnTo>
                                  <a:pt x="10104" y="11302"/>
                                </a:lnTo>
                                <a:lnTo>
                                  <a:pt x="8650" y="10421"/>
                                </a:lnTo>
                                <a:lnTo>
                                  <a:pt x="7042" y="9614"/>
                                </a:lnTo>
                                <a:lnTo>
                                  <a:pt x="5435" y="9027"/>
                                </a:lnTo>
                                <a:lnTo>
                                  <a:pt x="2832" y="8000"/>
                                </a:lnTo>
                                <a:lnTo>
                                  <a:pt x="459" y="7339"/>
                                </a:lnTo>
                                <a:lnTo>
                                  <a:pt x="0" y="7284"/>
                                </a:lnTo>
                                <a:lnTo>
                                  <a:pt x="0" y="55"/>
                                </a:lnTo>
                                <a:lnTo>
                                  <a:pt x="459"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501" name="Shape 1501"/>
                        <wps:cNvSpPr/>
                        <wps:spPr>
                          <a:xfrm>
                            <a:off x="1405777" y="973878"/>
                            <a:ext cx="842" cy="2261"/>
                          </a:xfrm>
                          <a:custGeom>
                            <a:avLst/>
                            <a:gdLst/>
                            <a:ahLst/>
                            <a:cxnLst/>
                            <a:rect l="0" t="0" r="0" b="0"/>
                            <a:pathLst>
                              <a:path w="842" h="2261">
                                <a:moveTo>
                                  <a:pt x="0" y="0"/>
                                </a:moveTo>
                                <a:lnTo>
                                  <a:pt x="842" y="319"/>
                                </a:lnTo>
                                <a:lnTo>
                                  <a:pt x="0" y="2261"/>
                                </a:lnTo>
                                <a:lnTo>
                                  <a:pt x="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502" name="Shape 1502"/>
                        <wps:cNvSpPr/>
                        <wps:spPr>
                          <a:xfrm>
                            <a:off x="1421928" y="942494"/>
                            <a:ext cx="37736" cy="38675"/>
                          </a:xfrm>
                          <a:custGeom>
                            <a:avLst/>
                            <a:gdLst/>
                            <a:ahLst/>
                            <a:cxnLst/>
                            <a:rect l="0" t="0" r="0" b="0"/>
                            <a:pathLst>
                              <a:path w="37736" h="38675">
                                <a:moveTo>
                                  <a:pt x="18294" y="0"/>
                                </a:moveTo>
                                <a:lnTo>
                                  <a:pt x="23193" y="1615"/>
                                </a:lnTo>
                                <a:lnTo>
                                  <a:pt x="20667" y="3523"/>
                                </a:lnTo>
                                <a:lnTo>
                                  <a:pt x="18371" y="5431"/>
                                </a:lnTo>
                                <a:lnTo>
                                  <a:pt x="16457" y="7119"/>
                                </a:lnTo>
                                <a:lnTo>
                                  <a:pt x="14850" y="8734"/>
                                </a:lnTo>
                                <a:lnTo>
                                  <a:pt x="13089" y="10788"/>
                                </a:lnTo>
                                <a:lnTo>
                                  <a:pt x="11635" y="12770"/>
                                </a:lnTo>
                                <a:lnTo>
                                  <a:pt x="11023" y="13797"/>
                                </a:lnTo>
                                <a:lnTo>
                                  <a:pt x="10487" y="14677"/>
                                </a:lnTo>
                                <a:lnTo>
                                  <a:pt x="10104" y="15704"/>
                                </a:lnTo>
                                <a:lnTo>
                                  <a:pt x="9645" y="16732"/>
                                </a:lnTo>
                                <a:lnTo>
                                  <a:pt x="9415" y="17759"/>
                                </a:lnTo>
                                <a:lnTo>
                                  <a:pt x="9185" y="18787"/>
                                </a:lnTo>
                                <a:lnTo>
                                  <a:pt x="9032" y="19814"/>
                                </a:lnTo>
                                <a:lnTo>
                                  <a:pt x="9032" y="20769"/>
                                </a:lnTo>
                                <a:lnTo>
                                  <a:pt x="9185" y="21796"/>
                                </a:lnTo>
                                <a:lnTo>
                                  <a:pt x="9262" y="22823"/>
                                </a:lnTo>
                                <a:lnTo>
                                  <a:pt x="9568" y="23998"/>
                                </a:lnTo>
                                <a:lnTo>
                                  <a:pt x="9951" y="25025"/>
                                </a:lnTo>
                                <a:lnTo>
                                  <a:pt x="10333" y="26126"/>
                                </a:lnTo>
                                <a:lnTo>
                                  <a:pt x="11023" y="27006"/>
                                </a:lnTo>
                                <a:lnTo>
                                  <a:pt x="11558" y="27887"/>
                                </a:lnTo>
                                <a:lnTo>
                                  <a:pt x="12324" y="28694"/>
                                </a:lnTo>
                                <a:lnTo>
                                  <a:pt x="13089" y="29428"/>
                                </a:lnTo>
                                <a:lnTo>
                                  <a:pt x="13931" y="29942"/>
                                </a:lnTo>
                                <a:lnTo>
                                  <a:pt x="15003" y="30456"/>
                                </a:lnTo>
                                <a:lnTo>
                                  <a:pt x="15998" y="30969"/>
                                </a:lnTo>
                                <a:lnTo>
                                  <a:pt x="17376" y="31336"/>
                                </a:lnTo>
                                <a:lnTo>
                                  <a:pt x="18524" y="31556"/>
                                </a:lnTo>
                                <a:lnTo>
                                  <a:pt x="19748" y="31703"/>
                                </a:lnTo>
                                <a:lnTo>
                                  <a:pt x="20744" y="31850"/>
                                </a:lnTo>
                                <a:lnTo>
                                  <a:pt x="21815" y="31996"/>
                                </a:lnTo>
                                <a:lnTo>
                                  <a:pt x="22734" y="31850"/>
                                </a:lnTo>
                                <a:lnTo>
                                  <a:pt x="23652" y="31703"/>
                                </a:lnTo>
                                <a:lnTo>
                                  <a:pt x="24494" y="31336"/>
                                </a:lnTo>
                                <a:lnTo>
                                  <a:pt x="25107" y="31116"/>
                                </a:lnTo>
                                <a:lnTo>
                                  <a:pt x="25949" y="30676"/>
                                </a:lnTo>
                                <a:lnTo>
                                  <a:pt x="26484" y="30162"/>
                                </a:lnTo>
                                <a:lnTo>
                                  <a:pt x="27097" y="29721"/>
                                </a:lnTo>
                                <a:lnTo>
                                  <a:pt x="27556" y="29061"/>
                                </a:lnTo>
                                <a:lnTo>
                                  <a:pt x="28015" y="28401"/>
                                </a:lnTo>
                                <a:lnTo>
                                  <a:pt x="28475" y="27667"/>
                                </a:lnTo>
                                <a:lnTo>
                                  <a:pt x="28704" y="26786"/>
                                </a:lnTo>
                                <a:lnTo>
                                  <a:pt x="29087" y="25612"/>
                                </a:lnTo>
                                <a:lnTo>
                                  <a:pt x="29240" y="24364"/>
                                </a:lnTo>
                                <a:lnTo>
                                  <a:pt x="29393" y="22970"/>
                                </a:lnTo>
                                <a:lnTo>
                                  <a:pt x="29470" y="21575"/>
                                </a:lnTo>
                                <a:lnTo>
                                  <a:pt x="29393" y="20034"/>
                                </a:lnTo>
                                <a:lnTo>
                                  <a:pt x="29240" y="18493"/>
                                </a:lnTo>
                                <a:lnTo>
                                  <a:pt x="29011" y="16879"/>
                                </a:lnTo>
                                <a:lnTo>
                                  <a:pt x="28551" y="15191"/>
                                </a:lnTo>
                                <a:lnTo>
                                  <a:pt x="27632" y="11669"/>
                                </a:lnTo>
                                <a:lnTo>
                                  <a:pt x="26331" y="8220"/>
                                </a:lnTo>
                                <a:lnTo>
                                  <a:pt x="25030" y="4918"/>
                                </a:lnTo>
                                <a:lnTo>
                                  <a:pt x="23270" y="1615"/>
                                </a:lnTo>
                                <a:lnTo>
                                  <a:pt x="34368" y="5211"/>
                                </a:lnTo>
                                <a:lnTo>
                                  <a:pt x="35440" y="7632"/>
                                </a:lnTo>
                                <a:lnTo>
                                  <a:pt x="36359" y="10127"/>
                                </a:lnTo>
                                <a:lnTo>
                                  <a:pt x="37047" y="12770"/>
                                </a:lnTo>
                                <a:lnTo>
                                  <a:pt x="37583" y="15632"/>
                                </a:lnTo>
                                <a:lnTo>
                                  <a:pt x="37736" y="16879"/>
                                </a:lnTo>
                                <a:lnTo>
                                  <a:pt x="37736" y="20769"/>
                                </a:lnTo>
                                <a:lnTo>
                                  <a:pt x="37430" y="21943"/>
                                </a:lnTo>
                                <a:lnTo>
                                  <a:pt x="37277" y="23190"/>
                                </a:lnTo>
                                <a:lnTo>
                                  <a:pt x="37047" y="24364"/>
                                </a:lnTo>
                                <a:lnTo>
                                  <a:pt x="36665" y="25465"/>
                                </a:lnTo>
                                <a:lnTo>
                                  <a:pt x="35976" y="27006"/>
                                </a:lnTo>
                                <a:lnTo>
                                  <a:pt x="35210" y="28694"/>
                                </a:lnTo>
                                <a:lnTo>
                                  <a:pt x="34292" y="30089"/>
                                </a:lnTo>
                                <a:lnTo>
                                  <a:pt x="33067" y="31483"/>
                                </a:lnTo>
                                <a:lnTo>
                                  <a:pt x="31766" y="32731"/>
                                </a:lnTo>
                                <a:lnTo>
                                  <a:pt x="30312" y="33905"/>
                                </a:lnTo>
                                <a:lnTo>
                                  <a:pt x="28551" y="35006"/>
                                </a:lnTo>
                                <a:lnTo>
                                  <a:pt x="26867" y="36033"/>
                                </a:lnTo>
                                <a:lnTo>
                                  <a:pt x="24724" y="37061"/>
                                </a:lnTo>
                                <a:lnTo>
                                  <a:pt x="22734" y="37794"/>
                                </a:lnTo>
                                <a:lnTo>
                                  <a:pt x="20744" y="38308"/>
                                </a:lnTo>
                                <a:lnTo>
                                  <a:pt x="18677" y="38602"/>
                                </a:lnTo>
                                <a:lnTo>
                                  <a:pt x="16687" y="38675"/>
                                </a:lnTo>
                                <a:lnTo>
                                  <a:pt x="14697" y="38602"/>
                                </a:lnTo>
                                <a:lnTo>
                                  <a:pt x="12553" y="38308"/>
                                </a:lnTo>
                                <a:lnTo>
                                  <a:pt x="10487" y="37647"/>
                                </a:lnTo>
                                <a:lnTo>
                                  <a:pt x="9185" y="37207"/>
                                </a:lnTo>
                                <a:lnTo>
                                  <a:pt x="7808" y="36547"/>
                                </a:lnTo>
                                <a:lnTo>
                                  <a:pt x="6506" y="35813"/>
                                </a:lnTo>
                                <a:lnTo>
                                  <a:pt x="5435" y="35006"/>
                                </a:lnTo>
                                <a:lnTo>
                                  <a:pt x="4363" y="33978"/>
                                </a:lnTo>
                                <a:lnTo>
                                  <a:pt x="3445" y="32877"/>
                                </a:lnTo>
                                <a:lnTo>
                                  <a:pt x="2679" y="31703"/>
                                </a:lnTo>
                                <a:lnTo>
                                  <a:pt x="1914" y="30309"/>
                                </a:lnTo>
                                <a:lnTo>
                                  <a:pt x="1378" y="28915"/>
                                </a:lnTo>
                                <a:lnTo>
                                  <a:pt x="842" y="27520"/>
                                </a:lnTo>
                                <a:lnTo>
                                  <a:pt x="459" y="26126"/>
                                </a:lnTo>
                                <a:lnTo>
                                  <a:pt x="153" y="24585"/>
                                </a:lnTo>
                                <a:lnTo>
                                  <a:pt x="0" y="23117"/>
                                </a:lnTo>
                                <a:lnTo>
                                  <a:pt x="0" y="21575"/>
                                </a:lnTo>
                                <a:lnTo>
                                  <a:pt x="153" y="20034"/>
                                </a:lnTo>
                                <a:lnTo>
                                  <a:pt x="306" y="18493"/>
                                </a:lnTo>
                                <a:lnTo>
                                  <a:pt x="536" y="16732"/>
                                </a:lnTo>
                                <a:lnTo>
                                  <a:pt x="1072" y="15118"/>
                                </a:lnTo>
                                <a:lnTo>
                                  <a:pt x="1608" y="13723"/>
                                </a:lnTo>
                                <a:lnTo>
                                  <a:pt x="2143" y="12402"/>
                                </a:lnTo>
                                <a:lnTo>
                                  <a:pt x="2832" y="11155"/>
                                </a:lnTo>
                                <a:lnTo>
                                  <a:pt x="3598" y="9907"/>
                                </a:lnTo>
                                <a:lnTo>
                                  <a:pt x="4516" y="8734"/>
                                </a:lnTo>
                                <a:lnTo>
                                  <a:pt x="5435" y="7632"/>
                                </a:lnTo>
                                <a:lnTo>
                                  <a:pt x="6506" y="6459"/>
                                </a:lnTo>
                                <a:lnTo>
                                  <a:pt x="7578" y="5431"/>
                                </a:lnTo>
                                <a:lnTo>
                                  <a:pt x="8726" y="4404"/>
                                </a:lnTo>
                                <a:lnTo>
                                  <a:pt x="10104" y="3523"/>
                                </a:lnTo>
                                <a:lnTo>
                                  <a:pt x="11406" y="2789"/>
                                </a:lnTo>
                                <a:lnTo>
                                  <a:pt x="12707" y="1982"/>
                                </a:lnTo>
                                <a:lnTo>
                                  <a:pt x="14008" y="1394"/>
                                </a:lnTo>
                                <a:lnTo>
                                  <a:pt x="15385" y="881"/>
                                </a:lnTo>
                                <a:lnTo>
                                  <a:pt x="16840" y="367"/>
                                </a:lnTo>
                                <a:lnTo>
                                  <a:pt x="18294"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503" name="Shape 1503"/>
                        <wps:cNvSpPr/>
                        <wps:spPr>
                          <a:xfrm>
                            <a:off x="1397893" y="940073"/>
                            <a:ext cx="19136" cy="38308"/>
                          </a:xfrm>
                          <a:custGeom>
                            <a:avLst/>
                            <a:gdLst/>
                            <a:ahLst/>
                            <a:cxnLst/>
                            <a:rect l="0" t="0" r="0" b="0"/>
                            <a:pathLst>
                              <a:path w="19136" h="38308">
                                <a:moveTo>
                                  <a:pt x="12400" y="0"/>
                                </a:moveTo>
                                <a:lnTo>
                                  <a:pt x="19136" y="2129"/>
                                </a:lnTo>
                                <a:lnTo>
                                  <a:pt x="6736" y="38308"/>
                                </a:lnTo>
                                <a:lnTo>
                                  <a:pt x="0" y="36179"/>
                                </a:lnTo>
                                <a:lnTo>
                                  <a:pt x="1240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504" name="Shape 1504"/>
                        <wps:cNvSpPr/>
                        <wps:spPr>
                          <a:xfrm>
                            <a:off x="1409298" y="917470"/>
                            <a:ext cx="74248" cy="34271"/>
                          </a:xfrm>
                          <a:custGeom>
                            <a:avLst/>
                            <a:gdLst/>
                            <a:ahLst/>
                            <a:cxnLst/>
                            <a:rect l="0" t="0" r="0" b="0"/>
                            <a:pathLst>
                              <a:path w="74248" h="34271">
                                <a:moveTo>
                                  <a:pt x="7119" y="0"/>
                                </a:moveTo>
                                <a:lnTo>
                                  <a:pt x="14008" y="1761"/>
                                </a:lnTo>
                                <a:lnTo>
                                  <a:pt x="11176" y="11595"/>
                                </a:lnTo>
                                <a:lnTo>
                                  <a:pt x="74248" y="28033"/>
                                </a:lnTo>
                                <a:lnTo>
                                  <a:pt x="65905" y="34271"/>
                                </a:lnTo>
                                <a:lnTo>
                                  <a:pt x="8956" y="19447"/>
                                </a:lnTo>
                                <a:lnTo>
                                  <a:pt x="6812" y="27153"/>
                                </a:lnTo>
                                <a:lnTo>
                                  <a:pt x="0" y="25244"/>
                                </a:lnTo>
                                <a:lnTo>
                                  <a:pt x="7119"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s:wsp>
                        <wps:cNvPr id="1505" name="Shape 1505"/>
                        <wps:cNvSpPr/>
                        <wps:spPr>
                          <a:xfrm>
                            <a:off x="1415575" y="875054"/>
                            <a:ext cx="77922" cy="48361"/>
                          </a:xfrm>
                          <a:custGeom>
                            <a:avLst/>
                            <a:gdLst/>
                            <a:ahLst/>
                            <a:cxnLst/>
                            <a:rect l="0" t="0" r="0" b="0"/>
                            <a:pathLst>
                              <a:path w="77922" h="48361">
                                <a:moveTo>
                                  <a:pt x="10180" y="0"/>
                                </a:moveTo>
                                <a:lnTo>
                                  <a:pt x="17223" y="1467"/>
                                </a:lnTo>
                                <a:lnTo>
                                  <a:pt x="13012" y="21208"/>
                                </a:lnTo>
                                <a:lnTo>
                                  <a:pt x="33450" y="25318"/>
                                </a:lnTo>
                                <a:lnTo>
                                  <a:pt x="35058" y="25684"/>
                                </a:lnTo>
                                <a:lnTo>
                                  <a:pt x="36512" y="26051"/>
                                </a:lnTo>
                                <a:lnTo>
                                  <a:pt x="37966" y="26565"/>
                                </a:lnTo>
                                <a:lnTo>
                                  <a:pt x="39267" y="27225"/>
                                </a:lnTo>
                                <a:lnTo>
                                  <a:pt x="40339" y="27813"/>
                                </a:lnTo>
                                <a:lnTo>
                                  <a:pt x="41411" y="28473"/>
                                </a:lnTo>
                                <a:lnTo>
                                  <a:pt x="42482" y="29354"/>
                                </a:lnTo>
                                <a:lnTo>
                                  <a:pt x="43248" y="30088"/>
                                </a:lnTo>
                                <a:lnTo>
                                  <a:pt x="43783" y="30895"/>
                                </a:lnTo>
                                <a:lnTo>
                                  <a:pt x="44472" y="31482"/>
                                </a:lnTo>
                                <a:lnTo>
                                  <a:pt x="44855" y="32290"/>
                                </a:lnTo>
                                <a:lnTo>
                                  <a:pt x="45238" y="33170"/>
                                </a:lnTo>
                                <a:lnTo>
                                  <a:pt x="45620" y="34051"/>
                                </a:lnTo>
                                <a:lnTo>
                                  <a:pt x="45927" y="35078"/>
                                </a:lnTo>
                                <a:lnTo>
                                  <a:pt x="46156" y="36106"/>
                                </a:lnTo>
                                <a:lnTo>
                                  <a:pt x="46310" y="37060"/>
                                </a:lnTo>
                                <a:lnTo>
                                  <a:pt x="75932" y="19593"/>
                                </a:lnTo>
                                <a:lnTo>
                                  <a:pt x="77922" y="25831"/>
                                </a:lnTo>
                                <a:lnTo>
                                  <a:pt x="49065" y="42563"/>
                                </a:lnTo>
                                <a:lnTo>
                                  <a:pt x="46463" y="43958"/>
                                </a:lnTo>
                                <a:lnTo>
                                  <a:pt x="44090" y="45058"/>
                                </a:lnTo>
                                <a:lnTo>
                                  <a:pt x="41946" y="46013"/>
                                </a:lnTo>
                                <a:lnTo>
                                  <a:pt x="39956" y="46746"/>
                                </a:lnTo>
                                <a:lnTo>
                                  <a:pt x="38272" y="47260"/>
                                </a:lnTo>
                                <a:lnTo>
                                  <a:pt x="36818" y="47627"/>
                                </a:lnTo>
                                <a:lnTo>
                                  <a:pt x="35593" y="47774"/>
                                </a:lnTo>
                                <a:lnTo>
                                  <a:pt x="34522" y="47627"/>
                                </a:lnTo>
                                <a:lnTo>
                                  <a:pt x="34139" y="47627"/>
                                </a:lnTo>
                                <a:lnTo>
                                  <a:pt x="33756" y="47480"/>
                                </a:lnTo>
                                <a:lnTo>
                                  <a:pt x="33067" y="47113"/>
                                </a:lnTo>
                                <a:lnTo>
                                  <a:pt x="32148" y="46893"/>
                                </a:lnTo>
                                <a:lnTo>
                                  <a:pt x="31766" y="46599"/>
                                </a:lnTo>
                                <a:lnTo>
                                  <a:pt x="31383" y="46086"/>
                                </a:lnTo>
                                <a:lnTo>
                                  <a:pt x="30847" y="45572"/>
                                </a:lnTo>
                                <a:lnTo>
                                  <a:pt x="30465" y="44985"/>
                                </a:lnTo>
                                <a:lnTo>
                                  <a:pt x="29929" y="44178"/>
                                </a:lnTo>
                                <a:lnTo>
                                  <a:pt x="29776" y="43444"/>
                                </a:lnTo>
                                <a:lnTo>
                                  <a:pt x="29623" y="42563"/>
                                </a:lnTo>
                                <a:lnTo>
                                  <a:pt x="29776" y="41756"/>
                                </a:lnTo>
                                <a:lnTo>
                                  <a:pt x="29929" y="41169"/>
                                </a:lnTo>
                                <a:lnTo>
                                  <a:pt x="30159" y="40508"/>
                                </a:lnTo>
                                <a:lnTo>
                                  <a:pt x="30541" y="39774"/>
                                </a:lnTo>
                                <a:lnTo>
                                  <a:pt x="31077" y="39261"/>
                                </a:lnTo>
                                <a:lnTo>
                                  <a:pt x="31919" y="38527"/>
                                </a:lnTo>
                                <a:lnTo>
                                  <a:pt x="32684" y="37867"/>
                                </a:lnTo>
                                <a:lnTo>
                                  <a:pt x="33603" y="37060"/>
                                </a:lnTo>
                                <a:lnTo>
                                  <a:pt x="34828" y="36326"/>
                                </a:lnTo>
                                <a:lnTo>
                                  <a:pt x="35058" y="36106"/>
                                </a:lnTo>
                                <a:lnTo>
                                  <a:pt x="35210" y="35592"/>
                                </a:lnTo>
                                <a:lnTo>
                                  <a:pt x="35058" y="35225"/>
                                </a:lnTo>
                                <a:lnTo>
                                  <a:pt x="34522" y="34711"/>
                                </a:lnTo>
                                <a:lnTo>
                                  <a:pt x="33909" y="34197"/>
                                </a:lnTo>
                                <a:lnTo>
                                  <a:pt x="32914" y="33684"/>
                                </a:lnTo>
                                <a:lnTo>
                                  <a:pt x="31613" y="33317"/>
                                </a:lnTo>
                                <a:lnTo>
                                  <a:pt x="30159" y="32876"/>
                                </a:lnTo>
                                <a:lnTo>
                                  <a:pt x="11176" y="29134"/>
                                </a:lnTo>
                                <a:lnTo>
                                  <a:pt x="7042" y="48361"/>
                                </a:lnTo>
                                <a:lnTo>
                                  <a:pt x="0" y="46966"/>
                                </a:lnTo>
                                <a:lnTo>
                                  <a:pt x="10180" y="0"/>
                                </a:lnTo>
                                <a:close/>
                              </a:path>
                            </a:pathLst>
                          </a:custGeom>
                          <a:ln w="0" cap="rnd">
                            <a:miter lim="127000"/>
                          </a:ln>
                        </wps:spPr>
                        <wps:style>
                          <a:lnRef idx="0">
                            <a:srgbClr val="000000">
                              <a:alpha val="0"/>
                            </a:srgbClr>
                          </a:lnRef>
                          <a:fillRef idx="1">
                            <a:srgbClr val="FFFFFF"/>
                          </a:fillRef>
                          <a:effectRef idx="0">
                            <a:scrgbClr r="0" g="0" b="0"/>
                          </a:effectRef>
                          <a:fontRef idx="none"/>
                        </wps:style>
                        <wps:bodyPr/>
                      </wps:wsp>
                    </wpg:wgp>
                  </a:graphicData>
                </a:graphic>
              </wp:inline>
            </w:drawing>
          </mc:Choice>
          <mc:Fallback>
            <w:pict>
              <v:group w14:anchorId="298FF309" id="Group 17114" o:spid="_x0000_s1026" style="width:160.5pt;height:153.95pt;mso-position-horizontal-relative:char;mso-position-vertical-relative:line" coordsize="20384,19552"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">
                <v:rect id="Rectangle 1347" o:spid="_x0000_s1027" style="position:absolute;left:20003;top:16493;width:507;height:224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" filled="f" stroked="f">
                  <v:textbox inset="0,0,0,0">
                    <w:txbxContent>
                      <w:p w14:paraId="7FCD39F0" w14:textId="77777777" w:rsidR="00A47036" w:rsidRDefault="00A47036">
                        <w:pPr>
                          <w:spacing w:after="160" w:line="259" w:lineRule="auto"/>
                          <w:ind w:left="0" w:firstLine="0"/>
                          <w:jc w:val="left"/>
                        </w:pPr>
                        <w:r>
                          <w:t xml:space="preserve"> </w:t>
                        </w:r>
                      </w:p>
                    </w:txbxContent>
                  </v:textbox>
                </v:rect>
                <v:rect id="Rectangle 1348" o:spid="_x0000_s1028" style="position:absolute;left:9333;top:17865;width:507;height:224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" filled="f" stroked="f">
                  <v:textbox inset="0,0,0,0">
                    <w:txbxContent>
                      <w:p w14:paraId="22E308C9" w14:textId="77777777" w:rsidR="00A47036" w:rsidRDefault="00A47036">
                        <w:pPr>
                          <w:spacing w:after="160" w:line="259" w:lineRule="auto"/>
                          <w:ind w:left="0" w:firstLine="0"/>
                          <w:jc w:val="left"/>
                        </w:pPr>
                        <w:r>
                          <w:t xml:space="preserve"> </w:t>
                        </w:r>
                      </w:p>
                    </w:txbxContent>
                  </v:textbox>
                </v:rect>
                <v:shape id="Shape 1360" o:spid="_x0000_s1029" style="position:absolute;left:3427;top:3253;width:12060;height:11106;visibility:visible;mso-wrap-style:square;v-text-anchor:top" coordsize="1205966,11105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" path="m867103,r1302,l869859,147r1454,367l872921,1028r1607,807l875983,2569r1531,1028l878968,4624r1607,954l883331,8000r2679,2275l889837,14091r1454,1687l897109,20182r6735,5063l911270,30896r7960,5944l927497,42931r8497,6311l944413,55480r8191,6091l960717,67442r7425,5578l974878,77936r5894,4330l985670,85935r3751,2642l991794,90412r766,587l996770,94081r4363,3302l1005649,100906r4363,3816l1014681,108685r4440,4183l1023637,117198r4593,4402l1032746,126150r4516,4624l1041778,135471r4439,4696l1054867,149414r8037,9247l1070559,167394r7042,8292l1083801,183172r5435,6604l1093598,195207r3292,4182l1098880,201958r765,881l1103473,208196r3827,5578l1111127,219351r3751,5797l1118552,231019r3597,5944l1125594,242908r3368,6091l1132330,255016r3138,6091l1138683,267052r2985,5944l1147409,284664r5282,11228l1157436,306387r4211,9686l1165321,324807r3062,7484l1170908,338382r1684,4697l1173817,345868r383,1027l1177108,355261r2909,8366l1182696,371920r2373,8220l1187289,388358r2143,8146l1191269,404650r1684,7852l1194561,420355r1454,7779l1197317,435619r1224,7338l1199612,450076r919,6971l1201297,463799r689,6458l1203057,482292r765,11082l1204358,502987r230,8146l1204741,517737r,8954l1205277,533075r382,6605l1205966,546432r,6824l1205813,560081r-383,7119l1205047,574171r-689,7119l1203670,588408r-919,7118l1201833,602645r-1072,6972l1199689,616441r-1148,6752l1197317,629798r-1149,6458l1193642,648584r-2679,11156l1188590,669867r-2067,8659l1184534,685718r-1455,5357l1182160,694378r-382,1174l1180017,702523r-2143,6972l1175654,716466r-2526,6972l1170526,730549r-2756,7111l1164861,744640r-3061,6978l1158585,758473r-3292,6854l1152002,772057r-3291,6472l1145419,785002r-3444,6340l1138683,797434r-3368,5841l1128885,814444r-6123,10149l1117251,833605r-4899,7742l1108218,847571r-2985,4565l1103243,855056r-842,1013l1099875,860134r-2755,4316l1093981,868764r-3291,4440l1087245,877776r-3750,4565l1079591,886913r-3981,4696l1067420,900871r-8649,9269l1050198,919151r-8573,8630l1033511,935905r-7731,7486l1018738,949988r-6200,5841l1007486,960526r-3980,3552l1001133,966360r-918,763l994167,972327r-6200,5078l981690,982351r-6200,4821l969290,991744r-6200,4440l956967,1000499r-6047,4191l944873,1008623r-5971,3934l932932,1016116r-5665,3552l921603,1022963r-5434,3177l910734,1029186r-5128,2788l895960,1037178r-8878,4447l879274,1045426r-6736,3178l867103,1051011r-3980,1783l860597,1053932r-918,256l852866,1057865r-7271,3428l838170,1064595r-7578,3170l822784,1070811r-7731,2920l806940,1076395r-7884,2664l790865,1081474r-8114,2414l774714,1086045r-7960,2026l758870,1090103r-7808,1777l743484,1093531r-7501,1651l721822,1097970r-13242,2415l696869,1102285r-10181,1652l678345,1105081r-6200,764l668164,1106351r-1454,125l657295,1107746r-9491,887l638389,1109397r-9339,506l619865,1110285r-9262,250l601647,1110535r-8879,-125l584042,1110285r-8573,-382l567126,1109397r-8037,-639l551128,1108127r-7655,-763l536049,1106601r-7119,-889l522041,1104825r-6430,-888l509334,1102924r-5817,-888l492954,1100128r-8956,-1776l476727,1096833r-5282,-1145l468154,1094925r-1072,-382l458356,1092899r-8573,-1907l441287,1089091r-8191,-2157l424906,1084644r-7961,-2283l409291,1079954r-7654,-2414l394365,1075001r-7119,-2539l380204,1069798r-6583,-2539l367115,1064595r-6200,-2664l354944,1059391r-5664,-2538l338717,1051906r-9415,-4571l321265,1043144r-6889,-3676l308957,1036422r-3966,-2290l302481,1032738r-796,-506l294543,1028547r-7004,-3676l280536,1020938r-6744,-4191l267048,1012557r-6613,-4184l253959,1003926r-6345,-4315l241536,995172r-6085,-4573l229633,986160r-5679,-4440l218527,977273r-5282,-4315l208086,968642r-4761,-4182l194209,956335r-8068,-7360l179137,942246r-5955,-5835l168559,931590r-3567,-3684l162871,925624r-658,-763l157850,921309r-4493,-3934l148994,913185r-4363,-4440l140268,904049r-4363,-4829l131542,894149r-4233,-5078l123214,883742r-4095,-5335l115016,872954r-3965,-5459l107216,862035r-3697,-5328l99814,851247r-3437,-5203l89764,835763r-5948,-9643l78665,817490r-4501,-7742l70597,803532r-2641,-4829l66234,795658r-528,-1013l62529,789691r-3169,-5328l56322,778904r-2909,-5835l50504,767228r-2778,-6216l45085,754796r-2649,-6348l40056,741976r-2511,-6473l35302,728898r-2250,-6487l30939,715953r-2120,-6458l26974,703111r-1852,-6165l21685,684984,18776,673829,16128,663776r-2113,-8733l12431,647778r-1194,-5431l10448,638897r-137,-1100l8994,631559,7800,625468,6744,619377,5687,613286r-796,-6091l4103,601104r-796,-5944l2648,589142,1722,577621,926,566466,398,555825,130,545918,,536745,,521040r130,-6238l398,509739r130,-3670l666,503648r,-807l926,496382r398,-6311l1722,483539r528,-6311l2909,470991r796,-6312l4493,458589r926,-6091l7272,440682,9384,429381r2251,-10641l13885,408686r2113,-9100l18248,391294r1983,-7192l21945,377864r1455,-4990l24594,369205r658,-2275l25520,366195r1317,-4622l28161,356876r1584,-4770l31467,347263r1853,-4918l35165,337208r1982,-5063l39267,326934r4363,-10127l48254,306680r4631,-9907l57378,287233r4493,-8880l66104,270207r3835,-7339l73238,256557r2778,-5210l78129,247531r1454,-2568l79981,244229r2779,-5065l85669,234028r3038,-5211l92014,223754r3437,-5211l99018,213406r3705,-5210l106420,202985r3972,-5209l114220,192712r3972,-4991l122157,182804r7800,-9687l137757,164091r7272,-8439l152033,148020r6215,-6898l163668,135324r4623,-4844l171728,126958r2120,-2201l174636,124023r3835,-3964l182964,115877r5159,-4550l193811,106483r5947,-4770l205836,96576r6215,-4770l218267,86962r11366,-8733l239286,70965r6475,-4844l248142,64360r2778,-1761l254487,60177r4363,-2936l263611,53866r10579,-7780l285289,37721r10578,-7853l304723,23116r6208,-4695l313151,16659r3598,-3449l320193,10421r3062,-2495l326164,5871r2602,-1541l331139,3083r2296,-881l335425,1541r1684,-220l338717,1321r1454,220l341319,2055r1225,660l343463,3597r765,1100l344917,5871r689,1248l345989,8513r382,1541l346601,11449r306,3008l347060,17393r-306,4696l346601,23998r,203718l347060,230285r77,2642l347137,235422r-230,2715l346525,240779r-536,2569l345147,245990r-919,2568l343233,251200r-1225,2495l340784,256117r-1302,2569l338028,260961r-1454,2421l334966,265657r-1454,2128l330374,271895r-3139,3816l324327,279013r-2679,2789l317514,285838r-1454,1395l313304,290315r-4217,4917l303935,301470r-5427,6824l293227,314752r-4501,5725l285687,324293r-1187,1541l280926,330017r-3299,4183l274190,338530r-3177,4403l267845,347556r-3177,4623l261629,357170r-2909,5209l255681,367810r-2908,5871l249726,379772r-2908,6459l243909,393055r-3039,7412l237831,408173r-3038,8292l233201,420648r-1317,4256l230430,429381r-1195,4476l228049,438261r-1056,4476l225936,447287r-1064,4551l223158,461083r-1454,9321l220379,479871r-1056,9393l218527,498804r-789,9540l217210,517811r-528,9541l216414,536745r-398,9393l215886,555311r-268,9100l215618,570135r398,5945l216544,582023r796,6165l218397,594279r1324,6091l221175,606461r1585,6092l224482,618643r1982,6091l228447,630679r2113,5797l232672,642347r2251,5577l237303,653501r2251,5358l244177,668986r4493,9246l252903,686672r3697,7045l259777,699441r2510,4330l263872,706559r528,882l268503,715293r4493,7632l277627,730424r5021,7361l287800,744896r5427,6979l298776,758730r5687,6597l310243,771675r5817,6216l322030,783857r5971,5710l333971,795026r5818,5328l345683,805432r5741,4822l357088,814825r5434,4316l367804,823075r4975,3808l382347,833738r8191,5584l397273,843762r5129,3295l405693,848965r1072,631l416409,855313r9798,5203l436005,865337r9798,4440l455601,873843r9874,3801l475119,881071r9798,3046l494408,886913r9569,2539l513315,891609r9109,2033l531456,895286r8726,1527l548755,898082r8190,1138l564906,900115r7654,756l579679,901377r6889,514l593074,902140r6047,257l604709,902522r13854,l625070,902272r3980,-256l630505,901891r13548,-1651l657295,898207r12706,-2158l682325,893510r11711,-2664l705288,887926r10946,-3046l726721,881710r9874,-3427l746163,874855r9109,-3552l763845,867744r8190,-3677l779690,860384r7424,-3677l794004,853155r6353,-3684l806404,846045r5587,-3428l817120,839322r4746,-3178l826152,833099r3827,-2788l833500,827639r5588,-4564l843145,819647r2450,-2282l846360,816602r7960,-6598l861975,803532r7118,-6473l875983,790587r6429,-6349l888536,778015r5817,-6091l899788,765833r5129,-5834l909662,754283r4669,-5585l918388,743245r3981,-5335l926043,732839r3368,-4953l932549,723218r2756,-4623l937983,714339r2373,-4110l942499,706413r3675,-6825l948929,693644r1991,-4624l952374,685498r765,-2055l953445,682710r3981,-8514l961100,665831r3291,-8146l967453,649686r2909,-7853l972888,634348r2373,-7339l977328,619744r1913,-6971l980772,606021r1607,-6458l983604,593325r1148,-6091l985670,581583r843,-5651l987125,570795r536,-4989l988044,561108r306,-4402l988503,552523r230,-7412l988580,538873r-77,-4770l988044,530507r-77,-2128l987814,527645r-383,-7779l986895,512380r-688,-7484l985441,497630r-919,-6972l983604,483833r-1071,-6751l981461,470624r-1225,-6238l979088,458295r-1302,-5797l976409,446920r-1301,-5504l973806,436206r-1301,-4917l971127,426593r-2755,-8660l965846,410374r-2220,-6605l961483,398266r-1684,-4330l958344,390780r-842,-1908l957273,388285r-1991,-4623l953293,379112r-2220,-4550l948776,370012r-2449,-4623l943648,360838r-2603,-4549l938213,351739r-2755,-4476l932549,342859r-2909,-4477l926731,334200r-5817,-8366l915250,318055r-5588,-7339l904534,304112r-4746,-5871l895654,293177r-3444,-4036l889684,286205r-1684,-1908l887464,283710r-2908,-2715l881876,278353r-2372,-2642l877284,273143r-2144,-2569l873304,268226r-1685,-2569l870012,263235r-1454,-2274l867256,258686r-1071,-2275l865113,254209r-765,-1982l863506,250173r-613,-1908l862204,246357r-765,-3523l860903,239752r-306,-2789l860521,234688r76,-3155l860750,230359,859679,22089r-77,-4036l859679,14457r153,-3008l860215,8660r688,-2275l861592,4624r919,-1689l863506,1835r1071,-954l865802,440,867103,xe" fillcolor="#0a0b0c" stroked="f" strokeweight="0">
                  <v:stroke miterlimit="83231f" joinstyle="miter"/>
                  <v:path arrowok="t" textboxrect="0,0,1205966,1110535"/>
                </v:shape>
                <v:shape id="Shape 1361" o:spid="_x0000_s1030" style="position:absolute;top:9766;width:18965;height:7094;visibility:visible;mso-wrap-style:square;v-text-anchor:top" coordsize="1896580,7094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" path="m7011,l8596,r1714,220l12033,733r1714,661l15600,2128r1722,954l20889,5063r3176,2202l26836,9393r2251,1761l30541,12329r528,513l38073,17025r6744,3889l51430,24730r6208,3450l63723,31482r5687,3155l74960,37573r5289,2642l90162,45058r8994,4037l107086,52691r7134,2935l120435,57901r5419,1908l130217,61203r3705,1101l136701,62964r1982,514l139870,63698r398,l194599,72065r44687,1291l246955,72982r7402,-110l261361,72982r6613,507l274320,74251r6078,1013l286215,76409r5419,1394l296794,79455r4891,1776l306308,83131r4233,2033l314636,87197r3835,2282l321908,91636r3306,2283l328253,96334r2779,2282l333680,100898r2373,2290l338173,105346r1853,2157l341740,109403r1455,1901l345575,114606r1715,2540l348216,118797r398,631l351393,125651r3169,6473l357738,138978r3437,6854l368179,159533r6743,13077l381008,184154r4891,9269l389198,199639r1194,2157l392773,205729r2510,4066l398192,213985r3039,4440l404537,222990r3437,4572l411541,232383r3835,4822l423306,247104r8068,9900l439702,266654r8198,9519l455830,285184r7532,8374l470105,301044r6086,6604l481212,312975r3705,4066l487427,319705r789,888l495886,327697r7539,6854l510827,341149r7402,6223l525631,353463r7141,5841l539906,364757r7012,5335l553791,375163r6606,4697l567011,384432r6345,4315l579572,392805r5947,3809l591206,400166r5550,3302l607066,409559r9385,5078l624519,418952r6873,3428l636942,425043r4103,1901l643555,427964r796,382l659928,436844r15921,7874l691924,451947r16151,6604l724302,464642r16304,5453l756833,474924r16304,4440l789365,483297r15998,3552l821131,489894r15538,2672l851902,494723r14926,1901l881371,498275r14161,1270l909157,500557r13089,764l934646,501827r11941,257l957763,502334r10486,l978047,502209r8802,-257l994963,501702r7119,-381l1008129,500939r5205,-256l1020299,500051r2526,-257l1030786,498656r7884,-1269l1046631,495993r7961,-1526l1062399,492940r7731,-1644l1077708,489645r7501,-1776l1099906,484310r14160,-3552l1127309,477081r12553,-3559l1151190,470095r10334,-3295l1170632,463879r7655,-2539l1184487,459183r4670,-1652l1191912,456519r1072,-257l1205307,451822r12018,-4565l1229189,442429r11405,-4946l1251847,432154r10792,-5334l1273126,421360r10180,-5578l1293180,410066r9492,-5710l1311857,398521r8803,-5716l1329156,387096r8038,-5710l1344848,375802r7272,-5460l1359009,365013r6659,-5202l1371715,354857r5664,-4821l1382661,345464r4899,-4315l1391923,337090r4133,-3676l1402639,327066r4746,-4821l1410293,319199r1072,-1020l1418943,310693r7348,-7360l1433334,295973r6888,-7236l1446652,281376r6200,-7111l1458823,267161r5817,-7111l1470075,253203r5281,-6730l1480255,239744r4746,-6472l1489517,226931r4057,-6099l1497554,214999r3827,-5710l1504826,203705r3215,-5204l1511026,193548r2832,-4697l1518757,180353r3827,-7236l1525569,167276r2144,-4315l1529014,160296r383,-887l1532841,152048r3444,-6979l1539730,138464r3445,-6091l1546772,126539r3445,-5335l1553661,116133r3368,-4696l1560397,107121r3445,-4065l1567133,99254r3139,-3427l1573486,92649r2985,-2788l1579533,87197r2909,-2415l1585197,82750r2680,-1901l1590403,79073r2449,-1527l1595148,76277r2067,-1137l1599205,74251r1761,-895l1604027,72211r2220,-733l1607702,71110r536,-146l1613136,70597r4976,-294l1623316,70157r5129,l1633574,70303r5052,294l1643525,70817r4745,367l1656614,71991r6582,588l1667560,73231r1607,125l1676438,73231r6890,-249l1690064,72725r6353,-367l1702617,71991r5817,-440l1714022,71110r5358,-660l1729331,69276r8879,-1248l1746094,66634r7042,-1395l1759183,63992r5205,-1394l1768751,61424r3368,-1101l1774798,59369r1837,-587l1777707,58268r383,-147l1786280,54966r7960,-3450l1801895,48068r7119,-3523l1815902,41096r6354,-3522l1828226,34271r5435,-3156l1838636,28033r4363,-2789l1846750,22749r3138,-2054l1854251,17539r1608,-1028l1860987,13356r4899,-2788l1870249,8219r3980,-1835l1877674,4843r3291,-1174l1883721,2935r2526,-513l1888390,2275r1837,l1891758,2642r1378,514l1894208,3963r918,880l1895662,5871r459,1247l1896427,8365r153,1395l1896580,11154r-153,1541l1895891,15631r-765,2935l1893366,23116r-766,1762l1879894,81862r-2143,8887l1875378,99254r-2220,8249l1870785,115245r-2526,7361l1865733,129709r-2526,6730l1860758,142780r-2526,6098l1855705,154587r-2679,5460l1850577,165118r-2526,4821l1845678,174386r-2373,4184l1840933,182378r-2450,3684l1836417,189357r-2144,3053l1832206,195199r-3750,4821l1825317,203829r-2679,2921l1820648,208783r-1301,1137l1818964,210302r-2372,2921l1813912,216143r-2909,2532l1807865,221214r-3291,2290l1801130,225661r-3751,2026l1793705,229595r-3827,1775l1785897,232890r-3980,1526l1777860,235810r-4133,1270l1769670,238225r-3981,1013l1761709,240126r-7807,1526l1746630,242922r-6583,888l1734230,244573r-4899,374l1725657,245204r-2450,257l1722441,245461r-4209,9386l1713716,264240r-4746,9394l1703841,283027r-5358,9261l1693125,301425r-5741,9144l1681567,319449r-5817,8754l1669703,336965r-5971,8374l1657685,353588r-5970,8123l1645668,369453r-5971,7618l1633880,384307r-5665,6979l1622628,397883r-5435,6348l1612218,410197r-9645,10913l1594230,430247r-6889,7485l1582212,443192r-3368,3427l1577696,447763r-12323,12946l1552666,473273r-12783,12057l1526641,497005r-13166,11295l1499927,519088r-13472,10405l1472830,539393r-13472,9518l1445734,558048r-13319,8762l1419172,575059r-13089,7867l1393300,590411r-12629,6987l1368577,603995r-11941,6216l1345307,616052r-11022,5328l1324028,626459r-9951,4572l1304815,635213r-8573,3684l1288435,642324r-13472,5585l1264936,651842r-6354,2282l1256439,654888r-19059,6979l1218473,668215r-18600,5834l1181349,679259r-18371,4822l1144837,688264r-17682,3809l1109550,695375r-17069,2920l1075718,700835r-16381,2158l1043492,704769r-15462,1393l1012951,707307r-14467,889l984630,708827r-13243,381l958758,709465r-11941,l935488,709333r-10640,-250l915127,708702r-9032,-506l897905,707682r-13855,-1013l873870,705656r-6354,-763l865374,704636r-13243,-1137l839348,702354r-12323,-1394l815007,699565r-11482,-1526l792273,696263r-10869,-1651l770994,692711r-10180,-1908l751016,688646r-9645,-2026l732110,684330r-9109,-2282l714275,679634r-8573,-2407l697205,674688r-8190,-2540l680825,669485r-7884,-2664l665133,664025r-7731,-2789l649771,658440r-7540,-2921l634829,652606r-14934,-5966l604954,640549r-15072,-6092l574550,628235r-9652,-4059l554848,619604r-10181,-5078l534357,608941r-10579,-5834l513208,596891r-10579,-6480l491921,583564r-10709,-6986l470634,569474r-10571,-7360l449614,554753r-10180,-7493l429261,539900r-9790,-7486l409827,525178r-9255,-7235l391578,510839r-8588,-6854l374792,497387,359851,485073,347030,474285r-10579,-9012l328521,458419r-4891,-4315l321908,452585r-8060,-7618l305918,437100r-7670,-8123l290578,420729r-7402,-8506l275904,403725r-7141,-8762l261889,386332r-6743,-8755l248540,368822r-6346,-8630l236109,351562r-5947,-8505l224612,334676r-5419,-8249l213903,318436r-4891,-7743l204381,303076r-4493,-7103l195793,289118r-7402,-12696l182306,265509r-5021,-8886l173710,249900r-2243,-4189l170801,244191r-6736,l157720,243934r-6216,-506l145557,242665r-5817,-1013l134320,240507r-5289,-1270l124010,237719r-4899,-1652l114487,234291r-4363,-1776l106029,230608r-3965,-2034l98360,226417r-3437,-2025l91616,222234r-3169,-2158l85668,218044r-2648,-2158l80509,213854r-2242,-1901l76146,210045r-1714,-1776l72710,206625r-2641,-3053l68086,201415r-1056,-1519l66632,199389r-2909,-4315l60945,190378r-2909,-5079l55265,179971r-2778,-5585l49708,168420r-2779,-6091l44289,155981r-2641,-6472l38999,143036r-2510,-6730l33978,129584,29217,116257,24724,103056,20621,90492,16924,78567,13747,67808,10976,58415,8726,50489,7011,44545,6085,40729,5687,39481,3835,33390,2380,27813,1324,22823,528,18566,130,14750,,11448,130,8513,528,6238,1194,4183,1982,2642,3039,1541,4233,660,5557,147,7011,xe" fillcolor="#0a0b0c" stroked="f" strokeweight="0">
                  <v:stroke miterlimit="83231f" joinstyle="miter"/>
                  <v:path arrowok="t" textboxrect="0,0,1896580,709465"/>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363" o:spid="_x0000_s1031" type="#_x0000_t75" style="position:absolute;left:9380;top:82;width:23;height:110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">
                  <v:imagedata r:id="rId9" o:title=""/>
                </v:shape>
                <v:shape id="Shape 1364" o:spid="_x0000_s1032" style="position:absolute;left:7608;top:3104;width:0;height:31;visibility:visible;mso-wrap-style:square;v-text-anchor:top" coordsize="22,315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" path="m,l22,3159,,2935,,xe" fillcolor="#0a0b0c" stroked="f" strokeweight="0">
                  <v:stroke miterlimit="83231f" joinstyle="miter"/>
                  <v:path arrowok="t" textboxrect="0,0,22,3159"/>
                </v:shape>
                <v:shape id="Shape 1365" o:spid="_x0000_s1033" style="position:absolute;left:7597;width:1796;height:11054;visibility:visible;mso-wrap-style:square;v-text-anchor:top" coordsize="179650,110544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" path="m179650,r-1148,1105441l168704,1105441r-7042,-249l154926,1104678r-6430,-756l142143,1102902r-6123,-1270l130202,1100238r-5664,-1652l119103,1096811r-5281,-2033l108846,1092752r-4822,-2289l99584,1088180r-4363,-2414l90935,1083359r-3828,-2414l83433,1078406r-3444,-2407l76698,1073459r-3062,-2414l70880,1068763r-2526,-2283l65981,1064323r-2143,-2033l61925,1060257r-3215,-3295l56490,1054291r-1378,-1644l54729,1052140r-5281,-6758l44472,1038777r-4669,-6531l35593,1025714r-3980,-6458l27939,1012945r-3368,-6385l21586,1000470r-2909,-6091l16151,988581r-2220,-5724l11788,977280,9951,971776,8190,966492,6736,961428,5435,956585,4363,951888r-919,-4476l2679,943229r-689,-3889l919,932074,383,925983,153,921139,,917617r,-3082l1990,651446r306,2422l2679,656290r536,2422l3827,661133r842,2422l5435,665830r918,2275l7272,670380r1990,4403l11481,679039r2450,3890l16151,686598r2373,3303l20743,692983r1990,2641l24571,697753r2832,3229l28322,702083r2602,2715l34675,708100r4439,3743l44319,716173r11635,9173l68354,734813r11941,8952l90322,751105r6966,5210l99967,758223r6200,3669l112291,765781r5664,3964l123466,773707r5282,3890l133647,781413r4516,3669l142296,788678r7119,6164l154849,799833r3292,3302l159289,804236r536,1174l160207,806804r536,1761l161203,810620r765,4843l162504,821114r612,6385l163575,834324r383,7118l164188,848708r383,13796l164877,874320r,8292l165030,885620r918,-95841l166178,786770r153,-3082l166484,780825r,-5503l166178,772680r-153,-2569l165642,767690r-230,-2275l164877,763287r-383,-2202l163958,759103r-1071,-3816l161662,751838r-1301,-2935l159212,746408r-1224,-2275l156839,742372r-1607,-2422l154543,739143r-1301,-1615l151558,735620r-2143,-2202l146889,731143r-5512,-4769l135560,721677r-5741,-4477l125226,713531r-3291,-2422l120710,710229r-9414,-6091l99202,695772,85423,686378,71263,676471,58174,667297,47075,659592r-7501,-5357l36741,652327r-3444,-3302l30005,645722r-2985,-3375l24188,638897r-2526,-3449l19289,632072r-2067,-3448l15232,625101r-1837,-3449l11788,618203r-1455,-3450l9109,611451,7961,608222r-919,-3302l6124,601838r-843,-3156l4745,595747r-458,-2789l3751,590169r-307,-2568l2908,582830r-76,-4109l2832,572997r76,-2128l1094,313582r284,2858l1837,319301r689,2936l3444,325320r1072,2862l5741,331117r1301,2789l8573,336694r1607,2789l11941,342271r1837,2716l15615,347482r1837,2569l19442,352472r1990,2422l25260,359297r3827,3963l32684,366782r3139,3083l40568,374048r1914,1467l51820,382634r12477,9320l78305,402301r14390,10715l106320,422923r11252,8219l125380,436719r2908,2129l132881,441049r4516,2495l141377,446480r3522,3155l148190,453084r3062,3597l153931,460570r2373,3962l158370,468716r1991,4330l161968,477448r1301,4477l164494,486328r908,4570l165948,544744r77,-1028l166484,541074r536,-4330l167403,531167r229,-3156l167786,524562r153,-3669l167939,516930r-153,-4036l167632,508711r-383,-4330l166867,499904r-689,-4402l165412,490951r-10,-53l165030,454258r382,-5357l165565,443691r-153,-4917l164877,434077r-689,-4696l163116,424904r-995,-4182l160667,416685r-1608,-3963l157299,409053r-1837,-3523l153472,402228r-2067,-3229l149261,395990r-2219,-2788l144745,390560r-2219,-2569l140306,385570r-2297,-2129l135790,381533r-2143,-1908l131580,377937r-1990,-1468l127753,375148r-5818,-3816l119639,370085r-3827,-2422l110836,364141r-6276,-4477l97747,354600r-7578,-5724l82132,342785r-8190,-6164l65752,330236r-7961,-6237l50290,318054r-7042,-5577l37047,307634r-5205,-4037l27939,300442r-2526,-1908l24571,297726r-3368,-2788l18141,292002r-2756,-3155l12936,285691r-2220,-3302l8879,278940,7119,275417,5741,271895,4516,268152,3444,264630r-765,-3670l1990,257291r-383,-3743l1225,250025r-153,-3522l919,243054r153,-3449l1225,236303r229,-3156l1760,230138r766,-5651l3291,219717r1761,-7118l5741,210030r1301,-3302l8343,203572r1608,-3008l11405,197334r1684,-3008l14849,191243r1684,-2861l18371,185446r3750,-5577l25795,174658r3828,-5063l33297,164971r3444,-4183l40109,156972r2985,-3155l45774,151028r3827,-3963l50902,145817r4516,-4036l61082,136424r6889,-6458l75626,122627r8343,-7998l92695,106116r8956,-8880l110683,88429r8726,-8585l127600,71698r7654,-7486l141990,57534r5588,-5504l151788,47701r2755,-2643l155462,44031r2373,-3302l160207,37426r2144,-3375l164341,30749r3827,-6532l171383,18053r2756,-5578l176511,7338r1837,-4182l179650,xe" fillcolor="#0a0b0c" stroked="f" strokeweight="0">
                  <v:stroke miterlimit="83231f" joinstyle="miter"/>
                  <v:path arrowok="t" textboxrect="0,0,179650,1105441"/>
                </v:shape>
                <v:shape id="Shape 1366" o:spid="_x0000_s1034" style="position:absolute;left:9402;top:85;width:1845;height:10944;visibility:visible;mso-wrap-style:square;v-text-anchor:top" coordsize="184549,109438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" path="m,1094008l,3449,536,881,612,,2603,3449,4746,6972r2143,3449l9109,13943r2372,3449l13701,20695r2373,3155l18371,26932r1607,1908l22045,31336r2909,3082l28398,38087r8343,8880l46768,57388,58174,69056,70574,81605,83510,94814r13242,13210l109688,121086r12553,12550l133876,145304r10334,10274l152936,164238r6583,6604l163805,175172r1531,1394l168933,182878r3139,6091l174751,195059r2143,5871l178578,206728r1301,5577l180798,217809r689,5211l181793,228157r,4990l181334,237991r-536,4549l180033,246943r-919,4330l177890,255383r-1302,3889l175134,262941r-1455,3450l172072,269693r-1531,3009l168781,275564r-1531,2642l165489,280627r-1454,2129l161126,286352r-2220,2642l157452,290608r-536,514l60777,365168r-4976,2789l51132,370818r-4210,3230l42942,377203r-3598,3302l36206,384029r-2909,3448l30618,391147r-2220,3522l26255,398412r-1837,3669l22887,405750r-1378,3670l20438,413090r-919,3595l18754,420061r-690,3449l17682,426959r-383,3156l17146,433123r-76,2936l17070,441416r76,2422l17529,447874r459,3082l18217,452864r154,587l17452,535570r-153,-8366l17299,519205r153,-7485l17835,504601r382,-6458l18907,491906r765,-5725l20438,480898r994,-4991l22428,471357r1224,-4182l24800,463359r1225,-3523l27327,456607r1377,-2862l30006,451176r1301,-2421l32761,446774r1301,-1909l35440,443324r1148,-1394l37813,440682r1148,-1027l40033,438848r1990,-1248l43477,436866r919,-440l44779,436352r80907,-58635l130968,374268r4899,-3450l140383,367296r4209,-3448l148573,360471r3674,-3449l155615,353720r3138,-3449l161509,346968r2679,-3155l166408,340658r2296,-3230l170541,334566r1684,-2935l173832,328695r1302,-2641l176359,323411r918,-2568l178196,318421r765,-2274l180033,312110r689,-3449l181334,303671r,-1762l183247,334419r919,216488l184396,554210r153,3229l184396,560742r,3155l184166,566906r-306,3082l183477,572997r-536,2935l181870,581509r-1148,5505l179267,591931r-1607,4696l176205,600810r-1607,3816l173144,607929r-1301,2788l169852,614533r-765,1395l167326,618056r-1990,2275l162963,622899r-2755,2789l157299,628624r-3291,2935l150563,634715r-3674,3302l139081,644695r-8343,7045l122241,658564r-8572,6972l105249,672141r-7961,6238l89863,683957r-6429,4916l77999,693056r-4287,3082l71110,698193r-919,734l64374,701569r-5588,2935l53887,707586r-4592,3157l45084,713898r-3826,3302l37660,720503r-3138,3449l31690,727254r-2526,3376l26944,734079r-1990,3449l23270,740904r-1608,3303l20438,747509r-996,3228l18600,753894r-765,3008l17299,759837r-229,2789l16763,765268r-230,2422l16533,772166r230,3670l17070,778624r229,1762l17452,780899r,93787l24035,798071r1072,-1834l26255,794476r1224,-1762l28934,790953r1454,-1688l31996,787504r1684,-1761l35440,784054r3674,-3375l42788,777450r3828,-3009l50519,771652r3675,-2642l57638,766589r3139,-2055l63532,762773r4133,-2568l69273,759323r9491,-6824l90246,743839r12706,-9540l115506,724685r11634,-8879l136708,708468r6430,-5137l145511,701569r3292,-3376l151864,694744r2756,-3302l157452,688286r2373,-3229l162198,682048r2143,-2935l166255,676177r1760,-2788l169699,670747r1455,-2642l172608,665683r2372,-4843l176894,656510r1454,-3816l179497,649319r842,-2936l180798,643814r460,-3302l181334,639411r1913,255236l182712,902206r-842,7412l181104,916736r-918,6825l179114,930166r-1071,6311l176894,942568r-1378,5725l174215,953870r-1301,5357l171460,964291r-1454,4696l168551,973537r-1455,4330l165642,981977r-1454,3742l161279,992618r-2679,5797l155998,1003552r-2143,3890l152017,1010597r-1454,2202l149644,1014193r-306,367l143521,1022706r-5894,7558l131503,1037383r-6047,6494l119256,1049844r-6353,5585l106703,1060507r-6353,4564l94073,1069262r-6200,3676l81673,1076365r-6047,2921l69655,1081950r-5970,2415l58021,1086397r-5665,1644l47075,1089568r-5282,1269l36894,1091850r-4822,763l27632,1093251r-4286,507l19442,1094008r-3597,256l9797,1094389r-4516,-125l2373,1094008r-2373,xe" filled="f" strokecolor="#0a0b0c" strokeweight=".17275mm">
                  <v:stroke miterlimit="83231f" joinstyle="miter" endcap="round"/>
                  <v:path arrowok="t" textboxrect="0,0,184549,1094389"/>
                </v:shape>
                <v:shape id="Shape 1367" o:spid="_x0000_s1035" style="position:absolute;left:9432;top:9324;width:1228;height:630;visibility:visible;mso-wrap-style:square;v-text-anchor:top" coordsize="122854,629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" path="m,62965l2679,60837,5358,58929,8114,57094r2909,-1467l14084,54306r3139,-1101l20361,52177r3215,-734l26867,50636r3292,-513l33374,49756r3291,-220l39956,49388r3215,-146l46310,49388r3138,l55418,49902r5588,661l65982,51297r4363,734l76545,53425r2449,661l84811,55113r5359,880l95068,56654r4517,440l103565,57388r3674,220l113209,57608r2373,-74l117572,57388r1684,-294l120634,57021r1685,-367l122854,56507,93385,10054r-2144,367l88868,10568r-2526,l83740,10421r-2679,-367l78305,9761,75626,9247,73024,8806,68278,7779,64298,6752,61618,6091r-918,-220l57791,4476,54883,3302,52127,2422,49218,1688,46463,1028,43631,514,41028,294,38272,147,35594,,33067,147,30542,294,28092,514,25719,881r-2296,367l21203,1688r-2143,587l15003,3449,11405,4697,8267,5945,5435,7265,1761,9173,459,10054,,62965xe" filled="f" strokecolor="#0a0b0c" strokeweight=".1163mm">
                  <v:stroke miterlimit="83231f" joinstyle="miter" endcap="round"/>
                  <v:path arrowok="t" textboxrect="0,0,122854,62965"/>
                </v:shape>
                <v:shape id="Shape 1368" o:spid="_x0000_s1036" style="position:absolute;left:9513;top:9872;width:1159;height:109;visibility:visible;mso-wrap-style:square;v-text-anchor:top" coordsize="115888,109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" path="m,10935r536,-660l2220,8806,3674,7632,5435,6531,7655,5357,10180,4110,13319,2935,16763,1908r1991,-366l20897,1174,23116,808,25336,514,27862,294,30541,147,33297,r2909,l39267,147r3292,147l45850,660r3598,368l50366,1174r2526,514l56719,2422r4746,881l66900,4183r5817,1028l78382,6091r5434,808l84965,6972r3214,293l92772,7632r5434,514l103871,8366r5205,294l113286,8660r1607,-147l115888,8293e" filled="f" strokecolor="#0a0b0c" strokeweight=".04936mm">
                  <v:stroke miterlimit="83231f" joinstyle="miter" endcap="round"/>
                  <v:path arrowok="t" textboxrect="0,0,115888,10935"/>
                </v:shape>
                <v:shape id="Shape 1369" o:spid="_x0000_s1037" style="position:absolute;left:9564;top:9945;width:1069;height:100;visibility:visible;mso-wrap-style:square;v-text-anchor:top" coordsize="106933,100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" path="m,10054l536,9541,2143,7999,3445,6972,5052,5945,7042,4843,9568,3816,12324,2642r3291,-881l17299,1394r1991,-367l21279,660,23576,367,25796,147,28168,r8191,l39267,220r3215,294l45620,881r919,146l48759,1541r3597,588l56872,2935r4976,881l67206,4843r5282,734l77387,6311r1148,147l81443,6752r4211,366l90705,7338r5129,368l100733,7852r3827,l106014,7706r919,-74e" filled="f" strokecolor="#0a0b0c" strokeweight=".04936mm">
                  <v:stroke miterlimit="83231f" joinstyle="miter" endcap="round"/>
                  <v:path arrowok="t" textboxrect="0,0,106933,10054"/>
                </v:shape>
                <v:shape id="Shape 1370" o:spid="_x0000_s1038" style="position:absolute;left:9626;top:9999;width:971;height:93;visibility:visible;mso-wrap-style:square;v-text-anchor:top" coordsize="97058,9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" path="m,9320l459,8806,1913,7412,3062,6458,4516,5504,6353,4476,8649,3596,11099,2568r2909,-881l17452,1027,21279,367r2144,-74l25566,147,27939,r2372,l32914,147r2679,146l38502,514r2909,367l42176,1027r2143,367l47458,2055r4133,733l56107,3596r4746,880l65751,5211r4440,660l71263,6017r2679,221l77769,6458r4516,440l87031,7118r4363,147l94838,7265r1302,-147l97058,6972e" filled="f" strokecolor="#0a0b0c" strokeweight=".04936mm">
                  <v:stroke miterlimit="83231f" joinstyle="miter" endcap="round"/>
                  <v:path arrowok="t" textboxrect="0,0,97058,9320"/>
                </v:shape>
                <v:shape id="Shape 1371" o:spid="_x0000_s1039" style="position:absolute;left:9622;top:10050;width:989;height:91;visibility:visible;mso-wrap-style:square;v-text-anchor:top" coordsize="98896,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" path="m,9173l383,8660,1837,7265,3215,6385,4669,5504,6507,4476,8726,3449,11405,2422r2909,-734l17759,954,21662,440,23806,147,26025,r7425,l36206,294r2908,220l42176,808r766,146l45085,1394r3291,514l52510,2715r4592,881l62001,4330r4899,807l71569,5724r995,147l75243,6091r3981,294l83816,6752r4746,293l93078,7119r3598,l97977,7045r919,-146e" filled="f" strokecolor="#0a0b0c" strokeweight=".04936mm">
                  <v:stroke miterlimit="83231f" joinstyle="miter" endcap="round"/>
                  <v:path arrowok="t" textboxrect="0,0,98896,9173"/>
                </v:shape>
                <v:shape id="Shape 1372" o:spid="_x0000_s1040" style="position:absolute;left:10520;top:10176;width:95;height:4;visibility:visible;mso-wrap-style:square;v-text-anchor:top" coordsize="9511,3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" path="m9511,l8745,220,7444,367r-3445,l,230,9511,xe" fillcolor="#0a0b0c" stroked="f" strokeweight="0">
                  <v:stroke miterlimit="83231f" joinstyle="miter" endcap="round"/>
                  <v:path arrowok="t" textboxrect="0,0,9511,367"/>
                </v:shape>
                <v:shape id="Shape 1373" o:spid="_x0000_s1041" style="position:absolute;left:9674;top:10111;width:846;height:88;visibility:visible;mso-wrap-style:square;v-text-anchor:top" coordsize="84563,8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" path="m24800,r7119,l34445,294r2832,146l40186,808r765,146l42942,1321r3138,587l49907,2569r4516,733l59092,4110r4593,734l68048,5504r1072,147l71646,5724r3827,367l79836,6385r4439,367l84563,6762,,8806,383,8293,1837,6899,2985,6091,4363,5211,6200,4256,8267,3302r2526,-880l13548,1541,16916,954,20590,440,22581,147,24800,xe" fillcolor="#0a0b0c" stroked="f" strokeweight="0">
                  <v:stroke miterlimit="83231f" joinstyle="miter" endcap="round"/>
                  <v:path arrowok="t" textboxrect="0,0,84563,8806"/>
                </v:shape>
                <v:shape id="Shape 1374" o:spid="_x0000_s1042" style="position:absolute;left:9674;top:10111;width:941;height:88;visibility:visible;mso-wrap-style:square;v-text-anchor:top" coordsize="94073,8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" path="m,8806l383,8293,1837,6899,2985,6091,4363,5211,6200,4256,8267,3302r2526,-880l13548,1541,16916,954,20590,440,22581,147,24800,r7119,l34445,294r2832,146l40186,808r765,146l42942,1321r3138,587l49907,2569r4516,733l59092,4110r4593,734l68048,5504r1072,147l71646,5724r3827,367l79836,6385r4439,367l88562,6899r3444,l93307,6752r766,-221e" filled="f" strokecolor="#0a0b0c" strokeweight=".04936mm">
                  <v:stroke miterlimit="83231f" joinstyle="miter" endcap="round"/>
                  <v:path arrowok="t" textboxrect="0,0,94073,8806"/>
                </v:shape>
                <v:shape id="Shape 1375" o:spid="_x0000_s1043" style="position:absolute;left:8133;top:9310;width:1290;height:624;visibility:visible;mso-wrap-style:square;v-text-anchor:top" coordsize="128977,6245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" path="m95298,r2525,147l100197,294r2372,220l104942,881r2220,367l109305,1762r2144,513l115276,3449r3444,1248l121705,5945r2527,1320l127829,9247r1148,807l127829,62452r-2373,-1762l122930,59003r-2679,-1469l117496,56214r-2909,-1101l111678,54086r-2909,-734l105631,52545r-3062,-588l99431,51444r-3062,-294l93154,50783r-3138,-147l86954,50490r-3061,l80907,50636r-5741,294l69808,51297r-4822,660l60776,52545r-6047,1027l52433,54086r-8420,1761l36588,57388r-6506,1028l24341,59149r-4899,514l15156,59810r-3675,73l8573,59663,6047,59443,4057,59149,2602,58636,1531,58269,229,57534,,57241,37889,10054r2143,367l42406,10568r2525,l47534,10421r2679,-220l52968,9761r2680,-514l58250,8880,63073,7779r3903,-880l69655,6091r919,-220l73482,4550,76391,3449,79147,2422r2832,-734l84734,1028,87490,660,90169,294,92772,147,95298,xe" stroked="f" strokeweight="0">
                  <v:stroke miterlimit="83231f" joinstyle="miter" endcap="round"/>
                  <v:path arrowok="t" textboxrect="0,0,128977,62452"/>
                </v:shape>
                <v:shape id="Shape 1376" o:spid="_x0000_s1044" style="position:absolute;left:8142;top:9865;width:1222;height:104;visibility:visible;mso-wrap-style:square;v-text-anchor:top" coordsize="122241,104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" path="m122241,10420r-612,-660l119333,8219r-1684,-954l115429,6090,112903,4917,109841,3816,106397,2788,102416,1761r-2066,-367l98053,1027,95680,660,93154,367,90552,220,87796,147,84887,,81826,,78611,147,75319,367,72028,660r-3597,441l67665,1247r-2143,514l62230,2568r-4363,881l52892,4549,47304,5724,41487,6751,35440,7852r-2679,513l30158,8733r-2832,293l24571,9099r-2603,147l16610,9246,14160,9099,9338,8733,5435,8219,2220,7705,,7265e" filled="f" strokecolor="white" strokeweight=".04936mm">
                  <v:stroke miterlimit="83231f" joinstyle="miter" endcap="round"/>
                  <v:path arrowok="t" textboxrect="0,0,122241,10420"/>
                </v:shape>
                <v:shape id="Shape 1377" o:spid="_x0000_s1045" style="position:absolute;left:8177;top:9931;width:1136;height:101;visibility:visible;mso-wrap-style:square;v-text-anchor:top" coordsize="113592,101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" path="m113592,10127r-536,-586l111449,8000r-1301,-882l108464,5945,106473,4917,104101,3816,101192,2789,97901,1761,95987,1394,93997,1028,92083,734,89787,367,87414,220,85041,147,82362,,79759,,76851,147r-3062,73l70651,514,67359,881r-995,220l64144,1541r-3674,588l56107,3009r-5205,881l45544,4844r-5358,733l35211,6311r-1761,147l29240,6752r-6047,366l16457,7486,9721,7852,4287,8146r-3445,l306,8000r-153,l,7852r306,e" filled="f" strokecolor="white" strokeweight=".04936mm">
                  <v:stroke miterlimit="83231f" joinstyle="miter" endcap="round"/>
                  <v:path arrowok="t" textboxrect="0,0,113592,10127"/>
                </v:shape>
                <v:shape id="Shape 1378" o:spid="_x0000_s1046" style="position:absolute;left:8196;top:9987;width:1055;height:91;visibility:visible;mso-wrap-style:square;v-text-anchor:top" coordsize="105478,9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" path="m105478,9100r-382,-440l103641,7265r-1225,-954l100962,5431,99125,4404,96905,3449,94379,2422,91470,1615,88026,881,84199,367,82055,147,79989,,72564,,69885,220,66976,514,64067,734r-765,294l61159,1394r-3139,661l54040,2642r-4592,881l44625,4330r-4899,734l35287,5724r-1378,147l30235,6091r-5128,220l18983,6752r-6353,220l6965,7119r-4516,l919,6972,,6752e" filled="f" strokecolor="white" strokeweight=".04936mm">
                  <v:stroke miterlimit="83231f" joinstyle="miter" endcap="round"/>
                  <v:path arrowok="t" textboxrect="0,0,105478,9100"/>
                </v:shape>
                <v:shape id="Shape 1379" o:spid="_x0000_s1047" style="position:absolute;left:8215;top:10036;width:1041;height:91;visibility:visible;mso-wrap-style:square;v-text-anchor:top" coordsize="104177,91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" path="m104177,9173r-536,-514l102187,7265r-1225,-881l99431,5504,97517,4476,95298,3449,92772,2568,89786,1687,86342,953,82362,440,80218,147,77999,,73253,,70574,147,67818,293,64910,513,61848,807r-766,220l58939,1394r-3291,660l51514,2715r-4592,880l42023,4329r-4899,808l32531,5724r-1224,146l28015,6090r-4745,294l17681,6751r-5817,294l6583,7118r-4057,l1071,7045,,6751e" filled="f" strokecolor="white" strokeweight=".04936mm">
                  <v:stroke miterlimit="83231f" joinstyle="miter" endcap="round"/>
                  <v:path arrowok="t" textboxrect="0,0,104177,9173"/>
                </v:shape>
                <v:shape id="Shape 1380" o:spid="_x0000_s1048" style="position:absolute;left:8202;top:10163;width:94;height:3;visibility:visible;mso-wrap-style:square;v-text-anchor:top" coordsize="9464,2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" path="m,l9464,208,6430,294r-4057,l919,147,,xe" stroked="f" strokeweight="0">
                  <v:stroke miterlimit="83231f" joinstyle="miter" endcap="round"/>
                  <v:path arrowok="t" textboxrect="0,0,9464,294"/>
                </v:shape>
                <v:shape id="Shape 1381" o:spid="_x0000_s1049" style="position:absolute;left:8296;top:10097;width:908;height:88;visibility:visible;mso-wrap-style:square;v-text-anchor:top" coordsize="90733,8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" path="m61340,r4669,l68076,147r1990,293l73817,954r3291,588l80017,2422r2373,881l84533,4183r1837,1028l87824,6091r995,954l90274,8293r459,513l,6813r2171,-61l7835,6531r5511,-440l18092,5871r3215,-220l22609,5504r4363,-660l31641,4183r4746,-734l40749,2715r3981,-807l47715,1322,49858,954r689,-146l53456,514,56211,294,58814,147,61340,xe" stroked="f" strokeweight="0">
                  <v:stroke miterlimit="83231f" joinstyle="miter" endcap="round"/>
                  <v:path arrowok="t" textboxrect="0,0,90733,8806"/>
                </v:shape>
                <v:shape id="Shape 1382" o:spid="_x0000_s1050" style="position:absolute;left:8202;top:10097;width:1002;height:88;visibility:visible;mso-wrap-style:square;v-text-anchor:top" coordsize="100197,88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" path="m100197,8806r-460,-513l98283,7045r-995,-954l95834,5211,93997,4183,91853,3303,89481,2422,86572,1542,83281,954,79530,440,77539,147,75473,,70804,,68278,147,65675,294,62919,514,60011,808r-689,146l57179,1322r-2985,586l50213,2715r-4363,734l41104,4183r-4669,661l32072,5504r-1301,147l27556,5871r-4746,220l17299,6531r-5664,221l6430,6899r-4057,l919,6752,,6605e" filled="f" strokecolor="white" strokeweight=".04936mm">
                  <v:stroke miterlimit="83231f" joinstyle="miter" endcap="round"/>
                  <v:path arrowok="t" textboxrect="0,0,100197,8806"/>
                </v:shape>
                <v:shape id="Shape 1383" o:spid="_x0000_s1051" style="position:absolute;left:9299;top:9975;width:244;height:267;visibility:visible;mso-wrap-style:square;v-text-anchor:top" coordsize="24494,26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" path="m12553,r4517,4623l18371,6091r1224,1541l20591,9026r995,1394l22198,11741r689,1248l23423,14090r382,1027l24035,16291r306,881l24494,18200r,1614l24341,20621r-153,734l23959,22016r-536,1100l22734,24143r-689,735l21279,25538r-1148,881l19595,26712,4133,26272,1225,23263,765,22749,383,22089,230,21355r-77,-660l,19300,153,17832,536,16365r536,-1468l1684,13503r842,-1394l4210,9393,5817,7412,7042,6017r459,-513l12553,xe" stroked="f" strokeweight="0">
                  <v:stroke miterlimit="83231f" joinstyle="miter" endcap="round"/>
                  <v:path arrowok="t" textboxrect="0,0,24494,26712"/>
                </v:shape>
                <v:shape id="Shape 1384" o:spid="_x0000_s1052" style="position:absolute;left:9299;top:9975;width:244;height:267;visibility:visible;mso-wrap-style:square;v-text-anchor:top" coordsize="24494,2671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" path="m4133,26272r15462,440l20131,26419r1148,-881l22045,24878r689,-735l23423,23116r536,-1100l24188,21355r153,-734l24494,19814r,-1614l24341,17172r-306,-881l23805,15117r-382,-1027l22887,12989r-689,-1248l21586,10420,20591,9026,19595,7632,18371,6091,17070,4623,12553,,7501,5504r-459,513l5817,7412,4210,9393,2526,12109r-842,1394l1072,14897,536,16365,153,17832,,19300r153,1395l230,21355r153,734l765,22749r460,514l4133,26272xe" filled="f" strokecolor="#0a0b0c" strokeweight=".1163mm">
                  <v:stroke miterlimit="83231f" joinstyle="miter" endcap="round"/>
                  <v:path arrowok="t" textboxrect="0,0,24494,26712"/>
                </v:shape>
                <v:shape id="Shape 1385" o:spid="_x0000_s1053" style="position:absolute;left:8662;top:10337;width:307;height:471;visibility:visible;mso-wrap-style:square;v-text-anchor:top" coordsize="30771,471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" path="m14773,r1837,147l18371,367r1530,293l21356,1174r1454,587l24035,2568r1071,734l26025,4329r918,881l27632,6384r613,1028l28628,8659r459,1101l29316,11081r154,1101l29546,13503r-76,1614l29163,16644r-229,1526l28398,19689r-689,1527l26943,22610r-918,1527l25106,25656r-1224,1401l22580,28577r-1301,1526l19825,31747r-3368,3177l12936,38351,9109,41778r,125l30771,41903r,5203l,47106,,43297,4975,38476,9338,34542r3751,-3552l16074,27688r2526,-2921l19672,23373r918,-1270l21279,20709r613,-1269l22274,18170r459,-1269l22963,15631r,-1395l22810,12549r-230,-1615l22198,10054r-306,-661l21356,8659r-536,-660l20361,7412r-689,-514l18907,6384r-996,-367l16993,5577r-995,-73l14773,5210r-1301,l11864,5357r-1607,220l8803,6017,7501,6458,6276,7118,5128,7779,4057,8513r-919,660l1148,4697,2449,3669,3827,2788,5358,2054,7119,1394,8803,807,10793,367,12630,147,14773,xe" stroked="f" strokeweight="0">
                  <v:stroke miterlimit="83231f" joinstyle="miter" endcap="round"/>
                  <v:path arrowok="t" textboxrect="0,0,30771,47106"/>
                </v:shape>
                <v:shape id="Shape 1386" o:spid="_x0000_s1054" style="position:absolute;left:9035;top:10337;width:164;height:478;visibility:visible;mso-wrap-style:square;v-text-anchor:top" coordsize="16342,47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" path="m16342,r,4820l15385,4961r-1071,220l13395,5548r-918,514l11558,6869r-842,734l9951,8630,9262,9731r-612,1321l8114,12520r-383,1541l7272,15859r-383,1776l6659,19661r-152,2157l6507,26390r152,2033l6889,30324r306,1907l7578,33875r536,1527l8650,36796r535,1270l9798,39211r842,1012l11405,41111r919,638l13242,42381r919,382l15232,43019r1072,l16342,43014r,4826l14161,47840r-1608,-381l11023,46953,9415,46314,8114,45426,6736,44414,5588,43144,4516,41749,3445,40098,2526,38322,1914,36415,1225,34257,689,31975,306,29560,,26896,,21312,306,18648,689,16108r536,-2267l1914,11640,2679,9658,3597,7896,4669,6209,5817,4814,7195,3567,8496,2393,9951,1659,11558,852,13242,338,14926,118,16342,xe" stroked="f" strokeweight="0">
                  <v:stroke miterlimit="83231f" joinstyle="miter" endcap="round"/>
                  <v:path arrowok="t" textboxrect="0,0,16342,47840"/>
                </v:shape>
                <v:shape id="Shape 1387" o:spid="_x0000_s1055" style="position:absolute;left:9199;top:10337;width:163;height:478;visibility:visible;mso-wrap-style:square;v-text-anchor:top" coordsize="16342,47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" path="m344,l2181,147,4018,367,5626,881r1607,806l8535,2568,9836,3596r1225,1247l12209,6238r918,1541l13969,9540r766,1908l15270,13576r536,2311l16036,18170r306,2664l16342,26294r-306,2789l15653,31621r-383,2283l14582,36061r-766,2034l13051,40002r-1072,1644l10754,43048,9606,44317,8152,45455r-1455,888l5090,46982r-1684,506l1493,47869,,47869,,43043r1110,-127l2335,42666r1071,-381l4325,41646r918,-631l6009,40127r688,-1145l7310,37845r689,-1270l8382,35049r535,-1519l9223,31747r230,-1777l9759,27945r,-2033l9836,23755r-77,-2033l9759,19689,9453,17789,9223,16012,8917,14384,8535,12843,7999,11301,7463,10054,6851,8879,6009,7925,5243,6972,4401,6238,3406,5577,2335,5210,1263,4990,38,4843,,4849,,29,344,xe" stroked="f" strokeweight="0">
                  <v:stroke miterlimit="83231f" joinstyle="miter" endcap="round"/>
                  <v:path arrowok="t" textboxrect="0,0,16342,47869"/>
                </v:shape>
                <v:shape id="Shape 1388" o:spid="_x0000_s1056" style="position:absolute;left:9462;top:10337;width:164;height:478;visibility:visible;mso-wrap-style:square;v-text-anchor:top" coordsize="16342,478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" path="m16342,r,4811l15385,4952r-1072,220l13395,5539r-918,514l11481,6860r-765,734l9951,8621,9261,9722r-688,1321l8113,12511r-459,1541l7272,15849r-383,1777l6659,19652r-153,2157l6506,26381r153,2033l6889,30314r229,1908l7578,33866r535,1526l8573,36787r536,1270l9797,39201r766,1013l11405,41102r918,638l13242,42372r918,381l15232,43010r1072,l16342,43005r,4826l14160,47831r-1607,-381l11022,46944,9568,46305,8113,45417,6736,44404,5587,43135,4516,41740,3444,40089,2679,38313,1837,36406,1225,34248,689,31965,306,29551,,26887,,21303,306,18638,689,16099r536,-2267l1837,11630,2679,9649,3597,7887,4669,6200,5817,4805,7118,3558,8496,2384,9951,1650,11481,843,13242,329,14926,109,16342,xe" fillcolor="#0a0b0c" stroked="f" strokeweight="0">
                  <v:stroke miterlimit="83231f" joinstyle="miter" endcap="round"/>
                  <v:path arrowok="t" textboxrect="0,0,16342,47831"/>
                </v:shape>
                <v:shape id="Shape 1389" o:spid="_x0000_s1057" style="position:absolute;left:9626;top:10337;width:163;height:478;visibility:visible;mso-wrap-style:square;v-text-anchor:top" coordsize="16342,47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" path="m498,l2335,147,4019,367,5626,881r1608,806l8688,2568,9836,3596r1302,1247l12209,6238r919,1541l13970,9540r765,1908l15271,13576r536,2311l16036,18170r306,2664l16342,26294r-306,2789l15654,31621r-383,2283l14582,36061r-765,2034l13051,40002r-1071,1644l10908,43048,9607,44317,8229,45455r-1531,888l5090,46982r-1683,506l1493,47869,,47869,,43043r1110,-127l2335,42666r1072,-381l4325,41646r918,-631l6009,40127r766,-1145l7310,37845r689,-1270l8535,35049r383,-1519l9224,31747r230,-1777l9683,27945r153,-2033l9836,21722,9683,19689,9454,17789,9224,16012,8918,14384,8535,12843,7999,11301,7463,10054,6775,8879,6162,7925,5320,6972,4402,6238,3483,5577,2411,5210,1263,4990,39,4843,,4849,,38,498,xe" fillcolor="#0a0b0c" stroked="f" strokeweight="0">
                  <v:stroke miterlimit="83231f" joinstyle="miter" endcap="round"/>
                  <v:path arrowok="t" textboxrect="0,0,16342,47869"/>
                </v:shape>
                <v:shape id="Shape 1390" o:spid="_x0000_s1058" style="position:absolute;left:9844;top:10337;width:163;height:478;visibility:visible;mso-wrap-style:square;v-text-anchor:top" coordsize="16380,478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" path="m16380,r,4442l15462,4588r-919,74l13548,4808r-765,220l12017,5469r-689,367l10640,6203r-460,514l9644,7230r-459,660l8803,8330r-230,661l8267,9725r-77,660l8037,11119r,1541l8190,13541r230,808l8726,14936r230,660l9491,16227r536,639l10563,17372r1301,1020l13472,19148r1684,763l16380,20223r,5051l15309,24989r-1990,632l11635,26508r-842,382l10180,27529r-689,506l8956,28666r-536,638l7884,29935r-383,639l7272,31338r-307,755l6812,32856r-76,764l6736,36159r229,888l7272,37810r229,756l8037,39329r536,638l9109,40598r612,632l10563,41743r765,507l12094,42632r995,249l14084,43138r1072,124l16380,43262r,4572l14390,47834r-1837,-256l10946,47328,9338,46814,7884,46308,6583,45677,5358,44914r-995,-763l3291,43262,2449,42250,1684,41230,1148,40092,612,38947,229,37810,76,36540,,35396,76,34251r,-1013l383,32225r229,-887l995,30318r459,-889l1990,28666r613,-756l3291,27147r613,-763l4746,25753r765,-639l7501,23969,9644,22957r-153,-257l7654,21687,6047,20674,4746,19405,3674,18135,2909,16741,2373,15376,1990,13835,1837,12294r153,-1248l2067,9652,2449,8478,2985,7377,3674,6203,4363,5175r765,-881l6200,3414,7272,2680r995,-661l9644,1359,10793,846,12247,478,13701,258,15156,112,16380,xe" fillcolor="#0a0b0c" stroked="f" strokeweight="0">
                  <v:stroke miterlimit="83231f" joinstyle="miter" endcap="round"/>
                  <v:path arrowok="t" textboxrect="0,0,16380,47834"/>
                </v:shape>
                <v:shape id="Shape 1391" o:spid="_x0000_s1059" style="position:absolute;left:10007;top:10337;width:163;height:478;visibility:visible;mso-wrap-style:square;v-text-anchor:top" coordsize="16227,47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" path="m383,l2067,147,3674,293,5128,513r1302,514l7808,1541r1148,660l10027,2788r919,808l11711,4476r689,881l13089,6238r536,1027l13855,8293r306,1027l14390,10274r,1174l14238,12989r-230,1395l13472,15887r-765,1395l12171,18045r-536,631l10946,19315r-766,631l9339,20577r-766,639l7501,21722r-1071,506l6430,22485r2143,888l10563,24518r765,631l12171,25788r765,631l13625,27182r536,763l14620,28833r536,756l15615,30477r230,1020l15998,32385r77,1013l16227,34418r-152,1519l15845,37331r-383,1402l14926,40002r-688,1138l13472,42285r-919,1012l11482,44186r-1225,887l8956,45712r-1301,631l6200,46982r-1454,381l3138,47613r-1683,256l,47869,,43297r1072,l2067,43173r918,-125l3980,42666r766,-256l5511,42028r842,-507l6965,41015r536,-638l8037,39746r536,-639l8803,38351r459,-763l9339,36825r153,-888l9645,35049,9492,34036r-153,-888l9109,32260r-306,-887l8420,30609r-536,-764l7348,29214r-612,-637l6047,27945r-919,-513l4363,26925r-919,-382l1301,25656,,25309,,20258r765,194l2373,19946r1301,-763l4975,18295r1072,-888l6965,16262r690,-1292l7884,14236r153,-660l8190,12843r,-734l8037,10714,7808,9320,7501,8659,7119,7999,6736,7485,6353,6898,5817,6384,5128,6017,4440,5504,3827,5210,2909,4843,2067,4697r-995,-74l,4476,,35,383,xe" fillcolor="#0a0b0c" stroked="f" strokeweight="0">
                  <v:stroke miterlimit="83231f" joinstyle="miter" endcap="round"/>
                  <v:path arrowok="t" textboxrect="0,0,16227,47869"/>
                </v:shape>
                <v:shape id="Shape 1392" o:spid="_x0000_s1060" style="position:absolute;left:2410;top:11442;width:630;height:300;visibility:visible;mso-wrap-style:square;v-text-anchor:top" coordsize="63065,299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" path="m59100,r3965,12314l3973,29956,,17517,59100,xe" stroked="f" strokeweight="0">
                  <v:stroke miterlimit="83231f" joinstyle="miter" endcap="round"/>
                  <v:path arrowok="t" textboxrect="0,0,63065,29956"/>
                </v:shape>
                <v:shape id="Shape 1393" o:spid="_x0000_s1061" style="position:absolute;left:2488;top:11643;width:727;height:586;visibility:visible;mso-wrap-style:square;v-text-anchor:top" coordsize="72717,5863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" path="m57508,r4501,10913l43500,29061r-3176,3046l36626,35533r-3704,3552l29355,42131r130,132l31865,41243r2771,-1269l37545,38579r3307,-1394l44289,35658r3574,-1644l51690,32488r3973,-1526l68354,26140r4363,10538l15209,58635,10578,47591,28559,29824r3306,-3178l35700,23226r3965,-3426l43232,16879r,-125l40990,17767r-2649,1144l35562,20049r-3168,1395l29087,22845r-3697,1395l21417,25891r-4095,1651l4363,32363,,21825,57508,xe" stroked="f" strokeweight="0">
                  <v:stroke miterlimit="83231f" joinstyle="miter" endcap="round"/>
                  <v:path arrowok="t" textboxrect="0,0,72717,58635"/>
                </v:shape>
                <v:shape id="Shape 1394" o:spid="_x0000_s1062" style="position:absolute;left:2695;top:12169;width:348;height:443;visibility:visible;mso-wrap-style:square;v-text-anchor:top" coordsize="34835,4433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" path="m34835,r,14610l14543,24657r399,1013l15470,26690r658,1012l16786,28591r926,887l18639,30242r1056,506l20889,31254r1454,382l23798,31761r1584,132l27235,31761r1982,-250l31199,31004r2251,-638l34835,29876r,13779l33710,43818r-1852,257l30143,44200r-1584,131l26837,44200r-1585,-125l23798,43818r-1455,-382l20889,43062r-1324,-513l18508,42042r-1056,-507l16526,41029r-1056,-763l13487,38872,11635,36964,9782,34938,7930,32648,6215,29985,4631,26939,3177,24275,1982,21611,926,19197,,17172,34835,xe" stroked="f" strokeweight="0">
                  <v:stroke miterlimit="83231f" joinstyle="miter" endcap="round"/>
                  <v:path arrowok="t" textboxrect="0,0,34835,44331"/>
                </v:shape>
                <v:shape id="Shape 1395" o:spid="_x0000_s1063" style="position:absolute;left:3043;top:12074;width:310;height:532;visibility:visible;mso-wrap-style:square;v-text-anchor:top" coordsize="31001,5313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" path="m19236,r1714,2282l22803,4821r1852,3046l26507,11169r1455,2789l29018,16497r926,2539l30472,21444r398,2289l31001,25891r-131,2157l30472,30073r-267,1403l29676,32745r-528,1269l28490,35284r-658,1263l26905,37816r-926,1144l24923,40105r-1194,1138l22405,42388r-1317,1145l19496,44670r-1584,1020l16197,46703r-1853,1013l12492,48736r-2112,1012l8397,50636r-1982,763l4432,52031r-1990,513l597,53051,,53138,,39359r1125,-399l3636,37948,6415,36547,8527,35533r1853,-1012l12094,33376r1592,-1145l15141,31093r1186,-1144l17513,28811r927,-1144l19106,26397r658,-1270l20162,23982r130,-1269l20292,21444r-130,-1263l19764,18912r-658,-1402l18440,16373r-789,-1020l,24092,,9482,19236,xe" stroked="f" strokeweight="0">
                  <v:stroke miterlimit="83231f" joinstyle="miter" endcap="round"/>
                  <v:path arrowok="t" textboxrect="0,0,31001,53138"/>
                </v:shape>
                <v:shape id="Shape 1396" o:spid="_x0000_s1064" style="position:absolute;left:2938;top:12472;width:599;height:418;visibility:visible;mso-wrap-style:square;v-text-anchor:top" coordsize="59888,418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" path="m52877,r7011,11169l7004,41881,,30712,52877,xe" stroked="f" strokeweight="0">
                  <v:stroke miterlimit="83231f" joinstyle="miter" endcap="round"/>
                  <v:path arrowok="t" textboxrect="0,0,59888,41881"/>
                </v:shape>
                <v:shape id="Shape 1397" o:spid="_x0000_s1065" style="position:absolute;left:3047;top:12800;width:419;height:509;visibility:visible;mso-wrap-style:square;v-text-anchor:top" coordsize="41908,508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" path="m41908,r,11244l41250,11532,29347,16478r5557,7874l41908,17719r,16210l25512,50874,18110,40468,27893,30443,20889,20544,7540,25871,,15590,41908,xe" stroked="f" strokeweight="0">
                  <v:stroke miterlimit="83231f" joinstyle="miter" endcap="round"/>
                  <v:path arrowok="t" textboxrect="0,0,41908,50874"/>
                </v:shape>
                <v:shape id="Shape 1398" o:spid="_x0000_s1066" style="position:absolute;left:3466;top:12736;width:267;height:404;visibility:visible;mso-wrap-style:square;v-text-anchor:top" coordsize="26706,404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" path="m17452,r9254,12821l,40421,,24211,2380,21957,4631,19675,7272,17260r2778,-2538l12561,12439r-130,-257l9254,13584,5687,15228,2250,16754,,17736,,6492,17452,xe" stroked="f" strokeweight="0">
                  <v:stroke miterlimit="83231f" joinstyle="miter" endcap="round"/>
                  <v:path arrowok="t" textboxrect="0,0,26706,40421"/>
                </v:shape>
                <v:shape id="Shape 1399" o:spid="_x0000_s1067" style="position:absolute;left:3355;top:12996;width:739;height:684;visibility:visible;mso-wrap-style:square;v-text-anchor:top" coordsize="73904,684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" path="m47726,r7799,9268l43761,31989r-2113,3801l39398,40105r-2511,4447l34506,48486r130,125l36619,46959r2120,-2025l41120,42776r2641,-2414l46539,37948r3039,-2532l52617,32745r3306,-2540l66364,21832r7540,8755l26308,68410,18378,59274,29745,37060r2120,-4059l34376,28562r2641,-4315l39665,20438r-137,-132l37683,21957r-2120,1776l33320,25766r-2518,2157l28031,30205r-3039,2540l21815,35416r-3567,2789l7540,46710,,37948,47726,xe" stroked="f" strokeweight="0">
                  <v:stroke miterlimit="83231f" joinstyle="miter" endcap="round"/>
                  <v:path arrowok="t" textboxrect="0,0,73904,68410"/>
                </v:shape>
                <v:shape id="Shape 1400" o:spid="_x0000_s1068" style="position:absolute;left:3827;top:13474;width:534;height:510;visibility:visible;mso-wrap-style:square;v-text-anchor:top" coordsize="53413,510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" path="m44021,r9392,9268l9522,51025,,41756,44021,xe" stroked="f" strokeweight="0">
                  <v:stroke miterlimit="83231f" joinstyle="miter" endcap="round"/>
                  <v:path arrowok="t" textboxrect="0,0,53413,51025"/>
                </v:shape>
                <v:shape id="Shape 1401" o:spid="_x0000_s1069" style="position:absolute;left:4013;top:13632;width:721;height:705;visibility:visible;mso-wrap-style:square;v-text-anchor:top" coordsize="72051,705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" path="m41380,r9124,7867l42306,32107r-1324,3933l39267,40737r-1722,4697l35830,49749r131,132l37545,47848r1853,-2283l41510,43151r2120,-2796l46011,37567r2641,-2921l51300,31600r2771,-3045l63195,18779r8856,7619l30809,70561,21555,62694,29355,39086r1454,-4315l32654,30081r1852,-4697l36489,21319r-130,-125l34774,22970r-1722,2158l31069,27410r-2112,2539l26576,32613r-2648,2920l21157,38579r-3046,3303l8864,51781,,44164,41380,xe" stroked="f" strokeweight="0">
                  <v:stroke miterlimit="83231f" joinstyle="miter" endcap="round"/>
                  <v:path arrowok="t" textboxrect="0,0,72051,70561"/>
                </v:shape>
                <v:shape id="Shape 1402" o:spid="_x0000_s1070" style="position:absolute;left:4406;top:14001;width:624;height:536;visibility:visible;mso-wrap-style:square;v-text-anchor:top" coordsize="62399,535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" path="m38869,r1845,l42696,133r1991,381l46669,1145r2113,763l50894,2921r2121,1269l55127,5585r1325,1020l57638,7742r1194,1145l59751,9900r926,1145l61343,11933r658,1020l62399,13708r-8068,6605l53543,18787,52349,17011r-789,-888l50764,15235r-1056,-888l48652,13459r-927,-506l46929,12439r-796,-506l45345,11683r-796,-257l43761,11302r-667,-132l42306,11170r-666,132l40982,11426r-528,125l39788,11808r-528,249l38732,12439r-399,382l37943,13327r-666,1020l36749,15484r-130,514l36619,18024r268,1526l37545,21451r926,2158l39527,26272r797,1651l40852,29575r528,1526l41778,32620r260,1527l42168,35541r,2664l42038,39474r-260,1270l41380,41889r-398,1137l40584,44171r-659,1013l39260,46072r-659,1020l37277,48611r-1454,1270l34238,51026r-1714,887l30801,52677r-1852,506l27097,53432r-1845,132l23270,53564r-1983,-256l19167,52801r-1983,-638l15072,51275,13089,50262,10969,49117,8986,47723,7402,46454,5817,45059,4493,43790,3307,42395,2113,41125,1186,39981,528,38843,,37948,7930,31226r528,1145l9254,33383r789,1145l11107,35666r926,1144l13219,37823r1056,1020l15470,39856r918,631l17314,41001r927,507l19036,41889r927,250l20751,42395r796,125l23002,42520r796,-125l24456,42139r658,-250l25642,41508r536,-383l26706,40744r529,-639l27763,39474r398,-631l28421,38205r268,-631l28819,36810r,-2157l28551,33002r-528,-1651l27235,29318r-797,-2158l25642,25516r-658,-1776l24456,22089r-398,-1526l23798,19044r-138,-1526l23530,16123r130,-1270l23660,13584r268,-1270l24188,11170r398,-1013l24984,9144r528,-1020l26040,7236r666,-764l27893,5079,29217,3941,30534,2796r1592,-888l33710,1145,35295,639,37147,257,38869,xe" stroked="f" strokeweight="0">
                  <v:stroke miterlimit="83231f" joinstyle="miter" endcap="round"/>
                  <v:path arrowok="t" textboxrect="0,0,62399,53564"/>
                </v:shape>
                <v:shape id="Shape 1403" o:spid="_x0000_s1071" style="position:absolute;left:4816;top:14146;width:563;height:628;visibility:visible;mso-wrap-style:square;v-text-anchor:top" coordsize="56314,628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" path="m24984,l56314,20812r-6208,8762l39925,22845,11106,62826,,55465,28819,15360,18769,8755,24984,xe" stroked="f" strokeweight="0">
                  <v:stroke miterlimit="83231f" joinstyle="miter" endcap="round"/>
                  <v:path arrowok="t" textboxrect="0,0,56314,62826"/>
                </v:shape>
                <v:shape id="Shape 1404" o:spid="_x0000_s1072" style="position:absolute;left:5096;top:14379;width:443;height:571;visibility:visible;mso-wrap-style:square;v-text-anchor:top" coordsize="44289,5711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" path="m32922,l44289,6854,11505,57116,,50262,32922,xe" stroked="f" strokeweight="0">
                  <v:stroke miterlimit="83231f" joinstyle="miter" endcap="round"/>
                  <v:path arrowok="t" textboxrect="0,0,44289,57116"/>
                </v:shape>
                <v:shape id="Shape 1405" o:spid="_x0000_s1073" style="position:absolute;left:5388;top:14477;width:529;height:638;visibility:visible;mso-wrap-style:square;v-text-anchor:top" coordsize="52884,638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" path="m19702,l52884,18024r-5419,9261l36619,21451,11635,63839,,57491,24992,15103,14283,9261,19702,xe" stroked="f" strokeweight="0">
                  <v:stroke miterlimit="83231f" joinstyle="miter" endcap="round"/>
                  <v:path arrowok="t" textboxrect="0,0,52884,63839"/>
                </v:shape>
                <v:shape id="Shape 1406" o:spid="_x0000_s1074" style="position:absolute;left:5744;top:14676;width:571;height:647;visibility:visible;mso-wrap-style:square;v-text-anchor:top" coordsize="57110,64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" path="m20889,l33052,5710,15339,40363r-665,1394l14145,43026r-398,1270l13357,45434r-268,1020l12959,47466r,888l13089,49242r130,639l13487,50636r260,639l14145,51781r398,507l14941,52670r529,381l16128,53308r666,249l17452,53814r658,125l19435,53939r658,-125l20759,53557r788,-249l22213,52794r658,-506l23668,51532r658,-764l25122,49749r658,-1138l26576,47341r789,-1394l44947,11295r12163,5709l40324,49749r-1325,2539l37683,54446r-1592,2032l34636,58379r-1584,1526l31329,61299r-1714,1145l27893,63333r-1845,762l24066,64477r-1853,249l20093,64726r-1983,-125l15998,64095r-2251,-762l11505,62444,9254,61299,7272,59905,5419,58636,3965,57109,2648,55590,1722,53939,926,52163,398,50387,138,48479,,46454,268,44421,528,42263r666,-2158l1982,37691r927,-2407l4103,32870,20889,xe" stroked="f" strokeweight="0">
                  <v:stroke miterlimit="83231f" joinstyle="miter" endcap="round"/>
                  <v:path arrowok="t" textboxrect="0,0,57110,64726"/>
                </v:shape>
                <v:shape id="Shape 1407" o:spid="_x0000_s1075" style="position:absolute;left:6230;top:14863;width:477;height:643;visibility:visible;mso-wrap-style:square;v-text-anchor:top" coordsize="47733,6435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" path="m12561,l47733,14215r-4363,9775l31965,19418,12423,64353,,59399,19565,14472,8198,9900,12561,xe" stroked="f" strokeweight="0">
                  <v:stroke miterlimit="83231f" joinstyle="miter" endcap="round"/>
                  <v:path arrowok="t" textboxrect="0,0,47733,64353"/>
                </v:shape>
                <v:shape id="Shape 1408" o:spid="_x0000_s1076" style="position:absolute;left:6544;top:15020;width:494;height:661;visibility:visible;mso-wrap-style:square;v-text-anchor:top" coordsize="49448,6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" path="m20973,l49448,9899r-3598,9394l30158,13833,25336,26778r14926,5079l36894,40994,21892,35790,16227,50893r16917,5835l29623,66121,,55839,20973,xe" stroked="f" strokeweight="0">
                  <v:stroke miterlimit="83231f" joinstyle="miter" endcap="round"/>
                  <v:path arrowok="t" textboxrect="0,0,49448,66121"/>
                </v:shape>
                <v:shape id="Shape 1409" o:spid="_x0000_s1077" style="position:absolute;left:7132;top:15228;width:235;height:597;visibility:visible;mso-wrap-style:square;v-text-anchor:top" coordsize="23499,596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" path="m23499,r,11936l22734,12571r-919,1145l20897,14861r-766,1395l19289,17775r-765,1651l17758,21202r-842,2032l16304,25267r-689,2282l14926,29964r-459,2157l14008,34279r-383,1901l13472,38081r-77,1651l13395,41383r77,1394l13625,44047r383,1145l14467,46204r459,888l15615,47855r689,639l17070,49000r1071,250l19060,49507r1071,-125l21050,49125r918,-381l22887,48113r612,-593l23499,59593r-612,63l19442,59656r-2219,-250l14849,58900r-1454,-514l12017,58012r-1148,-638l9645,56867r-996,-638l7578,55473r-919,-763l5741,53822r-842,-763l4287,52046r-690,-888l2909,50138,2373,49125,1837,47980,1454,46843,1072,45698,536,43283,153,40752,,38081,,35292,306,32496,842,29583r536,-2921l2143,23741r919,-2789l4133,18156,5281,15492,6736,12953,8190,10671,9798,8513,11635,6605,13472,4829r995,-756l15462,3311r1071,-639l17605,2041r1225,-506l19825,1021,21050,646,22198,265,23423,8r76,-8xe" stroked="f" strokeweight="0">
                  <v:stroke miterlimit="83231f" joinstyle="miter" endcap="round"/>
                  <v:path arrowok="t" textboxrect="0,0,23499,59656"/>
                </v:shape>
                <v:shape id="Shape 1410" o:spid="_x0000_s1078" style="position:absolute;left:7367;top:15226;width:237;height:598;visibility:visible;mso-wrap-style:square;v-text-anchor:top" coordsize="23729,598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" path="m2449,l3751,,5052,132,6430,257,7731,514,9032,764r1454,506l11941,1784r1301,506l14467,2921r1071,763l16610,4322r919,889l18447,6098r766,888l19902,7874r612,1013l21203,9899r535,1020l22121,12057r383,1145l22810,14347r536,2407l23575,19293r154,2539l23575,24371r-229,2540l22963,29574r-535,2540l21738,34528r-1301,3933l19059,41889r-1454,3169l16074,47979r-841,1270l14467,50519r-919,1138l12630,52677r-842,1012l10869,54577r-995,888l8879,56228r-918,631l6966,57498r-1072,506l4822,58510r-1071,382l2679,59274r-1072,256l612,59780,,59842,,47769r306,-296l1225,46586r842,-1145l2832,44171r766,-1526l4439,41125r766,-1775l6659,35665,7961,31475r918,-3801l9568,24115r306,-1644l10104,20820r,-3046l9951,16373r-77,-1263l9415,13840,9032,12820r-612,-887l7731,11302r-918,-639l5741,10282r-919,-125l3904,10157r-919,256l1914,10795r-919,507l153,12057,,12185,,249,1148,132,2449,xe" stroked="f" strokeweight="0">
                  <v:stroke miterlimit="83231f" joinstyle="miter" endcap="round"/>
                  <v:path arrowok="t" textboxrect="0,0,23729,59842"/>
                </v:shape>
                <v:shape id="Shape 1411" o:spid="_x0000_s1079" style="position:absolute;left:7592;top:15308;width:427;height:608;visibility:visible;mso-wrap-style:square;v-text-anchor:top" coordsize="42712,60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" path="m13242,l42712,6216r-2220,9774l24188,12564,20743,27409r15386,3303l33986,40105,18677,36802,13242,60792,,57996,13242,xe" stroked="f" strokeweight="0">
                  <v:stroke miterlimit="83231f" joinstyle="miter" endcap="round"/>
                  <v:path arrowok="t" textboxrect="0,0,42712,60792"/>
                </v:shape>
                <v:shape id="Shape 1412" o:spid="_x0000_s1080" style="position:absolute;left:8187;top:15403;width:394;height:625;visibility:visible;mso-wrap-style:square;v-text-anchor:top" coordsize="39344,624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" path="m1684,l39344,5585,37660,16115,25489,14339,17835,62437,4440,60536,12094,12307,,10530,1684,xe" stroked="f" strokeweight="0">
                  <v:stroke miterlimit="83231f" joinstyle="miter" endcap="round"/>
                  <v:path arrowok="t" textboxrect="0,0,39344,62437"/>
                </v:shape>
                <v:shape id="Shape 1413" o:spid="_x0000_s1081" style="position:absolute;left:8568;top:15464;width:363;height:621;visibility:visible;mso-wrap-style:square;v-text-anchor:top" coordsize="36359,6206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" path="m6353,l36359,2921,35287,12945,18600,11294,17146,24878r15921,1519l31996,35915,16151,34396,14391,50387r17834,1776l31230,62062,,59017,6353,xe" stroked="f" strokeweight="0">
                  <v:stroke miterlimit="83231f" joinstyle="miter" endcap="round"/>
                  <v:path arrowok="t" textboxrect="0,0,36359,62062"/>
                </v:shape>
                <v:shape id="Shape 1414" o:spid="_x0000_s1082" style="position:absolute;left:8962;top:15507;width:392;height:605;visibility:visible;mso-wrap-style:square;v-text-anchor:top" coordsize="39191,60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" path="m27403,r2526,124l31613,249r1607,132l34522,631r1301,257l36895,1137r918,382l38655,1776r536,381l36359,11675r-1148,-506l33833,10788r-1684,-382l30159,10281r-1455,-132l27403,10281r-1454,382l24647,11037r-1377,638l22122,12306r-1225,889l19748,14339r-918,1270l17759,17003r-843,1652l16151,20431r-536,2032l15079,24621r-382,2539l14467,29699r,4946l14697,36802r382,2034l15462,40736r689,1651l16916,43782r843,1401l18677,46321r1071,1020l20897,48097r1225,763l23423,49366r1454,382l26331,50130r1455,124l29470,50254r1913,-124l32914,50005r1454,-257l35058,59398r-1684,507l30848,60154r-2909,257l24494,60286r-1607,-132l21279,60030r-1454,-382l18371,59398r-1455,-381l15615,58510r-1301,-514l13089,57490r-1148,-631l10869,56096,9798,55332,8726,54570r-918,-889l6889,52794r-765,-889l5282,50893,4669,49873,3980,48735,3368,47590,2832,46453,1761,43914,1072,41375,536,38578,153,35665,,32745,153,29567,306,27542,536,25633,842,23733r383,-1908l1761,20181r382,-1651l2832,17003r613,-1519l4133,14082r766,-1394l5741,11419r918,-1138l7425,9136,8496,8124,9415,7103r1072,-888l11558,5328r995,-764l13778,3808r1225,-638l16151,2663r1225,-506l18524,1651r1224,-382l22198,631,24877,249,27403,xe" stroked="f" strokeweight="0">
                  <v:stroke miterlimit="83231f" joinstyle="miter" endcap="round"/>
                  <v:path arrowok="t" textboxrect="0,0,39191,60411"/>
                </v:shape>
                <v:shape id="Shape 1415" o:spid="_x0000_s1083" style="position:absolute;left:9398;top:15520;width:413;height:595;visibility:visible;mso-wrap-style:square;v-text-anchor:top" coordsize="41334,595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" path="m229,l13701,r-153,23858l27709,23858,27862,125r13472,l41104,59524,27632,59399r77,-24753l13548,34521r,24878l,59399,229,xe" stroked="f" strokeweight="0">
                  <v:stroke miterlimit="83231f" joinstyle="miter" endcap="round"/>
                  <v:path arrowok="t" textboxrect="0,0,41334,59524"/>
                </v:shape>
                <v:shape id="Shape 1416" o:spid="_x0000_s1084" style="position:absolute;left:9902;top:15496;width:447;height:616;visibility:visible;mso-wrap-style:square;v-text-anchor:top" coordsize="44702,615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" path="m41104,r3598,59274l32378,59905,20361,38072,18371,34014,16151,29442,14008,24878,12324,20562r-153,l12477,22970r230,2671l13013,28554r382,3302l13625,35409r383,3808l14314,43283r229,4315l15462,60917,3598,61556,,2282,12324,1651,24494,24239r1990,3809l28704,32495r2220,4440l32914,41125r153,l32838,38586r-460,-2796l31996,32620r-383,-3427l31077,25509r-383,-3802l30465,17766r-306,-4058l29393,638,41104,xe" stroked="f" strokeweight="0">
                  <v:stroke miterlimit="83231f" joinstyle="miter" endcap="round"/>
                  <v:path arrowok="t" textboxrect="0,0,44702,61556"/>
                </v:shape>
                <v:shape id="Shape 1417" o:spid="_x0000_s1085" style="position:absolute;left:10406;top:15457;width:224;height:607;visibility:visible;mso-wrap-style:square;v-text-anchor:top" coordsize="22351,607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" path="m20897,r1454,l22351,10438r-77,-32l21203,10157r-1225,l19060,10406r-766,382l17376,11294r-689,639l15998,12821r-536,1012l15003,14978r-459,1270l14314,17642r-306,1651l13931,20944r-153,1776l13778,24746r153,2033l14008,29061r306,2290l14544,33758r459,2289l15462,38205r459,1900l16457,41881r613,1652l17606,44927r765,1269l19060,47341r765,1013l20667,49117r765,631l22351,50130r,10597l21739,60668r-1378,-132l19213,60411r-1302,-249l16840,59780r-1225,-506l14544,58760r-996,-506l12477,57623r-919,-764l10640,56097r-995,-889l8879,54321r-765,-889l6506,51400,5205,49117,3980,46703,3062,44164,2143,41500,1378,38711,842,35790,306,32745,,29825,,23990,306,21194,842,18405r613,-2539l2296,13452,3368,11045r612,-1020l4669,9012,5281,8000,6124,6979r765,-888l7808,5204r841,-764l9645,3684r995,-638l11788,2415r1071,-514l14008,1394r1224,-381l16533,639,17911,381,19366,125,20897,xe" stroked="f" strokeweight="0">
                  <v:stroke miterlimit="83231f" joinstyle="miter" endcap="round"/>
                  <v:path arrowok="t" textboxrect="0,0,22351,60727"/>
                </v:shape>
                <v:shape id="Shape 1418" o:spid="_x0000_s1086" style="position:absolute;left:10630;top:15457;width:225;height:608;visibility:visible;mso-wrap-style:square;v-text-anchor:top" coordsize="22504,607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" path="m,l1378,,2832,257,4133,381,5282,764r1224,381l7655,1651r1071,507l9798,2796r1071,631l11788,4190r919,764l13472,5842r842,888l15079,7742r1455,2033l17758,11933r996,2406l19748,16754r766,2407l21203,21700r383,2540l21968,26779r383,4065l22504,34646r,3427l22122,41250r-307,1519l21586,44164r-307,1401l20744,46835r-383,1270l19825,49242r-535,1145l18754,51532r-613,888l17452,53432r-765,889l15845,55083r-766,764l14161,56603r-766,638l12324,57872r-919,507l10333,58893r-1071,381l8190,59648r-2219,639l3597,60668r-1454,125l689,60793,,60727,,50130r919,382l1837,50636r995,l3827,50387r919,-382l5588,49375r612,-764l6889,47723r536,-1144l7808,45434r306,-1395l8343,42520r153,-1651l8573,39093r,-1776l8496,33251,8114,28936,7425,25127,6736,21575,6200,19924,5817,18273,5282,16879,4669,15484,3980,14215,3291,13071r-765,-889l1760,11426,842,10788,,10438,,xe" stroked="f" strokeweight="0">
                  <v:stroke miterlimit="83231f" joinstyle="miter" endcap="round"/>
                  <v:path arrowok="t" textboxrect="0,0,22504,60793"/>
                </v:shape>
                <v:shape id="Shape 1419" o:spid="_x0000_s1087" style="position:absolute;left:10875;top:15407;width:416;height:608;visibility:visible;mso-wrap-style:square;v-text-anchor:top" coordsize="41564,607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" path="m13395,r8880,48861l39803,45940r1761,9643l10716,60793,,2283,13395,xe" stroked="f" strokeweight="0">
                  <v:stroke miterlimit="83231f" joinstyle="miter" endcap="round"/>
                  <v:path arrowok="t" textboxrect="0,0,41564,60793"/>
                </v:shape>
                <v:shape id="Shape 1420" o:spid="_x0000_s1088" style="position:absolute;left:11234;top:15320;width:230;height:604;visibility:visible;mso-wrap-style:square;v-text-anchor:top" coordsize="22964,6041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" path="m19519,r3445,l22964,11542r-536,-373l21509,10663r-918,-257l19519,10282r-1072,124l17452,10663r-842,506l15998,11808r-689,756l14774,13452r-536,1020l13855,15609r-306,1402l13472,18405r,3303l13549,23484r153,2025l14084,27542r460,2158l15003,31982r536,2414l16228,36554r689,2157l17529,40487r842,1776l18983,43790r842,1394l20591,46454r918,1012l22275,48354r689,479l22964,60411r-1225,-124l20591,60030r-1225,-375l18218,59274r-1072,-506l16075,58254r-1072,-631l14008,56984r-919,-756l12094,55465r-918,-888l9492,52669,7884,50643,6430,48354,5129,45947,4057,43283,2985,40612,2067,37823,1301,34778,612,31857,230,28936,,26022,,23226,77,20563,460,17899r688,-2539l1914,12946r459,-1138l2909,10663,3521,9651,4210,8630,4823,7617r842,-887l6430,5842r918,-763l8267,4190,9339,3559r1071,-638l11482,2290r1148,-514l13855,1270,15156,888,16610,506,18065,257,19519,xe" stroked="f" strokeweight="0">
                  <v:stroke miterlimit="83231f" joinstyle="miter" endcap="round"/>
                  <v:path arrowok="t" textboxrect="0,0,22964,60411"/>
                </v:shape>
                <v:shape id="Shape 1421" o:spid="_x0000_s1089" style="position:absolute;left:11464;top:15320;width:231;height:605;visibility:visible;mso-wrap-style:square;v-text-anchor:top" coordsize="23116,60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" path="m,l689,,1990,257,3138,506,4363,888r1225,382l6736,1776r1071,639l8726,3046r1071,638l10716,4447r919,888l12400,6223r1760,1901l15615,10157r1301,2157l17988,14597r1071,2414l19978,19550r765,2408l21432,24496r766,3934l22733,32114r383,3552l23116,38836r-76,1527l22887,41756r-154,1395l22504,44552r-459,1270l21815,47085r-536,1145l20896,49375r-535,1012l19672,51400r-536,895l18371,53183r-690,888l16916,54827r-765,763l15232,56228r-918,631l13319,57498r-996,506l11405,58510r-2296,764l6736,59905r-1301,257l3980,60411r-1301,133l1301,60544,,60411,,48833r229,159l1225,49623r918,258l3062,50137r918,l5052,50005r918,-249l6736,49242r765,-631l8037,47723r536,-1013l8956,45690r306,-1269l9491,43026r,-4946l9262,36297,8726,32238,7807,28048,6736,24240,5664,20820,5052,19169,4363,17642,3674,16248,2908,14978,2143,13708,1301,12696,383,11808,,11542,,xe" stroked="f" strokeweight="0">
                  <v:stroke miterlimit="83231f" joinstyle="miter" endcap="round"/>
                  <v:path arrowok="t" textboxrect="0,0,23116,60544"/>
                </v:shape>
                <v:shape id="Shape 1422" o:spid="_x0000_s1090" style="position:absolute;left:11707;top:15180;width:501;height:614;visibility:visible;mso-wrap-style:square;v-text-anchor:top" coordsize="50060,614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" path="m30235,r2143,l33067,10282r-1760,-132l29470,10282r-2144,249l24954,11170r-1531,506l21968,12307r-1454,764l19136,13958r-1148,1020l16916,15991r-919,1269l15156,18779r-613,1527l14008,21958r-307,1900l13701,28048r459,2414l14543,32870r766,2796l16151,38073r919,2157l17988,42263r1071,1776l20055,45565r1224,1262l22427,47972r1225,1013l24877,49748r1148,507l27250,50768r1301,250l29699,51150r1225,l32148,51018r1148,-250l34751,50255r1072,-507l31613,36040r-5971,1651l22887,28680,40722,23609r9338,30330l48912,54702r-1301,764l46003,56353r-1760,756l42406,57872r-1838,763l38731,59399r-1837,506l34062,60668r-2755,375l28780,61299r-2449,125l23881,61175r-2219,-382l19442,60154r-2143,-887l15997,58635r-1301,-763l13472,57109,12247,56097,11099,55083,9874,54063,8879,52794,7807,51525,6889,50130,5970,48736,5128,47210,4363,45690,3521,44039,2908,42263,2220,40612,1684,38712,1148,36803,765,34903,383,33127,229,31351,,29567,,26272,153,24746,383,23226,612,21700,919,20306r535,-1394l1837,17518r689,-1270l3062,14978r612,-1145l4516,12688r765,-1137l6200,10531,6965,9518,8037,8630,8956,7617r1071,-762l11099,5966,13472,4565,15844,3303,18371,2283r2602,-889l22887,1013,24571,631,26178,250,27632,125,30235,xe" stroked="f" strokeweight="0">
                  <v:stroke miterlimit="83231f" joinstyle="miter" endcap="round"/>
                  <v:path arrowok="t" textboxrect="0,0,50060,61424"/>
                </v:shape>
                <v:shape id="Shape 1423" o:spid="_x0000_s1091" style="position:absolute;left:12039;top:15023;width:479;height:653;visibility:visible;mso-wrap-style:square;v-text-anchor:top" coordsize="47917,653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" path="m41640,l39803,39092r8114,21833l35210,65365,27250,43914,,14346,13625,9650r9415,11801l25030,23990r1990,2663l29010,29318r1837,2920l31077,32114r-536,-3303l30158,25516r-382,-3303l29470,19044,28551,4572,41640,xe" stroked="f" strokeweight="0">
                  <v:stroke miterlimit="83231f" joinstyle="miter" endcap="round"/>
                  <v:path arrowok="t" textboxrect="0,0,47917,65365"/>
                </v:shape>
                <v:shape id="Shape 1424" o:spid="_x0000_s1092" style="position:absolute;left:12626;top:14862;width:230;height:584;visibility:visible;mso-wrap-style:square;v-text-anchor:top" coordsize="22963,584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" path="m22963,r,9473l21432,9473r-918,257l19748,9979r-995,382l16916,11249r-1148,763l22504,26352r459,-201l22963,58464,,10236,2756,8460,6124,6684,9644,4908,13472,3125r2296,-888l17988,1349,20208,718,22504,79,22963,xe" stroked="f" strokeweight="0">
                  <v:stroke miterlimit="83231f" joinstyle="miter" endcap="round"/>
                  <v:path arrowok="t" textboxrect="0,0,22963,58464"/>
                </v:shape>
                <v:shape id="Shape 1425" o:spid="_x0000_s1093" style="position:absolute;left:12856;top:14858;width:115;height:637;visibility:visible;mso-wrap-style:square;v-text-anchor:top" coordsize="11558,637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" path="m3904,l5052,,6124,125,7348,257r995,124l10104,888r1454,638l11558,32384r-153,-21l9568,32363r-919,125l7731,32745r-919,257l5894,33383,3215,34521r7654,16247l11558,50515r,9844l10487,60793,7425,61938,4669,62950r-2373,764l,58891,,26578r2143,-937l2985,25260r612,-506l4286,24240r689,-507l5511,23102r460,-638l6429,21700r230,-631l6889,20306r153,-763l7195,18655r,-756l7042,17011r-153,-763l6659,15360r-382,-763l5511,13202,4516,12057r-459,-506l3521,11045r-689,-382l2296,10406r-765,-249l842,9900,,9900,,427,1760,125,3904,xe" stroked="f" strokeweight="0">
                  <v:stroke miterlimit="83231f" joinstyle="miter" endcap="round"/>
                  <v:path arrowok="t" textboxrect="0,0,11558,63714"/>
                </v:shape>
                <v:shape id="Shape 1426" o:spid="_x0000_s1094" style="position:absolute;left:12971;top:14873;width:218;height:588;visibility:visible;mso-wrap-style:square;v-text-anchor:top" coordsize="21815,5883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" path="m,l1301,757r1302,887l3674,2664r919,1270l5511,5204r689,1394l6583,7486r382,888l7272,9386r153,1020l7501,11295r,1012l7425,13327r-153,1013l6965,15353r-229,1020l6200,17386r-536,1012l5128,19418r-765,1013l3597,21444r-994,888l2755,22713r1608,-249l5817,22332r1455,l8573,22464r1301,249l11099,22970r1301,506l13472,23858r1071,631l15615,25128r918,763l17452,26779r765,888l19060,28555r535,1012l20208,30712r688,1651l21432,34015r230,1518l21815,37185r,1519l21509,40230r-383,1527l20514,43276r-459,1013l19595,45176r-535,1020l18217,47085r-612,888l16687,48985r-995,889l14696,50761r-2372,1784l9415,54321,6047,56097,2373,57872,,58833,,48988r689,-252l2143,48097r918,-381l3827,47210r766,-507l5435,46196r612,-638l6583,44803r536,-639l7501,43400r459,-755l8190,41757r153,-895l8343,39086,8037,38073,7808,37061,7425,36040r-536,-888l6200,34264r-536,-763l4899,32870r-689,-507l3444,31857r-918,-381l1684,31219,765,30962,,30858,,xe" stroked="f" strokeweight="0">
                  <v:stroke miterlimit="83231f" joinstyle="miter" endcap="round"/>
                  <v:path arrowok="t" textboxrect="0,0,21815,58833"/>
                </v:shape>
                <v:shape id="Shape 1427" o:spid="_x0000_s1095" style="position:absolute;left:13042;top:14582;width:656;height:711;visibility:visible;mso-wrap-style:square;v-text-anchor:top" coordsize="65599,7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" path="m36129,l65599,52163,53811,58386,41411,36554,28934,43026,41411,64859,29470,71075,,18912,11941,12696,23652,33633,36129,27160,24188,6224,36129,xe" stroked="f" strokeweight="0">
                  <v:stroke miterlimit="83231f" joinstyle="miter" endcap="round"/>
                  <v:path arrowok="t" textboxrect="0,0,65599,71075"/>
                </v:shape>
                <v:shape id="Shape 1428" o:spid="_x0000_s1096" style="position:absolute;left:13472;top:14333;width:603;height:648;visibility:visible;mso-wrap-style:square;v-text-anchor:top" coordsize="60241,6472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" path="m33909,l54576,30712r1455,2407l57332,35409r1071,2282l59169,39849r536,2157l60087,44039r154,2026l60087,47972r-229,1901l59322,51650r-765,1775l57485,55076r-1301,1527l54729,58122r-1913,1402l50826,60918r-2220,1270l46463,63200r-2220,764l42253,64470r-2067,256l38196,64595r-1914,-250l34368,63839r-1913,-764l30771,62188,28934,60918,27173,59524,25642,57872,23882,56097,22275,53939,20743,51781,,20937,11328,13958,33144,46321r918,1270l34981,48736r842,1013l36742,50636r765,764l38272,52031r842,381l39880,52794r688,257l41334,53301r1301,l43324,53176r689,-125l44549,52794r459,-382l45697,52031r536,-381l46615,51143r383,-507l47458,50005r229,-513l47840,48736r,-1526l47687,46321r-229,-887l46998,44421r-535,-1145l46003,42131r-842,-1269l44243,39467,22581,6979,33909,xe" stroked="f" strokeweight="0">
                  <v:stroke miterlimit="83231f" joinstyle="miter" endcap="round"/>
                  <v:path arrowok="t" textboxrect="0,0,60241,64726"/>
                </v:shape>
                <v:shape id="Shape 1429" o:spid="_x0000_s1097" style="position:absolute;left:13882;top:14136;width:234;height:458;visibility:visible;mso-wrap-style:square;v-text-anchor:top" coordsize="23423,4578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" path="m23423,r,10339l22198,10339r-766,250l20590,10845r-765,257l19059,11609r-842,506l16687,13384r-1072,1014l23423,24332r,21454l,16049,2220,13766,5052,11227,8037,8813,11481,6273,13472,4879,15462,3610,17452,2340,19442,1327,21509,564,23423,xe" stroked="f" strokeweight="0">
                  <v:stroke miterlimit="83231f" joinstyle="miter" endcap="round"/>
                  <v:path arrowok="t" textboxrect="0,0,23423,45786"/>
                </v:shape>
                <v:shape id="Shape 1430" o:spid="_x0000_s1098" style="position:absolute;left:14116;top:14130;width:166;height:631;visibility:visible;mso-wrap-style:square;v-text-anchor:top" coordsize="16572,63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" path="m3674,l6430,,8037,374,9492,756r1454,638l12247,2282r1378,888l14620,4315r1071,1137l16227,6216r345,571l16572,20460r-39,95l15845,21575r153,375l16572,21750r,8706l15079,30456r-995,256l13166,30962r-919,256l11481,31600r-918,507l9721,32613,7501,34264r9071,11617l16572,61135r-1110,671l13166,63075,,46360,,24905r2067,2630l4363,25891r765,-639l5664,24746r536,-639l6736,23351r383,-638l7348,21950r307,-756l7807,20431r,-1527l7655,18016r-154,-756l7272,16497r-460,-763l6430,14971r-536,-763l4899,13071,3674,12050r-689,-374l2373,11419r-689,-257l995,10913r-995,l,574,229,506,1454,250,2449,125,3674,xe" stroked="f" strokeweight="0">
                  <v:stroke miterlimit="83231f" joinstyle="miter" endcap="round"/>
                  <v:path arrowok="t" textboxrect="0,0,16572,63075"/>
                </v:shape>
                <v:shape id="Shape 1431" o:spid="_x0000_s1099" style="position:absolute;left:14282;top:14335;width:217;height:407;visibility:visible;mso-wrap-style:square;v-text-anchor:top" coordsize="21700,407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" path="m6391,l7616,,8917,250r1225,132l11290,764r1225,381l13510,1776r1072,507l15653,3046r919,763l17337,4697r843,888l19251,7104r918,1526l20782,10150r536,1526l21624,13195r76,1527l21624,16248r-153,1644l21241,18912r-306,1012l20552,20937r-383,1145l19634,23095r-689,1145l18180,25252r-843,1145l15424,28680r-2297,2289l10219,33376,7080,35791,4018,37948,1416,39849,,40704,,25450r2029,2599l3253,27410r1301,-888l5320,25891r842,-639l6774,24496r536,-638l7846,23095r383,-756l8535,21451r230,-763l8917,19800r153,-888l8917,18149r-152,-889l8535,16373,8152,15360r-536,-896l6927,13577r-689,-756l5473,12057r-766,-638l3866,10913r-919,-382l2029,10282r-766,-132l345,10025r-345,l,1319,880,1013,2335,506,3636,250,5090,125,6391,xe" stroked="f" strokeweight="0">
                  <v:stroke miterlimit="83231f" joinstyle="miter" endcap="round"/>
                  <v:path arrowok="t" textboxrect="0,0,21700,40704"/>
                </v:shape>
                <v:shape id="Shape 1432" o:spid="_x0000_s1100" style="position:absolute;left:14282;top:14198;width:19;height:137;visibility:visible;mso-wrap-style:square;v-text-anchor:top" coordsize="1875,1367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" path="m,l191,317r536,888l1110,2093r306,1012l1646,4001r153,1013l1875,6026r,1145l1799,8184,1646,9328r-230,1013l957,11486,421,12631,,13673,,xe" stroked="f" strokeweight="0">
                  <v:stroke miterlimit="83231f" joinstyle="miter" endcap="round"/>
                  <v:path arrowok="t" textboxrect="0,0,1875,13673"/>
                </v:shape>
                <v:shape id="Shape 1433" o:spid="_x0000_s1101" style="position:absolute;left:14315;top:13852;width:241;height:540;visibility:visible;mso-wrap-style:square;v-text-anchor:top" coordsize="24035,5392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" path="m12171,l24035,8346r,13498l21968,20181,19060,18024,16151,15609,13548,13584r-306,124l15079,16629r1991,3171l19060,22845r1760,2664l24035,30777r,23145l,10282,12171,xe" stroked="f" strokeweight="0">
                  <v:stroke miterlimit="83231f" joinstyle="miter" endcap="round"/>
                  <v:path arrowok="t" textboxrect="0,0,24035,53922"/>
                </v:shape>
                <v:shape id="Shape 1434" o:spid="_x0000_s1102" style="position:absolute;left:14556;top:13936;width:391;height:560;visibility:visible;mso-wrap-style:square;v-text-anchor:top" coordsize="39191,559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" path="m,l39191,27569r-9798,8248l17912,27569,8496,35568r7043,12057l5741,55999,,45576,,22431r3368,5519l10793,21734,459,13868,,13498,,xe" stroked="f" strokeweight="0">
                  <v:stroke miterlimit="83231f" joinstyle="miter" endcap="round"/>
                  <v:path arrowok="t" textboxrect="0,0,39191,55999"/>
                </v:shape>
                <v:shape id="Shape 1435" o:spid="_x0000_s1103" style="position:absolute;left:14562;top:13458;width:733;height:696;visibility:visible;mso-wrap-style:square;v-text-anchor:top" coordsize="73253,696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" path="m28551,l73253,40994r-8573,8630l40339,41368,35976,39724,31077,37948,26331,35916,22121,33882r-153,125l23805,35533r2143,1776l28321,39343r2526,2157l33603,43783r2908,2663l39573,49242r3292,2914l52892,61424r-8190,8248l,28555,8649,20049r24801,8631l37736,30074r4746,1776l47381,33758r4363,1775l51820,35409,49907,33758,47457,31850,45008,29825,42176,27667,39420,25253,36359,22713,33373,20049,30158,17261,20360,8249,28551,xe" stroked="f" strokeweight="0">
                  <v:stroke miterlimit="83231f" joinstyle="miter" endcap="round"/>
                  <v:path arrowok="t" textboxrect="0,0,73253,69672"/>
                </v:shape>
                <v:shape id="Shape 1436" o:spid="_x0000_s1104" style="position:absolute;left:14899;top:13173;width:678;height:601;visibility:visible;mso-wrap-style:square;v-text-anchor:top" coordsize="67818,6003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" path="m19059,r8038,6341l16687,18779r10945,8630l37660,15609r7807,6091l35440,33500,48376,43532,59781,30206r8037,6340l47993,60030,,22588,19059,xe" stroked="f" strokeweight="0">
                  <v:stroke miterlimit="83231f" joinstyle="miter" endcap="round"/>
                  <v:path arrowok="t" textboxrect="0,0,67818,60030"/>
                </v:shape>
                <v:shape id="Shape 1437" o:spid="_x0000_s1105" style="position:absolute;left:15186;top:12892;width:565;height:585;visibility:visible;mso-wrap-style:square;v-text-anchor:top" coordsize="56566,58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" path="m13089,r7272,7361l18754,8248,17069,9518r-842,764l15309,11045r-919,1012l13625,13202r-536,764l12553,14853r-382,756l11864,16504r-229,756l11482,17899r,1394l11635,19924r153,639l12017,21194r230,514l12706,22214r383,506l13472,23102r535,382l15079,24115r1148,381l16916,24496r689,125l18217,24496r689,l20591,24115r1837,-764l24724,22464r2602,-1270l29087,20438r1684,-763l32378,19169r1608,-382l35440,18405r1454,-256l38349,18024r1301,l40951,18149r1378,131l43477,18530r1225,382l45850,19293r1072,507l48146,20306r919,638l50749,22214r1454,1270l53428,25002r995,1527l55265,28180r613,1645l56336,31607r230,1901l56566,35409r-153,1908l56030,39218r-535,2032l54729,43283r-918,2026l52586,47341r-1301,2034l50060,51026r-1301,1393l47458,53814r-1302,1269l44932,56228r-1149,1013l42559,57872r-919,638l34215,51275r1072,-632l36511,49881r996,-889l38731,47980r1072,-1020l40875,45822r995,-1145l42788,43533r536,-888l43860,41756r536,-887l44702,39981r230,-888l45238,38329r,-2157l44932,35409r-154,-631l44396,34272r-383,-639l43630,33127r-535,-507l42406,32238r-613,-381l41104,31476r-688,-250l39650,31093r-689,-124l37507,30969r-766,124l35057,31476r-1913,506l31307,32745r-2220,1020l27250,34521r-1761,763l23882,35791r-1531,506l20743,36678r-1607,257l17681,37060r-2602,l13701,36935r-1148,-257l11328,36429r-995,-382l9262,35666r-919,-507l7425,34653,5971,33508,4592,32363,3444,31093,2526,29700,1607,28180,919,26654,383,25002,153,23226,,21451,,19550,230,17642,765,15742r842,-2034l2526,11551,3674,9518,4975,7361,6047,6091,7119,4821,8190,3684,9262,2664r1071,-888l11328,1020r919,-638l13089,xe" stroked="f" strokeweight="0">
                  <v:stroke miterlimit="83231f" joinstyle="miter" endcap="round"/>
                  <v:path arrowok="t" textboxrect="0,0,56566,58510"/>
                </v:shape>
                <v:shape id="Shape 1438" o:spid="_x0000_s1106" style="position:absolute;left:15313;top:12318;width:809;height:753;visibility:visible;mso-wrap-style:square;v-text-anchor:top" coordsize="80831,752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" path="m32531,l80831,38967,74095,50643,54347,44802,49983,43283,45238,41632,40186,39856,35057,37948r-153,132l39267,41375r4134,3177l47381,47723r3521,3045l66364,63971,59934,75264,,56478,6736,44802r23193,8506l32455,54195r2449,1013l37430,56228r2526,1013l42482,58254r2526,1020l47458,60286r2678,1145l50290,61175,45774,57872,41564,54577,37430,51150,33220,47723,14008,32238r5358,-9261l42865,30462r2526,763l47917,32114r2449,755l53045,33765r2526,1013l58174,35665r2832,1013l63762,37823r,-125l59016,34396,54653,31350,50290,28304,45927,25260,26178,11044,32531,xe" stroked="f" strokeweight="0">
                  <v:stroke miterlimit="83231f" joinstyle="miter" endcap="round"/>
                  <v:path arrowok="t" textboxrect="0,0,80831,75264"/>
                </v:shape>
                <v:shape id="Shape 1439" o:spid="_x0000_s1107" style="position:absolute;left:15668;top:12084;width:268;height:332;visibility:visible;mso-wrap-style:square;v-text-anchor:top" coordsize="26791,3311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" path="m6124,l26791,3532r,11069l24188,14090r-3674,-888l16840,12314r-3368,-764l13395,11800r2909,1784l19595,15609r3138,1908l25566,19168r1225,806l26791,33114,,14339,6124,xe" stroked="f" strokeweight="0">
                  <v:stroke miterlimit="83231f" joinstyle="miter" endcap="round"/>
                  <v:path arrowok="t" textboxrect="0,0,26791,33114"/>
                </v:shape>
                <v:shape id="Shape 1440" o:spid="_x0000_s1108" style="position:absolute;left:15936;top:12120;width:417;height:468;visibility:visible;mso-wrap-style:square;v-text-anchor:top" coordsize="41717,4685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" path="m,l41717,7131,36664,18806,22504,16267,17758,27312r11788,7866l24647,46855,,29582,,16442r9568,6298l13395,13853,612,11188,,11068,,xe" stroked="f" strokeweight="0">
                  <v:stroke miterlimit="83231f" joinstyle="miter" endcap="round"/>
                  <v:path arrowok="t" textboxrect="0,0,41717,46855"/>
                </v:shape>
                <v:shape id="Shape 1441" o:spid="_x0000_s1109" style="position:absolute;left:15796;top:11624;width:216;height:382;visibility:visible;mso-wrap-style:square;v-text-anchor:top" coordsize="21547,3827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" path="m19672,r1760,l21547,9r,13281l20361,13202r-842,l18600,13326r-612,125l17145,13708r-612,382l15691,14471r-535,507l14543,15609r-535,763l13471,17135r-382,889l12706,19036r-459,1526l12170,22082r9377,2716l21547,38274,,31981,536,28811r612,-3427l2067,21707,3138,18148r842,-2539l4899,13326,5970,11044,6965,8887,8343,6979,9644,5203r766,-756l11252,3683r765,-637l12936,2414,14620,1394,16227,763,17988,257,19672,xe" stroked="f" strokeweight="0">
                  <v:stroke miterlimit="83231f" joinstyle="miter" endcap="round"/>
                  <v:path arrowok="t" textboxrect="0,0,21547,38274"/>
                </v:shape>
                <v:shape id="Shape 1442" o:spid="_x0000_s1110" style="position:absolute;left:16012;top:11624;width:486;height:490;visibility:visible;mso-wrap-style:square;v-text-anchor:top" coordsize="48644,489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" path="m,l1570,122,3406,497r1837,514l6468,1384r1072,383l8611,2280r995,631l10678,3542r919,763l12439,5069r765,888l13970,6969r688,889l15194,9003r536,1144l16113,11285r383,1269l16802,13824r230,1270l17184,15225r537,-763l18333,13824r688,-507l19710,12811r613,-506l21165,11923r765,-382l22849,11285r1837,-375l26676,10654r2296,l31345,10778r5281,507l41602,11541r2296,125l45889,11666r1531,-125l48644,11416,44511,24362r-2220,125l38846,24362r-4516,-382l29432,23474r-2756,-382l24456,23092r-918,125l22619,23342r-842,132l21165,23723r-689,382l19940,24362r-536,506l18869,25374r-383,507l18256,26519r-306,631l17721,27914r-689,1776l40684,36669,36703,48983,,38264,,24788r8152,2362l8841,24993r230,-1013l9377,22968r,-1784l9224,20296r-230,-888l8611,18652r-459,-762l7769,17251r-612,-631l6468,15981r-689,-631l5014,14969r-765,-507l3253,14081r-918,-257l498,13317,,13281,,xe" stroked="f" strokeweight="0">
                  <v:stroke miterlimit="83231f" joinstyle="miter" endcap="round"/>
                  <v:path arrowok="t" textboxrect="0,0,48644,48983"/>
                </v:shape>
                <v:shape id="Shape 1443" o:spid="_x0000_s1111" style="position:absolute;left:4279;top:8949;width:334;height:500;visibility:visible;mso-wrap-style:square;v-text-anchor:top" coordsize="33446,4999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" path="m33446,r,9848l32256,10069r-528,220l31199,10436r-528,220l30273,11023r-926,954l28689,13077r-528,1248l27763,15720r-131,1394l27632,18655r5814,-1091l33446,25764,17452,28856r4095,19520l13219,49991,9124,30470,3169,31645r-528,73l1982,31718r-398,-73l1186,31498,788,31204,528,30984,260,30617,130,30104,,29590r,-514l130,28562r130,-661l658,26801r398,-1248l6874,16747,7930,15646r1194,-880l10180,14252r1057,-367l12033,13738r528,147l13219,13958r398,294l14015,14472r391,514l14674,15500r130,733l15730,20930r7004,-1394l22603,17628r131,-1762l22734,14105r268,-1688l23270,10803r390,-1542l24188,7794r666,-1468l25512,5079r926,-1027l27365,3097r1056,-954l29477,1409,30671,896,31988,382,33312,15,33446,xe" stroked="f" strokeweight="0">
                  <v:stroke miterlimit="83231f" joinstyle="miter" endcap="round"/>
                  <v:path arrowok="t" textboxrect="0,0,33446,49991"/>
                </v:shape>
                <v:shape id="Shape 1444" o:spid="_x0000_s1112" style="position:absolute;left:4720;top:9242;width:86;height:91;visibility:visible;mso-wrap-style:square;v-text-anchor:top" coordsize="8596,90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" path="m7011,l8596,7705,1592,9099,,1394,7011,xe" stroked="f" strokeweight="0">
                  <v:stroke miterlimit="83231f" joinstyle="miter" endcap="round"/>
                  <v:path arrowok="t" textboxrect="0,0,8596,9099"/>
                </v:shape>
                <v:shape id="Shape 1445" o:spid="_x0000_s1113" style="position:absolute;left:4613;top:8947;width:136;height:260;visibility:visible;mso-wrap-style:square;v-text-anchor:top" coordsize="13614,25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" path="m2515,l3701,,4757,74,5951,367,7008,588r926,513l8860,1762r788,587l10445,3009r658,734l11769,4697r528,954l12687,6531r398,1175l13353,8880r261,1395l13614,12916r-131,1247l13223,15558r-398,1321l12297,18127r-666,1247l10705,20548r-927,1101l8860,22530r-1194,954l6342,24218r-1317,514l3571,25245r-1722,367l,25970,,17769r3571,-670l4099,16879r528,-293l5155,16072r268,-514l5683,14971r131,-880l5814,13063,5553,11742r-268,-733l4887,10495r-528,-367l3701,9834r-1983,l394,9981,,10054,,205,1190,74,2515,xe" stroked="f" strokeweight="0">
                  <v:stroke miterlimit="83231f" joinstyle="miter" endcap="round"/>
                  <v:path arrowok="t" textboxrect="0,0,13614,25970"/>
                </v:shape>
                <v:shape id="Shape 1446" o:spid="_x0000_s1114" style="position:absolute;left:4139;top:9273;width:727;height:331;visibility:visible;mso-wrap-style:square;v-text-anchor:top" coordsize="72710,330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" path="m65966,r6744,25391l65836,27005,63195,17392,,33096,3965,23703,61075,9540,58962,1687,65966,xe" stroked="f" strokeweight="0">
                  <v:stroke miterlimit="83231f" joinstyle="miter" endcap="round"/>
                  <v:path arrowok="t" textboxrect="0,0,72710,33096"/>
                </v:shape>
                <v:shape id="Shape 1447" o:spid="_x0000_s1115" style="position:absolute;left:4214;top:9496;width:723;height:358;visibility:visible;mso-wrap-style:square;v-text-anchor:top" coordsize="72311,358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" path="m64381,r7930,25098l65568,27153,62399,17466,,35885,3567,26272,60018,9760,57500,1981,64381,xe" stroked="f" strokeweight="0">
                  <v:stroke miterlimit="83231f" joinstyle="miter" endcap="round"/>
                  <v:path arrowok="t" textboxrect="0,0,72311,35885"/>
                </v:shape>
                <v:shape id="Shape 1448" o:spid="_x0000_s1116" style="position:absolute;left:4381;top:9705;width:714;height:621;visibility:visible;mso-wrap-style:square;v-text-anchor:top" coordsize="71385,620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" path="m53803,l71385,44838r-6743,2349l57370,28327,37675,35445r-1584,440l34636,36326r-1454,366l31728,36840r-1324,72l29079,36840r-1186,-148l26699,36326r-919,-147l24984,35812r-796,-367l23400,34931r-796,-660l21808,33610r-789,-734l20223,32143,5021,62085,,57901,14934,28914r1454,-2495l17712,24217r1325,-1981l20223,20695r1056,-1395l22343,18273r1057,-734l24326,17099r390,-220l25114,16732r666,l26699,16659r536,l27763,16732r788,147l29217,17245r926,367l30801,18273r398,660l31597,19521r261,660l31988,20915r,807l31858,22456r-130,881l31330,24511r-398,1027l30404,26786r-131,367l30404,27667r397,293l31597,28180r789,l33442,28033r1324,-220l36221,27299,54331,20695,47197,2422,53803,xe" stroked="f" strokeweight="0">
                  <v:stroke miterlimit="83231f" joinstyle="miter" endcap="round"/>
                  <v:path arrowok="t" textboxrect="0,0,71385,62085"/>
                </v:shape>
                <v:shape id="Shape 1449" o:spid="_x0000_s1117" style="position:absolute;left:4575;top:10293;width:529;height:351;visibility:visible;mso-wrap-style:square;v-text-anchor:top" coordsize="52877,351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" path="m29875,r1585,l32914,220r1454,368l35823,1101r1324,660l38334,2642r1194,881l40584,4550r1056,1027l42566,6825r789,1247l44151,9467r8726,18185l45077,31079,37009,14090r-528,-1027l35953,12182r-658,-807l34766,10788r-658,-661l33312,9613r-658,-366l31858,9027r-796,-294l30273,8586r-1722,l27625,8733r-926,294l25772,9247r-918,366l23400,10421r-1455,881l20491,12329r-1592,1100l17444,14677r-1584,1541l14275,17907r-1584,1761l11237,21561,9782,23461,8328,25362,7134,27270,5810,29171,4753,31204,3697,33104,2641,35137,,29810,4095,23337,7264,18420,9384,15118r1057,-1689l12163,11302,13747,9247,15332,7486,17054,5945,18639,4550,20353,3303r1592,-881l23530,1541,25244,881,26837,367,28421,74,29875,xe" stroked="f" strokeweight="0">
                  <v:stroke miterlimit="83231f" joinstyle="miter" endcap="round"/>
                  <v:path arrowok="t" textboxrect="0,0,52877,35137"/>
                </v:shape>
                <v:shape id="Shape 1450" o:spid="_x0000_s1118" style="position:absolute;left:5010;top:10102;width:227;height:367;visibility:visible;mso-wrap-style:square;v-text-anchor:top" coordsize="22734,36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" path="m6476,l22734,33904r-6476,2789l,2935,6476,xe" stroked="f" strokeweight="0">
                  <v:stroke miterlimit="83231f" joinstyle="miter" endcap="round"/>
                  <v:path arrowok="t" textboxrect="0,0,22734,36693"/>
                </v:shape>
                <v:shape id="Shape 1451" o:spid="_x0000_s1119" style="position:absolute;left:4661;top:10409;width:690;height:468;visibility:visible;mso-wrap-style:square;v-text-anchor:top" coordsize="69012,468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" path="m56184,l69012,23213r-6345,3177l57776,17503,,46820,1585,36796,53811,10267,49838,3303,56184,xe" stroked="f" strokeweight="0">
                  <v:stroke miterlimit="83231f" joinstyle="miter" endcap="round"/>
                  <v:path arrowok="t" textboxrect="0,0,69012,46820"/>
                </v:shape>
                <v:shape id="Shape 1452" o:spid="_x0000_s1120" style="position:absolute;left:4793;top:10612;width:678;height:491;visibility:visible;mso-wrap-style:square;v-text-anchor:top" coordsize="67818,491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" path="m54071,l67818,22589r-6077,3426l56451,17260,,49117,1194,38960,52088,10282,47855,3427,54071,xe" stroked="f" strokeweight="0">
                  <v:stroke miterlimit="83231f" joinstyle="miter" endcap="round"/>
                  <v:path arrowok="t" textboxrect="0,0,67818,49117"/>
                </v:shape>
                <v:shape id="Shape 1453" o:spid="_x0000_s1121" style="position:absolute;left:5288;top:10345;width:269;height:401;visibility:visible;mso-wrap-style:square;v-text-anchor:top" coordsize="26967,4008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" path="m11635,r1454,l14406,74r1454,293l17184,734r1325,513l19695,1761r1056,734l21808,3302r926,881l23530,5211r796,954l24984,7192r398,880l25910,9099r261,882l26439,11008r260,1027l26837,13209r130,954l26967,16350r-398,2283l26040,20915r-796,2415l24188,25736r-1186,2415l21547,30308r-1584,2158l18241,34499r-1983,1900l14145,38300r-2380,1784l8458,34880r1722,-1908l11765,30939r1454,-1776l14406,27263r1194,-1776l16526,23711r788,-1784l17980,20284r391,-1402l18639,17620r130,-1270l18769,14090r-260,-1027l18111,12182r-399,-880l17314,10788r-528,-661l16258,9761r-658,-368l14934,8953r-789,-74l13349,8586r-926,-73l11497,8513r-926,73l9645,8733r-919,220l7662,9393r-918,368l5680,10274r-926,587l4095,11154r-528,148l3039,11375r-528,l2113,11154r-528,-293l1187,10494,789,9981,398,9393,130,8733,,8072,,6825,130,6311,398,5797,926,5431r789,-881l2771,3670,3835,2862,4891,2129,6346,1467,7662,881,8986,514,10311,74,11635,xe" stroked="f" strokeweight="0">
                  <v:stroke miterlimit="83231f" joinstyle="miter" endcap="round"/>
                  <v:path arrowok="t" textboxrect="0,0,26967,40084"/>
                </v:shape>
                <v:shape id="Shape 1454" o:spid="_x0000_s1122" style="position:absolute;left:5198;top:10841;width:506;height:617;visibility:visible;mso-wrap-style:square;v-text-anchor:top" coordsize="50634,616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" path="m27365,l50634,32745r-5947,3933l36887,25633r-658,2034l35433,29567r-797,1651l33848,32745r-926,1269l31996,35152r-927,888l30013,36803r-796,506l28291,37691r-1056,257l26178,38197r-1056,132l23928,38329r-1187,-132l21417,38073r-1454,-257l18639,37434r-1585,-506l15470,36421,12163,35027,8596,33251r-796,507l7142,34389r-659,514l5948,35658r-391,638l5289,36928r-260,763l4891,38454r,1651l5029,40861r260,764l5557,42512r391,764l6483,44163r529,889l7670,45939r796,888l9392,47716r919,762l12293,50130r2381,1519l15998,52412r1454,638l18907,53682r1454,506l23668,55208r3437,888l18776,61681r-2120,-382l14544,60661r-1983,-756l10709,58885,8994,57748,7272,56345,5817,54827,4493,53050,3177,51143,2120,49117,1324,47084,666,45052,268,43018,,40861,,38704,138,36546,666,34139r528,-2157l2120,29824,3177,27916,4363,26140,5948,24488,7670,22845,9522,21443r3965,2539l16396,25633r1852,1145l19037,27160r1194,507l21417,28048r1057,125l23668,28297r1056,-124l25780,27916r927,-374l27763,26903r1194,-763l29883,25252r919,-888l31467,23476r529,-888l32256,21575r268,-1020l32524,19542,21417,3933,27365,xe" stroked="f" strokeweight="0">
                  <v:stroke miterlimit="83231f" joinstyle="miter" endcap="round"/>
                  <v:path arrowok="t" textboxrect="0,0,50634,61681"/>
                </v:shape>
                <v:shape id="Shape 1455" o:spid="_x0000_s1123" style="position:absolute;left:5211;top:11139;width:640;height:552;visibility:visible;mso-wrap-style:square;v-text-anchor:top" coordsize="63983,552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" path="m47327,l63983,20813r-5679,4190l51958,17004,130,55208,,45184,46799,10531,41640,4190,47327,xe" stroked="f" strokeweight="0">
                  <v:stroke miterlimit="83231f" joinstyle="miter" endcap="round"/>
                  <v:path arrowok="t" textboxrect="0,0,63983,55208"/>
                </v:shape>
                <v:shape id="Shape 1456" o:spid="_x0000_s1124" style="position:absolute;left:5893;top:11748;width:578;height:551;visibility:visible;mso-wrap-style:square;v-text-anchor:top" coordsize="57768,550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" path="m33840,l57768,20944r-4753,5071l42834,17011,25642,35027r-390,506l24854,36171r-398,507l24188,37316r-260,1520l23660,40362r138,756l23798,42006r260,639l24188,43407r268,631l24854,44677r398,506l25780,45689r398,258l26837,46196r658,382l28421,46834r2381,632l33840,48104r1455,382l36887,48735r1584,257l40056,49374r-5420,5709l398,49374,,41250r18907,3552l18509,43657r-268,-1270l18111,41250r-131,-1269l17980,38711r131,-1270l18241,36171r137,-1394l18639,33508r398,-1145l19435,31218r398,-1138l20361,29060r658,-887l21677,27284r666,-887l36489,11550,29087,5078,33840,xe" stroked="f" strokeweight="0">
                  <v:stroke miterlimit="83231f" joinstyle="miter" endcap="round"/>
                  <v:path arrowok="t" textboxrect="0,0,57768,55083"/>
                </v:shape>
                <v:shape id="Shape 1457" o:spid="_x0000_s1125" style="position:absolute;left:6093;top:11937;width:565;height:641;visibility:visible;mso-wrap-style:square;v-text-anchor:top" coordsize="56582,64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" path="m35425,l56582,16497r-4516,5336l43875,15484,2641,64095,,54195,37415,10282,30932,5203,35425,xe" stroked="f" strokeweight="0">
                  <v:stroke miterlimit="83231f" joinstyle="miter" endcap="round"/>
                  <v:path arrowok="t" textboxrect="0,0,56582,64095"/>
                </v:shape>
                <v:shape id="Shape 1458" o:spid="_x0000_s1126" style="position:absolute;left:6303;top:12079;width:545;height:657;visibility:visible;mso-wrap-style:square;v-text-anchor:top" coordsize="54469,6561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" path="m32501,l54469,15609r-4210,5460l41763,15103,3039,65615,,55840,35027,10282,28291,5585,32501,xe" stroked="f" strokeweight="0">
                  <v:stroke miterlimit="83231f" joinstyle="miter" endcap="round"/>
                  <v:path arrowok="t" textboxrect="0,0,54469,65615"/>
                </v:shape>
                <v:shape id="Shape 1459" o:spid="_x0000_s1127" style="position:absolute;left:6579;top:11713;width:305;height:465;visibility:visible;mso-wrap-style:square;v-text-anchor:top" coordsize="30465,46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" path="m24341,r842,l25949,250r765,382l27250,1138r536,381l28168,2158r383,506l29393,3934r536,1526l30312,7236r153,2025l30465,11419r-153,2414l30159,15485r-230,1776l29546,19037r-536,1776l27939,24622r-1455,4058l24724,32870r-2067,4315l20284,41882r-2679,4697l13778,44164r,-1776l13625,40737r-230,-1519l13089,37691r-383,-1519l12171,34771r-536,-1395l11099,32107,9951,30206,8650,28555,7272,27160,5741,26015,306,22845,,14846r153,-381l306,14091r230,-258l842,13452r766,-506l2679,12689r1148,-125l5205,12689r536,132l6353,13071r689,256l7578,13709r1148,888l9798,15735r1454,1907l12553,19800r1378,2539l15003,25128r765,2539l16457,30206r459,2539l17376,35409r1684,-3170l20361,29061r1225,-3046l22351,23095r536,-2158l23193,19037r77,-1776l23193,15735r-459,-1395l22275,13071r-460,-507l21432,12182r-382,-506l20514,11295r-1301,-631l17605,10150,21050,2283r536,-764l22122,888r612,-506l23423,125,24341,xe" stroked="f" strokeweight="0">
                  <v:stroke miterlimit="83231f" joinstyle="miter" endcap="round"/>
                  <v:path arrowok="t" textboxrect="0,0,30465,46579"/>
                </v:shape>
                <v:shape id="Shape 1460" o:spid="_x0000_s1128" style="position:absolute;left:6662;top:12235;width:571;height:746;visibility:visible;mso-wrap-style:square;v-text-anchor:top" coordsize="57026,7450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" path="m17988,l57026,23352r-3904,5842l46692,25260,36512,40744,19978,30845r-1072,-514l17988,30081r-766,-125l16380,30081r-765,250l14850,30845r-689,755l13472,32488r-536,1020l12553,34646r-229,1145l12324,37061r382,1268l13089,39599r689,1145l14697,41757r14696,8755l28015,59399,15232,51781r-1071,-506l13089,51018r-1072,l10869,51275r-918,506l8879,52420r-765,756l7425,54064r-383,638l6659,55333r-306,764l6200,56735r-77,631l6123,58129r77,764l6200,59648r306,764l6736,61175r383,631l7578,62444r536,631l8726,63714r689,506l10180,64727r919,506l12170,65747r1072,374l14390,66503r1378,256l16916,67016r1455,125l19825,67266r1837,124l25796,67390r2143,-249l32378,66635r4899,-888l31996,74245r-3598,257l25106,74502r-3291,-125l18753,74120r-1837,-257l15232,73489r-1607,-382l12017,72726r-1454,-506l9109,71706,7807,71075,6659,70311,5435,69548,4210,68535,3291,67523,2526,66253,1761,64851,1225,63457,689,61806,306,60030,153,58254,,56478,,54959,306,53308,536,51781r535,-1394l1761,49117r612,-1394l3062,46960r689,-888l4516,45434r765,-631l6123,44296r919,-382l7961,43533r1071,-257l8573,42388r-383,-888l7807,40487,7578,39474,7272,37317,7119,34903r,-1270l7272,32488r153,-1137l7654,30206r307,-1012l8343,28173r536,-888l9415,26398r536,-889l10563,24878r689,-763l11941,23609r612,-639l13395,22464r766,-382l15079,21700r919,-249l16840,21327r918,-133l18677,21327r765,124l20208,21700r995,382l21968,22464r11788,7111l39420,20944,14314,5842,17988,xe" stroked="f" strokeweight="0">
                  <v:stroke miterlimit="83231f" joinstyle="miter" endcap="round"/>
                  <v:path arrowok="t" textboxrect="0,0,57026,74502"/>
                </v:shape>
                <v:shape id="Shape 1461" o:spid="_x0000_s1129" style="position:absolute;left:6959;top:12445;width:477;height:690;visibility:visible;mso-wrap-style:square;v-text-anchor:top" coordsize="47764,690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" path="m23652,l47764,12307r-3368,5966l35134,13577,4516,69042,,59773,27633,9768,20361,6091,23652,xe" stroked="f" strokeweight="0">
                  <v:stroke miterlimit="83231f" joinstyle="miter" endcap="round"/>
                  <v:path arrowok="t" textboxrect="0,0,47764,69042"/>
                </v:shape>
                <v:shape id="Shape 1462" o:spid="_x0000_s1130" style="position:absolute;left:7199;top:12551;width:451;height:699;visibility:visible;mso-wrap-style:square;v-text-anchor:top" coordsize="45084,6980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" path="m20361,l45084,11044r-2985,6216l32531,12945,5052,69804,,60925,24877,9518,17375,6223,20361,xe" stroked="f" strokeweight="0">
                  <v:stroke miterlimit="83231f" joinstyle="miter" endcap="round"/>
                  <v:path arrowok="t" textboxrect="0,0,45084,69804"/>
                </v:shape>
                <v:shape id="Shape 1463" o:spid="_x0000_s1131" style="position:absolute;left:7318;top:12213;width:221;height:408;visibility:visible;mso-wrap-style:square;v-text-anchor:top" coordsize="22045,40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" path="m1072,l4057,,5128,250,6200,631r1301,639l8726,2157r1301,1138l11252,4821r1148,1651l13472,8373r1224,2158l15692,12946r918,2663l17605,18530r919,3045l19289,25002r766,3553l20744,32363r688,4191l22045,40869,17452,38960,16227,33508,15156,29061r-918,-3552l13472,22970r-689,-1901l12171,19418r-689,-1527l10793,16622r-766,-1138l9262,14722r-842,-764l7655,13577,612,11294,,250,1072,xe" stroked="f" strokeweight="0">
                  <v:stroke miterlimit="83231f" joinstyle="miter" endcap="round"/>
                  <v:path arrowok="t" textboxrect="0,0,22045,40869"/>
                </v:shape>
                <v:shape id="Shape 1464" o:spid="_x0000_s1132" style="position:absolute;left:7487;top:12662;width:418;height:707;visibility:visible;mso-wrap-style:square;v-text-anchor:top" coordsize="41793,706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" path="m16380,l41793,9643r-2679,6348l29470,12314,5511,70693,,62063,21509,9393,13778,6472,16380,xe" stroked="f" strokeweight="0">
                  <v:stroke miterlimit="83231f" joinstyle="miter" endcap="round"/>
                  <v:path arrowok="t" textboxrect="0,0,41793,70693"/>
                </v:shape>
                <v:shape id="Shape 1465" o:spid="_x0000_s1133" style="position:absolute;left:7741;top:12506;width:470;height:266;visibility:visible;mso-wrap-style:square;v-text-anchor:top" coordsize="46998,266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" path="m14314,r3292,l19366,250r1684,382l22811,1138r1913,763l26638,2664r1837,888l30159,4565r1760,1020l33603,6722r1608,1145l36818,9261r1454,1270l39574,11926r1301,1401l42099,14846r1149,1651l44319,18149r1072,1651l46310,21575r382,1138l46998,23609r,887l46692,25252r-153,514l46310,26015r-230,257l45774,26522r-383,132l45008,26654r-382,-132l44166,26397r-382,-125l43554,26140r-306,-249l43171,25509,42099,23858r-918,-1519l40110,20937,39038,19543,37966,18149,36895,16879,35746,15734,34522,14722,32302,12688,29929,11037r-1071,-755l27633,9768,26484,9137,25413,8755,23959,8374,22504,7992,21203,7867,19901,7742r-1377,125l17223,7992r-1225,382l14697,8755r-1072,639l12630,10025r-1071,763l10640,11676r-842,1012l9185,13708r-536,1138l8114,16116r-536,1526l7272,19161r-77,1527l7195,22339,995,20306,459,19293,153,18149,,16879,,15353,153,13833,306,12439,689,11294,995,10150,1608,8630,2449,7104,3368,5835,4287,4697,5435,3677,6660,2789,8114,1901,9568,1270,11176,764,12707,250,14314,xe" stroked="f" strokeweight="0">
                  <v:stroke miterlimit="83231f" joinstyle="miter" endcap="round"/>
                  <v:path arrowok="t" textboxrect="0,0,46998,26654"/>
                </v:shape>
                <v:shape id="Shape 1466" o:spid="_x0000_s1134" style="position:absolute;left:7882;top:12758;width:353;height:508;visibility:visible;mso-wrap-style:square;v-text-anchor:top" coordsize="35287,507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" path="m2143,l35287,10032r-2067,6597l25260,14215,14926,45565r-459,1395l13931,48230r-689,887l12553,49881r-612,506l11252,50644r-765,125l9645,50644r-536,-257l8496,50137r-382,-381l7578,49250,6659,48105,5741,46579,1455,36429,919,35035,689,33890r,-1013l842,31990r230,-514l1378,31094r459,-249l2373,30587r1454,l4746,30845r995,249l10333,32496,17223,11808,,6605,2143,xe" stroked="f" strokeweight="0">
                  <v:stroke miterlimit="83231f" joinstyle="miter" endcap="round"/>
                  <v:path arrowok="t" textboxrect="0,0,35287,50769"/>
                </v:shape>
                <v:shape id="Shape 1467" o:spid="_x0000_s1135" style="position:absolute;left:8119;top:12847;width:344;height:715;visibility:visible;mso-wrap-style:square;v-text-anchor:top" coordsize="34368,714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" path="m7808,l34368,6348r-1684,6598l22504,10531,6659,71456,,63582,14314,8630,6123,6730,7808,xe" stroked="f" strokeweight="0">
                  <v:stroke miterlimit="83231f" joinstyle="miter" endcap="round"/>
                  <v:path arrowok="t" textboxrect="0,0,34368,71456"/>
                </v:shape>
                <v:shape id="Shape 1468" o:spid="_x0000_s1136" style="position:absolute;left:8417;top:13106;width:340;height:329;visibility:visible;mso-wrap-style:square;v-text-anchor:top" coordsize="33986,328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" path="m13778,r1684,l17070,257r1837,374l20743,1145r1608,631l23959,2415r1454,755l26714,4059r1148,887l29087,5966r689,764l30388,7617r689,889l31766,9518r1148,2158l33986,14091r-1225,5452l31230,17135,29623,15103,27862,13327,26331,11933,24571,10788,22734,9900,21050,9261,19136,8755r-995,-125l16916,8506r-1071,124l14696,8755r-918,132l12707,9261r-1072,382l10716,10157r-919,506l8956,11294r-613,507l7655,12439r-383,632l6889,13833r-383,764l6353,15228r-153,1020l6047,17135r153,889l6353,18787r230,756l6889,20306r383,763l7808,21700r688,639l9109,22970r688,506l10716,23990r766,381l12553,24746r919,381l14696,25260r1991,249l18754,25509r2143,-125l23116,24878r2374,-638l27786,23226r2526,-1144l32684,20563r-1913,9768l28551,31093r-2220,764l24188,32363r-2143,382l19825,32869r-2220,l15079,32620r-2679,-382l10716,31857,9109,31351,7655,30587,6353,29825,5128,28811,4133,27667,3062,26397,2220,25003,1455,23476,919,21958,536,20431,153,18787,,17135,,15484,153,13833,383,12057,689,10663,1225,9261,1684,8000,2220,6730,2909,5585,3674,4572r919,-888l5664,2789,6889,1901,8037,1270,9415,764,10869,257,12324,125,13778,xe" stroked="f" strokeweight="0">
                  <v:stroke miterlimit="83231f" joinstyle="miter" endcap="round"/>
                  <v:path arrowok="t" textboxrect="0,0,33986,32869"/>
                </v:shape>
                <v:shape id="Shape 1469" o:spid="_x0000_s1137" style="position:absolute;left:8410;top:12903;width:330;height:124;visibility:visible;mso-wrap-style:square;v-text-anchor:top" coordsize="33067,1243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" path="m1377,l33067,5710r-1301,6729l,6730,1377,xe" stroked="f" strokeweight="0">
                  <v:stroke miterlimit="83231f" joinstyle="miter" endcap="round"/>
                  <v:path arrowok="t" textboxrect="0,0,33067,12439"/>
                </v:shape>
                <v:shape id="Shape 1470" o:spid="_x0000_s1138" style="position:absolute;left:8697;top:12954;width:279;height:711;visibility:visible;mso-wrap-style:square;v-text-anchor:top" coordsize="27939,710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" path="m842,l27939,3428r-919,6722l16687,8880,8343,71075,689,64088,8190,7867,,6855,842,xe" stroked="f" strokeweight="0">
                  <v:stroke miterlimit="83231f" joinstyle="miter" endcap="round"/>
                  <v:path arrowok="t" textboxrect="0,0,27939,71075"/>
                </v:shape>
                <v:shape id="Shape 1471" o:spid="_x0000_s1139" style="position:absolute;left:8835;top:13192;width:307;height:386;visibility:visible;mso-wrap-style:square;v-text-anchor:top" coordsize="30694,38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" path="m15156,r2143,l18754,257r1301,374l21432,1394r1149,888l23882,3427r1072,1394l26178,6472r1072,1776l28168,10157r766,1776l29623,13708r383,1776l30388,17260r306,1651l30694,22082r-152,888l30388,23990r-229,888l29699,26015r-918,2158l27633,30462r-1608,2283l24341,34903r-918,1012l22428,36935r-996,888l20361,38579,15462,31093r1684,-2032l18600,27160r1378,-2033l20973,23226r995,-1908l22581,19293r535,-2033l23423,15228r,-1520l23270,12182r-383,-1138l22428,10024r-383,-506l21662,9137r-383,-250l20897,8505,19825,8124,18524,7999r-1072,l16228,8124r-1149,249l13855,8755r-1149,506l11329,9899r-1455,764l8573,11550,7119,12564,5817,13584,4593,14596,3521,15609r-995,1145l1608,17899,765,19036,,20306,765,8124,2756,6091,4899,4315r918,-763l6889,2921r995,-639l8956,1776r918,-506l10946,888,12017,506,13089,257,14161,125,15156,xe" stroked="f" strokeweight="0">
                  <v:stroke miterlimit="83231f" joinstyle="miter" endcap="round"/>
                  <v:path arrowok="t" textboxrect="0,0,30694,38579"/>
                </v:shape>
                <v:shape id="Shape 1472" o:spid="_x0000_s1140" style="position:absolute;left:8931;top:12984;width:306;height:89;visibility:visible;mso-wrap-style:square;v-text-anchor:top" coordsize="30541,888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" path="m536,l30541,2025r-535,6855l,6855,536,xe" stroked="f" strokeweight="0">
                  <v:stroke miterlimit="83231f" joinstyle="miter" endcap="round"/>
                  <v:path arrowok="t" textboxrect="0,0,30541,8880"/>
                </v:shape>
                <v:shape id="Shape 1473" o:spid="_x0000_s1141" style="position:absolute;left:9204;top:13003;width:274;height:698;visibility:visible;mso-wrap-style:square;v-text-anchor:top" coordsize="27479,69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" path="m76,l27479,382r-153,6854l16763,7111,15691,69805,7348,63589,8267,6979,,6855,76,xe" stroked="f" strokeweight="0">
                  <v:stroke miterlimit="83231f" joinstyle="miter" endcap="round"/>
                  <v:path arrowok="t" textboxrect="0,0,27479,69805"/>
                </v:shape>
                <v:shape id="Shape 1474" o:spid="_x0000_s1142" style="position:absolute;left:8986;top:12736;width:373;height:279;visibility:visible;mso-wrap-style:square;v-text-anchor:top" coordsize="37277,279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" path="m13625,r1071,l15921,125r1072,132l17988,506r1072,258l20131,1145r918,381l22121,2033r1837,1137l25795,4572r1837,1644l29393,8124r1607,2158l32455,12439r1148,2283l34828,17135r765,2540l36359,22339r535,2663l37277,27798r-6277,125l30158,25509r-918,-2283l28321,21069,27250,19036,26178,17135r-995,-1651l23958,13958,22733,12564r-918,-1138l20820,10531,19748,9775r-918,-638l17758,8755,16687,8373r-919,-249l13931,8124r-689,124l12630,8506r-689,381l11252,9268r-612,507l10104,10282r-536,762l9032,11801r-383,763l8343,13452r-230,887l7808,15360r-77,1013l7578,17385r,1776l7425,19675r-230,506l6889,20563r-383,381l6123,21069r-688,125l4822,21326r-842,l3368,21194r-689,-250l2143,20688r-536,-382l1225,19924,995,19418,689,18911,459,17642,153,16497,,15103,,12439,153,11044,536,9643,995,8373,1454,7236,2143,6091,3061,5079,3980,4059,5052,3046,6123,2282,7195,1651,8343,1013,9721,639,10869,257,12170,125,13625,xe" stroked="f" strokeweight="0">
                  <v:stroke miterlimit="83231f" joinstyle="miter" endcap="round"/>
                  <v:path arrowok="t" textboxrect="0,0,37277,27923"/>
                </v:shape>
                <v:shape id="Shape 1475" o:spid="_x0000_s1143" style="position:absolute;left:10056;top:12875;width:608;height:694;visibility:visible;mso-wrap-style:square;v-text-anchor:top" coordsize="60777,6942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" path="m47458,r1301,6730l29699,10413r4133,19668l33986,30719r,382l33832,31226r-152,249l34598,32620r1072,888l36894,34147r1149,373l39344,34903r3062,l44166,34653r1684,-506l47687,33633r1990,-756l51897,31857r842,-382l54194,30719r2066,-1145l58939,28180r1838,9136l59704,38080r-1301,756l57255,39474r-1454,507l54347,40487r-1455,507l51438,41375r-1607,257l47687,41889r-2067,125l43324,41756r-2220,-381l38961,40744r-1990,-763l35134,39093,33450,38080r-459,1394l32531,40744r-688,1145l31077,43026r-689,764l29623,44421r-842,763l27862,45947,56031,65240r-4899,4183l23652,50643,21126,48992,18983,47473,17146,45947,15692,44552,14390,43283r-918,-1269l12783,40869r-383,-888l12400,39599r-153,-381l12400,38711r,-250l12553,37574r230,-896l13089,35790r383,-631l14008,34520r612,-506l15309,33633r918,-250l17146,33258r918,125l18983,33508r918,257l20897,34147r765,373l22580,35034r919,631l23882,35790r383,l24571,35665r383,-249l25260,35034r76,-381l25490,34147r152,-639l25490,31989r-230,-1783l21356,11933,1301,15866,,9144,47458,xe" stroked="f" strokeweight="0">
                  <v:stroke miterlimit="83231f" joinstyle="miter" endcap="round"/>
                  <v:path arrowok="t" textboxrect="0,0,60777,69423"/>
                </v:shape>
                <v:shape id="Shape 1476" o:spid="_x0000_s1144" style="position:absolute;left:10471;top:12814;width:356;height:698;visibility:visible;mso-wrap-style:square;v-text-anchor:top" coordsize="35593,6980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" path="m26331,r1991,6605l18141,9268,35593,69805,25643,66128,9951,11426,1990,13584,,6979,26331,xe" stroked="f" strokeweight="0">
                  <v:stroke miterlimit="83231f" joinstyle="miter" endcap="round"/>
                  <v:path arrowok="t" textboxrect="0,0,35593,69805"/>
                </v:shape>
                <v:shape id="Shape 1477" o:spid="_x0000_s1145" style="position:absolute;left:10486;top:12610;width:141;height:136;visibility:visible;mso-wrap-style:square;v-text-anchor:top" coordsize="14161,1357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" path="m5052,r9109,5078l9491,13577,,9261,5052,xe" stroked="f" strokeweight="0">
                  <v:stroke miterlimit="83231f" joinstyle="miter" endcap="round"/>
                  <v:path arrowok="t" textboxrect="0,0,14161,13577"/>
                </v:shape>
                <v:shape id="Shape 1478" o:spid="_x0000_s1146" style="position:absolute;left:10724;top:12662;width:646;height:681;visibility:visible;mso-wrap-style:square;v-text-anchor:top" coordsize="64604,681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" path="m45467,r2527,6472l29623,12946r7272,18911l36971,32363r,507l36895,33127r1071,1012l39114,34778r1301,506l41640,35533r1302,133l44396,35533r1607,-249l47687,34778r1608,-639l51055,33251r1914,-1013l54959,30969r842,-638l57102,29442r1837,-1393l61312,26272r3292,8755l63609,35916r-1072,887l61312,37691r-1301,638l58710,39093r-1378,631l55878,40363r-1455,506l52356,41500r-2143,381l47994,42007r-2297,-126l43477,41500r-2143,-382l39497,40487r-1837,-763l37507,41118r-383,1402l36742,43790r-690,1137l35517,45815r-613,764l34215,47466r-918,764l64221,63333r-4057,4821l29852,53557,27250,52288,24877,51018,22887,49881,21126,48611,19672,47591,18524,46454r-842,-889l17146,44545r-76,-381l16916,43914r,-1775l17070,41250r76,-763l17452,39724r383,-764l18524,38454r612,-506l19978,37567r919,-250l21815,37185r919,l23652,37442r919,125l25490,37948r1071,381l27480,38836r765,l28551,38579r230,-250l29087,37948r153,-506l29240,36297r-306,-1394l28245,33127,21662,15609,2526,22339,,15991,45467,xe" stroked="f" strokeweight="0">
                  <v:stroke miterlimit="83231f" joinstyle="miter" endcap="round"/>
                  <v:path arrowok="t" textboxrect="0,0,64604,68154"/>
                </v:shape>
                <v:shape id="Shape 1479" o:spid="_x0000_s1147" style="position:absolute;left:11291;top:12941;width:55;height:90;visibility:visible;mso-wrap-style:square;v-text-anchor:top" coordsize="5549,900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" path="m5549,r,9009l5128,8766,3291,7621,1684,6484,,4958,1990,3306,3827,1663,5281,261,5549,xe" stroked="f" strokeweight="0">
                  <v:stroke miterlimit="83231f" joinstyle="miter" endcap="round"/>
                  <v:path arrowok="t" textboxrect="0,0,5549,9009"/>
                </v:shape>
                <v:shape id="Shape 1480" o:spid="_x0000_s1148" style="position:absolute;left:11175;top:12601;width:171;height:273;visibility:visible;mso-wrap-style:square;v-text-anchor:top" coordsize="17184,2728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" path="m16151,r1033,l17184,4971r-114,-25l16380,4821r-765,-124l14926,4821r-689,125l13625,5204,12247,6216r-995,1020l10410,8249,9874,9394r-76,756l9644,11037r,1651l9798,13577r229,888l10333,15485r383,888l11099,16879r382,507l11864,17767r689,506l14008,19162r1837,762l17184,20402r,6809l16227,27285r-1531,-125l13089,27036r-1454,-382l10027,26273,8420,25766,7119,25253,5817,24621,4745,23858r-918,-763l2909,22339,2220,21319r-536,-888l1072,18912,612,17511,229,16116,,14846,,12182,229,10913,536,9643,1072,8506,1684,7361,2526,6348,3444,5328,4516,4440,5817,3552,7272,2664,8879,1901r1837,-756l12553,632,14237,250,16151,xe" stroked="f" strokeweight="0">
                  <v:stroke miterlimit="83231f" joinstyle="miter" endcap="round"/>
                  <v:path arrowok="t" textboxrect="0,0,17184,27285"/>
                </v:shape>
                <v:shape id="Shape 1481" o:spid="_x0000_s1149" style="position:absolute;left:11346;top:12601;width:380;height:466;visibility:visible;mso-wrap-style:square;v-text-anchor:top" coordsize="37928,46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" path="m,l650,,2258,125,3942,507r1607,506l7157,1652r1454,756l9913,3303r1301,1137l12285,5585r1072,1270l14275,8374r919,1526l15730,11419r383,1652l16266,14722r,1900l15959,18655r-382,2158l14888,23095r-919,2414l13357,27542r-842,1901l11597,31094r-766,1651l9913,34265r-919,1401l8075,36936,7004,38073r1454,1145l9913,40106r765,381l11520,40737r765,257l13051,41118r842,132l15424,41250r842,-132l17950,40737r1760,-631l20705,39599r1072,-638l22848,38329r919,-762l24685,36678r919,-887l26522,34778r843,-1145l28130,32488r842,-1394l29738,29700r765,-1527l31957,24746r1455,-3933l37928,30206r-1072,2407l35708,34778r-1454,2025l32646,38712r-1837,1643l28819,41882r-1990,1394l24609,44421r-1913,631l21012,45690r-1838,382l17184,46321r-1990,133l13204,46579r-1990,-125l9070,46196,7157,45815,5167,45309,3330,44545,1339,43783,,43012,,34003,1033,32995,2335,31351,3559,29700,4631,28049r765,-1652l3789,26779r-1531,257l650,27160,,27211,,20402r804,286l2794,21194r1990,257l6621,21451r383,-1651l7233,18531r153,-1020l7539,16754r,-1269l7539,14215,7233,13071,6851,12057,5779,10150,4631,8374,4095,7618,3406,6979,2794,6348,1952,5835,1339,5460,498,5079,,4971,,xe" stroked="f" strokeweight="0">
                  <v:stroke miterlimit="83231f" joinstyle="miter" endcap="round"/>
                  <v:path arrowok="t" textboxrect="0,0,37928,46579"/>
                </v:shape>
                <v:shape id="Shape 1482" o:spid="_x0000_s1150" style="position:absolute;left:11435;top:12421;width:491;height:660;visibility:visible;mso-wrap-style:square;v-text-anchor:top" coordsize="49065,659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" path="m24035,r3368,5966l18141,10663,49065,65995,38578,64477,10716,14596,3291,18273,,12314,24035,xe" stroked="f" strokeweight="0">
                  <v:stroke miterlimit="83231f" joinstyle="miter" endcap="round"/>
                  <v:path arrowok="t" textboxrect="0,0,49065,65995"/>
                </v:shape>
                <v:shape id="Shape 1483" o:spid="_x0000_s1151" style="position:absolute;left:11644;top:12303;width:517;height:648;visibility:visible;mso-wrap-style:square;v-text-anchor:top" coordsize="51667,6485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" path="m23422,r3674,5835l18141,11037,51667,64851,41257,63839,10869,15228,3674,19286,,13452,23422,xe" stroked="f" strokeweight="0">
                  <v:stroke miterlimit="83231f" joinstyle="miter" endcap="round"/>
                  <v:path arrowok="t" textboxrect="0,0,51667,64851"/>
                </v:shape>
                <v:shape id="Shape 1484" o:spid="_x0000_s1152" style="position:absolute;left:12059;top:12304;width:346;height:298;visibility:visible;mso-wrap-style:square;v-text-anchor:top" coordsize="34674,2982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" path="m29929,r4745,6597l15385,19161r3368,4696l19289,24878r536,888l20131,26529r77,756l20208,27923r-77,507l19748,28936r-459,382l18524,29699r-1225,125l15998,29824r-1685,-249l5281,26653,3751,26147,2526,25509,1454,24746,689,23857,306,22970,,22206r,-887l306,20431r383,-756l1378,18786r918,-762l3291,17260,29929,xe" stroked="f" strokeweight="0">
                  <v:stroke miterlimit="83231f" joinstyle="miter" endcap="round"/>
                  <v:path arrowok="t" textboxrect="0,0,34674,29824"/>
                </v:shape>
                <v:shape id="Shape 1485" o:spid="_x0000_s1153" style="position:absolute;left:11849;top:12147;width:308;height:231;visibility:visible;mso-wrap-style:square;v-text-anchor:top" coordsize="30771,230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" path="m26791,r3980,5710l3904,23095,,17510,26791,xe" stroked="f" strokeweight="0">
                  <v:stroke miterlimit="83231f" joinstyle="miter" endcap="round"/>
                  <v:path arrowok="t" textboxrect="0,0,30771,23095"/>
                </v:shape>
                <v:shape id="Shape 1486" o:spid="_x0000_s1154" style="position:absolute;left:12089;top:12007;width:570;height:617;visibility:visible;mso-wrap-style:square;v-text-anchor:top" coordsize="56949,616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" path="m21662,r4363,5459l17605,11550,56949,61556r-10410,125l10869,16497,4210,21326,,15866,21662,xe" stroked="f" strokeweight="0">
                  <v:stroke miterlimit="83231f" joinstyle="miter" endcap="round"/>
                  <v:path arrowok="t" textboxrect="0,0,56949,61681"/>
                </v:shape>
                <v:shape id="Shape 1487" o:spid="_x0000_s1155" style="position:absolute;left:12793;top:11497;width:164;height:235;visibility:visible;mso-wrap-style:square;v-text-anchor:top" coordsize="16380,2347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" path="m14773,r1454,125l16380,152r,7728l16074,7610r-459,-250l15079,7103r-689,-124l13701,6979r-765,256l12171,7610r-843,638l10410,9136r-536,632l9644,10530r,639l9874,11800r536,639l11099,13326r918,889l13089,15227r536,382l14161,15990r459,125l15156,16372r1224,125l16380,22836r-383,133l14390,23226r-1454,250l11481,23476r-1301,-125l8726,22969,7501,22588,6353,21957,5128,21318,4057,20431r-995,-889l2220,18530r-613,-888l1072,16621,536,15734,229,14721,153,13708,,12564,,11550,229,10530,536,9518,765,8505r536,-895l1837,6722r765,-888l3444,4821r919,-888l5511,3046,6583,2282,7807,1651,9109,1137,10410,631,11864,381,13165,125,14773,xe" stroked="f" strokeweight="0">
                  <v:stroke miterlimit="83231f" joinstyle="miter" endcap="round"/>
                  <v:path arrowok="t" textboxrect="0,0,16380,23476"/>
                </v:shape>
                <v:shape id="Shape 1488" o:spid="_x0000_s1156" style="position:absolute;left:12957;top:11498;width:416;height:310;visibility:visible;mso-wrap-style:square;v-text-anchor:top" coordsize="41640,309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" path="m,l1301,229,2603,611r1377,506l5281,1881r1302,755l7961,3781,21279,15582,35287,985r6353,5585l27479,21166r4517,3934l32378,25481r383,382l33067,26370r,381l33144,27132r-77,382l32761,27896r-230,506l32148,28659r-458,382l31230,29290r-536,257l29470,29928r-1302,375l17452,30942r-1760,-258l14391,30435r-1149,-507l12324,29166r-536,-382l11481,28277r-229,-506l11252,26751r229,-631l11788,25613r383,-513l15615,21548,10333,16983,8879,18121,7272,19265r-1608,889l4210,21041r-1607,631l1072,22311,,22684,,16345r1301,-125l2756,15839r1301,-507l5435,14694,6736,13681,,7728,,xe" stroked="f" strokeweight="0">
                  <v:stroke miterlimit="83231f" joinstyle="miter" endcap="round"/>
                  <v:path arrowok="t" textboxrect="0,0,41640,30942"/>
                </v:shape>
                <v:shape id="Shape 1489" o:spid="_x0000_s1157" style="position:absolute;left:12975;top:11333;width:109;height:104;visibility:visible;mso-wrap-style:square;v-text-anchor:top" coordsize="10869,1040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" path="m5588,r5281,4697l5281,10406,,5834,5588,xe" stroked="f" strokeweight="0">
                  <v:stroke miterlimit="83231f" joinstyle="miter" endcap="round"/>
                  <v:path arrowok="t" textboxrect="0,0,10869,10406"/>
                </v:shape>
                <v:shape id="Shape 1490" o:spid="_x0000_s1158" style="position:absolute;left:12996;top:11163;width:668;height:543;visibility:visible;mso-wrap-style:square;v-text-anchor:top" coordsize="66747,543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" path="m17299,r5588,4314l16227,12189,66747,51781,56566,54320,10793,18405,5511,24628,,20313,17299,xe" stroked="f" strokeweight="0">
                  <v:stroke miterlimit="83231f" joinstyle="miter" endcap="round"/>
                  <v:path arrowok="t" textboxrect="0,0,66747,54320"/>
                </v:shape>
                <v:shape id="Shape 1491" o:spid="_x0000_s1159" style="position:absolute;left:13469;top:11626;width:410;height:418;visibility:visible;mso-wrap-style:square;v-text-anchor:top" coordsize="40951,4175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" path="m25948,r1531,l28934,125r1454,256l31766,764r1301,373l34368,1651r1072,631l36588,3046r1225,1012l38884,5203r766,1269l40339,7742r383,1519l40951,10788r,1651l40875,14215r-307,1651l40186,17385r-689,1651l38884,20688r-841,1651l37124,23857r-995,1652l34904,27036r-1301,1519l32149,29949r-1761,1402l28398,32613r-1990,1269l24035,35027r-2449,1145l18906,37185r-3980,1394l10563,39724,5971,40736,919,41756,,36554r2220,-257l4363,35915r2143,-506l8573,34770r2143,-631l12706,33251r2143,-888l16763,31351r1914,-1020l20514,29318r1684,-1145l23805,26903r1455,-1137l26561,24496r1225,-1145l28934,21957r689,-888l30312,20049r459,-888l31307,18273r459,-888l31995,16497r230,-888l32378,14722r,-1527l32149,12439r-306,-638l31460,11169r-536,-638l30388,9900r-765,-639l28015,8248,26714,7361,25413,6722,24341,6472r-918,-124l22580,6472r-612,383l21279,7361r-382,763l20591,9137r-230,1269l20361,11800r153,1652l20591,14846r,1651l10716,19036r-536,-1526l9797,15866,9645,14339r152,-1519l10180,11294r536,-1526l11635,8248,12706,6855,14008,5203,15462,3934,16916,2789,18677,1776r1684,-764l22045,506,23958,125,25948,xe" stroked="f" strokeweight="0">
                  <v:stroke miterlimit="83231f" joinstyle="miter" endcap="round"/>
                  <v:path arrowok="t" textboxrect="0,0,40951,41756"/>
                </v:shape>
                <v:shape id="Shape 1492" o:spid="_x0000_s1160" style="position:absolute;left:13424;top:10968;width:394;height:373;visibility:visible;mso-wrap-style:square;v-text-anchor:top" coordsize="39421,3731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" path="m22275,r2985,l29470,3046,26484,4190,23729,5203,21279,6348,19213,7361,16917,8755r-1914,1527l14008,11044r-765,889l12477,12696r-689,888l11252,14472r-536,888l10334,16248r-383,1012l9645,18149r-77,1144l9568,21575r77,1145l9798,23733r383,1013l10640,25766r459,763l11788,27417r765,756l13549,28811r995,763l15615,30206r1072,506l17759,31218r918,258l19749,31732r2526,l23040,31476r689,-258l24342,30844r765,-382l25643,29956r689,-638l26867,28554r766,-1012l28169,26397r535,-1270l29240,23857r383,-1518l29929,20812r230,-1643l30465,17518r77,-3685l30465,10282,30159,6597,29470,3046r9568,6597l39267,12314r154,2664l39191,17642r-459,2789l38502,21700r-383,1270l37736,24240r-458,1144l36742,26529r-460,1138l35594,28687r-690,888l33756,30969r-1224,1269l31077,33251r-1607,1020l27939,35159r-1837,631l24188,36429r-2066,506l19978,37185r-2219,132l15768,37317r-2143,-382l11635,36554,9798,35790,7961,34903,6124,33758,4899,32869,3827,31857,2909,30844,2143,29699,1455,28429,842,27160,460,25766,153,24240,,22845,,21326,153,19800,307,18405,689,16879r383,-1519l1761,13958r612,-1519l3215,10913,4134,9393,5052,8248,6124,7236,7195,6223,8191,5203,9415,4440r1301,-888l12094,2796r1301,-639l14850,1526r1454,-514l17912,639,19366,381,20820,125,22275,xe" stroked="f" strokeweight="0">
                  <v:stroke miterlimit="83231f" joinstyle="miter" endcap="round"/>
                  <v:path arrowok="t" textboxrect="0,0,39421,37317"/>
                </v:shape>
                <v:shape id="Shape 1493" o:spid="_x0000_s1161" style="position:absolute;left:13168;top:10858;width:290;height:350;visibility:visible;mso-wrap-style:square;v-text-anchor:top" coordsize="29010,3490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" path="m23193,r5817,4059l5817,34903,,30969,23193,xe" stroked="f" strokeweight="0">
                  <v:stroke miterlimit="83231f" joinstyle="miter" endcap="round"/>
                  <v:path arrowok="t" textboxrect="0,0,29010,34903"/>
                </v:shape>
                <v:shape id="Shape 1494" o:spid="_x0000_s1162" style="position:absolute;left:13380;top:10662;width:702;height:495;visibility:visible;mso-wrap-style:square;v-text-anchor:top" coordsize="70191,4949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" path="m14620,r6124,3684l15079,12182,70191,45815r-9950,3684l10563,19036,6047,25766,,22082,14620,xe" stroked="f" strokeweight="0">
                  <v:stroke miterlimit="83231f" joinstyle="miter" endcap="round"/>
                  <v:path arrowok="t" textboxrect="0,0,70191,49499"/>
                </v:shape>
                <v:shape id="Shape 1495" o:spid="_x0000_s1163" style="position:absolute;left:13788;top:10456;width:243;height:347;visibility:visible;mso-wrap-style:square;v-text-anchor:top" coordsize="24341,3463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" path="m17222,r7119,4051l13012,23468r5129,2789l19212,26895r766,507l20667,28040r382,631l21279,29178r153,638l21279,30323r-76,506l20514,31592r-919,632l18371,32730r-1531,514l7425,34513r-1684,124l4286,34637,3062,34381,1990,33875r-765,-506l536,32730,153,31974,,31086,,30066,306,29053,689,28040r536,-1270l17222,xe" stroked="f" strokeweight="0">
                  <v:stroke miterlimit="83231f" joinstyle="miter" endcap="round"/>
                  <v:path arrowok="t" textboxrect="0,0,24341,34637"/>
                </v:shape>
                <v:shape id="Shape 1496" o:spid="_x0000_s1164" style="position:absolute;left:13511;top:10420;width:222;height:303;visibility:visible;mso-wrap-style:square;v-text-anchor:top" coordsize="22198,30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" path="m15997,r6201,3302l6200,30308,,27013,15997,xe" stroked="f" strokeweight="0">
                  <v:stroke miterlimit="83231f" joinstyle="miter" endcap="round"/>
                  <v:path arrowok="t" textboxrect="0,0,22198,30308"/>
                </v:shape>
                <v:shape id="Shape 1497" o:spid="_x0000_s1165" style="position:absolute;left:13656;top:10210;width:722;height:450;visibility:visible;mso-wrap-style:square;v-text-anchor:top" coordsize="72182,4508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" path="m12247,r6353,3229l14008,12109,72182,40509r-9416,4572l10180,19448,6277,26566,,23410,12247,xe" stroked="f" strokeweight="0">
                  <v:stroke miterlimit="83231f" joinstyle="miter" endcap="round"/>
                  <v:path arrowok="t" textboxrect="0,0,72182,45081"/>
                </v:shape>
                <v:shape id="Shape 1498" o:spid="_x0000_s1166" style="position:absolute;left:13300;top:10312;width:433;height:196;visibility:visible;mso-wrap-style:square;v-text-anchor:top" coordsize="43324,195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" path="m43324,l41258,4476r-5665,882l30924,6091r-3674,808l24494,7486r-1990,514l20744,8660r-1608,660l17682,9907r-995,661l15615,11228r-689,734l14391,12696r-2527,6752l229,19579,153,18559,,17833,153,16659r76,-1027l536,14605r383,-882l1608,12476,2679,11302,3827,10054,5435,9027,7272,7926,9262,6899r2220,-881l14161,4990r2755,-807l19978,3449r3292,-734l26714,2055r3828,-661l34675,954,38884,441,43324,xe" stroked="f" strokeweight="0">
                  <v:stroke miterlimit="83231f" joinstyle="miter" endcap="round"/>
                  <v:path arrowok="t" textboxrect="0,0,43324,19579"/>
                </v:shape>
                <v:shape id="Shape 1499" o:spid="_x0000_s1167" style="position:absolute;left:13782;top:9717;width:275;height:525;visibility:visible;mso-wrap-style:square;v-text-anchor:top" coordsize="27479,525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" path="m21739,r5740,2175l27479,4436,22274,16438r1837,-513l26102,15557r1377,-165l27479,22621r-765,-92l25566,22456r-1225,-147l23270,22309r-1148,220l20897,22823r-1072,366l18907,23703r-766,661l17376,24951r-536,881l16304,26859r-153,514l15998,27886r-77,661l15998,29060r,588l16304,30308r229,661l16840,31555r536,661l17911,32730r613,587l19213,33977r765,514l20897,35005r918,366l22887,35885r842,221l24647,36252r995,l26714,36106r765,-230l27479,43860r-76,24l25948,44031r-1607,221l22734,44252r-1684,-148l19213,43738r-1608,-367l15921,42711r-1225,-514l13625,41609r-918,-660l11941,40215,6659,52544,,49829,21739,xe" stroked="f" strokeweight="0">
                  <v:stroke miterlimit="83231f" joinstyle="miter" endcap="round"/>
                  <v:path arrowok="t" textboxrect="0,0,27479,52544"/>
                </v:shape>
                <v:shape id="Shape 1500" o:spid="_x0000_s1168" style="position:absolute;left:14057;top:9870;width:558;height:435;visibility:visible;mso-wrap-style:square;v-text-anchor:top" coordsize="55725,435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" path="m459,l2449,,4287,147,6277,514r1990,514l10257,1762r1990,880l14161,3670r1914,1174l17911,6238r1608,1394l21050,9247r1607,1688l24112,12843r1224,1981l26331,16732r919,2055l27939,20769r536,2054l28704,24878r154,1982l28858,29061,53581,22970r2144,6238l28092,35519r-306,660l27403,37207r-536,954l26102,39115r-766,880l24341,40876r-995,734l22122,42270r-1302,514l19519,43298r-1072,220l17376,43371r-1225,-220l14697,42638r-1148,-514l12630,41610r-918,-734l10869,40215r-536,-880l10104,38602r,-808l10333,37061r536,-1175l11712,34858r765,-880l13395,33244r766,-513l15156,32363r919,-513l16993,31556r918,-220l18983,31116r995,-147l21203,30822r383,-660l21892,29575r76,-808l22122,27887r,-734l21968,26126r-229,-881l21433,24071r-919,-2128l19519,19888,18141,18127,16610,16366r-1225,1393l14084,19300r-1454,1395l11023,22089,8650,23998,6124,25612,3598,27006,1072,28180,,28523,,20539r459,-137l1761,20034r1301,-660l4440,18787r1301,-807l6889,17246r995,-734l8879,15632r842,-808l10487,14091r536,-881l11558,12329,10104,11302,8650,10421,7042,9614,5435,9027,2832,8000,459,7339,,7284,,55,459,xe" stroked="f" strokeweight="0">
                  <v:stroke miterlimit="83231f" joinstyle="miter" endcap="round"/>
                  <v:path arrowok="t" textboxrect="0,0,55725,43518"/>
                </v:shape>
                <v:shape id="Shape 1501" o:spid="_x0000_s1169" style="position:absolute;left:14057;top:9738;width:9;height:23;visibility:visible;mso-wrap-style:square;v-text-anchor:top" coordsize="842,22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" path="m,l842,319,,2261,,xe" stroked="f" strokeweight="0">
                  <v:stroke miterlimit="83231f" joinstyle="miter" endcap="round"/>
                  <v:path arrowok="t" textboxrect="0,0,842,2261"/>
                </v:shape>
                <v:shape id="Shape 1502" o:spid="_x0000_s1170" style="position:absolute;left:14219;top:9424;width:377;height:387;visibility:visible;mso-wrap-style:square;v-text-anchor:top" coordsize="37736,386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" path="m18294,r4899,1615l20667,3523,18371,5431,16457,7119,14850,8734r-1761,2054l11635,12770r-612,1027l10487,14677r-383,1027l9645,16732r-230,1027l9185,18787r-153,1027l9032,20769r153,1027l9262,22823r306,1175l9951,25025r382,1101l11023,27006r535,881l12324,28694r765,734l13931,29942r1072,514l15998,30969r1378,367l18524,31556r1224,147l20744,31850r1071,146l22734,31850r918,-147l24494,31336r613,-220l25949,30676r535,-514l27097,29721r459,-660l28015,28401r460,-734l28704,26786r383,-1174l29240,24364r153,-1394l29470,21575r-77,-1541l29240,18493r-229,-1614l28551,15191r-919,-3522l26331,8220,25030,4918,23270,1615,34368,5211r1072,2421l36359,10127r688,2643l37583,15632r153,1247l37736,20769r-306,1174l37277,23190r-230,1174l36665,25465r-689,1541l35210,28694r-918,1395l33067,31483r-1301,1248l30312,33905r-1761,1101l26867,36033r-2143,1028l22734,37794r-1990,514l18677,38602r-1990,73l14697,38602r-2144,-294l10487,37647,9185,37207,7808,36547,6506,35813,5435,35006,4363,33978,3445,32877,2679,31703,1914,30309,1378,28915,842,27520,459,26126,153,24585,,23117,,21575,153,20034,306,18493,536,16732r536,-1614l1608,13723r535,-1321l2832,11155,3598,9907,4516,8734,5435,7632,6506,6459,7578,5431,8726,4404r1378,-881l11406,2789r1301,-807l14008,1394,15385,881,16840,367,18294,xe" stroked="f" strokeweight="0">
                  <v:stroke miterlimit="83231f" joinstyle="miter" endcap="round"/>
                  <v:path arrowok="t" textboxrect="0,0,37736,38675"/>
                </v:shape>
                <v:shape id="Shape 1503" o:spid="_x0000_s1171" style="position:absolute;left:13978;top:9400;width:192;height:383;visibility:visible;mso-wrap-style:square;v-text-anchor:top" coordsize="19136,3830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" path="m12400,r6736,2129l6736,38308,,36179,12400,xe" stroked="f" strokeweight="0">
                  <v:stroke miterlimit="83231f" joinstyle="miter" endcap="round"/>
                  <v:path arrowok="t" textboxrect="0,0,19136,38308"/>
                </v:shape>
                <v:shape id="Shape 1504" o:spid="_x0000_s1172" style="position:absolute;left:14092;top:9174;width:743;height:343;visibility:visible;mso-wrap-style:square;v-text-anchor:top" coordsize="74248,342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" path="m7119,r6889,1761l11176,11595,74248,28033r-8343,6238l8956,19447,6812,27153,,25244,7119,xe" stroked="f" strokeweight="0">
                  <v:stroke miterlimit="83231f" joinstyle="miter" endcap="round"/>
                  <v:path arrowok="t" textboxrect="0,0,74248,34271"/>
                </v:shape>
                <v:shape id="Shape 1505" o:spid="_x0000_s1173" style="position:absolute;left:14155;top:8750;width:779;height:484;visibility:visible;mso-wrap-style:square;v-text-anchor:top" coordsize="77922,4836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" path="m10180,r7043,1467l13012,21208r20438,4110l35058,25684r1454,367l37966,26565r1301,660l40339,27813r1072,660l42482,29354r766,734l43783,30895r689,587l44855,32290r383,880l45620,34051r307,1027l46156,36106r154,954l75932,19593r1990,6238l49065,42563r-2602,1395l44090,45058r-2144,955l39956,46746r-1684,514l36818,47627r-1225,147l34522,47627r-383,l33756,47480r-689,-367l32148,46893r-382,-294l31383,46086r-536,-514l30465,44985r-536,-807l29776,43444r-153,-881l29776,41756r153,-587l30159,40508r382,-734l31077,39261r842,-734l32684,37867r919,-807l34828,36326r230,-220l35210,35592r-152,-367l34522,34711r-613,-514l32914,33684r-1301,-367l30159,32876,11176,29134,7042,48361,,46966,10180,xe" stroked="f" strokeweight="0">
                  <v:stroke miterlimit="83231f" joinstyle="miter" endcap="round"/>
                  <v:path arrowok="t" textboxrect="0,0,77922,48361"/>
                </v:shape>
                <w10:anchorlock/>
              </v:group>
            </w:pict>
          </mc:Fallback>
        </mc:AlternateContent>
      </w:r>
    </w:p>
    <w:p w14:paraId="06931E15" w14:textId="7AD72D02" w:rsidR="00010DDD" w:rsidRDefault="009B42BE" w:rsidP="00736678">
      <w:pPr>
        <w:spacing w:after="3" w:line="259" w:lineRule="auto"/>
        <w:ind w:left="168" w:right="9"/>
        <w:jc w:val="center"/>
      </w:pPr>
      <w:r>
        <w:rPr>
          <w:rFonts w:ascii="Arial" w:eastAsia="Arial" w:hAnsi="Arial" w:cs="Arial"/>
          <w:b/>
          <w:sz w:val="28"/>
        </w:rPr>
        <w:t>SCHOOL OF INFRASTRUCTURE</w:t>
      </w:r>
    </w:p>
    <w:p w14:paraId="54F5C639" w14:textId="3E57B448" w:rsidR="00010DDD" w:rsidRDefault="009B42BE" w:rsidP="00736678">
      <w:pPr>
        <w:tabs>
          <w:tab w:val="left" w:pos="3119"/>
        </w:tabs>
        <w:spacing w:after="241" w:line="241" w:lineRule="auto"/>
        <w:ind w:left="1985" w:hanging="1313"/>
        <w:jc w:val="center"/>
        <w:rPr>
          <w:rFonts w:ascii="Arial" w:eastAsia="Arial" w:hAnsi="Arial" w:cs="Arial"/>
          <w:b/>
          <w:sz w:val="28"/>
        </w:rPr>
      </w:pPr>
      <w:r>
        <w:rPr>
          <w:rFonts w:ascii="Arial" w:eastAsia="Arial" w:hAnsi="Arial" w:cs="Arial"/>
          <w:b/>
          <w:sz w:val="28"/>
        </w:rPr>
        <w:t xml:space="preserve">INDIAN INSTITUTE OF TECHNOLOGY BHUBANESWAR </w:t>
      </w:r>
      <w:r w:rsidR="009C6E8A">
        <w:rPr>
          <w:rFonts w:ascii="Arial" w:eastAsia="Arial" w:hAnsi="Arial" w:cs="Arial"/>
          <w:b/>
          <w:sz w:val="28"/>
        </w:rPr>
        <w:t xml:space="preserve">                         </w:t>
      </w:r>
      <w:r w:rsidR="00F33589">
        <w:rPr>
          <w:rFonts w:ascii="Arial" w:eastAsia="Arial" w:hAnsi="Arial" w:cs="Arial"/>
          <w:b/>
          <w:sz w:val="28"/>
        </w:rPr>
        <w:t xml:space="preserve">   </w:t>
      </w:r>
      <w:r w:rsidR="00F173FC">
        <w:rPr>
          <w:rFonts w:ascii="Arial" w:eastAsia="Arial" w:hAnsi="Arial" w:cs="Arial"/>
          <w:b/>
          <w:sz w:val="28"/>
        </w:rPr>
        <w:t xml:space="preserve">         </w:t>
      </w:r>
      <w:r w:rsidR="00736678">
        <w:rPr>
          <w:rFonts w:ascii="Arial" w:eastAsia="Arial" w:hAnsi="Arial" w:cs="Arial"/>
          <w:b/>
          <w:sz w:val="28"/>
        </w:rPr>
        <w:t xml:space="preserve">                                           </w:t>
      </w:r>
      <w:r>
        <w:rPr>
          <w:rFonts w:ascii="Arial" w:eastAsia="Arial" w:hAnsi="Arial" w:cs="Arial"/>
          <w:b/>
          <w:sz w:val="28"/>
        </w:rPr>
        <w:t>BHUBNESWAR -751013, ODISHA</w:t>
      </w:r>
    </w:p>
    <w:p w14:paraId="7D23A231" w14:textId="77777777" w:rsidR="00EA0987" w:rsidRDefault="00EA0987" w:rsidP="00F33589">
      <w:pPr>
        <w:spacing w:after="241" w:line="241" w:lineRule="auto"/>
        <w:ind w:left="2041" w:hanging="1369"/>
        <w:jc w:val="left"/>
        <w:rPr>
          <w:rFonts w:ascii="Arial" w:eastAsia="Arial" w:hAnsi="Arial" w:cs="Arial"/>
          <w:b/>
          <w:sz w:val="28"/>
        </w:rPr>
      </w:pPr>
    </w:p>
    <w:p w14:paraId="1F8B4CCC" w14:textId="25E584CC" w:rsidR="00EA0987" w:rsidRDefault="00EA0987" w:rsidP="00BB5348">
      <w:pPr>
        <w:spacing w:after="241" w:line="241" w:lineRule="auto"/>
        <w:ind w:left="0" w:firstLine="0"/>
        <w:jc w:val="left"/>
        <w:rPr>
          <w:rFonts w:ascii="Arial" w:eastAsia="Arial" w:hAnsi="Arial" w:cs="Arial"/>
          <w:b/>
          <w:sz w:val="28"/>
        </w:rPr>
      </w:pPr>
    </w:p>
    <w:p w14:paraId="7124578E" w14:textId="77777777" w:rsidR="00BB5348" w:rsidRDefault="00BB5348" w:rsidP="00BB5348">
      <w:pPr>
        <w:spacing w:after="241" w:line="241" w:lineRule="auto"/>
        <w:ind w:left="0" w:firstLine="0"/>
        <w:jc w:val="left"/>
        <w:rPr>
          <w:rFonts w:ascii="Arial" w:eastAsia="Arial" w:hAnsi="Arial" w:cs="Arial"/>
          <w:b/>
          <w:sz w:val="28"/>
        </w:rPr>
      </w:pPr>
    </w:p>
    <w:p w14:paraId="3E5BCFF0" w14:textId="71A9F0E4" w:rsidR="00F778D3" w:rsidRDefault="00F778D3" w:rsidP="00F33589">
      <w:pPr>
        <w:spacing w:after="241" w:line="241" w:lineRule="auto"/>
        <w:ind w:left="2041" w:hanging="1369"/>
        <w:jc w:val="left"/>
        <w:rPr>
          <w:rFonts w:ascii="Arial" w:eastAsia="Arial" w:hAnsi="Arial" w:cs="Arial"/>
          <w:b/>
          <w:sz w:val="28"/>
        </w:rPr>
      </w:pPr>
      <w:r>
        <w:rPr>
          <w:rFonts w:ascii="Arial" w:eastAsia="Arial" w:hAnsi="Arial" w:cs="Arial"/>
          <w:b/>
          <w:sz w:val="28"/>
        </w:rPr>
        <w:t>Contents</w:t>
      </w:r>
    </w:p>
    <w:p w14:paraId="6756EDA1" w14:textId="77777777" w:rsidR="00F778D3" w:rsidRDefault="00F778D3" w:rsidP="00F33589">
      <w:pPr>
        <w:spacing w:after="241" w:line="241" w:lineRule="auto"/>
        <w:ind w:left="2041" w:hanging="1369"/>
        <w:jc w:val="left"/>
        <w:rPr>
          <w:rFonts w:ascii="Arial" w:eastAsia="Arial" w:hAnsi="Arial" w:cs="Arial"/>
          <w:b/>
          <w:sz w:val="28"/>
        </w:rPr>
      </w:pPr>
    </w:p>
    <w:p w14:paraId="4C77973D" w14:textId="6FBB540B" w:rsidR="00010DDD" w:rsidRDefault="009B42BE" w:rsidP="00CF7311">
      <w:pPr>
        <w:pStyle w:val="ListParagraph"/>
        <w:numPr>
          <w:ilvl w:val="0"/>
          <w:numId w:val="8"/>
        </w:numPr>
        <w:spacing w:after="124" w:line="259" w:lineRule="auto"/>
        <w:jc w:val="left"/>
      </w:pPr>
      <w:r w:rsidRPr="00CF7311">
        <w:rPr>
          <w:b/>
        </w:rPr>
        <w:t>INTRODUCTION</w:t>
      </w:r>
      <w:r>
        <w:t xml:space="preserve"> </w:t>
      </w:r>
      <w:r>
        <w:tab/>
        <w:t xml:space="preserve"> </w:t>
      </w:r>
      <w:r>
        <w:tab/>
        <w:t xml:space="preserve"> </w:t>
      </w:r>
      <w:r>
        <w:tab/>
        <w:t xml:space="preserve"> </w:t>
      </w:r>
      <w:r>
        <w:tab/>
        <w:t xml:space="preserve"> </w:t>
      </w:r>
      <w:r>
        <w:tab/>
        <w:t xml:space="preserve"> </w:t>
      </w:r>
      <w:r>
        <w:tab/>
        <w:t xml:space="preserve"> </w:t>
      </w:r>
      <w:r w:rsidR="003049A1">
        <w:t xml:space="preserve">    </w:t>
      </w:r>
      <w:r w:rsidR="00EA0987">
        <w:t xml:space="preserve">           </w:t>
      </w:r>
      <w:r>
        <w:t xml:space="preserve"> </w:t>
      </w:r>
      <w:r w:rsidR="003404AF">
        <w:t>4</w:t>
      </w:r>
    </w:p>
    <w:p w14:paraId="11868E7D" w14:textId="0094167F" w:rsidR="0077620C" w:rsidRDefault="009B42BE">
      <w:pPr>
        <w:numPr>
          <w:ilvl w:val="1"/>
          <w:numId w:val="8"/>
        </w:numPr>
        <w:spacing w:after="130"/>
        <w:ind w:right="674" w:hanging="720"/>
      </w:pPr>
      <w:r>
        <w:t xml:space="preserve">General </w:t>
      </w:r>
      <w:r w:rsidR="003404AF">
        <w:t xml:space="preserve">                                                                                         </w:t>
      </w:r>
      <w:r w:rsidR="00EA0987">
        <w:t xml:space="preserve">          </w:t>
      </w:r>
      <w:r w:rsidR="00051F92">
        <w:t>4</w:t>
      </w:r>
    </w:p>
    <w:p w14:paraId="22F1D0FC" w14:textId="574B6CED" w:rsidR="00010DDD" w:rsidRDefault="0077620C">
      <w:pPr>
        <w:numPr>
          <w:ilvl w:val="1"/>
          <w:numId w:val="8"/>
        </w:numPr>
        <w:spacing w:after="130"/>
        <w:ind w:right="674" w:hanging="720"/>
      </w:pPr>
      <w:r>
        <w:t xml:space="preserve">Objective    </w:t>
      </w:r>
      <w:r w:rsidR="009B42BE">
        <w:tab/>
        <w:t xml:space="preserve"> </w:t>
      </w:r>
      <w:r w:rsidR="009B42BE">
        <w:tab/>
        <w:t xml:space="preserve"> </w:t>
      </w:r>
      <w:r w:rsidR="009B42BE">
        <w:tab/>
        <w:t xml:space="preserve"> </w:t>
      </w:r>
      <w:r w:rsidR="009B42BE">
        <w:tab/>
        <w:t xml:space="preserve"> </w:t>
      </w:r>
      <w:r w:rsidR="009B42BE">
        <w:tab/>
        <w:t xml:space="preserve"> </w:t>
      </w:r>
      <w:r w:rsidR="009B42BE">
        <w:tab/>
        <w:t xml:space="preserve"> </w:t>
      </w:r>
      <w:r w:rsidR="003049A1">
        <w:t xml:space="preserve">                </w:t>
      </w:r>
      <w:r w:rsidR="002C6B9A">
        <w:t xml:space="preserve">            4   </w:t>
      </w:r>
      <w:r w:rsidR="009B42BE">
        <w:t xml:space="preserve"> </w:t>
      </w:r>
    </w:p>
    <w:p w14:paraId="31EB1483" w14:textId="582B5025" w:rsidR="00010DDD" w:rsidRDefault="009B42BE" w:rsidP="00933F33">
      <w:pPr>
        <w:spacing w:after="130"/>
        <w:ind w:left="1440" w:right="674" w:firstLine="0"/>
      </w:pPr>
      <w:r>
        <w:t xml:space="preserve"> </w:t>
      </w:r>
      <w:r>
        <w:tab/>
        <w:t xml:space="preserve">            </w:t>
      </w:r>
    </w:p>
    <w:p w14:paraId="227EAB93" w14:textId="3F4A1E3B" w:rsidR="00010DDD" w:rsidRDefault="009B42BE" w:rsidP="00CF7311">
      <w:pPr>
        <w:pStyle w:val="ListParagraph"/>
        <w:numPr>
          <w:ilvl w:val="0"/>
          <w:numId w:val="8"/>
        </w:numPr>
        <w:spacing w:after="119" w:line="259" w:lineRule="auto"/>
        <w:jc w:val="left"/>
      </w:pPr>
      <w:r w:rsidRPr="00CF7311">
        <w:rPr>
          <w:b/>
        </w:rPr>
        <w:t xml:space="preserve">LITERATURE </w:t>
      </w:r>
      <w:proofErr w:type="gramStart"/>
      <w:r w:rsidRPr="00CF7311">
        <w:rPr>
          <w:b/>
        </w:rPr>
        <w:t>REVIEW</w:t>
      </w:r>
      <w:r>
        <w:t xml:space="preserve">  </w:t>
      </w:r>
      <w:r>
        <w:tab/>
      </w:r>
      <w:proofErr w:type="gramEnd"/>
      <w:r>
        <w:t xml:space="preserve"> </w:t>
      </w:r>
      <w:r>
        <w:tab/>
        <w:t xml:space="preserve"> </w:t>
      </w:r>
      <w:r>
        <w:tab/>
        <w:t xml:space="preserve"> </w:t>
      </w:r>
      <w:r>
        <w:tab/>
        <w:t xml:space="preserve"> </w:t>
      </w:r>
      <w:r>
        <w:tab/>
        <w:t xml:space="preserve">                </w:t>
      </w:r>
      <w:r w:rsidR="00EA0987">
        <w:t xml:space="preserve"> </w:t>
      </w:r>
      <w:r w:rsidR="00422D7A">
        <w:t>6</w:t>
      </w:r>
    </w:p>
    <w:p w14:paraId="7088F2E7" w14:textId="74C4538A" w:rsidR="00010DDD" w:rsidRDefault="00066B77" w:rsidP="00CF7311">
      <w:pPr>
        <w:numPr>
          <w:ilvl w:val="1"/>
          <w:numId w:val="8"/>
        </w:numPr>
        <w:spacing w:after="131"/>
        <w:ind w:right="674" w:hanging="720"/>
      </w:pPr>
      <w:r>
        <w:t xml:space="preserve">  </w:t>
      </w:r>
      <w:r w:rsidR="00933F33">
        <w:t>Pyrolysis process</w:t>
      </w:r>
      <w:r w:rsidR="009B42BE">
        <w:tab/>
        <w:t xml:space="preserve"> </w:t>
      </w:r>
      <w:r w:rsidR="009B42BE">
        <w:tab/>
        <w:t xml:space="preserve"> </w:t>
      </w:r>
      <w:r w:rsidR="009B42BE">
        <w:tab/>
        <w:t xml:space="preserve"> </w:t>
      </w:r>
      <w:r w:rsidR="009B42BE">
        <w:tab/>
        <w:t xml:space="preserve"> </w:t>
      </w:r>
      <w:r w:rsidR="009B42BE">
        <w:tab/>
        <w:t xml:space="preserve"> </w:t>
      </w:r>
      <w:r w:rsidR="009B42BE">
        <w:tab/>
        <w:t xml:space="preserve">               </w:t>
      </w:r>
      <w:r w:rsidR="00EA0987">
        <w:t xml:space="preserve"> </w:t>
      </w:r>
      <w:r w:rsidR="009B42BE">
        <w:t xml:space="preserve"> </w:t>
      </w:r>
      <w:r w:rsidR="00422D7A">
        <w:t>7</w:t>
      </w:r>
    </w:p>
    <w:p w14:paraId="50DB7337" w14:textId="4F1E2B85" w:rsidR="00010DDD" w:rsidRDefault="00066B77" w:rsidP="00CF7311">
      <w:pPr>
        <w:numPr>
          <w:ilvl w:val="1"/>
          <w:numId w:val="8"/>
        </w:numPr>
        <w:spacing w:after="135"/>
        <w:ind w:right="674" w:hanging="720"/>
      </w:pPr>
      <w:r>
        <w:t xml:space="preserve">   </w:t>
      </w:r>
      <w:r w:rsidR="00933F33">
        <w:t>Feedstock analysis</w:t>
      </w:r>
      <w:r w:rsidR="009B42BE">
        <w:tab/>
        <w:t xml:space="preserve"> </w:t>
      </w:r>
      <w:r w:rsidR="009B42BE">
        <w:tab/>
        <w:t xml:space="preserve"> </w:t>
      </w:r>
      <w:r w:rsidR="009B42BE">
        <w:tab/>
        <w:t xml:space="preserve"> </w:t>
      </w:r>
      <w:r w:rsidR="009B42BE">
        <w:tab/>
        <w:t xml:space="preserve">                </w:t>
      </w:r>
      <w:r w:rsidR="008E5FD4">
        <w:t xml:space="preserve">                        </w:t>
      </w:r>
      <w:r w:rsidR="00EA0987">
        <w:t xml:space="preserve"> </w:t>
      </w:r>
      <w:r w:rsidR="002C6B9A">
        <w:t>8</w:t>
      </w:r>
    </w:p>
    <w:p w14:paraId="5542803B" w14:textId="4C7C2251" w:rsidR="00CF7311" w:rsidRDefault="00CF7311" w:rsidP="00066B77">
      <w:pPr>
        <w:spacing w:after="130"/>
        <w:ind w:left="0" w:right="674" w:firstLine="0"/>
      </w:pPr>
      <w:r>
        <w:t xml:space="preserve">          </w:t>
      </w:r>
      <w:r w:rsidR="00066B77">
        <w:t xml:space="preserve">                  </w:t>
      </w:r>
      <w:r>
        <w:t xml:space="preserve">  2.2.1     </w:t>
      </w:r>
      <w:r w:rsidR="00933F33">
        <w:t>Ultimate analysis</w:t>
      </w:r>
      <w:r w:rsidR="009B42BE">
        <w:tab/>
        <w:t xml:space="preserve"> </w:t>
      </w:r>
      <w:r w:rsidR="009B42BE">
        <w:tab/>
        <w:t xml:space="preserve"> </w:t>
      </w:r>
      <w:r w:rsidR="009B42BE">
        <w:tab/>
        <w:t xml:space="preserve"> </w:t>
      </w:r>
      <w:r w:rsidR="009B42BE">
        <w:tab/>
        <w:t xml:space="preserve">                </w:t>
      </w:r>
      <w:r w:rsidR="008E5FD4">
        <w:t xml:space="preserve">            </w:t>
      </w:r>
      <w:r w:rsidR="00EA0987">
        <w:t xml:space="preserve"> </w:t>
      </w:r>
      <w:r w:rsidR="002C6B9A">
        <w:t>8</w:t>
      </w:r>
    </w:p>
    <w:p w14:paraId="6114E8B8" w14:textId="38B1443B" w:rsidR="00010DDD" w:rsidRDefault="00066B77" w:rsidP="00066B77">
      <w:pPr>
        <w:spacing w:after="130"/>
        <w:ind w:left="0" w:right="674" w:firstLine="0"/>
      </w:pPr>
      <w:r>
        <w:t xml:space="preserve">                              2.2.2.    </w:t>
      </w:r>
      <w:r w:rsidR="00933F33">
        <w:t>Proximate analysis</w:t>
      </w:r>
      <w:r w:rsidR="009B42BE">
        <w:t xml:space="preserve"> </w:t>
      </w:r>
      <w:r w:rsidR="009B42BE">
        <w:tab/>
        <w:t xml:space="preserve"> </w:t>
      </w:r>
      <w:r w:rsidR="009B42BE">
        <w:tab/>
        <w:t xml:space="preserve"> </w:t>
      </w:r>
      <w:r w:rsidR="009B42BE">
        <w:tab/>
        <w:t xml:space="preserve"> </w:t>
      </w:r>
      <w:r w:rsidR="009B42BE">
        <w:tab/>
        <w:t xml:space="preserve">              </w:t>
      </w:r>
      <w:r w:rsidR="008E5FD4">
        <w:t xml:space="preserve">  </w:t>
      </w:r>
      <w:r w:rsidR="00051F92">
        <w:t>1</w:t>
      </w:r>
      <w:r w:rsidR="002C6B9A">
        <w:t>1</w:t>
      </w:r>
    </w:p>
    <w:p w14:paraId="675D883E" w14:textId="46CC752E" w:rsidR="00066B77" w:rsidRDefault="00933F33" w:rsidP="00066B77">
      <w:pPr>
        <w:pStyle w:val="ListParagraph"/>
        <w:numPr>
          <w:ilvl w:val="2"/>
          <w:numId w:val="14"/>
        </w:numPr>
        <w:tabs>
          <w:tab w:val="center" w:pos="1522"/>
          <w:tab w:val="center" w:pos="2243"/>
          <w:tab w:val="center" w:pos="5064"/>
          <w:tab w:val="center" w:pos="8548"/>
        </w:tabs>
        <w:spacing w:after="131"/>
        <w:jc w:val="left"/>
      </w:pPr>
      <w:r>
        <w:t xml:space="preserve">Biochar output  </w:t>
      </w:r>
      <w:r w:rsidR="00051F92">
        <w:t xml:space="preserve">                                                                    1</w:t>
      </w:r>
      <w:r w:rsidR="002C6B9A">
        <w:t>3</w:t>
      </w:r>
    </w:p>
    <w:p w14:paraId="7A30B3A1" w14:textId="49C3EE45" w:rsidR="00010DDD" w:rsidRDefault="002C6B9A" w:rsidP="002C6B9A">
      <w:pPr>
        <w:tabs>
          <w:tab w:val="center" w:pos="1522"/>
          <w:tab w:val="center" w:pos="2243"/>
          <w:tab w:val="center" w:pos="5064"/>
          <w:tab w:val="center" w:pos="8548"/>
        </w:tabs>
        <w:spacing w:after="131"/>
        <w:jc w:val="left"/>
      </w:pPr>
      <w:r>
        <w:t xml:space="preserve">                              2.3 </w:t>
      </w:r>
      <w:r w:rsidR="00933F33">
        <w:t xml:space="preserve">       </w:t>
      </w:r>
      <w:r>
        <w:t>Methodology</w:t>
      </w:r>
      <w:r w:rsidR="00933F33">
        <w:t xml:space="preserve">               </w:t>
      </w:r>
      <w:r w:rsidR="009B42BE">
        <w:t xml:space="preserve">                                      </w:t>
      </w:r>
      <w:r>
        <w:t xml:space="preserve">                  </w:t>
      </w:r>
      <w:r w:rsidR="00422D7A">
        <w:t>17</w:t>
      </w:r>
    </w:p>
    <w:p w14:paraId="57FBF74A" w14:textId="07376EC3" w:rsidR="00CF7311" w:rsidRPr="0067064D" w:rsidRDefault="0067064D" w:rsidP="00CF7311">
      <w:pPr>
        <w:pStyle w:val="ListParagraph"/>
        <w:numPr>
          <w:ilvl w:val="0"/>
          <w:numId w:val="8"/>
        </w:numPr>
        <w:spacing w:after="135"/>
        <w:ind w:right="674"/>
      </w:pPr>
      <w:r>
        <w:rPr>
          <w:b/>
          <w:bCs/>
        </w:rPr>
        <w:t xml:space="preserve">PARAMETERS </w:t>
      </w:r>
      <w:r w:rsidR="00A87093">
        <w:rPr>
          <w:b/>
          <w:bCs/>
        </w:rPr>
        <w:t>A</w:t>
      </w:r>
      <w:r>
        <w:rPr>
          <w:b/>
          <w:bCs/>
        </w:rPr>
        <w:t>FFECTING BIOCHAR PRODUCTION</w:t>
      </w:r>
      <w:r w:rsidR="0082758D">
        <w:rPr>
          <w:b/>
          <w:bCs/>
        </w:rPr>
        <w:t xml:space="preserve">         </w:t>
      </w:r>
      <w:r w:rsidR="00EA0987">
        <w:rPr>
          <w:b/>
          <w:bCs/>
        </w:rPr>
        <w:t xml:space="preserve"> </w:t>
      </w:r>
      <w:r w:rsidR="0082758D">
        <w:rPr>
          <w:b/>
          <w:bCs/>
        </w:rPr>
        <w:t xml:space="preserve"> </w:t>
      </w:r>
      <w:r w:rsidR="00422D7A">
        <w:rPr>
          <w:b/>
          <w:bCs/>
        </w:rPr>
        <w:t>18</w:t>
      </w:r>
    </w:p>
    <w:p w14:paraId="5EDF1085" w14:textId="2E899B4E" w:rsidR="0067064D" w:rsidRDefault="0067064D" w:rsidP="0067064D">
      <w:pPr>
        <w:pStyle w:val="ListParagraph"/>
        <w:spacing w:after="135"/>
        <w:ind w:right="674" w:firstLine="0"/>
        <w:rPr>
          <w:b/>
          <w:bCs/>
        </w:rPr>
      </w:pPr>
    </w:p>
    <w:p w14:paraId="7E42583F" w14:textId="54FCDA21" w:rsidR="00A87093" w:rsidRDefault="00956C26" w:rsidP="00645E99">
      <w:pPr>
        <w:spacing w:after="108" w:line="259" w:lineRule="auto"/>
        <w:jc w:val="left"/>
      </w:pPr>
      <w:r>
        <w:t xml:space="preserve">          </w:t>
      </w:r>
      <w:proofErr w:type="gramStart"/>
      <w:r w:rsidR="00A87093">
        <w:t xml:space="preserve">3.1 </w:t>
      </w:r>
      <w:r>
        <w:t xml:space="preserve"> Single</w:t>
      </w:r>
      <w:proofErr w:type="gramEnd"/>
      <w:r>
        <w:t xml:space="preserve"> factor </w:t>
      </w:r>
      <w:r w:rsidR="00776F64">
        <w:t>ANOVA</w:t>
      </w:r>
      <w:r>
        <w:t xml:space="preserve"> for various operating parameters</w:t>
      </w:r>
      <w:r w:rsidR="0082758D">
        <w:t xml:space="preserve">                              </w:t>
      </w:r>
      <w:r w:rsidR="00422D7A">
        <w:t>18</w:t>
      </w:r>
    </w:p>
    <w:p w14:paraId="17666D8A" w14:textId="262112F1" w:rsidR="00B30BF1" w:rsidRDefault="00A87093" w:rsidP="00051F92">
      <w:pPr>
        <w:tabs>
          <w:tab w:val="left" w:pos="8260"/>
        </w:tabs>
        <w:spacing w:after="108" w:line="259" w:lineRule="auto"/>
        <w:jc w:val="left"/>
      </w:pPr>
      <w:r>
        <w:t xml:space="preserve">    </w:t>
      </w:r>
      <w:r w:rsidR="00645E99">
        <w:t xml:space="preserve">     </w:t>
      </w:r>
      <w:r>
        <w:t xml:space="preserve"> 3.</w:t>
      </w:r>
      <w:r w:rsidR="00956C26">
        <w:t>2</w:t>
      </w:r>
      <w:r w:rsidR="00956C26" w:rsidRPr="00956C26">
        <w:t xml:space="preserve"> </w:t>
      </w:r>
      <w:r w:rsidR="00645E99">
        <w:t xml:space="preserve">Single factor </w:t>
      </w:r>
      <w:r w:rsidR="00776F64">
        <w:t>ANOVA</w:t>
      </w:r>
      <w:r w:rsidR="00645E99">
        <w:t xml:space="preserve"> for ultimate analysis components:</w:t>
      </w:r>
      <w:r w:rsidR="00051F92">
        <w:t xml:space="preserve">                             </w:t>
      </w:r>
      <w:r w:rsidR="002C6B9A">
        <w:t>2</w:t>
      </w:r>
      <w:r w:rsidR="00422D7A">
        <w:t>0</w:t>
      </w:r>
    </w:p>
    <w:p w14:paraId="402A982F" w14:textId="07C84DE8" w:rsidR="00A87093" w:rsidRDefault="00A87093" w:rsidP="0082758D">
      <w:pPr>
        <w:tabs>
          <w:tab w:val="left" w:pos="8320"/>
        </w:tabs>
        <w:spacing w:after="108" w:line="259" w:lineRule="auto"/>
        <w:jc w:val="left"/>
      </w:pPr>
      <w:r>
        <w:t xml:space="preserve">          3.3 </w:t>
      </w:r>
      <w:r w:rsidR="00645E99">
        <w:t xml:space="preserve">Single factor </w:t>
      </w:r>
      <w:r w:rsidR="00776F64">
        <w:t>ANOVA</w:t>
      </w:r>
      <w:r w:rsidR="00645E99">
        <w:t xml:space="preserve"> for proximate analysis components:</w:t>
      </w:r>
      <w:r w:rsidR="0082758D">
        <w:t xml:space="preserve">                       </w:t>
      </w:r>
      <w:r w:rsidR="00BB5348">
        <w:t xml:space="preserve"> </w:t>
      </w:r>
      <w:r w:rsidR="0082758D">
        <w:t xml:space="preserve">  </w:t>
      </w:r>
      <w:r w:rsidR="00051F92">
        <w:t>2</w:t>
      </w:r>
      <w:r w:rsidR="00422D7A">
        <w:t>2</w:t>
      </w:r>
      <w:r w:rsidR="0082758D">
        <w:t xml:space="preserve">                         </w:t>
      </w:r>
    </w:p>
    <w:p w14:paraId="5D8D4587" w14:textId="300D2922" w:rsidR="00B30BF1" w:rsidRPr="0067064D" w:rsidRDefault="00B30BF1" w:rsidP="00645E99">
      <w:pPr>
        <w:tabs>
          <w:tab w:val="left" w:pos="7953"/>
          <w:tab w:val="left" w:pos="8320"/>
        </w:tabs>
        <w:spacing w:after="108" w:line="259" w:lineRule="auto"/>
        <w:jc w:val="left"/>
      </w:pPr>
      <w:r>
        <w:t xml:space="preserve">            </w:t>
      </w:r>
    </w:p>
    <w:p w14:paraId="3968310F" w14:textId="75160C54" w:rsidR="00010DDD" w:rsidRDefault="00A61F1A" w:rsidP="00051F92">
      <w:pPr>
        <w:pStyle w:val="ListParagraph"/>
        <w:tabs>
          <w:tab w:val="left" w:pos="720"/>
          <w:tab w:val="left" w:pos="1440"/>
          <w:tab w:val="left" w:pos="2160"/>
          <w:tab w:val="left" w:pos="2880"/>
          <w:tab w:val="left" w:pos="3600"/>
          <w:tab w:val="left" w:pos="4320"/>
          <w:tab w:val="left" w:pos="5040"/>
          <w:tab w:val="left" w:pos="5760"/>
          <w:tab w:val="left" w:pos="6480"/>
          <w:tab w:val="left" w:pos="7200"/>
          <w:tab w:val="left" w:pos="7953"/>
        </w:tabs>
        <w:spacing w:after="135"/>
        <w:ind w:right="674" w:firstLine="0"/>
      </w:pPr>
      <w:r>
        <w:rPr>
          <w:b/>
          <w:bCs/>
        </w:rPr>
        <w:t xml:space="preserve">4. </w:t>
      </w:r>
      <w:r w:rsidR="00624D24">
        <w:rPr>
          <w:b/>
          <w:bCs/>
        </w:rPr>
        <w:t xml:space="preserve">USAGE OF </w:t>
      </w:r>
      <w:r w:rsidR="00BB5348">
        <w:rPr>
          <w:b/>
          <w:bCs/>
        </w:rPr>
        <w:t>TERNARY PLOTS</w:t>
      </w:r>
      <w:r w:rsidR="00CF7311">
        <w:t xml:space="preserve">      </w:t>
      </w:r>
      <w:r w:rsidR="009B42BE">
        <w:t xml:space="preserve"> </w:t>
      </w:r>
      <w:r w:rsidR="009B42BE">
        <w:tab/>
        <w:t xml:space="preserve">              </w:t>
      </w:r>
      <w:r w:rsidR="00BB5348">
        <w:t xml:space="preserve">             </w:t>
      </w:r>
      <w:r w:rsidR="00EA0987">
        <w:t xml:space="preserve"> </w:t>
      </w:r>
      <w:r w:rsidR="00624D24">
        <w:t xml:space="preserve">                        </w:t>
      </w:r>
      <w:r w:rsidR="00051F92">
        <w:t>2</w:t>
      </w:r>
      <w:r w:rsidR="00422D7A">
        <w:t>4</w:t>
      </w:r>
    </w:p>
    <w:p w14:paraId="4DA53583" w14:textId="6953699F" w:rsidR="00A61F1A" w:rsidRDefault="009B42BE" w:rsidP="00A61F1A">
      <w:pPr>
        <w:spacing w:before="240" w:after="108" w:line="259" w:lineRule="auto"/>
        <w:ind w:left="0" w:firstLine="0"/>
        <w:jc w:val="left"/>
      </w:pPr>
      <w:r>
        <w:rPr>
          <w:rFonts w:ascii="Calibri" w:eastAsia="Calibri" w:hAnsi="Calibri" w:cs="Calibri"/>
          <w:sz w:val="22"/>
        </w:rPr>
        <w:tab/>
      </w:r>
      <w:r w:rsidR="00A61F1A">
        <w:t xml:space="preserve">4.1 Ternary plot among ultimate analysis parameters to predict                     </w:t>
      </w:r>
      <w:r w:rsidR="00EA0987">
        <w:t xml:space="preserve"> </w:t>
      </w:r>
      <w:r w:rsidR="00A61F1A">
        <w:t xml:space="preserve"> </w:t>
      </w:r>
      <w:r w:rsidR="00624D24">
        <w:t xml:space="preserve"> </w:t>
      </w:r>
      <w:r w:rsidR="00051F92">
        <w:t>2</w:t>
      </w:r>
      <w:r w:rsidR="00422D7A">
        <w:t>4</w:t>
      </w:r>
    </w:p>
    <w:p w14:paraId="63E14F0F" w14:textId="60C5F709" w:rsidR="00A61F1A" w:rsidRDefault="00A61F1A" w:rsidP="00A61F1A">
      <w:pPr>
        <w:spacing w:before="240" w:after="108" w:line="259" w:lineRule="auto"/>
        <w:ind w:left="0" w:firstLine="0"/>
        <w:jc w:val="left"/>
      </w:pPr>
      <w:r>
        <w:t xml:space="preserve">                    biochar output: (a rough model)</w:t>
      </w:r>
    </w:p>
    <w:p w14:paraId="48D53F4B" w14:textId="0815C4E3" w:rsidR="00A61F1A" w:rsidRDefault="00A61F1A" w:rsidP="00A61F1A">
      <w:pPr>
        <w:spacing w:before="240" w:after="108" w:line="259" w:lineRule="auto"/>
        <w:ind w:left="0" w:firstLine="0"/>
        <w:jc w:val="left"/>
      </w:pPr>
      <w:r>
        <w:t xml:space="preserve">            4.</w:t>
      </w:r>
      <w:r w:rsidR="00645E99">
        <w:t>2</w:t>
      </w:r>
      <w:r>
        <w:t xml:space="preserve"> Ternary plot among proximate analysis parameters to predict                 </w:t>
      </w:r>
      <w:r w:rsidR="00051F92">
        <w:t xml:space="preserve">  </w:t>
      </w:r>
      <w:r>
        <w:t xml:space="preserve"> </w:t>
      </w:r>
      <w:r w:rsidR="00624D24">
        <w:t xml:space="preserve"> 2</w:t>
      </w:r>
      <w:r w:rsidR="00422D7A">
        <w:t>4</w:t>
      </w:r>
    </w:p>
    <w:p w14:paraId="7F4FE179" w14:textId="140D73DB" w:rsidR="00A61F1A" w:rsidRDefault="00A61F1A" w:rsidP="00A61F1A">
      <w:pPr>
        <w:spacing w:before="240" w:after="108" w:line="259" w:lineRule="auto"/>
        <w:ind w:left="0" w:firstLine="0"/>
        <w:jc w:val="left"/>
      </w:pPr>
      <w:r>
        <w:t xml:space="preserve">                    biochar output: (a rough model)</w:t>
      </w:r>
    </w:p>
    <w:p w14:paraId="1E03B66C" w14:textId="647823DE" w:rsidR="00BB5348" w:rsidRDefault="005E4F7F" w:rsidP="00A61F1A">
      <w:pPr>
        <w:spacing w:before="240" w:after="108" w:line="259" w:lineRule="auto"/>
        <w:ind w:left="0" w:firstLine="0"/>
        <w:jc w:val="left"/>
        <w:rPr>
          <w:b/>
          <w:bCs/>
        </w:rPr>
      </w:pPr>
      <w:r>
        <w:t xml:space="preserve">           </w:t>
      </w:r>
      <w:r w:rsidRPr="005E4F7F">
        <w:rPr>
          <w:b/>
          <w:bCs/>
        </w:rPr>
        <w:t xml:space="preserve">5.  </w:t>
      </w:r>
      <w:r w:rsidR="00BB5348">
        <w:rPr>
          <w:b/>
          <w:bCs/>
        </w:rPr>
        <w:t xml:space="preserve">PREDICTION OF BIOCHAR USING MACHINE </w:t>
      </w:r>
      <w:r w:rsidR="00422D7A">
        <w:rPr>
          <w:b/>
          <w:bCs/>
        </w:rPr>
        <w:t xml:space="preserve">                                 </w:t>
      </w:r>
    </w:p>
    <w:p w14:paraId="63224CA2" w14:textId="098A1406" w:rsidR="005E4F7F" w:rsidRPr="00681173" w:rsidRDefault="00BB5348" w:rsidP="00A61F1A">
      <w:pPr>
        <w:spacing w:before="240" w:after="108" w:line="259" w:lineRule="auto"/>
        <w:ind w:left="0" w:firstLine="0"/>
        <w:jc w:val="left"/>
      </w:pPr>
      <w:r>
        <w:rPr>
          <w:b/>
          <w:bCs/>
        </w:rPr>
        <w:t xml:space="preserve">                 LEARNING TECHNIQUES</w:t>
      </w:r>
      <w:r w:rsidR="00681173">
        <w:rPr>
          <w:b/>
          <w:bCs/>
        </w:rPr>
        <w:t xml:space="preserve">                     </w:t>
      </w:r>
      <w:r>
        <w:rPr>
          <w:b/>
          <w:bCs/>
        </w:rPr>
        <w:t xml:space="preserve">                                              </w:t>
      </w:r>
      <w:r w:rsidR="00681173">
        <w:rPr>
          <w:b/>
          <w:bCs/>
        </w:rPr>
        <w:t xml:space="preserve"> </w:t>
      </w:r>
      <w:r w:rsidR="00EA0987">
        <w:rPr>
          <w:b/>
          <w:bCs/>
        </w:rPr>
        <w:t xml:space="preserve"> </w:t>
      </w:r>
      <w:r w:rsidR="00681173">
        <w:rPr>
          <w:b/>
          <w:bCs/>
        </w:rPr>
        <w:t xml:space="preserve"> </w:t>
      </w:r>
      <w:r w:rsidR="00422D7A">
        <w:t>26</w:t>
      </w:r>
    </w:p>
    <w:p w14:paraId="4B80A5A8" w14:textId="4D818D22" w:rsidR="005E4F7F" w:rsidRDefault="005E4F7F" w:rsidP="00681173">
      <w:pPr>
        <w:tabs>
          <w:tab w:val="left" w:pos="8146"/>
        </w:tabs>
        <w:spacing w:before="240" w:after="108" w:line="259" w:lineRule="auto"/>
        <w:ind w:left="0" w:firstLine="0"/>
        <w:jc w:val="left"/>
      </w:pPr>
      <w:r>
        <w:rPr>
          <w:b/>
          <w:bCs/>
        </w:rPr>
        <w:t xml:space="preserve">            </w:t>
      </w:r>
      <w:r>
        <w:t>5.1 Introduction</w:t>
      </w:r>
      <w:r w:rsidR="00681173">
        <w:tab/>
      </w:r>
      <w:r w:rsidR="00EA0987">
        <w:t xml:space="preserve"> </w:t>
      </w:r>
      <w:r w:rsidR="00681173">
        <w:t>2</w:t>
      </w:r>
      <w:r w:rsidR="00422D7A">
        <w:t>6</w:t>
      </w:r>
    </w:p>
    <w:p w14:paraId="25034A19" w14:textId="5035A75D" w:rsidR="005E4F7F" w:rsidRDefault="005E4F7F" w:rsidP="00681173">
      <w:pPr>
        <w:tabs>
          <w:tab w:val="left" w:pos="8146"/>
        </w:tabs>
        <w:spacing w:after="108" w:line="259" w:lineRule="auto"/>
        <w:ind w:left="0" w:firstLine="0"/>
        <w:jc w:val="left"/>
      </w:pPr>
      <w:r>
        <w:t xml:space="preserve">            5.2 Linear regression analysis</w:t>
      </w:r>
      <w:r w:rsidR="00681173">
        <w:tab/>
      </w:r>
      <w:r w:rsidR="00EA0987">
        <w:t xml:space="preserve"> </w:t>
      </w:r>
      <w:r w:rsidR="002C6B9A">
        <w:t>3</w:t>
      </w:r>
      <w:r w:rsidR="00422D7A">
        <w:t>0</w:t>
      </w:r>
    </w:p>
    <w:p w14:paraId="2736A93D" w14:textId="1FF54F36" w:rsidR="005E4F7F" w:rsidRDefault="005E4F7F" w:rsidP="005E4F7F">
      <w:r>
        <w:t xml:space="preserve">            5.3 Multiple regressors (ANN, decision tree and Random forest </w:t>
      </w:r>
      <w:proofErr w:type="gramStart"/>
      <w:r>
        <w:t>regressions)</w:t>
      </w:r>
      <w:r w:rsidR="00681173">
        <w:t xml:space="preserve">  </w:t>
      </w:r>
      <w:r w:rsidR="00EA0987">
        <w:t xml:space="preserve"> </w:t>
      </w:r>
      <w:proofErr w:type="gramEnd"/>
      <w:r w:rsidR="00681173">
        <w:t>3</w:t>
      </w:r>
      <w:r w:rsidR="00422D7A">
        <w:t>2</w:t>
      </w:r>
    </w:p>
    <w:p w14:paraId="09B99227" w14:textId="2F28A77A" w:rsidR="00681173" w:rsidRDefault="00681173" w:rsidP="005E4F7F"/>
    <w:p w14:paraId="2AB28425" w14:textId="2B3575D3" w:rsidR="00681173" w:rsidRPr="00681173" w:rsidRDefault="00681173" w:rsidP="00681173">
      <w:pPr>
        <w:tabs>
          <w:tab w:val="left" w:pos="8203"/>
        </w:tabs>
        <w:spacing w:after="108" w:line="259" w:lineRule="auto"/>
        <w:ind w:left="0" w:firstLine="0"/>
        <w:jc w:val="left"/>
      </w:pPr>
      <w:r>
        <w:t xml:space="preserve">           </w:t>
      </w:r>
      <w:r w:rsidRPr="00681173">
        <w:rPr>
          <w:b/>
          <w:bCs/>
        </w:rPr>
        <w:t xml:space="preserve">6. </w:t>
      </w:r>
      <w:r w:rsidR="00BB5348">
        <w:rPr>
          <w:b/>
          <w:bCs/>
        </w:rPr>
        <w:t>GRAPHICAL INFERENCE</w:t>
      </w:r>
      <w:r>
        <w:rPr>
          <w:b/>
          <w:bCs/>
        </w:rPr>
        <w:tab/>
      </w:r>
      <w:r>
        <w:t>3</w:t>
      </w:r>
      <w:r w:rsidR="00422D7A">
        <w:t>6</w:t>
      </w:r>
    </w:p>
    <w:p w14:paraId="52C2B332" w14:textId="4091498E" w:rsidR="00681173" w:rsidRPr="00681173" w:rsidRDefault="00776F64" w:rsidP="00681173">
      <w:pPr>
        <w:tabs>
          <w:tab w:val="left" w:pos="8181"/>
        </w:tabs>
        <w:spacing w:after="108" w:line="259" w:lineRule="auto"/>
        <w:ind w:left="0" w:firstLine="0"/>
        <w:jc w:val="left"/>
        <w:rPr>
          <w:szCs w:val="24"/>
        </w:rPr>
      </w:pPr>
      <w:r>
        <w:rPr>
          <w:b/>
          <w:bCs/>
        </w:rPr>
        <w:t xml:space="preserve">          </w:t>
      </w:r>
      <w:r w:rsidR="00681173">
        <w:rPr>
          <w:b/>
          <w:bCs/>
        </w:rPr>
        <w:t xml:space="preserve"> </w:t>
      </w:r>
      <w:r w:rsidR="00681173" w:rsidRPr="00681173">
        <w:rPr>
          <w:b/>
          <w:bCs/>
          <w:szCs w:val="24"/>
        </w:rPr>
        <w:t xml:space="preserve">7. </w:t>
      </w:r>
      <w:r w:rsidR="00BB5348">
        <w:rPr>
          <w:b/>
          <w:bCs/>
          <w:szCs w:val="24"/>
        </w:rPr>
        <w:t>CONCLUSION</w:t>
      </w:r>
      <w:r w:rsidR="00681173">
        <w:rPr>
          <w:b/>
          <w:bCs/>
          <w:szCs w:val="24"/>
        </w:rPr>
        <w:tab/>
      </w:r>
      <w:r w:rsidR="00681173">
        <w:rPr>
          <w:szCs w:val="24"/>
        </w:rPr>
        <w:t>3</w:t>
      </w:r>
      <w:r w:rsidR="00422D7A">
        <w:rPr>
          <w:szCs w:val="24"/>
        </w:rPr>
        <w:t>8</w:t>
      </w:r>
    </w:p>
    <w:p w14:paraId="45F08F80" w14:textId="1BAD8EAF" w:rsidR="00776F64" w:rsidRDefault="00EA0987" w:rsidP="00BB5348">
      <w:pPr>
        <w:tabs>
          <w:tab w:val="left" w:pos="8181"/>
        </w:tabs>
        <w:spacing w:after="108" w:line="259" w:lineRule="auto"/>
        <w:ind w:left="0" w:firstLine="0"/>
        <w:jc w:val="left"/>
        <w:rPr>
          <w:szCs w:val="24"/>
        </w:rPr>
      </w:pPr>
      <w:r>
        <w:rPr>
          <w:b/>
          <w:bCs/>
          <w:sz w:val="28"/>
          <w:szCs w:val="28"/>
        </w:rPr>
        <w:lastRenderedPageBreak/>
        <w:t xml:space="preserve"> </w:t>
      </w:r>
      <w:r w:rsidR="00776F64" w:rsidRPr="00776F64">
        <w:rPr>
          <w:b/>
          <w:bCs/>
          <w:szCs w:val="24"/>
        </w:rPr>
        <w:t xml:space="preserve">8. </w:t>
      </w:r>
      <w:r w:rsidR="00BB5348">
        <w:rPr>
          <w:b/>
          <w:bCs/>
          <w:szCs w:val="24"/>
        </w:rPr>
        <w:t xml:space="preserve">FUTURE SCOPE AND RECOMMENDATION                                     </w:t>
      </w:r>
      <w:r w:rsidR="00776F64">
        <w:rPr>
          <w:b/>
          <w:bCs/>
          <w:szCs w:val="24"/>
        </w:rPr>
        <w:t xml:space="preserve"> </w:t>
      </w:r>
      <w:r w:rsidR="00422D7A">
        <w:rPr>
          <w:szCs w:val="24"/>
        </w:rPr>
        <w:t>39</w:t>
      </w:r>
    </w:p>
    <w:p w14:paraId="306B2692" w14:textId="77777777" w:rsidR="00BB5348" w:rsidRPr="00776F64" w:rsidRDefault="00BB5348" w:rsidP="00776F64">
      <w:pPr>
        <w:tabs>
          <w:tab w:val="left" w:pos="8181"/>
        </w:tabs>
        <w:spacing w:after="108" w:line="259" w:lineRule="auto"/>
        <w:jc w:val="left"/>
        <w:rPr>
          <w:szCs w:val="24"/>
        </w:rPr>
      </w:pPr>
    </w:p>
    <w:p w14:paraId="385A182E" w14:textId="116C64CF" w:rsidR="00010DDD" w:rsidRPr="00681173" w:rsidRDefault="00EA0987" w:rsidP="00681173">
      <w:pPr>
        <w:spacing w:after="108" w:line="259" w:lineRule="auto"/>
        <w:ind w:left="0" w:firstLine="0"/>
        <w:jc w:val="left"/>
        <w:rPr>
          <w:b/>
          <w:bCs/>
          <w:sz w:val="28"/>
          <w:szCs w:val="28"/>
        </w:rPr>
      </w:pPr>
      <w:r>
        <w:rPr>
          <w:b/>
          <w:bCs/>
          <w:sz w:val="28"/>
          <w:szCs w:val="28"/>
        </w:rPr>
        <w:t xml:space="preserve">  </w:t>
      </w:r>
      <w:r w:rsidR="00681173">
        <w:rPr>
          <w:rFonts w:ascii="Calibri" w:eastAsia="Calibri" w:hAnsi="Calibri" w:cs="Calibri"/>
          <w:sz w:val="22"/>
        </w:rPr>
        <w:t xml:space="preserve">  </w:t>
      </w:r>
      <w:r w:rsidR="00776F64">
        <w:rPr>
          <w:rFonts w:ascii="Calibri" w:eastAsia="Calibri" w:hAnsi="Calibri" w:cs="Calibri"/>
          <w:sz w:val="22"/>
        </w:rPr>
        <w:t xml:space="preserve">  </w:t>
      </w:r>
      <w:r w:rsidR="009B42BE">
        <w:rPr>
          <w:b/>
        </w:rPr>
        <w:t>R</w:t>
      </w:r>
      <w:r w:rsidR="00681173">
        <w:rPr>
          <w:b/>
        </w:rPr>
        <w:t>eferences</w:t>
      </w:r>
      <w:r w:rsidR="009B42BE">
        <w:rPr>
          <w:b/>
        </w:rPr>
        <w:t xml:space="preserve"> </w:t>
      </w:r>
      <w:r w:rsidR="009B42BE">
        <w:rPr>
          <w:b/>
        </w:rPr>
        <w:tab/>
        <w:t xml:space="preserve"> </w:t>
      </w:r>
      <w:r w:rsidR="009B42BE">
        <w:rPr>
          <w:b/>
        </w:rPr>
        <w:tab/>
        <w:t xml:space="preserve"> </w:t>
      </w:r>
      <w:r w:rsidR="009B42BE">
        <w:rPr>
          <w:b/>
        </w:rPr>
        <w:tab/>
        <w:t xml:space="preserve"> </w:t>
      </w:r>
      <w:r w:rsidR="009B42BE">
        <w:rPr>
          <w:b/>
        </w:rPr>
        <w:tab/>
        <w:t xml:space="preserve"> </w:t>
      </w:r>
      <w:r w:rsidR="009B42BE">
        <w:rPr>
          <w:b/>
        </w:rPr>
        <w:tab/>
        <w:t xml:space="preserve"> </w:t>
      </w:r>
      <w:r w:rsidR="009B42BE">
        <w:rPr>
          <w:b/>
        </w:rPr>
        <w:tab/>
        <w:t xml:space="preserve"> </w:t>
      </w:r>
      <w:r w:rsidR="009B42BE">
        <w:rPr>
          <w:b/>
        </w:rPr>
        <w:tab/>
        <w:t xml:space="preserve"> </w:t>
      </w:r>
      <w:r w:rsidR="009B42BE">
        <w:rPr>
          <w:b/>
        </w:rPr>
        <w:tab/>
        <w:t xml:space="preserve"> </w:t>
      </w:r>
      <w:r w:rsidR="0082758D">
        <w:rPr>
          <w:b/>
        </w:rPr>
        <w:t xml:space="preserve">  </w:t>
      </w:r>
      <w:r w:rsidR="00681173">
        <w:rPr>
          <w:b/>
        </w:rPr>
        <w:t xml:space="preserve">  </w:t>
      </w:r>
      <w:r w:rsidR="00422D7A">
        <w:t>40</w:t>
      </w:r>
    </w:p>
    <w:p w14:paraId="735E738D" w14:textId="3A6FD850" w:rsidR="00010DDD" w:rsidRDefault="00010DDD">
      <w:pPr>
        <w:spacing w:after="185" w:line="259" w:lineRule="auto"/>
        <w:ind w:left="-5"/>
        <w:jc w:val="left"/>
      </w:pPr>
    </w:p>
    <w:tbl>
      <w:tblPr>
        <w:tblStyle w:val="TableGrid"/>
        <w:tblpPr w:vertAnchor="page" w:horzAnchor="page" w:tblpY="2230"/>
        <w:tblOverlap w:val="never"/>
        <w:tblW w:w="11577" w:type="dxa"/>
        <w:tblInd w:w="0" w:type="dxa"/>
        <w:tblCellMar>
          <w:right w:w="3" w:type="dxa"/>
        </w:tblCellMar>
        <w:tblLook w:val="04A0" w:firstRow="1" w:lastRow="0" w:firstColumn="1" w:lastColumn="0" w:noHBand="0" w:noVBand="1"/>
      </w:tblPr>
      <w:tblGrid>
        <w:gridCol w:w="2516"/>
        <w:gridCol w:w="5945"/>
        <w:gridCol w:w="3116"/>
      </w:tblGrid>
      <w:tr w:rsidR="00010DDD" w14:paraId="608C2370" w14:textId="77777777">
        <w:trPr>
          <w:trHeight w:val="1215"/>
        </w:trPr>
        <w:tc>
          <w:tcPr>
            <w:tcW w:w="2516" w:type="dxa"/>
            <w:tcBorders>
              <w:top w:val="single" w:sz="6" w:space="0" w:color="000000"/>
              <w:left w:val="nil"/>
              <w:bottom w:val="nil"/>
              <w:right w:val="nil"/>
            </w:tcBorders>
          </w:tcPr>
          <w:p w14:paraId="31A0E17A" w14:textId="157C5994" w:rsidR="00010DDD" w:rsidRDefault="00010DDD">
            <w:pPr>
              <w:spacing w:after="0" w:line="259" w:lineRule="auto"/>
              <w:ind w:left="0" w:right="302" w:firstLine="0"/>
              <w:jc w:val="center"/>
            </w:pPr>
          </w:p>
        </w:tc>
        <w:tc>
          <w:tcPr>
            <w:tcW w:w="5945" w:type="dxa"/>
            <w:tcBorders>
              <w:top w:val="single" w:sz="6" w:space="0" w:color="000000"/>
              <w:left w:val="nil"/>
              <w:bottom w:val="nil"/>
              <w:right w:val="nil"/>
            </w:tcBorders>
          </w:tcPr>
          <w:p w14:paraId="03F6DABE" w14:textId="2BD37EDA" w:rsidR="00010DDD" w:rsidRDefault="00010DDD" w:rsidP="0082758D">
            <w:pPr>
              <w:spacing w:after="588" w:line="259" w:lineRule="auto"/>
              <w:ind w:left="0" w:right="71" w:firstLine="0"/>
            </w:pPr>
          </w:p>
          <w:p w14:paraId="61CA6378" w14:textId="77777777" w:rsidR="00010DDD" w:rsidRDefault="009B42BE">
            <w:pPr>
              <w:spacing w:after="0" w:line="259" w:lineRule="auto"/>
              <w:ind w:left="0" w:right="133" w:firstLine="0"/>
              <w:jc w:val="center"/>
              <w:rPr>
                <w:b/>
                <w:sz w:val="32"/>
              </w:rPr>
            </w:pPr>
            <w:r>
              <w:rPr>
                <w:b/>
                <w:sz w:val="32"/>
              </w:rPr>
              <w:t xml:space="preserve">LIST OF TABLES </w:t>
            </w:r>
          </w:p>
          <w:p w14:paraId="30326133" w14:textId="50C64824" w:rsidR="00D67B47" w:rsidRDefault="00D67B47">
            <w:pPr>
              <w:spacing w:after="0" w:line="259" w:lineRule="auto"/>
              <w:ind w:left="0" w:right="133" w:firstLine="0"/>
              <w:jc w:val="center"/>
            </w:pPr>
          </w:p>
        </w:tc>
        <w:tc>
          <w:tcPr>
            <w:tcW w:w="3116" w:type="dxa"/>
            <w:tcBorders>
              <w:top w:val="single" w:sz="6" w:space="0" w:color="000000"/>
              <w:left w:val="nil"/>
              <w:bottom w:val="nil"/>
              <w:right w:val="nil"/>
            </w:tcBorders>
          </w:tcPr>
          <w:p w14:paraId="17C7A185" w14:textId="77777777" w:rsidR="00010DDD" w:rsidRDefault="00010DDD">
            <w:pPr>
              <w:spacing w:after="160" w:line="259" w:lineRule="auto"/>
              <w:ind w:left="0" w:firstLine="0"/>
              <w:jc w:val="left"/>
            </w:pPr>
          </w:p>
        </w:tc>
      </w:tr>
      <w:tr w:rsidR="00010DDD" w14:paraId="34F4282D" w14:textId="77777777">
        <w:trPr>
          <w:trHeight w:val="435"/>
        </w:trPr>
        <w:tc>
          <w:tcPr>
            <w:tcW w:w="2516" w:type="dxa"/>
            <w:tcBorders>
              <w:top w:val="nil"/>
              <w:left w:val="nil"/>
              <w:bottom w:val="nil"/>
              <w:right w:val="nil"/>
            </w:tcBorders>
          </w:tcPr>
          <w:p w14:paraId="7B385B65" w14:textId="77777777" w:rsidR="00010DDD" w:rsidRDefault="009B42BE">
            <w:pPr>
              <w:spacing w:after="0" w:line="259" w:lineRule="auto"/>
              <w:ind w:left="1076" w:firstLine="0"/>
              <w:jc w:val="left"/>
            </w:pPr>
            <w:r>
              <w:rPr>
                <w:b/>
              </w:rPr>
              <w:t xml:space="preserve">Table No. </w:t>
            </w:r>
          </w:p>
        </w:tc>
        <w:tc>
          <w:tcPr>
            <w:tcW w:w="5945" w:type="dxa"/>
            <w:tcBorders>
              <w:top w:val="nil"/>
              <w:left w:val="nil"/>
              <w:bottom w:val="nil"/>
              <w:right w:val="nil"/>
            </w:tcBorders>
          </w:tcPr>
          <w:p w14:paraId="3C173E7B" w14:textId="7A2C6FB6" w:rsidR="00010DDD" w:rsidRDefault="00956C26">
            <w:pPr>
              <w:tabs>
                <w:tab w:val="center" w:pos="2161"/>
                <w:tab w:val="center" w:pos="2881"/>
                <w:tab w:val="center" w:pos="3601"/>
                <w:tab w:val="center" w:pos="4322"/>
                <w:tab w:val="center" w:pos="5042"/>
                <w:tab w:val="center" w:pos="5762"/>
              </w:tabs>
              <w:spacing w:after="0" w:line="259" w:lineRule="auto"/>
              <w:ind w:left="0" w:firstLine="0"/>
              <w:jc w:val="left"/>
            </w:pPr>
            <w:r>
              <w:rPr>
                <w:b/>
              </w:rPr>
              <w:t xml:space="preserve">       </w:t>
            </w:r>
            <w:r w:rsidR="009B42BE">
              <w:rPr>
                <w:b/>
              </w:rPr>
              <w:t xml:space="preserve">Details of Table </w:t>
            </w:r>
            <w:r w:rsidR="009B42BE">
              <w:rPr>
                <w:b/>
              </w:rPr>
              <w:tab/>
              <w:t xml:space="preserve"> </w:t>
            </w:r>
            <w:r w:rsidR="009B42BE">
              <w:rPr>
                <w:b/>
              </w:rPr>
              <w:tab/>
              <w:t xml:space="preserve"> </w:t>
            </w:r>
            <w:r w:rsidR="009B42BE">
              <w:rPr>
                <w:b/>
              </w:rPr>
              <w:tab/>
              <w:t xml:space="preserve"> </w:t>
            </w:r>
            <w:r w:rsidR="009B42BE">
              <w:rPr>
                <w:b/>
              </w:rPr>
              <w:tab/>
              <w:t xml:space="preserve"> </w:t>
            </w:r>
            <w:r w:rsidR="009B42BE">
              <w:rPr>
                <w:b/>
              </w:rPr>
              <w:tab/>
              <w:t xml:space="preserve"> </w:t>
            </w:r>
            <w:r w:rsidR="009B42BE">
              <w:rPr>
                <w:b/>
              </w:rPr>
              <w:tab/>
              <w:t xml:space="preserve">   </w:t>
            </w:r>
            <w:r w:rsidR="00D67B47">
              <w:rPr>
                <w:b/>
              </w:rPr>
              <w:t xml:space="preserve">            </w:t>
            </w:r>
          </w:p>
        </w:tc>
        <w:tc>
          <w:tcPr>
            <w:tcW w:w="3116" w:type="dxa"/>
            <w:tcBorders>
              <w:top w:val="nil"/>
              <w:left w:val="nil"/>
              <w:bottom w:val="nil"/>
              <w:right w:val="nil"/>
            </w:tcBorders>
          </w:tcPr>
          <w:p w14:paraId="62C4DA36" w14:textId="3B79A6E5" w:rsidR="00010DDD" w:rsidRDefault="00D67B47">
            <w:pPr>
              <w:spacing w:after="0" w:line="259" w:lineRule="auto"/>
              <w:ind w:left="0" w:firstLine="0"/>
              <w:jc w:val="left"/>
            </w:pPr>
            <w:r>
              <w:rPr>
                <w:b/>
              </w:rPr>
              <w:t xml:space="preserve">      </w:t>
            </w:r>
            <w:r w:rsidR="009B42BE">
              <w:rPr>
                <w:b/>
              </w:rPr>
              <w:t xml:space="preserve">Page No.  </w:t>
            </w:r>
          </w:p>
        </w:tc>
      </w:tr>
      <w:tr w:rsidR="00010DDD" w14:paraId="589E5477" w14:textId="77777777">
        <w:trPr>
          <w:trHeight w:val="410"/>
        </w:trPr>
        <w:tc>
          <w:tcPr>
            <w:tcW w:w="2516" w:type="dxa"/>
            <w:tcBorders>
              <w:top w:val="nil"/>
              <w:left w:val="nil"/>
              <w:bottom w:val="nil"/>
              <w:right w:val="nil"/>
            </w:tcBorders>
          </w:tcPr>
          <w:p w14:paraId="7AB97773" w14:textId="008E5E56" w:rsidR="00010DDD" w:rsidRDefault="00956C26">
            <w:pPr>
              <w:spacing w:after="0" w:line="259" w:lineRule="auto"/>
              <w:ind w:left="0" w:right="60" w:firstLine="0"/>
              <w:jc w:val="center"/>
              <w:rPr>
                <w:rFonts w:ascii="Arial" w:eastAsia="Arial" w:hAnsi="Arial" w:cs="Arial"/>
              </w:rPr>
            </w:pPr>
            <w:r>
              <w:t xml:space="preserve"> </w:t>
            </w:r>
            <w:r w:rsidR="006412D3">
              <w:t xml:space="preserve">  </w:t>
            </w:r>
          </w:p>
          <w:p w14:paraId="15B62908" w14:textId="02CC9162" w:rsidR="00CD1918" w:rsidRDefault="00CD1918">
            <w:pPr>
              <w:spacing w:after="0" w:line="259" w:lineRule="auto"/>
              <w:ind w:left="0" w:right="60" w:firstLine="0"/>
              <w:jc w:val="center"/>
            </w:pPr>
            <w:r>
              <w:rPr>
                <w:rFonts w:ascii="Arial" w:eastAsia="Arial" w:hAnsi="Arial" w:cs="Arial"/>
              </w:rPr>
              <w:t xml:space="preserve">  </w:t>
            </w:r>
          </w:p>
        </w:tc>
        <w:tc>
          <w:tcPr>
            <w:tcW w:w="5945" w:type="dxa"/>
            <w:tcBorders>
              <w:top w:val="nil"/>
              <w:left w:val="nil"/>
              <w:bottom w:val="nil"/>
              <w:right w:val="nil"/>
            </w:tcBorders>
          </w:tcPr>
          <w:p w14:paraId="0850D3DA" w14:textId="2FE878AF" w:rsidR="00010DDD" w:rsidRDefault="00E16CF1">
            <w:pPr>
              <w:tabs>
                <w:tab w:val="center" w:pos="2161"/>
                <w:tab w:val="center" w:pos="2881"/>
                <w:tab w:val="center" w:pos="3601"/>
                <w:tab w:val="center" w:pos="4322"/>
                <w:tab w:val="center" w:pos="5042"/>
                <w:tab w:val="center" w:pos="5762"/>
              </w:tabs>
              <w:spacing w:after="0" w:line="259" w:lineRule="auto"/>
              <w:ind w:left="0" w:firstLine="0"/>
              <w:jc w:val="left"/>
            </w:pPr>
            <w:r>
              <w:rPr>
                <w:szCs w:val="24"/>
              </w:rPr>
              <w:t xml:space="preserve"> </w:t>
            </w:r>
            <w:r w:rsidR="00956C26">
              <w:rPr>
                <w:szCs w:val="24"/>
              </w:rPr>
              <w:t xml:space="preserve">     </w:t>
            </w:r>
            <w:r w:rsidR="009B42BE">
              <w:tab/>
              <w:t xml:space="preserve"> </w:t>
            </w:r>
            <w:r w:rsidR="00956C26">
              <w:t xml:space="preserve">  </w:t>
            </w:r>
            <w:r w:rsidR="009B42BE">
              <w:tab/>
              <w:t xml:space="preserve"> </w:t>
            </w:r>
            <w:r w:rsidR="009B42BE">
              <w:tab/>
              <w:t xml:space="preserve"> </w:t>
            </w:r>
            <w:r w:rsidR="009B42BE">
              <w:tab/>
              <w:t xml:space="preserve"> </w:t>
            </w:r>
            <w:r w:rsidR="009B42BE">
              <w:tab/>
              <w:t xml:space="preserve"> </w:t>
            </w:r>
            <w:r w:rsidR="009B42BE">
              <w:tab/>
              <w:t xml:space="preserve">   </w:t>
            </w:r>
          </w:p>
        </w:tc>
        <w:tc>
          <w:tcPr>
            <w:tcW w:w="3116" w:type="dxa"/>
            <w:tcBorders>
              <w:top w:val="nil"/>
              <w:left w:val="nil"/>
              <w:bottom w:val="nil"/>
              <w:right w:val="nil"/>
            </w:tcBorders>
          </w:tcPr>
          <w:p w14:paraId="1FDC11A9" w14:textId="6C337888" w:rsidR="00010DDD" w:rsidRDefault="009B42BE">
            <w:pPr>
              <w:spacing w:after="0" w:line="259" w:lineRule="auto"/>
              <w:ind w:left="0" w:firstLine="0"/>
              <w:jc w:val="left"/>
            </w:pPr>
            <w:r>
              <w:t xml:space="preserve">            </w:t>
            </w:r>
          </w:p>
        </w:tc>
      </w:tr>
      <w:tr w:rsidR="00010DDD" w14:paraId="37095645" w14:textId="77777777">
        <w:trPr>
          <w:trHeight w:val="415"/>
        </w:trPr>
        <w:tc>
          <w:tcPr>
            <w:tcW w:w="2516" w:type="dxa"/>
            <w:tcBorders>
              <w:top w:val="nil"/>
              <w:left w:val="nil"/>
              <w:bottom w:val="nil"/>
              <w:right w:val="nil"/>
            </w:tcBorders>
          </w:tcPr>
          <w:p w14:paraId="4D1B2B6D" w14:textId="767A6E96" w:rsidR="00010DDD" w:rsidRDefault="006412D3">
            <w:pPr>
              <w:spacing w:after="0" w:line="259" w:lineRule="auto"/>
              <w:ind w:left="0" w:right="60" w:firstLine="0"/>
              <w:jc w:val="center"/>
            </w:pPr>
            <w:r>
              <w:t xml:space="preserve">   </w:t>
            </w:r>
            <w:r w:rsidR="00B30BF1">
              <w:t>2.</w:t>
            </w:r>
            <w:r w:rsidR="00E16CF1">
              <w:t>1</w:t>
            </w:r>
            <w:r w:rsidR="009B42BE">
              <w:rPr>
                <w:rFonts w:ascii="Arial" w:eastAsia="Arial" w:hAnsi="Arial" w:cs="Arial"/>
              </w:rPr>
              <w:t xml:space="preserve"> </w:t>
            </w:r>
          </w:p>
        </w:tc>
        <w:tc>
          <w:tcPr>
            <w:tcW w:w="5945" w:type="dxa"/>
            <w:tcBorders>
              <w:top w:val="nil"/>
              <w:left w:val="nil"/>
              <w:bottom w:val="nil"/>
              <w:right w:val="nil"/>
            </w:tcBorders>
          </w:tcPr>
          <w:p w14:paraId="4F8484E2" w14:textId="51F15E7C" w:rsidR="006412D3" w:rsidRDefault="00E16CF1" w:rsidP="00776F64">
            <w:pPr>
              <w:tabs>
                <w:tab w:val="center" w:pos="2881"/>
                <w:tab w:val="center" w:pos="3601"/>
                <w:tab w:val="center" w:pos="4322"/>
                <w:tab w:val="center" w:pos="5042"/>
                <w:tab w:val="center" w:pos="5762"/>
              </w:tabs>
              <w:spacing w:after="0" w:line="259" w:lineRule="auto"/>
              <w:ind w:left="-246" w:firstLine="0"/>
              <w:jc w:val="left"/>
            </w:pPr>
            <w:r>
              <w:rPr>
                <w:bCs/>
              </w:rPr>
              <w:t xml:space="preserve"> </w:t>
            </w:r>
            <w:r w:rsidR="00956C26">
              <w:rPr>
                <w:bCs/>
              </w:rPr>
              <w:t xml:space="preserve">    </w:t>
            </w:r>
            <w:r w:rsidR="00776F64">
              <w:rPr>
                <w:bCs/>
              </w:rPr>
              <w:t xml:space="preserve"> </w:t>
            </w:r>
            <w:r w:rsidR="00956C26">
              <w:rPr>
                <w:bCs/>
              </w:rPr>
              <w:t xml:space="preserve"> </w:t>
            </w:r>
            <w:r>
              <w:rPr>
                <w:bCs/>
              </w:rPr>
              <w:t>Few examples of biooil yield for various kitchen wastes</w:t>
            </w:r>
            <w:r>
              <w:t xml:space="preserve"> </w:t>
            </w:r>
            <w:r w:rsidR="009B42BE">
              <w:tab/>
              <w:t xml:space="preserve"> </w:t>
            </w:r>
          </w:p>
          <w:p w14:paraId="265DD867" w14:textId="773BE31B" w:rsidR="00010DDD" w:rsidRDefault="009B42BE" w:rsidP="00776F64">
            <w:pPr>
              <w:tabs>
                <w:tab w:val="center" w:pos="2881"/>
                <w:tab w:val="center" w:pos="3601"/>
                <w:tab w:val="center" w:pos="4322"/>
                <w:tab w:val="center" w:pos="5042"/>
                <w:tab w:val="center" w:pos="5762"/>
              </w:tabs>
              <w:spacing w:after="0" w:line="259" w:lineRule="auto"/>
              <w:ind w:left="-246" w:firstLine="0"/>
              <w:jc w:val="left"/>
            </w:pPr>
            <w:r>
              <w:tab/>
              <w:t xml:space="preserve"> </w:t>
            </w:r>
            <w:r>
              <w:tab/>
              <w:t xml:space="preserve"> </w:t>
            </w:r>
            <w:r>
              <w:tab/>
              <w:t xml:space="preserve"> </w:t>
            </w:r>
            <w:r>
              <w:tab/>
              <w:t xml:space="preserve">   </w:t>
            </w:r>
          </w:p>
        </w:tc>
        <w:tc>
          <w:tcPr>
            <w:tcW w:w="3116" w:type="dxa"/>
            <w:tcBorders>
              <w:top w:val="nil"/>
              <w:left w:val="nil"/>
              <w:bottom w:val="nil"/>
              <w:right w:val="nil"/>
            </w:tcBorders>
          </w:tcPr>
          <w:p w14:paraId="7943BF28" w14:textId="6B796F62" w:rsidR="00010DDD" w:rsidRDefault="009B42BE">
            <w:pPr>
              <w:spacing w:after="0" w:line="259" w:lineRule="auto"/>
              <w:ind w:left="0" w:firstLine="0"/>
              <w:jc w:val="left"/>
            </w:pPr>
            <w:r>
              <w:t xml:space="preserve">           </w:t>
            </w:r>
            <w:r w:rsidR="00776F64">
              <w:t xml:space="preserve">  </w:t>
            </w:r>
            <w:r>
              <w:t xml:space="preserve">  </w:t>
            </w:r>
            <w:r w:rsidR="004D1F29">
              <w:t>6</w:t>
            </w:r>
            <w:r>
              <w:rPr>
                <w:b/>
              </w:rPr>
              <w:t xml:space="preserve"> </w:t>
            </w:r>
          </w:p>
        </w:tc>
      </w:tr>
      <w:tr w:rsidR="00010DDD" w14:paraId="4077DF6C" w14:textId="77777777" w:rsidTr="00FA02B1">
        <w:trPr>
          <w:trHeight w:val="6855"/>
        </w:trPr>
        <w:tc>
          <w:tcPr>
            <w:tcW w:w="11577" w:type="dxa"/>
            <w:gridSpan w:val="3"/>
            <w:tcBorders>
              <w:top w:val="nil"/>
              <w:left w:val="nil"/>
              <w:bottom w:val="single" w:sz="6" w:space="0" w:color="000000"/>
              <w:right w:val="nil"/>
            </w:tcBorders>
          </w:tcPr>
          <w:p w14:paraId="1A82430F" w14:textId="6A0F4F8D" w:rsidR="00956C26" w:rsidRDefault="009B42BE" w:rsidP="00956C26">
            <w:pPr>
              <w:spacing w:after="108" w:line="259" w:lineRule="auto"/>
              <w:ind w:left="-5"/>
              <w:jc w:val="left"/>
              <w:rPr>
                <w:bCs/>
              </w:rPr>
            </w:pPr>
            <w:r>
              <w:rPr>
                <w:rFonts w:ascii="Calibri" w:eastAsia="Calibri" w:hAnsi="Calibri" w:cs="Calibri"/>
                <w:sz w:val="22"/>
              </w:rPr>
              <w:tab/>
            </w:r>
            <w:r w:rsidR="006412D3">
              <w:rPr>
                <w:rFonts w:ascii="Calibri" w:eastAsia="Calibri" w:hAnsi="Calibri" w:cs="Calibri"/>
                <w:sz w:val="22"/>
              </w:rPr>
              <w:t xml:space="preserve">                      </w:t>
            </w:r>
            <w:r w:rsidR="00956C26">
              <w:rPr>
                <w:rFonts w:ascii="Calibri" w:eastAsia="Calibri" w:hAnsi="Calibri" w:cs="Calibri"/>
                <w:sz w:val="22"/>
              </w:rPr>
              <w:t xml:space="preserve"> </w:t>
            </w:r>
            <w:r w:rsidR="006412D3">
              <w:t>2.</w:t>
            </w:r>
            <w:r w:rsidR="00E16CF1">
              <w:t>2</w:t>
            </w:r>
            <w:r>
              <w:rPr>
                <w:rFonts w:ascii="Arial" w:eastAsia="Arial" w:hAnsi="Arial" w:cs="Arial"/>
              </w:rPr>
              <w:t xml:space="preserve"> </w:t>
            </w:r>
            <w:r w:rsidR="006412D3">
              <w:rPr>
                <w:rFonts w:ascii="Arial" w:eastAsia="Arial" w:hAnsi="Arial" w:cs="Arial"/>
              </w:rPr>
              <w:t xml:space="preserve">               </w:t>
            </w:r>
            <w:r w:rsidR="00956C26">
              <w:rPr>
                <w:rFonts w:ascii="Arial" w:eastAsia="Arial" w:hAnsi="Arial" w:cs="Arial"/>
              </w:rPr>
              <w:t xml:space="preserve">   </w:t>
            </w:r>
            <w:r w:rsidR="00E16CF1">
              <w:rPr>
                <w:bCs/>
              </w:rPr>
              <w:t xml:space="preserve">Few examples of biochar yield for various kitchen wastes            </w:t>
            </w:r>
            <w:r w:rsidR="00776F64">
              <w:rPr>
                <w:bCs/>
              </w:rPr>
              <w:t xml:space="preserve">     </w:t>
            </w:r>
            <w:r w:rsidR="00E16CF1">
              <w:rPr>
                <w:bCs/>
              </w:rPr>
              <w:t xml:space="preserve">  </w:t>
            </w:r>
            <w:r w:rsidR="004D1F29">
              <w:rPr>
                <w:bCs/>
              </w:rPr>
              <w:t>7</w:t>
            </w:r>
          </w:p>
          <w:p w14:paraId="288E8BF4" w14:textId="070701B8" w:rsidR="00010DDD" w:rsidRDefault="009B42BE" w:rsidP="00B3425F">
            <w:pPr>
              <w:tabs>
                <w:tab w:val="left" w:pos="720"/>
                <w:tab w:val="left" w:pos="1440"/>
                <w:tab w:val="left" w:pos="2904"/>
              </w:tabs>
              <w:spacing w:after="108" w:line="259" w:lineRule="auto"/>
              <w:ind w:left="-5"/>
              <w:jc w:val="left"/>
              <w:rPr>
                <w:noProof/>
              </w:rPr>
            </w:pPr>
            <w:r>
              <w:t xml:space="preserve"> </w:t>
            </w:r>
            <w:r>
              <w:tab/>
              <w:t xml:space="preserve">       </w:t>
            </w:r>
            <w:r w:rsidR="00B3425F">
              <w:t>2.3</w:t>
            </w:r>
            <w:r>
              <w:t xml:space="preserve">        </w:t>
            </w:r>
            <w:r w:rsidR="00B3425F">
              <w:t xml:space="preserve">            </w:t>
            </w:r>
            <w:r w:rsidR="00B3425F">
              <w:rPr>
                <w:szCs w:val="24"/>
              </w:rPr>
              <w:t xml:space="preserve"> Municipal solid waste generated in few cities of India                    </w:t>
            </w:r>
            <w:r w:rsidR="00776F64">
              <w:rPr>
                <w:szCs w:val="24"/>
              </w:rPr>
              <w:t xml:space="preserve">    </w:t>
            </w:r>
            <w:r w:rsidR="00B3425F">
              <w:rPr>
                <w:szCs w:val="24"/>
              </w:rPr>
              <w:t xml:space="preserve"> </w:t>
            </w:r>
            <w:r w:rsidR="004D1F29">
              <w:rPr>
                <w:szCs w:val="24"/>
              </w:rPr>
              <w:t>7</w:t>
            </w:r>
          </w:p>
          <w:p w14:paraId="6F5A1403" w14:textId="1630DDDB" w:rsidR="006412D3" w:rsidRDefault="009B42BE" w:rsidP="005972D1">
            <w:pPr>
              <w:tabs>
                <w:tab w:val="left" w:pos="9227"/>
              </w:tabs>
              <w:spacing w:after="189" w:line="259" w:lineRule="auto"/>
              <w:ind w:left="1076" w:firstLine="0"/>
              <w:jc w:val="left"/>
            </w:pPr>
            <w:r>
              <w:t xml:space="preserve"> </w:t>
            </w:r>
            <w:r w:rsidR="006412D3">
              <w:t>2.</w:t>
            </w:r>
            <w:r w:rsidR="00422D7A">
              <w:t>4</w:t>
            </w:r>
            <w:r w:rsidR="006412D3">
              <w:t xml:space="preserve">                  </w:t>
            </w:r>
            <w:r w:rsidR="00E16CF1">
              <w:t xml:space="preserve"> </w:t>
            </w:r>
            <w:r w:rsidR="00FA02B1">
              <w:t xml:space="preserve">  </w:t>
            </w:r>
            <w:r w:rsidR="00E16CF1">
              <w:t xml:space="preserve">Ultimate analysis of feedstock </w:t>
            </w:r>
            <w:proofErr w:type="gramStart"/>
            <w:r w:rsidR="005972D1">
              <w:tab/>
            </w:r>
            <w:r w:rsidR="00776F64">
              <w:t xml:space="preserve">  </w:t>
            </w:r>
            <w:r w:rsidR="002C6B9A">
              <w:t>8</w:t>
            </w:r>
            <w:proofErr w:type="gramEnd"/>
          </w:p>
          <w:p w14:paraId="7F9BE92D" w14:textId="1DF60B4A" w:rsidR="00010DDD" w:rsidRDefault="006412D3">
            <w:pPr>
              <w:spacing w:after="189" w:line="259" w:lineRule="auto"/>
              <w:ind w:left="1076" w:firstLine="0"/>
              <w:jc w:val="left"/>
            </w:pPr>
            <w:r>
              <w:t xml:space="preserve"> 2.</w:t>
            </w:r>
            <w:r w:rsidR="00422D7A">
              <w:t>5</w:t>
            </w:r>
            <w:r>
              <w:t xml:space="preserve">                  </w:t>
            </w:r>
            <w:r w:rsidR="00E16CF1">
              <w:t xml:space="preserve"> </w:t>
            </w:r>
            <w:r w:rsidR="00FA02B1">
              <w:t xml:space="preserve">  </w:t>
            </w:r>
            <w:r w:rsidR="00E16CF1">
              <w:t xml:space="preserve">Proximate analysis of feedstock </w:t>
            </w:r>
            <w:r w:rsidR="003049A1">
              <w:t xml:space="preserve"> </w:t>
            </w:r>
            <w:r w:rsidR="005972D1">
              <w:t xml:space="preserve">                                                     </w:t>
            </w:r>
            <w:r w:rsidR="00776F64">
              <w:t xml:space="preserve">  </w:t>
            </w:r>
            <w:r w:rsidR="005972D1">
              <w:t xml:space="preserve"> </w:t>
            </w:r>
            <w:r w:rsidR="00CD1918">
              <w:t>1</w:t>
            </w:r>
            <w:r w:rsidR="002C6B9A">
              <w:t>1</w:t>
            </w:r>
          </w:p>
          <w:p w14:paraId="541A765D" w14:textId="5F66F94B" w:rsidR="00FA02B1" w:rsidRDefault="00FA02B1" w:rsidP="00CD1918">
            <w:pPr>
              <w:tabs>
                <w:tab w:val="left" w:pos="1127"/>
                <w:tab w:val="center" w:pos="5457"/>
                <w:tab w:val="left" w:pos="9240"/>
              </w:tabs>
              <w:spacing w:after="150" w:line="259" w:lineRule="auto"/>
              <w:ind w:left="0" w:right="660" w:firstLine="0"/>
              <w:jc w:val="left"/>
              <w:rPr>
                <w:b/>
                <w:sz w:val="32"/>
              </w:rPr>
            </w:pPr>
            <w:r>
              <w:rPr>
                <w:b/>
                <w:sz w:val="32"/>
              </w:rPr>
              <w:tab/>
            </w:r>
            <w:r>
              <w:rPr>
                <w:bCs/>
              </w:rPr>
              <w:t>2.</w:t>
            </w:r>
            <w:r w:rsidR="00422D7A">
              <w:rPr>
                <w:bCs/>
              </w:rPr>
              <w:t>6</w:t>
            </w:r>
            <w:r>
              <w:rPr>
                <w:bCs/>
              </w:rPr>
              <w:t xml:space="preserve">                 </w:t>
            </w:r>
            <w:r>
              <w:t xml:space="preserve">    Biochar output of feedstock</w:t>
            </w:r>
            <w:r w:rsidR="00776F64">
              <w:t xml:space="preserve">                 </w:t>
            </w:r>
            <w:r w:rsidR="00CD1918">
              <w:rPr>
                <w:b/>
                <w:sz w:val="32"/>
              </w:rPr>
              <w:tab/>
            </w:r>
            <w:r w:rsidR="00CD1918">
              <w:t>1</w:t>
            </w:r>
            <w:r w:rsidR="002C6B9A">
              <w:t>3</w:t>
            </w:r>
          </w:p>
          <w:p w14:paraId="1B4D65E0" w14:textId="3819A24E" w:rsidR="00010DDD" w:rsidRPr="00FA02B1" w:rsidRDefault="00FA02B1" w:rsidP="00CD1918">
            <w:pPr>
              <w:tabs>
                <w:tab w:val="left" w:pos="9240"/>
              </w:tabs>
              <w:spacing w:after="108" w:line="259" w:lineRule="auto"/>
              <w:jc w:val="left"/>
            </w:pPr>
            <w:r>
              <w:rPr>
                <w:b/>
                <w:sz w:val="32"/>
              </w:rPr>
              <w:t xml:space="preserve">              </w:t>
            </w:r>
            <w:r>
              <w:rPr>
                <w:bCs/>
              </w:rPr>
              <w:t xml:space="preserve">3.1                     </w:t>
            </w:r>
            <w:r>
              <w:t>Single factor</w:t>
            </w:r>
            <w:r w:rsidR="00CC02F5">
              <w:t xml:space="preserve"> ANOVA </w:t>
            </w:r>
            <w:r>
              <w:t xml:space="preserve">for heating rate </w:t>
            </w:r>
            <w:r w:rsidR="00CD1918">
              <w:tab/>
            </w:r>
            <w:r w:rsidR="004D1F29">
              <w:t>18</w:t>
            </w:r>
          </w:p>
          <w:p w14:paraId="5701DA05" w14:textId="6FDD81E6" w:rsidR="00FA02B1" w:rsidRDefault="00FA02B1" w:rsidP="00CD1918">
            <w:pPr>
              <w:tabs>
                <w:tab w:val="left" w:pos="1127"/>
                <w:tab w:val="left" w:pos="2600"/>
                <w:tab w:val="left" w:pos="9240"/>
              </w:tabs>
              <w:spacing w:after="150" w:line="259" w:lineRule="auto"/>
              <w:ind w:left="0" w:right="660" w:firstLine="0"/>
              <w:jc w:val="left"/>
              <w:rPr>
                <w:bCs/>
              </w:rPr>
            </w:pPr>
            <w:r>
              <w:rPr>
                <w:bCs/>
              </w:rPr>
              <w:t xml:space="preserve">                  </w:t>
            </w:r>
            <w:r w:rsidR="00776F64">
              <w:rPr>
                <w:bCs/>
              </w:rPr>
              <w:t xml:space="preserve"> </w:t>
            </w:r>
            <w:r>
              <w:rPr>
                <w:bCs/>
              </w:rPr>
              <w:t>3.2</w:t>
            </w:r>
            <w:r>
              <w:rPr>
                <w:bCs/>
              </w:rPr>
              <w:tab/>
            </w:r>
            <w:r>
              <w:t xml:space="preserve"> Single factor </w:t>
            </w:r>
            <w:r w:rsidR="00CC02F5">
              <w:t xml:space="preserve">ANOVA </w:t>
            </w:r>
            <w:r>
              <w:t>for temperature</w:t>
            </w:r>
            <w:r w:rsidR="00CD1918">
              <w:tab/>
            </w:r>
            <w:r w:rsidR="004D1F29">
              <w:t>18</w:t>
            </w:r>
          </w:p>
          <w:p w14:paraId="75DC3A88" w14:textId="1502C64F" w:rsidR="00FA02B1" w:rsidRDefault="00FA02B1" w:rsidP="00CD1918">
            <w:pPr>
              <w:tabs>
                <w:tab w:val="left" w:pos="1127"/>
                <w:tab w:val="left" w:pos="2600"/>
                <w:tab w:val="left" w:pos="9240"/>
              </w:tabs>
              <w:spacing w:after="150" w:line="259" w:lineRule="auto"/>
              <w:ind w:left="0" w:right="660" w:firstLine="0"/>
              <w:jc w:val="left"/>
              <w:rPr>
                <w:bCs/>
              </w:rPr>
            </w:pPr>
            <w:r>
              <w:rPr>
                <w:bCs/>
              </w:rPr>
              <w:t xml:space="preserve">                   3.3</w:t>
            </w:r>
            <w:r w:rsidR="00776F64">
              <w:rPr>
                <w:bCs/>
              </w:rPr>
              <w:t xml:space="preserve">                   </w:t>
            </w:r>
            <w:r>
              <w:t xml:space="preserve"> Single factor </w:t>
            </w:r>
            <w:r w:rsidR="00CC02F5">
              <w:t xml:space="preserve">ANOVA </w:t>
            </w:r>
            <w:r>
              <w:t xml:space="preserve">for </w:t>
            </w:r>
            <w:r w:rsidR="00956C26">
              <w:t>residence time</w:t>
            </w:r>
            <w:r w:rsidR="00CD1918">
              <w:tab/>
            </w:r>
            <w:r w:rsidR="004D1F29">
              <w:t>19</w:t>
            </w:r>
          </w:p>
          <w:p w14:paraId="45379AA8" w14:textId="5B8A96E4" w:rsidR="00FA02B1" w:rsidRDefault="00FA02B1" w:rsidP="00CD1918">
            <w:pPr>
              <w:tabs>
                <w:tab w:val="left" w:pos="1127"/>
                <w:tab w:val="center" w:pos="5457"/>
                <w:tab w:val="left" w:pos="9240"/>
              </w:tabs>
              <w:spacing w:after="150" w:line="259" w:lineRule="auto"/>
              <w:ind w:left="0" w:right="660" w:firstLine="0"/>
              <w:jc w:val="left"/>
              <w:rPr>
                <w:bCs/>
              </w:rPr>
            </w:pPr>
            <w:r>
              <w:rPr>
                <w:bCs/>
              </w:rPr>
              <w:t xml:space="preserve">                   3.4                    </w:t>
            </w:r>
            <w:r>
              <w:t xml:space="preserve">Single factor </w:t>
            </w:r>
            <w:r w:rsidR="00CC02F5">
              <w:t>ANOVA</w:t>
            </w:r>
            <w:r>
              <w:t xml:space="preserve"> for </w:t>
            </w:r>
            <w:r w:rsidR="00956C26">
              <w:t>input power</w:t>
            </w:r>
            <w:r w:rsidR="00CD1918">
              <w:tab/>
            </w:r>
            <w:r w:rsidR="002C6B9A">
              <w:t>2</w:t>
            </w:r>
            <w:r w:rsidR="004D1F29">
              <w:t>0</w:t>
            </w:r>
          </w:p>
          <w:p w14:paraId="14C1052D" w14:textId="1257B52A" w:rsidR="00FA02B1" w:rsidRDefault="00FA02B1" w:rsidP="00CD1918">
            <w:pPr>
              <w:tabs>
                <w:tab w:val="left" w:pos="1127"/>
                <w:tab w:val="left" w:pos="2680"/>
                <w:tab w:val="left" w:pos="9240"/>
              </w:tabs>
              <w:spacing w:after="150" w:line="259" w:lineRule="auto"/>
              <w:ind w:left="0" w:right="660" w:firstLine="0"/>
              <w:jc w:val="left"/>
              <w:rPr>
                <w:bCs/>
              </w:rPr>
            </w:pPr>
            <w:r>
              <w:rPr>
                <w:bCs/>
              </w:rPr>
              <w:t xml:space="preserve">                   3.5</w:t>
            </w:r>
            <w:r w:rsidR="00776F64">
              <w:rPr>
                <w:bCs/>
              </w:rPr>
              <w:t xml:space="preserve">                    </w:t>
            </w:r>
            <w:r w:rsidR="00776F64">
              <w:t>S</w:t>
            </w:r>
            <w:r w:rsidR="00776F64" w:rsidRPr="00776F64">
              <w:rPr>
                <w:bCs/>
              </w:rPr>
              <w:t>ingle factor ANOVA for carbon content</w:t>
            </w:r>
            <w:r w:rsidR="00CD1918">
              <w:tab/>
            </w:r>
            <w:r w:rsidR="002C6B9A">
              <w:t>2</w:t>
            </w:r>
            <w:r w:rsidR="004D1F29">
              <w:t>0</w:t>
            </w:r>
          </w:p>
          <w:p w14:paraId="1A2D10EB" w14:textId="765B144B" w:rsidR="00FA02B1" w:rsidRDefault="00FA02B1" w:rsidP="00CD1918">
            <w:pPr>
              <w:tabs>
                <w:tab w:val="left" w:pos="1127"/>
                <w:tab w:val="left" w:pos="2680"/>
                <w:tab w:val="left" w:pos="9240"/>
              </w:tabs>
              <w:spacing w:after="150" w:line="259" w:lineRule="auto"/>
              <w:ind w:left="0" w:right="660" w:firstLine="0"/>
              <w:jc w:val="left"/>
              <w:rPr>
                <w:bCs/>
              </w:rPr>
            </w:pPr>
            <w:r>
              <w:rPr>
                <w:bCs/>
              </w:rPr>
              <w:t xml:space="preserve">                   3.6</w:t>
            </w:r>
            <w:r w:rsidR="00776F64">
              <w:rPr>
                <w:bCs/>
              </w:rPr>
              <w:t xml:space="preserve">                   </w:t>
            </w:r>
            <w:r>
              <w:t xml:space="preserve"> Single factor </w:t>
            </w:r>
            <w:r w:rsidR="00CC02F5">
              <w:t xml:space="preserve">ANOVA </w:t>
            </w:r>
            <w:r>
              <w:t xml:space="preserve">for </w:t>
            </w:r>
            <w:r w:rsidR="00956C26">
              <w:t>hydrogen content</w:t>
            </w:r>
            <w:r w:rsidR="00CD1918">
              <w:tab/>
            </w:r>
            <w:r w:rsidR="002C6B9A">
              <w:t>2</w:t>
            </w:r>
            <w:r w:rsidR="004D1F29">
              <w:t>1</w:t>
            </w:r>
          </w:p>
          <w:p w14:paraId="7D0A3A02" w14:textId="20278E38" w:rsidR="00FA02B1" w:rsidRDefault="00FA02B1" w:rsidP="00CD1918">
            <w:pPr>
              <w:tabs>
                <w:tab w:val="left" w:pos="1127"/>
                <w:tab w:val="left" w:pos="2680"/>
                <w:tab w:val="left" w:pos="9240"/>
              </w:tabs>
              <w:spacing w:after="150" w:line="259" w:lineRule="auto"/>
              <w:ind w:left="0" w:right="660" w:firstLine="0"/>
              <w:jc w:val="left"/>
              <w:rPr>
                <w:bCs/>
              </w:rPr>
            </w:pPr>
            <w:r>
              <w:rPr>
                <w:bCs/>
              </w:rPr>
              <w:t xml:space="preserve">                   3.7</w:t>
            </w:r>
            <w:r w:rsidR="00776F64">
              <w:rPr>
                <w:bCs/>
              </w:rPr>
              <w:t xml:space="preserve">                    </w:t>
            </w:r>
            <w:r>
              <w:t xml:space="preserve">Single factor </w:t>
            </w:r>
            <w:r w:rsidR="00CC02F5">
              <w:t>ANOVA</w:t>
            </w:r>
            <w:r>
              <w:t xml:space="preserve"> for </w:t>
            </w:r>
            <w:r w:rsidR="00956C26">
              <w:t>oxygen content</w:t>
            </w:r>
            <w:r w:rsidR="00CD1918">
              <w:tab/>
            </w:r>
            <w:r w:rsidR="002C6B9A">
              <w:t>2</w:t>
            </w:r>
            <w:r w:rsidR="004D1F29">
              <w:t>1</w:t>
            </w:r>
          </w:p>
          <w:p w14:paraId="253E4AF1" w14:textId="7CD88CC5" w:rsidR="00FA02B1" w:rsidRDefault="00FA02B1" w:rsidP="00CD1918">
            <w:pPr>
              <w:tabs>
                <w:tab w:val="left" w:pos="1127"/>
                <w:tab w:val="left" w:pos="2680"/>
                <w:tab w:val="left" w:pos="9240"/>
              </w:tabs>
              <w:spacing w:after="150" w:line="259" w:lineRule="auto"/>
              <w:ind w:left="0" w:right="660" w:firstLine="0"/>
              <w:jc w:val="left"/>
              <w:rPr>
                <w:bCs/>
              </w:rPr>
            </w:pPr>
            <w:r>
              <w:rPr>
                <w:bCs/>
              </w:rPr>
              <w:t xml:space="preserve">                   3.8</w:t>
            </w:r>
            <w:r w:rsidR="00776F64">
              <w:rPr>
                <w:bCs/>
              </w:rPr>
              <w:t xml:space="preserve">                    </w:t>
            </w:r>
            <w:r>
              <w:t>Single factor</w:t>
            </w:r>
            <w:r w:rsidR="00CC02F5">
              <w:t xml:space="preserve"> ANOVA </w:t>
            </w:r>
            <w:r>
              <w:t xml:space="preserve">for </w:t>
            </w:r>
            <w:r w:rsidR="00956C26">
              <w:t>volatile content</w:t>
            </w:r>
            <w:r w:rsidR="00CD1918">
              <w:tab/>
              <w:t>2</w:t>
            </w:r>
            <w:r w:rsidR="004D1F29">
              <w:t>2</w:t>
            </w:r>
          </w:p>
          <w:p w14:paraId="4E9702D1" w14:textId="229CF5AA" w:rsidR="00EA39B5" w:rsidRDefault="00FA02B1" w:rsidP="00CC02F5">
            <w:pPr>
              <w:tabs>
                <w:tab w:val="left" w:pos="1140"/>
                <w:tab w:val="left" w:pos="2680"/>
                <w:tab w:val="left" w:pos="9240"/>
              </w:tabs>
              <w:spacing w:after="150" w:line="259" w:lineRule="auto"/>
              <w:ind w:left="0" w:right="660" w:firstLine="0"/>
              <w:jc w:val="left"/>
            </w:pPr>
            <w:r>
              <w:rPr>
                <w:bCs/>
              </w:rPr>
              <w:t xml:space="preserve">                   3.9</w:t>
            </w:r>
            <w:r w:rsidR="00776F64">
              <w:rPr>
                <w:bCs/>
              </w:rPr>
              <w:t xml:space="preserve">                    </w:t>
            </w:r>
            <w:r>
              <w:t>Single factor</w:t>
            </w:r>
            <w:r w:rsidR="00CC02F5">
              <w:t xml:space="preserve"> ANOVA </w:t>
            </w:r>
            <w:r>
              <w:t xml:space="preserve">for </w:t>
            </w:r>
            <w:r w:rsidR="00956C26">
              <w:t>ash content</w:t>
            </w:r>
            <w:r w:rsidR="00CD1918">
              <w:tab/>
              <w:t>2</w:t>
            </w:r>
            <w:r w:rsidR="004D1F29">
              <w:t>2</w:t>
            </w:r>
          </w:p>
          <w:p w14:paraId="034A060A" w14:textId="7CB99A37" w:rsidR="00010DDD" w:rsidRPr="00EA39B5" w:rsidRDefault="00EA39B5" w:rsidP="00EA39B5">
            <w:pPr>
              <w:tabs>
                <w:tab w:val="left" w:pos="1140"/>
                <w:tab w:val="left" w:pos="2824"/>
                <w:tab w:val="left" w:pos="9240"/>
              </w:tabs>
              <w:spacing w:after="150" w:line="259" w:lineRule="auto"/>
              <w:ind w:left="0" w:right="660" w:firstLine="0"/>
              <w:jc w:val="left"/>
              <w:rPr>
                <w:szCs w:val="24"/>
              </w:rPr>
            </w:pPr>
            <w:r>
              <w:rPr>
                <w:b/>
              </w:rPr>
              <w:t xml:space="preserve">                   </w:t>
            </w:r>
            <w:r>
              <w:rPr>
                <w:bCs/>
              </w:rPr>
              <w:t>3</w:t>
            </w:r>
            <w:r>
              <w:rPr>
                <w:szCs w:val="24"/>
              </w:rPr>
              <w:t>.10                    Significance of all parameters</w:t>
            </w:r>
            <w:r>
              <w:rPr>
                <w:szCs w:val="24"/>
              </w:rPr>
              <w:tab/>
              <w:t>2</w:t>
            </w:r>
            <w:r w:rsidR="004D1F29">
              <w:rPr>
                <w:szCs w:val="24"/>
              </w:rPr>
              <w:t>3</w:t>
            </w:r>
            <w:r w:rsidR="003404AF">
              <w:rPr>
                <w:b/>
                <w:sz w:val="32"/>
              </w:rPr>
              <w:tab/>
            </w:r>
          </w:p>
          <w:p w14:paraId="63DDE30D" w14:textId="416E2973" w:rsidR="00681173" w:rsidRDefault="00681173" w:rsidP="003404AF">
            <w:pPr>
              <w:tabs>
                <w:tab w:val="left" w:pos="1140"/>
                <w:tab w:val="center" w:pos="5457"/>
                <w:tab w:val="left" w:pos="9240"/>
              </w:tabs>
              <w:spacing w:after="150" w:line="259" w:lineRule="auto"/>
              <w:ind w:left="0" w:right="660" w:firstLine="0"/>
              <w:jc w:val="left"/>
              <w:rPr>
                <w:bCs/>
              </w:rPr>
            </w:pPr>
            <w:r>
              <w:rPr>
                <w:b/>
                <w:sz w:val="32"/>
              </w:rPr>
              <w:t xml:space="preserve">              </w:t>
            </w:r>
            <w:r>
              <w:rPr>
                <w:bCs/>
              </w:rPr>
              <w:t xml:space="preserve">5.1 </w:t>
            </w:r>
            <w:r w:rsidR="00EF2F08">
              <w:rPr>
                <w:bCs/>
              </w:rPr>
              <w:t xml:space="preserve">                  </w:t>
            </w:r>
            <w:r w:rsidR="00EF2F08">
              <w:t xml:space="preserve"> Effective parameters and output biochar for feedstocks put </w:t>
            </w:r>
            <w:proofErr w:type="gramStart"/>
            <w:r w:rsidR="00EF2F08">
              <w:t>together  2</w:t>
            </w:r>
            <w:r w:rsidR="004D1F29">
              <w:t>6</w:t>
            </w:r>
            <w:proofErr w:type="gramEnd"/>
          </w:p>
          <w:p w14:paraId="704122BF" w14:textId="40FF8CB0" w:rsidR="00681173" w:rsidRDefault="00681173" w:rsidP="00EF2F08">
            <w:pPr>
              <w:tabs>
                <w:tab w:val="left" w:pos="1140"/>
                <w:tab w:val="center" w:pos="5457"/>
                <w:tab w:val="left" w:pos="9240"/>
              </w:tabs>
              <w:spacing w:after="150" w:line="259" w:lineRule="auto"/>
              <w:ind w:left="0" w:right="660" w:firstLine="0"/>
              <w:jc w:val="left"/>
            </w:pPr>
            <w:r>
              <w:rPr>
                <w:bCs/>
              </w:rPr>
              <w:t xml:space="preserve">                   </w:t>
            </w:r>
            <w:r w:rsidR="00CC02F5">
              <w:rPr>
                <w:bCs/>
              </w:rPr>
              <w:t>6.1</w:t>
            </w:r>
            <w:r w:rsidR="00EF2F08">
              <w:rPr>
                <w:bCs/>
              </w:rPr>
              <w:t xml:space="preserve">                    </w:t>
            </w:r>
            <w:r w:rsidR="00EF2F08">
              <w:t>Biochar (actual) and biochar (predicted) values</w:t>
            </w:r>
            <w:r w:rsidR="00EF2F08">
              <w:tab/>
            </w:r>
            <w:r w:rsidR="004D1F29">
              <w:t>36</w:t>
            </w:r>
          </w:p>
          <w:p w14:paraId="49D661EF" w14:textId="7F01DC63" w:rsidR="00010DDD" w:rsidRDefault="00CC02F5" w:rsidP="00EA39B5">
            <w:pPr>
              <w:tabs>
                <w:tab w:val="left" w:pos="1140"/>
                <w:tab w:val="left" w:pos="2824"/>
                <w:tab w:val="left" w:pos="9240"/>
              </w:tabs>
              <w:spacing w:after="150" w:line="259" w:lineRule="auto"/>
              <w:ind w:left="0" w:right="660" w:firstLine="0"/>
              <w:jc w:val="left"/>
            </w:pPr>
            <w:r>
              <w:rPr>
                <w:szCs w:val="24"/>
              </w:rPr>
              <w:tab/>
            </w:r>
          </w:p>
        </w:tc>
      </w:tr>
    </w:tbl>
    <w:p w14:paraId="51C31BA8" w14:textId="76A14314" w:rsidR="00010DDD" w:rsidRDefault="00010DDD">
      <w:pPr>
        <w:spacing w:after="8400" w:line="259" w:lineRule="auto"/>
        <w:ind w:left="0" w:firstLine="0"/>
        <w:jc w:val="left"/>
      </w:pPr>
    </w:p>
    <w:p w14:paraId="175A513B" w14:textId="4531C1B0" w:rsidR="009B42BE" w:rsidRDefault="009B42BE" w:rsidP="0036158B">
      <w:pPr>
        <w:spacing w:after="150" w:line="259" w:lineRule="auto"/>
        <w:ind w:left="0" w:right="315" w:firstLine="0"/>
        <w:jc w:val="center"/>
      </w:pPr>
    </w:p>
    <w:p w14:paraId="7CC7918A" w14:textId="77777777" w:rsidR="00540447" w:rsidRDefault="009B42BE" w:rsidP="009C6E8A">
      <w:pPr>
        <w:spacing w:after="0" w:line="259" w:lineRule="auto"/>
        <w:ind w:left="0" w:firstLine="0"/>
        <w:jc w:val="left"/>
        <w:rPr>
          <w:b/>
          <w:sz w:val="32"/>
        </w:rPr>
      </w:pPr>
      <w:r>
        <w:rPr>
          <w:b/>
          <w:sz w:val="32"/>
        </w:rPr>
        <w:t xml:space="preserve"> </w:t>
      </w:r>
    </w:p>
    <w:p w14:paraId="2C5479DA" w14:textId="0F2746F5" w:rsidR="00010DDD" w:rsidRDefault="009B42BE" w:rsidP="009C6E8A">
      <w:pPr>
        <w:spacing w:after="0" w:line="259" w:lineRule="auto"/>
        <w:ind w:left="0" w:firstLine="0"/>
        <w:jc w:val="left"/>
      </w:pPr>
      <w:r>
        <w:rPr>
          <w:sz w:val="32"/>
        </w:rPr>
        <w:t xml:space="preserve">1. INTRODUCTION </w:t>
      </w:r>
    </w:p>
    <w:p w14:paraId="3FD364E8" w14:textId="77777777" w:rsidR="00010DDD" w:rsidRDefault="009B42BE" w:rsidP="009C6E8A">
      <w:pPr>
        <w:spacing w:after="78" w:line="259" w:lineRule="auto"/>
        <w:ind w:left="0" w:firstLine="0"/>
        <w:jc w:val="center"/>
      </w:pPr>
      <w:r>
        <w:rPr>
          <w:b/>
          <w:sz w:val="32"/>
        </w:rPr>
        <w:t xml:space="preserve"> </w:t>
      </w:r>
    </w:p>
    <w:p w14:paraId="2BD2E16A" w14:textId="77777777" w:rsidR="00010DDD" w:rsidRDefault="009B42BE">
      <w:pPr>
        <w:spacing w:after="108" w:line="259" w:lineRule="auto"/>
        <w:ind w:left="-5"/>
        <w:jc w:val="left"/>
      </w:pPr>
      <w:r>
        <w:rPr>
          <w:b/>
        </w:rPr>
        <w:t xml:space="preserve">1.1 General  </w:t>
      </w:r>
    </w:p>
    <w:p w14:paraId="7655025C" w14:textId="1460216C" w:rsidR="00E6318C" w:rsidRDefault="004463B3" w:rsidP="004972A4">
      <w:pPr>
        <w:spacing w:after="112" w:line="259" w:lineRule="auto"/>
        <w:ind w:left="0" w:firstLine="0"/>
        <w:jc w:val="left"/>
        <w:rPr>
          <w:szCs w:val="24"/>
        </w:rPr>
      </w:pPr>
      <w:r w:rsidRPr="004463B3">
        <w:rPr>
          <w:szCs w:val="24"/>
        </w:rPr>
        <w:t xml:space="preserve">Food waste is one of the world’s serious environmental issues. There are </w:t>
      </w:r>
      <w:r>
        <w:rPr>
          <w:szCs w:val="24"/>
        </w:rPr>
        <w:t>many</w:t>
      </w:r>
      <w:r w:rsidRPr="004463B3">
        <w:rPr>
          <w:szCs w:val="24"/>
        </w:rPr>
        <w:t xml:space="preserve"> waste management methods for the disposal of food waste, but </w:t>
      </w:r>
      <w:r>
        <w:rPr>
          <w:szCs w:val="24"/>
        </w:rPr>
        <w:t>there are</w:t>
      </w:r>
      <w:r w:rsidRPr="004463B3">
        <w:rPr>
          <w:szCs w:val="24"/>
        </w:rPr>
        <w:t xml:space="preserve"> several problems </w:t>
      </w:r>
      <w:r>
        <w:rPr>
          <w:szCs w:val="24"/>
        </w:rPr>
        <w:t xml:space="preserve">incurring </w:t>
      </w:r>
      <w:r w:rsidRPr="004463B3">
        <w:rPr>
          <w:szCs w:val="24"/>
        </w:rPr>
        <w:t>such as environmental pollution, the generation of toxic by-products, and</w:t>
      </w:r>
      <w:r>
        <w:rPr>
          <w:szCs w:val="24"/>
        </w:rPr>
        <w:t xml:space="preserve"> high cost for disposal</w:t>
      </w:r>
      <w:r w:rsidRPr="004463B3">
        <w:rPr>
          <w:szCs w:val="24"/>
        </w:rPr>
        <w:t xml:space="preserve">. </w:t>
      </w:r>
      <w:r w:rsidR="00004747">
        <w:rPr>
          <w:szCs w:val="24"/>
        </w:rPr>
        <w:t>Various disposal techniques are</w:t>
      </w:r>
      <w:r w:rsidR="004972A4" w:rsidRPr="004972A4">
        <w:rPr>
          <w:szCs w:val="24"/>
        </w:rPr>
        <w:t xml:space="preserve"> composting, waste landfills,</w:t>
      </w:r>
      <w:r w:rsidR="004972A4">
        <w:rPr>
          <w:szCs w:val="24"/>
        </w:rPr>
        <w:t xml:space="preserve"> animal feed</w:t>
      </w:r>
      <w:r w:rsidR="004972A4" w:rsidRPr="004972A4">
        <w:rPr>
          <w:szCs w:val="24"/>
        </w:rPr>
        <w:t>, aerobic</w:t>
      </w:r>
      <w:r w:rsidR="004972A4">
        <w:rPr>
          <w:szCs w:val="24"/>
        </w:rPr>
        <w:t xml:space="preserve"> </w:t>
      </w:r>
      <w:r w:rsidR="004972A4" w:rsidRPr="004972A4">
        <w:rPr>
          <w:szCs w:val="24"/>
        </w:rPr>
        <w:t xml:space="preserve">fermentation, and </w:t>
      </w:r>
      <w:r w:rsidR="004972A4" w:rsidRPr="00004747">
        <w:rPr>
          <w:szCs w:val="24"/>
        </w:rPr>
        <w:t>thermochemical processes.</w:t>
      </w:r>
      <w:r w:rsidR="004972A4" w:rsidRPr="004972A4">
        <w:rPr>
          <w:szCs w:val="24"/>
        </w:rPr>
        <w:t xml:space="preserve"> Composting is </w:t>
      </w:r>
      <w:r w:rsidR="004972A4">
        <w:rPr>
          <w:szCs w:val="24"/>
        </w:rPr>
        <w:t>one effective way to recycle food as it improves soil health,</w:t>
      </w:r>
      <w:r w:rsidR="00DF38B3">
        <w:rPr>
          <w:szCs w:val="24"/>
        </w:rPr>
        <w:t xml:space="preserve"> and emission of greenhouse gasses such as methane, carbon dioxide reduces. But has some drawbacks such as requirement of</w:t>
      </w:r>
      <w:r w:rsidR="00DF38B3" w:rsidRPr="004972A4">
        <w:rPr>
          <w:szCs w:val="24"/>
        </w:rPr>
        <w:t xml:space="preserve"> large amount of space, has high</w:t>
      </w:r>
      <w:r w:rsidR="00DF38B3">
        <w:rPr>
          <w:szCs w:val="24"/>
        </w:rPr>
        <w:t xml:space="preserve"> </w:t>
      </w:r>
      <w:r w:rsidR="00DF38B3" w:rsidRPr="004972A4">
        <w:rPr>
          <w:szCs w:val="24"/>
        </w:rPr>
        <w:t>costs associated with long-distance transportation and waste</w:t>
      </w:r>
      <w:r w:rsidR="00DF38B3">
        <w:rPr>
          <w:szCs w:val="24"/>
        </w:rPr>
        <w:t xml:space="preserve"> </w:t>
      </w:r>
      <w:r w:rsidR="00DF38B3" w:rsidRPr="004972A4">
        <w:rPr>
          <w:szCs w:val="24"/>
        </w:rPr>
        <w:t xml:space="preserve">collection, and </w:t>
      </w:r>
      <w:r w:rsidR="00DF38B3">
        <w:rPr>
          <w:szCs w:val="24"/>
        </w:rPr>
        <w:t xml:space="preserve">also </w:t>
      </w:r>
      <w:r w:rsidR="00DF38B3" w:rsidRPr="004972A4">
        <w:rPr>
          <w:szCs w:val="24"/>
        </w:rPr>
        <w:t>requires a long reaction time</w:t>
      </w:r>
      <w:r w:rsidR="00DF38B3">
        <w:rPr>
          <w:szCs w:val="24"/>
        </w:rPr>
        <w:t xml:space="preserve">. </w:t>
      </w:r>
      <w:r w:rsidR="002D6A2B" w:rsidRPr="002D6A2B">
        <w:rPr>
          <w:szCs w:val="24"/>
        </w:rPr>
        <w:t>(Cho et al., 2018, 2019).</w:t>
      </w:r>
    </w:p>
    <w:p w14:paraId="46EEE5A1" w14:textId="77777777" w:rsidR="00B3425F" w:rsidRDefault="00B3425F" w:rsidP="004972A4">
      <w:pPr>
        <w:spacing w:after="112" w:line="259" w:lineRule="auto"/>
        <w:ind w:left="0" w:firstLine="0"/>
        <w:jc w:val="left"/>
        <w:rPr>
          <w:szCs w:val="24"/>
        </w:rPr>
      </w:pPr>
    </w:p>
    <w:p w14:paraId="1C4E74E5" w14:textId="005A81A0" w:rsidR="004972A4" w:rsidRDefault="00DF38B3" w:rsidP="004972A4">
      <w:pPr>
        <w:spacing w:after="112" w:line="259" w:lineRule="auto"/>
        <w:ind w:left="0" w:firstLine="0"/>
        <w:jc w:val="left"/>
        <w:rPr>
          <w:szCs w:val="24"/>
        </w:rPr>
      </w:pPr>
      <w:r>
        <w:rPr>
          <w:szCs w:val="24"/>
        </w:rPr>
        <w:t>Animal feeding is also a good form</w:t>
      </w:r>
      <w:r w:rsidR="004972A4" w:rsidRPr="004972A4">
        <w:rPr>
          <w:szCs w:val="24"/>
        </w:rPr>
        <w:t xml:space="preserve"> of food waste </w:t>
      </w:r>
      <w:r w:rsidR="0034615A">
        <w:rPr>
          <w:szCs w:val="24"/>
        </w:rPr>
        <w:t>disposal</w:t>
      </w:r>
      <w:r w:rsidR="004972A4" w:rsidRPr="004972A4">
        <w:rPr>
          <w:szCs w:val="24"/>
        </w:rPr>
        <w:t xml:space="preserve"> in</w:t>
      </w:r>
      <w:r>
        <w:rPr>
          <w:szCs w:val="24"/>
        </w:rPr>
        <w:t xml:space="preserve"> </w:t>
      </w:r>
      <w:r w:rsidR="004972A4" w:rsidRPr="004972A4">
        <w:rPr>
          <w:szCs w:val="24"/>
        </w:rPr>
        <w:t xml:space="preserve">many parts of the world. </w:t>
      </w:r>
      <w:r>
        <w:rPr>
          <w:szCs w:val="24"/>
        </w:rPr>
        <w:t xml:space="preserve">But, due to </w:t>
      </w:r>
      <w:r w:rsidRPr="004972A4">
        <w:rPr>
          <w:szCs w:val="24"/>
        </w:rPr>
        <w:t>the incomplete treatment of waste</w:t>
      </w:r>
      <w:r>
        <w:rPr>
          <w:szCs w:val="24"/>
        </w:rPr>
        <w:t xml:space="preserve"> </w:t>
      </w:r>
      <w:r w:rsidRPr="004972A4">
        <w:rPr>
          <w:szCs w:val="24"/>
        </w:rPr>
        <w:t xml:space="preserve">meat infected with viruses such as African swine fever and </w:t>
      </w:r>
      <w:r>
        <w:rPr>
          <w:szCs w:val="24"/>
        </w:rPr>
        <w:t>various other</w:t>
      </w:r>
      <w:r w:rsidRPr="004972A4">
        <w:rPr>
          <w:szCs w:val="24"/>
        </w:rPr>
        <w:t xml:space="preserve"> disease</w:t>
      </w:r>
      <w:r w:rsidR="004972A4" w:rsidRPr="004972A4">
        <w:rPr>
          <w:szCs w:val="24"/>
        </w:rPr>
        <w:t xml:space="preserve"> the EU banned the feeding of</w:t>
      </w:r>
      <w:r>
        <w:rPr>
          <w:szCs w:val="24"/>
        </w:rPr>
        <w:t xml:space="preserve"> </w:t>
      </w:r>
      <w:r w:rsidR="004972A4" w:rsidRPr="004972A4">
        <w:rPr>
          <w:szCs w:val="24"/>
        </w:rPr>
        <w:t>food waste to livestock</w:t>
      </w:r>
      <w:r>
        <w:rPr>
          <w:szCs w:val="24"/>
        </w:rPr>
        <w:t xml:space="preserve">, also burying food waste in the landfill welcomed many problems such as </w:t>
      </w:r>
      <w:r w:rsidRPr="004972A4">
        <w:rPr>
          <w:szCs w:val="24"/>
        </w:rPr>
        <w:t>emission of landfill gases, such as methane and carbon dioxide</w:t>
      </w:r>
      <w:r w:rsidR="00580D69">
        <w:rPr>
          <w:szCs w:val="24"/>
        </w:rPr>
        <w:t>, formation of</w:t>
      </w:r>
      <w:r w:rsidR="00580D69" w:rsidRPr="00580D69">
        <w:rPr>
          <w:szCs w:val="24"/>
        </w:rPr>
        <w:t xml:space="preserve"> </w:t>
      </w:r>
      <w:r w:rsidR="00580D69" w:rsidRPr="004972A4">
        <w:rPr>
          <w:szCs w:val="24"/>
        </w:rPr>
        <w:t>toxic leachates</w:t>
      </w:r>
      <w:r>
        <w:rPr>
          <w:szCs w:val="24"/>
        </w:rPr>
        <w:t xml:space="preserve"> also </w:t>
      </w:r>
      <w:r w:rsidR="00580D69">
        <w:rPr>
          <w:szCs w:val="24"/>
        </w:rPr>
        <w:t xml:space="preserve">required </w:t>
      </w:r>
      <w:r w:rsidRPr="004972A4">
        <w:rPr>
          <w:szCs w:val="24"/>
        </w:rPr>
        <w:t>large disposal area</w:t>
      </w:r>
      <w:r w:rsidR="00580D69">
        <w:rPr>
          <w:szCs w:val="24"/>
        </w:rPr>
        <w:t xml:space="preserve"> </w:t>
      </w:r>
      <w:r w:rsidRPr="004972A4">
        <w:rPr>
          <w:szCs w:val="24"/>
        </w:rPr>
        <w:t>and high costs for waste collection and transportation</w:t>
      </w:r>
      <w:r w:rsidR="004972A4" w:rsidRPr="004972A4">
        <w:rPr>
          <w:szCs w:val="24"/>
        </w:rPr>
        <w:t>. In anaerobic fermentation, metabolic</w:t>
      </w:r>
      <w:r w:rsidR="00580D69">
        <w:rPr>
          <w:szCs w:val="24"/>
        </w:rPr>
        <w:t xml:space="preserve"> </w:t>
      </w:r>
      <w:r w:rsidR="004972A4" w:rsidRPr="004972A4">
        <w:rPr>
          <w:szCs w:val="24"/>
        </w:rPr>
        <w:t>processes lead to the production of biogas in the absence of</w:t>
      </w:r>
      <w:r w:rsidR="00580D69">
        <w:rPr>
          <w:szCs w:val="24"/>
        </w:rPr>
        <w:t xml:space="preserve"> oxygen</w:t>
      </w:r>
      <w:r w:rsidR="004972A4" w:rsidRPr="004972A4">
        <w:rPr>
          <w:szCs w:val="24"/>
        </w:rPr>
        <w:t>. Anaerobic fermentation requires significant</w:t>
      </w:r>
      <w:r w:rsidR="00580D69">
        <w:rPr>
          <w:szCs w:val="24"/>
        </w:rPr>
        <w:t xml:space="preserve"> c</w:t>
      </w:r>
      <w:r w:rsidR="004972A4" w:rsidRPr="004972A4">
        <w:rPr>
          <w:szCs w:val="24"/>
        </w:rPr>
        <w:t>apital</w:t>
      </w:r>
      <w:r w:rsidR="00580D69">
        <w:rPr>
          <w:szCs w:val="24"/>
        </w:rPr>
        <w:t xml:space="preserve"> for</w:t>
      </w:r>
      <w:r w:rsidR="004972A4" w:rsidRPr="004972A4">
        <w:rPr>
          <w:szCs w:val="24"/>
        </w:rPr>
        <w:t xml:space="preserve"> construct</w:t>
      </w:r>
      <w:r w:rsidR="00580D69">
        <w:rPr>
          <w:szCs w:val="24"/>
        </w:rPr>
        <w:t xml:space="preserve">ion of </w:t>
      </w:r>
      <w:r w:rsidR="004972A4" w:rsidRPr="004972A4">
        <w:rPr>
          <w:szCs w:val="24"/>
        </w:rPr>
        <w:t>biogas plants and to purchase</w:t>
      </w:r>
      <w:r w:rsidR="00580D69">
        <w:rPr>
          <w:szCs w:val="24"/>
        </w:rPr>
        <w:t xml:space="preserve"> </w:t>
      </w:r>
      <w:r w:rsidR="004972A4" w:rsidRPr="004972A4">
        <w:rPr>
          <w:szCs w:val="24"/>
        </w:rPr>
        <w:t>equipment and toxic sul</w:t>
      </w:r>
      <w:r w:rsidR="00580D69">
        <w:rPr>
          <w:szCs w:val="24"/>
        </w:rPr>
        <w:t>ph</w:t>
      </w:r>
      <w:r w:rsidR="004972A4" w:rsidRPr="004972A4">
        <w:rPr>
          <w:szCs w:val="24"/>
        </w:rPr>
        <w:t>ur-containing compounds</w:t>
      </w:r>
      <w:r w:rsidR="00580D69">
        <w:rPr>
          <w:szCs w:val="24"/>
        </w:rPr>
        <w:t>.</w:t>
      </w:r>
      <w:r w:rsidR="002D6A2B" w:rsidRPr="002D6A2B">
        <w:rPr>
          <w:rFonts w:ascii="AdvOT863180fb" w:eastAsiaTheme="minorEastAsia" w:hAnsi="AdvOT863180fb" w:cs="AdvOT863180fb"/>
          <w:sz w:val="16"/>
          <w:szCs w:val="16"/>
        </w:rPr>
        <w:t xml:space="preserve"> </w:t>
      </w:r>
      <w:r w:rsidR="002D6A2B" w:rsidRPr="002D6A2B">
        <w:rPr>
          <w:szCs w:val="24"/>
        </w:rPr>
        <w:t>(Chen et al., 2008)</w:t>
      </w:r>
    </w:p>
    <w:p w14:paraId="43F52018" w14:textId="77777777" w:rsidR="00580D69" w:rsidRPr="004972A4" w:rsidRDefault="00580D69" w:rsidP="004972A4">
      <w:pPr>
        <w:spacing w:after="112" w:line="259" w:lineRule="auto"/>
        <w:ind w:left="0" w:firstLine="0"/>
        <w:jc w:val="left"/>
        <w:rPr>
          <w:szCs w:val="24"/>
        </w:rPr>
      </w:pPr>
    </w:p>
    <w:p w14:paraId="31A64602" w14:textId="2E90D654" w:rsidR="00580D69" w:rsidRPr="004972A4" w:rsidRDefault="004972A4" w:rsidP="004972A4">
      <w:pPr>
        <w:spacing w:after="112" w:line="259" w:lineRule="auto"/>
        <w:ind w:left="0" w:firstLine="0"/>
        <w:jc w:val="left"/>
        <w:rPr>
          <w:szCs w:val="24"/>
        </w:rPr>
      </w:pPr>
      <w:r w:rsidRPr="004972A4">
        <w:rPr>
          <w:szCs w:val="24"/>
        </w:rPr>
        <w:t xml:space="preserve"> Due to the disadvantages</w:t>
      </w:r>
      <w:r w:rsidR="00580D69">
        <w:rPr>
          <w:szCs w:val="24"/>
        </w:rPr>
        <w:t xml:space="preserve"> of all these waste strategies, it’s important </w:t>
      </w:r>
      <w:r w:rsidRPr="004972A4">
        <w:rPr>
          <w:szCs w:val="24"/>
        </w:rPr>
        <w:t>to</w:t>
      </w:r>
      <w:r w:rsidR="00580D69">
        <w:rPr>
          <w:szCs w:val="24"/>
        </w:rPr>
        <w:t xml:space="preserve"> </w:t>
      </w:r>
      <w:r w:rsidRPr="004972A4">
        <w:rPr>
          <w:szCs w:val="24"/>
        </w:rPr>
        <w:t>develop an effective and sustainable waste management plan for</w:t>
      </w:r>
      <w:r w:rsidR="00580D69">
        <w:rPr>
          <w:szCs w:val="24"/>
        </w:rPr>
        <w:t xml:space="preserve"> </w:t>
      </w:r>
      <w:r w:rsidRPr="004972A4">
        <w:rPr>
          <w:szCs w:val="24"/>
        </w:rPr>
        <w:t>food waste.</w:t>
      </w:r>
    </w:p>
    <w:p w14:paraId="3FD2160F" w14:textId="5DF5867F" w:rsidR="00F173FC" w:rsidRPr="004972A4" w:rsidRDefault="004972A4" w:rsidP="00580D69">
      <w:pPr>
        <w:spacing w:after="112" w:line="259" w:lineRule="auto"/>
        <w:ind w:left="0" w:firstLine="0"/>
        <w:jc w:val="left"/>
        <w:rPr>
          <w:szCs w:val="24"/>
        </w:rPr>
      </w:pPr>
      <w:r w:rsidRPr="004972A4">
        <w:rPr>
          <w:szCs w:val="24"/>
        </w:rPr>
        <w:t>Thermochemical processes have recently gained interest for</w:t>
      </w:r>
      <w:r w:rsidR="00F173FC">
        <w:rPr>
          <w:szCs w:val="24"/>
        </w:rPr>
        <w:t xml:space="preserve"> </w:t>
      </w:r>
      <w:r w:rsidRPr="004972A4">
        <w:rPr>
          <w:szCs w:val="24"/>
        </w:rPr>
        <w:t xml:space="preserve">their potential use as an alternate food disposal method. </w:t>
      </w:r>
      <w:r w:rsidR="00580D69">
        <w:rPr>
          <w:szCs w:val="24"/>
        </w:rPr>
        <w:t>It is a simple and convenient way of disposal, and by this process reduction of waste is more than 80%, less reaction time, quantitative and qualitative desired products such as biochar, biooil, syngas etc</w:t>
      </w:r>
      <w:r w:rsidR="00F173FC">
        <w:rPr>
          <w:szCs w:val="24"/>
        </w:rPr>
        <w:t xml:space="preserve"> and also good for reducing environmental pollution. One of the main thermochemical process is pyrolysis.</w:t>
      </w:r>
      <w:r w:rsidR="002D6A2B" w:rsidRPr="002D6A2B">
        <w:t xml:space="preserve"> </w:t>
      </w:r>
      <w:r w:rsidR="002D6A2B" w:rsidRPr="002D6A2B">
        <w:rPr>
          <w:szCs w:val="24"/>
        </w:rPr>
        <w:t>(</w:t>
      </w:r>
      <w:proofErr w:type="spellStart"/>
      <w:r w:rsidR="002D6A2B" w:rsidRPr="002D6A2B">
        <w:rPr>
          <w:szCs w:val="24"/>
        </w:rPr>
        <w:t>Oladejoet</w:t>
      </w:r>
      <w:proofErr w:type="spellEnd"/>
      <w:r w:rsidR="002D6A2B" w:rsidRPr="002D6A2B">
        <w:rPr>
          <w:szCs w:val="24"/>
        </w:rPr>
        <w:t xml:space="preserve"> al., 2019)</w:t>
      </w:r>
    </w:p>
    <w:p w14:paraId="0C213308" w14:textId="03D658AA" w:rsidR="009C49FF" w:rsidRDefault="004972A4" w:rsidP="00455B5D">
      <w:pPr>
        <w:spacing w:after="112" w:line="259" w:lineRule="auto"/>
        <w:ind w:left="0" w:firstLine="0"/>
        <w:jc w:val="left"/>
        <w:rPr>
          <w:szCs w:val="24"/>
        </w:rPr>
      </w:pPr>
      <w:r w:rsidRPr="004972A4">
        <w:rPr>
          <w:szCs w:val="24"/>
        </w:rPr>
        <w:t>Pyrolysis</w:t>
      </w:r>
      <w:r w:rsidR="00F173FC">
        <w:rPr>
          <w:szCs w:val="24"/>
        </w:rPr>
        <w:t xml:space="preserve"> is a</w:t>
      </w:r>
      <w:r w:rsidRPr="004972A4">
        <w:rPr>
          <w:szCs w:val="24"/>
        </w:rPr>
        <w:t xml:space="preserve"> thermochemical conversion of</w:t>
      </w:r>
      <w:r w:rsidR="00455B5D" w:rsidRPr="00455B5D">
        <w:rPr>
          <w:szCs w:val="24"/>
        </w:rPr>
        <w:t xml:space="preserve"> </w:t>
      </w:r>
      <w:r w:rsidR="00455B5D">
        <w:rPr>
          <w:szCs w:val="24"/>
        </w:rPr>
        <w:t>various feedstocks</w:t>
      </w:r>
      <w:r w:rsidR="00455B5D" w:rsidRPr="00455B5D">
        <w:rPr>
          <w:szCs w:val="24"/>
        </w:rPr>
        <w:t xml:space="preserve"> into </w:t>
      </w:r>
      <w:r w:rsidR="00455B5D">
        <w:rPr>
          <w:szCs w:val="24"/>
        </w:rPr>
        <w:t>liquids</w:t>
      </w:r>
      <w:r w:rsidR="00455B5D" w:rsidRPr="00455B5D">
        <w:rPr>
          <w:szCs w:val="24"/>
        </w:rPr>
        <w:t xml:space="preserve">, </w:t>
      </w:r>
      <w:r w:rsidR="00455B5D">
        <w:rPr>
          <w:szCs w:val="24"/>
        </w:rPr>
        <w:t>gasses</w:t>
      </w:r>
      <w:r w:rsidR="00455B5D" w:rsidRPr="00455B5D">
        <w:rPr>
          <w:szCs w:val="24"/>
        </w:rPr>
        <w:t>, solid products.</w:t>
      </w:r>
      <w:r w:rsidR="00455B5D">
        <w:rPr>
          <w:szCs w:val="24"/>
        </w:rPr>
        <w:t xml:space="preserve">  P</w:t>
      </w:r>
      <w:r w:rsidR="00455B5D" w:rsidRPr="00455B5D">
        <w:rPr>
          <w:szCs w:val="24"/>
        </w:rPr>
        <w:t xml:space="preserve">yrolysis of food waste can </w:t>
      </w:r>
      <w:r w:rsidR="00455B5D">
        <w:rPr>
          <w:szCs w:val="24"/>
        </w:rPr>
        <w:t>is</w:t>
      </w:r>
      <w:r w:rsidR="00455B5D" w:rsidRPr="00455B5D">
        <w:rPr>
          <w:szCs w:val="24"/>
        </w:rPr>
        <w:t xml:space="preserve"> </w:t>
      </w:r>
      <w:r w:rsidR="00455B5D">
        <w:rPr>
          <w:szCs w:val="24"/>
        </w:rPr>
        <w:t>better</w:t>
      </w:r>
      <w:r w:rsidR="00455B5D" w:rsidRPr="00455B5D">
        <w:rPr>
          <w:szCs w:val="24"/>
        </w:rPr>
        <w:t xml:space="preserve"> than </w:t>
      </w:r>
      <w:r w:rsidR="00455B5D">
        <w:rPr>
          <w:szCs w:val="24"/>
        </w:rPr>
        <w:t xml:space="preserve">the </w:t>
      </w:r>
      <w:proofErr w:type="gramStart"/>
      <w:r w:rsidR="00455B5D">
        <w:rPr>
          <w:szCs w:val="24"/>
        </w:rPr>
        <w:t>above mentioned</w:t>
      </w:r>
      <w:proofErr w:type="gramEnd"/>
      <w:r w:rsidR="00455B5D">
        <w:rPr>
          <w:szCs w:val="24"/>
        </w:rPr>
        <w:t xml:space="preserve"> </w:t>
      </w:r>
      <w:r w:rsidR="00455B5D" w:rsidRPr="00455B5D">
        <w:rPr>
          <w:szCs w:val="24"/>
        </w:rPr>
        <w:t xml:space="preserve">disposal methods </w:t>
      </w:r>
      <w:r w:rsidR="00455B5D">
        <w:rPr>
          <w:szCs w:val="24"/>
        </w:rPr>
        <w:t>because</w:t>
      </w:r>
      <w:r w:rsidR="00455B5D" w:rsidRPr="00455B5D">
        <w:rPr>
          <w:szCs w:val="24"/>
        </w:rPr>
        <w:t xml:space="preserve"> </w:t>
      </w:r>
      <w:proofErr w:type="spellStart"/>
      <w:r w:rsidR="00455B5D" w:rsidRPr="00455B5D">
        <w:rPr>
          <w:szCs w:val="24"/>
        </w:rPr>
        <w:t>its</w:t>
      </w:r>
      <w:proofErr w:type="spellEnd"/>
      <w:r w:rsidR="00455B5D" w:rsidRPr="00455B5D">
        <w:rPr>
          <w:szCs w:val="24"/>
        </w:rPr>
        <w:t xml:space="preserve"> simpl</w:t>
      </w:r>
      <w:r w:rsidR="00455B5D">
        <w:rPr>
          <w:szCs w:val="24"/>
        </w:rPr>
        <w:t>e</w:t>
      </w:r>
      <w:r w:rsidR="00455B5D" w:rsidRPr="00455B5D">
        <w:rPr>
          <w:szCs w:val="24"/>
        </w:rPr>
        <w:t xml:space="preserve">, inexpensive, </w:t>
      </w:r>
      <w:r w:rsidR="00455B5D">
        <w:rPr>
          <w:szCs w:val="24"/>
        </w:rPr>
        <w:t xml:space="preserve">change various </w:t>
      </w:r>
      <w:r w:rsidR="00455B5D" w:rsidRPr="00455B5D">
        <w:rPr>
          <w:szCs w:val="24"/>
        </w:rPr>
        <w:t>feedstocks to produce bio-oil,</w:t>
      </w:r>
      <w:r w:rsidR="00455B5D">
        <w:rPr>
          <w:szCs w:val="24"/>
        </w:rPr>
        <w:t xml:space="preserve"> </w:t>
      </w:r>
      <w:r w:rsidR="00455B5D" w:rsidRPr="00455B5D">
        <w:rPr>
          <w:szCs w:val="24"/>
        </w:rPr>
        <w:t>biochar, biochemicals</w:t>
      </w:r>
      <w:r w:rsidR="00455B5D">
        <w:rPr>
          <w:szCs w:val="24"/>
        </w:rPr>
        <w:t xml:space="preserve"> and gasses.</w:t>
      </w:r>
      <w:r w:rsidR="00455B5D" w:rsidRPr="00455B5D">
        <w:rPr>
          <w:szCs w:val="24"/>
        </w:rPr>
        <w:t xml:space="preserve"> The pyrolysis </w:t>
      </w:r>
      <w:r w:rsidR="00242C8A">
        <w:rPr>
          <w:szCs w:val="24"/>
        </w:rPr>
        <w:t>process</w:t>
      </w:r>
      <w:r w:rsidR="00455B5D" w:rsidRPr="00455B5D">
        <w:rPr>
          <w:szCs w:val="24"/>
        </w:rPr>
        <w:t xml:space="preserve"> also helps to reduce</w:t>
      </w:r>
      <w:r w:rsidR="00242C8A">
        <w:rPr>
          <w:szCs w:val="24"/>
        </w:rPr>
        <w:t xml:space="preserve"> emission of</w:t>
      </w:r>
      <w:r w:rsidR="00455B5D" w:rsidRPr="00455B5D">
        <w:rPr>
          <w:szCs w:val="24"/>
        </w:rPr>
        <w:t xml:space="preserve"> greenhouse</w:t>
      </w:r>
      <w:r w:rsidR="00242C8A">
        <w:rPr>
          <w:szCs w:val="24"/>
        </w:rPr>
        <w:t xml:space="preserve"> </w:t>
      </w:r>
      <w:r w:rsidR="00455B5D" w:rsidRPr="00455B5D">
        <w:rPr>
          <w:szCs w:val="24"/>
        </w:rPr>
        <w:t>gas</w:t>
      </w:r>
      <w:r w:rsidR="00242C8A">
        <w:rPr>
          <w:szCs w:val="24"/>
        </w:rPr>
        <w:t>ses</w:t>
      </w:r>
      <w:r w:rsidR="00455B5D" w:rsidRPr="00455B5D">
        <w:rPr>
          <w:szCs w:val="24"/>
        </w:rPr>
        <w:t xml:space="preserve"> </w:t>
      </w:r>
      <w:r w:rsidR="00242C8A">
        <w:rPr>
          <w:szCs w:val="24"/>
        </w:rPr>
        <w:t>and reduces</w:t>
      </w:r>
      <w:r w:rsidR="00455B5D" w:rsidRPr="00455B5D">
        <w:rPr>
          <w:szCs w:val="24"/>
        </w:rPr>
        <w:t xml:space="preserve"> </w:t>
      </w:r>
      <w:r w:rsidR="00242C8A">
        <w:rPr>
          <w:szCs w:val="24"/>
        </w:rPr>
        <w:t>decreases the volume of</w:t>
      </w:r>
      <w:r w:rsidR="000D6C48">
        <w:rPr>
          <w:szCs w:val="24"/>
        </w:rPr>
        <w:t xml:space="preserve"> </w:t>
      </w:r>
      <w:r w:rsidR="00455B5D" w:rsidRPr="00455B5D">
        <w:rPr>
          <w:szCs w:val="24"/>
        </w:rPr>
        <w:t xml:space="preserve">waste dumped in </w:t>
      </w:r>
      <w:r w:rsidR="00242C8A">
        <w:rPr>
          <w:szCs w:val="24"/>
        </w:rPr>
        <w:t xml:space="preserve">the </w:t>
      </w:r>
      <w:r w:rsidR="00455B5D" w:rsidRPr="00455B5D">
        <w:rPr>
          <w:szCs w:val="24"/>
        </w:rPr>
        <w:t>landfills</w:t>
      </w:r>
      <w:r w:rsidR="00242C8A">
        <w:rPr>
          <w:szCs w:val="24"/>
        </w:rPr>
        <w:t xml:space="preserve"> to a great extent.</w:t>
      </w:r>
      <w:r w:rsidR="002D6A2B" w:rsidRPr="002D6A2B">
        <w:rPr>
          <w:szCs w:val="24"/>
        </w:rPr>
        <w:t xml:space="preserve"> (Bridgwater, 2012)</w:t>
      </w:r>
    </w:p>
    <w:p w14:paraId="51142755" w14:textId="0D35BCDA" w:rsidR="00E6762A" w:rsidRDefault="00E6762A" w:rsidP="00455B5D">
      <w:pPr>
        <w:spacing w:after="112" w:line="259" w:lineRule="auto"/>
        <w:ind w:left="0" w:firstLine="0"/>
        <w:jc w:val="left"/>
        <w:rPr>
          <w:szCs w:val="24"/>
        </w:rPr>
      </w:pPr>
    </w:p>
    <w:p w14:paraId="619AA9EC" w14:textId="77777777" w:rsidR="00E6762A" w:rsidRDefault="00E6762A" w:rsidP="00455B5D">
      <w:pPr>
        <w:spacing w:after="112" w:line="259" w:lineRule="auto"/>
        <w:ind w:left="0" w:firstLine="0"/>
        <w:jc w:val="left"/>
        <w:rPr>
          <w:szCs w:val="24"/>
        </w:rPr>
      </w:pPr>
    </w:p>
    <w:p w14:paraId="239E53FD" w14:textId="77777777" w:rsidR="007F0B4C" w:rsidRDefault="007F0B4C" w:rsidP="00455B5D">
      <w:pPr>
        <w:spacing w:after="112" w:line="259" w:lineRule="auto"/>
        <w:ind w:left="0" w:firstLine="0"/>
        <w:jc w:val="left"/>
        <w:rPr>
          <w:szCs w:val="24"/>
        </w:rPr>
      </w:pPr>
    </w:p>
    <w:p w14:paraId="2C39413E" w14:textId="0365D6B4" w:rsidR="00E6318C" w:rsidRDefault="00E6318C" w:rsidP="00455B5D">
      <w:pPr>
        <w:spacing w:after="112" w:line="259" w:lineRule="auto"/>
        <w:ind w:left="0" w:firstLine="0"/>
        <w:jc w:val="left"/>
        <w:rPr>
          <w:b/>
          <w:bCs/>
          <w:szCs w:val="24"/>
        </w:rPr>
      </w:pPr>
      <w:r w:rsidRPr="00E6318C">
        <w:rPr>
          <w:b/>
          <w:bCs/>
          <w:szCs w:val="24"/>
        </w:rPr>
        <w:t xml:space="preserve">1.2 </w:t>
      </w:r>
      <w:r w:rsidR="0036158B" w:rsidRPr="0036158B">
        <w:rPr>
          <w:b/>
          <w:bCs/>
          <w:szCs w:val="24"/>
        </w:rPr>
        <w:t xml:space="preserve">Objective of the present work is </w:t>
      </w:r>
    </w:p>
    <w:p w14:paraId="73EA6C7F" w14:textId="1E7D5BA9" w:rsidR="003C5FBA" w:rsidRDefault="00BC311B" w:rsidP="003C5FBA">
      <w:pPr>
        <w:spacing w:after="112" w:line="259" w:lineRule="auto"/>
        <w:ind w:left="0" w:firstLine="0"/>
        <w:jc w:val="left"/>
        <w:rPr>
          <w:szCs w:val="24"/>
        </w:rPr>
      </w:pPr>
      <w:r>
        <w:rPr>
          <w:szCs w:val="24"/>
        </w:rPr>
        <w:t xml:space="preserve">1) </w:t>
      </w:r>
      <w:r w:rsidR="0036158B" w:rsidRPr="0036158B">
        <w:rPr>
          <w:szCs w:val="24"/>
        </w:rPr>
        <w:t>To determine the most influencing parameters</w:t>
      </w:r>
      <w:r w:rsidR="0036158B">
        <w:rPr>
          <w:szCs w:val="24"/>
        </w:rPr>
        <w:t xml:space="preserve"> effecting biochar</w:t>
      </w:r>
      <w:r>
        <w:rPr>
          <w:szCs w:val="24"/>
        </w:rPr>
        <w:t xml:space="preserve"> </w:t>
      </w:r>
      <w:r w:rsidR="0036158B">
        <w:rPr>
          <w:szCs w:val="24"/>
        </w:rPr>
        <w:t>and</w:t>
      </w:r>
      <w:r w:rsidR="003C5FBA" w:rsidRPr="003C5FBA">
        <w:rPr>
          <w:szCs w:val="24"/>
        </w:rPr>
        <w:t xml:space="preserve"> predict the biochar yield values of any given feedstock (food waste), from the data collected from various feedstocks from literature</w:t>
      </w:r>
      <w:r w:rsidR="003C5FBA">
        <w:rPr>
          <w:szCs w:val="24"/>
        </w:rPr>
        <w:t xml:space="preserve"> and to know which operating parameter is more effective in determining biochar yield and also t</w:t>
      </w:r>
      <w:r w:rsidR="003C5FBA" w:rsidRPr="003C5FBA">
        <w:rPr>
          <w:szCs w:val="24"/>
        </w:rPr>
        <w:t xml:space="preserve">o get </w:t>
      </w:r>
      <w:r w:rsidR="003C5FBA" w:rsidRPr="003C5FBA">
        <w:rPr>
          <w:szCs w:val="24"/>
        </w:rPr>
        <w:lastRenderedPageBreak/>
        <w:t>a trend among parameters of ultimate and proximate analysis of the feedstocks so as to</w:t>
      </w:r>
      <w:r w:rsidR="003C5FBA">
        <w:rPr>
          <w:szCs w:val="24"/>
        </w:rPr>
        <w:t xml:space="preserve"> </w:t>
      </w:r>
      <w:r w:rsidR="003C5FBA" w:rsidRPr="003C5FBA">
        <w:rPr>
          <w:szCs w:val="24"/>
        </w:rPr>
        <w:t>predict biochar yield.</w:t>
      </w:r>
    </w:p>
    <w:p w14:paraId="0A841A52" w14:textId="731B459C" w:rsidR="00BC311B" w:rsidRPr="003C5FBA" w:rsidRDefault="00BC311B" w:rsidP="003C5FBA">
      <w:pPr>
        <w:spacing w:after="112" w:line="259" w:lineRule="auto"/>
        <w:ind w:left="0" w:firstLine="0"/>
        <w:jc w:val="left"/>
        <w:rPr>
          <w:szCs w:val="24"/>
        </w:rPr>
      </w:pPr>
      <w:r>
        <w:rPr>
          <w:szCs w:val="24"/>
        </w:rPr>
        <w:t xml:space="preserve">2)  </w:t>
      </w:r>
      <w:r w:rsidR="0036158B">
        <w:t xml:space="preserve">Use of machine learning techniques to predict biochar output </w:t>
      </w:r>
      <w:r>
        <w:rPr>
          <w:szCs w:val="24"/>
        </w:rPr>
        <w:t>for any given feedstock for this very purpose ultimate analysis, proximate analysis, temperature, residence time, power, heating rate</w:t>
      </w:r>
      <w:r w:rsidR="00D8706D">
        <w:rPr>
          <w:szCs w:val="24"/>
        </w:rPr>
        <w:t xml:space="preserve"> of feedstocks</w:t>
      </w:r>
      <w:r>
        <w:rPr>
          <w:szCs w:val="24"/>
        </w:rPr>
        <w:t xml:space="preserve"> </w:t>
      </w:r>
      <w:r w:rsidR="00D8706D">
        <w:rPr>
          <w:szCs w:val="24"/>
        </w:rPr>
        <w:t>are</w:t>
      </w:r>
      <w:r>
        <w:rPr>
          <w:szCs w:val="24"/>
        </w:rPr>
        <w:t xml:space="preserve"> taken into the dataset for analysis.</w:t>
      </w:r>
    </w:p>
    <w:p w14:paraId="16E9150A" w14:textId="77777777" w:rsidR="003C5FBA" w:rsidRPr="003C5FBA" w:rsidRDefault="003C5FBA" w:rsidP="003C5FBA">
      <w:pPr>
        <w:spacing w:after="112" w:line="259" w:lineRule="auto"/>
        <w:ind w:left="720" w:firstLine="0"/>
        <w:jc w:val="left"/>
        <w:rPr>
          <w:szCs w:val="24"/>
        </w:rPr>
      </w:pPr>
    </w:p>
    <w:p w14:paraId="5FCCFFCB" w14:textId="567E00DC" w:rsidR="003C5FBA" w:rsidRDefault="003C5FBA" w:rsidP="00455B5D">
      <w:pPr>
        <w:spacing w:after="112" w:line="259" w:lineRule="auto"/>
        <w:ind w:left="0" w:firstLine="0"/>
        <w:jc w:val="left"/>
        <w:rPr>
          <w:szCs w:val="24"/>
        </w:rPr>
      </w:pPr>
    </w:p>
    <w:p w14:paraId="79D2B6C9" w14:textId="77777777" w:rsidR="00D67B47" w:rsidRDefault="00D67B47" w:rsidP="00455B5D">
      <w:pPr>
        <w:spacing w:after="112" w:line="259" w:lineRule="auto"/>
        <w:ind w:left="0" w:firstLine="0"/>
        <w:jc w:val="left"/>
        <w:rPr>
          <w:szCs w:val="24"/>
        </w:rPr>
      </w:pPr>
    </w:p>
    <w:p w14:paraId="6EBBCF3D" w14:textId="77777777" w:rsidR="00760D5E" w:rsidRDefault="00760D5E" w:rsidP="00B3425F">
      <w:pPr>
        <w:spacing w:after="112" w:line="259" w:lineRule="auto"/>
        <w:jc w:val="left"/>
        <w:rPr>
          <w:sz w:val="32"/>
          <w:szCs w:val="32"/>
        </w:rPr>
      </w:pPr>
    </w:p>
    <w:p w14:paraId="41796DFD" w14:textId="77777777" w:rsidR="00760D5E" w:rsidRDefault="00760D5E" w:rsidP="00B3425F">
      <w:pPr>
        <w:spacing w:after="112" w:line="259" w:lineRule="auto"/>
        <w:jc w:val="left"/>
        <w:rPr>
          <w:sz w:val="32"/>
          <w:szCs w:val="32"/>
        </w:rPr>
      </w:pPr>
    </w:p>
    <w:p w14:paraId="671C9AC1" w14:textId="77777777" w:rsidR="00760D5E" w:rsidRDefault="00760D5E" w:rsidP="00B3425F">
      <w:pPr>
        <w:spacing w:after="112" w:line="259" w:lineRule="auto"/>
        <w:jc w:val="left"/>
        <w:rPr>
          <w:sz w:val="32"/>
          <w:szCs w:val="32"/>
        </w:rPr>
      </w:pPr>
    </w:p>
    <w:p w14:paraId="2A4F08F0" w14:textId="77777777" w:rsidR="00760D5E" w:rsidRDefault="00760D5E" w:rsidP="00B3425F">
      <w:pPr>
        <w:spacing w:after="112" w:line="259" w:lineRule="auto"/>
        <w:jc w:val="left"/>
        <w:rPr>
          <w:sz w:val="32"/>
          <w:szCs w:val="32"/>
        </w:rPr>
      </w:pPr>
    </w:p>
    <w:p w14:paraId="40CB557D" w14:textId="77777777" w:rsidR="00760D5E" w:rsidRDefault="00760D5E" w:rsidP="00B3425F">
      <w:pPr>
        <w:spacing w:after="112" w:line="259" w:lineRule="auto"/>
        <w:jc w:val="left"/>
        <w:rPr>
          <w:sz w:val="32"/>
          <w:szCs w:val="32"/>
        </w:rPr>
      </w:pPr>
    </w:p>
    <w:p w14:paraId="0AF24B02" w14:textId="77777777" w:rsidR="00760D5E" w:rsidRDefault="00760D5E" w:rsidP="00B3425F">
      <w:pPr>
        <w:spacing w:after="112" w:line="259" w:lineRule="auto"/>
        <w:jc w:val="left"/>
        <w:rPr>
          <w:sz w:val="32"/>
          <w:szCs w:val="32"/>
        </w:rPr>
      </w:pPr>
    </w:p>
    <w:p w14:paraId="4B2D2247" w14:textId="77777777" w:rsidR="00760D5E" w:rsidRDefault="00760D5E" w:rsidP="00B3425F">
      <w:pPr>
        <w:spacing w:after="112" w:line="259" w:lineRule="auto"/>
        <w:jc w:val="left"/>
        <w:rPr>
          <w:sz w:val="32"/>
          <w:szCs w:val="32"/>
        </w:rPr>
      </w:pPr>
    </w:p>
    <w:p w14:paraId="272C835C" w14:textId="77777777" w:rsidR="00760D5E" w:rsidRDefault="00760D5E" w:rsidP="00B3425F">
      <w:pPr>
        <w:spacing w:after="112" w:line="259" w:lineRule="auto"/>
        <w:jc w:val="left"/>
        <w:rPr>
          <w:sz w:val="32"/>
          <w:szCs w:val="32"/>
        </w:rPr>
      </w:pPr>
    </w:p>
    <w:p w14:paraId="41192B1C" w14:textId="77777777" w:rsidR="00760D5E" w:rsidRDefault="00760D5E" w:rsidP="00B3425F">
      <w:pPr>
        <w:spacing w:after="112" w:line="259" w:lineRule="auto"/>
        <w:jc w:val="left"/>
        <w:rPr>
          <w:sz w:val="32"/>
          <w:szCs w:val="32"/>
        </w:rPr>
      </w:pPr>
    </w:p>
    <w:p w14:paraId="3F741928" w14:textId="77777777" w:rsidR="00760D5E" w:rsidRDefault="00760D5E" w:rsidP="00B3425F">
      <w:pPr>
        <w:spacing w:after="112" w:line="259" w:lineRule="auto"/>
        <w:jc w:val="left"/>
        <w:rPr>
          <w:sz w:val="32"/>
          <w:szCs w:val="32"/>
        </w:rPr>
      </w:pPr>
    </w:p>
    <w:p w14:paraId="6DA89B48" w14:textId="77777777" w:rsidR="00760D5E" w:rsidRDefault="00760D5E" w:rsidP="00B3425F">
      <w:pPr>
        <w:spacing w:after="112" w:line="259" w:lineRule="auto"/>
        <w:jc w:val="left"/>
        <w:rPr>
          <w:sz w:val="32"/>
          <w:szCs w:val="32"/>
        </w:rPr>
      </w:pPr>
    </w:p>
    <w:p w14:paraId="3426E930" w14:textId="77777777" w:rsidR="00760D5E" w:rsidRDefault="00760D5E" w:rsidP="00B3425F">
      <w:pPr>
        <w:spacing w:after="112" w:line="259" w:lineRule="auto"/>
        <w:jc w:val="left"/>
        <w:rPr>
          <w:sz w:val="32"/>
          <w:szCs w:val="32"/>
        </w:rPr>
      </w:pPr>
    </w:p>
    <w:p w14:paraId="6AF5CF1B" w14:textId="77777777" w:rsidR="00760D5E" w:rsidRDefault="00760D5E" w:rsidP="00B3425F">
      <w:pPr>
        <w:spacing w:after="112" w:line="259" w:lineRule="auto"/>
        <w:jc w:val="left"/>
        <w:rPr>
          <w:sz w:val="32"/>
          <w:szCs w:val="32"/>
        </w:rPr>
      </w:pPr>
    </w:p>
    <w:p w14:paraId="5B6C43C5" w14:textId="77777777" w:rsidR="00760D5E" w:rsidRDefault="00760D5E" w:rsidP="00B3425F">
      <w:pPr>
        <w:spacing w:after="112" w:line="259" w:lineRule="auto"/>
        <w:jc w:val="left"/>
        <w:rPr>
          <w:sz w:val="32"/>
          <w:szCs w:val="32"/>
        </w:rPr>
      </w:pPr>
    </w:p>
    <w:p w14:paraId="783A6C9F" w14:textId="77777777" w:rsidR="00760D5E" w:rsidRDefault="00760D5E" w:rsidP="00B3425F">
      <w:pPr>
        <w:spacing w:after="112" w:line="259" w:lineRule="auto"/>
        <w:jc w:val="left"/>
        <w:rPr>
          <w:sz w:val="32"/>
          <w:szCs w:val="32"/>
        </w:rPr>
      </w:pPr>
    </w:p>
    <w:p w14:paraId="06D632A4" w14:textId="77777777" w:rsidR="00760D5E" w:rsidRDefault="00760D5E" w:rsidP="00B3425F">
      <w:pPr>
        <w:spacing w:after="112" w:line="259" w:lineRule="auto"/>
        <w:jc w:val="left"/>
        <w:rPr>
          <w:sz w:val="32"/>
          <w:szCs w:val="32"/>
        </w:rPr>
      </w:pPr>
    </w:p>
    <w:p w14:paraId="5054AB15" w14:textId="77777777" w:rsidR="00760D5E" w:rsidRDefault="00760D5E" w:rsidP="00B3425F">
      <w:pPr>
        <w:spacing w:after="112" w:line="259" w:lineRule="auto"/>
        <w:jc w:val="left"/>
        <w:rPr>
          <w:sz w:val="32"/>
          <w:szCs w:val="32"/>
        </w:rPr>
      </w:pPr>
    </w:p>
    <w:p w14:paraId="7C2814BE" w14:textId="77777777" w:rsidR="00760D5E" w:rsidRDefault="00760D5E" w:rsidP="00B3425F">
      <w:pPr>
        <w:spacing w:after="112" w:line="259" w:lineRule="auto"/>
        <w:jc w:val="left"/>
        <w:rPr>
          <w:sz w:val="32"/>
          <w:szCs w:val="32"/>
        </w:rPr>
      </w:pPr>
    </w:p>
    <w:p w14:paraId="1D4183E0" w14:textId="77777777" w:rsidR="00760D5E" w:rsidRDefault="00760D5E" w:rsidP="00B3425F">
      <w:pPr>
        <w:spacing w:after="112" w:line="259" w:lineRule="auto"/>
        <w:jc w:val="left"/>
        <w:rPr>
          <w:sz w:val="32"/>
          <w:szCs w:val="32"/>
        </w:rPr>
      </w:pPr>
    </w:p>
    <w:p w14:paraId="6D1861E8" w14:textId="77777777" w:rsidR="00760D5E" w:rsidRDefault="00760D5E" w:rsidP="00B3425F">
      <w:pPr>
        <w:spacing w:after="112" w:line="259" w:lineRule="auto"/>
        <w:jc w:val="left"/>
        <w:rPr>
          <w:sz w:val="32"/>
          <w:szCs w:val="32"/>
        </w:rPr>
      </w:pPr>
    </w:p>
    <w:p w14:paraId="17B4D66B" w14:textId="77777777" w:rsidR="00760D5E" w:rsidRDefault="00760D5E" w:rsidP="00B3425F">
      <w:pPr>
        <w:spacing w:after="112" w:line="259" w:lineRule="auto"/>
        <w:jc w:val="left"/>
        <w:rPr>
          <w:sz w:val="32"/>
          <w:szCs w:val="32"/>
        </w:rPr>
      </w:pPr>
    </w:p>
    <w:p w14:paraId="05186FB8" w14:textId="77777777" w:rsidR="00760D5E" w:rsidRDefault="00760D5E" w:rsidP="00B3425F">
      <w:pPr>
        <w:spacing w:after="112" w:line="259" w:lineRule="auto"/>
        <w:jc w:val="left"/>
        <w:rPr>
          <w:sz w:val="32"/>
          <w:szCs w:val="32"/>
        </w:rPr>
      </w:pPr>
    </w:p>
    <w:p w14:paraId="4D7499A4" w14:textId="77777777" w:rsidR="00760D5E" w:rsidRDefault="00760D5E" w:rsidP="00B3425F">
      <w:pPr>
        <w:spacing w:after="112" w:line="259" w:lineRule="auto"/>
        <w:jc w:val="left"/>
        <w:rPr>
          <w:sz w:val="32"/>
          <w:szCs w:val="32"/>
        </w:rPr>
      </w:pPr>
    </w:p>
    <w:p w14:paraId="649E1997" w14:textId="77777777" w:rsidR="00760D5E" w:rsidRDefault="00760D5E" w:rsidP="00C45CEC">
      <w:pPr>
        <w:spacing w:after="112" w:line="259" w:lineRule="auto"/>
        <w:ind w:left="0" w:firstLine="0"/>
        <w:jc w:val="left"/>
        <w:rPr>
          <w:sz w:val="32"/>
          <w:szCs w:val="32"/>
        </w:rPr>
      </w:pPr>
    </w:p>
    <w:p w14:paraId="35C806B7" w14:textId="3EFF564A" w:rsidR="00242C8A" w:rsidRPr="00B3425F" w:rsidRDefault="00B3425F" w:rsidP="00B3425F">
      <w:pPr>
        <w:spacing w:after="112" w:line="259" w:lineRule="auto"/>
        <w:jc w:val="left"/>
        <w:rPr>
          <w:b/>
          <w:bCs/>
          <w:sz w:val="32"/>
          <w:szCs w:val="32"/>
          <w:u w:val="single"/>
        </w:rPr>
      </w:pPr>
      <w:r>
        <w:rPr>
          <w:sz w:val="32"/>
          <w:szCs w:val="32"/>
        </w:rPr>
        <w:t xml:space="preserve">2. </w:t>
      </w:r>
      <w:r w:rsidR="002C3E96" w:rsidRPr="00B3425F">
        <w:rPr>
          <w:sz w:val="32"/>
          <w:szCs w:val="32"/>
        </w:rPr>
        <w:t>LITERATURE REVIEW</w:t>
      </w:r>
    </w:p>
    <w:p w14:paraId="36555E28" w14:textId="77777777" w:rsidR="00C45CEC" w:rsidRDefault="00C45CEC" w:rsidP="007F0B4C">
      <w:pPr>
        <w:spacing w:after="108" w:line="259" w:lineRule="auto"/>
        <w:ind w:left="-5"/>
        <w:jc w:val="left"/>
        <w:rPr>
          <w:b/>
        </w:rPr>
      </w:pPr>
    </w:p>
    <w:p w14:paraId="04B0BD27" w14:textId="78B44203" w:rsidR="000D6C48" w:rsidRDefault="00242C8A" w:rsidP="007F0B4C">
      <w:pPr>
        <w:spacing w:after="108" w:line="259" w:lineRule="auto"/>
        <w:ind w:left="-5"/>
        <w:jc w:val="left"/>
        <w:rPr>
          <w:b/>
        </w:rPr>
      </w:pPr>
      <w:r>
        <w:rPr>
          <w:b/>
        </w:rPr>
        <w:t>2.1 Pyrolysis process:</w:t>
      </w:r>
    </w:p>
    <w:p w14:paraId="06760541" w14:textId="77777777" w:rsidR="00C45CEC" w:rsidRDefault="00C45CEC" w:rsidP="007F0B4C">
      <w:pPr>
        <w:spacing w:after="108" w:line="259" w:lineRule="auto"/>
        <w:ind w:left="-5"/>
        <w:jc w:val="left"/>
        <w:rPr>
          <w:b/>
        </w:rPr>
      </w:pPr>
    </w:p>
    <w:p w14:paraId="767090FF" w14:textId="502F17AE" w:rsidR="000D6C48" w:rsidRPr="000D6C48" w:rsidRDefault="000D6C48" w:rsidP="007F0B4C">
      <w:pPr>
        <w:spacing w:after="108" w:line="259" w:lineRule="auto"/>
        <w:ind w:left="-5"/>
        <w:jc w:val="left"/>
        <w:rPr>
          <w:bCs/>
        </w:rPr>
      </w:pPr>
      <w:r w:rsidRPr="000D6C48">
        <w:rPr>
          <w:bCs/>
        </w:rPr>
        <w:t xml:space="preserve"> </w:t>
      </w:r>
      <w:r>
        <w:rPr>
          <w:bCs/>
        </w:rPr>
        <w:t>F</w:t>
      </w:r>
      <w:r w:rsidRPr="000D6C48">
        <w:rPr>
          <w:bCs/>
        </w:rPr>
        <w:t>our main types of thermochemical process</w:t>
      </w:r>
      <w:r>
        <w:rPr>
          <w:bCs/>
        </w:rPr>
        <w:t xml:space="preserve"> are</w:t>
      </w:r>
      <w:r w:rsidRPr="000D6C48">
        <w:rPr>
          <w:bCs/>
        </w:rPr>
        <w:t xml:space="preserve"> pyrolysis</w:t>
      </w:r>
      <w:r>
        <w:rPr>
          <w:bCs/>
        </w:rPr>
        <w:t>,</w:t>
      </w:r>
      <w:r w:rsidRPr="000D6C48">
        <w:rPr>
          <w:bCs/>
        </w:rPr>
        <w:t xml:space="preserve"> combustion, gasification, and hydrothermal</w:t>
      </w:r>
      <w:r>
        <w:rPr>
          <w:bCs/>
        </w:rPr>
        <w:t xml:space="preserve"> </w:t>
      </w:r>
      <w:r w:rsidRPr="000D6C48">
        <w:rPr>
          <w:bCs/>
        </w:rPr>
        <w:t>liquefaction</w:t>
      </w:r>
      <w:r w:rsidR="00C45CEC">
        <w:rPr>
          <w:bCs/>
        </w:rPr>
        <w:t>.</w:t>
      </w:r>
      <w:r>
        <w:rPr>
          <w:bCs/>
        </w:rPr>
        <w:t xml:space="preserve"> </w:t>
      </w:r>
      <w:r w:rsidR="00630A8B">
        <w:rPr>
          <w:bCs/>
        </w:rPr>
        <w:t>T</w:t>
      </w:r>
      <w:r w:rsidRPr="000D6C48">
        <w:rPr>
          <w:bCs/>
        </w:rPr>
        <w:t>hese processes convert</w:t>
      </w:r>
      <w:r>
        <w:rPr>
          <w:bCs/>
        </w:rPr>
        <w:t xml:space="preserve"> </w:t>
      </w:r>
      <w:r w:rsidRPr="000D6C48">
        <w:rPr>
          <w:bCs/>
        </w:rPr>
        <w:t>biomass into bio-oil, biochar, gas, and</w:t>
      </w:r>
      <w:r>
        <w:rPr>
          <w:bCs/>
        </w:rPr>
        <w:t xml:space="preserve"> </w:t>
      </w:r>
      <w:r w:rsidRPr="000D6C48">
        <w:rPr>
          <w:bCs/>
        </w:rPr>
        <w:t>other value-added products</w:t>
      </w:r>
      <w:r>
        <w:rPr>
          <w:bCs/>
        </w:rPr>
        <w:t xml:space="preserve">, </w:t>
      </w:r>
      <w:r w:rsidR="00630A8B">
        <w:rPr>
          <w:bCs/>
        </w:rPr>
        <w:t>and</w:t>
      </w:r>
      <w:r>
        <w:rPr>
          <w:bCs/>
        </w:rPr>
        <w:t xml:space="preserve"> </w:t>
      </w:r>
      <w:r w:rsidRPr="000D6C48">
        <w:rPr>
          <w:bCs/>
        </w:rPr>
        <w:t>the resulting</w:t>
      </w:r>
      <w:r w:rsidR="00630A8B">
        <w:rPr>
          <w:bCs/>
        </w:rPr>
        <w:t xml:space="preserve"> products</w:t>
      </w:r>
      <w:r w:rsidRPr="000D6C48">
        <w:rPr>
          <w:bCs/>
        </w:rPr>
        <w:t xml:space="preserve"> depend</w:t>
      </w:r>
      <w:r>
        <w:rPr>
          <w:bCs/>
        </w:rPr>
        <w:t xml:space="preserve"> </w:t>
      </w:r>
      <w:r w:rsidRPr="000D6C48">
        <w:rPr>
          <w:bCs/>
        </w:rPr>
        <w:t xml:space="preserve">on the thermochemical process used, </w:t>
      </w:r>
      <w:r>
        <w:rPr>
          <w:bCs/>
        </w:rPr>
        <w:t xml:space="preserve">suitable </w:t>
      </w:r>
      <w:r w:rsidRPr="000D6C48">
        <w:rPr>
          <w:bCs/>
        </w:rPr>
        <w:t xml:space="preserve">thermochemical </w:t>
      </w:r>
      <w:r>
        <w:rPr>
          <w:bCs/>
        </w:rPr>
        <w:t>process</w:t>
      </w:r>
      <w:r w:rsidR="00630A8B">
        <w:rPr>
          <w:bCs/>
        </w:rPr>
        <w:t xml:space="preserve"> should be selected</w:t>
      </w:r>
      <w:r w:rsidRPr="000D6C48">
        <w:rPr>
          <w:bCs/>
        </w:rPr>
        <w:t xml:space="preserve"> for </w:t>
      </w:r>
      <w:r w:rsidR="00630A8B">
        <w:rPr>
          <w:bCs/>
        </w:rPr>
        <w:t xml:space="preserve">the given </w:t>
      </w:r>
      <w:r w:rsidRPr="000D6C48">
        <w:rPr>
          <w:bCs/>
        </w:rPr>
        <w:t xml:space="preserve">food waste </w:t>
      </w:r>
      <w:r w:rsidR="00630A8B">
        <w:rPr>
          <w:bCs/>
        </w:rPr>
        <w:t>so as</w:t>
      </w:r>
      <w:r>
        <w:rPr>
          <w:bCs/>
        </w:rPr>
        <w:t xml:space="preserve"> </w:t>
      </w:r>
      <w:r w:rsidR="00CC5C52">
        <w:rPr>
          <w:bCs/>
        </w:rPr>
        <w:t>to obtain the products we desire and also to maximise the product’s yiel</w:t>
      </w:r>
      <w:r w:rsidR="00630A8B">
        <w:rPr>
          <w:bCs/>
        </w:rPr>
        <w:t>d</w:t>
      </w:r>
      <w:r w:rsidR="00CC5C52">
        <w:rPr>
          <w:bCs/>
        </w:rPr>
        <w:t>.</w:t>
      </w:r>
      <w:r w:rsidR="00630A8B">
        <w:rPr>
          <w:bCs/>
        </w:rPr>
        <w:t xml:space="preserve"> T</w:t>
      </w:r>
      <w:r w:rsidR="00CC5C52">
        <w:rPr>
          <w:bCs/>
        </w:rPr>
        <w:t>he most suitable</w:t>
      </w:r>
      <w:r w:rsidRPr="000D6C48">
        <w:rPr>
          <w:bCs/>
        </w:rPr>
        <w:t xml:space="preserve"> thermochemical </w:t>
      </w:r>
      <w:r w:rsidR="00CC5C52">
        <w:rPr>
          <w:bCs/>
        </w:rPr>
        <w:t>process chosen will also reduce the emission of greenhouse gasses like CO</w:t>
      </w:r>
      <w:r w:rsidR="00CC5C52" w:rsidRPr="00C45CEC">
        <w:rPr>
          <w:bCs/>
          <w:vertAlign w:val="subscript"/>
        </w:rPr>
        <w:t>2</w:t>
      </w:r>
      <w:r w:rsidR="00CC5C52">
        <w:rPr>
          <w:bCs/>
        </w:rPr>
        <w:t xml:space="preserve">, methane etc, and also can see a reduction of costs concerning </w:t>
      </w:r>
      <w:r w:rsidR="00CC5C52" w:rsidRPr="000D6C48">
        <w:rPr>
          <w:bCs/>
        </w:rPr>
        <w:t>transportation</w:t>
      </w:r>
      <w:r w:rsidR="00CC5C52">
        <w:rPr>
          <w:bCs/>
        </w:rPr>
        <w:t>, labour and raw materials</w:t>
      </w:r>
      <w:r w:rsidR="009C49FF">
        <w:rPr>
          <w:bCs/>
        </w:rPr>
        <w:t xml:space="preserve">. </w:t>
      </w:r>
      <w:r w:rsidR="009C49FF" w:rsidRPr="009C49FF">
        <w:rPr>
          <w:bCs/>
        </w:rPr>
        <w:t>(Bridgwater, 2012)</w:t>
      </w:r>
    </w:p>
    <w:p w14:paraId="1EFC08CC" w14:textId="5D987A9D" w:rsidR="000D6C48" w:rsidRDefault="000D6C48" w:rsidP="009C49FF">
      <w:pPr>
        <w:spacing w:after="108" w:line="259" w:lineRule="auto"/>
        <w:ind w:left="-5"/>
        <w:jc w:val="left"/>
        <w:rPr>
          <w:bCs/>
        </w:rPr>
      </w:pPr>
      <w:r w:rsidRPr="000D6C48">
        <w:rPr>
          <w:bCs/>
        </w:rPr>
        <w:t xml:space="preserve">Pyrolysis is </w:t>
      </w:r>
      <w:r w:rsidR="00CC5C52">
        <w:rPr>
          <w:bCs/>
        </w:rPr>
        <w:t>a</w:t>
      </w:r>
      <w:r w:rsidRPr="000D6C48">
        <w:rPr>
          <w:bCs/>
        </w:rPr>
        <w:t xml:space="preserve"> thermal processing </w:t>
      </w:r>
      <w:r w:rsidR="00CC5C52">
        <w:rPr>
          <w:bCs/>
        </w:rPr>
        <w:t>where</w:t>
      </w:r>
      <w:r w:rsidRPr="000D6C48">
        <w:rPr>
          <w:bCs/>
        </w:rPr>
        <w:t xml:space="preserve"> biomass </w:t>
      </w:r>
      <w:r w:rsidR="00CC5C52">
        <w:rPr>
          <w:bCs/>
        </w:rPr>
        <w:t xml:space="preserve">is kept at complete </w:t>
      </w:r>
      <w:r w:rsidRPr="000D6C48">
        <w:rPr>
          <w:bCs/>
        </w:rPr>
        <w:t>absence of oxygen at temperatures greater than 400</w:t>
      </w:r>
      <w:r w:rsidR="00CC5C52">
        <w:rPr>
          <w:rFonts w:ascii="Calibri" w:hAnsi="Calibri" w:cs="Calibri"/>
          <w:bCs/>
        </w:rPr>
        <w:t>°C</w:t>
      </w:r>
      <w:r w:rsidR="001D0C42">
        <w:rPr>
          <w:rFonts w:ascii="Calibri" w:hAnsi="Calibri" w:cs="Calibri"/>
          <w:bCs/>
        </w:rPr>
        <w:fldChar w:fldCharType="begin" w:fldLock="1"/>
      </w:r>
      <w:r w:rsidR="001D0C42">
        <w:rPr>
          <w:rFonts w:ascii="Calibri" w:hAnsi="Calibri" w:cs="Calibri"/>
          <w:bCs/>
        </w:rPr>
        <w:instrText>ADDIN CSL_CITATION {"citationItems":[{"id":"ITEM-1","itemData":{"DOI":"10.1016/j.fuel.2020.119341","ISSN":"00162361","abstract":"From the perspective of intensifying the pyrolysis process, suspension pyrolysis characteristics of ultra-fine low-rank coal via conveyor bed (1500 kg/h) were studied. The effects of coal particle size, pyrolysis temperature, and heating rates on the distribution of products were investigated. The relationship between the pyrolysis process and product quality, such as gas, tar, and char, was analyzed. The results showed that suspension pyrolysis enhanced the heat and mass transfer of the upgrading process. When the pyrolysis temperature was between 550 and 650 °C and coal particle size in the range of 0.075 ~ 0.105 mm, the yield of tar reached about 145% of the Gray-King tar yield. The analysis of group composition and four main components of tar showed that each fraction contained a certain amount of chain hydrocarbons or saturated hydrocarbons, which were mainly aromatic hydrocarbon compounds. The effective gas content from pyrolysis was H2 (19.32 vol%), CH4 (17.59 vol%), CO (12.53 vol%), and the low calorific value was about 900 kcal/Nm3. With the increase of pyrolysis temperature, the overall yield of pyrolysis gas increased, and the yields of H2 and CH4 increased linearly with temperature. The mass fraction of volatiles in char was less than 8%, while the mass content of fixed carbon was more than 80%. With the increase of pyrolysis temperature, the fixed carbon and ash content of the char increased, but the volatile matter decreased. This study provides a fundamental basis for the improvement of the pulverized coal pyrolysis process on large-scale installation.","author":[{"dropping-particle":"","family":"Fan","given":"Yingjie","non-dropping-particle":"","parse-names":false,"suffix":""},{"dropping-particle":"","family":"Zhang","given":"Shengjun","non-dropping-particle":"","parse-names":false,"suffix":""},{"dropping-particle":"","family":"Li","given":"Xueqiang","non-dropping-particle":"","parse-names":false,"suffix":""},{"dropping-particle":"","family":"Xu","given":"Jie","non-dropping-particle":"","parse-names":false,"suffix":""},{"dropping-particle":"","family":"Wu","given":"Zhiqiang","non-dropping-particle":"","parse-names":false,"suffix":""},{"dropping-particle":"","family":"Yang","given":"Bolun","non-dropping-particle":"","parse-names":false,"suffix":""}],"container-title":"Fuel","id":"ITEM-1","issue":"P1","issued":{"date-parts":[["2021"]]},"page":"119341","publisher":"Elsevier Ltd","title":"Process intensification on suspension pyrolysis of ultra-fine low-rank pulverized coal via conveyor bed on pilot scale: Distribution and characteristics of products","type":"article-journal","volume":"286"},"uris":["http://www.mendeley.com/documents/?uuid=63d5b8fa-7adf-4c1b-b017-9450b8bcac5a"]}],"mendeley":{"formattedCitation":"(Fan et al., 2021)","plainTextFormattedCitation":"(Fan et al., 2021)","previouslyFormattedCitation":"(1)"},"properties":{"noteIndex":0},"schema":"https://github.com/citation-style-language/schema/raw/master/csl-citation.json"}</w:instrText>
      </w:r>
      <w:r w:rsidR="001D0C42">
        <w:rPr>
          <w:rFonts w:ascii="Calibri" w:hAnsi="Calibri" w:cs="Calibri"/>
          <w:bCs/>
        </w:rPr>
        <w:fldChar w:fldCharType="separate"/>
      </w:r>
      <w:r w:rsidR="001D0C42" w:rsidRPr="001D0C42">
        <w:rPr>
          <w:rFonts w:ascii="Calibri" w:hAnsi="Calibri" w:cs="Calibri"/>
          <w:bCs/>
          <w:noProof/>
        </w:rPr>
        <w:t>(Fan et al., 2021)</w:t>
      </w:r>
      <w:r w:rsidR="001D0C42">
        <w:rPr>
          <w:rFonts w:ascii="Calibri" w:hAnsi="Calibri" w:cs="Calibri"/>
          <w:bCs/>
        </w:rPr>
        <w:fldChar w:fldCharType="end"/>
      </w:r>
      <w:r w:rsidRPr="000D6C48">
        <w:rPr>
          <w:bCs/>
        </w:rPr>
        <w:t xml:space="preserve">. </w:t>
      </w:r>
      <w:r w:rsidR="00CC5C52">
        <w:rPr>
          <w:bCs/>
        </w:rPr>
        <w:t>It is</w:t>
      </w:r>
      <w:r w:rsidRPr="000D6C48">
        <w:rPr>
          <w:bCs/>
        </w:rPr>
        <w:t xml:space="preserve"> </w:t>
      </w:r>
      <w:r w:rsidR="00CC5C52" w:rsidRPr="000D6C48">
        <w:rPr>
          <w:bCs/>
        </w:rPr>
        <w:t xml:space="preserve">convenient </w:t>
      </w:r>
      <w:r w:rsidR="00CC5C52">
        <w:rPr>
          <w:bCs/>
        </w:rPr>
        <w:t xml:space="preserve">and </w:t>
      </w:r>
      <w:r w:rsidRPr="000D6C48">
        <w:rPr>
          <w:bCs/>
        </w:rPr>
        <w:t>simple process</w:t>
      </w:r>
      <w:r w:rsidR="00CC5C52">
        <w:rPr>
          <w:bCs/>
        </w:rPr>
        <w:t xml:space="preserve"> </w:t>
      </w:r>
      <w:r w:rsidRPr="000D6C48">
        <w:rPr>
          <w:bCs/>
        </w:rPr>
        <w:t xml:space="preserve">that </w:t>
      </w:r>
      <w:r w:rsidR="00CC5C52">
        <w:rPr>
          <w:bCs/>
        </w:rPr>
        <w:t>valorises</w:t>
      </w:r>
      <w:r w:rsidRPr="000D6C48">
        <w:rPr>
          <w:bCs/>
        </w:rPr>
        <w:t xml:space="preserve"> various types of waste</w:t>
      </w:r>
      <w:r w:rsidR="0028434A">
        <w:rPr>
          <w:bCs/>
        </w:rPr>
        <w:t xml:space="preserve"> such as food waste, paper and green waste etc</w:t>
      </w:r>
      <w:r w:rsidRPr="000D6C48">
        <w:rPr>
          <w:bCs/>
        </w:rPr>
        <w:t xml:space="preserve"> to produce energy in </w:t>
      </w:r>
      <w:r w:rsidR="00CC5C52">
        <w:rPr>
          <w:bCs/>
        </w:rPr>
        <w:t xml:space="preserve">solid, liquid, gaseous </w:t>
      </w:r>
      <w:r w:rsidR="006228DC">
        <w:rPr>
          <w:bCs/>
        </w:rPr>
        <w:t>forms.</w:t>
      </w:r>
      <w:r w:rsidRPr="000D6C48">
        <w:rPr>
          <w:bCs/>
        </w:rPr>
        <w:t xml:space="preserve"> The operating parameters </w:t>
      </w:r>
      <w:r w:rsidR="006228DC">
        <w:rPr>
          <w:bCs/>
        </w:rPr>
        <w:t xml:space="preserve">for performing </w:t>
      </w:r>
      <w:r w:rsidRPr="000D6C48">
        <w:rPr>
          <w:bCs/>
        </w:rPr>
        <w:t xml:space="preserve">pyrolysis, such as </w:t>
      </w:r>
      <w:r w:rsidR="006228DC">
        <w:rPr>
          <w:bCs/>
        </w:rPr>
        <w:t>heating rate and</w:t>
      </w:r>
      <w:r w:rsidRPr="000D6C48">
        <w:rPr>
          <w:bCs/>
        </w:rPr>
        <w:t xml:space="preserve"> temperature</w:t>
      </w:r>
      <w:r w:rsidR="006228DC">
        <w:rPr>
          <w:bCs/>
        </w:rPr>
        <w:t xml:space="preserve">, </w:t>
      </w:r>
      <w:r w:rsidRPr="000D6C48">
        <w:rPr>
          <w:bCs/>
        </w:rPr>
        <w:t xml:space="preserve">determine the </w:t>
      </w:r>
      <w:r w:rsidR="006228DC">
        <w:rPr>
          <w:bCs/>
        </w:rPr>
        <w:t>percentages of end products.</w:t>
      </w:r>
      <w:r w:rsidRPr="000D6C48">
        <w:rPr>
          <w:bCs/>
        </w:rPr>
        <w:t xml:space="preserve"> Pyrolysis has</w:t>
      </w:r>
      <w:r w:rsidR="00FA7A10">
        <w:rPr>
          <w:bCs/>
        </w:rPr>
        <w:t xml:space="preserve"> </w:t>
      </w:r>
      <w:r w:rsidR="006228DC">
        <w:rPr>
          <w:bCs/>
        </w:rPr>
        <w:t>many</w:t>
      </w:r>
      <w:r w:rsidRPr="000D6C48">
        <w:rPr>
          <w:bCs/>
        </w:rPr>
        <w:t xml:space="preserve"> advantages, </w:t>
      </w:r>
      <w:r w:rsidR="006228DC">
        <w:rPr>
          <w:bCs/>
        </w:rPr>
        <w:t>such as</w:t>
      </w:r>
      <w:r w:rsidRPr="000D6C48">
        <w:rPr>
          <w:bCs/>
        </w:rPr>
        <w:t xml:space="preserve"> reduction of volume of waste</w:t>
      </w:r>
      <w:r w:rsidR="006228DC">
        <w:rPr>
          <w:bCs/>
        </w:rPr>
        <w:t xml:space="preserve"> </w:t>
      </w:r>
      <w:r w:rsidRPr="000D6C48">
        <w:rPr>
          <w:bCs/>
        </w:rPr>
        <w:t xml:space="preserve">up to </w:t>
      </w:r>
      <w:r w:rsidR="006228DC">
        <w:rPr>
          <w:bCs/>
        </w:rPr>
        <w:t>8</w:t>
      </w:r>
      <w:r w:rsidRPr="000D6C48">
        <w:rPr>
          <w:bCs/>
        </w:rPr>
        <w:t xml:space="preserve">0%, a </w:t>
      </w:r>
      <w:r w:rsidR="006228DC">
        <w:rPr>
          <w:bCs/>
        </w:rPr>
        <w:t>good quality</w:t>
      </w:r>
      <w:r w:rsidRPr="000D6C48">
        <w:rPr>
          <w:bCs/>
        </w:rPr>
        <w:t xml:space="preserve"> product yield, and a </w:t>
      </w:r>
      <w:r w:rsidR="006228DC">
        <w:rPr>
          <w:bCs/>
        </w:rPr>
        <w:t>good reaction time (less).</w:t>
      </w:r>
      <w:r w:rsidR="000D59DE">
        <w:rPr>
          <w:bCs/>
        </w:rPr>
        <w:t xml:space="preserve"> </w:t>
      </w:r>
      <w:r w:rsidR="009C49FF" w:rsidRPr="009C49FF">
        <w:rPr>
          <w:bCs/>
        </w:rPr>
        <w:t>(</w:t>
      </w:r>
      <w:proofErr w:type="spellStart"/>
      <w:r w:rsidR="009C49FF" w:rsidRPr="009C49FF">
        <w:rPr>
          <w:bCs/>
        </w:rPr>
        <w:t>Demirbas</w:t>
      </w:r>
      <w:proofErr w:type="spellEnd"/>
      <w:r w:rsidR="009C49FF">
        <w:rPr>
          <w:bCs/>
        </w:rPr>
        <w:t xml:space="preserve"> </w:t>
      </w:r>
      <w:r w:rsidR="009C49FF" w:rsidRPr="009C49FF">
        <w:rPr>
          <w:bCs/>
        </w:rPr>
        <w:t>and Arin, 2002)</w:t>
      </w:r>
    </w:p>
    <w:p w14:paraId="297EDC53" w14:textId="458D9A90" w:rsidR="00FA7A10" w:rsidRDefault="00FA7A10" w:rsidP="00AF0266">
      <w:pPr>
        <w:spacing w:after="108" w:line="259" w:lineRule="auto"/>
        <w:ind w:left="0" w:firstLine="0"/>
        <w:jc w:val="left"/>
        <w:rPr>
          <w:bCs/>
        </w:rPr>
      </w:pPr>
      <w:r>
        <w:rPr>
          <w:bCs/>
        </w:rPr>
        <w:t xml:space="preserve"> </w:t>
      </w:r>
      <w:r w:rsidR="0028434A">
        <w:rPr>
          <w:bCs/>
        </w:rPr>
        <w:t>T</w:t>
      </w:r>
      <w:r>
        <w:rPr>
          <w:bCs/>
        </w:rPr>
        <w:t>able</w:t>
      </w:r>
      <w:r w:rsidR="0028434A">
        <w:rPr>
          <w:bCs/>
        </w:rPr>
        <w:t xml:space="preserve"> 2.1</w:t>
      </w:r>
      <w:r>
        <w:rPr>
          <w:bCs/>
        </w:rPr>
        <w:t xml:space="preserve"> gives us a clear understanding of pyrolysis process resulting biooil and biochar respectively.</w:t>
      </w:r>
    </w:p>
    <w:p w14:paraId="6B32E41C" w14:textId="77777777" w:rsidR="00D51471" w:rsidRDefault="000F5E45" w:rsidP="00AF0266">
      <w:pPr>
        <w:spacing w:after="108" w:line="259" w:lineRule="auto"/>
        <w:ind w:left="0" w:firstLine="0"/>
        <w:jc w:val="left"/>
        <w:rPr>
          <w:bCs/>
        </w:rPr>
      </w:pPr>
      <w:r>
        <w:rPr>
          <w:bCs/>
        </w:rPr>
        <w:t xml:space="preserve">                                   </w:t>
      </w:r>
    </w:p>
    <w:p w14:paraId="64D2211D" w14:textId="6B97CCCB" w:rsidR="00D51471" w:rsidRDefault="00D51471" w:rsidP="00AF0266">
      <w:pPr>
        <w:spacing w:after="108" w:line="259" w:lineRule="auto"/>
        <w:ind w:left="0" w:firstLine="0"/>
        <w:jc w:val="left"/>
        <w:rPr>
          <w:bCs/>
        </w:rPr>
      </w:pPr>
      <w:r>
        <w:rPr>
          <w:bCs/>
        </w:rPr>
        <w:t xml:space="preserve">                    </w:t>
      </w:r>
      <w:r w:rsidR="000F5E45">
        <w:rPr>
          <w:bCs/>
        </w:rPr>
        <w:t xml:space="preserve"> Table 2.1, Few examples of biooil yield for various kitchen wastes</w:t>
      </w:r>
    </w:p>
    <w:tbl>
      <w:tblPr>
        <w:tblStyle w:val="TableGrid0"/>
        <w:tblW w:w="10343" w:type="dxa"/>
        <w:tblLook w:val="04A0" w:firstRow="1" w:lastRow="0" w:firstColumn="1" w:lastColumn="0" w:noHBand="0" w:noVBand="1"/>
      </w:tblPr>
      <w:tblGrid>
        <w:gridCol w:w="633"/>
        <w:gridCol w:w="1316"/>
        <w:gridCol w:w="1002"/>
        <w:gridCol w:w="1720"/>
        <w:gridCol w:w="1109"/>
        <w:gridCol w:w="779"/>
        <w:gridCol w:w="921"/>
        <w:gridCol w:w="1207"/>
        <w:gridCol w:w="1656"/>
      </w:tblGrid>
      <w:tr w:rsidR="00C45CEC" w:rsidRPr="00B12409" w14:paraId="53998506" w14:textId="77777777" w:rsidTr="00B12409">
        <w:trPr>
          <w:trHeight w:val="1038"/>
        </w:trPr>
        <w:tc>
          <w:tcPr>
            <w:tcW w:w="633" w:type="dxa"/>
            <w:noWrap/>
            <w:hideMark/>
          </w:tcPr>
          <w:p w14:paraId="1D12C1F0" w14:textId="77777777" w:rsidR="00C45CEC" w:rsidRPr="00B12409" w:rsidRDefault="00C45CEC" w:rsidP="00C45CEC">
            <w:pPr>
              <w:spacing w:after="108" w:line="259" w:lineRule="auto"/>
              <w:ind w:left="-5"/>
              <w:jc w:val="left"/>
              <w:rPr>
                <w:bCs/>
                <w:sz w:val="18"/>
                <w:szCs w:val="18"/>
              </w:rPr>
            </w:pPr>
            <w:proofErr w:type="spellStart"/>
            <w:proofErr w:type="gramStart"/>
            <w:r w:rsidRPr="00B12409">
              <w:rPr>
                <w:bCs/>
                <w:sz w:val="18"/>
                <w:szCs w:val="18"/>
              </w:rPr>
              <w:t>S.No</w:t>
            </w:r>
            <w:proofErr w:type="spellEnd"/>
            <w:proofErr w:type="gramEnd"/>
          </w:p>
        </w:tc>
        <w:tc>
          <w:tcPr>
            <w:tcW w:w="1316" w:type="dxa"/>
            <w:noWrap/>
            <w:hideMark/>
          </w:tcPr>
          <w:p w14:paraId="73A6D7C5" w14:textId="77777777" w:rsidR="00C45CEC" w:rsidRPr="00B12409" w:rsidRDefault="00C45CEC" w:rsidP="00C45CEC">
            <w:pPr>
              <w:spacing w:after="108" w:line="259" w:lineRule="auto"/>
              <w:ind w:left="-5"/>
              <w:jc w:val="left"/>
              <w:rPr>
                <w:b/>
                <w:bCs/>
                <w:sz w:val="18"/>
                <w:szCs w:val="18"/>
                <w:u w:val="single"/>
              </w:rPr>
            </w:pPr>
            <w:r w:rsidRPr="00B12409">
              <w:rPr>
                <w:b/>
                <w:bCs/>
                <w:sz w:val="18"/>
                <w:szCs w:val="18"/>
                <w:u w:val="single"/>
              </w:rPr>
              <w:t>Feedstock</w:t>
            </w:r>
          </w:p>
        </w:tc>
        <w:tc>
          <w:tcPr>
            <w:tcW w:w="1002" w:type="dxa"/>
            <w:hideMark/>
          </w:tcPr>
          <w:p w14:paraId="62B09A9F" w14:textId="77777777" w:rsidR="00C45CEC" w:rsidRPr="00B12409" w:rsidRDefault="00C45CEC" w:rsidP="00C45CEC">
            <w:pPr>
              <w:spacing w:after="108" w:line="259" w:lineRule="auto"/>
              <w:ind w:left="-5"/>
              <w:jc w:val="left"/>
              <w:rPr>
                <w:b/>
                <w:bCs/>
                <w:sz w:val="18"/>
                <w:szCs w:val="18"/>
                <w:u w:val="single"/>
              </w:rPr>
            </w:pPr>
            <w:r w:rsidRPr="00B12409">
              <w:rPr>
                <w:b/>
                <w:bCs/>
                <w:sz w:val="18"/>
                <w:szCs w:val="18"/>
                <w:u w:val="single"/>
              </w:rPr>
              <w:t>Heating rate</w:t>
            </w:r>
            <w:r w:rsidRPr="00B12409">
              <w:rPr>
                <w:b/>
                <w:bCs/>
                <w:sz w:val="18"/>
                <w:szCs w:val="18"/>
                <w:u w:val="single"/>
              </w:rPr>
              <w:br/>
              <w:t>(°C/min)</w:t>
            </w:r>
          </w:p>
        </w:tc>
        <w:tc>
          <w:tcPr>
            <w:tcW w:w="1720" w:type="dxa"/>
            <w:hideMark/>
          </w:tcPr>
          <w:p w14:paraId="2C28C1EB" w14:textId="77777777" w:rsidR="00C45CEC" w:rsidRPr="00B12409" w:rsidRDefault="00C45CEC" w:rsidP="00C45CEC">
            <w:pPr>
              <w:spacing w:after="108" w:line="259" w:lineRule="auto"/>
              <w:ind w:left="-5"/>
              <w:jc w:val="left"/>
              <w:rPr>
                <w:b/>
                <w:bCs/>
                <w:sz w:val="18"/>
                <w:szCs w:val="18"/>
                <w:u w:val="single"/>
              </w:rPr>
            </w:pPr>
            <w:r w:rsidRPr="00B12409">
              <w:rPr>
                <w:b/>
                <w:bCs/>
                <w:sz w:val="18"/>
                <w:szCs w:val="18"/>
                <w:u w:val="single"/>
              </w:rPr>
              <w:t xml:space="preserve">Final </w:t>
            </w:r>
            <w:r w:rsidRPr="00B12409">
              <w:rPr>
                <w:b/>
                <w:bCs/>
                <w:sz w:val="18"/>
                <w:szCs w:val="18"/>
                <w:u w:val="single"/>
              </w:rPr>
              <w:br/>
              <w:t>temperature(°C)</w:t>
            </w:r>
          </w:p>
        </w:tc>
        <w:tc>
          <w:tcPr>
            <w:tcW w:w="1109" w:type="dxa"/>
            <w:hideMark/>
          </w:tcPr>
          <w:p w14:paraId="32A42D63" w14:textId="77777777" w:rsidR="00C45CEC" w:rsidRPr="00B12409" w:rsidRDefault="00C45CEC" w:rsidP="00C45CEC">
            <w:pPr>
              <w:spacing w:after="108" w:line="259" w:lineRule="auto"/>
              <w:ind w:left="-5"/>
              <w:jc w:val="left"/>
              <w:rPr>
                <w:b/>
                <w:bCs/>
                <w:sz w:val="18"/>
                <w:szCs w:val="18"/>
                <w:u w:val="single"/>
              </w:rPr>
            </w:pPr>
            <w:r w:rsidRPr="00B12409">
              <w:rPr>
                <w:b/>
                <w:bCs/>
                <w:sz w:val="18"/>
                <w:szCs w:val="18"/>
                <w:u w:val="single"/>
              </w:rPr>
              <w:t xml:space="preserve">Residence </w:t>
            </w:r>
            <w:r w:rsidRPr="00B12409">
              <w:rPr>
                <w:b/>
                <w:bCs/>
                <w:sz w:val="18"/>
                <w:szCs w:val="18"/>
                <w:u w:val="single"/>
              </w:rPr>
              <w:br/>
              <w:t>time</w:t>
            </w:r>
          </w:p>
        </w:tc>
        <w:tc>
          <w:tcPr>
            <w:tcW w:w="779" w:type="dxa"/>
            <w:hideMark/>
          </w:tcPr>
          <w:p w14:paraId="5F6E00B6" w14:textId="77777777" w:rsidR="00C45CEC" w:rsidRPr="00B12409" w:rsidRDefault="00C45CEC" w:rsidP="00C45CEC">
            <w:pPr>
              <w:spacing w:after="108" w:line="259" w:lineRule="auto"/>
              <w:ind w:left="-5"/>
              <w:jc w:val="left"/>
              <w:rPr>
                <w:b/>
                <w:bCs/>
                <w:sz w:val="18"/>
                <w:szCs w:val="18"/>
                <w:u w:val="single"/>
              </w:rPr>
            </w:pPr>
            <w:r w:rsidRPr="00B12409">
              <w:rPr>
                <w:b/>
                <w:bCs/>
                <w:sz w:val="18"/>
                <w:szCs w:val="18"/>
                <w:u w:val="single"/>
              </w:rPr>
              <w:t>Power</w:t>
            </w:r>
          </w:p>
        </w:tc>
        <w:tc>
          <w:tcPr>
            <w:tcW w:w="921" w:type="dxa"/>
            <w:hideMark/>
          </w:tcPr>
          <w:p w14:paraId="1A1E267A" w14:textId="77777777" w:rsidR="00C45CEC" w:rsidRPr="00B12409" w:rsidRDefault="00C45CEC" w:rsidP="00C45CEC">
            <w:pPr>
              <w:spacing w:after="108" w:line="259" w:lineRule="auto"/>
              <w:ind w:left="-5"/>
              <w:jc w:val="left"/>
              <w:rPr>
                <w:b/>
                <w:bCs/>
                <w:sz w:val="18"/>
                <w:szCs w:val="18"/>
                <w:u w:val="single"/>
              </w:rPr>
            </w:pPr>
            <w:r w:rsidRPr="00B12409">
              <w:rPr>
                <w:b/>
                <w:bCs/>
                <w:sz w:val="18"/>
                <w:szCs w:val="18"/>
                <w:u w:val="single"/>
              </w:rPr>
              <w:t>Biochar</w:t>
            </w:r>
            <w:r w:rsidRPr="00B12409">
              <w:rPr>
                <w:b/>
                <w:bCs/>
                <w:sz w:val="18"/>
                <w:szCs w:val="18"/>
                <w:u w:val="single"/>
              </w:rPr>
              <w:br/>
              <w:t xml:space="preserve"> yield (%)</w:t>
            </w:r>
          </w:p>
        </w:tc>
        <w:tc>
          <w:tcPr>
            <w:tcW w:w="1207" w:type="dxa"/>
            <w:noWrap/>
            <w:hideMark/>
          </w:tcPr>
          <w:p w14:paraId="11B6E06D" w14:textId="77777777" w:rsidR="00C45CEC" w:rsidRPr="00B12409" w:rsidRDefault="00C45CEC" w:rsidP="00C45CEC">
            <w:pPr>
              <w:spacing w:after="108" w:line="259" w:lineRule="auto"/>
              <w:ind w:left="-5"/>
              <w:jc w:val="left"/>
              <w:rPr>
                <w:b/>
                <w:bCs/>
                <w:sz w:val="18"/>
                <w:szCs w:val="18"/>
                <w:u w:val="single"/>
              </w:rPr>
            </w:pPr>
            <w:r w:rsidRPr="00B12409">
              <w:rPr>
                <w:b/>
                <w:bCs/>
                <w:sz w:val="18"/>
                <w:szCs w:val="18"/>
                <w:u w:val="single"/>
              </w:rPr>
              <w:t>Reactor type</w:t>
            </w:r>
          </w:p>
        </w:tc>
        <w:tc>
          <w:tcPr>
            <w:tcW w:w="1656" w:type="dxa"/>
            <w:noWrap/>
            <w:hideMark/>
          </w:tcPr>
          <w:p w14:paraId="2FCC81BA" w14:textId="77777777" w:rsidR="00C45CEC" w:rsidRPr="00B12409" w:rsidRDefault="00C45CEC" w:rsidP="00C45CEC">
            <w:pPr>
              <w:spacing w:after="108" w:line="259" w:lineRule="auto"/>
              <w:ind w:left="-5"/>
              <w:jc w:val="left"/>
              <w:rPr>
                <w:b/>
                <w:bCs/>
                <w:sz w:val="18"/>
                <w:szCs w:val="18"/>
                <w:u w:val="single"/>
              </w:rPr>
            </w:pPr>
            <w:r w:rsidRPr="00B12409">
              <w:rPr>
                <w:b/>
                <w:bCs/>
                <w:sz w:val="18"/>
                <w:szCs w:val="18"/>
                <w:u w:val="single"/>
              </w:rPr>
              <w:t>References</w:t>
            </w:r>
          </w:p>
        </w:tc>
      </w:tr>
      <w:tr w:rsidR="00C45CEC" w:rsidRPr="00B12409" w14:paraId="4736FD7A" w14:textId="77777777" w:rsidTr="00B12409">
        <w:trPr>
          <w:trHeight w:val="346"/>
        </w:trPr>
        <w:tc>
          <w:tcPr>
            <w:tcW w:w="633" w:type="dxa"/>
            <w:noWrap/>
            <w:hideMark/>
          </w:tcPr>
          <w:p w14:paraId="439129D2" w14:textId="77777777" w:rsidR="00C45CEC" w:rsidRPr="00B12409" w:rsidRDefault="00C45CEC" w:rsidP="00C45CEC">
            <w:pPr>
              <w:spacing w:after="108" w:line="259" w:lineRule="auto"/>
              <w:ind w:left="-5"/>
              <w:jc w:val="left"/>
              <w:rPr>
                <w:bCs/>
                <w:sz w:val="18"/>
                <w:szCs w:val="18"/>
              </w:rPr>
            </w:pPr>
            <w:r w:rsidRPr="00B12409">
              <w:rPr>
                <w:bCs/>
                <w:sz w:val="18"/>
                <w:szCs w:val="18"/>
              </w:rPr>
              <w:t>1</w:t>
            </w:r>
          </w:p>
        </w:tc>
        <w:tc>
          <w:tcPr>
            <w:tcW w:w="1316" w:type="dxa"/>
            <w:noWrap/>
            <w:hideMark/>
          </w:tcPr>
          <w:p w14:paraId="32FE33AF" w14:textId="77777777" w:rsidR="00C45CEC" w:rsidRPr="00B12409" w:rsidRDefault="00C45CEC" w:rsidP="00C45CEC">
            <w:pPr>
              <w:spacing w:after="108" w:line="259" w:lineRule="auto"/>
              <w:ind w:left="-5"/>
              <w:jc w:val="left"/>
              <w:rPr>
                <w:bCs/>
                <w:sz w:val="18"/>
                <w:szCs w:val="18"/>
              </w:rPr>
            </w:pPr>
            <w:r w:rsidRPr="00B12409">
              <w:rPr>
                <w:bCs/>
                <w:sz w:val="18"/>
                <w:szCs w:val="18"/>
              </w:rPr>
              <w:t>Tunisian waste fish fat</w:t>
            </w:r>
          </w:p>
        </w:tc>
        <w:tc>
          <w:tcPr>
            <w:tcW w:w="1002" w:type="dxa"/>
            <w:noWrap/>
            <w:hideMark/>
          </w:tcPr>
          <w:p w14:paraId="5D11849C" w14:textId="77777777" w:rsidR="00C45CEC" w:rsidRPr="00B12409" w:rsidRDefault="00C45CEC" w:rsidP="00C45CEC">
            <w:pPr>
              <w:spacing w:after="108" w:line="259" w:lineRule="auto"/>
              <w:ind w:left="-5"/>
              <w:jc w:val="left"/>
              <w:rPr>
                <w:bCs/>
                <w:sz w:val="18"/>
                <w:szCs w:val="18"/>
              </w:rPr>
            </w:pPr>
            <w:r w:rsidRPr="00B12409">
              <w:rPr>
                <w:bCs/>
                <w:sz w:val="18"/>
                <w:szCs w:val="18"/>
              </w:rPr>
              <w:t>5</w:t>
            </w:r>
          </w:p>
        </w:tc>
        <w:tc>
          <w:tcPr>
            <w:tcW w:w="1720" w:type="dxa"/>
            <w:noWrap/>
            <w:hideMark/>
          </w:tcPr>
          <w:p w14:paraId="04192BD1" w14:textId="77777777" w:rsidR="00C45CEC" w:rsidRPr="00B12409" w:rsidRDefault="00C45CEC" w:rsidP="00C45CEC">
            <w:pPr>
              <w:spacing w:after="108" w:line="259" w:lineRule="auto"/>
              <w:ind w:left="-5"/>
              <w:jc w:val="left"/>
              <w:rPr>
                <w:bCs/>
                <w:sz w:val="18"/>
                <w:szCs w:val="18"/>
              </w:rPr>
            </w:pPr>
            <w:r w:rsidRPr="00B12409">
              <w:rPr>
                <w:bCs/>
                <w:sz w:val="18"/>
                <w:szCs w:val="18"/>
              </w:rPr>
              <w:t>500</w:t>
            </w:r>
          </w:p>
        </w:tc>
        <w:tc>
          <w:tcPr>
            <w:tcW w:w="1109" w:type="dxa"/>
            <w:noWrap/>
            <w:hideMark/>
          </w:tcPr>
          <w:p w14:paraId="54B2ADEB" w14:textId="77777777" w:rsidR="00C45CEC" w:rsidRPr="00B12409" w:rsidRDefault="00C45CEC" w:rsidP="00C45CEC">
            <w:pPr>
              <w:spacing w:after="108" w:line="259" w:lineRule="auto"/>
              <w:ind w:left="-5"/>
              <w:jc w:val="left"/>
              <w:rPr>
                <w:bCs/>
                <w:sz w:val="18"/>
                <w:szCs w:val="18"/>
              </w:rPr>
            </w:pPr>
            <w:r w:rsidRPr="00B12409">
              <w:rPr>
                <w:bCs/>
                <w:sz w:val="18"/>
                <w:szCs w:val="18"/>
              </w:rPr>
              <w:t>10.5</w:t>
            </w:r>
          </w:p>
        </w:tc>
        <w:tc>
          <w:tcPr>
            <w:tcW w:w="779" w:type="dxa"/>
            <w:noWrap/>
            <w:hideMark/>
          </w:tcPr>
          <w:p w14:paraId="65C6E4AA" w14:textId="77777777" w:rsidR="00C45CEC" w:rsidRPr="00B12409" w:rsidRDefault="00C45CEC" w:rsidP="00C45CEC">
            <w:pPr>
              <w:spacing w:after="108" w:line="259" w:lineRule="auto"/>
              <w:ind w:left="-5"/>
              <w:jc w:val="left"/>
              <w:rPr>
                <w:bCs/>
                <w:sz w:val="18"/>
                <w:szCs w:val="18"/>
              </w:rPr>
            </w:pPr>
            <w:r w:rsidRPr="00B12409">
              <w:rPr>
                <w:bCs/>
                <w:sz w:val="18"/>
                <w:szCs w:val="18"/>
              </w:rPr>
              <w:t>600</w:t>
            </w:r>
          </w:p>
        </w:tc>
        <w:tc>
          <w:tcPr>
            <w:tcW w:w="921" w:type="dxa"/>
            <w:noWrap/>
            <w:hideMark/>
          </w:tcPr>
          <w:p w14:paraId="1A3F34DD" w14:textId="77777777" w:rsidR="00C45CEC" w:rsidRPr="00B12409" w:rsidRDefault="00C45CEC" w:rsidP="00C45CEC">
            <w:pPr>
              <w:spacing w:after="108" w:line="259" w:lineRule="auto"/>
              <w:ind w:left="-5"/>
              <w:jc w:val="left"/>
              <w:rPr>
                <w:bCs/>
                <w:sz w:val="18"/>
                <w:szCs w:val="18"/>
              </w:rPr>
            </w:pPr>
            <w:r w:rsidRPr="00B12409">
              <w:rPr>
                <w:bCs/>
                <w:sz w:val="18"/>
                <w:szCs w:val="18"/>
              </w:rPr>
              <w:t>29</w:t>
            </w:r>
          </w:p>
        </w:tc>
        <w:tc>
          <w:tcPr>
            <w:tcW w:w="1207" w:type="dxa"/>
            <w:noWrap/>
            <w:hideMark/>
          </w:tcPr>
          <w:p w14:paraId="05DBB35E" w14:textId="77777777" w:rsidR="00C45CEC" w:rsidRPr="00B12409" w:rsidRDefault="00C45CEC" w:rsidP="00C45CEC">
            <w:pPr>
              <w:spacing w:after="108" w:line="259" w:lineRule="auto"/>
              <w:ind w:left="-5"/>
              <w:jc w:val="left"/>
              <w:rPr>
                <w:bCs/>
                <w:sz w:val="18"/>
                <w:szCs w:val="18"/>
              </w:rPr>
            </w:pPr>
            <w:r w:rsidRPr="00B12409">
              <w:rPr>
                <w:bCs/>
                <w:sz w:val="18"/>
                <w:szCs w:val="18"/>
              </w:rPr>
              <w:t>Fixed bed reactor</w:t>
            </w:r>
          </w:p>
        </w:tc>
        <w:tc>
          <w:tcPr>
            <w:tcW w:w="1656" w:type="dxa"/>
            <w:noWrap/>
            <w:hideMark/>
          </w:tcPr>
          <w:p w14:paraId="587CCFA6" w14:textId="77777777" w:rsidR="00C45CEC" w:rsidRPr="00B12409" w:rsidRDefault="00C45CEC" w:rsidP="00C45CEC">
            <w:pPr>
              <w:spacing w:after="108" w:line="259" w:lineRule="auto"/>
              <w:ind w:left="-5"/>
              <w:jc w:val="left"/>
              <w:rPr>
                <w:bCs/>
                <w:sz w:val="18"/>
                <w:szCs w:val="18"/>
              </w:rPr>
            </w:pPr>
            <w:proofErr w:type="spellStart"/>
            <w:r w:rsidRPr="00B12409">
              <w:rPr>
                <w:bCs/>
                <w:sz w:val="18"/>
                <w:szCs w:val="18"/>
              </w:rPr>
              <w:t>Kraiem</w:t>
            </w:r>
            <w:proofErr w:type="spellEnd"/>
            <w:r w:rsidRPr="00B12409">
              <w:rPr>
                <w:bCs/>
                <w:sz w:val="18"/>
                <w:szCs w:val="18"/>
              </w:rPr>
              <w:t xml:space="preserve"> et al. (2015)</w:t>
            </w:r>
          </w:p>
        </w:tc>
      </w:tr>
      <w:tr w:rsidR="00C45CEC" w:rsidRPr="00B12409" w14:paraId="57F6795A" w14:textId="77777777" w:rsidTr="00B12409">
        <w:trPr>
          <w:trHeight w:val="346"/>
        </w:trPr>
        <w:tc>
          <w:tcPr>
            <w:tcW w:w="633" w:type="dxa"/>
            <w:noWrap/>
            <w:hideMark/>
          </w:tcPr>
          <w:p w14:paraId="23A719EC" w14:textId="77777777" w:rsidR="00C45CEC" w:rsidRPr="00B12409" w:rsidRDefault="00C45CEC" w:rsidP="00C45CEC">
            <w:pPr>
              <w:spacing w:after="108" w:line="259" w:lineRule="auto"/>
              <w:ind w:left="-5"/>
              <w:jc w:val="left"/>
              <w:rPr>
                <w:bCs/>
                <w:sz w:val="18"/>
                <w:szCs w:val="18"/>
              </w:rPr>
            </w:pPr>
            <w:r w:rsidRPr="00B12409">
              <w:rPr>
                <w:bCs/>
                <w:sz w:val="18"/>
                <w:szCs w:val="18"/>
              </w:rPr>
              <w:t>2</w:t>
            </w:r>
          </w:p>
        </w:tc>
        <w:tc>
          <w:tcPr>
            <w:tcW w:w="1316" w:type="dxa"/>
            <w:noWrap/>
            <w:hideMark/>
          </w:tcPr>
          <w:p w14:paraId="5C9A3C16" w14:textId="77777777" w:rsidR="00C45CEC" w:rsidRPr="00B12409" w:rsidRDefault="00C45CEC" w:rsidP="00C45CEC">
            <w:pPr>
              <w:spacing w:after="108" w:line="259" w:lineRule="auto"/>
              <w:ind w:left="-5"/>
              <w:jc w:val="left"/>
              <w:rPr>
                <w:bCs/>
                <w:sz w:val="18"/>
                <w:szCs w:val="18"/>
              </w:rPr>
            </w:pPr>
            <w:r w:rsidRPr="00B12409">
              <w:rPr>
                <w:bCs/>
                <w:sz w:val="18"/>
                <w:szCs w:val="18"/>
              </w:rPr>
              <w:t xml:space="preserve">Tomato residue </w:t>
            </w:r>
          </w:p>
        </w:tc>
        <w:tc>
          <w:tcPr>
            <w:tcW w:w="1002" w:type="dxa"/>
            <w:noWrap/>
            <w:hideMark/>
          </w:tcPr>
          <w:p w14:paraId="24001187" w14:textId="77777777" w:rsidR="00C45CEC" w:rsidRPr="00B12409" w:rsidRDefault="00C45CEC" w:rsidP="00C45CEC">
            <w:pPr>
              <w:spacing w:after="108" w:line="259" w:lineRule="auto"/>
              <w:ind w:left="-5"/>
              <w:jc w:val="left"/>
              <w:rPr>
                <w:bCs/>
                <w:sz w:val="18"/>
                <w:szCs w:val="18"/>
              </w:rPr>
            </w:pPr>
            <w:r w:rsidRPr="00B12409">
              <w:rPr>
                <w:bCs/>
                <w:sz w:val="18"/>
                <w:szCs w:val="18"/>
              </w:rPr>
              <w:t>7</w:t>
            </w:r>
          </w:p>
        </w:tc>
        <w:tc>
          <w:tcPr>
            <w:tcW w:w="1720" w:type="dxa"/>
            <w:noWrap/>
            <w:hideMark/>
          </w:tcPr>
          <w:p w14:paraId="31AD3359" w14:textId="77777777" w:rsidR="00C45CEC" w:rsidRPr="00B12409" w:rsidRDefault="00C45CEC" w:rsidP="00C45CEC">
            <w:pPr>
              <w:spacing w:after="108" w:line="259" w:lineRule="auto"/>
              <w:ind w:left="-5"/>
              <w:jc w:val="left"/>
              <w:rPr>
                <w:bCs/>
                <w:sz w:val="18"/>
                <w:szCs w:val="18"/>
              </w:rPr>
            </w:pPr>
            <w:r w:rsidRPr="00B12409">
              <w:rPr>
                <w:bCs/>
                <w:sz w:val="18"/>
                <w:szCs w:val="18"/>
              </w:rPr>
              <w:t>500</w:t>
            </w:r>
          </w:p>
        </w:tc>
        <w:tc>
          <w:tcPr>
            <w:tcW w:w="1109" w:type="dxa"/>
            <w:noWrap/>
            <w:hideMark/>
          </w:tcPr>
          <w:p w14:paraId="5C97A5DC" w14:textId="77777777" w:rsidR="00C45CEC" w:rsidRPr="00B12409" w:rsidRDefault="00C45CEC" w:rsidP="00C45CEC">
            <w:pPr>
              <w:spacing w:after="108" w:line="259" w:lineRule="auto"/>
              <w:ind w:left="-5"/>
              <w:jc w:val="left"/>
              <w:rPr>
                <w:bCs/>
                <w:sz w:val="18"/>
                <w:szCs w:val="18"/>
              </w:rPr>
            </w:pPr>
            <w:r w:rsidRPr="00B12409">
              <w:rPr>
                <w:bCs/>
                <w:sz w:val="18"/>
                <w:szCs w:val="18"/>
              </w:rPr>
              <w:t>8.1</w:t>
            </w:r>
          </w:p>
        </w:tc>
        <w:tc>
          <w:tcPr>
            <w:tcW w:w="779" w:type="dxa"/>
            <w:noWrap/>
            <w:hideMark/>
          </w:tcPr>
          <w:p w14:paraId="40C2E288" w14:textId="77777777" w:rsidR="00C45CEC" w:rsidRPr="00B12409" w:rsidRDefault="00C45CEC" w:rsidP="00C45CEC">
            <w:pPr>
              <w:spacing w:after="108" w:line="259" w:lineRule="auto"/>
              <w:ind w:left="-5"/>
              <w:jc w:val="left"/>
              <w:rPr>
                <w:bCs/>
                <w:sz w:val="18"/>
                <w:szCs w:val="18"/>
              </w:rPr>
            </w:pPr>
            <w:r w:rsidRPr="00B12409">
              <w:rPr>
                <w:bCs/>
                <w:sz w:val="18"/>
                <w:szCs w:val="18"/>
              </w:rPr>
              <w:t>750</w:t>
            </w:r>
          </w:p>
        </w:tc>
        <w:tc>
          <w:tcPr>
            <w:tcW w:w="921" w:type="dxa"/>
            <w:noWrap/>
            <w:hideMark/>
          </w:tcPr>
          <w:p w14:paraId="0F794DAE" w14:textId="77777777" w:rsidR="00C45CEC" w:rsidRPr="00B12409" w:rsidRDefault="00C45CEC" w:rsidP="00C45CEC">
            <w:pPr>
              <w:spacing w:after="108" w:line="259" w:lineRule="auto"/>
              <w:ind w:left="-5"/>
              <w:jc w:val="left"/>
              <w:rPr>
                <w:bCs/>
                <w:sz w:val="18"/>
                <w:szCs w:val="18"/>
              </w:rPr>
            </w:pPr>
            <w:r w:rsidRPr="00B12409">
              <w:rPr>
                <w:bCs/>
                <w:sz w:val="18"/>
                <w:szCs w:val="18"/>
              </w:rPr>
              <w:t>23.8</w:t>
            </w:r>
          </w:p>
        </w:tc>
        <w:tc>
          <w:tcPr>
            <w:tcW w:w="1207" w:type="dxa"/>
            <w:noWrap/>
            <w:hideMark/>
          </w:tcPr>
          <w:p w14:paraId="3BA5D09F" w14:textId="77777777" w:rsidR="00C45CEC" w:rsidRPr="00B12409" w:rsidRDefault="00C45CEC" w:rsidP="00C45CEC">
            <w:pPr>
              <w:spacing w:after="108" w:line="259" w:lineRule="auto"/>
              <w:ind w:left="-5"/>
              <w:jc w:val="left"/>
              <w:rPr>
                <w:bCs/>
                <w:sz w:val="18"/>
                <w:szCs w:val="18"/>
              </w:rPr>
            </w:pPr>
            <w:r w:rsidRPr="00B12409">
              <w:rPr>
                <w:bCs/>
                <w:sz w:val="18"/>
                <w:szCs w:val="18"/>
              </w:rPr>
              <w:t>Bubbling bed reactor</w:t>
            </w:r>
          </w:p>
        </w:tc>
        <w:tc>
          <w:tcPr>
            <w:tcW w:w="1656" w:type="dxa"/>
            <w:noWrap/>
            <w:hideMark/>
          </w:tcPr>
          <w:p w14:paraId="63413761" w14:textId="77777777" w:rsidR="00C45CEC" w:rsidRPr="00B12409" w:rsidRDefault="00C45CEC" w:rsidP="00C45CEC">
            <w:pPr>
              <w:spacing w:after="108" w:line="259" w:lineRule="auto"/>
              <w:ind w:left="-5"/>
              <w:jc w:val="left"/>
              <w:rPr>
                <w:bCs/>
                <w:sz w:val="18"/>
                <w:szCs w:val="18"/>
              </w:rPr>
            </w:pPr>
            <w:r w:rsidRPr="00B12409">
              <w:rPr>
                <w:bCs/>
                <w:sz w:val="18"/>
                <w:szCs w:val="18"/>
              </w:rPr>
              <w:t>Caceres et al. (2015)</w:t>
            </w:r>
          </w:p>
        </w:tc>
      </w:tr>
      <w:tr w:rsidR="00C45CEC" w:rsidRPr="00B12409" w14:paraId="30DF6B47" w14:textId="77777777" w:rsidTr="00B12409">
        <w:trPr>
          <w:trHeight w:val="346"/>
        </w:trPr>
        <w:tc>
          <w:tcPr>
            <w:tcW w:w="633" w:type="dxa"/>
            <w:noWrap/>
            <w:hideMark/>
          </w:tcPr>
          <w:p w14:paraId="259A47DD" w14:textId="77777777" w:rsidR="00C45CEC" w:rsidRPr="00B12409" w:rsidRDefault="00C45CEC" w:rsidP="00C45CEC">
            <w:pPr>
              <w:spacing w:after="108" w:line="259" w:lineRule="auto"/>
              <w:ind w:left="-5"/>
              <w:jc w:val="left"/>
              <w:rPr>
                <w:bCs/>
                <w:sz w:val="18"/>
                <w:szCs w:val="18"/>
              </w:rPr>
            </w:pPr>
            <w:r w:rsidRPr="00B12409">
              <w:rPr>
                <w:bCs/>
                <w:sz w:val="18"/>
                <w:szCs w:val="18"/>
              </w:rPr>
              <w:t>3</w:t>
            </w:r>
          </w:p>
        </w:tc>
        <w:tc>
          <w:tcPr>
            <w:tcW w:w="1316" w:type="dxa"/>
            <w:noWrap/>
            <w:hideMark/>
          </w:tcPr>
          <w:p w14:paraId="2AC3BEC8" w14:textId="77777777" w:rsidR="00C45CEC" w:rsidRPr="00B12409" w:rsidRDefault="00C45CEC" w:rsidP="00C45CEC">
            <w:pPr>
              <w:spacing w:after="108" w:line="259" w:lineRule="auto"/>
              <w:ind w:left="-5"/>
              <w:jc w:val="left"/>
              <w:rPr>
                <w:bCs/>
                <w:sz w:val="18"/>
                <w:szCs w:val="18"/>
              </w:rPr>
            </w:pPr>
            <w:r w:rsidRPr="00B12409">
              <w:rPr>
                <w:bCs/>
                <w:sz w:val="18"/>
                <w:szCs w:val="18"/>
              </w:rPr>
              <w:t>Corn stover</w:t>
            </w:r>
          </w:p>
        </w:tc>
        <w:tc>
          <w:tcPr>
            <w:tcW w:w="1002" w:type="dxa"/>
            <w:noWrap/>
            <w:hideMark/>
          </w:tcPr>
          <w:p w14:paraId="327ABBCD" w14:textId="77777777" w:rsidR="00C45CEC" w:rsidRPr="00B12409" w:rsidRDefault="00C45CEC" w:rsidP="00C45CEC">
            <w:pPr>
              <w:spacing w:after="108" w:line="259" w:lineRule="auto"/>
              <w:ind w:left="-5"/>
              <w:jc w:val="left"/>
              <w:rPr>
                <w:bCs/>
                <w:sz w:val="18"/>
                <w:szCs w:val="18"/>
              </w:rPr>
            </w:pPr>
            <w:r w:rsidRPr="00B12409">
              <w:rPr>
                <w:bCs/>
                <w:sz w:val="18"/>
                <w:szCs w:val="18"/>
              </w:rPr>
              <w:t>5</w:t>
            </w:r>
          </w:p>
        </w:tc>
        <w:tc>
          <w:tcPr>
            <w:tcW w:w="1720" w:type="dxa"/>
            <w:noWrap/>
            <w:hideMark/>
          </w:tcPr>
          <w:p w14:paraId="29836358" w14:textId="77777777" w:rsidR="00C45CEC" w:rsidRPr="00B12409" w:rsidRDefault="00C45CEC" w:rsidP="00C45CEC">
            <w:pPr>
              <w:spacing w:after="108" w:line="259" w:lineRule="auto"/>
              <w:ind w:left="-5"/>
              <w:jc w:val="left"/>
              <w:rPr>
                <w:bCs/>
                <w:sz w:val="18"/>
                <w:szCs w:val="18"/>
              </w:rPr>
            </w:pPr>
            <w:r w:rsidRPr="00B12409">
              <w:rPr>
                <w:bCs/>
                <w:sz w:val="18"/>
                <w:szCs w:val="18"/>
              </w:rPr>
              <w:t>500</w:t>
            </w:r>
          </w:p>
        </w:tc>
        <w:tc>
          <w:tcPr>
            <w:tcW w:w="1109" w:type="dxa"/>
            <w:noWrap/>
            <w:hideMark/>
          </w:tcPr>
          <w:p w14:paraId="3086DF77" w14:textId="77777777" w:rsidR="00C45CEC" w:rsidRPr="00B12409" w:rsidRDefault="00C45CEC" w:rsidP="00C45CEC">
            <w:pPr>
              <w:spacing w:after="108" w:line="259" w:lineRule="auto"/>
              <w:ind w:left="-5"/>
              <w:jc w:val="left"/>
              <w:rPr>
                <w:bCs/>
                <w:sz w:val="18"/>
                <w:szCs w:val="18"/>
              </w:rPr>
            </w:pPr>
            <w:r w:rsidRPr="00B12409">
              <w:rPr>
                <w:bCs/>
                <w:sz w:val="18"/>
                <w:szCs w:val="18"/>
              </w:rPr>
              <w:t>8.1</w:t>
            </w:r>
          </w:p>
        </w:tc>
        <w:tc>
          <w:tcPr>
            <w:tcW w:w="779" w:type="dxa"/>
            <w:noWrap/>
            <w:hideMark/>
          </w:tcPr>
          <w:p w14:paraId="4137B06C" w14:textId="77777777" w:rsidR="00C45CEC" w:rsidRPr="00B12409" w:rsidRDefault="00C45CEC" w:rsidP="00C45CEC">
            <w:pPr>
              <w:spacing w:after="108" w:line="259" w:lineRule="auto"/>
              <w:ind w:left="-5"/>
              <w:jc w:val="left"/>
              <w:rPr>
                <w:bCs/>
                <w:sz w:val="18"/>
                <w:szCs w:val="18"/>
              </w:rPr>
            </w:pPr>
            <w:r w:rsidRPr="00B12409">
              <w:rPr>
                <w:bCs/>
                <w:sz w:val="18"/>
                <w:szCs w:val="18"/>
              </w:rPr>
              <w:t>500</w:t>
            </w:r>
          </w:p>
        </w:tc>
        <w:tc>
          <w:tcPr>
            <w:tcW w:w="921" w:type="dxa"/>
            <w:noWrap/>
            <w:hideMark/>
          </w:tcPr>
          <w:p w14:paraId="1077F10F" w14:textId="77777777" w:rsidR="00C45CEC" w:rsidRPr="00B12409" w:rsidRDefault="00C45CEC" w:rsidP="00C45CEC">
            <w:pPr>
              <w:spacing w:after="108" w:line="259" w:lineRule="auto"/>
              <w:ind w:left="-5"/>
              <w:jc w:val="left"/>
              <w:rPr>
                <w:bCs/>
                <w:sz w:val="18"/>
                <w:szCs w:val="18"/>
              </w:rPr>
            </w:pPr>
            <w:r w:rsidRPr="00B12409">
              <w:rPr>
                <w:bCs/>
                <w:sz w:val="18"/>
                <w:szCs w:val="18"/>
              </w:rPr>
              <w:t>34.4</w:t>
            </w:r>
          </w:p>
        </w:tc>
        <w:tc>
          <w:tcPr>
            <w:tcW w:w="1207" w:type="dxa"/>
            <w:noWrap/>
            <w:hideMark/>
          </w:tcPr>
          <w:p w14:paraId="64678D69" w14:textId="77777777" w:rsidR="00C45CEC" w:rsidRPr="00B12409" w:rsidRDefault="00C45CEC" w:rsidP="00C45CEC">
            <w:pPr>
              <w:spacing w:after="108" w:line="259" w:lineRule="auto"/>
              <w:ind w:left="-5"/>
              <w:jc w:val="left"/>
              <w:rPr>
                <w:bCs/>
                <w:sz w:val="18"/>
                <w:szCs w:val="18"/>
              </w:rPr>
            </w:pPr>
            <w:r w:rsidRPr="00B12409">
              <w:rPr>
                <w:bCs/>
                <w:sz w:val="18"/>
                <w:szCs w:val="18"/>
              </w:rPr>
              <w:t>Fixed bed reactor</w:t>
            </w:r>
          </w:p>
        </w:tc>
        <w:tc>
          <w:tcPr>
            <w:tcW w:w="1656" w:type="dxa"/>
            <w:noWrap/>
            <w:hideMark/>
          </w:tcPr>
          <w:p w14:paraId="73A8E17D" w14:textId="77777777" w:rsidR="00C45CEC" w:rsidRPr="00B12409" w:rsidRDefault="00C45CEC" w:rsidP="00C45CEC">
            <w:pPr>
              <w:spacing w:after="108" w:line="259" w:lineRule="auto"/>
              <w:ind w:left="-5"/>
              <w:jc w:val="left"/>
              <w:rPr>
                <w:bCs/>
                <w:sz w:val="18"/>
                <w:szCs w:val="18"/>
              </w:rPr>
            </w:pPr>
            <w:proofErr w:type="spellStart"/>
            <w:r w:rsidRPr="00B12409">
              <w:rPr>
                <w:bCs/>
                <w:sz w:val="18"/>
                <w:szCs w:val="18"/>
              </w:rPr>
              <w:t>Kraiem</w:t>
            </w:r>
            <w:proofErr w:type="spellEnd"/>
            <w:r w:rsidRPr="00B12409">
              <w:rPr>
                <w:bCs/>
                <w:sz w:val="18"/>
                <w:szCs w:val="18"/>
              </w:rPr>
              <w:t xml:space="preserve"> et al. (2017)</w:t>
            </w:r>
          </w:p>
        </w:tc>
      </w:tr>
      <w:tr w:rsidR="00C45CEC" w:rsidRPr="00B12409" w14:paraId="48C98B22" w14:textId="77777777" w:rsidTr="00B12409">
        <w:trPr>
          <w:trHeight w:val="346"/>
        </w:trPr>
        <w:tc>
          <w:tcPr>
            <w:tcW w:w="633" w:type="dxa"/>
            <w:noWrap/>
            <w:hideMark/>
          </w:tcPr>
          <w:p w14:paraId="062347CE" w14:textId="77777777" w:rsidR="00C45CEC" w:rsidRPr="00B12409" w:rsidRDefault="00C45CEC" w:rsidP="00C45CEC">
            <w:pPr>
              <w:spacing w:after="108" w:line="259" w:lineRule="auto"/>
              <w:ind w:left="-5"/>
              <w:jc w:val="left"/>
              <w:rPr>
                <w:bCs/>
                <w:sz w:val="18"/>
                <w:szCs w:val="18"/>
              </w:rPr>
            </w:pPr>
            <w:r w:rsidRPr="00B12409">
              <w:rPr>
                <w:bCs/>
                <w:sz w:val="18"/>
                <w:szCs w:val="18"/>
              </w:rPr>
              <w:t>4</w:t>
            </w:r>
          </w:p>
        </w:tc>
        <w:tc>
          <w:tcPr>
            <w:tcW w:w="1316" w:type="dxa"/>
            <w:noWrap/>
            <w:hideMark/>
          </w:tcPr>
          <w:p w14:paraId="1286687B" w14:textId="77777777" w:rsidR="00C45CEC" w:rsidRPr="00B12409" w:rsidRDefault="00C45CEC" w:rsidP="00C45CEC">
            <w:pPr>
              <w:spacing w:after="108" w:line="259" w:lineRule="auto"/>
              <w:ind w:left="-5"/>
              <w:jc w:val="left"/>
              <w:rPr>
                <w:bCs/>
                <w:sz w:val="18"/>
                <w:szCs w:val="18"/>
              </w:rPr>
            </w:pPr>
            <w:r w:rsidRPr="00B12409">
              <w:rPr>
                <w:bCs/>
                <w:sz w:val="18"/>
                <w:szCs w:val="18"/>
              </w:rPr>
              <w:t>Mango seeds</w:t>
            </w:r>
          </w:p>
        </w:tc>
        <w:tc>
          <w:tcPr>
            <w:tcW w:w="1002" w:type="dxa"/>
            <w:noWrap/>
            <w:hideMark/>
          </w:tcPr>
          <w:p w14:paraId="4962E477" w14:textId="77777777" w:rsidR="00C45CEC" w:rsidRPr="00B12409" w:rsidRDefault="00C45CEC" w:rsidP="00C45CEC">
            <w:pPr>
              <w:spacing w:after="108" w:line="259" w:lineRule="auto"/>
              <w:ind w:left="-5"/>
              <w:jc w:val="left"/>
              <w:rPr>
                <w:bCs/>
                <w:sz w:val="18"/>
                <w:szCs w:val="18"/>
              </w:rPr>
            </w:pPr>
            <w:r w:rsidRPr="00B12409">
              <w:rPr>
                <w:bCs/>
                <w:sz w:val="18"/>
                <w:szCs w:val="18"/>
              </w:rPr>
              <w:t>100</w:t>
            </w:r>
          </w:p>
        </w:tc>
        <w:tc>
          <w:tcPr>
            <w:tcW w:w="1720" w:type="dxa"/>
            <w:noWrap/>
            <w:hideMark/>
          </w:tcPr>
          <w:p w14:paraId="71E38264" w14:textId="77777777" w:rsidR="00C45CEC" w:rsidRPr="00B12409" w:rsidRDefault="00C45CEC" w:rsidP="00C45CEC">
            <w:pPr>
              <w:spacing w:after="108" w:line="259" w:lineRule="auto"/>
              <w:ind w:left="-5"/>
              <w:jc w:val="left"/>
              <w:rPr>
                <w:bCs/>
                <w:sz w:val="18"/>
                <w:szCs w:val="18"/>
              </w:rPr>
            </w:pPr>
            <w:r w:rsidRPr="00B12409">
              <w:rPr>
                <w:bCs/>
                <w:sz w:val="18"/>
                <w:szCs w:val="18"/>
              </w:rPr>
              <w:t>650</w:t>
            </w:r>
          </w:p>
        </w:tc>
        <w:tc>
          <w:tcPr>
            <w:tcW w:w="1109" w:type="dxa"/>
            <w:noWrap/>
            <w:hideMark/>
          </w:tcPr>
          <w:p w14:paraId="400E3C60" w14:textId="77777777" w:rsidR="00C45CEC" w:rsidRPr="00B12409" w:rsidRDefault="00C45CEC" w:rsidP="00C45CEC">
            <w:pPr>
              <w:spacing w:after="108" w:line="259" w:lineRule="auto"/>
              <w:ind w:left="-5"/>
              <w:jc w:val="left"/>
              <w:rPr>
                <w:bCs/>
                <w:sz w:val="18"/>
                <w:szCs w:val="18"/>
              </w:rPr>
            </w:pPr>
            <w:r w:rsidRPr="00B12409">
              <w:rPr>
                <w:bCs/>
                <w:sz w:val="18"/>
                <w:szCs w:val="18"/>
              </w:rPr>
              <w:t>10.5</w:t>
            </w:r>
          </w:p>
        </w:tc>
        <w:tc>
          <w:tcPr>
            <w:tcW w:w="779" w:type="dxa"/>
            <w:noWrap/>
            <w:hideMark/>
          </w:tcPr>
          <w:p w14:paraId="7D2F0710" w14:textId="77777777" w:rsidR="00C45CEC" w:rsidRPr="00B12409" w:rsidRDefault="00C45CEC" w:rsidP="00C45CEC">
            <w:pPr>
              <w:spacing w:after="108" w:line="259" w:lineRule="auto"/>
              <w:ind w:left="-5"/>
              <w:jc w:val="left"/>
              <w:rPr>
                <w:bCs/>
                <w:sz w:val="18"/>
                <w:szCs w:val="18"/>
              </w:rPr>
            </w:pPr>
            <w:r w:rsidRPr="00B12409">
              <w:rPr>
                <w:bCs/>
                <w:sz w:val="18"/>
                <w:szCs w:val="18"/>
              </w:rPr>
              <w:t>800</w:t>
            </w:r>
          </w:p>
        </w:tc>
        <w:tc>
          <w:tcPr>
            <w:tcW w:w="921" w:type="dxa"/>
            <w:noWrap/>
            <w:hideMark/>
          </w:tcPr>
          <w:p w14:paraId="102EE900" w14:textId="77777777" w:rsidR="00C45CEC" w:rsidRPr="00B12409" w:rsidRDefault="00C45CEC" w:rsidP="00C45CEC">
            <w:pPr>
              <w:spacing w:after="108" w:line="259" w:lineRule="auto"/>
              <w:ind w:left="-5"/>
              <w:jc w:val="left"/>
              <w:rPr>
                <w:bCs/>
                <w:sz w:val="18"/>
                <w:szCs w:val="18"/>
              </w:rPr>
            </w:pPr>
            <w:r w:rsidRPr="00B12409">
              <w:rPr>
                <w:bCs/>
                <w:sz w:val="18"/>
                <w:szCs w:val="18"/>
              </w:rPr>
              <w:t>27</w:t>
            </w:r>
          </w:p>
        </w:tc>
        <w:tc>
          <w:tcPr>
            <w:tcW w:w="1207" w:type="dxa"/>
            <w:noWrap/>
            <w:hideMark/>
          </w:tcPr>
          <w:p w14:paraId="72AD65F6" w14:textId="77777777" w:rsidR="00C45CEC" w:rsidRPr="00B12409" w:rsidRDefault="00C45CEC" w:rsidP="00C45CEC">
            <w:pPr>
              <w:spacing w:after="108" w:line="259" w:lineRule="auto"/>
              <w:ind w:left="-5"/>
              <w:jc w:val="left"/>
              <w:rPr>
                <w:bCs/>
                <w:sz w:val="18"/>
                <w:szCs w:val="18"/>
              </w:rPr>
            </w:pPr>
            <w:r w:rsidRPr="00B12409">
              <w:rPr>
                <w:bCs/>
                <w:sz w:val="18"/>
                <w:szCs w:val="18"/>
              </w:rPr>
              <w:t>Fixed-bed quartz glass reactor</w:t>
            </w:r>
          </w:p>
        </w:tc>
        <w:tc>
          <w:tcPr>
            <w:tcW w:w="1656" w:type="dxa"/>
            <w:noWrap/>
            <w:hideMark/>
          </w:tcPr>
          <w:p w14:paraId="012D7AB8" w14:textId="77777777" w:rsidR="00C45CEC" w:rsidRPr="00B12409" w:rsidRDefault="00C45CEC" w:rsidP="00C45CEC">
            <w:pPr>
              <w:spacing w:after="108" w:line="259" w:lineRule="auto"/>
              <w:ind w:left="-5"/>
              <w:jc w:val="left"/>
              <w:rPr>
                <w:bCs/>
                <w:sz w:val="18"/>
                <w:szCs w:val="18"/>
              </w:rPr>
            </w:pPr>
            <w:proofErr w:type="spellStart"/>
            <w:r w:rsidRPr="00B12409">
              <w:rPr>
                <w:bCs/>
                <w:sz w:val="18"/>
                <w:szCs w:val="18"/>
              </w:rPr>
              <w:t>Lazzari</w:t>
            </w:r>
            <w:proofErr w:type="spellEnd"/>
            <w:r w:rsidRPr="00B12409">
              <w:rPr>
                <w:bCs/>
                <w:sz w:val="18"/>
                <w:szCs w:val="18"/>
              </w:rPr>
              <w:t xml:space="preserve"> et al. (2016)</w:t>
            </w:r>
          </w:p>
        </w:tc>
      </w:tr>
      <w:tr w:rsidR="00C45CEC" w:rsidRPr="00B12409" w14:paraId="42368431" w14:textId="77777777" w:rsidTr="00B12409">
        <w:trPr>
          <w:trHeight w:val="346"/>
        </w:trPr>
        <w:tc>
          <w:tcPr>
            <w:tcW w:w="633" w:type="dxa"/>
            <w:noWrap/>
            <w:hideMark/>
          </w:tcPr>
          <w:p w14:paraId="76EB6A38" w14:textId="77777777" w:rsidR="00C45CEC" w:rsidRPr="00B12409" w:rsidRDefault="00C45CEC" w:rsidP="00C45CEC">
            <w:pPr>
              <w:spacing w:after="108" w:line="259" w:lineRule="auto"/>
              <w:ind w:left="-5"/>
              <w:jc w:val="left"/>
              <w:rPr>
                <w:bCs/>
                <w:sz w:val="18"/>
                <w:szCs w:val="18"/>
              </w:rPr>
            </w:pPr>
            <w:r w:rsidRPr="00B12409">
              <w:rPr>
                <w:bCs/>
                <w:sz w:val="18"/>
                <w:szCs w:val="18"/>
              </w:rPr>
              <w:t>5</w:t>
            </w:r>
          </w:p>
        </w:tc>
        <w:tc>
          <w:tcPr>
            <w:tcW w:w="1316" w:type="dxa"/>
            <w:noWrap/>
            <w:hideMark/>
          </w:tcPr>
          <w:p w14:paraId="4056EDF7" w14:textId="77777777" w:rsidR="00C45CEC" w:rsidRPr="00B12409" w:rsidRDefault="00C45CEC" w:rsidP="00C45CEC">
            <w:pPr>
              <w:spacing w:after="108" w:line="259" w:lineRule="auto"/>
              <w:ind w:left="-5"/>
              <w:jc w:val="left"/>
              <w:rPr>
                <w:bCs/>
                <w:sz w:val="18"/>
                <w:szCs w:val="18"/>
              </w:rPr>
            </w:pPr>
            <w:r w:rsidRPr="00B12409">
              <w:rPr>
                <w:bCs/>
                <w:sz w:val="18"/>
                <w:szCs w:val="18"/>
              </w:rPr>
              <w:t>Fish waste</w:t>
            </w:r>
          </w:p>
        </w:tc>
        <w:tc>
          <w:tcPr>
            <w:tcW w:w="1002" w:type="dxa"/>
            <w:noWrap/>
            <w:hideMark/>
          </w:tcPr>
          <w:p w14:paraId="61F3EDE0" w14:textId="77777777" w:rsidR="00C45CEC" w:rsidRPr="00B12409" w:rsidRDefault="00C45CEC" w:rsidP="00C45CEC">
            <w:pPr>
              <w:spacing w:after="108" w:line="259" w:lineRule="auto"/>
              <w:ind w:left="-5"/>
              <w:jc w:val="left"/>
              <w:rPr>
                <w:bCs/>
                <w:sz w:val="18"/>
                <w:szCs w:val="18"/>
              </w:rPr>
            </w:pPr>
            <w:r w:rsidRPr="00B12409">
              <w:rPr>
                <w:bCs/>
                <w:sz w:val="18"/>
                <w:szCs w:val="18"/>
              </w:rPr>
              <w:t>20</w:t>
            </w:r>
          </w:p>
        </w:tc>
        <w:tc>
          <w:tcPr>
            <w:tcW w:w="1720" w:type="dxa"/>
            <w:noWrap/>
            <w:hideMark/>
          </w:tcPr>
          <w:p w14:paraId="65F99FB6" w14:textId="77777777" w:rsidR="00C45CEC" w:rsidRPr="00B12409" w:rsidRDefault="00C45CEC" w:rsidP="00C45CEC">
            <w:pPr>
              <w:spacing w:after="108" w:line="259" w:lineRule="auto"/>
              <w:ind w:left="-5"/>
              <w:jc w:val="left"/>
              <w:rPr>
                <w:bCs/>
                <w:sz w:val="18"/>
                <w:szCs w:val="18"/>
              </w:rPr>
            </w:pPr>
            <w:r w:rsidRPr="00B12409">
              <w:rPr>
                <w:bCs/>
                <w:sz w:val="18"/>
                <w:szCs w:val="18"/>
              </w:rPr>
              <w:t>500</w:t>
            </w:r>
          </w:p>
        </w:tc>
        <w:tc>
          <w:tcPr>
            <w:tcW w:w="1109" w:type="dxa"/>
            <w:noWrap/>
            <w:hideMark/>
          </w:tcPr>
          <w:p w14:paraId="3470F431" w14:textId="77777777" w:rsidR="00C45CEC" w:rsidRPr="00B12409" w:rsidRDefault="00C45CEC" w:rsidP="00C45CEC">
            <w:pPr>
              <w:spacing w:after="108" w:line="259" w:lineRule="auto"/>
              <w:ind w:left="-5"/>
              <w:jc w:val="left"/>
              <w:rPr>
                <w:bCs/>
                <w:sz w:val="18"/>
                <w:szCs w:val="18"/>
              </w:rPr>
            </w:pPr>
            <w:r w:rsidRPr="00B12409">
              <w:rPr>
                <w:bCs/>
                <w:sz w:val="18"/>
                <w:szCs w:val="18"/>
              </w:rPr>
              <w:t>8.2</w:t>
            </w:r>
          </w:p>
        </w:tc>
        <w:tc>
          <w:tcPr>
            <w:tcW w:w="779" w:type="dxa"/>
            <w:noWrap/>
            <w:hideMark/>
          </w:tcPr>
          <w:p w14:paraId="6C54C4EE" w14:textId="77777777" w:rsidR="00C45CEC" w:rsidRPr="00B12409" w:rsidRDefault="00C45CEC" w:rsidP="00C45CEC">
            <w:pPr>
              <w:spacing w:after="108" w:line="259" w:lineRule="auto"/>
              <w:ind w:left="-5"/>
              <w:jc w:val="left"/>
              <w:rPr>
                <w:bCs/>
                <w:sz w:val="18"/>
                <w:szCs w:val="18"/>
              </w:rPr>
            </w:pPr>
            <w:r w:rsidRPr="00B12409">
              <w:rPr>
                <w:bCs/>
                <w:sz w:val="18"/>
                <w:szCs w:val="18"/>
              </w:rPr>
              <w:t>500</w:t>
            </w:r>
          </w:p>
        </w:tc>
        <w:tc>
          <w:tcPr>
            <w:tcW w:w="921" w:type="dxa"/>
            <w:noWrap/>
            <w:hideMark/>
          </w:tcPr>
          <w:p w14:paraId="0B13C318" w14:textId="77777777" w:rsidR="00C45CEC" w:rsidRPr="00B12409" w:rsidRDefault="00C45CEC" w:rsidP="00C45CEC">
            <w:pPr>
              <w:spacing w:after="108" w:line="259" w:lineRule="auto"/>
              <w:ind w:left="-5"/>
              <w:jc w:val="left"/>
              <w:rPr>
                <w:bCs/>
                <w:sz w:val="18"/>
                <w:szCs w:val="18"/>
              </w:rPr>
            </w:pPr>
            <w:r w:rsidRPr="00B12409">
              <w:rPr>
                <w:bCs/>
                <w:sz w:val="18"/>
                <w:szCs w:val="18"/>
              </w:rPr>
              <w:t>33.8</w:t>
            </w:r>
          </w:p>
        </w:tc>
        <w:tc>
          <w:tcPr>
            <w:tcW w:w="1207" w:type="dxa"/>
            <w:noWrap/>
            <w:hideMark/>
          </w:tcPr>
          <w:p w14:paraId="1030211A" w14:textId="77777777" w:rsidR="00C45CEC" w:rsidRPr="00B12409" w:rsidRDefault="00C45CEC" w:rsidP="00C45CEC">
            <w:pPr>
              <w:spacing w:after="108" w:line="259" w:lineRule="auto"/>
              <w:ind w:left="-5"/>
              <w:jc w:val="left"/>
              <w:rPr>
                <w:bCs/>
                <w:sz w:val="18"/>
                <w:szCs w:val="18"/>
              </w:rPr>
            </w:pPr>
            <w:r w:rsidRPr="00B12409">
              <w:rPr>
                <w:bCs/>
                <w:sz w:val="18"/>
                <w:szCs w:val="18"/>
              </w:rPr>
              <w:t>Fixed bed reactor</w:t>
            </w:r>
          </w:p>
        </w:tc>
        <w:tc>
          <w:tcPr>
            <w:tcW w:w="1656" w:type="dxa"/>
            <w:noWrap/>
            <w:hideMark/>
          </w:tcPr>
          <w:p w14:paraId="21728A76" w14:textId="77777777" w:rsidR="00C45CEC" w:rsidRPr="00B12409" w:rsidRDefault="00C45CEC" w:rsidP="00C45CEC">
            <w:pPr>
              <w:spacing w:after="108" w:line="259" w:lineRule="auto"/>
              <w:ind w:left="-5"/>
              <w:jc w:val="left"/>
              <w:rPr>
                <w:bCs/>
                <w:sz w:val="18"/>
                <w:szCs w:val="18"/>
              </w:rPr>
            </w:pPr>
            <w:r w:rsidRPr="00B12409">
              <w:rPr>
                <w:bCs/>
                <w:sz w:val="18"/>
                <w:szCs w:val="18"/>
              </w:rPr>
              <w:t>Fadhil et al. (2017)</w:t>
            </w:r>
          </w:p>
        </w:tc>
      </w:tr>
      <w:tr w:rsidR="00C45CEC" w:rsidRPr="00B12409" w14:paraId="75C4B91E" w14:textId="77777777" w:rsidTr="00B12409">
        <w:trPr>
          <w:trHeight w:val="346"/>
        </w:trPr>
        <w:tc>
          <w:tcPr>
            <w:tcW w:w="633" w:type="dxa"/>
            <w:noWrap/>
            <w:hideMark/>
          </w:tcPr>
          <w:p w14:paraId="407A35E6" w14:textId="77777777" w:rsidR="00C45CEC" w:rsidRPr="00B12409" w:rsidRDefault="00C45CEC" w:rsidP="00C45CEC">
            <w:pPr>
              <w:spacing w:after="108" w:line="259" w:lineRule="auto"/>
              <w:ind w:left="-5"/>
              <w:jc w:val="left"/>
              <w:rPr>
                <w:bCs/>
                <w:sz w:val="18"/>
                <w:szCs w:val="18"/>
              </w:rPr>
            </w:pPr>
            <w:r w:rsidRPr="00B12409">
              <w:rPr>
                <w:bCs/>
                <w:sz w:val="18"/>
                <w:szCs w:val="18"/>
              </w:rPr>
              <w:t>6</w:t>
            </w:r>
          </w:p>
        </w:tc>
        <w:tc>
          <w:tcPr>
            <w:tcW w:w="1316" w:type="dxa"/>
            <w:noWrap/>
            <w:hideMark/>
          </w:tcPr>
          <w:p w14:paraId="2B729A30" w14:textId="77777777" w:rsidR="00C45CEC" w:rsidRPr="00B12409" w:rsidRDefault="00C45CEC" w:rsidP="00C45CEC">
            <w:pPr>
              <w:spacing w:after="108" w:line="259" w:lineRule="auto"/>
              <w:ind w:left="-5"/>
              <w:jc w:val="left"/>
              <w:rPr>
                <w:bCs/>
                <w:sz w:val="18"/>
                <w:szCs w:val="18"/>
              </w:rPr>
            </w:pPr>
            <w:r w:rsidRPr="00B12409">
              <w:rPr>
                <w:bCs/>
                <w:sz w:val="18"/>
                <w:szCs w:val="18"/>
              </w:rPr>
              <w:t>Food waste</w:t>
            </w:r>
          </w:p>
        </w:tc>
        <w:tc>
          <w:tcPr>
            <w:tcW w:w="1002" w:type="dxa"/>
            <w:noWrap/>
            <w:hideMark/>
          </w:tcPr>
          <w:p w14:paraId="6691F0E9" w14:textId="77777777" w:rsidR="00C45CEC" w:rsidRPr="00B12409" w:rsidRDefault="00C45CEC" w:rsidP="00C45CEC">
            <w:pPr>
              <w:spacing w:after="108" w:line="259" w:lineRule="auto"/>
              <w:ind w:left="-5"/>
              <w:jc w:val="left"/>
              <w:rPr>
                <w:bCs/>
                <w:sz w:val="18"/>
                <w:szCs w:val="18"/>
              </w:rPr>
            </w:pPr>
            <w:r w:rsidRPr="00B12409">
              <w:rPr>
                <w:bCs/>
                <w:sz w:val="18"/>
                <w:szCs w:val="18"/>
              </w:rPr>
              <w:t>20</w:t>
            </w:r>
          </w:p>
        </w:tc>
        <w:tc>
          <w:tcPr>
            <w:tcW w:w="1720" w:type="dxa"/>
            <w:noWrap/>
            <w:hideMark/>
          </w:tcPr>
          <w:p w14:paraId="07D413CF" w14:textId="77777777" w:rsidR="00C45CEC" w:rsidRPr="00B12409" w:rsidRDefault="00C45CEC" w:rsidP="00C45CEC">
            <w:pPr>
              <w:spacing w:after="108" w:line="259" w:lineRule="auto"/>
              <w:ind w:left="-5"/>
              <w:jc w:val="left"/>
              <w:rPr>
                <w:bCs/>
                <w:sz w:val="18"/>
                <w:szCs w:val="18"/>
              </w:rPr>
            </w:pPr>
            <w:r w:rsidRPr="00B12409">
              <w:rPr>
                <w:bCs/>
                <w:sz w:val="18"/>
                <w:szCs w:val="18"/>
              </w:rPr>
              <w:t>400</w:t>
            </w:r>
          </w:p>
        </w:tc>
        <w:tc>
          <w:tcPr>
            <w:tcW w:w="1109" w:type="dxa"/>
            <w:noWrap/>
            <w:hideMark/>
          </w:tcPr>
          <w:p w14:paraId="6E0894A8" w14:textId="77777777" w:rsidR="00C45CEC" w:rsidRPr="00B12409" w:rsidRDefault="00C45CEC" w:rsidP="00C45CEC">
            <w:pPr>
              <w:spacing w:after="108" w:line="259" w:lineRule="auto"/>
              <w:ind w:left="-5"/>
              <w:jc w:val="left"/>
              <w:rPr>
                <w:bCs/>
                <w:sz w:val="18"/>
                <w:szCs w:val="18"/>
              </w:rPr>
            </w:pPr>
            <w:r w:rsidRPr="00B12409">
              <w:rPr>
                <w:bCs/>
                <w:sz w:val="18"/>
                <w:szCs w:val="18"/>
              </w:rPr>
              <w:t>7.5</w:t>
            </w:r>
          </w:p>
        </w:tc>
        <w:tc>
          <w:tcPr>
            <w:tcW w:w="779" w:type="dxa"/>
            <w:noWrap/>
            <w:hideMark/>
          </w:tcPr>
          <w:p w14:paraId="5A3BF487" w14:textId="77777777" w:rsidR="00C45CEC" w:rsidRPr="00B12409" w:rsidRDefault="00C45CEC" w:rsidP="00C45CEC">
            <w:pPr>
              <w:spacing w:after="108" w:line="259" w:lineRule="auto"/>
              <w:ind w:left="-5"/>
              <w:jc w:val="left"/>
              <w:rPr>
                <w:bCs/>
                <w:sz w:val="18"/>
                <w:szCs w:val="18"/>
              </w:rPr>
            </w:pPr>
            <w:r w:rsidRPr="00B12409">
              <w:rPr>
                <w:bCs/>
                <w:sz w:val="18"/>
                <w:szCs w:val="18"/>
              </w:rPr>
              <w:t>500</w:t>
            </w:r>
          </w:p>
        </w:tc>
        <w:tc>
          <w:tcPr>
            <w:tcW w:w="921" w:type="dxa"/>
            <w:noWrap/>
            <w:hideMark/>
          </w:tcPr>
          <w:p w14:paraId="4920D6DA" w14:textId="77777777" w:rsidR="00C45CEC" w:rsidRPr="00B12409" w:rsidRDefault="00C45CEC" w:rsidP="00C45CEC">
            <w:pPr>
              <w:spacing w:after="108" w:line="259" w:lineRule="auto"/>
              <w:ind w:left="-5"/>
              <w:jc w:val="left"/>
              <w:rPr>
                <w:bCs/>
                <w:sz w:val="18"/>
                <w:szCs w:val="18"/>
              </w:rPr>
            </w:pPr>
            <w:r w:rsidRPr="00B12409">
              <w:rPr>
                <w:bCs/>
                <w:sz w:val="18"/>
                <w:szCs w:val="18"/>
              </w:rPr>
              <w:t>35</w:t>
            </w:r>
          </w:p>
        </w:tc>
        <w:tc>
          <w:tcPr>
            <w:tcW w:w="1207" w:type="dxa"/>
            <w:noWrap/>
            <w:hideMark/>
          </w:tcPr>
          <w:p w14:paraId="0BDF540C" w14:textId="77777777" w:rsidR="00C45CEC" w:rsidRPr="00B12409" w:rsidRDefault="00C45CEC" w:rsidP="00C45CEC">
            <w:pPr>
              <w:spacing w:after="108" w:line="259" w:lineRule="auto"/>
              <w:ind w:left="-5"/>
              <w:jc w:val="left"/>
              <w:rPr>
                <w:bCs/>
                <w:sz w:val="18"/>
                <w:szCs w:val="18"/>
              </w:rPr>
            </w:pPr>
            <w:r w:rsidRPr="00B12409">
              <w:rPr>
                <w:bCs/>
                <w:sz w:val="18"/>
                <w:szCs w:val="18"/>
              </w:rPr>
              <w:t>Fixed bed reactor</w:t>
            </w:r>
          </w:p>
        </w:tc>
        <w:tc>
          <w:tcPr>
            <w:tcW w:w="1656" w:type="dxa"/>
            <w:noWrap/>
            <w:hideMark/>
          </w:tcPr>
          <w:p w14:paraId="11A80496" w14:textId="77777777" w:rsidR="00C45CEC" w:rsidRPr="00B12409" w:rsidRDefault="00C45CEC" w:rsidP="00C45CEC">
            <w:pPr>
              <w:spacing w:after="108" w:line="259" w:lineRule="auto"/>
              <w:ind w:left="-5"/>
              <w:jc w:val="left"/>
              <w:rPr>
                <w:bCs/>
                <w:sz w:val="18"/>
                <w:szCs w:val="18"/>
              </w:rPr>
            </w:pPr>
            <w:proofErr w:type="spellStart"/>
            <w:r w:rsidRPr="00B12409">
              <w:rPr>
                <w:bCs/>
                <w:sz w:val="18"/>
                <w:szCs w:val="18"/>
              </w:rPr>
              <w:t>Kadlimatti</w:t>
            </w:r>
            <w:proofErr w:type="spellEnd"/>
            <w:r w:rsidRPr="00B12409">
              <w:rPr>
                <w:bCs/>
                <w:sz w:val="18"/>
                <w:szCs w:val="18"/>
              </w:rPr>
              <w:t xml:space="preserve"> et al. (2019)</w:t>
            </w:r>
          </w:p>
        </w:tc>
      </w:tr>
      <w:tr w:rsidR="00C45CEC" w:rsidRPr="00B12409" w14:paraId="2C9F7641" w14:textId="77777777" w:rsidTr="00B12409">
        <w:trPr>
          <w:trHeight w:val="346"/>
        </w:trPr>
        <w:tc>
          <w:tcPr>
            <w:tcW w:w="633" w:type="dxa"/>
            <w:noWrap/>
            <w:hideMark/>
          </w:tcPr>
          <w:p w14:paraId="16FEB0CF" w14:textId="77777777" w:rsidR="00C45CEC" w:rsidRPr="00B12409" w:rsidRDefault="00C45CEC" w:rsidP="00C45CEC">
            <w:pPr>
              <w:spacing w:after="108" w:line="259" w:lineRule="auto"/>
              <w:ind w:left="-5"/>
              <w:jc w:val="left"/>
              <w:rPr>
                <w:bCs/>
                <w:sz w:val="18"/>
                <w:szCs w:val="18"/>
              </w:rPr>
            </w:pPr>
            <w:r w:rsidRPr="00B12409">
              <w:rPr>
                <w:bCs/>
                <w:sz w:val="18"/>
                <w:szCs w:val="18"/>
              </w:rPr>
              <w:t>7</w:t>
            </w:r>
          </w:p>
        </w:tc>
        <w:tc>
          <w:tcPr>
            <w:tcW w:w="1316" w:type="dxa"/>
            <w:noWrap/>
            <w:hideMark/>
          </w:tcPr>
          <w:p w14:paraId="43D1A0E2" w14:textId="77777777" w:rsidR="00C45CEC" w:rsidRPr="00B12409" w:rsidRDefault="00C45CEC" w:rsidP="00C45CEC">
            <w:pPr>
              <w:spacing w:after="108" w:line="259" w:lineRule="auto"/>
              <w:ind w:left="-5"/>
              <w:jc w:val="left"/>
              <w:rPr>
                <w:bCs/>
                <w:sz w:val="18"/>
                <w:szCs w:val="18"/>
              </w:rPr>
            </w:pPr>
            <w:r w:rsidRPr="00B12409">
              <w:rPr>
                <w:bCs/>
                <w:sz w:val="18"/>
                <w:szCs w:val="18"/>
              </w:rPr>
              <w:t>Rice hull waste</w:t>
            </w:r>
          </w:p>
        </w:tc>
        <w:tc>
          <w:tcPr>
            <w:tcW w:w="1002" w:type="dxa"/>
            <w:noWrap/>
            <w:hideMark/>
          </w:tcPr>
          <w:p w14:paraId="5C15D3F8" w14:textId="77777777" w:rsidR="00C45CEC" w:rsidRPr="00B12409" w:rsidRDefault="00C45CEC" w:rsidP="00C45CEC">
            <w:pPr>
              <w:spacing w:after="108" w:line="259" w:lineRule="auto"/>
              <w:ind w:left="-5"/>
              <w:jc w:val="left"/>
              <w:rPr>
                <w:bCs/>
                <w:sz w:val="18"/>
                <w:szCs w:val="18"/>
              </w:rPr>
            </w:pPr>
            <w:r w:rsidRPr="00B12409">
              <w:rPr>
                <w:bCs/>
                <w:sz w:val="18"/>
                <w:szCs w:val="18"/>
              </w:rPr>
              <w:t>15</w:t>
            </w:r>
          </w:p>
        </w:tc>
        <w:tc>
          <w:tcPr>
            <w:tcW w:w="1720" w:type="dxa"/>
            <w:noWrap/>
            <w:hideMark/>
          </w:tcPr>
          <w:p w14:paraId="4C71B114" w14:textId="77777777" w:rsidR="00C45CEC" w:rsidRPr="00B12409" w:rsidRDefault="00C45CEC" w:rsidP="00C45CEC">
            <w:pPr>
              <w:spacing w:after="108" w:line="259" w:lineRule="auto"/>
              <w:ind w:left="-5"/>
              <w:jc w:val="left"/>
              <w:rPr>
                <w:bCs/>
                <w:sz w:val="18"/>
                <w:szCs w:val="18"/>
              </w:rPr>
            </w:pPr>
            <w:r w:rsidRPr="00B12409">
              <w:rPr>
                <w:bCs/>
                <w:sz w:val="18"/>
                <w:szCs w:val="18"/>
              </w:rPr>
              <w:t>300</w:t>
            </w:r>
          </w:p>
        </w:tc>
        <w:tc>
          <w:tcPr>
            <w:tcW w:w="1109" w:type="dxa"/>
            <w:noWrap/>
            <w:hideMark/>
          </w:tcPr>
          <w:p w14:paraId="40A319E4" w14:textId="77777777" w:rsidR="00C45CEC" w:rsidRPr="00B12409" w:rsidRDefault="00C45CEC" w:rsidP="00C45CEC">
            <w:pPr>
              <w:spacing w:after="108" w:line="259" w:lineRule="auto"/>
              <w:ind w:left="-5"/>
              <w:jc w:val="left"/>
              <w:rPr>
                <w:bCs/>
                <w:sz w:val="18"/>
                <w:szCs w:val="18"/>
              </w:rPr>
            </w:pPr>
            <w:r w:rsidRPr="00B12409">
              <w:rPr>
                <w:bCs/>
                <w:sz w:val="18"/>
                <w:szCs w:val="18"/>
              </w:rPr>
              <w:t>6.5</w:t>
            </w:r>
          </w:p>
        </w:tc>
        <w:tc>
          <w:tcPr>
            <w:tcW w:w="779" w:type="dxa"/>
            <w:noWrap/>
            <w:hideMark/>
          </w:tcPr>
          <w:p w14:paraId="4C25208F" w14:textId="77777777" w:rsidR="00C45CEC" w:rsidRPr="00B12409" w:rsidRDefault="00C45CEC" w:rsidP="00C45CEC">
            <w:pPr>
              <w:spacing w:after="108" w:line="259" w:lineRule="auto"/>
              <w:ind w:left="-5"/>
              <w:jc w:val="left"/>
              <w:rPr>
                <w:bCs/>
                <w:sz w:val="18"/>
                <w:szCs w:val="18"/>
              </w:rPr>
            </w:pPr>
            <w:r w:rsidRPr="00B12409">
              <w:rPr>
                <w:bCs/>
                <w:sz w:val="18"/>
                <w:szCs w:val="18"/>
              </w:rPr>
              <w:t>600</w:t>
            </w:r>
          </w:p>
        </w:tc>
        <w:tc>
          <w:tcPr>
            <w:tcW w:w="921" w:type="dxa"/>
            <w:noWrap/>
            <w:hideMark/>
          </w:tcPr>
          <w:p w14:paraId="475EFAE5" w14:textId="77777777" w:rsidR="00C45CEC" w:rsidRPr="00B12409" w:rsidRDefault="00C45CEC" w:rsidP="00C45CEC">
            <w:pPr>
              <w:spacing w:after="108" w:line="259" w:lineRule="auto"/>
              <w:ind w:left="-5"/>
              <w:jc w:val="left"/>
              <w:rPr>
                <w:bCs/>
                <w:sz w:val="18"/>
                <w:szCs w:val="18"/>
              </w:rPr>
            </w:pPr>
            <w:r w:rsidRPr="00B12409">
              <w:rPr>
                <w:bCs/>
                <w:sz w:val="18"/>
                <w:szCs w:val="18"/>
              </w:rPr>
              <w:t>30</w:t>
            </w:r>
          </w:p>
        </w:tc>
        <w:tc>
          <w:tcPr>
            <w:tcW w:w="1207" w:type="dxa"/>
            <w:noWrap/>
            <w:hideMark/>
          </w:tcPr>
          <w:p w14:paraId="21CC0114" w14:textId="77777777" w:rsidR="00C45CEC" w:rsidRPr="00B12409" w:rsidRDefault="00C45CEC" w:rsidP="00C45CEC">
            <w:pPr>
              <w:spacing w:after="108" w:line="259" w:lineRule="auto"/>
              <w:ind w:left="-5"/>
              <w:jc w:val="left"/>
              <w:rPr>
                <w:bCs/>
                <w:sz w:val="18"/>
                <w:szCs w:val="18"/>
              </w:rPr>
            </w:pPr>
            <w:r w:rsidRPr="00B12409">
              <w:rPr>
                <w:bCs/>
                <w:sz w:val="18"/>
                <w:szCs w:val="18"/>
              </w:rPr>
              <w:t>Fixed bed reactor</w:t>
            </w:r>
          </w:p>
        </w:tc>
        <w:tc>
          <w:tcPr>
            <w:tcW w:w="1656" w:type="dxa"/>
            <w:noWrap/>
            <w:hideMark/>
          </w:tcPr>
          <w:p w14:paraId="2A522699" w14:textId="77777777" w:rsidR="00C45CEC" w:rsidRPr="00B12409" w:rsidRDefault="00C45CEC" w:rsidP="00C45CEC">
            <w:pPr>
              <w:spacing w:after="108" w:line="259" w:lineRule="auto"/>
              <w:ind w:left="-5"/>
              <w:jc w:val="left"/>
              <w:rPr>
                <w:bCs/>
                <w:sz w:val="18"/>
                <w:szCs w:val="18"/>
              </w:rPr>
            </w:pPr>
            <w:r w:rsidRPr="00B12409">
              <w:rPr>
                <w:bCs/>
                <w:sz w:val="18"/>
                <w:szCs w:val="18"/>
              </w:rPr>
              <w:t xml:space="preserve">Ben Hassen </w:t>
            </w:r>
            <w:proofErr w:type="spellStart"/>
            <w:r w:rsidRPr="00B12409">
              <w:rPr>
                <w:bCs/>
                <w:sz w:val="18"/>
                <w:szCs w:val="18"/>
              </w:rPr>
              <w:t>Trabelsiet</w:t>
            </w:r>
            <w:proofErr w:type="spellEnd"/>
            <w:r w:rsidRPr="00B12409">
              <w:rPr>
                <w:bCs/>
                <w:sz w:val="18"/>
                <w:szCs w:val="18"/>
              </w:rPr>
              <w:t xml:space="preserve"> al. (2018)</w:t>
            </w:r>
          </w:p>
        </w:tc>
      </w:tr>
      <w:tr w:rsidR="00C45CEC" w:rsidRPr="00B12409" w14:paraId="1D3050C1" w14:textId="77777777" w:rsidTr="00B12409">
        <w:trPr>
          <w:trHeight w:val="346"/>
        </w:trPr>
        <w:tc>
          <w:tcPr>
            <w:tcW w:w="633" w:type="dxa"/>
            <w:noWrap/>
            <w:hideMark/>
          </w:tcPr>
          <w:p w14:paraId="7C8857B4" w14:textId="77777777" w:rsidR="00C45CEC" w:rsidRPr="00B12409" w:rsidRDefault="00C45CEC" w:rsidP="00C45CEC">
            <w:pPr>
              <w:spacing w:after="108" w:line="259" w:lineRule="auto"/>
              <w:ind w:left="-5"/>
              <w:jc w:val="left"/>
              <w:rPr>
                <w:bCs/>
                <w:sz w:val="18"/>
                <w:szCs w:val="18"/>
              </w:rPr>
            </w:pPr>
            <w:r w:rsidRPr="00B12409">
              <w:rPr>
                <w:bCs/>
                <w:sz w:val="18"/>
                <w:szCs w:val="18"/>
              </w:rPr>
              <w:t>8</w:t>
            </w:r>
          </w:p>
        </w:tc>
        <w:tc>
          <w:tcPr>
            <w:tcW w:w="1316" w:type="dxa"/>
            <w:noWrap/>
            <w:hideMark/>
          </w:tcPr>
          <w:p w14:paraId="15998828" w14:textId="77777777" w:rsidR="00C45CEC" w:rsidRPr="00B12409" w:rsidRDefault="00C45CEC" w:rsidP="00C45CEC">
            <w:pPr>
              <w:spacing w:after="108" w:line="259" w:lineRule="auto"/>
              <w:ind w:left="-5"/>
              <w:jc w:val="left"/>
              <w:rPr>
                <w:bCs/>
                <w:sz w:val="18"/>
                <w:szCs w:val="18"/>
              </w:rPr>
            </w:pPr>
            <w:r w:rsidRPr="00B12409">
              <w:rPr>
                <w:bCs/>
                <w:sz w:val="18"/>
                <w:szCs w:val="18"/>
              </w:rPr>
              <w:t>Raw food waste</w:t>
            </w:r>
          </w:p>
        </w:tc>
        <w:tc>
          <w:tcPr>
            <w:tcW w:w="1002" w:type="dxa"/>
            <w:noWrap/>
            <w:hideMark/>
          </w:tcPr>
          <w:p w14:paraId="3E09326F" w14:textId="77777777" w:rsidR="00C45CEC" w:rsidRPr="00B12409" w:rsidRDefault="00C45CEC" w:rsidP="00C45CEC">
            <w:pPr>
              <w:spacing w:after="108" w:line="259" w:lineRule="auto"/>
              <w:ind w:left="-5"/>
              <w:jc w:val="left"/>
              <w:rPr>
                <w:bCs/>
                <w:sz w:val="18"/>
                <w:szCs w:val="18"/>
              </w:rPr>
            </w:pPr>
            <w:r w:rsidRPr="00B12409">
              <w:rPr>
                <w:bCs/>
                <w:sz w:val="18"/>
                <w:szCs w:val="18"/>
              </w:rPr>
              <w:t>10</w:t>
            </w:r>
          </w:p>
        </w:tc>
        <w:tc>
          <w:tcPr>
            <w:tcW w:w="1720" w:type="dxa"/>
            <w:noWrap/>
            <w:hideMark/>
          </w:tcPr>
          <w:p w14:paraId="01E0A63E" w14:textId="77777777" w:rsidR="00C45CEC" w:rsidRPr="00B12409" w:rsidRDefault="00C45CEC" w:rsidP="00C45CEC">
            <w:pPr>
              <w:spacing w:after="108" w:line="259" w:lineRule="auto"/>
              <w:ind w:left="-5"/>
              <w:jc w:val="left"/>
              <w:rPr>
                <w:bCs/>
                <w:sz w:val="18"/>
                <w:szCs w:val="18"/>
              </w:rPr>
            </w:pPr>
            <w:r w:rsidRPr="00B12409">
              <w:rPr>
                <w:bCs/>
                <w:sz w:val="18"/>
                <w:szCs w:val="18"/>
              </w:rPr>
              <w:t>800</w:t>
            </w:r>
          </w:p>
        </w:tc>
        <w:tc>
          <w:tcPr>
            <w:tcW w:w="1109" w:type="dxa"/>
            <w:noWrap/>
            <w:hideMark/>
          </w:tcPr>
          <w:p w14:paraId="22564ACD" w14:textId="77777777" w:rsidR="00C45CEC" w:rsidRPr="00B12409" w:rsidRDefault="00C45CEC" w:rsidP="00C45CEC">
            <w:pPr>
              <w:spacing w:after="108" w:line="259" w:lineRule="auto"/>
              <w:ind w:left="-5"/>
              <w:jc w:val="left"/>
              <w:rPr>
                <w:bCs/>
                <w:sz w:val="18"/>
                <w:szCs w:val="18"/>
              </w:rPr>
            </w:pPr>
            <w:r w:rsidRPr="00B12409">
              <w:rPr>
                <w:bCs/>
                <w:sz w:val="18"/>
                <w:szCs w:val="18"/>
              </w:rPr>
              <w:t>6</w:t>
            </w:r>
          </w:p>
        </w:tc>
        <w:tc>
          <w:tcPr>
            <w:tcW w:w="779" w:type="dxa"/>
            <w:noWrap/>
            <w:hideMark/>
          </w:tcPr>
          <w:p w14:paraId="63806FBE" w14:textId="77777777" w:rsidR="00C45CEC" w:rsidRPr="00B12409" w:rsidRDefault="00C45CEC" w:rsidP="00C45CEC">
            <w:pPr>
              <w:spacing w:after="108" w:line="259" w:lineRule="auto"/>
              <w:ind w:left="-5"/>
              <w:jc w:val="left"/>
              <w:rPr>
                <w:bCs/>
                <w:sz w:val="18"/>
                <w:szCs w:val="18"/>
              </w:rPr>
            </w:pPr>
            <w:r w:rsidRPr="00B12409">
              <w:rPr>
                <w:bCs/>
                <w:sz w:val="18"/>
                <w:szCs w:val="18"/>
              </w:rPr>
              <w:t>450</w:t>
            </w:r>
          </w:p>
        </w:tc>
        <w:tc>
          <w:tcPr>
            <w:tcW w:w="921" w:type="dxa"/>
            <w:noWrap/>
            <w:hideMark/>
          </w:tcPr>
          <w:p w14:paraId="514BB1A0" w14:textId="77777777" w:rsidR="00C45CEC" w:rsidRPr="00B12409" w:rsidRDefault="00C45CEC" w:rsidP="00C45CEC">
            <w:pPr>
              <w:spacing w:after="108" w:line="259" w:lineRule="auto"/>
              <w:ind w:left="-5"/>
              <w:jc w:val="left"/>
              <w:rPr>
                <w:bCs/>
                <w:sz w:val="18"/>
                <w:szCs w:val="18"/>
              </w:rPr>
            </w:pPr>
            <w:r w:rsidRPr="00B12409">
              <w:rPr>
                <w:bCs/>
                <w:sz w:val="18"/>
                <w:szCs w:val="18"/>
              </w:rPr>
              <w:t>31.1</w:t>
            </w:r>
          </w:p>
        </w:tc>
        <w:tc>
          <w:tcPr>
            <w:tcW w:w="1207" w:type="dxa"/>
            <w:noWrap/>
            <w:hideMark/>
          </w:tcPr>
          <w:p w14:paraId="5FEA2CA7" w14:textId="77777777" w:rsidR="00C45CEC" w:rsidRPr="00B12409" w:rsidRDefault="00C45CEC" w:rsidP="00C45CEC">
            <w:pPr>
              <w:spacing w:after="108" w:line="259" w:lineRule="auto"/>
              <w:ind w:left="-5"/>
              <w:jc w:val="left"/>
              <w:rPr>
                <w:bCs/>
                <w:sz w:val="18"/>
                <w:szCs w:val="18"/>
              </w:rPr>
            </w:pPr>
            <w:r w:rsidRPr="00B12409">
              <w:rPr>
                <w:bCs/>
                <w:sz w:val="18"/>
                <w:szCs w:val="18"/>
              </w:rPr>
              <w:t>Fixed bed reactor</w:t>
            </w:r>
          </w:p>
        </w:tc>
        <w:tc>
          <w:tcPr>
            <w:tcW w:w="1656" w:type="dxa"/>
            <w:noWrap/>
            <w:hideMark/>
          </w:tcPr>
          <w:p w14:paraId="35BFE13A" w14:textId="77777777" w:rsidR="00C45CEC" w:rsidRPr="00B12409" w:rsidRDefault="00C45CEC" w:rsidP="00C45CEC">
            <w:pPr>
              <w:spacing w:after="108" w:line="259" w:lineRule="auto"/>
              <w:ind w:left="-5"/>
              <w:jc w:val="left"/>
              <w:rPr>
                <w:bCs/>
                <w:sz w:val="18"/>
                <w:szCs w:val="18"/>
              </w:rPr>
            </w:pPr>
            <w:proofErr w:type="spellStart"/>
            <w:r w:rsidRPr="00B12409">
              <w:rPr>
                <w:bCs/>
                <w:sz w:val="18"/>
                <w:szCs w:val="18"/>
              </w:rPr>
              <w:t>Opatokun</w:t>
            </w:r>
            <w:proofErr w:type="spellEnd"/>
            <w:r w:rsidRPr="00B12409">
              <w:rPr>
                <w:bCs/>
                <w:sz w:val="18"/>
                <w:szCs w:val="18"/>
              </w:rPr>
              <w:t xml:space="preserve"> et al.(2015b)</w:t>
            </w:r>
          </w:p>
        </w:tc>
      </w:tr>
      <w:tr w:rsidR="00C45CEC" w:rsidRPr="00B12409" w14:paraId="72DF7B6F" w14:textId="77777777" w:rsidTr="00B12409">
        <w:trPr>
          <w:trHeight w:val="346"/>
        </w:trPr>
        <w:tc>
          <w:tcPr>
            <w:tcW w:w="633" w:type="dxa"/>
            <w:noWrap/>
            <w:hideMark/>
          </w:tcPr>
          <w:p w14:paraId="6196B80E" w14:textId="77777777" w:rsidR="00C45CEC" w:rsidRPr="00B12409" w:rsidRDefault="00C45CEC" w:rsidP="00C45CEC">
            <w:pPr>
              <w:spacing w:after="108" w:line="259" w:lineRule="auto"/>
              <w:ind w:left="-5"/>
              <w:jc w:val="left"/>
              <w:rPr>
                <w:bCs/>
                <w:sz w:val="18"/>
                <w:szCs w:val="18"/>
              </w:rPr>
            </w:pPr>
            <w:r w:rsidRPr="00B12409">
              <w:rPr>
                <w:bCs/>
                <w:sz w:val="18"/>
                <w:szCs w:val="18"/>
              </w:rPr>
              <w:t>9</w:t>
            </w:r>
          </w:p>
        </w:tc>
        <w:tc>
          <w:tcPr>
            <w:tcW w:w="1316" w:type="dxa"/>
            <w:noWrap/>
            <w:hideMark/>
          </w:tcPr>
          <w:p w14:paraId="6E1FD6E9" w14:textId="77777777" w:rsidR="00C45CEC" w:rsidRPr="00B12409" w:rsidRDefault="00C45CEC" w:rsidP="00C45CEC">
            <w:pPr>
              <w:spacing w:after="108" w:line="259" w:lineRule="auto"/>
              <w:ind w:left="-5"/>
              <w:jc w:val="left"/>
              <w:rPr>
                <w:bCs/>
                <w:sz w:val="18"/>
                <w:szCs w:val="18"/>
              </w:rPr>
            </w:pPr>
            <w:r w:rsidRPr="00B12409">
              <w:rPr>
                <w:bCs/>
                <w:sz w:val="18"/>
                <w:szCs w:val="18"/>
              </w:rPr>
              <w:t>Digested food waste</w:t>
            </w:r>
          </w:p>
        </w:tc>
        <w:tc>
          <w:tcPr>
            <w:tcW w:w="1002" w:type="dxa"/>
            <w:noWrap/>
            <w:hideMark/>
          </w:tcPr>
          <w:p w14:paraId="5684A314" w14:textId="77777777" w:rsidR="00C45CEC" w:rsidRPr="00B12409" w:rsidRDefault="00C45CEC" w:rsidP="00C45CEC">
            <w:pPr>
              <w:spacing w:after="108" w:line="259" w:lineRule="auto"/>
              <w:ind w:left="-5"/>
              <w:jc w:val="left"/>
              <w:rPr>
                <w:bCs/>
                <w:sz w:val="18"/>
                <w:szCs w:val="18"/>
              </w:rPr>
            </w:pPr>
            <w:r w:rsidRPr="00B12409">
              <w:rPr>
                <w:bCs/>
                <w:sz w:val="18"/>
                <w:szCs w:val="18"/>
              </w:rPr>
              <w:t>10</w:t>
            </w:r>
          </w:p>
        </w:tc>
        <w:tc>
          <w:tcPr>
            <w:tcW w:w="1720" w:type="dxa"/>
            <w:noWrap/>
            <w:hideMark/>
          </w:tcPr>
          <w:p w14:paraId="3971089D" w14:textId="77777777" w:rsidR="00C45CEC" w:rsidRPr="00B12409" w:rsidRDefault="00C45CEC" w:rsidP="00C45CEC">
            <w:pPr>
              <w:spacing w:after="108" w:line="259" w:lineRule="auto"/>
              <w:ind w:left="-5"/>
              <w:jc w:val="left"/>
              <w:rPr>
                <w:bCs/>
                <w:sz w:val="18"/>
                <w:szCs w:val="18"/>
              </w:rPr>
            </w:pPr>
            <w:r w:rsidRPr="00B12409">
              <w:rPr>
                <w:bCs/>
                <w:sz w:val="18"/>
                <w:szCs w:val="18"/>
              </w:rPr>
              <w:t>500</w:t>
            </w:r>
          </w:p>
        </w:tc>
        <w:tc>
          <w:tcPr>
            <w:tcW w:w="1109" w:type="dxa"/>
            <w:noWrap/>
            <w:hideMark/>
          </w:tcPr>
          <w:p w14:paraId="40643A6A" w14:textId="77777777" w:rsidR="00C45CEC" w:rsidRPr="00B12409" w:rsidRDefault="00C45CEC" w:rsidP="00C45CEC">
            <w:pPr>
              <w:spacing w:after="108" w:line="259" w:lineRule="auto"/>
              <w:ind w:left="-5"/>
              <w:jc w:val="left"/>
              <w:rPr>
                <w:bCs/>
                <w:sz w:val="18"/>
                <w:szCs w:val="18"/>
              </w:rPr>
            </w:pPr>
            <w:r w:rsidRPr="00B12409">
              <w:rPr>
                <w:bCs/>
                <w:sz w:val="18"/>
                <w:szCs w:val="18"/>
              </w:rPr>
              <w:t>20</w:t>
            </w:r>
          </w:p>
        </w:tc>
        <w:tc>
          <w:tcPr>
            <w:tcW w:w="779" w:type="dxa"/>
            <w:noWrap/>
            <w:hideMark/>
          </w:tcPr>
          <w:p w14:paraId="6021C401" w14:textId="77777777" w:rsidR="00C45CEC" w:rsidRPr="00B12409" w:rsidRDefault="00C45CEC" w:rsidP="00C45CEC">
            <w:pPr>
              <w:spacing w:after="108" w:line="259" w:lineRule="auto"/>
              <w:ind w:left="-5"/>
              <w:jc w:val="left"/>
              <w:rPr>
                <w:bCs/>
                <w:sz w:val="18"/>
                <w:szCs w:val="18"/>
              </w:rPr>
            </w:pPr>
            <w:r w:rsidRPr="00B12409">
              <w:rPr>
                <w:bCs/>
                <w:sz w:val="18"/>
                <w:szCs w:val="18"/>
              </w:rPr>
              <w:t>550</w:t>
            </w:r>
          </w:p>
        </w:tc>
        <w:tc>
          <w:tcPr>
            <w:tcW w:w="921" w:type="dxa"/>
            <w:noWrap/>
            <w:hideMark/>
          </w:tcPr>
          <w:p w14:paraId="0A694FDB" w14:textId="77777777" w:rsidR="00C45CEC" w:rsidRPr="00B12409" w:rsidRDefault="00C45CEC" w:rsidP="00C45CEC">
            <w:pPr>
              <w:spacing w:after="108" w:line="259" w:lineRule="auto"/>
              <w:ind w:left="-5"/>
              <w:jc w:val="left"/>
              <w:rPr>
                <w:bCs/>
                <w:sz w:val="18"/>
                <w:szCs w:val="18"/>
              </w:rPr>
            </w:pPr>
            <w:r w:rsidRPr="00B12409">
              <w:rPr>
                <w:bCs/>
                <w:sz w:val="18"/>
                <w:szCs w:val="18"/>
              </w:rPr>
              <w:t>39.5</w:t>
            </w:r>
          </w:p>
        </w:tc>
        <w:tc>
          <w:tcPr>
            <w:tcW w:w="1207" w:type="dxa"/>
            <w:noWrap/>
            <w:hideMark/>
          </w:tcPr>
          <w:p w14:paraId="052930D8" w14:textId="77777777" w:rsidR="00C45CEC" w:rsidRPr="00B12409" w:rsidRDefault="00C45CEC" w:rsidP="00C45CEC">
            <w:pPr>
              <w:spacing w:after="108" w:line="259" w:lineRule="auto"/>
              <w:ind w:left="-5"/>
              <w:jc w:val="left"/>
              <w:rPr>
                <w:bCs/>
                <w:sz w:val="18"/>
                <w:szCs w:val="18"/>
              </w:rPr>
            </w:pPr>
            <w:r w:rsidRPr="00B12409">
              <w:rPr>
                <w:bCs/>
                <w:sz w:val="18"/>
                <w:szCs w:val="18"/>
              </w:rPr>
              <w:t>Fixed bed reactor</w:t>
            </w:r>
          </w:p>
        </w:tc>
        <w:tc>
          <w:tcPr>
            <w:tcW w:w="1656" w:type="dxa"/>
            <w:noWrap/>
            <w:hideMark/>
          </w:tcPr>
          <w:p w14:paraId="18438F5C" w14:textId="77777777" w:rsidR="00C45CEC" w:rsidRPr="00B12409" w:rsidRDefault="00C45CEC" w:rsidP="00C45CEC">
            <w:pPr>
              <w:spacing w:after="108" w:line="259" w:lineRule="auto"/>
              <w:ind w:left="-5"/>
              <w:jc w:val="left"/>
              <w:rPr>
                <w:bCs/>
                <w:sz w:val="18"/>
                <w:szCs w:val="18"/>
              </w:rPr>
            </w:pPr>
            <w:proofErr w:type="spellStart"/>
            <w:r w:rsidRPr="00B12409">
              <w:rPr>
                <w:bCs/>
                <w:sz w:val="18"/>
                <w:szCs w:val="18"/>
              </w:rPr>
              <w:t>Opatokun</w:t>
            </w:r>
            <w:proofErr w:type="spellEnd"/>
            <w:r w:rsidRPr="00B12409">
              <w:rPr>
                <w:bCs/>
                <w:sz w:val="18"/>
                <w:szCs w:val="18"/>
              </w:rPr>
              <w:t xml:space="preserve"> et al.(2015b)</w:t>
            </w:r>
          </w:p>
        </w:tc>
      </w:tr>
    </w:tbl>
    <w:p w14:paraId="59AA6B52" w14:textId="79E40C71" w:rsidR="009C49FF" w:rsidRDefault="009C49FF" w:rsidP="00FA7A10">
      <w:pPr>
        <w:spacing w:after="108" w:line="259" w:lineRule="auto"/>
        <w:ind w:left="-5"/>
        <w:jc w:val="left"/>
        <w:rPr>
          <w:noProof/>
        </w:rPr>
      </w:pPr>
    </w:p>
    <w:p w14:paraId="3CBE3B38" w14:textId="68F2AA09" w:rsidR="009C49FF" w:rsidRDefault="009C49FF" w:rsidP="00FA7A10">
      <w:pPr>
        <w:spacing w:after="108" w:line="259" w:lineRule="auto"/>
        <w:ind w:left="-5"/>
        <w:jc w:val="left"/>
        <w:rPr>
          <w:noProof/>
        </w:rPr>
      </w:pPr>
    </w:p>
    <w:p w14:paraId="4071FB2E" w14:textId="6FBDDA5E" w:rsidR="009C49FF" w:rsidRDefault="009C49FF" w:rsidP="00FA7A10">
      <w:pPr>
        <w:spacing w:after="108" w:line="259" w:lineRule="auto"/>
        <w:ind w:left="-5"/>
        <w:jc w:val="left"/>
        <w:rPr>
          <w:noProof/>
        </w:rPr>
      </w:pPr>
    </w:p>
    <w:p w14:paraId="7FBBD597" w14:textId="77777777" w:rsidR="007F0B4C" w:rsidRDefault="009C49FF" w:rsidP="00FA7A10">
      <w:pPr>
        <w:spacing w:after="108" w:line="259" w:lineRule="auto"/>
        <w:ind w:left="-5"/>
        <w:jc w:val="left"/>
        <w:rPr>
          <w:noProof/>
        </w:rPr>
      </w:pPr>
      <w:r>
        <w:rPr>
          <w:noProof/>
        </w:rPr>
        <w:t xml:space="preserve">                         </w:t>
      </w:r>
    </w:p>
    <w:p w14:paraId="24599756" w14:textId="77777777" w:rsidR="007F0B4C" w:rsidRDefault="007F0B4C" w:rsidP="00FA7A10">
      <w:pPr>
        <w:spacing w:after="108" w:line="259" w:lineRule="auto"/>
        <w:ind w:left="-5"/>
        <w:jc w:val="left"/>
        <w:rPr>
          <w:noProof/>
        </w:rPr>
      </w:pPr>
    </w:p>
    <w:p w14:paraId="1AB7ECEB" w14:textId="77777777" w:rsidR="007F0B4C" w:rsidRDefault="007F0B4C" w:rsidP="00FA7A10">
      <w:pPr>
        <w:spacing w:after="108" w:line="259" w:lineRule="auto"/>
        <w:ind w:left="-5"/>
        <w:jc w:val="left"/>
        <w:rPr>
          <w:noProof/>
        </w:rPr>
      </w:pPr>
    </w:p>
    <w:p w14:paraId="60B7FFF5" w14:textId="5258A2EB" w:rsidR="00ED1519" w:rsidRDefault="007F0B4C" w:rsidP="00FA7A10">
      <w:pPr>
        <w:spacing w:after="108" w:line="259" w:lineRule="auto"/>
        <w:ind w:left="-5"/>
        <w:jc w:val="left"/>
        <w:rPr>
          <w:noProof/>
        </w:rPr>
      </w:pPr>
      <w:r>
        <w:rPr>
          <w:noProof/>
        </w:rPr>
        <w:t xml:space="preserve">               </w:t>
      </w:r>
      <w:r w:rsidR="009C49FF">
        <w:rPr>
          <w:noProof/>
        </w:rPr>
        <w:t xml:space="preserve"> </w:t>
      </w:r>
    </w:p>
    <w:p w14:paraId="616F2D00" w14:textId="58BC7182" w:rsidR="009C49FF" w:rsidRDefault="00ED1519" w:rsidP="00FA7A10">
      <w:pPr>
        <w:spacing w:after="108" w:line="259" w:lineRule="auto"/>
        <w:ind w:left="-5"/>
        <w:jc w:val="left"/>
        <w:rPr>
          <w:noProof/>
        </w:rPr>
      </w:pPr>
      <w:r>
        <w:rPr>
          <w:noProof/>
        </w:rPr>
        <w:t xml:space="preserve">               </w:t>
      </w:r>
      <w:r w:rsidR="00B12409">
        <w:rPr>
          <w:noProof/>
        </w:rPr>
        <w:t xml:space="preserve"> </w:t>
      </w:r>
      <w:r>
        <w:rPr>
          <w:noProof/>
        </w:rPr>
        <w:t xml:space="preserve">   </w:t>
      </w:r>
      <w:r w:rsidR="00E6762A">
        <w:rPr>
          <w:noProof/>
        </w:rPr>
        <w:t xml:space="preserve">  </w:t>
      </w:r>
      <w:r w:rsidR="00B12409">
        <w:rPr>
          <w:noProof/>
        </w:rPr>
        <w:t xml:space="preserve"> </w:t>
      </w:r>
      <w:r w:rsidR="00E6762A">
        <w:rPr>
          <w:noProof/>
        </w:rPr>
        <w:t xml:space="preserve"> </w:t>
      </w:r>
      <w:r w:rsidR="009C49FF">
        <w:rPr>
          <w:bCs/>
        </w:rPr>
        <w:t>Table 2.2, Few examples of biochar yield for various kitchen wastes</w:t>
      </w:r>
    </w:p>
    <w:tbl>
      <w:tblPr>
        <w:tblStyle w:val="TableGrid0"/>
        <w:tblW w:w="0" w:type="auto"/>
        <w:tblLook w:val="04A0" w:firstRow="1" w:lastRow="0" w:firstColumn="1" w:lastColumn="0" w:noHBand="0" w:noVBand="1"/>
      </w:tblPr>
      <w:tblGrid>
        <w:gridCol w:w="3222"/>
        <w:gridCol w:w="1144"/>
        <w:gridCol w:w="1635"/>
        <w:gridCol w:w="1494"/>
        <w:gridCol w:w="1088"/>
        <w:gridCol w:w="879"/>
      </w:tblGrid>
      <w:tr w:rsidR="009343EE" w:rsidRPr="009343EE" w14:paraId="05ECB2F6" w14:textId="77777777" w:rsidTr="00ED1519">
        <w:trPr>
          <w:trHeight w:val="960"/>
        </w:trPr>
        <w:tc>
          <w:tcPr>
            <w:tcW w:w="3222" w:type="dxa"/>
            <w:noWrap/>
            <w:hideMark/>
          </w:tcPr>
          <w:p w14:paraId="1679A4E5" w14:textId="77777777" w:rsidR="009343EE" w:rsidRPr="009343EE" w:rsidRDefault="009343EE" w:rsidP="009343EE">
            <w:pPr>
              <w:spacing w:after="108" w:line="259" w:lineRule="auto"/>
              <w:ind w:left="-5"/>
              <w:jc w:val="left"/>
              <w:rPr>
                <w:b/>
                <w:bCs/>
                <w:sz w:val="20"/>
                <w:szCs w:val="18"/>
                <w:u w:val="single"/>
              </w:rPr>
            </w:pPr>
            <w:r w:rsidRPr="009343EE">
              <w:rPr>
                <w:b/>
                <w:bCs/>
                <w:sz w:val="20"/>
                <w:szCs w:val="18"/>
                <w:u w:val="single"/>
              </w:rPr>
              <w:t>Feedstock</w:t>
            </w:r>
          </w:p>
        </w:tc>
        <w:tc>
          <w:tcPr>
            <w:tcW w:w="1144" w:type="dxa"/>
            <w:hideMark/>
          </w:tcPr>
          <w:p w14:paraId="53B7ACF9" w14:textId="77777777" w:rsidR="009343EE" w:rsidRPr="009343EE" w:rsidRDefault="009343EE" w:rsidP="009343EE">
            <w:pPr>
              <w:spacing w:after="108" w:line="259" w:lineRule="auto"/>
              <w:ind w:left="-5"/>
              <w:jc w:val="left"/>
              <w:rPr>
                <w:b/>
                <w:bCs/>
                <w:sz w:val="20"/>
                <w:szCs w:val="18"/>
                <w:u w:val="single"/>
              </w:rPr>
            </w:pPr>
            <w:r w:rsidRPr="009343EE">
              <w:rPr>
                <w:b/>
                <w:bCs/>
                <w:sz w:val="20"/>
                <w:szCs w:val="18"/>
                <w:u w:val="single"/>
              </w:rPr>
              <w:t>Heating rate</w:t>
            </w:r>
            <w:r w:rsidRPr="009343EE">
              <w:rPr>
                <w:b/>
                <w:bCs/>
                <w:sz w:val="20"/>
                <w:szCs w:val="18"/>
                <w:u w:val="single"/>
              </w:rPr>
              <w:br/>
              <w:t>(°C/min)</w:t>
            </w:r>
          </w:p>
        </w:tc>
        <w:tc>
          <w:tcPr>
            <w:tcW w:w="1550" w:type="dxa"/>
            <w:hideMark/>
          </w:tcPr>
          <w:p w14:paraId="4873A6BF" w14:textId="77777777" w:rsidR="009343EE" w:rsidRPr="009343EE" w:rsidRDefault="009343EE" w:rsidP="009343EE">
            <w:pPr>
              <w:spacing w:after="108" w:line="259" w:lineRule="auto"/>
              <w:ind w:left="-5"/>
              <w:jc w:val="left"/>
              <w:rPr>
                <w:b/>
                <w:bCs/>
                <w:sz w:val="20"/>
                <w:szCs w:val="18"/>
                <w:u w:val="single"/>
              </w:rPr>
            </w:pPr>
            <w:r w:rsidRPr="009343EE">
              <w:rPr>
                <w:b/>
                <w:bCs/>
                <w:sz w:val="20"/>
                <w:szCs w:val="18"/>
                <w:u w:val="single"/>
              </w:rPr>
              <w:t xml:space="preserve">Final </w:t>
            </w:r>
            <w:r w:rsidRPr="009343EE">
              <w:rPr>
                <w:b/>
                <w:bCs/>
                <w:sz w:val="20"/>
                <w:szCs w:val="18"/>
                <w:u w:val="single"/>
              </w:rPr>
              <w:br/>
              <w:t>temperature(°C)</w:t>
            </w:r>
          </w:p>
        </w:tc>
        <w:tc>
          <w:tcPr>
            <w:tcW w:w="1494" w:type="dxa"/>
            <w:hideMark/>
          </w:tcPr>
          <w:p w14:paraId="17D0C282" w14:textId="77777777" w:rsidR="009343EE" w:rsidRPr="009343EE" w:rsidRDefault="009343EE" w:rsidP="009343EE">
            <w:pPr>
              <w:spacing w:after="108" w:line="259" w:lineRule="auto"/>
              <w:ind w:left="-5"/>
              <w:jc w:val="left"/>
              <w:rPr>
                <w:b/>
                <w:bCs/>
                <w:sz w:val="20"/>
                <w:szCs w:val="18"/>
                <w:u w:val="single"/>
              </w:rPr>
            </w:pPr>
            <w:r w:rsidRPr="009343EE">
              <w:rPr>
                <w:b/>
                <w:bCs/>
                <w:sz w:val="20"/>
                <w:szCs w:val="18"/>
                <w:u w:val="single"/>
              </w:rPr>
              <w:t xml:space="preserve">Residence </w:t>
            </w:r>
            <w:r w:rsidRPr="009343EE">
              <w:rPr>
                <w:b/>
                <w:bCs/>
                <w:sz w:val="20"/>
                <w:szCs w:val="18"/>
                <w:u w:val="single"/>
              </w:rPr>
              <w:br/>
              <w:t>time</w:t>
            </w:r>
          </w:p>
        </w:tc>
        <w:tc>
          <w:tcPr>
            <w:tcW w:w="1088" w:type="dxa"/>
            <w:hideMark/>
          </w:tcPr>
          <w:p w14:paraId="3EC2B5E4" w14:textId="77777777" w:rsidR="009343EE" w:rsidRPr="009343EE" w:rsidRDefault="009343EE" w:rsidP="009343EE">
            <w:pPr>
              <w:spacing w:after="108" w:line="259" w:lineRule="auto"/>
              <w:ind w:left="-5"/>
              <w:jc w:val="left"/>
              <w:rPr>
                <w:b/>
                <w:bCs/>
                <w:sz w:val="20"/>
                <w:szCs w:val="18"/>
                <w:u w:val="single"/>
              </w:rPr>
            </w:pPr>
            <w:r w:rsidRPr="009343EE">
              <w:rPr>
                <w:b/>
                <w:bCs/>
                <w:sz w:val="20"/>
                <w:szCs w:val="18"/>
                <w:u w:val="single"/>
              </w:rPr>
              <w:t>Power</w:t>
            </w:r>
          </w:p>
        </w:tc>
        <w:tc>
          <w:tcPr>
            <w:tcW w:w="833" w:type="dxa"/>
            <w:hideMark/>
          </w:tcPr>
          <w:p w14:paraId="4EC8BC4D" w14:textId="77777777" w:rsidR="009343EE" w:rsidRPr="009343EE" w:rsidRDefault="009343EE" w:rsidP="009343EE">
            <w:pPr>
              <w:spacing w:after="108" w:line="259" w:lineRule="auto"/>
              <w:ind w:left="-5"/>
              <w:jc w:val="left"/>
              <w:rPr>
                <w:b/>
                <w:bCs/>
                <w:sz w:val="20"/>
                <w:szCs w:val="18"/>
                <w:u w:val="single"/>
              </w:rPr>
            </w:pPr>
            <w:r w:rsidRPr="009343EE">
              <w:rPr>
                <w:b/>
                <w:bCs/>
                <w:sz w:val="20"/>
                <w:szCs w:val="18"/>
                <w:u w:val="single"/>
              </w:rPr>
              <w:t>Biochar</w:t>
            </w:r>
            <w:r w:rsidRPr="009343EE">
              <w:rPr>
                <w:b/>
                <w:bCs/>
                <w:sz w:val="20"/>
                <w:szCs w:val="18"/>
                <w:u w:val="single"/>
              </w:rPr>
              <w:br/>
              <w:t xml:space="preserve"> yield (%)</w:t>
            </w:r>
          </w:p>
        </w:tc>
      </w:tr>
      <w:tr w:rsidR="009343EE" w:rsidRPr="009343EE" w14:paraId="692E283D" w14:textId="77777777" w:rsidTr="00ED1519">
        <w:trPr>
          <w:trHeight w:val="320"/>
        </w:trPr>
        <w:tc>
          <w:tcPr>
            <w:tcW w:w="3222" w:type="dxa"/>
            <w:noWrap/>
            <w:hideMark/>
          </w:tcPr>
          <w:p w14:paraId="649A4ACD" w14:textId="77777777" w:rsidR="009343EE" w:rsidRPr="009343EE" w:rsidRDefault="009343EE" w:rsidP="009343EE">
            <w:pPr>
              <w:spacing w:after="108" w:line="259" w:lineRule="auto"/>
              <w:ind w:left="-5"/>
              <w:jc w:val="left"/>
              <w:rPr>
                <w:bCs/>
                <w:sz w:val="20"/>
                <w:szCs w:val="18"/>
              </w:rPr>
            </w:pPr>
            <w:r w:rsidRPr="009343EE">
              <w:rPr>
                <w:bCs/>
                <w:sz w:val="20"/>
                <w:szCs w:val="18"/>
              </w:rPr>
              <w:t>Olive mill waste</w:t>
            </w:r>
          </w:p>
        </w:tc>
        <w:tc>
          <w:tcPr>
            <w:tcW w:w="1144" w:type="dxa"/>
            <w:noWrap/>
            <w:hideMark/>
          </w:tcPr>
          <w:p w14:paraId="0E348699" w14:textId="77777777" w:rsidR="009343EE" w:rsidRPr="009343EE" w:rsidRDefault="009343EE" w:rsidP="009343EE">
            <w:pPr>
              <w:spacing w:after="108" w:line="259" w:lineRule="auto"/>
              <w:ind w:left="-5"/>
              <w:jc w:val="left"/>
              <w:rPr>
                <w:bCs/>
                <w:sz w:val="20"/>
                <w:szCs w:val="18"/>
              </w:rPr>
            </w:pPr>
            <w:r w:rsidRPr="009343EE">
              <w:rPr>
                <w:bCs/>
                <w:sz w:val="20"/>
                <w:szCs w:val="18"/>
              </w:rPr>
              <w:t>25</w:t>
            </w:r>
          </w:p>
        </w:tc>
        <w:tc>
          <w:tcPr>
            <w:tcW w:w="1550" w:type="dxa"/>
            <w:noWrap/>
            <w:hideMark/>
          </w:tcPr>
          <w:p w14:paraId="101C532F" w14:textId="77777777" w:rsidR="009343EE" w:rsidRPr="009343EE" w:rsidRDefault="009343EE" w:rsidP="009343EE">
            <w:pPr>
              <w:spacing w:after="108" w:line="259" w:lineRule="auto"/>
              <w:ind w:left="-5"/>
              <w:jc w:val="left"/>
              <w:rPr>
                <w:bCs/>
                <w:sz w:val="20"/>
                <w:szCs w:val="18"/>
              </w:rPr>
            </w:pPr>
            <w:r w:rsidRPr="009343EE">
              <w:rPr>
                <w:bCs/>
                <w:sz w:val="20"/>
                <w:szCs w:val="18"/>
              </w:rPr>
              <w:t>430</w:t>
            </w:r>
          </w:p>
        </w:tc>
        <w:tc>
          <w:tcPr>
            <w:tcW w:w="1494" w:type="dxa"/>
            <w:noWrap/>
            <w:hideMark/>
          </w:tcPr>
          <w:p w14:paraId="29AFDD03" w14:textId="77777777" w:rsidR="009343EE" w:rsidRPr="009343EE" w:rsidRDefault="009343EE" w:rsidP="009343EE">
            <w:pPr>
              <w:spacing w:after="108" w:line="259" w:lineRule="auto"/>
              <w:ind w:left="-5"/>
              <w:jc w:val="left"/>
              <w:rPr>
                <w:bCs/>
                <w:sz w:val="20"/>
                <w:szCs w:val="18"/>
              </w:rPr>
            </w:pPr>
            <w:r w:rsidRPr="009343EE">
              <w:rPr>
                <w:bCs/>
                <w:sz w:val="20"/>
                <w:szCs w:val="18"/>
              </w:rPr>
              <w:t>11</w:t>
            </w:r>
          </w:p>
        </w:tc>
        <w:tc>
          <w:tcPr>
            <w:tcW w:w="1088" w:type="dxa"/>
            <w:noWrap/>
            <w:hideMark/>
          </w:tcPr>
          <w:p w14:paraId="5ABE72A3" w14:textId="77777777" w:rsidR="009343EE" w:rsidRPr="009343EE" w:rsidRDefault="009343EE" w:rsidP="009343EE">
            <w:pPr>
              <w:spacing w:after="108" w:line="259" w:lineRule="auto"/>
              <w:ind w:left="-5"/>
              <w:jc w:val="left"/>
              <w:rPr>
                <w:bCs/>
                <w:sz w:val="20"/>
                <w:szCs w:val="18"/>
              </w:rPr>
            </w:pPr>
            <w:r w:rsidRPr="009343EE">
              <w:rPr>
                <w:bCs/>
                <w:sz w:val="20"/>
                <w:szCs w:val="18"/>
              </w:rPr>
              <w:t>700</w:t>
            </w:r>
          </w:p>
        </w:tc>
        <w:tc>
          <w:tcPr>
            <w:tcW w:w="833" w:type="dxa"/>
            <w:noWrap/>
            <w:hideMark/>
          </w:tcPr>
          <w:p w14:paraId="5740BA0B" w14:textId="77777777" w:rsidR="009343EE" w:rsidRPr="009343EE" w:rsidRDefault="009343EE" w:rsidP="009343EE">
            <w:pPr>
              <w:spacing w:after="108" w:line="259" w:lineRule="auto"/>
              <w:ind w:left="-5"/>
              <w:jc w:val="left"/>
              <w:rPr>
                <w:bCs/>
                <w:sz w:val="20"/>
                <w:szCs w:val="18"/>
              </w:rPr>
            </w:pPr>
            <w:r w:rsidRPr="009343EE">
              <w:rPr>
                <w:bCs/>
                <w:sz w:val="20"/>
                <w:szCs w:val="18"/>
              </w:rPr>
              <w:t>41.5</w:t>
            </w:r>
          </w:p>
        </w:tc>
      </w:tr>
      <w:tr w:rsidR="009343EE" w:rsidRPr="009343EE" w14:paraId="6B17599E" w14:textId="77777777" w:rsidTr="00ED1519">
        <w:trPr>
          <w:trHeight w:val="320"/>
        </w:trPr>
        <w:tc>
          <w:tcPr>
            <w:tcW w:w="3222" w:type="dxa"/>
            <w:noWrap/>
            <w:hideMark/>
          </w:tcPr>
          <w:p w14:paraId="2ACA89BF" w14:textId="77777777" w:rsidR="009343EE" w:rsidRPr="009343EE" w:rsidRDefault="009343EE" w:rsidP="009343EE">
            <w:pPr>
              <w:spacing w:after="108" w:line="259" w:lineRule="auto"/>
              <w:ind w:left="-5"/>
              <w:jc w:val="left"/>
              <w:rPr>
                <w:bCs/>
                <w:sz w:val="20"/>
                <w:szCs w:val="18"/>
              </w:rPr>
            </w:pPr>
            <w:r w:rsidRPr="009343EE">
              <w:rPr>
                <w:bCs/>
                <w:sz w:val="20"/>
                <w:szCs w:val="18"/>
              </w:rPr>
              <w:t>Oil palm empty fruit bunches</w:t>
            </w:r>
          </w:p>
        </w:tc>
        <w:tc>
          <w:tcPr>
            <w:tcW w:w="1144" w:type="dxa"/>
            <w:noWrap/>
            <w:hideMark/>
          </w:tcPr>
          <w:p w14:paraId="37133935" w14:textId="77777777" w:rsidR="009343EE" w:rsidRPr="009343EE" w:rsidRDefault="009343EE" w:rsidP="009343EE">
            <w:pPr>
              <w:spacing w:after="108" w:line="259" w:lineRule="auto"/>
              <w:ind w:left="-5"/>
              <w:jc w:val="left"/>
              <w:rPr>
                <w:bCs/>
                <w:sz w:val="20"/>
                <w:szCs w:val="18"/>
              </w:rPr>
            </w:pPr>
            <w:r w:rsidRPr="009343EE">
              <w:rPr>
                <w:bCs/>
                <w:sz w:val="20"/>
                <w:szCs w:val="18"/>
              </w:rPr>
              <w:t>5</w:t>
            </w:r>
          </w:p>
        </w:tc>
        <w:tc>
          <w:tcPr>
            <w:tcW w:w="1550" w:type="dxa"/>
            <w:noWrap/>
            <w:hideMark/>
          </w:tcPr>
          <w:p w14:paraId="77867167" w14:textId="77777777" w:rsidR="009343EE" w:rsidRPr="009343EE" w:rsidRDefault="009343EE" w:rsidP="009343EE">
            <w:pPr>
              <w:spacing w:after="108" w:line="259" w:lineRule="auto"/>
              <w:ind w:left="-5"/>
              <w:jc w:val="left"/>
              <w:rPr>
                <w:bCs/>
                <w:sz w:val="20"/>
                <w:szCs w:val="18"/>
              </w:rPr>
            </w:pPr>
            <w:r w:rsidRPr="009343EE">
              <w:rPr>
                <w:bCs/>
                <w:sz w:val="20"/>
                <w:szCs w:val="18"/>
              </w:rPr>
              <w:t>550</w:t>
            </w:r>
          </w:p>
        </w:tc>
        <w:tc>
          <w:tcPr>
            <w:tcW w:w="1494" w:type="dxa"/>
            <w:noWrap/>
            <w:hideMark/>
          </w:tcPr>
          <w:p w14:paraId="7BB983BC" w14:textId="77777777" w:rsidR="009343EE" w:rsidRPr="009343EE" w:rsidRDefault="009343EE" w:rsidP="009343EE">
            <w:pPr>
              <w:spacing w:after="108" w:line="259" w:lineRule="auto"/>
              <w:ind w:left="-5"/>
              <w:jc w:val="left"/>
              <w:rPr>
                <w:bCs/>
                <w:sz w:val="20"/>
                <w:szCs w:val="18"/>
              </w:rPr>
            </w:pPr>
            <w:r w:rsidRPr="009343EE">
              <w:rPr>
                <w:bCs/>
                <w:sz w:val="20"/>
                <w:szCs w:val="18"/>
              </w:rPr>
              <w:t>10.5</w:t>
            </w:r>
          </w:p>
        </w:tc>
        <w:tc>
          <w:tcPr>
            <w:tcW w:w="1088" w:type="dxa"/>
            <w:noWrap/>
            <w:hideMark/>
          </w:tcPr>
          <w:p w14:paraId="16FFC54D" w14:textId="77777777" w:rsidR="009343EE" w:rsidRPr="009343EE" w:rsidRDefault="009343EE" w:rsidP="009343EE">
            <w:pPr>
              <w:spacing w:after="108" w:line="259" w:lineRule="auto"/>
              <w:ind w:left="-5"/>
              <w:jc w:val="left"/>
              <w:rPr>
                <w:bCs/>
                <w:sz w:val="20"/>
                <w:szCs w:val="18"/>
              </w:rPr>
            </w:pPr>
            <w:r w:rsidRPr="009343EE">
              <w:rPr>
                <w:bCs/>
                <w:sz w:val="20"/>
                <w:szCs w:val="18"/>
              </w:rPr>
              <w:t>700</w:t>
            </w:r>
          </w:p>
        </w:tc>
        <w:tc>
          <w:tcPr>
            <w:tcW w:w="833" w:type="dxa"/>
            <w:noWrap/>
            <w:hideMark/>
          </w:tcPr>
          <w:p w14:paraId="6D40D424" w14:textId="77777777" w:rsidR="009343EE" w:rsidRPr="009343EE" w:rsidRDefault="009343EE" w:rsidP="009343EE">
            <w:pPr>
              <w:spacing w:after="108" w:line="259" w:lineRule="auto"/>
              <w:ind w:left="-5"/>
              <w:jc w:val="left"/>
              <w:rPr>
                <w:bCs/>
                <w:sz w:val="20"/>
                <w:szCs w:val="18"/>
              </w:rPr>
            </w:pPr>
            <w:r w:rsidRPr="009343EE">
              <w:rPr>
                <w:bCs/>
                <w:sz w:val="20"/>
                <w:szCs w:val="18"/>
              </w:rPr>
              <w:t>27</w:t>
            </w:r>
          </w:p>
        </w:tc>
      </w:tr>
      <w:tr w:rsidR="009343EE" w:rsidRPr="009343EE" w14:paraId="05BD75F9" w14:textId="77777777" w:rsidTr="00ED1519">
        <w:trPr>
          <w:trHeight w:val="320"/>
        </w:trPr>
        <w:tc>
          <w:tcPr>
            <w:tcW w:w="3222" w:type="dxa"/>
            <w:noWrap/>
            <w:hideMark/>
          </w:tcPr>
          <w:p w14:paraId="79D5FC01" w14:textId="77777777" w:rsidR="009343EE" w:rsidRPr="009343EE" w:rsidRDefault="009343EE" w:rsidP="009343EE">
            <w:pPr>
              <w:spacing w:after="108" w:line="259" w:lineRule="auto"/>
              <w:ind w:left="-5"/>
              <w:jc w:val="left"/>
              <w:rPr>
                <w:bCs/>
                <w:sz w:val="20"/>
                <w:szCs w:val="18"/>
              </w:rPr>
            </w:pPr>
            <w:r w:rsidRPr="009343EE">
              <w:rPr>
                <w:bCs/>
                <w:sz w:val="20"/>
                <w:szCs w:val="18"/>
              </w:rPr>
              <w:t>Orange peel</w:t>
            </w:r>
          </w:p>
        </w:tc>
        <w:tc>
          <w:tcPr>
            <w:tcW w:w="1144" w:type="dxa"/>
            <w:noWrap/>
            <w:hideMark/>
          </w:tcPr>
          <w:p w14:paraId="2131AB13" w14:textId="77777777" w:rsidR="009343EE" w:rsidRPr="009343EE" w:rsidRDefault="009343EE" w:rsidP="009343EE">
            <w:pPr>
              <w:spacing w:after="108" w:line="259" w:lineRule="auto"/>
              <w:ind w:left="-5"/>
              <w:jc w:val="left"/>
              <w:rPr>
                <w:bCs/>
                <w:sz w:val="20"/>
                <w:szCs w:val="18"/>
              </w:rPr>
            </w:pPr>
            <w:r w:rsidRPr="009343EE">
              <w:rPr>
                <w:bCs/>
                <w:sz w:val="20"/>
                <w:szCs w:val="18"/>
              </w:rPr>
              <w:t>30</w:t>
            </w:r>
          </w:p>
        </w:tc>
        <w:tc>
          <w:tcPr>
            <w:tcW w:w="1550" w:type="dxa"/>
            <w:noWrap/>
            <w:hideMark/>
          </w:tcPr>
          <w:p w14:paraId="097CC35C" w14:textId="77777777" w:rsidR="009343EE" w:rsidRPr="009343EE" w:rsidRDefault="009343EE" w:rsidP="009343EE">
            <w:pPr>
              <w:spacing w:after="108" w:line="259" w:lineRule="auto"/>
              <w:ind w:left="-5"/>
              <w:jc w:val="left"/>
              <w:rPr>
                <w:bCs/>
                <w:sz w:val="20"/>
                <w:szCs w:val="18"/>
              </w:rPr>
            </w:pPr>
            <w:r w:rsidRPr="009343EE">
              <w:rPr>
                <w:bCs/>
                <w:sz w:val="20"/>
                <w:szCs w:val="18"/>
              </w:rPr>
              <w:t>400</w:t>
            </w:r>
          </w:p>
        </w:tc>
        <w:tc>
          <w:tcPr>
            <w:tcW w:w="1494" w:type="dxa"/>
            <w:noWrap/>
            <w:hideMark/>
          </w:tcPr>
          <w:p w14:paraId="125F5087" w14:textId="77777777" w:rsidR="009343EE" w:rsidRPr="009343EE" w:rsidRDefault="009343EE" w:rsidP="009343EE">
            <w:pPr>
              <w:spacing w:after="108" w:line="259" w:lineRule="auto"/>
              <w:ind w:left="-5"/>
              <w:jc w:val="left"/>
              <w:rPr>
                <w:bCs/>
                <w:sz w:val="20"/>
                <w:szCs w:val="18"/>
              </w:rPr>
            </w:pPr>
            <w:r w:rsidRPr="009343EE">
              <w:rPr>
                <w:bCs/>
                <w:sz w:val="20"/>
                <w:szCs w:val="18"/>
              </w:rPr>
              <w:t>10.3</w:t>
            </w:r>
          </w:p>
        </w:tc>
        <w:tc>
          <w:tcPr>
            <w:tcW w:w="1088" w:type="dxa"/>
            <w:noWrap/>
            <w:hideMark/>
          </w:tcPr>
          <w:p w14:paraId="6DA1160B" w14:textId="77777777" w:rsidR="009343EE" w:rsidRPr="009343EE" w:rsidRDefault="009343EE" w:rsidP="009343EE">
            <w:pPr>
              <w:spacing w:after="108" w:line="259" w:lineRule="auto"/>
              <w:ind w:left="-5"/>
              <w:jc w:val="left"/>
              <w:rPr>
                <w:bCs/>
                <w:sz w:val="20"/>
                <w:szCs w:val="18"/>
              </w:rPr>
            </w:pPr>
            <w:r w:rsidRPr="009343EE">
              <w:rPr>
                <w:bCs/>
                <w:sz w:val="20"/>
                <w:szCs w:val="18"/>
              </w:rPr>
              <w:t>850</w:t>
            </w:r>
          </w:p>
        </w:tc>
        <w:tc>
          <w:tcPr>
            <w:tcW w:w="833" w:type="dxa"/>
            <w:noWrap/>
            <w:hideMark/>
          </w:tcPr>
          <w:p w14:paraId="57D79D61" w14:textId="77777777" w:rsidR="009343EE" w:rsidRPr="009343EE" w:rsidRDefault="009343EE" w:rsidP="009343EE">
            <w:pPr>
              <w:spacing w:after="108" w:line="259" w:lineRule="auto"/>
              <w:ind w:left="-5"/>
              <w:jc w:val="left"/>
              <w:rPr>
                <w:bCs/>
                <w:sz w:val="20"/>
                <w:szCs w:val="18"/>
              </w:rPr>
            </w:pPr>
            <w:r w:rsidRPr="009343EE">
              <w:rPr>
                <w:bCs/>
                <w:sz w:val="20"/>
                <w:szCs w:val="18"/>
              </w:rPr>
              <w:t>33.6</w:t>
            </w:r>
          </w:p>
        </w:tc>
      </w:tr>
      <w:tr w:rsidR="009343EE" w:rsidRPr="009343EE" w14:paraId="38E960E6" w14:textId="77777777" w:rsidTr="00ED1519">
        <w:trPr>
          <w:trHeight w:val="320"/>
        </w:trPr>
        <w:tc>
          <w:tcPr>
            <w:tcW w:w="3222" w:type="dxa"/>
            <w:noWrap/>
            <w:hideMark/>
          </w:tcPr>
          <w:p w14:paraId="50637BDE" w14:textId="77777777" w:rsidR="009343EE" w:rsidRPr="009343EE" w:rsidRDefault="009343EE" w:rsidP="009343EE">
            <w:pPr>
              <w:spacing w:after="108" w:line="259" w:lineRule="auto"/>
              <w:ind w:left="-5"/>
              <w:jc w:val="left"/>
              <w:rPr>
                <w:bCs/>
                <w:sz w:val="20"/>
                <w:szCs w:val="18"/>
              </w:rPr>
            </w:pPr>
            <w:r w:rsidRPr="009343EE">
              <w:rPr>
                <w:bCs/>
                <w:sz w:val="20"/>
                <w:szCs w:val="18"/>
              </w:rPr>
              <w:t>Food waste</w:t>
            </w:r>
          </w:p>
        </w:tc>
        <w:tc>
          <w:tcPr>
            <w:tcW w:w="1144" w:type="dxa"/>
            <w:noWrap/>
            <w:hideMark/>
          </w:tcPr>
          <w:p w14:paraId="1393C626" w14:textId="77777777" w:rsidR="009343EE" w:rsidRPr="009343EE" w:rsidRDefault="009343EE" w:rsidP="009343EE">
            <w:pPr>
              <w:spacing w:after="108" w:line="259" w:lineRule="auto"/>
              <w:ind w:left="-5"/>
              <w:jc w:val="left"/>
              <w:rPr>
                <w:bCs/>
                <w:sz w:val="20"/>
                <w:szCs w:val="18"/>
              </w:rPr>
            </w:pPr>
            <w:r w:rsidRPr="009343EE">
              <w:rPr>
                <w:bCs/>
                <w:sz w:val="20"/>
                <w:szCs w:val="18"/>
              </w:rPr>
              <w:t>4</w:t>
            </w:r>
          </w:p>
        </w:tc>
        <w:tc>
          <w:tcPr>
            <w:tcW w:w="1550" w:type="dxa"/>
            <w:noWrap/>
            <w:hideMark/>
          </w:tcPr>
          <w:p w14:paraId="272552C2" w14:textId="77777777" w:rsidR="009343EE" w:rsidRPr="009343EE" w:rsidRDefault="009343EE" w:rsidP="009343EE">
            <w:pPr>
              <w:spacing w:after="108" w:line="259" w:lineRule="auto"/>
              <w:ind w:left="-5"/>
              <w:jc w:val="left"/>
              <w:rPr>
                <w:bCs/>
                <w:sz w:val="20"/>
                <w:szCs w:val="18"/>
              </w:rPr>
            </w:pPr>
            <w:r w:rsidRPr="009343EE">
              <w:rPr>
                <w:bCs/>
                <w:sz w:val="20"/>
                <w:szCs w:val="18"/>
              </w:rPr>
              <w:t>260</w:t>
            </w:r>
          </w:p>
        </w:tc>
        <w:tc>
          <w:tcPr>
            <w:tcW w:w="1494" w:type="dxa"/>
            <w:noWrap/>
            <w:hideMark/>
          </w:tcPr>
          <w:p w14:paraId="5DE4A3BB" w14:textId="77777777" w:rsidR="009343EE" w:rsidRPr="009343EE" w:rsidRDefault="009343EE" w:rsidP="009343EE">
            <w:pPr>
              <w:spacing w:after="108" w:line="259" w:lineRule="auto"/>
              <w:ind w:left="-5"/>
              <w:jc w:val="left"/>
              <w:rPr>
                <w:bCs/>
                <w:sz w:val="20"/>
                <w:szCs w:val="18"/>
              </w:rPr>
            </w:pPr>
            <w:r w:rsidRPr="009343EE">
              <w:rPr>
                <w:bCs/>
                <w:sz w:val="20"/>
                <w:szCs w:val="18"/>
              </w:rPr>
              <w:t>9.1</w:t>
            </w:r>
          </w:p>
        </w:tc>
        <w:tc>
          <w:tcPr>
            <w:tcW w:w="1088" w:type="dxa"/>
            <w:noWrap/>
            <w:hideMark/>
          </w:tcPr>
          <w:p w14:paraId="276A332C" w14:textId="77777777" w:rsidR="009343EE" w:rsidRPr="009343EE" w:rsidRDefault="009343EE" w:rsidP="009343EE">
            <w:pPr>
              <w:spacing w:after="108" w:line="259" w:lineRule="auto"/>
              <w:ind w:left="-5"/>
              <w:jc w:val="left"/>
              <w:rPr>
                <w:bCs/>
                <w:sz w:val="20"/>
                <w:szCs w:val="18"/>
              </w:rPr>
            </w:pPr>
            <w:r w:rsidRPr="009343EE">
              <w:rPr>
                <w:bCs/>
                <w:sz w:val="20"/>
                <w:szCs w:val="18"/>
              </w:rPr>
              <w:t>550</w:t>
            </w:r>
          </w:p>
        </w:tc>
        <w:tc>
          <w:tcPr>
            <w:tcW w:w="833" w:type="dxa"/>
            <w:noWrap/>
            <w:hideMark/>
          </w:tcPr>
          <w:p w14:paraId="3039EA97" w14:textId="77777777" w:rsidR="009343EE" w:rsidRPr="009343EE" w:rsidRDefault="009343EE" w:rsidP="009343EE">
            <w:pPr>
              <w:spacing w:after="108" w:line="259" w:lineRule="auto"/>
              <w:ind w:left="-5"/>
              <w:jc w:val="left"/>
              <w:rPr>
                <w:bCs/>
                <w:sz w:val="20"/>
                <w:szCs w:val="18"/>
              </w:rPr>
            </w:pPr>
            <w:r w:rsidRPr="009343EE">
              <w:rPr>
                <w:bCs/>
                <w:sz w:val="20"/>
                <w:szCs w:val="18"/>
              </w:rPr>
              <w:t>38.5</w:t>
            </w:r>
          </w:p>
        </w:tc>
      </w:tr>
      <w:tr w:rsidR="009343EE" w:rsidRPr="009343EE" w14:paraId="331C6A46" w14:textId="77777777" w:rsidTr="00ED1519">
        <w:trPr>
          <w:trHeight w:val="320"/>
        </w:trPr>
        <w:tc>
          <w:tcPr>
            <w:tcW w:w="3222" w:type="dxa"/>
            <w:noWrap/>
            <w:hideMark/>
          </w:tcPr>
          <w:p w14:paraId="6C371A50" w14:textId="77777777" w:rsidR="009343EE" w:rsidRPr="009343EE" w:rsidRDefault="009343EE" w:rsidP="009343EE">
            <w:pPr>
              <w:spacing w:after="108" w:line="259" w:lineRule="auto"/>
              <w:ind w:left="-5"/>
              <w:jc w:val="left"/>
              <w:rPr>
                <w:bCs/>
                <w:sz w:val="20"/>
                <w:szCs w:val="18"/>
              </w:rPr>
            </w:pPr>
            <w:r w:rsidRPr="009343EE">
              <w:rPr>
                <w:bCs/>
                <w:sz w:val="20"/>
                <w:szCs w:val="18"/>
              </w:rPr>
              <w:t>Food waste</w:t>
            </w:r>
          </w:p>
        </w:tc>
        <w:tc>
          <w:tcPr>
            <w:tcW w:w="1144" w:type="dxa"/>
            <w:noWrap/>
            <w:hideMark/>
          </w:tcPr>
          <w:p w14:paraId="18F96933" w14:textId="77777777" w:rsidR="009343EE" w:rsidRPr="009343EE" w:rsidRDefault="009343EE" w:rsidP="009343EE">
            <w:pPr>
              <w:spacing w:after="108" w:line="259" w:lineRule="auto"/>
              <w:ind w:left="-5"/>
              <w:jc w:val="left"/>
              <w:rPr>
                <w:bCs/>
                <w:sz w:val="20"/>
                <w:szCs w:val="18"/>
              </w:rPr>
            </w:pPr>
            <w:r w:rsidRPr="009343EE">
              <w:rPr>
                <w:bCs/>
                <w:sz w:val="20"/>
                <w:szCs w:val="18"/>
              </w:rPr>
              <w:t>20</w:t>
            </w:r>
          </w:p>
        </w:tc>
        <w:tc>
          <w:tcPr>
            <w:tcW w:w="1550" w:type="dxa"/>
            <w:noWrap/>
            <w:hideMark/>
          </w:tcPr>
          <w:p w14:paraId="33458000" w14:textId="77777777" w:rsidR="009343EE" w:rsidRPr="009343EE" w:rsidRDefault="009343EE" w:rsidP="009343EE">
            <w:pPr>
              <w:spacing w:after="108" w:line="259" w:lineRule="auto"/>
              <w:ind w:left="-5"/>
              <w:jc w:val="left"/>
              <w:rPr>
                <w:bCs/>
                <w:sz w:val="20"/>
                <w:szCs w:val="18"/>
              </w:rPr>
            </w:pPr>
            <w:r w:rsidRPr="009343EE">
              <w:rPr>
                <w:bCs/>
                <w:sz w:val="20"/>
                <w:szCs w:val="18"/>
              </w:rPr>
              <w:t>500</w:t>
            </w:r>
          </w:p>
        </w:tc>
        <w:tc>
          <w:tcPr>
            <w:tcW w:w="1494" w:type="dxa"/>
            <w:noWrap/>
            <w:hideMark/>
          </w:tcPr>
          <w:p w14:paraId="0C4C5BDE" w14:textId="77777777" w:rsidR="009343EE" w:rsidRPr="009343EE" w:rsidRDefault="009343EE" w:rsidP="009343EE">
            <w:pPr>
              <w:spacing w:after="108" w:line="259" w:lineRule="auto"/>
              <w:ind w:left="-5"/>
              <w:jc w:val="left"/>
              <w:rPr>
                <w:bCs/>
                <w:sz w:val="20"/>
                <w:szCs w:val="18"/>
              </w:rPr>
            </w:pPr>
            <w:r w:rsidRPr="009343EE">
              <w:rPr>
                <w:bCs/>
                <w:sz w:val="20"/>
                <w:szCs w:val="18"/>
              </w:rPr>
              <w:t>10.7</w:t>
            </w:r>
          </w:p>
        </w:tc>
        <w:tc>
          <w:tcPr>
            <w:tcW w:w="1088" w:type="dxa"/>
            <w:noWrap/>
            <w:hideMark/>
          </w:tcPr>
          <w:p w14:paraId="686CFB49" w14:textId="77777777" w:rsidR="009343EE" w:rsidRPr="009343EE" w:rsidRDefault="009343EE" w:rsidP="009343EE">
            <w:pPr>
              <w:spacing w:after="108" w:line="259" w:lineRule="auto"/>
              <w:ind w:left="-5"/>
              <w:jc w:val="left"/>
              <w:rPr>
                <w:bCs/>
                <w:sz w:val="20"/>
                <w:szCs w:val="18"/>
              </w:rPr>
            </w:pPr>
            <w:r w:rsidRPr="009343EE">
              <w:rPr>
                <w:bCs/>
                <w:sz w:val="20"/>
                <w:szCs w:val="18"/>
              </w:rPr>
              <w:t>550</w:t>
            </w:r>
          </w:p>
        </w:tc>
        <w:tc>
          <w:tcPr>
            <w:tcW w:w="833" w:type="dxa"/>
            <w:noWrap/>
            <w:hideMark/>
          </w:tcPr>
          <w:p w14:paraId="37F0FCBB" w14:textId="77777777" w:rsidR="009343EE" w:rsidRPr="009343EE" w:rsidRDefault="009343EE" w:rsidP="009343EE">
            <w:pPr>
              <w:spacing w:after="108" w:line="259" w:lineRule="auto"/>
              <w:ind w:left="-5"/>
              <w:jc w:val="left"/>
              <w:rPr>
                <w:bCs/>
                <w:sz w:val="20"/>
                <w:szCs w:val="18"/>
              </w:rPr>
            </w:pPr>
            <w:r w:rsidRPr="009343EE">
              <w:rPr>
                <w:bCs/>
                <w:sz w:val="20"/>
                <w:szCs w:val="18"/>
              </w:rPr>
              <w:t>22.9</w:t>
            </w:r>
          </w:p>
        </w:tc>
      </w:tr>
      <w:tr w:rsidR="009343EE" w:rsidRPr="009343EE" w14:paraId="0C4D9C44" w14:textId="77777777" w:rsidTr="00ED1519">
        <w:trPr>
          <w:trHeight w:val="320"/>
        </w:trPr>
        <w:tc>
          <w:tcPr>
            <w:tcW w:w="3222" w:type="dxa"/>
            <w:noWrap/>
            <w:hideMark/>
          </w:tcPr>
          <w:p w14:paraId="6425DF30" w14:textId="77777777" w:rsidR="009343EE" w:rsidRPr="009343EE" w:rsidRDefault="009343EE" w:rsidP="009343EE">
            <w:pPr>
              <w:spacing w:after="108" w:line="259" w:lineRule="auto"/>
              <w:ind w:left="-5"/>
              <w:jc w:val="left"/>
              <w:rPr>
                <w:bCs/>
                <w:sz w:val="20"/>
                <w:szCs w:val="18"/>
              </w:rPr>
            </w:pPr>
            <w:r w:rsidRPr="009343EE">
              <w:rPr>
                <w:bCs/>
                <w:sz w:val="20"/>
                <w:szCs w:val="18"/>
              </w:rPr>
              <w:t>Food waste</w:t>
            </w:r>
          </w:p>
        </w:tc>
        <w:tc>
          <w:tcPr>
            <w:tcW w:w="1144" w:type="dxa"/>
            <w:noWrap/>
            <w:hideMark/>
          </w:tcPr>
          <w:p w14:paraId="1BF01386" w14:textId="77777777" w:rsidR="009343EE" w:rsidRPr="009343EE" w:rsidRDefault="009343EE" w:rsidP="009343EE">
            <w:pPr>
              <w:spacing w:after="108" w:line="259" w:lineRule="auto"/>
              <w:ind w:left="-5"/>
              <w:jc w:val="left"/>
              <w:rPr>
                <w:bCs/>
                <w:sz w:val="20"/>
                <w:szCs w:val="18"/>
              </w:rPr>
            </w:pPr>
            <w:r w:rsidRPr="009343EE">
              <w:rPr>
                <w:bCs/>
                <w:sz w:val="20"/>
                <w:szCs w:val="18"/>
              </w:rPr>
              <w:t>10</w:t>
            </w:r>
          </w:p>
        </w:tc>
        <w:tc>
          <w:tcPr>
            <w:tcW w:w="1550" w:type="dxa"/>
            <w:noWrap/>
            <w:hideMark/>
          </w:tcPr>
          <w:p w14:paraId="6429C269" w14:textId="77777777" w:rsidR="009343EE" w:rsidRPr="009343EE" w:rsidRDefault="009343EE" w:rsidP="009343EE">
            <w:pPr>
              <w:spacing w:after="108" w:line="259" w:lineRule="auto"/>
              <w:ind w:left="-5"/>
              <w:jc w:val="left"/>
              <w:rPr>
                <w:bCs/>
                <w:sz w:val="20"/>
                <w:szCs w:val="18"/>
              </w:rPr>
            </w:pPr>
            <w:r w:rsidRPr="009343EE">
              <w:rPr>
                <w:bCs/>
                <w:sz w:val="20"/>
                <w:szCs w:val="18"/>
              </w:rPr>
              <w:t>500</w:t>
            </w:r>
          </w:p>
        </w:tc>
        <w:tc>
          <w:tcPr>
            <w:tcW w:w="1494" w:type="dxa"/>
            <w:noWrap/>
            <w:hideMark/>
          </w:tcPr>
          <w:p w14:paraId="311421F8" w14:textId="77777777" w:rsidR="009343EE" w:rsidRPr="009343EE" w:rsidRDefault="009343EE" w:rsidP="009343EE">
            <w:pPr>
              <w:spacing w:after="108" w:line="259" w:lineRule="auto"/>
              <w:ind w:left="-5"/>
              <w:jc w:val="left"/>
              <w:rPr>
                <w:bCs/>
                <w:sz w:val="20"/>
                <w:szCs w:val="18"/>
              </w:rPr>
            </w:pPr>
            <w:r w:rsidRPr="009343EE">
              <w:rPr>
                <w:bCs/>
                <w:sz w:val="20"/>
                <w:szCs w:val="18"/>
              </w:rPr>
              <w:t>9.74</w:t>
            </w:r>
          </w:p>
        </w:tc>
        <w:tc>
          <w:tcPr>
            <w:tcW w:w="1088" w:type="dxa"/>
            <w:noWrap/>
            <w:hideMark/>
          </w:tcPr>
          <w:p w14:paraId="6C67E92E" w14:textId="77777777" w:rsidR="009343EE" w:rsidRPr="009343EE" w:rsidRDefault="009343EE" w:rsidP="009343EE">
            <w:pPr>
              <w:spacing w:after="108" w:line="259" w:lineRule="auto"/>
              <w:ind w:left="-5"/>
              <w:jc w:val="left"/>
              <w:rPr>
                <w:bCs/>
                <w:sz w:val="20"/>
                <w:szCs w:val="18"/>
              </w:rPr>
            </w:pPr>
            <w:r w:rsidRPr="009343EE">
              <w:rPr>
                <w:bCs/>
                <w:sz w:val="20"/>
                <w:szCs w:val="18"/>
              </w:rPr>
              <w:t>600</w:t>
            </w:r>
          </w:p>
        </w:tc>
        <w:tc>
          <w:tcPr>
            <w:tcW w:w="833" w:type="dxa"/>
            <w:noWrap/>
            <w:hideMark/>
          </w:tcPr>
          <w:p w14:paraId="69696B7D" w14:textId="77777777" w:rsidR="009343EE" w:rsidRPr="009343EE" w:rsidRDefault="009343EE" w:rsidP="009343EE">
            <w:pPr>
              <w:spacing w:after="108" w:line="259" w:lineRule="auto"/>
              <w:ind w:left="-5"/>
              <w:jc w:val="left"/>
              <w:rPr>
                <w:bCs/>
                <w:sz w:val="20"/>
                <w:szCs w:val="18"/>
              </w:rPr>
            </w:pPr>
            <w:r w:rsidRPr="009343EE">
              <w:rPr>
                <w:bCs/>
                <w:sz w:val="20"/>
                <w:szCs w:val="18"/>
              </w:rPr>
              <w:t>20.2</w:t>
            </w:r>
          </w:p>
        </w:tc>
      </w:tr>
      <w:tr w:rsidR="009343EE" w:rsidRPr="009343EE" w14:paraId="35DD2BAB" w14:textId="77777777" w:rsidTr="00ED1519">
        <w:trPr>
          <w:trHeight w:val="320"/>
        </w:trPr>
        <w:tc>
          <w:tcPr>
            <w:tcW w:w="3222" w:type="dxa"/>
            <w:noWrap/>
            <w:hideMark/>
          </w:tcPr>
          <w:p w14:paraId="187087DD" w14:textId="77777777" w:rsidR="009343EE" w:rsidRPr="009343EE" w:rsidRDefault="009343EE" w:rsidP="009343EE">
            <w:pPr>
              <w:spacing w:after="108" w:line="259" w:lineRule="auto"/>
              <w:ind w:left="-5"/>
              <w:jc w:val="left"/>
              <w:rPr>
                <w:bCs/>
                <w:sz w:val="20"/>
                <w:szCs w:val="18"/>
              </w:rPr>
            </w:pPr>
            <w:r w:rsidRPr="009343EE">
              <w:rPr>
                <w:bCs/>
                <w:sz w:val="20"/>
                <w:szCs w:val="18"/>
              </w:rPr>
              <w:t>Raw food waste</w:t>
            </w:r>
          </w:p>
        </w:tc>
        <w:tc>
          <w:tcPr>
            <w:tcW w:w="1144" w:type="dxa"/>
            <w:noWrap/>
            <w:hideMark/>
          </w:tcPr>
          <w:p w14:paraId="3018F4BD" w14:textId="77777777" w:rsidR="009343EE" w:rsidRPr="009343EE" w:rsidRDefault="009343EE" w:rsidP="009343EE">
            <w:pPr>
              <w:spacing w:after="108" w:line="259" w:lineRule="auto"/>
              <w:ind w:left="-5"/>
              <w:jc w:val="left"/>
              <w:rPr>
                <w:bCs/>
                <w:sz w:val="20"/>
                <w:szCs w:val="18"/>
              </w:rPr>
            </w:pPr>
            <w:r w:rsidRPr="009343EE">
              <w:rPr>
                <w:bCs/>
                <w:sz w:val="20"/>
                <w:szCs w:val="18"/>
              </w:rPr>
              <w:t>10</w:t>
            </w:r>
          </w:p>
        </w:tc>
        <w:tc>
          <w:tcPr>
            <w:tcW w:w="1550" w:type="dxa"/>
            <w:noWrap/>
            <w:hideMark/>
          </w:tcPr>
          <w:p w14:paraId="4871CD21" w14:textId="77777777" w:rsidR="009343EE" w:rsidRPr="009343EE" w:rsidRDefault="009343EE" w:rsidP="009343EE">
            <w:pPr>
              <w:spacing w:after="108" w:line="259" w:lineRule="auto"/>
              <w:ind w:left="-5"/>
              <w:jc w:val="left"/>
              <w:rPr>
                <w:bCs/>
                <w:sz w:val="20"/>
                <w:szCs w:val="18"/>
              </w:rPr>
            </w:pPr>
            <w:r w:rsidRPr="009343EE">
              <w:rPr>
                <w:bCs/>
                <w:sz w:val="20"/>
                <w:szCs w:val="18"/>
              </w:rPr>
              <w:t>500</w:t>
            </w:r>
          </w:p>
        </w:tc>
        <w:tc>
          <w:tcPr>
            <w:tcW w:w="1494" w:type="dxa"/>
            <w:noWrap/>
            <w:hideMark/>
          </w:tcPr>
          <w:p w14:paraId="50D735FE" w14:textId="77777777" w:rsidR="009343EE" w:rsidRPr="009343EE" w:rsidRDefault="009343EE" w:rsidP="009343EE">
            <w:pPr>
              <w:spacing w:after="108" w:line="259" w:lineRule="auto"/>
              <w:ind w:left="-5"/>
              <w:jc w:val="left"/>
              <w:rPr>
                <w:bCs/>
                <w:sz w:val="20"/>
                <w:szCs w:val="18"/>
              </w:rPr>
            </w:pPr>
            <w:r w:rsidRPr="009343EE">
              <w:rPr>
                <w:bCs/>
                <w:sz w:val="20"/>
                <w:szCs w:val="18"/>
              </w:rPr>
              <w:t>12.34</w:t>
            </w:r>
          </w:p>
        </w:tc>
        <w:tc>
          <w:tcPr>
            <w:tcW w:w="1088" w:type="dxa"/>
            <w:noWrap/>
            <w:hideMark/>
          </w:tcPr>
          <w:p w14:paraId="6B3F244B" w14:textId="77777777" w:rsidR="009343EE" w:rsidRPr="009343EE" w:rsidRDefault="009343EE" w:rsidP="009343EE">
            <w:pPr>
              <w:spacing w:after="108" w:line="259" w:lineRule="auto"/>
              <w:ind w:left="-5"/>
              <w:jc w:val="left"/>
              <w:rPr>
                <w:bCs/>
                <w:sz w:val="20"/>
                <w:szCs w:val="18"/>
              </w:rPr>
            </w:pPr>
            <w:r w:rsidRPr="009343EE">
              <w:rPr>
                <w:bCs/>
                <w:sz w:val="20"/>
                <w:szCs w:val="18"/>
              </w:rPr>
              <w:t>800</w:t>
            </w:r>
          </w:p>
        </w:tc>
        <w:tc>
          <w:tcPr>
            <w:tcW w:w="833" w:type="dxa"/>
            <w:noWrap/>
            <w:hideMark/>
          </w:tcPr>
          <w:p w14:paraId="706034F9" w14:textId="77777777" w:rsidR="009343EE" w:rsidRPr="009343EE" w:rsidRDefault="009343EE" w:rsidP="009343EE">
            <w:pPr>
              <w:spacing w:after="108" w:line="259" w:lineRule="auto"/>
              <w:ind w:left="-5"/>
              <w:jc w:val="left"/>
              <w:rPr>
                <w:bCs/>
                <w:sz w:val="20"/>
                <w:szCs w:val="18"/>
              </w:rPr>
            </w:pPr>
            <w:r w:rsidRPr="009343EE">
              <w:rPr>
                <w:bCs/>
                <w:sz w:val="20"/>
                <w:szCs w:val="18"/>
              </w:rPr>
              <w:t>32.3</w:t>
            </w:r>
          </w:p>
        </w:tc>
      </w:tr>
      <w:tr w:rsidR="009343EE" w:rsidRPr="009343EE" w14:paraId="322D46C0" w14:textId="77777777" w:rsidTr="00ED1519">
        <w:trPr>
          <w:trHeight w:val="320"/>
        </w:trPr>
        <w:tc>
          <w:tcPr>
            <w:tcW w:w="3222" w:type="dxa"/>
            <w:noWrap/>
            <w:hideMark/>
          </w:tcPr>
          <w:p w14:paraId="00E118AA" w14:textId="77777777" w:rsidR="009343EE" w:rsidRPr="009343EE" w:rsidRDefault="009343EE" w:rsidP="009343EE">
            <w:pPr>
              <w:spacing w:after="108" w:line="259" w:lineRule="auto"/>
              <w:ind w:left="-5"/>
              <w:jc w:val="left"/>
              <w:rPr>
                <w:bCs/>
                <w:sz w:val="20"/>
                <w:szCs w:val="18"/>
              </w:rPr>
            </w:pPr>
            <w:r w:rsidRPr="009343EE">
              <w:rPr>
                <w:bCs/>
                <w:sz w:val="20"/>
                <w:szCs w:val="18"/>
              </w:rPr>
              <w:t>Digested food waste</w:t>
            </w:r>
          </w:p>
        </w:tc>
        <w:tc>
          <w:tcPr>
            <w:tcW w:w="1144" w:type="dxa"/>
            <w:noWrap/>
            <w:hideMark/>
          </w:tcPr>
          <w:p w14:paraId="567BE78E" w14:textId="77777777" w:rsidR="009343EE" w:rsidRPr="009343EE" w:rsidRDefault="009343EE" w:rsidP="009343EE">
            <w:pPr>
              <w:spacing w:after="108" w:line="259" w:lineRule="auto"/>
              <w:ind w:left="-5"/>
              <w:jc w:val="left"/>
              <w:rPr>
                <w:bCs/>
                <w:sz w:val="20"/>
                <w:szCs w:val="18"/>
              </w:rPr>
            </w:pPr>
            <w:r w:rsidRPr="009343EE">
              <w:rPr>
                <w:bCs/>
                <w:sz w:val="20"/>
                <w:szCs w:val="18"/>
              </w:rPr>
              <w:t>10</w:t>
            </w:r>
          </w:p>
        </w:tc>
        <w:tc>
          <w:tcPr>
            <w:tcW w:w="1550" w:type="dxa"/>
            <w:noWrap/>
            <w:hideMark/>
          </w:tcPr>
          <w:p w14:paraId="6A6F1C75" w14:textId="77777777" w:rsidR="009343EE" w:rsidRPr="009343EE" w:rsidRDefault="009343EE" w:rsidP="009343EE">
            <w:pPr>
              <w:spacing w:after="108" w:line="259" w:lineRule="auto"/>
              <w:ind w:left="-5"/>
              <w:jc w:val="left"/>
              <w:rPr>
                <w:bCs/>
                <w:sz w:val="20"/>
                <w:szCs w:val="18"/>
              </w:rPr>
            </w:pPr>
            <w:r w:rsidRPr="009343EE">
              <w:rPr>
                <w:bCs/>
                <w:sz w:val="20"/>
                <w:szCs w:val="18"/>
              </w:rPr>
              <w:t>500</w:t>
            </w:r>
          </w:p>
        </w:tc>
        <w:tc>
          <w:tcPr>
            <w:tcW w:w="1494" w:type="dxa"/>
            <w:noWrap/>
            <w:hideMark/>
          </w:tcPr>
          <w:p w14:paraId="43A3B30F" w14:textId="77777777" w:rsidR="009343EE" w:rsidRPr="009343EE" w:rsidRDefault="009343EE" w:rsidP="009343EE">
            <w:pPr>
              <w:spacing w:after="108" w:line="259" w:lineRule="auto"/>
              <w:ind w:left="-5"/>
              <w:jc w:val="left"/>
              <w:rPr>
                <w:bCs/>
                <w:sz w:val="20"/>
                <w:szCs w:val="18"/>
              </w:rPr>
            </w:pPr>
            <w:r w:rsidRPr="009343EE">
              <w:rPr>
                <w:bCs/>
                <w:sz w:val="20"/>
                <w:szCs w:val="18"/>
              </w:rPr>
              <w:t>8.5</w:t>
            </w:r>
          </w:p>
        </w:tc>
        <w:tc>
          <w:tcPr>
            <w:tcW w:w="1088" w:type="dxa"/>
            <w:noWrap/>
            <w:hideMark/>
          </w:tcPr>
          <w:p w14:paraId="7A191845" w14:textId="77777777" w:rsidR="009343EE" w:rsidRPr="009343EE" w:rsidRDefault="009343EE" w:rsidP="009343EE">
            <w:pPr>
              <w:spacing w:after="108" w:line="259" w:lineRule="auto"/>
              <w:ind w:left="-5"/>
              <w:jc w:val="left"/>
              <w:rPr>
                <w:bCs/>
                <w:sz w:val="20"/>
                <w:szCs w:val="18"/>
              </w:rPr>
            </w:pPr>
            <w:r w:rsidRPr="009343EE">
              <w:rPr>
                <w:bCs/>
                <w:sz w:val="20"/>
                <w:szCs w:val="18"/>
              </w:rPr>
              <w:t>500</w:t>
            </w:r>
          </w:p>
        </w:tc>
        <w:tc>
          <w:tcPr>
            <w:tcW w:w="833" w:type="dxa"/>
            <w:noWrap/>
            <w:hideMark/>
          </w:tcPr>
          <w:p w14:paraId="2FC4F665" w14:textId="77777777" w:rsidR="009343EE" w:rsidRPr="009343EE" w:rsidRDefault="009343EE" w:rsidP="009343EE">
            <w:pPr>
              <w:spacing w:after="108" w:line="259" w:lineRule="auto"/>
              <w:ind w:left="-5"/>
              <w:jc w:val="left"/>
              <w:rPr>
                <w:bCs/>
                <w:sz w:val="20"/>
                <w:szCs w:val="18"/>
              </w:rPr>
            </w:pPr>
            <w:r w:rsidRPr="009343EE">
              <w:rPr>
                <w:bCs/>
                <w:sz w:val="20"/>
                <w:szCs w:val="18"/>
              </w:rPr>
              <w:t>42.5</w:t>
            </w:r>
          </w:p>
        </w:tc>
      </w:tr>
      <w:tr w:rsidR="009343EE" w:rsidRPr="009343EE" w14:paraId="1A6E3EDE" w14:textId="77777777" w:rsidTr="00ED1519">
        <w:trPr>
          <w:trHeight w:val="320"/>
        </w:trPr>
        <w:tc>
          <w:tcPr>
            <w:tcW w:w="3222" w:type="dxa"/>
            <w:noWrap/>
            <w:hideMark/>
          </w:tcPr>
          <w:p w14:paraId="0E000739" w14:textId="77777777" w:rsidR="009343EE" w:rsidRPr="009343EE" w:rsidRDefault="009343EE" w:rsidP="009343EE">
            <w:pPr>
              <w:spacing w:after="108" w:line="259" w:lineRule="auto"/>
              <w:ind w:left="-5"/>
              <w:jc w:val="left"/>
              <w:rPr>
                <w:bCs/>
                <w:sz w:val="20"/>
                <w:szCs w:val="18"/>
              </w:rPr>
            </w:pPr>
            <w:r w:rsidRPr="009343EE">
              <w:rPr>
                <w:bCs/>
                <w:sz w:val="20"/>
                <w:szCs w:val="18"/>
              </w:rPr>
              <w:t>Hybrid poplar</w:t>
            </w:r>
          </w:p>
        </w:tc>
        <w:tc>
          <w:tcPr>
            <w:tcW w:w="1144" w:type="dxa"/>
            <w:noWrap/>
            <w:hideMark/>
          </w:tcPr>
          <w:p w14:paraId="3221D685" w14:textId="77777777" w:rsidR="009343EE" w:rsidRPr="009343EE" w:rsidRDefault="009343EE" w:rsidP="009343EE">
            <w:pPr>
              <w:spacing w:after="108" w:line="259" w:lineRule="auto"/>
              <w:ind w:left="-5"/>
              <w:jc w:val="left"/>
              <w:rPr>
                <w:bCs/>
                <w:sz w:val="20"/>
                <w:szCs w:val="18"/>
              </w:rPr>
            </w:pPr>
            <w:r w:rsidRPr="009343EE">
              <w:rPr>
                <w:bCs/>
                <w:sz w:val="20"/>
                <w:szCs w:val="18"/>
              </w:rPr>
              <w:t>20</w:t>
            </w:r>
          </w:p>
        </w:tc>
        <w:tc>
          <w:tcPr>
            <w:tcW w:w="1550" w:type="dxa"/>
            <w:noWrap/>
            <w:hideMark/>
          </w:tcPr>
          <w:p w14:paraId="572F8ABA" w14:textId="77777777" w:rsidR="009343EE" w:rsidRPr="009343EE" w:rsidRDefault="009343EE" w:rsidP="009343EE">
            <w:pPr>
              <w:spacing w:after="108" w:line="259" w:lineRule="auto"/>
              <w:ind w:left="-5"/>
              <w:jc w:val="left"/>
              <w:rPr>
                <w:bCs/>
                <w:sz w:val="20"/>
                <w:szCs w:val="18"/>
              </w:rPr>
            </w:pPr>
            <w:r w:rsidRPr="009343EE">
              <w:rPr>
                <w:bCs/>
                <w:sz w:val="20"/>
                <w:szCs w:val="18"/>
              </w:rPr>
              <w:t>480</w:t>
            </w:r>
          </w:p>
        </w:tc>
        <w:tc>
          <w:tcPr>
            <w:tcW w:w="1494" w:type="dxa"/>
            <w:noWrap/>
            <w:hideMark/>
          </w:tcPr>
          <w:p w14:paraId="55E9D650" w14:textId="77777777" w:rsidR="009343EE" w:rsidRPr="009343EE" w:rsidRDefault="009343EE" w:rsidP="009343EE">
            <w:pPr>
              <w:spacing w:after="108" w:line="259" w:lineRule="auto"/>
              <w:ind w:left="-5"/>
              <w:jc w:val="left"/>
              <w:rPr>
                <w:bCs/>
                <w:sz w:val="20"/>
                <w:szCs w:val="18"/>
              </w:rPr>
            </w:pPr>
            <w:r w:rsidRPr="009343EE">
              <w:rPr>
                <w:bCs/>
                <w:sz w:val="20"/>
                <w:szCs w:val="18"/>
              </w:rPr>
              <w:t>7</w:t>
            </w:r>
          </w:p>
        </w:tc>
        <w:tc>
          <w:tcPr>
            <w:tcW w:w="1088" w:type="dxa"/>
            <w:noWrap/>
            <w:hideMark/>
          </w:tcPr>
          <w:p w14:paraId="06CFA59D" w14:textId="77777777" w:rsidR="009343EE" w:rsidRPr="009343EE" w:rsidRDefault="009343EE" w:rsidP="009343EE">
            <w:pPr>
              <w:spacing w:after="108" w:line="259" w:lineRule="auto"/>
              <w:ind w:left="-5"/>
              <w:jc w:val="left"/>
              <w:rPr>
                <w:bCs/>
                <w:sz w:val="20"/>
                <w:szCs w:val="18"/>
              </w:rPr>
            </w:pPr>
            <w:r w:rsidRPr="009343EE">
              <w:rPr>
                <w:bCs/>
                <w:sz w:val="20"/>
                <w:szCs w:val="18"/>
              </w:rPr>
              <w:t>450</w:t>
            </w:r>
          </w:p>
        </w:tc>
        <w:tc>
          <w:tcPr>
            <w:tcW w:w="833" w:type="dxa"/>
            <w:noWrap/>
            <w:hideMark/>
          </w:tcPr>
          <w:p w14:paraId="671136C0" w14:textId="77777777" w:rsidR="009343EE" w:rsidRPr="009343EE" w:rsidRDefault="009343EE" w:rsidP="009343EE">
            <w:pPr>
              <w:spacing w:after="108" w:line="259" w:lineRule="auto"/>
              <w:ind w:left="-5"/>
              <w:jc w:val="left"/>
              <w:rPr>
                <w:bCs/>
                <w:sz w:val="20"/>
                <w:szCs w:val="18"/>
              </w:rPr>
            </w:pPr>
            <w:r w:rsidRPr="009343EE">
              <w:rPr>
                <w:bCs/>
                <w:sz w:val="20"/>
                <w:szCs w:val="18"/>
              </w:rPr>
              <w:t>15.2</w:t>
            </w:r>
          </w:p>
        </w:tc>
      </w:tr>
      <w:tr w:rsidR="009343EE" w:rsidRPr="009343EE" w14:paraId="00874F7D" w14:textId="77777777" w:rsidTr="00ED1519">
        <w:trPr>
          <w:trHeight w:val="320"/>
        </w:trPr>
        <w:tc>
          <w:tcPr>
            <w:tcW w:w="3222" w:type="dxa"/>
            <w:noWrap/>
            <w:hideMark/>
          </w:tcPr>
          <w:p w14:paraId="126E7955" w14:textId="77777777" w:rsidR="009343EE" w:rsidRPr="009343EE" w:rsidRDefault="009343EE" w:rsidP="009343EE">
            <w:pPr>
              <w:spacing w:after="108" w:line="259" w:lineRule="auto"/>
              <w:ind w:left="-5"/>
              <w:jc w:val="left"/>
              <w:rPr>
                <w:bCs/>
                <w:sz w:val="20"/>
                <w:szCs w:val="18"/>
              </w:rPr>
            </w:pPr>
            <w:r w:rsidRPr="009343EE">
              <w:rPr>
                <w:bCs/>
                <w:sz w:val="20"/>
                <w:szCs w:val="18"/>
              </w:rPr>
              <w:t>Potato peel waste</w:t>
            </w:r>
          </w:p>
        </w:tc>
        <w:tc>
          <w:tcPr>
            <w:tcW w:w="1144" w:type="dxa"/>
            <w:noWrap/>
            <w:hideMark/>
          </w:tcPr>
          <w:p w14:paraId="33316B93" w14:textId="77777777" w:rsidR="009343EE" w:rsidRPr="009343EE" w:rsidRDefault="009343EE" w:rsidP="009343EE">
            <w:pPr>
              <w:spacing w:after="108" w:line="259" w:lineRule="auto"/>
              <w:ind w:left="-5"/>
              <w:jc w:val="left"/>
              <w:rPr>
                <w:bCs/>
                <w:sz w:val="20"/>
                <w:szCs w:val="18"/>
              </w:rPr>
            </w:pPr>
            <w:r w:rsidRPr="009343EE">
              <w:rPr>
                <w:bCs/>
                <w:sz w:val="20"/>
                <w:szCs w:val="18"/>
              </w:rPr>
              <w:t>20</w:t>
            </w:r>
          </w:p>
        </w:tc>
        <w:tc>
          <w:tcPr>
            <w:tcW w:w="1550" w:type="dxa"/>
            <w:noWrap/>
            <w:hideMark/>
          </w:tcPr>
          <w:p w14:paraId="09F8BB00" w14:textId="77777777" w:rsidR="009343EE" w:rsidRPr="009343EE" w:rsidRDefault="009343EE" w:rsidP="009343EE">
            <w:pPr>
              <w:spacing w:after="108" w:line="259" w:lineRule="auto"/>
              <w:ind w:left="-5"/>
              <w:jc w:val="left"/>
              <w:rPr>
                <w:bCs/>
                <w:sz w:val="20"/>
                <w:szCs w:val="18"/>
              </w:rPr>
            </w:pPr>
            <w:r w:rsidRPr="009343EE">
              <w:rPr>
                <w:bCs/>
                <w:sz w:val="20"/>
                <w:szCs w:val="18"/>
              </w:rPr>
              <w:t>480</w:t>
            </w:r>
          </w:p>
        </w:tc>
        <w:tc>
          <w:tcPr>
            <w:tcW w:w="1494" w:type="dxa"/>
            <w:noWrap/>
            <w:hideMark/>
          </w:tcPr>
          <w:p w14:paraId="262AA540" w14:textId="77777777" w:rsidR="009343EE" w:rsidRPr="009343EE" w:rsidRDefault="009343EE" w:rsidP="009343EE">
            <w:pPr>
              <w:spacing w:after="108" w:line="259" w:lineRule="auto"/>
              <w:ind w:left="-5"/>
              <w:jc w:val="left"/>
              <w:rPr>
                <w:bCs/>
                <w:sz w:val="20"/>
                <w:szCs w:val="18"/>
              </w:rPr>
            </w:pPr>
            <w:r w:rsidRPr="009343EE">
              <w:rPr>
                <w:bCs/>
                <w:sz w:val="20"/>
                <w:szCs w:val="18"/>
              </w:rPr>
              <w:t>6.5</w:t>
            </w:r>
          </w:p>
        </w:tc>
        <w:tc>
          <w:tcPr>
            <w:tcW w:w="1088" w:type="dxa"/>
            <w:noWrap/>
            <w:hideMark/>
          </w:tcPr>
          <w:p w14:paraId="4D124F35" w14:textId="77777777" w:rsidR="009343EE" w:rsidRPr="009343EE" w:rsidRDefault="009343EE" w:rsidP="009343EE">
            <w:pPr>
              <w:spacing w:after="108" w:line="259" w:lineRule="auto"/>
              <w:ind w:left="-5"/>
              <w:jc w:val="left"/>
              <w:rPr>
                <w:bCs/>
                <w:sz w:val="20"/>
                <w:szCs w:val="18"/>
              </w:rPr>
            </w:pPr>
            <w:r w:rsidRPr="009343EE">
              <w:rPr>
                <w:bCs/>
                <w:sz w:val="20"/>
                <w:szCs w:val="18"/>
              </w:rPr>
              <w:t>400</w:t>
            </w:r>
          </w:p>
        </w:tc>
        <w:tc>
          <w:tcPr>
            <w:tcW w:w="833" w:type="dxa"/>
            <w:noWrap/>
            <w:hideMark/>
          </w:tcPr>
          <w:p w14:paraId="52757E9E" w14:textId="77777777" w:rsidR="009343EE" w:rsidRPr="009343EE" w:rsidRDefault="009343EE" w:rsidP="009343EE">
            <w:pPr>
              <w:spacing w:after="108" w:line="259" w:lineRule="auto"/>
              <w:ind w:left="-5"/>
              <w:jc w:val="left"/>
              <w:rPr>
                <w:bCs/>
                <w:sz w:val="20"/>
                <w:szCs w:val="18"/>
              </w:rPr>
            </w:pPr>
            <w:r w:rsidRPr="009343EE">
              <w:rPr>
                <w:bCs/>
                <w:sz w:val="20"/>
                <w:szCs w:val="18"/>
              </w:rPr>
              <w:t>30.5</w:t>
            </w:r>
          </w:p>
        </w:tc>
      </w:tr>
      <w:tr w:rsidR="009343EE" w:rsidRPr="009343EE" w14:paraId="27E32558" w14:textId="77777777" w:rsidTr="00ED1519">
        <w:trPr>
          <w:trHeight w:val="320"/>
        </w:trPr>
        <w:tc>
          <w:tcPr>
            <w:tcW w:w="3222" w:type="dxa"/>
            <w:noWrap/>
            <w:hideMark/>
          </w:tcPr>
          <w:p w14:paraId="62012AF3" w14:textId="77777777" w:rsidR="009343EE" w:rsidRPr="009343EE" w:rsidRDefault="009343EE" w:rsidP="009343EE">
            <w:pPr>
              <w:spacing w:after="108" w:line="259" w:lineRule="auto"/>
              <w:ind w:left="-5"/>
              <w:jc w:val="left"/>
              <w:rPr>
                <w:bCs/>
                <w:sz w:val="20"/>
                <w:szCs w:val="18"/>
              </w:rPr>
            </w:pPr>
            <w:r w:rsidRPr="009343EE">
              <w:rPr>
                <w:bCs/>
                <w:sz w:val="20"/>
                <w:szCs w:val="18"/>
              </w:rPr>
              <w:t>Potato peel waste fermentation residue</w:t>
            </w:r>
          </w:p>
        </w:tc>
        <w:tc>
          <w:tcPr>
            <w:tcW w:w="1144" w:type="dxa"/>
            <w:noWrap/>
            <w:hideMark/>
          </w:tcPr>
          <w:p w14:paraId="61D9A37D" w14:textId="77777777" w:rsidR="009343EE" w:rsidRPr="009343EE" w:rsidRDefault="009343EE" w:rsidP="009343EE">
            <w:pPr>
              <w:spacing w:after="108" w:line="259" w:lineRule="auto"/>
              <w:ind w:left="-5"/>
              <w:jc w:val="left"/>
              <w:rPr>
                <w:bCs/>
                <w:sz w:val="20"/>
                <w:szCs w:val="18"/>
              </w:rPr>
            </w:pPr>
            <w:r w:rsidRPr="009343EE">
              <w:rPr>
                <w:bCs/>
                <w:sz w:val="20"/>
                <w:szCs w:val="18"/>
              </w:rPr>
              <w:t>20</w:t>
            </w:r>
          </w:p>
        </w:tc>
        <w:tc>
          <w:tcPr>
            <w:tcW w:w="1550" w:type="dxa"/>
            <w:noWrap/>
            <w:hideMark/>
          </w:tcPr>
          <w:p w14:paraId="7561D756" w14:textId="77777777" w:rsidR="009343EE" w:rsidRPr="009343EE" w:rsidRDefault="009343EE" w:rsidP="009343EE">
            <w:pPr>
              <w:spacing w:after="108" w:line="259" w:lineRule="auto"/>
              <w:ind w:left="-5"/>
              <w:jc w:val="left"/>
              <w:rPr>
                <w:bCs/>
                <w:sz w:val="20"/>
                <w:szCs w:val="18"/>
              </w:rPr>
            </w:pPr>
            <w:r w:rsidRPr="009343EE">
              <w:rPr>
                <w:bCs/>
                <w:sz w:val="20"/>
                <w:szCs w:val="18"/>
              </w:rPr>
              <w:t>480</w:t>
            </w:r>
          </w:p>
        </w:tc>
        <w:tc>
          <w:tcPr>
            <w:tcW w:w="1494" w:type="dxa"/>
            <w:noWrap/>
            <w:hideMark/>
          </w:tcPr>
          <w:p w14:paraId="458EF1C8" w14:textId="77777777" w:rsidR="009343EE" w:rsidRPr="009343EE" w:rsidRDefault="009343EE" w:rsidP="009343EE">
            <w:pPr>
              <w:spacing w:after="108" w:line="259" w:lineRule="auto"/>
              <w:ind w:left="-5"/>
              <w:jc w:val="left"/>
              <w:rPr>
                <w:bCs/>
                <w:sz w:val="20"/>
                <w:szCs w:val="18"/>
              </w:rPr>
            </w:pPr>
            <w:r w:rsidRPr="009343EE">
              <w:rPr>
                <w:bCs/>
                <w:sz w:val="20"/>
                <w:szCs w:val="18"/>
              </w:rPr>
              <w:t>6.5</w:t>
            </w:r>
          </w:p>
        </w:tc>
        <w:tc>
          <w:tcPr>
            <w:tcW w:w="1088" w:type="dxa"/>
            <w:noWrap/>
            <w:hideMark/>
          </w:tcPr>
          <w:p w14:paraId="17DE6318" w14:textId="77777777" w:rsidR="009343EE" w:rsidRPr="009343EE" w:rsidRDefault="009343EE" w:rsidP="009343EE">
            <w:pPr>
              <w:spacing w:after="108" w:line="259" w:lineRule="auto"/>
              <w:ind w:left="-5"/>
              <w:jc w:val="left"/>
              <w:rPr>
                <w:bCs/>
                <w:sz w:val="20"/>
                <w:szCs w:val="18"/>
              </w:rPr>
            </w:pPr>
            <w:r w:rsidRPr="009343EE">
              <w:rPr>
                <w:bCs/>
                <w:sz w:val="20"/>
                <w:szCs w:val="18"/>
              </w:rPr>
              <w:t>450</w:t>
            </w:r>
          </w:p>
        </w:tc>
        <w:tc>
          <w:tcPr>
            <w:tcW w:w="833" w:type="dxa"/>
            <w:noWrap/>
            <w:hideMark/>
          </w:tcPr>
          <w:p w14:paraId="498C569A" w14:textId="77777777" w:rsidR="009343EE" w:rsidRPr="009343EE" w:rsidRDefault="009343EE" w:rsidP="009343EE">
            <w:pPr>
              <w:spacing w:after="108" w:line="259" w:lineRule="auto"/>
              <w:ind w:left="-5"/>
              <w:jc w:val="left"/>
              <w:rPr>
                <w:bCs/>
                <w:sz w:val="20"/>
                <w:szCs w:val="18"/>
              </w:rPr>
            </w:pPr>
            <w:r w:rsidRPr="009343EE">
              <w:rPr>
                <w:bCs/>
                <w:sz w:val="20"/>
                <w:szCs w:val="18"/>
              </w:rPr>
              <w:t>32.2</w:t>
            </w:r>
          </w:p>
        </w:tc>
      </w:tr>
      <w:tr w:rsidR="009343EE" w:rsidRPr="009343EE" w14:paraId="0D30BECF" w14:textId="77777777" w:rsidTr="00ED1519">
        <w:trPr>
          <w:trHeight w:val="320"/>
        </w:trPr>
        <w:tc>
          <w:tcPr>
            <w:tcW w:w="3222" w:type="dxa"/>
            <w:noWrap/>
            <w:hideMark/>
          </w:tcPr>
          <w:p w14:paraId="501C5AD0" w14:textId="77777777" w:rsidR="009343EE" w:rsidRPr="009343EE" w:rsidRDefault="009343EE" w:rsidP="009343EE">
            <w:pPr>
              <w:spacing w:after="108" w:line="259" w:lineRule="auto"/>
              <w:ind w:left="-5"/>
              <w:jc w:val="left"/>
              <w:rPr>
                <w:bCs/>
                <w:sz w:val="20"/>
                <w:szCs w:val="18"/>
              </w:rPr>
            </w:pPr>
            <w:r w:rsidRPr="009343EE">
              <w:rPr>
                <w:bCs/>
                <w:sz w:val="20"/>
                <w:szCs w:val="18"/>
              </w:rPr>
              <w:t>Ceylon tea waste</w:t>
            </w:r>
          </w:p>
        </w:tc>
        <w:tc>
          <w:tcPr>
            <w:tcW w:w="1144" w:type="dxa"/>
            <w:noWrap/>
            <w:hideMark/>
          </w:tcPr>
          <w:p w14:paraId="6AD4C017" w14:textId="77777777" w:rsidR="009343EE" w:rsidRPr="009343EE" w:rsidRDefault="009343EE" w:rsidP="009343EE">
            <w:pPr>
              <w:spacing w:after="108" w:line="259" w:lineRule="auto"/>
              <w:ind w:left="-5"/>
              <w:jc w:val="left"/>
              <w:rPr>
                <w:bCs/>
                <w:sz w:val="20"/>
                <w:szCs w:val="18"/>
              </w:rPr>
            </w:pPr>
            <w:r w:rsidRPr="009343EE">
              <w:rPr>
                <w:bCs/>
                <w:sz w:val="20"/>
                <w:szCs w:val="18"/>
              </w:rPr>
              <w:t>5</w:t>
            </w:r>
          </w:p>
        </w:tc>
        <w:tc>
          <w:tcPr>
            <w:tcW w:w="1550" w:type="dxa"/>
            <w:noWrap/>
            <w:hideMark/>
          </w:tcPr>
          <w:p w14:paraId="7EDA2D16" w14:textId="77777777" w:rsidR="009343EE" w:rsidRPr="009343EE" w:rsidRDefault="009343EE" w:rsidP="009343EE">
            <w:pPr>
              <w:spacing w:after="108" w:line="259" w:lineRule="auto"/>
              <w:ind w:left="-5"/>
              <w:jc w:val="left"/>
              <w:rPr>
                <w:bCs/>
                <w:sz w:val="20"/>
                <w:szCs w:val="18"/>
              </w:rPr>
            </w:pPr>
            <w:r w:rsidRPr="009343EE">
              <w:rPr>
                <w:bCs/>
                <w:sz w:val="20"/>
                <w:szCs w:val="18"/>
              </w:rPr>
              <w:t>500</w:t>
            </w:r>
          </w:p>
        </w:tc>
        <w:tc>
          <w:tcPr>
            <w:tcW w:w="1494" w:type="dxa"/>
            <w:noWrap/>
            <w:hideMark/>
          </w:tcPr>
          <w:p w14:paraId="13009337" w14:textId="77777777" w:rsidR="009343EE" w:rsidRPr="009343EE" w:rsidRDefault="009343EE" w:rsidP="009343EE">
            <w:pPr>
              <w:spacing w:after="108" w:line="259" w:lineRule="auto"/>
              <w:ind w:left="-5"/>
              <w:jc w:val="left"/>
              <w:rPr>
                <w:bCs/>
                <w:sz w:val="20"/>
                <w:szCs w:val="18"/>
              </w:rPr>
            </w:pPr>
            <w:r w:rsidRPr="009343EE">
              <w:rPr>
                <w:bCs/>
                <w:sz w:val="20"/>
                <w:szCs w:val="18"/>
              </w:rPr>
              <w:t>11</w:t>
            </w:r>
          </w:p>
        </w:tc>
        <w:tc>
          <w:tcPr>
            <w:tcW w:w="1088" w:type="dxa"/>
            <w:noWrap/>
            <w:hideMark/>
          </w:tcPr>
          <w:p w14:paraId="181C5FF4" w14:textId="77777777" w:rsidR="009343EE" w:rsidRPr="009343EE" w:rsidRDefault="009343EE" w:rsidP="009343EE">
            <w:pPr>
              <w:spacing w:after="108" w:line="259" w:lineRule="auto"/>
              <w:ind w:left="-5"/>
              <w:jc w:val="left"/>
              <w:rPr>
                <w:bCs/>
                <w:sz w:val="20"/>
                <w:szCs w:val="18"/>
              </w:rPr>
            </w:pPr>
            <w:r w:rsidRPr="009343EE">
              <w:rPr>
                <w:bCs/>
                <w:sz w:val="20"/>
                <w:szCs w:val="18"/>
              </w:rPr>
              <w:t>500</w:t>
            </w:r>
          </w:p>
        </w:tc>
        <w:tc>
          <w:tcPr>
            <w:tcW w:w="833" w:type="dxa"/>
            <w:noWrap/>
            <w:hideMark/>
          </w:tcPr>
          <w:p w14:paraId="1399C53F" w14:textId="77777777" w:rsidR="009343EE" w:rsidRPr="009343EE" w:rsidRDefault="009343EE" w:rsidP="009343EE">
            <w:pPr>
              <w:spacing w:after="108" w:line="259" w:lineRule="auto"/>
              <w:ind w:left="-5"/>
              <w:jc w:val="left"/>
              <w:rPr>
                <w:bCs/>
                <w:sz w:val="20"/>
                <w:szCs w:val="18"/>
              </w:rPr>
            </w:pPr>
            <w:r w:rsidRPr="009343EE">
              <w:rPr>
                <w:bCs/>
                <w:sz w:val="20"/>
                <w:szCs w:val="18"/>
              </w:rPr>
              <w:t>35.7</w:t>
            </w:r>
          </w:p>
        </w:tc>
      </w:tr>
      <w:tr w:rsidR="009343EE" w:rsidRPr="009343EE" w14:paraId="7C1DDD58" w14:textId="77777777" w:rsidTr="00ED1519">
        <w:trPr>
          <w:trHeight w:val="320"/>
        </w:trPr>
        <w:tc>
          <w:tcPr>
            <w:tcW w:w="3222" w:type="dxa"/>
            <w:noWrap/>
            <w:hideMark/>
          </w:tcPr>
          <w:p w14:paraId="2214B22A" w14:textId="77777777" w:rsidR="009343EE" w:rsidRPr="009343EE" w:rsidRDefault="009343EE" w:rsidP="009343EE">
            <w:pPr>
              <w:spacing w:after="108" w:line="259" w:lineRule="auto"/>
              <w:ind w:left="-5"/>
              <w:jc w:val="left"/>
              <w:rPr>
                <w:bCs/>
                <w:sz w:val="20"/>
                <w:szCs w:val="18"/>
              </w:rPr>
            </w:pPr>
            <w:r w:rsidRPr="009343EE">
              <w:rPr>
                <w:bCs/>
                <w:sz w:val="20"/>
                <w:szCs w:val="18"/>
              </w:rPr>
              <w:t>Mixture of soybean protein and PVC (1:1)</w:t>
            </w:r>
          </w:p>
        </w:tc>
        <w:tc>
          <w:tcPr>
            <w:tcW w:w="1144" w:type="dxa"/>
            <w:noWrap/>
            <w:hideMark/>
          </w:tcPr>
          <w:p w14:paraId="0F03BA1F" w14:textId="77777777" w:rsidR="009343EE" w:rsidRPr="009343EE" w:rsidRDefault="009343EE" w:rsidP="009343EE">
            <w:pPr>
              <w:spacing w:after="108" w:line="259" w:lineRule="auto"/>
              <w:ind w:left="-5"/>
              <w:jc w:val="left"/>
              <w:rPr>
                <w:bCs/>
                <w:sz w:val="20"/>
                <w:szCs w:val="18"/>
              </w:rPr>
            </w:pPr>
            <w:r w:rsidRPr="009343EE">
              <w:rPr>
                <w:bCs/>
                <w:sz w:val="20"/>
                <w:szCs w:val="18"/>
              </w:rPr>
              <w:t>10</w:t>
            </w:r>
          </w:p>
        </w:tc>
        <w:tc>
          <w:tcPr>
            <w:tcW w:w="1550" w:type="dxa"/>
            <w:noWrap/>
            <w:hideMark/>
          </w:tcPr>
          <w:p w14:paraId="1D07E7F8" w14:textId="77777777" w:rsidR="009343EE" w:rsidRPr="009343EE" w:rsidRDefault="009343EE" w:rsidP="009343EE">
            <w:pPr>
              <w:spacing w:after="108" w:line="259" w:lineRule="auto"/>
              <w:ind w:left="-5"/>
              <w:jc w:val="left"/>
              <w:rPr>
                <w:bCs/>
                <w:sz w:val="20"/>
                <w:szCs w:val="18"/>
              </w:rPr>
            </w:pPr>
            <w:r w:rsidRPr="009343EE">
              <w:rPr>
                <w:bCs/>
                <w:sz w:val="20"/>
                <w:szCs w:val="18"/>
              </w:rPr>
              <w:t>600</w:t>
            </w:r>
          </w:p>
        </w:tc>
        <w:tc>
          <w:tcPr>
            <w:tcW w:w="1494" w:type="dxa"/>
            <w:noWrap/>
            <w:hideMark/>
          </w:tcPr>
          <w:p w14:paraId="535ACB1E" w14:textId="77777777" w:rsidR="009343EE" w:rsidRPr="009343EE" w:rsidRDefault="009343EE" w:rsidP="009343EE">
            <w:pPr>
              <w:spacing w:after="108" w:line="259" w:lineRule="auto"/>
              <w:ind w:left="-5"/>
              <w:jc w:val="left"/>
              <w:rPr>
                <w:bCs/>
                <w:sz w:val="20"/>
                <w:szCs w:val="18"/>
              </w:rPr>
            </w:pPr>
            <w:r w:rsidRPr="009343EE">
              <w:rPr>
                <w:bCs/>
                <w:sz w:val="20"/>
                <w:szCs w:val="18"/>
              </w:rPr>
              <w:t>8.9</w:t>
            </w:r>
          </w:p>
        </w:tc>
        <w:tc>
          <w:tcPr>
            <w:tcW w:w="1088" w:type="dxa"/>
            <w:noWrap/>
            <w:hideMark/>
          </w:tcPr>
          <w:p w14:paraId="5D2F1650" w14:textId="77777777" w:rsidR="009343EE" w:rsidRPr="009343EE" w:rsidRDefault="009343EE" w:rsidP="009343EE">
            <w:pPr>
              <w:spacing w:after="108" w:line="259" w:lineRule="auto"/>
              <w:ind w:left="-5"/>
              <w:jc w:val="left"/>
              <w:rPr>
                <w:bCs/>
                <w:sz w:val="20"/>
                <w:szCs w:val="18"/>
              </w:rPr>
            </w:pPr>
            <w:r w:rsidRPr="009343EE">
              <w:rPr>
                <w:bCs/>
                <w:sz w:val="20"/>
                <w:szCs w:val="18"/>
              </w:rPr>
              <w:t>500</w:t>
            </w:r>
          </w:p>
        </w:tc>
        <w:tc>
          <w:tcPr>
            <w:tcW w:w="833" w:type="dxa"/>
            <w:noWrap/>
            <w:hideMark/>
          </w:tcPr>
          <w:p w14:paraId="7277E1C9" w14:textId="77777777" w:rsidR="009343EE" w:rsidRPr="009343EE" w:rsidRDefault="009343EE" w:rsidP="009343EE">
            <w:pPr>
              <w:spacing w:after="108" w:line="259" w:lineRule="auto"/>
              <w:ind w:left="-5"/>
              <w:jc w:val="left"/>
              <w:rPr>
                <w:bCs/>
                <w:sz w:val="20"/>
                <w:szCs w:val="18"/>
              </w:rPr>
            </w:pPr>
            <w:r w:rsidRPr="009343EE">
              <w:rPr>
                <w:bCs/>
                <w:sz w:val="20"/>
                <w:szCs w:val="18"/>
              </w:rPr>
              <w:t>15</w:t>
            </w:r>
          </w:p>
        </w:tc>
      </w:tr>
      <w:tr w:rsidR="009343EE" w:rsidRPr="009343EE" w14:paraId="2153BA25" w14:textId="77777777" w:rsidTr="00ED1519">
        <w:trPr>
          <w:trHeight w:val="162"/>
        </w:trPr>
        <w:tc>
          <w:tcPr>
            <w:tcW w:w="3222" w:type="dxa"/>
            <w:noWrap/>
            <w:hideMark/>
          </w:tcPr>
          <w:p w14:paraId="20C16697" w14:textId="77777777" w:rsidR="009343EE" w:rsidRPr="009343EE" w:rsidRDefault="009343EE" w:rsidP="009343EE">
            <w:pPr>
              <w:spacing w:after="108" w:line="259" w:lineRule="auto"/>
              <w:ind w:left="-5"/>
              <w:jc w:val="left"/>
              <w:rPr>
                <w:bCs/>
                <w:sz w:val="20"/>
                <w:szCs w:val="18"/>
              </w:rPr>
            </w:pPr>
            <w:r w:rsidRPr="009343EE">
              <w:rPr>
                <w:bCs/>
                <w:sz w:val="20"/>
                <w:szCs w:val="18"/>
              </w:rPr>
              <w:t>Winery waste</w:t>
            </w:r>
          </w:p>
        </w:tc>
        <w:tc>
          <w:tcPr>
            <w:tcW w:w="1144" w:type="dxa"/>
            <w:noWrap/>
            <w:hideMark/>
          </w:tcPr>
          <w:p w14:paraId="36897ECE" w14:textId="77777777" w:rsidR="009343EE" w:rsidRPr="009343EE" w:rsidRDefault="009343EE" w:rsidP="009343EE">
            <w:pPr>
              <w:spacing w:after="108" w:line="259" w:lineRule="auto"/>
              <w:ind w:left="-5"/>
              <w:jc w:val="left"/>
              <w:rPr>
                <w:bCs/>
                <w:sz w:val="20"/>
                <w:szCs w:val="18"/>
              </w:rPr>
            </w:pPr>
            <w:r w:rsidRPr="009343EE">
              <w:rPr>
                <w:bCs/>
                <w:sz w:val="20"/>
                <w:szCs w:val="18"/>
              </w:rPr>
              <w:t>50</w:t>
            </w:r>
          </w:p>
        </w:tc>
        <w:tc>
          <w:tcPr>
            <w:tcW w:w="1550" w:type="dxa"/>
            <w:noWrap/>
            <w:hideMark/>
          </w:tcPr>
          <w:p w14:paraId="53D27768" w14:textId="77777777" w:rsidR="009343EE" w:rsidRPr="009343EE" w:rsidRDefault="009343EE" w:rsidP="009343EE">
            <w:pPr>
              <w:spacing w:after="108" w:line="259" w:lineRule="auto"/>
              <w:ind w:left="-5"/>
              <w:jc w:val="left"/>
              <w:rPr>
                <w:bCs/>
                <w:sz w:val="20"/>
                <w:szCs w:val="18"/>
              </w:rPr>
            </w:pPr>
            <w:r w:rsidRPr="009343EE">
              <w:rPr>
                <w:bCs/>
                <w:sz w:val="20"/>
                <w:szCs w:val="18"/>
              </w:rPr>
              <w:t>550</w:t>
            </w:r>
          </w:p>
        </w:tc>
        <w:tc>
          <w:tcPr>
            <w:tcW w:w="1494" w:type="dxa"/>
            <w:noWrap/>
            <w:hideMark/>
          </w:tcPr>
          <w:p w14:paraId="4C3BB110" w14:textId="77777777" w:rsidR="009343EE" w:rsidRPr="009343EE" w:rsidRDefault="009343EE" w:rsidP="009343EE">
            <w:pPr>
              <w:spacing w:after="108" w:line="259" w:lineRule="auto"/>
              <w:ind w:left="-5"/>
              <w:jc w:val="left"/>
              <w:rPr>
                <w:bCs/>
                <w:sz w:val="20"/>
                <w:szCs w:val="18"/>
              </w:rPr>
            </w:pPr>
            <w:r w:rsidRPr="009343EE">
              <w:rPr>
                <w:bCs/>
                <w:sz w:val="20"/>
                <w:szCs w:val="18"/>
              </w:rPr>
              <w:t>8.2</w:t>
            </w:r>
          </w:p>
        </w:tc>
        <w:tc>
          <w:tcPr>
            <w:tcW w:w="1088" w:type="dxa"/>
            <w:noWrap/>
            <w:hideMark/>
          </w:tcPr>
          <w:p w14:paraId="29049C50" w14:textId="77777777" w:rsidR="009343EE" w:rsidRPr="009343EE" w:rsidRDefault="009343EE" w:rsidP="009343EE">
            <w:pPr>
              <w:spacing w:after="108" w:line="259" w:lineRule="auto"/>
              <w:ind w:left="-5"/>
              <w:jc w:val="left"/>
              <w:rPr>
                <w:bCs/>
                <w:sz w:val="20"/>
                <w:szCs w:val="18"/>
              </w:rPr>
            </w:pPr>
            <w:r w:rsidRPr="009343EE">
              <w:rPr>
                <w:bCs/>
                <w:sz w:val="20"/>
                <w:szCs w:val="18"/>
              </w:rPr>
              <w:t>700</w:t>
            </w:r>
          </w:p>
        </w:tc>
        <w:tc>
          <w:tcPr>
            <w:tcW w:w="833" w:type="dxa"/>
            <w:noWrap/>
            <w:hideMark/>
          </w:tcPr>
          <w:p w14:paraId="30ED7950" w14:textId="77777777" w:rsidR="009343EE" w:rsidRPr="009343EE" w:rsidRDefault="009343EE" w:rsidP="009343EE">
            <w:pPr>
              <w:spacing w:after="108" w:line="259" w:lineRule="auto"/>
              <w:ind w:left="-5"/>
              <w:jc w:val="left"/>
              <w:rPr>
                <w:bCs/>
                <w:sz w:val="20"/>
                <w:szCs w:val="18"/>
              </w:rPr>
            </w:pPr>
            <w:r w:rsidRPr="009343EE">
              <w:rPr>
                <w:bCs/>
                <w:sz w:val="20"/>
                <w:szCs w:val="18"/>
              </w:rPr>
              <w:t>28</w:t>
            </w:r>
          </w:p>
        </w:tc>
      </w:tr>
    </w:tbl>
    <w:p w14:paraId="2D59B505" w14:textId="20E0E065" w:rsidR="00757590" w:rsidRDefault="00757590" w:rsidP="00FA7A10">
      <w:pPr>
        <w:spacing w:after="108" w:line="259" w:lineRule="auto"/>
        <w:ind w:left="-5"/>
        <w:jc w:val="left"/>
        <w:rPr>
          <w:bCs/>
        </w:rPr>
      </w:pPr>
    </w:p>
    <w:p w14:paraId="4E3A5599" w14:textId="38D600B4" w:rsidR="00AF0266" w:rsidRDefault="00AF0266" w:rsidP="00FA7A10">
      <w:pPr>
        <w:spacing w:after="108" w:line="259" w:lineRule="auto"/>
        <w:ind w:left="-5"/>
        <w:jc w:val="left"/>
        <w:rPr>
          <w:rFonts w:ascii="AdvOT863180fb" w:eastAsiaTheme="minorEastAsia" w:hAnsi="AdvOT863180fb" w:cs="AdvOT863180fb"/>
          <w:color w:val="000000" w:themeColor="text1"/>
          <w:sz w:val="21"/>
          <w:szCs w:val="21"/>
        </w:rPr>
      </w:pPr>
      <w:r>
        <w:rPr>
          <w:bCs/>
        </w:rPr>
        <w:t xml:space="preserve">             </w:t>
      </w:r>
      <w:r w:rsidR="009C49FF">
        <w:rPr>
          <w:bCs/>
        </w:rPr>
        <w:t>(</w:t>
      </w:r>
      <w:proofErr w:type="spellStart"/>
      <w:r w:rsidR="009C49FF" w:rsidRPr="00AF0266">
        <w:rPr>
          <w:rFonts w:ascii="AdvOT863180fb" w:eastAsiaTheme="minorEastAsia" w:hAnsi="AdvOT863180fb" w:cs="AdvOT863180fb"/>
          <w:color w:val="000000" w:themeColor="text1"/>
          <w:sz w:val="21"/>
          <w:szCs w:val="21"/>
        </w:rPr>
        <w:t>AndrewLin</w:t>
      </w:r>
      <w:proofErr w:type="spellEnd"/>
      <w:r w:rsidR="009C49FF" w:rsidRPr="00AF0266">
        <w:rPr>
          <w:rFonts w:ascii="AdvOT863180fb" w:eastAsiaTheme="minorEastAsia" w:hAnsi="AdvOT863180fb" w:cs="AdvOT863180fb"/>
          <w:color w:val="000000" w:themeColor="text1"/>
          <w:sz w:val="21"/>
          <w:szCs w:val="21"/>
        </w:rPr>
        <w:t xml:space="preserve"> </w:t>
      </w:r>
      <w:r w:rsidR="009C49FF" w:rsidRPr="00AF0266">
        <w:rPr>
          <w:rFonts w:ascii="AdvOT863180fb" w:eastAsiaTheme="minorEastAsia" w:hAnsi="AdvOT863180fb" w:cs="AdvOT863180fb"/>
          <w:color w:val="000000" w:themeColor="text1"/>
          <w:sz w:val="15"/>
          <w:szCs w:val="15"/>
        </w:rPr>
        <w:t>b</w:t>
      </w:r>
      <w:r w:rsidR="009C49FF" w:rsidRPr="00AF0266">
        <w:rPr>
          <w:rFonts w:ascii="AdvOT863180fb" w:eastAsiaTheme="minorEastAsia" w:hAnsi="AdvOT863180fb" w:cs="AdvOT863180fb"/>
          <w:color w:val="000000" w:themeColor="text1"/>
          <w:sz w:val="21"/>
          <w:szCs w:val="21"/>
        </w:rPr>
        <w:t xml:space="preserve">, </w:t>
      </w:r>
      <w:proofErr w:type="spellStart"/>
      <w:r w:rsidR="009C49FF" w:rsidRPr="00AF0266">
        <w:rPr>
          <w:rFonts w:ascii="AdvOT863180fb" w:eastAsiaTheme="minorEastAsia" w:hAnsi="AdvOT863180fb" w:cs="AdvOT863180fb"/>
          <w:color w:val="000000" w:themeColor="text1"/>
          <w:sz w:val="21"/>
          <w:szCs w:val="21"/>
        </w:rPr>
        <w:t>Eunmi</w:t>
      </w:r>
      <w:proofErr w:type="spellEnd"/>
      <w:r w:rsidR="009C49FF" w:rsidRPr="00AF0266">
        <w:rPr>
          <w:rFonts w:ascii="AdvOT863180fb" w:eastAsiaTheme="minorEastAsia" w:hAnsi="AdvOT863180fb" w:cs="AdvOT863180fb"/>
          <w:color w:val="000000" w:themeColor="text1"/>
          <w:sz w:val="21"/>
          <w:szCs w:val="21"/>
        </w:rPr>
        <w:t xml:space="preserve"> Hong</w:t>
      </w:r>
      <w:r w:rsidR="009C49FF">
        <w:rPr>
          <w:rFonts w:ascii="AdvOT863180fb" w:eastAsiaTheme="minorEastAsia" w:hAnsi="AdvOT863180fb" w:cs="AdvOT863180fb"/>
          <w:color w:val="000000" w:themeColor="text1"/>
          <w:sz w:val="21"/>
          <w:szCs w:val="21"/>
        </w:rPr>
        <w:t>,2018)</w:t>
      </w:r>
      <w:r w:rsidR="001D188F" w:rsidRPr="001D188F">
        <w:rPr>
          <w:szCs w:val="24"/>
        </w:rPr>
        <w:t xml:space="preserve"> </w:t>
      </w:r>
      <w:r w:rsidR="001D188F">
        <w:rPr>
          <w:szCs w:val="24"/>
        </w:rPr>
        <w:t>(all the above data is extracted from the same paper)</w:t>
      </w:r>
    </w:p>
    <w:p w14:paraId="31898B27" w14:textId="04AC21BA" w:rsidR="00B3425F" w:rsidRDefault="00B3425F" w:rsidP="00FA7A10">
      <w:pPr>
        <w:spacing w:after="108" w:line="259" w:lineRule="auto"/>
        <w:ind w:left="-5"/>
        <w:jc w:val="left"/>
        <w:rPr>
          <w:rFonts w:ascii="AdvOT863180fb" w:eastAsiaTheme="minorEastAsia" w:hAnsi="AdvOT863180fb" w:cs="AdvOT863180fb"/>
          <w:color w:val="000000" w:themeColor="text1"/>
          <w:sz w:val="21"/>
          <w:szCs w:val="21"/>
        </w:rPr>
      </w:pPr>
    </w:p>
    <w:p w14:paraId="5B971FBF" w14:textId="10503654" w:rsidR="00B3425F" w:rsidRDefault="00B3425F" w:rsidP="00B3425F">
      <w:pPr>
        <w:spacing w:after="112" w:line="259" w:lineRule="auto"/>
        <w:ind w:left="0" w:firstLine="0"/>
        <w:jc w:val="left"/>
        <w:rPr>
          <w:szCs w:val="24"/>
        </w:rPr>
      </w:pPr>
      <w:r>
        <w:rPr>
          <w:szCs w:val="24"/>
        </w:rPr>
        <w:t xml:space="preserve">                          Table 2.3, Municipal solid waste generated in few cities of India</w:t>
      </w:r>
    </w:p>
    <w:tbl>
      <w:tblPr>
        <w:tblStyle w:val="TableGrid0"/>
        <w:tblW w:w="0" w:type="auto"/>
        <w:tblInd w:w="137" w:type="dxa"/>
        <w:tblLook w:val="04A0" w:firstRow="1" w:lastRow="0" w:firstColumn="1" w:lastColumn="0" w:noHBand="0" w:noVBand="1"/>
      </w:tblPr>
      <w:tblGrid>
        <w:gridCol w:w="1428"/>
        <w:gridCol w:w="1561"/>
        <w:gridCol w:w="1922"/>
        <w:gridCol w:w="1561"/>
        <w:gridCol w:w="1329"/>
        <w:gridCol w:w="1561"/>
      </w:tblGrid>
      <w:tr w:rsidR="00B3425F" w:rsidRPr="00792E07" w14:paraId="6EBA98AB" w14:textId="77777777" w:rsidTr="000D59DE">
        <w:trPr>
          <w:trHeight w:val="562"/>
        </w:trPr>
        <w:tc>
          <w:tcPr>
            <w:tcW w:w="1428" w:type="dxa"/>
            <w:noWrap/>
            <w:hideMark/>
          </w:tcPr>
          <w:p w14:paraId="4FA9D746"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City</w:t>
            </w:r>
          </w:p>
        </w:tc>
        <w:tc>
          <w:tcPr>
            <w:tcW w:w="1561" w:type="dxa"/>
            <w:hideMark/>
          </w:tcPr>
          <w:p w14:paraId="41B4800E"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Waste    generation</w:t>
            </w:r>
            <w:r w:rsidRPr="00792E07">
              <w:rPr>
                <w:noProof/>
                <w:sz w:val="20"/>
                <w:szCs w:val="20"/>
              </w:rPr>
              <w:br/>
              <w:t>rate(Kg/c/day)</w:t>
            </w:r>
          </w:p>
        </w:tc>
        <w:tc>
          <w:tcPr>
            <w:tcW w:w="1922" w:type="dxa"/>
          </w:tcPr>
          <w:p w14:paraId="44A17AF1"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City</w:t>
            </w:r>
          </w:p>
        </w:tc>
        <w:tc>
          <w:tcPr>
            <w:tcW w:w="1561" w:type="dxa"/>
          </w:tcPr>
          <w:p w14:paraId="01F651F0"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Waste generation</w:t>
            </w:r>
            <w:r w:rsidRPr="00792E07">
              <w:rPr>
                <w:noProof/>
                <w:sz w:val="20"/>
                <w:szCs w:val="20"/>
              </w:rPr>
              <w:br/>
              <w:t>rate(Kg/c/day)</w:t>
            </w:r>
          </w:p>
        </w:tc>
        <w:tc>
          <w:tcPr>
            <w:tcW w:w="1329" w:type="dxa"/>
          </w:tcPr>
          <w:p w14:paraId="61B20441"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City</w:t>
            </w:r>
          </w:p>
        </w:tc>
        <w:tc>
          <w:tcPr>
            <w:tcW w:w="1561" w:type="dxa"/>
          </w:tcPr>
          <w:p w14:paraId="055A27EE"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Waste generation</w:t>
            </w:r>
            <w:r w:rsidRPr="00792E07">
              <w:rPr>
                <w:noProof/>
                <w:sz w:val="20"/>
                <w:szCs w:val="20"/>
              </w:rPr>
              <w:br/>
              <w:t>rate(Kg/c/day)</w:t>
            </w:r>
          </w:p>
        </w:tc>
      </w:tr>
      <w:tr w:rsidR="00B3425F" w:rsidRPr="00792E07" w14:paraId="7A5B52F1" w14:textId="77777777" w:rsidTr="000D59DE">
        <w:trPr>
          <w:trHeight w:val="249"/>
        </w:trPr>
        <w:tc>
          <w:tcPr>
            <w:tcW w:w="1428" w:type="dxa"/>
            <w:noWrap/>
            <w:hideMark/>
          </w:tcPr>
          <w:p w14:paraId="077FD5B4"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 xml:space="preserve"> Kavaratti</w:t>
            </w:r>
          </w:p>
        </w:tc>
        <w:tc>
          <w:tcPr>
            <w:tcW w:w="1561" w:type="dxa"/>
            <w:noWrap/>
            <w:hideMark/>
          </w:tcPr>
          <w:p w14:paraId="4E361E5A"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3</w:t>
            </w:r>
          </w:p>
        </w:tc>
        <w:tc>
          <w:tcPr>
            <w:tcW w:w="1922" w:type="dxa"/>
          </w:tcPr>
          <w:p w14:paraId="0D3732DF"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Kochi</w:t>
            </w:r>
          </w:p>
        </w:tc>
        <w:tc>
          <w:tcPr>
            <w:tcW w:w="1561" w:type="dxa"/>
          </w:tcPr>
          <w:p w14:paraId="19A75621"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67</w:t>
            </w:r>
          </w:p>
        </w:tc>
        <w:tc>
          <w:tcPr>
            <w:tcW w:w="1329" w:type="dxa"/>
          </w:tcPr>
          <w:p w14:paraId="439FDD8B"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Jamshedpur</w:t>
            </w:r>
          </w:p>
        </w:tc>
        <w:tc>
          <w:tcPr>
            <w:tcW w:w="1561" w:type="dxa"/>
          </w:tcPr>
          <w:p w14:paraId="6703081E"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31</w:t>
            </w:r>
          </w:p>
        </w:tc>
      </w:tr>
      <w:tr w:rsidR="00B3425F" w:rsidRPr="00792E07" w14:paraId="382E3722" w14:textId="77777777" w:rsidTr="000D59DE">
        <w:trPr>
          <w:trHeight w:val="249"/>
        </w:trPr>
        <w:tc>
          <w:tcPr>
            <w:tcW w:w="1428" w:type="dxa"/>
            <w:noWrap/>
            <w:hideMark/>
          </w:tcPr>
          <w:p w14:paraId="1C89E4E9"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Gangtok</w:t>
            </w:r>
          </w:p>
        </w:tc>
        <w:tc>
          <w:tcPr>
            <w:tcW w:w="1561" w:type="dxa"/>
            <w:noWrap/>
            <w:hideMark/>
          </w:tcPr>
          <w:p w14:paraId="711F6DC6"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44</w:t>
            </w:r>
          </w:p>
        </w:tc>
        <w:tc>
          <w:tcPr>
            <w:tcW w:w="1922" w:type="dxa"/>
          </w:tcPr>
          <w:p w14:paraId="5DC3286F"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Raipur</w:t>
            </w:r>
          </w:p>
        </w:tc>
        <w:tc>
          <w:tcPr>
            <w:tcW w:w="1561" w:type="dxa"/>
          </w:tcPr>
          <w:p w14:paraId="22F30C8F"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3</w:t>
            </w:r>
          </w:p>
        </w:tc>
        <w:tc>
          <w:tcPr>
            <w:tcW w:w="1329" w:type="dxa"/>
          </w:tcPr>
          <w:p w14:paraId="61358272"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Agra</w:t>
            </w:r>
          </w:p>
        </w:tc>
        <w:tc>
          <w:tcPr>
            <w:tcW w:w="1561" w:type="dxa"/>
          </w:tcPr>
          <w:p w14:paraId="5CDA279A"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51</w:t>
            </w:r>
          </w:p>
        </w:tc>
      </w:tr>
      <w:tr w:rsidR="00B3425F" w:rsidRPr="00792E07" w14:paraId="04AACEC1" w14:textId="77777777" w:rsidTr="000D59DE">
        <w:trPr>
          <w:trHeight w:val="249"/>
        </w:trPr>
        <w:tc>
          <w:tcPr>
            <w:tcW w:w="1428" w:type="dxa"/>
            <w:noWrap/>
            <w:hideMark/>
          </w:tcPr>
          <w:p w14:paraId="6005D450"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Itanagar</w:t>
            </w:r>
          </w:p>
        </w:tc>
        <w:tc>
          <w:tcPr>
            <w:tcW w:w="1561" w:type="dxa"/>
            <w:noWrap/>
            <w:hideMark/>
          </w:tcPr>
          <w:p w14:paraId="5AAEED68"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34</w:t>
            </w:r>
          </w:p>
        </w:tc>
        <w:tc>
          <w:tcPr>
            <w:tcW w:w="1922" w:type="dxa"/>
          </w:tcPr>
          <w:p w14:paraId="03D6A1A6"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Bhubaneswar</w:t>
            </w:r>
          </w:p>
        </w:tc>
        <w:tc>
          <w:tcPr>
            <w:tcW w:w="1561" w:type="dxa"/>
          </w:tcPr>
          <w:p w14:paraId="5C04223D"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36</w:t>
            </w:r>
          </w:p>
        </w:tc>
        <w:tc>
          <w:tcPr>
            <w:tcW w:w="1329" w:type="dxa"/>
          </w:tcPr>
          <w:p w14:paraId="25A25C32"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Vadodara</w:t>
            </w:r>
          </w:p>
        </w:tc>
        <w:tc>
          <w:tcPr>
            <w:tcW w:w="1561" w:type="dxa"/>
          </w:tcPr>
          <w:p w14:paraId="60B7C26E"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27</w:t>
            </w:r>
          </w:p>
        </w:tc>
      </w:tr>
      <w:tr w:rsidR="00B3425F" w:rsidRPr="00792E07" w14:paraId="12B80760" w14:textId="77777777" w:rsidTr="000D59DE">
        <w:trPr>
          <w:trHeight w:val="249"/>
        </w:trPr>
        <w:tc>
          <w:tcPr>
            <w:tcW w:w="1428" w:type="dxa"/>
            <w:noWrap/>
            <w:hideMark/>
          </w:tcPr>
          <w:p w14:paraId="27CA7EF5"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Daman</w:t>
            </w:r>
          </w:p>
        </w:tc>
        <w:tc>
          <w:tcPr>
            <w:tcW w:w="1561" w:type="dxa"/>
            <w:noWrap/>
            <w:hideMark/>
          </w:tcPr>
          <w:p w14:paraId="1E75435D"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42</w:t>
            </w:r>
          </w:p>
        </w:tc>
        <w:tc>
          <w:tcPr>
            <w:tcW w:w="1922" w:type="dxa"/>
          </w:tcPr>
          <w:p w14:paraId="13A60FC5"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Tiruvanantapuram</w:t>
            </w:r>
          </w:p>
        </w:tc>
        <w:tc>
          <w:tcPr>
            <w:tcW w:w="1561" w:type="dxa"/>
          </w:tcPr>
          <w:p w14:paraId="64B7A8E5"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23</w:t>
            </w:r>
          </w:p>
        </w:tc>
        <w:tc>
          <w:tcPr>
            <w:tcW w:w="1329" w:type="dxa"/>
          </w:tcPr>
          <w:p w14:paraId="74D73919"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Patna</w:t>
            </w:r>
          </w:p>
        </w:tc>
        <w:tc>
          <w:tcPr>
            <w:tcW w:w="1561" w:type="dxa"/>
          </w:tcPr>
          <w:p w14:paraId="7FB66119"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37</w:t>
            </w:r>
          </w:p>
        </w:tc>
      </w:tr>
      <w:tr w:rsidR="00B3425F" w:rsidRPr="00792E07" w14:paraId="5F871F2B" w14:textId="77777777" w:rsidTr="000D59DE">
        <w:trPr>
          <w:trHeight w:val="249"/>
        </w:trPr>
        <w:tc>
          <w:tcPr>
            <w:tcW w:w="1428" w:type="dxa"/>
            <w:noWrap/>
            <w:hideMark/>
          </w:tcPr>
          <w:p w14:paraId="38FFBB20"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Silvassa</w:t>
            </w:r>
          </w:p>
        </w:tc>
        <w:tc>
          <w:tcPr>
            <w:tcW w:w="1561" w:type="dxa"/>
            <w:noWrap/>
            <w:hideMark/>
          </w:tcPr>
          <w:p w14:paraId="45BA9EE1"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32</w:t>
            </w:r>
          </w:p>
        </w:tc>
        <w:tc>
          <w:tcPr>
            <w:tcW w:w="1922" w:type="dxa"/>
          </w:tcPr>
          <w:p w14:paraId="236DF8EE"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Chandigarh</w:t>
            </w:r>
          </w:p>
        </w:tc>
        <w:tc>
          <w:tcPr>
            <w:tcW w:w="1561" w:type="dxa"/>
          </w:tcPr>
          <w:p w14:paraId="4CF3781C"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4</w:t>
            </w:r>
          </w:p>
        </w:tc>
        <w:tc>
          <w:tcPr>
            <w:tcW w:w="1329" w:type="dxa"/>
          </w:tcPr>
          <w:p w14:paraId="3353A61C"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Ludhiyana</w:t>
            </w:r>
          </w:p>
        </w:tc>
        <w:tc>
          <w:tcPr>
            <w:tcW w:w="1561" w:type="dxa"/>
          </w:tcPr>
          <w:p w14:paraId="2B185524"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53</w:t>
            </w:r>
          </w:p>
        </w:tc>
      </w:tr>
      <w:tr w:rsidR="00B3425F" w:rsidRPr="00792E07" w14:paraId="7B08F957" w14:textId="77777777" w:rsidTr="000D59DE">
        <w:trPr>
          <w:trHeight w:val="249"/>
        </w:trPr>
        <w:tc>
          <w:tcPr>
            <w:tcW w:w="1428" w:type="dxa"/>
            <w:noWrap/>
            <w:hideMark/>
          </w:tcPr>
          <w:p w14:paraId="5DC38D56"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Panjim</w:t>
            </w:r>
          </w:p>
        </w:tc>
        <w:tc>
          <w:tcPr>
            <w:tcW w:w="1561" w:type="dxa"/>
            <w:noWrap/>
            <w:hideMark/>
          </w:tcPr>
          <w:p w14:paraId="3211F87B"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54</w:t>
            </w:r>
          </w:p>
        </w:tc>
        <w:tc>
          <w:tcPr>
            <w:tcW w:w="1922" w:type="dxa"/>
          </w:tcPr>
          <w:p w14:paraId="76765129"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Guwahati</w:t>
            </w:r>
          </w:p>
        </w:tc>
        <w:tc>
          <w:tcPr>
            <w:tcW w:w="1561" w:type="dxa"/>
          </w:tcPr>
          <w:p w14:paraId="341480DD"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2</w:t>
            </w:r>
          </w:p>
        </w:tc>
        <w:tc>
          <w:tcPr>
            <w:tcW w:w="1329" w:type="dxa"/>
          </w:tcPr>
          <w:p w14:paraId="11A07894"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Mumbai</w:t>
            </w:r>
          </w:p>
        </w:tc>
        <w:tc>
          <w:tcPr>
            <w:tcW w:w="1561" w:type="dxa"/>
          </w:tcPr>
          <w:p w14:paraId="543E7485"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4</w:t>
            </w:r>
          </w:p>
        </w:tc>
      </w:tr>
      <w:tr w:rsidR="00B3425F" w:rsidRPr="00792E07" w14:paraId="486896BA" w14:textId="77777777" w:rsidTr="000D59DE">
        <w:trPr>
          <w:trHeight w:val="249"/>
        </w:trPr>
        <w:tc>
          <w:tcPr>
            <w:tcW w:w="1428" w:type="dxa"/>
            <w:noWrap/>
            <w:hideMark/>
          </w:tcPr>
          <w:p w14:paraId="22527572"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Kohima</w:t>
            </w:r>
          </w:p>
        </w:tc>
        <w:tc>
          <w:tcPr>
            <w:tcW w:w="1561" w:type="dxa"/>
            <w:noWrap/>
            <w:hideMark/>
          </w:tcPr>
          <w:p w14:paraId="50704D30"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17</w:t>
            </w:r>
          </w:p>
        </w:tc>
        <w:tc>
          <w:tcPr>
            <w:tcW w:w="1922" w:type="dxa"/>
          </w:tcPr>
          <w:p w14:paraId="7F4DFBCE"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Ranchi</w:t>
            </w:r>
          </w:p>
        </w:tc>
        <w:tc>
          <w:tcPr>
            <w:tcW w:w="1561" w:type="dxa"/>
          </w:tcPr>
          <w:p w14:paraId="6DC21813"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25</w:t>
            </w:r>
          </w:p>
        </w:tc>
        <w:tc>
          <w:tcPr>
            <w:tcW w:w="1329" w:type="dxa"/>
          </w:tcPr>
          <w:p w14:paraId="4A22960D"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Indore</w:t>
            </w:r>
          </w:p>
        </w:tc>
        <w:tc>
          <w:tcPr>
            <w:tcW w:w="1561" w:type="dxa"/>
          </w:tcPr>
          <w:p w14:paraId="2BE34205"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38</w:t>
            </w:r>
          </w:p>
        </w:tc>
      </w:tr>
      <w:tr w:rsidR="00B3425F" w:rsidRPr="00792E07" w14:paraId="7E1370EC" w14:textId="77777777" w:rsidTr="000D59DE">
        <w:trPr>
          <w:trHeight w:val="249"/>
        </w:trPr>
        <w:tc>
          <w:tcPr>
            <w:tcW w:w="1428" w:type="dxa"/>
            <w:noWrap/>
            <w:hideMark/>
          </w:tcPr>
          <w:p w14:paraId="6F6B4066"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Port Blair</w:t>
            </w:r>
          </w:p>
        </w:tc>
        <w:tc>
          <w:tcPr>
            <w:tcW w:w="1561" w:type="dxa"/>
            <w:noWrap/>
            <w:hideMark/>
          </w:tcPr>
          <w:p w14:paraId="0092794D"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76</w:t>
            </w:r>
          </w:p>
        </w:tc>
        <w:tc>
          <w:tcPr>
            <w:tcW w:w="1922" w:type="dxa"/>
          </w:tcPr>
          <w:p w14:paraId="0E443659"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Vijaywada</w:t>
            </w:r>
          </w:p>
        </w:tc>
        <w:tc>
          <w:tcPr>
            <w:tcW w:w="1561" w:type="dxa"/>
          </w:tcPr>
          <w:p w14:paraId="69E5B0B9"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44</w:t>
            </w:r>
          </w:p>
        </w:tc>
        <w:tc>
          <w:tcPr>
            <w:tcW w:w="1329" w:type="dxa"/>
          </w:tcPr>
          <w:p w14:paraId="2BB99DFC"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Nagpur</w:t>
            </w:r>
          </w:p>
        </w:tc>
        <w:tc>
          <w:tcPr>
            <w:tcW w:w="1561" w:type="dxa"/>
          </w:tcPr>
          <w:p w14:paraId="0AEE9694"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25</w:t>
            </w:r>
          </w:p>
        </w:tc>
      </w:tr>
      <w:tr w:rsidR="00B3425F" w:rsidRPr="00792E07" w14:paraId="7C2B0F27" w14:textId="77777777" w:rsidTr="000D59DE">
        <w:trPr>
          <w:trHeight w:val="249"/>
        </w:trPr>
        <w:tc>
          <w:tcPr>
            <w:tcW w:w="1428" w:type="dxa"/>
            <w:noWrap/>
            <w:hideMark/>
          </w:tcPr>
          <w:p w14:paraId="4AE000AD"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lastRenderedPageBreak/>
              <w:t>Shillong</w:t>
            </w:r>
          </w:p>
        </w:tc>
        <w:tc>
          <w:tcPr>
            <w:tcW w:w="1561" w:type="dxa"/>
            <w:noWrap/>
            <w:hideMark/>
          </w:tcPr>
          <w:p w14:paraId="0E86B8E7"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34</w:t>
            </w:r>
          </w:p>
        </w:tc>
        <w:tc>
          <w:tcPr>
            <w:tcW w:w="1922" w:type="dxa"/>
          </w:tcPr>
          <w:p w14:paraId="61703767"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Srinagar</w:t>
            </w:r>
          </w:p>
        </w:tc>
        <w:tc>
          <w:tcPr>
            <w:tcW w:w="1561" w:type="dxa"/>
          </w:tcPr>
          <w:p w14:paraId="290A612E"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48</w:t>
            </w:r>
          </w:p>
        </w:tc>
        <w:tc>
          <w:tcPr>
            <w:tcW w:w="1329" w:type="dxa"/>
          </w:tcPr>
          <w:p w14:paraId="0E3EF7BB"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Lucknow</w:t>
            </w:r>
          </w:p>
        </w:tc>
        <w:tc>
          <w:tcPr>
            <w:tcW w:w="1561" w:type="dxa"/>
          </w:tcPr>
          <w:p w14:paraId="20B2887E"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22</w:t>
            </w:r>
          </w:p>
        </w:tc>
      </w:tr>
      <w:tr w:rsidR="00B3425F" w:rsidRPr="00792E07" w14:paraId="09A66730" w14:textId="77777777" w:rsidTr="000D59DE">
        <w:trPr>
          <w:trHeight w:val="249"/>
        </w:trPr>
        <w:tc>
          <w:tcPr>
            <w:tcW w:w="1428" w:type="dxa"/>
            <w:noWrap/>
            <w:hideMark/>
          </w:tcPr>
          <w:p w14:paraId="1AF15304"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Shimla</w:t>
            </w:r>
          </w:p>
        </w:tc>
        <w:tc>
          <w:tcPr>
            <w:tcW w:w="1561" w:type="dxa"/>
            <w:noWrap/>
            <w:hideMark/>
          </w:tcPr>
          <w:p w14:paraId="370A8011"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27</w:t>
            </w:r>
          </w:p>
        </w:tc>
        <w:tc>
          <w:tcPr>
            <w:tcW w:w="1922" w:type="dxa"/>
          </w:tcPr>
          <w:p w14:paraId="28DFEE2F"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Madurai</w:t>
            </w:r>
          </w:p>
        </w:tc>
        <w:tc>
          <w:tcPr>
            <w:tcW w:w="1561" w:type="dxa"/>
          </w:tcPr>
          <w:p w14:paraId="31C14B08"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3</w:t>
            </w:r>
          </w:p>
        </w:tc>
        <w:tc>
          <w:tcPr>
            <w:tcW w:w="1329" w:type="dxa"/>
          </w:tcPr>
          <w:p w14:paraId="5F683018"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Jaipur</w:t>
            </w:r>
          </w:p>
        </w:tc>
        <w:tc>
          <w:tcPr>
            <w:tcW w:w="1561" w:type="dxa"/>
          </w:tcPr>
          <w:p w14:paraId="3B09FFC8"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39</w:t>
            </w:r>
          </w:p>
        </w:tc>
      </w:tr>
      <w:tr w:rsidR="00B3425F" w:rsidRPr="00792E07" w14:paraId="18A7FD84" w14:textId="77777777" w:rsidTr="000D59DE">
        <w:trPr>
          <w:trHeight w:val="249"/>
        </w:trPr>
        <w:tc>
          <w:tcPr>
            <w:tcW w:w="1428" w:type="dxa"/>
            <w:noWrap/>
            <w:hideMark/>
          </w:tcPr>
          <w:p w14:paraId="4FD15382"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Agartala</w:t>
            </w:r>
          </w:p>
        </w:tc>
        <w:tc>
          <w:tcPr>
            <w:tcW w:w="1561" w:type="dxa"/>
            <w:noWrap/>
            <w:hideMark/>
          </w:tcPr>
          <w:p w14:paraId="2C7D8F79"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4</w:t>
            </w:r>
          </w:p>
        </w:tc>
        <w:tc>
          <w:tcPr>
            <w:tcW w:w="1922" w:type="dxa"/>
          </w:tcPr>
          <w:p w14:paraId="67F5E85A"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Coimbatore</w:t>
            </w:r>
          </w:p>
        </w:tc>
        <w:tc>
          <w:tcPr>
            <w:tcW w:w="1561" w:type="dxa"/>
          </w:tcPr>
          <w:p w14:paraId="5FDFA4E7"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57</w:t>
            </w:r>
          </w:p>
        </w:tc>
        <w:tc>
          <w:tcPr>
            <w:tcW w:w="1329" w:type="dxa"/>
          </w:tcPr>
          <w:p w14:paraId="21C61473"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Surat</w:t>
            </w:r>
          </w:p>
        </w:tc>
        <w:tc>
          <w:tcPr>
            <w:tcW w:w="1561" w:type="dxa"/>
          </w:tcPr>
          <w:p w14:paraId="470B5426"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41</w:t>
            </w:r>
          </w:p>
        </w:tc>
      </w:tr>
      <w:tr w:rsidR="00B3425F" w:rsidRPr="00792E07" w14:paraId="11291120" w14:textId="77777777" w:rsidTr="000D59DE">
        <w:trPr>
          <w:trHeight w:val="249"/>
        </w:trPr>
        <w:tc>
          <w:tcPr>
            <w:tcW w:w="1428" w:type="dxa"/>
            <w:noWrap/>
            <w:hideMark/>
          </w:tcPr>
          <w:p w14:paraId="7FB55DE8"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Gandhinagar</w:t>
            </w:r>
          </w:p>
        </w:tc>
        <w:tc>
          <w:tcPr>
            <w:tcW w:w="1561" w:type="dxa"/>
            <w:noWrap/>
            <w:hideMark/>
          </w:tcPr>
          <w:p w14:paraId="6BE08CE2"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22</w:t>
            </w:r>
          </w:p>
        </w:tc>
        <w:tc>
          <w:tcPr>
            <w:tcW w:w="1922" w:type="dxa"/>
          </w:tcPr>
          <w:p w14:paraId="2089A0D5"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Jabalpur</w:t>
            </w:r>
          </w:p>
        </w:tc>
        <w:tc>
          <w:tcPr>
            <w:tcW w:w="1561" w:type="dxa"/>
          </w:tcPr>
          <w:p w14:paraId="5AEBC00D"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23</w:t>
            </w:r>
          </w:p>
        </w:tc>
        <w:tc>
          <w:tcPr>
            <w:tcW w:w="1329" w:type="dxa"/>
          </w:tcPr>
          <w:p w14:paraId="2133A72A"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Pune</w:t>
            </w:r>
          </w:p>
        </w:tc>
        <w:tc>
          <w:tcPr>
            <w:tcW w:w="1561" w:type="dxa"/>
          </w:tcPr>
          <w:p w14:paraId="55A0B413"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46</w:t>
            </w:r>
          </w:p>
        </w:tc>
      </w:tr>
      <w:tr w:rsidR="00B3425F" w:rsidRPr="00792E07" w14:paraId="298A8648" w14:textId="77777777" w:rsidTr="000D59DE">
        <w:trPr>
          <w:trHeight w:val="249"/>
        </w:trPr>
        <w:tc>
          <w:tcPr>
            <w:tcW w:w="1428" w:type="dxa"/>
            <w:noWrap/>
            <w:hideMark/>
          </w:tcPr>
          <w:p w14:paraId="6F82B264"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Dhanbad</w:t>
            </w:r>
          </w:p>
        </w:tc>
        <w:tc>
          <w:tcPr>
            <w:tcW w:w="1561" w:type="dxa"/>
            <w:noWrap/>
            <w:hideMark/>
          </w:tcPr>
          <w:p w14:paraId="0402A842"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39</w:t>
            </w:r>
          </w:p>
        </w:tc>
        <w:tc>
          <w:tcPr>
            <w:tcW w:w="1922" w:type="dxa"/>
          </w:tcPr>
          <w:p w14:paraId="74FD9E40"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Amritsar</w:t>
            </w:r>
          </w:p>
        </w:tc>
        <w:tc>
          <w:tcPr>
            <w:tcW w:w="1561" w:type="dxa"/>
          </w:tcPr>
          <w:p w14:paraId="40ACF8E2"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45</w:t>
            </w:r>
          </w:p>
        </w:tc>
        <w:tc>
          <w:tcPr>
            <w:tcW w:w="1329" w:type="dxa"/>
          </w:tcPr>
          <w:p w14:paraId="46D4C4DA"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Kanpur</w:t>
            </w:r>
          </w:p>
        </w:tc>
        <w:tc>
          <w:tcPr>
            <w:tcW w:w="1561" w:type="dxa"/>
          </w:tcPr>
          <w:p w14:paraId="6B90B55C"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43</w:t>
            </w:r>
          </w:p>
        </w:tc>
      </w:tr>
      <w:tr w:rsidR="00B3425F" w:rsidRPr="00792E07" w14:paraId="6C9F5F03" w14:textId="77777777" w:rsidTr="000D59DE">
        <w:trPr>
          <w:trHeight w:val="249"/>
        </w:trPr>
        <w:tc>
          <w:tcPr>
            <w:tcW w:w="1428" w:type="dxa"/>
            <w:noWrap/>
            <w:hideMark/>
          </w:tcPr>
          <w:p w14:paraId="424E355F"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Pondicherry</w:t>
            </w:r>
          </w:p>
        </w:tc>
        <w:tc>
          <w:tcPr>
            <w:tcW w:w="1561" w:type="dxa"/>
            <w:noWrap/>
            <w:hideMark/>
          </w:tcPr>
          <w:p w14:paraId="4D6266B6"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59</w:t>
            </w:r>
          </w:p>
        </w:tc>
        <w:tc>
          <w:tcPr>
            <w:tcW w:w="1922" w:type="dxa"/>
          </w:tcPr>
          <w:p w14:paraId="530B2EDB"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Rajkot</w:t>
            </w:r>
          </w:p>
        </w:tc>
        <w:tc>
          <w:tcPr>
            <w:tcW w:w="1561" w:type="dxa"/>
          </w:tcPr>
          <w:p w14:paraId="6F11601F"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21</w:t>
            </w:r>
          </w:p>
        </w:tc>
        <w:tc>
          <w:tcPr>
            <w:tcW w:w="1329" w:type="dxa"/>
          </w:tcPr>
          <w:p w14:paraId="08A179EE"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Ahmedabad</w:t>
            </w:r>
          </w:p>
        </w:tc>
        <w:tc>
          <w:tcPr>
            <w:tcW w:w="1561" w:type="dxa"/>
          </w:tcPr>
          <w:p w14:paraId="35CF4BE5"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37</w:t>
            </w:r>
          </w:p>
        </w:tc>
      </w:tr>
      <w:tr w:rsidR="00B3425F" w:rsidRPr="00792E07" w14:paraId="6F224F45" w14:textId="77777777" w:rsidTr="000D59DE">
        <w:trPr>
          <w:trHeight w:val="249"/>
        </w:trPr>
        <w:tc>
          <w:tcPr>
            <w:tcW w:w="1428" w:type="dxa"/>
            <w:noWrap/>
            <w:hideMark/>
          </w:tcPr>
          <w:p w14:paraId="390CF997"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Imphal</w:t>
            </w:r>
          </w:p>
        </w:tc>
        <w:tc>
          <w:tcPr>
            <w:tcW w:w="1561" w:type="dxa"/>
            <w:noWrap/>
            <w:hideMark/>
          </w:tcPr>
          <w:p w14:paraId="41CFE74E"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19</w:t>
            </w:r>
          </w:p>
        </w:tc>
        <w:tc>
          <w:tcPr>
            <w:tcW w:w="1922" w:type="dxa"/>
          </w:tcPr>
          <w:p w14:paraId="5FE95FD2"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Allahabad</w:t>
            </w:r>
          </w:p>
        </w:tc>
        <w:tc>
          <w:tcPr>
            <w:tcW w:w="1561" w:type="dxa"/>
          </w:tcPr>
          <w:p w14:paraId="170DD5E1"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52</w:t>
            </w:r>
          </w:p>
        </w:tc>
        <w:tc>
          <w:tcPr>
            <w:tcW w:w="1329" w:type="dxa"/>
          </w:tcPr>
          <w:p w14:paraId="08D2E35F"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Hyderabad</w:t>
            </w:r>
          </w:p>
        </w:tc>
        <w:tc>
          <w:tcPr>
            <w:tcW w:w="1561" w:type="dxa"/>
          </w:tcPr>
          <w:p w14:paraId="1D6963B1"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57</w:t>
            </w:r>
          </w:p>
        </w:tc>
      </w:tr>
      <w:tr w:rsidR="00B3425F" w:rsidRPr="00792E07" w14:paraId="53E42F3B" w14:textId="77777777" w:rsidTr="000D59DE">
        <w:trPr>
          <w:trHeight w:val="249"/>
        </w:trPr>
        <w:tc>
          <w:tcPr>
            <w:tcW w:w="1428" w:type="dxa"/>
            <w:noWrap/>
            <w:hideMark/>
          </w:tcPr>
          <w:p w14:paraId="1247FF55"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Aizwal</w:t>
            </w:r>
          </w:p>
        </w:tc>
        <w:tc>
          <w:tcPr>
            <w:tcW w:w="1561" w:type="dxa"/>
            <w:noWrap/>
            <w:hideMark/>
          </w:tcPr>
          <w:p w14:paraId="6F1B1DB1"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25</w:t>
            </w:r>
          </w:p>
        </w:tc>
        <w:tc>
          <w:tcPr>
            <w:tcW w:w="1922" w:type="dxa"/>
          </w:tcPr>
          <w:p w14:paraId="7E4F09E1"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Vishakhapatnam</w:t>
            </w:r>
          </w:p>
        </w:tc>
        <w:tc>
          <w:tcPr>
            <w:tcW w:w="1561" w:type="dxa"/>
          </w:tcPr>
          <w:p w14:paraId="393B033C"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59</w:t>
            </w:r>
          </w:p>
        </w:tc>
        <w:tc>
          <w:tcPr>
            <w:tcW w:w="1329" w:type="dxa"/>
          </w:tcPr>
          <w:p w14:paraId="27F7F070"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Bangalore</w:t>
            </w:r>
          </w:p>
        </w:tc>
        <w:tc>
          <w:tcPr>
            <w:tcW w:w="1561" w:type="dxa"/>
          </w:tcPr>
          <w:p w14:paraId="6DCFB1C8"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39</w:t>
            </w:r>
          </w:p>
        </w:tc>
      </w:tr>
      <w:tr w:rsidR="00B3425F" w:rsidRPr="00792E07" w14:paraId="45D26DB3" w14:textId="77777777" w:rsidTr="000D59DE">
        <w:trPr>
          <w:trHeight w:val="249"/>
        </w:trPr>
        <w:tc>
          <w:tcPr>
            <w:tcW w:w="1428" w:type="dxa"/>
            <w:noWrap/>
            <w:hideMark/>
          </w:tcPr>
          <w:p w14:paraId="73F4C1B9"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Jammu</w:t>
            </w:r>
          </w:p>
        </w:tc>
        <w:tc>
          <w:tcPr>
            <w:tcW w:w="1561" w:type="dxa"/>
            <w:noWrap/>
            <w:hideMark/>
          </w:tcPr>
          <w:p w14:paraId="0FB8C780"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58</w:t>
            </w:r>
          </w:p>
        </w:tc>
        <w:tc>
          <w:tcPr>
            <w:tcW w:w="1922" w:type="dxa"/>
          </w:tcPr>
          <w:p w14:paraId="3ECA458D"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Faridabad</w:t>
            </w:r>
          </w:p>
        </w:tc>
        <w:tc>
          <w:tcPr>
            <w:tcW w:w="1561" w:type="dxa"/>
          </w:tcPr>
          <w:p w14:paraId="70DB1A12"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42</w:t>
            </w:r>
          </w:p>
        </w:tc>
        <w:tc>
          <w:tcPr>
            <w:tcW w:w="1329" w:type="dxa"/>
          </w:tcPr>
          <w:p w14:paraId="20841B4D"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Chennai</w:t>
            </w:r>
          </w:p>
        </w:tc>
        <w:tc>
          <w:tcPr>
            <w:tcW w:w="1561" w:type="dxa"/>
          </w:tcPr>
          <w:p w14:paraId="07182F12"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62</w:t>
            </w:r>
          </w:p>
        </w:tc>
      </w:tr>
      <w:tr w:rsidR="00B3425F" w:rsidRPr="00792E07" w14:paraId="674D5758" w14:textId="77777777" w:rsidTr="000D59DE">
        <w:trPr>
          <w:trHeight w:val="249"/>
        </w:trPr>
        <w:tc>
          <w:tcPr>
            <w:tcW w:w="1428" w:type="dxa"/>
            <w:noWrap/>
            <w:hideMark/>
          </w:tcPr>
          <w:p w14:paraId="34C753A7"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Dehradun</w:t>
            </w:r>
          </w:p>
        </w:tc>
        <w:tc>
          <w:tcPr>
            <w:tcW w:w="1561" w:type="dxa"/>
            <w:noWrap/>
            <w:hideMark/>
          </w:tcPr>
          <w:p w14:paraId="5DE10F86"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31</w:t>
            </w:r>
          </w:p>
        </w:tc>
        <w:tc>
          <w:tcPr>
            <w:tcW w:w="1922" w:type="dxa"/>
          </w:tcPr>
          <w:p w14:paraId="1E1D6A10"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Meerut</w:t>
            </w:r>
          </w:p>
        </w:tc>
        <w:tc>
          <w:tcPr>
            <w:tcW w:w="1561" w:type="dxa"/>
          </w:tcPr>
          <w:p w14:paraId="697AAE3E"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46</w:t>
            </w:r>
          </w:p>
        </w:tc>
        <w:tc>
          <w:tcPr>
            <w:tcW w:w="1329" w:type="dxa"/>
          </w:tcPr>
          <w:p w14:paraId="227B76D6"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Kolkata</w:t>
            </w:r>
          </w:p>
        </w:tc>
        <w:tc>
          <w:tcPr>
            <w:tcW w:w="1561" w:type="dxa"/>
          </w:tcPr>
          <w:p w14:paraId="758AC24F"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58</w:t>
            </w:r>
          </w:p>
        </w:tc>
      </w:tr>
      <w:tr w:rsidR="00B3425F" w:rsidRPr="00792E07" w14:paraId="57644119" w14:textId="77777777" w:rsidTr="000D59DE">
        <w:trPr>
          <w:trHeight w:val="249"/>
        </w:trPr>
        <w:tc>
          <w:tcPr>
            <w:tcW w:w="1428" w:type="dxa"/>
            <w:noWrap/>
            <w:hideMark/>
          </w:tcPr>
          <w:p w14:paraId="1D1CB48C"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Asansol</w:t>
            </w:r>
          </w:p>
        </w:tc>
        <w:tc>
          <w:tcPr>
            <w:tcW w:w="1561" w:type="dxa"/>
            <w:noWrap/>
            <w:hideMark/>
          </w:tcPr>
          <w:p w14:paraId="71470FB6"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44</w:t>
            </w:r>
          </w:p>
        </w:tc>
        <w:tc>
          <w:tcPr>
            <w:tcW w:w="1922" w:type="dxa"/>
          </w:tcPr>
          <w:p w14:paraId="4E32A371"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Nashik</w:t>
            </w:r>
          </w:p>
        </w:tc>
        <w:tc>
          <w:tcPr>
            <w:tcW w:w="1561" w:type="dxa"/>
          </w:tcPr>
          <w:p w14:paraId="07B4F64E"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19</w:t>
            </w:r>
          </w:p>
        </w:tc>
        <w:tc>
          <w:tcPr>
            <w:tcW w:w="1329" w:type="dxa"/>
          </w:tcPr>
          <w:p w14:paraId="4459B00E"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Delhi</w:t>
            </w:r>
          </w:p>
        </w:tc>
        <w:tc>
          <w:tcPr>
            <w:tcW w:w="1561" w:type="dxa"/>
          </w:tcPr>
          <w:p w14:paraId="3FC3D8E3"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57</w:t>
            </w:r>
          </w:p>
        </w:tc>
      </w:tr>
      <w:tr w:rsidR="00B3425F" w:rsidRPr="00792E07" w14:paraId="26792A91" w14:textId="77777777" w:rsidTr="000D59DE">
        <w:trPr>
          <w:trHeight w:val="249"/>
        </w:trPr>
        <w:tc>
          <w:tcPr>
            <w:tcW w:w="1428" w:type="dxa"/>
            <w:noWrap/>
            <w:hideMark/>
          </w:tcPr>
          <w:p w14:paraId="3C22449C"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Kochi</w:t>
            </w:r>
          </w:p>
        </w:tc>
        <w:tc>
          <w:tcPr>
            <w:tcW w:w="1561" w:type="dxa"/>
            <w:noWrap/>
            <w:hideMark/>
          </w:tcPr>
          <w:p w14:paraId="09AED710"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67</w:t>
            </w:r>
          </w:p>
        </w:tc>
        <w:tc>
          <w:tcPr>
            <w:tcW w:w="1922" w:type="dxa"/>
          </w:tcPr>
          <w:p w14:paraId="137D31BE"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Varanasi</w:t>
            </w:r>
          </w:p>
        </w:tc>
        <w:tc>
          <w:tcPr>
            <w:tcW w:w="1561" w:type="dxa"/>
          </w:tcPr>
          <w:p w14:paraId="44EA10F4"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39</w:t>
            </w:r>
          </w:p>
        </w:tc>
        <w:tc>
          <w:tcPr>
            <w:tcW w:w="1329" w:type="dxa"/>
          </w:tcPr>
          <w:p w14:paraId="62992CB1"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Greater Mumbai</w:t>
            </w:r>
          </w:p>
        </w:tc>
        <w:tc>
          <w:tcPr>
            <w:tcW w:w="1561" w:type="dxa"/>
          </w:tcPr>
          <w:p w14:paraId="29546A27" w14:textId="77777777" w:rsidR="00B3425F" w:rsidRPr="00792E07" w:rsidRDefault="00B3425F" w:rsidP="000D59DE">
            <w:pPr>
              <w:spacing w:after="112" w:line="259" w:lineRule="auto"/>
              <w:ind w:left="0" w:firstLine="0"/>
              <w:jc w:val="left"/>
              <w:rPr>
                <w:noProof/>
                <w:sz w:val="20"/>
                <w:szCs w:val="20"/>
              </w:rPr>
            </w:pPr>
            <w:r w:rsidRPr="00792E07">
              <w:rPr>
                <w:noProof/>
                <w:sz w:val="20"/>
                <w:szCs w:val="20"/>
              </w:rPr>
              <w:t>0.45</w:t>
            </w:r>
          </w:p>
        </w:tc>
      </w:tr>
    </w:tbl>
    <w:p w14:paraId="1162D2B2" w14:textId="77777777" w:rsidR="00B3425F" w:rsidRDefault="00B3425F" w:rsidP="00B3425F">
      <w:pPr>
        <w:spacing w:after="112" w:line="259" w:lineRule="auto"/>
        <w:ind w:left="0" w:firstLine="0"/>
        <w:jc w:val="left"/>
        <w:rPr>
          <w:szCs w:val="24"/>
        </w:rPr>
      </w:pPr>
    </w:p>
    <w:p w14:paraId="1739BE39" w14:textId="15AC8F43" w:rsidR="00B3425F" w:rsidRDefault="00B3425F" w:rsidP="00B3425F">
      <w:pPr>
        <w:spacing w:after="112" w:line="259" w:lineRule="auto"/>
        <w:ind w:left="0" w:firstLine="0"/>
        <w:jc w:val="left"/>
        <w:rPr>
          <w:szCs w:val="24"/>
        </w:rPr>
      </w:pPr>
      <w:r>
        <w:rPr>
          <w:szCs w:val="24"/>
        </w:rPr>
        <w:t xml:space="preserve">                       (</w:t>
      </w:r>
      <w:proofErr w:type="spellStart"/>
      <w:r w:rsidRPr="00E6318C">
        <w:rPr>
          <w:szCs w:val="24"/>
        </w:rPr>
        <w:t>Rouf</w:t>
      </w:r>
      <w:proofErr w:type="spellEnd"/>
      <w:r w:rsidRPr="00E6318C">
        <w:rPr>
          <w:szCs w:val="24"/>
        </w:rPr>
        <w:t xml:space="preserve"> Ahmad Bhat</w:t>
      </w:r>
      <w:r>
        <w:rPr>
          <w:szCs w:val="24"/>
        </w:rPr>
        <w:t>, 2018)</w:t>
      </w:r>
      <w:r w:rsidR="00B12409">
        <w:rPr>
          <w:szCs w:val="24"/>
        </w:rPr>
        <w:t xml:space="preserve"> (all the above data is extracted from the same paper)</w:t>
      </w:r>
    </w:p>
    <w:p w14:paraId="5A9685C8" w14:textId="77777777" w:rsidR="00B3425F" w:rsidRDefault="00B3425F" w:rsidP="00C82B38">
      <w:pPr>
        <w:spacing w:after="108" w:line="259" w:lineRule="auto"/>
        <w:ind w:left="0" w:firstLine="0"/>
        <w:jc w:val="left"/>
        <w:rPr>
          <w:rFonts w:ascii="AdvOT863180fb" w:eastAsiaTheme="minorEastAsia" w:hAnsi="AdvOT863180fb" w:cs="AdvOT863180fb"/>
          <w:color w:val="000000" w:themeColor="text1"/>
          <w:sz w:val="21"/>
          <w:szCs w:val="21"/>
        </w:rPr>
      </w:pPr>
    </w:p>
    <w:p w14:paraId="7F5FCE90" w14:textId="4B6EFBFF" w:rsidR="008D0372" w:rsidRPr="008D0372" w:rsidRDefault="00933F33" w:rsidP="00B3425F">
      <w:pPr>
        <w:spacing w:after="108" w:line="259" w:lineRule="auto"/>
        <w:ind w:left="0" w:firstLine="0"/>
        <w:jc w:val="left"/>
        <w:rPr>
          <w:b/>
          <w:u w:val="single"/>
        </w:rPr>
      </w:pPr>
      <w:r>
        <w:rPr>
          <w:b/>
        </w:rPr>
        <w:t>2</w:t>
      </w:r>
      <w:r w:rsidR="008D0372">
        <w:rPr>
          <w:b/>
        </w:rPr>
        <w:t>.</w:t>
      </w:r>
      <w:r w:rsidRPr="00B3425F">
        <w:rPr>
          <w:b/>
        </w:rPr>
        <w:t>2</w:t>
      </w:r>
      <w:r w:rsidR="008D0372" w:rsidRPr="00B3425F">
        <w:rPr>
          <w:b/>
        </w:rPr>
        <w:t xml:space="preserve"> Feedstock analysis:</w:t>
      </w:r>
    </w:p>
    <w:p w14:paraId="653E5C6B" w14:textId="3AC3F02F" w:rsidR="00AF0266" w:rsidRDefault="002E7059" w:rsidP="00FA7A10">
      <w:pPr>
        <w:spacing w:after="108" w:line="259" w:lineRule="auto"/>
        <w:ind w:left="-5"/>
        <w:jc w:val="left"/>
        <w:rPr>
          <w:bCs/>
        </w:rPr>
      </w:pPr>
      <w:r>
        <w:rPr>
          <w:bCs/>
        </w:rPr>
        <w:t>For prediction of biochar fraction for a given feedstock, a detailed analysis of a large set of feedstocks is required, the analysis must include ultimate analysis, proximate analysis, feed stock type, sample weight of feedstock taken, reactor type used for pyrolysis purpose, initial temperature to final temperature achieved, rate at which temperature is increased, power of the reactor, and the final output being biooil, biochar</w:t>
      </w:r>
      <w:r w:rsidR="00AD47C8">
        <w:rPr>
          <w:bCs/>
        </w:rPr>
        <w:t>, syngas etc</w:t>
      </w:r>
    </w:p>
    <w:p w14:paraId="01F6608B" w14:textId="77777777" w:rsidR="007F0B4C" w:rsidRDefault="007F0B4C" w:rsidP="00FA7A10">
      <w:pPr>
        <w:spacing w:after="108" w:line="259" w:lineRule="auto"/>
        <w:ind w:left="-5"/>
        <w:jc w:val="left"/>
        <w:rPr>
          <w:bCs/>
        </w:rPr>
      </w:pPr>
    </w:p>
    <w:p w14:paraId="5C3E68FE" w14:textId="329D5630" w:rsidR="00B13C29" w:rsidRPr="00B3425F" w:rsidRDefault="00933F33" w:rsidP="00FA7A10">
      <w:pPr>
        <w:spacing w:after="108" w:line="259" w:lineRule="auto"/>
        <w:ind w:left="-5"/>
        <w:jc w:val="left"/>
        <w:rPr>
          <w:b/>
        </w:rPr>
      </w:pPr>
      <w:r>
        <w:rPr>
          <w:b/>
        </w:rPr>
        <w:t>2.2</w:t>
      </w:r>
      <w:r w:rsidR="008D0372" w:rsidRPr="008D0372">
        <w:rPr>
          <w:b/>
        </w:rPr>
        <w:t>.1</w:t>
      </w:r>
      <w:r w:rsidR="008D0372">
        <w:rPr>
          <w:b/>
        </w:rPr>
        <w:t xml:space="preserve"> </w:t>
      </w:r>
      <w:r w:rsidR="00B13C29" w:rsidRPr="00B3425F">
        <w:rPr>
          <w:b/>
        </w:rPr>
        <w:t>Ultimate analysis;</w:t>
      </w:r>
    </w:p>
    <w:p w14:paraId="0C02BBCC" w14:textId="6E29D5EE" w:rsidR="00B13C29" w:rsidRDefault="00514809" w:rsidP="00FA7A10">
      <w:pPr>
        <w:spacing w:after="108" w:line="259" w:lineRule="auto"/>
        <w:ind w:left="-5"/>
        <w:jc w:val="left"/>
      </w:pPr>
      <w:r>
        <w:rPr>
          <w:bCs/>
        </w:rPr>
        <w:t>Ultimate analysis is done to find out percentages of Carbon, hydrogen, nitrogen, sulphur, oxygen for a given feedstock. It is usually done with</w:t>
      </w:r>
      <w:r w:rsidRPr="00514809">
        <w:t xml:space="preserve"> </w:t>
      </w:r>
      <w:r>
        <w:t>CHNS elemental analyser and oxygen percentage is 100 minus the sum of C, H, N, S percentages.</w:t>
      </w:r>
    </w:p>
    <w:p w14:paraId="5600F436" w14:textId="0D87A99A" w:rsidR="00514809" w:rsidRDefault="00514809" w:rsidP="00FA7A10">
      <w:pPr>
        <w:spacing w:after="108" w:line="259" w:lineRule="auto"/>
        <w:ind w:left="-5"/>
        <w:jc w:val="left"/>
      </w:pPr>
      <w:r>
        <w:t>Ultimate analysis of all the feedstocks</w:t>
      </w:r>
      <w:r w:rsidR="00D42235">
        <w:t xml:space="preserve"> collected from various research papers</w:t>
      </w:r>
      <w:r>
        <w:t xml:space="preserve"> are listed </w:t>
      </w:r>
      <w:r w:rsidR="00D42235">
        <w:t>in</w:t>
      </w:r>
      <w:r w:rsidR="00AD47C8">
        <w:t xml:space="preserve"> table 2.3</w:t>
      </w:r>
    </w:p>
    <w:p w14:paraId="77F7A3B6" w14:textId="3C0D3A7B" w:rsidR="00066040" w:rsidRDefault="007F0B4C" w:rsidP="00066040">
      <w:pPr>
        <w:spacing w:after="108" w:line="259" w:lineRule="auto"/>
        <w:ind w:left="-5"/>
        <w:jc w:val="left"/>
      </w:pPr>
      <w:r>
        <w:t xml:space="preserve">                      </w:t>
      </w:r>
      <w:r w:rsidR="00D42235">
        <w:t xml:space="preserve">         </w:t>
      </w:r>
      <w:r>
        <w:t>Table 2.</w:t>
      </w:r>
      <w:r w:rsidR="00516746">
        <w:t>4</w:t>
      </w:r>
      <w:r>
        <w:t>, Ultimate analysis of feedstock</w:t>
      </w:r>
      <w:r w:rsidR="00066040">
        <w:t>.</w:t>
      </w:r>
      <w:r>
        <w:t xml:space="preserve"> </w:t>
      </w:r>
      <w:r w:rsidR="00066040">
        <w:t>(Rows with same feedstock are repeated as their ultimate analysis results are different as they are different from each other)</w:t>
      </w:r>
    </w:p>
    <w:tbl>
      <w:tblPr>
        <w:tblStyle w:val="TableGrid0"/>
        <w:tblW w:w="0" w:type="auto"/>
        <w:tblLook w:val="04A0" w:firstRow="1" w:lastRow="0" w:firstColumn="1" w:lastColumn="0" w:noHBand="0" w:noVBand="1"/>
      </w:tblPr>
      <w:tblGrid>
        <w:gridCol w:w="2989"/>
        <w:gridCol w:w="806"/>
        <w:gridCol w:w="739"/>
        <w:gridCol w:w="727"/>
        <w:gridCol w:w="690"/>
        <w:gridCol w:w="806"/>
        <w:gridCol w:w="2429"/>
      </w:tblGrid>
      <w:tr w:rsidR="00C82B38" w:rsidRPr="00C84887" w14:paraId="5CB9B4D3" w14:textId="77777777" w:rsidTr="00C82B38">
        <w:trPr>
          <w:trHeight w:val="674"/>
        </w:trPr>
        <w:tc>
          <w:tcPr>
            <w:tcW w:w="2989" w:type="dxa"/>
            <w:noWrap/>
            <w:hideMark/>
          </w:tcPr>
          <w:p w14:paraId="13994EB0" w14:textId="77777777" w:rsidR="00C82B38" w:rsidRPr="00C84887" w:rsidRDefault="00C82B38" w:rsidP="00066040">
            <w:pPr>
              <w:spacing w:after="108" w:line="259" w:lineRule="auto"/>
              <w:ind w:left="-5"/>
              <w:jc w:val="left"/>
              <w:rPr>
                <w:b/>
                <w:bCs/>
                <w:sz w:val="20"/>
                <w:szCs w:val="20"/>
                <w:u w:val="single"/>
              </w:rPr>
            </w:pPr>
            <w:r w:rsidRPr="00C84887">
              <w:rPr>
                <w:b/>
                <w:bCs/>
                <w:sz w:val="20"/>
                <w:szCs w:val="20"/>
                <w:u w:val="single"/>
              </w:rPr>
              <w:t>Feedstock</w:t>
            </w:r>
          </w:p>
        </w:tc>
        <w:tc>
          <w:tcPr>
            <w:tcW w:w="806" w:type="dxa"/>
            <w:noWrap/>
            <w:hideMark/>
          </w:tcPr>
          <w:p w14:paraId="7B6C7DB7" w14:textId="77777777" w:rsidR="00C82B38" w:rsidRPr="00C84887" w:rsidRDefault="00C82B38" w:rsidP="00066040">
            <w:pPr>
              <w:spacing w:after="108" w:line="259" w:lineRule="auto"/>
              <w:ind w:left="-5"/>
              <w:jc w:val="left"/>
              <w:rPr>
                <w:b/>
                <w:bCs/>
                <w:sz w:val="20"/>
                <w:szCs w:val="20"/>
                <w:u w:val="single"/>
              </w:rPr>
            </w:pPr>
            <w:proofErr w:type="gramStart"/>
            <w:r w:rsidRPr="00C84887">
              <w:rPr>
                <w:b/>
                <w:bCs/>
                <w:sz w:val="20"/>
                <w:szCs w:val="20"/>
                <w:u w:val="single"/>
              </w:rPr>
              <w:t>C(</w:t>
            </w:r>
            <w:proofErr w:type="gramEnd"/>
            <w:r w:rsidRPr="00C84887">
              <w:rPr>
                <w:b/>
                <w:bCs/>
                <w:sz w:val="20"/>
                <w:szCs w:val="20"/>
                <w:u w:val="single"/>
              </w:rPr>
              <w:t>%)</w:t>
            </w:r>
          </w:p>
        </w:tc>
        <w:tc>
          <w:tcPr>
            <w:tcW w:w="739" w:type="dxa"/>
            <w:noWrap/>
            <w:hideMark/>
          </w:tcPr>
          <w:p w14:paraId="0C1FD623" w14:textId="77777777" w:rsidR="00C82B38" w:rsidRPr="00C84887" w:rsidRDefault="00C82B38" w:rsidP="00066040">
            <w:pPr>
              <w:spacing w:after="108" w:line="259" w:lineRule="auto"/>
              <w:ind w:left="-5"/>
              <w:jc w:val="left"/>
              <w:rPr>
                <w:b/>
                <w:bCs/>
                <w:sz w:val="20"/>
                <w:szCs w:val="20"/>
                <w:u w:val="single"/>
              </w:rPr>
            </w:pPr>
            <w:proofErr w:type="gramStart"/>
            <w:r w:rsidRPr="00C84887">
              <w:rPr>
                <w:b/>
                <w:bCs/>
                <w:sz w:val="20"/>
                <w:szCs w:val="20"/>
                <w:u w:val="single"/>
              </w:rPr>
              <w:t>H(</w:t>
            </w:r>
            <w:proofErr w:type="gramEnd"/>
            <w:r w:rsidRPr="00C84887">
              <w:rPr>
                <w:b/>
                <w:bCs/>
                <w:sz w:val="20"/>
                <w:szCs w:val="20"/>
                <w:u w:val="single"/>
              </w:rPr>
              <w:t>%)</w:t>
            </w:r>
          </w:p>
        </w:tc>
        <w:tc>
          <w:tcPr>
            <w:tcW w:w="727" w:type="dxa"/>
            <w:noWrap/>
            <w:hideMark/>
          </w:tcPr>
          <w:p w14:paraId="3C66AB8C" w14:textId="77777777" w:rsidR="00C82B38" w:rsidRPr="00C84887" w:rsidRDefault="00C82B38" w:rsidP="00066040">
            <w:pPr>
              <w:spacing w:after="108" w:line="259" w:lineRule="auto"/>
              <w:ind w:left="-5"/>
              <w:jc w:val="left"/>
              <w:rPr>
                <w:b/>
                <w:bCs/>
                <w:sz w:val="20"/>
                <w:szCs w:val="20"/>
                <w:u w:val="single"/>
              </w:rPr>
            </w:pPr>
            <w:proofErr w:type="gramStart"/>
            <w:r w:rsidRPr="00C84887">
              <w:rPr>
                <w:b/>
                <w:bCs/>
                <w:sz w:val="20"/>
                <w:szCs w:val="20"/>
                <w:u w:val="single"/>
              </w:rPr>
              <w:t>N(</w:t>
            </w:r>
            <w:proofErr w:type="gramEnd"/>
            <w:r w:rsidRPr="00C84887">
              <w:rPr>
                <w:b/>
                <w:bCs/>
                <w:sz w:val="20"/>
                <w:szCs w:val="20"/>
                <w:u w:val="single"/>
              </w:rPr>
              <w:t>%)</w:t>
            </w:r>
          </w:p>
        </w:tc>
        <w:tc>
          <w:tcPr>
            <w:tcW w:w="690" w:type="dxa"/>
            <w:noWrap/>
            <w:hideMark/>
          </w:tcPr>
          <w:p w14:paraId="49CFE17E" w14:textId="77777777" w:rsidR="00C82B38" w:rsidRPr="00C84887" w:rsidRDefault="00C82B38" w:rsidP="00066040">
            <w:pPr>
              <w:spacing w:after="108" w:line="259" w:lineRule="auto"/>
              <w:ind w:left="-5"/>
              <w:jc w:val="left"/>
              <w:rPr>
                <w:b/>
                <w:bCs/>
                <w:sz w:val="20"/>
                <w:szCs w:val="20"/>
                <w:u w:val="single"/>
              </w:rPr>
            </w:pPr>
            <w:proofErr w:type="gramStart"/>
            <w:r w:rsidRPr="00C84887">
              <w:rPr>
                <w:b/>
                <w:bCs/>
                <w:sz w:val="20"/>
                <w:szCs w:val="20"/>
                <w:u w:val="single"/>
              </w:rPr>
              <w:t>S(</w:t>
            </w:r>
            <w:proofErr w:type="gramEnd"/>
            <w:r w:rsidRPr="00C84887">
              <w:rPr>
                <w:b/>
                <w:bCs/>
                <w:sz w:val="20"/>
                <w:szCs w:val="20"/>
                <w:u w:val="single"/>
              </w:rPr>
              <w:t>%)</w:t>
            </w:r>
          </w:p>
        </w:tc>
        <w:tc>
          <w:tcPr>
            <w:tcW w:w="806" w:type="dxa"/>
            <w:noWrap/>
            <w:hideMark/>
          </w:tcPr>
          <w:p w14:paraId="470A6B20" w14:textId="77777777" w:rsidR="00C82B38" w:rsidRPr="00C84887" w:rsidRDefault="00C82B38" w:rsidP="00066040">
            <w:pPr>
              <w:spacing w:after="108" w:line="259" w:lineRule="auto"/>
              <w:ind w:left="-5"/>
              <w:jc w:val="left"/>
              <w:rPr>
                <w:b/>
                <w:bCs/>
                <w:sz w:val="20"/>
                <w:szCs w:val="20"/>
                <w:u w:val="single"/>
              </w:rPr>
            </w:pPr>
            <w:proofErr w:type="gramStart"/>
            <w:r w:rsidRPr="00C84887">
              <w:rPr>
                <w:b/>
                <w:bCs/>
                <w:sz w:val="20"/>
                <w:szCs w:val="20"/>
                <w:u w:val="single"/>
              </w:rPr>
              <w:t>O(</w:t>
            </w:r>
            <w:proofErr w:type="gramEnd"/>
            <w:r w:rsidRPr="00C84887">
              <w:rPr>
                <w:b/>
                <w:bCs/>
                <w:sz w:val="20"/>
                <w:szCs w:val="20"/>
                <w:u w:val="single"/>
              </w:rPr>
              <w:t>%)</w:t>
            </w:r>
          </w:p>
        </w:tc>
        <w:tc>
          <w:tcPr>
            <w:tcW w:w="2429" w:type="dxa"/>
            <w:noWrap/>
            <w:hideMark/>
          </w:tcPr>
          <w:p w14:paraId="75BC87FC" w14:textId="77777777" w:rsidR="00C82B38" w:rsidRPr="00C84887" w:rsidRDefault="00C82B38" w:rsidP="00066040">
            <w:pPr>
              <w:spacing w:after="108" w:line="259" w:lineRule="auto"/>
              <w:ind w:left="-5"/>
              <w:jc w:val="left"/>
              <w:rPr>
                <w:b/>
                <w:bCs/>
                <w:sz w:val="20"/>
                <w:szCs w:val="20"/>
                <w:u w:val="single"/>
              </w:rPr>
            </w:pPr>
            <w:r w:rsidRPr="00C84887">
              <w:rPr>
                <w:b/>
                <w:bCs/>
                <w:sz w:val="20"/>
                <w:szCs w:val="20"/>
                <w:u w:val="single"/>
              </w:rPr>
              <w:t>References</w:t>
            </w:r>
          </w:p>
        </w:tc>
      </w:tr>
      <w:tr w:rsidR="00C82B38" w:rsidRPr="00C84887" w14:paraId="1B24D1E2" w14:textId="77777777" w:rsidTr="00C82B38">
        <w:trPr>
          <w:trHeight w:val="360"/>
        </w:trPr>
        <w:tc>
          <w:tcPr>
            <w:tcW w:w="2989" w:type="dxa"/>
            <w:noWrap/>
            <w:hideMark/>
          </w:tcPr>
          <w:p w14:paraId="47736353" w14:textId="77777777" w:rsidR="00C82B38" w:rsidRPr="00C84887" w:rsidRDefault="00C82B38" w:rsidP="00066040">
            <w:pPr>
              <w:spacing w:after="108" w:line="259" w:lineRule="auto"/>
              <w:ind w:left="-5"/>
              <w:jc w:val="left"/>
              <w:rPr>
                <w:sz w:val="20"/>
                <w:szCs w:val="20"/>
              </w:rPr>
            </w:pPr>
            <w:r w:rsidRPr="00C84887">
              <w:rPr>
                <w:sz w:val="20"/>
                <w:szCs w:val="20"/>
              </w:rPr>
              <w:t>Olive mill waste</w:t>
            </w:r>
          </w:p>
        </w:tc>
        <w:tc>
          <w:tcPr>
            <w:tcW w:w="806" w:type="dxa"/>
            <w:noWrap/>
            <w:hideMark/>
          </w:tcPr>
          <w:p w14:paraId="30B64916" w14:textId="77777777" w:rsidR="00C82B38" w:rsidRPr="00C84887" w:rsidRDefault="00C82B38" w:rsidP="00066040">
            <w:pPr>
              <w:spacing w:after="108" w:line="259" w:lineRule="auto"/>
              <w:ind w:left="-5"/>
              <w:jc w:val="left"/>
              <w:rPr>
                <w:sz w:val="20"/>
                <w:szCs w:val="20"/>
              </w:rPr>
            </w:pPr>
            <w:r w:rsidRPr="00C84887">
              <w:rPr>
                <w:sz w:val="20"/>
                <w:szCs w:val="20"/>
              </w:rPr>
              <w:t>46.6</w:t>
            </w:r>
          </w:p>
        </w:tc>
        <w:tc>
          <w:tcPr>
            <w:tcW w:w="739" w:type="dxa"/>
            <w:noWrap/>
            <w:hideMark/>
          </w:tcPr>
          <w:p w14:paraId="5C1E93FA" w14:textId="77777777" w:rsidR="00C82B38" w:rsidRPr="00C84887" w:rsidRDefault="00C82B38" w:rsidP="00066040">
            <w:pPr>
              <w:spacing w:after="108" w:line="259" w:lineRule="auto"/>
              <w:ind w:left="-5"/>
              <w:jc w:val="left"/>
              <w:rPr>
                <w:sz w:val="20"/>
                <w:szCs w:val="20"/>
              </w:rPr>
            </w:pPr>
            <w:r w:rsidRPr="00C84887">
              <w:rPr>
                <w:sz w:val="20"/>
                <w:szCs w:val="20"/>
              </w:rPr>
              <w:t>8.6</w:t>
            </w:r>
          </w:p>
        </w:tc>
        <w:tc>
          <w:tcPr>
            <w:tcW w:w="727" w:type="dxa"/>
            <w:noWrap/>
            <w:hideMark/>
          </w:tcPr>
          <w:p w14:paraId="1C1FC67F" w14:textId="77777777" w:rsidR="00C82B38" w:rsidRPr="00C84887" w:rsidRDefault="00C82B38" w:rsidP="00066040">
            <w:pPr>
              <w:spacing w:after="108" w:line="259" w:lineRule="auto"/>
              <w:ind w:left="-5"/>
              <w:jc w:val="left"/>
              <w:rPr>
                <w:sz w:val="20"/>
                <w:szCs w:val="20"/>
              </w:rPr>
            </w:pPr>
            <w:r w:rsidRPr="00C84887">
              <w:rPr>
                <w:sz w:val="20"/>
                <w:szCs w:val="20"/>
              </w:rPr>
              <w:t>1.84</w:t>
            </w:r>
          </w:p>
        </w:tc>
        <w:tc>
          <w:tcPr>
            <w:tcW w:w="690" w:type="dxa"/>
            <w:noWrap/>
            <w:hideMark/>
          </w:tcPr>
          <w:p w14:paraId="0A0EC677" w14:textId="77777777" w:rsidR="00C82B38" w:rsidRPr="00C84887" w:rsidRDefault="00C82B38" w:rsidP="00066040">
            <w:pPr>
              <w:spacing w:after="108" w:line="259" w:lineRule="auto"/>
              <w:ind w:left="-5"/>
              <w:jc w:val="left"/>
              <w:rPr>
                <w:sz w:val="20"/>
                <w:szCs w:val="20"/>
              </w:rPr>
            </w:pPr>
            <w:r w:rsidRPr="00C84887">
              <w:rPr>
                <w:sz w:val="20"/>
                <w:szCs w:val="20"/>
              </w:rPr>
              <w:t>0.16</w:t>
            </w:r>
          </w:p>
        </w:tc>
        <w:tc>
          <w:tcPr>
            <w:tcW w:w="806" w:type="dxa"/>
            <w:noWrap/>
            <w:hideMark/>
          </w:tcPr>
          <w:p w14:paraId="73E06BEA" w14:textId="77777777" w:rsidR="00C82B38" w:rsidRPr="00C84887" w:rsidRDefault="00C82B38" w:rsidP="00066040">
            <w:pPr>
              <w:spacing w:after="108" w:line="259" w:lineRule="auto"/>
              <w:ind w:left="-5"/>
              <w:jc w:val="left"/>
              <w:rPr>
                <w:sz w:val="20"/>
                <w:szCs w:val="20"/>
              </w:rPr>
            </w:pPr>
            <w:r w:rsidRPr="00C84887">
              <w:rPr>
                <w:sz w:val="20"/>
                <w:szCs w:val="20"/>
              </w:rPr>
              <w:t>42.8</w:t>
            </w:r>
          </w:p>
        </w:tc>
        <w:tc>
          <w:tcPr>
            <w:tcW w:w="2429" w:type="dxa"/>
            <w:noWrap/>
            <w:hideMark/>
          </w:tcPr>
          <w:p w14:paraId="0398E20D" w14:textId="77777777" w:rsidR="00C82B38" w:rsidRPr="00C84887" w:rsidRDefault="00C82B38" w:rsidP="00066040">
            <w:pPr>
              <w:spacing w:after="108" w:line="259" w:lineRule="auto"/>
              <w:ind w:left="-5"/>
              <w:jc w:val="left"/>
              <w:rPr>
                <w:sz w:val="20"/>
                <w:szCs w:val="20"/>
              </w:rPr>
            </w:pPr>
            <w:proofErr w:type="spellStart"/>
            <w:r w:rsidRPr="00C84887">
              <w:rPr>
                <w:sz w:val="20"/>
                <w:szCs w:val="20"/>
              </w:rPr>
              <w:t>Hmid</w:t>
            </w:r>
            <w:proofErr w:type="spellEnd"/>
            <w:r w:rsidRPr="00C84887">
              <w:rPr>
                <w:sz w:val="20"/>
                <w:szCs w:val="20"/>
              </w:rPr>
              <w:t xml:space="preserve"> et al. (2014)</w:t>
            </w:r>
          </w:p>
        </w:tc>
      </w:tr>
      <w:tr w:rsidR="00C82B38" w:rsidRPr="00C84887" w14:paraId="0E54B5EF" w14:textId="77777777" w:rsidTr="00C82B38">
        <w:trPr>
          <w:trHeight w:val="360"/>
        </w:trPr>
        <w:tc>
          <w:tcPr>
            <w:tcW w:w="2989" w:type="dxa"/>
            <w:noWrap/>
            <w:hideMark/>
          </w:tcPr>
          <w:p w14:paraId="558BBA1D" w14:textId="77777777" w:rsidR="00C82B38" w:rsidRPr="00C84887" w:rsidRDefault="00C82B38" w:rsidP="00066040">
            <w:pPr>
              <w:spacing w:after="108" w:line="259" w:lineRule="auto"/>
              <w:ind w:left="-5"/>
              <w:jc w:val="left"/>
              <w:rPr>
                <w:sz w:val="20"/>
                <w:szCs w:val="20"/>
              </w:rPr>
            </w:pPr>
            <w:r w:rsidRPr="00C84887">
              <w:rPr>
                <w:sz w:val="20"/>
                <w:szCs w:val="20"/>
              </w:rPr>
              <w:t>Oil palm empty fruit bunches</w:t>
            </w:r>
          </w:p>
        </w:tc>
        <w:tc>
          <w:tcPr>
            <w:tcW w:w="806" w:type="dxa"/>
            <w:noWrap/>
            <w:hideMark/>
          </w:tcPr>
          <w:p w14:paraId="6C6FC486" w14:textId="77777777" w:rsidR="00C82B38" w:rsidRPr="00C84887" w:rsidRDefault="00C82B38" w:rsidP="00066040">
            <w:pPr>
              <w:spacing w:after="108" w:line="259" w:lineRule="auto"/>
              <w:ind w:left="-5"/>
              <w:jc w:val="left"/>
              <w:rPr>
                <w:sz w:val="20"/>
                <w:szCs w:val="20"/>
              </w:rPr>
            </w:pPr>
            <w:r w:rsidRPr="00C84887">
              <w:rPr>
                <w:sz w:val="20"/>
                <w:szCs w:val="20"/>
              </w:rPr>
              <w:t>49</w:t>
            </w:r>
          </w:p>
        </w:tc>
        <w:tc>
          <w:tcPr>
            <w:tcW w:w="739" w:type="dxa"/>
            <w:noWrap/>
            <w:hideMark/>
          </w:tcPr>
          <w:p w14:paraId="16D3284B" w14:textId="77777777" w:rsidR="00C82B38" w:rsidRPr="00C84887" w:rsidRDefault="00C82B38" w:rsidP="00066040">
            <w:pPr>
              <w:spacing w:after="108" w:line="259" w:lineRule="auto"/>
              <w:ind w:left="-5"/>
              <w:jc w:val="left"/>
              <w:rPr>
                <w:sz w:val="20"/>
                <w:szCs w:val="20"/>
              </w:rPr>
            </w:pPr>
            <w:r w:rsidRPr="00C84887">
              <w:rPr>
                <w:sz w:val="20"/>
                <w:szCs w:val="20"/>
              </w:rPr>
              <w:t>6.5</w:t>
            </w:r>
          </w:p>
        </w:tc>
        <w:tc>
          <w:tcPr>
            <w:tcW w:w="727" w:type="dxa"/>
            <w:noWrap/>
            <w:hideMark/>
          </w:tcPr>
          <w:p w14:paraId="3DBD7008" w14:textId="77777777" w:rsidR="00C82B38" w:rsidRPr="00C84887" w:rsidRDefault="00C82B38" w:rsidP="00066040">
            <w:pPr>
              <w:spacing w:after="108" w:line="259" w:lineRule="auto"/>
              <w:ind w:left="-5"/>
              <w:jc w:val="left"/>
              <w:rPr>
                <w:sz w:val="20"/>
                <w:szCs w:val="20"/>
              </w:rPr>
            </w:pPr>
            <w:r w:rsidRPr="00C84887">
              <w:rPr>
                <w:sz w:val="20"/>
                <w:szCs w:val="20"/>
              </w:rPr>
              <w:t>0.7</w:t>
            </w:r>
          </w:p>
        </w:tc>
        <w:tc>
          <w:tcPr>
            <w:tcW w:w="690" w:type="dxa"/>
            <w:noWrap/>
            <w:hideMark/>
          </w:tcPr>
          <w:p w14:paraId="277FB1E2" w14:textId="77777777" w:rsidR="00C82B38" w:rsidRPr="00C84887" w:rsidRDefault="00C82B38" w:rsidP="00066040">
            <w:pPr>
              <w:spacing w:after="108" w:line="259" w:lineRule="auto"/>
              <w:ind w:left="-5"/>
              <w:jc w:val="left"/>
              <w:rPr>
                <w:sz w:val="20"/>
                <w:szCs w:val="20"/>
              </w:rPr>
            </w:pPr>
            <w:r w:rsidRPr="00C84887">
              <w:rPr>
                <w:sz w:val="20"/>
                <w:szCs w:val="20"/>
              </w:rPr>
              <w:t>0.1</w:t>
            </w:r>
          </w:p>
        </w:tc>
        <w:tc>
          <w:tcPr>
            <w:tcW w:w="806" w:type="dxa"/>
            <w:noWrap/>
            <w:hideMark/>
          </w:tcPr>
          <w:p w14:paraId="68D7EFCF" w14:textId="77777777" w:rsidR="00C82B38" w:rsidRPr="00C84887" w:rsidRDefault="00C82B38" w:rsidP="00066040">
            <w:pPr>
              <w:spacing w:after="108" w:line="259" w:lineRule="auto"/>
              <w:ind w:left="-5"/>
              <w:jc w:val="left"/>
              <w:rPr>
                <w:sz w:val="20"/>
                <w:szCs w:val="20"/>
              </w:rPr>
            </w:pPr>
            <w:r w:rsidRPr="00C84887">
              <w:rPr>
                <w:sz w:val="20"/>
                <w:szCs w:val="20"/>
              </w:rPr>
              <w:t>43.7</w:t>
            </w:r>
          </w:p>
        </w:tc>
        <w:tc>
          <w:tcPr>
            <w:tcW w:w="2429" w:type="dxa"/>
            <w:noWrap/>
            <w:hideMark/>
          </w:tcPr>
          <w:p w14:paraId="3F17C7B1" w14:textId="77777777" w:rsidR="00C82B38" w:rsidRPr="00C84887" w:rsidRDefault="00C82B38" w:rsidP="00066040">
            <w:pPr>
              <w:spacing w:after="108" w:line="259" w:lineRule="auto"/>
              <w:ind w:left="-5"/>
              <w:jc w:val="left"/>
              <w:rPr>
                <w:sz w:val="20"/>
                <w:szCs w:val="20"/>
              </w:rPr>
            </w:pPr>
            <w:r w:rsidRPr="00C84887">
              <w:rPr>
                <w:sz w:val="20"/>
                <w:szCs w:val="20"/>
              </w:rPr>
              <w:t>Shariff et al. (2014)</w:t>
            </w:r>
          </w:p>
        </w:tc>
      </w:tr>
      <w:tr w:rsidR="00C82B38" w:rsidRPr="00C84887" w14:paraId="4D215402" w14:textId="77777777" w:rsidTr="00C82B38">
        <w:trPr>
          <w:trHeight w:val="360"/>
        </w:trPr>
        <w:tc>
          <w:tcPr>
            <w:tcW w:w="2989" w:type="dxa"/>
            <w:noWrap/>
            <w:hideMark/>
          </w:tcPr>
          <w:p w14:paraId="04201066" w14:textId="77777777" w:rsidR="00C82B38" w:rsidRPr="00C84887" w:rsidRDefault="00C82B38" w:rsidP="00066040">
            <w:pPr>
              <w:spacing w:after="108" w:line="259" w:lineRule="auto"/>
              <w:ind w:left="-5"/>
              <w:jc w:val="left"/>
              <w:rPr>
                <w:sz w:val="20"/>
                <w:szCs w:val="20"/>
              </w:rPr>
            </w:pPr>
            <w:r w:rsidRPr="00C84887">
              <w:rPr>
                <w:sz w:val="20"/>
                <w:szCs w:val="20"/>
              </w:rPr>
              <w:t>Orange peel</w:t>
            </w:r>
          </w:p>
        </w:tc>
        <w:tc>
          <w:tcPr>
            <w:tcW w:w="806" w:type="dxa"/>
            <w:noWrap/>
            <w:hideMark/>
          </w:tcPr>
          <w:p w14:paraId="5D21D080" w14:textId="77777777" w:rsidR="00C82B38" w:rsidRPr="00C84887" w:rsidRDefault="00C82B38" w:rsidP="00066040">
            <w:pPr>
              <w:spacing w:after="108" w:line="259" w:lineRule="auto"/>
              <w:ind w:left="-5"/>
              <w:jc w:val="left"/>
              <w:rPr>
                <w:sz w:val="20"/>
                <w:szCs w:val="20"/>
              </w:rPr>
            </w:pPr>
            <w:r w:rsidRPr="00C84887">
              <w:rPr>
                <w:sz w:val="20"/>
                <w:szCs w:val="20"/>
              </w:rPr>
              <w:t>46.4</w:t>
            </w:r>
          </w:p>
        </w:tc>
        <w:tc>
          <w:tcPr>
            <w:tcW w:w="739" w:type="dxa"/>
            <w:noWrap/>
            <w:hideMark/>
          </w:tcPr>
          <w:p w14:paraId="7548A839" w14:textId="77777777" w:rsidR="00C82B38" w:rsidRPr="00C84887" w:rsidRDefault="00C82B38" w:rsidP="00066040">
            <w:pPr>
              <w:spacing w:after="108" w:line="259" w:lineRule="auto"/>
              <w:ind w:left="-5"/>
              <w:jc w:val="left"/>
              <w:rPr>
                <w:sz w:val="20"/>
                <w:szCs w:val="20"/>
              </w:rPr>
            </w:pPr>
            <w:r w:rsidRPr="00C84887">
              <w:rPr>
                <w:sz w:val="20"/>
                <w:szCs w:val="20"/>
              </w:rPr>
              <w:t>5.7</w:t>
            </w:r>
          </w:p>
        </w:tc>
        <w:tc>
          <w:tcPr>
            <w:tcW w:w="727" w:type="dxa"/>
            <w:noWrap/>
            <w:hideMark/>
          </w:tcPr>
          <w:p w14:paraId="7F6A77DB" w14:textId="77777777" w:rsidR="00C82B38" w:rsidRPr="00C84887" w:rsidRDefault="00C82B38" w:rsidP="00066040">
            <w:pPr>
              <w:spacing w:after="108" w:line="259" w:lineRule="auto"/>
              <w:ind w:left="-5"/>
              <w:jc w:val="left"/>
              <w:rPr>
                <w:sz w:val="20"/>
                <w:szCs w:val="20"/>
              </w:rPr>
            </w:pPr>
            <w:r w:rsidRPr="00C84887">
              <w:rPr>
                <w:sz w:val="20"/>
                <w:szCs w:val="20"/>
              </w:rPr>
              <w:t>1.52</w:t>
            </w:r>
          </w:p>
        </w:tc>
        <w:tc>
          <w:tcPr>
            <w:tcW w:w="690" w:type="dxa"/>
            <w:noWrap/>
            <w:hideMark/>
          </w:tcPr>
          <w:p w14:paraId="32851527" w14:textId="77777777" w:rsidR="00C82B38" w:rsidRPr="00C84887" w:rsidRDefault="00C82B38" w:rsidP="00066040">
            <w:pPr>
              <w:spacing w:after="108" w:line="259" w:lineRule="auto"/>
              <w:ind w:left="-5"/>
              <w:jc w:val="left"/>
              <w:rPr>
                <w:sz w:val="20"/>
                <w:szCs w:val="20"/>
              </w:rPr>
            </w:pPr>
            <w:r w:rsidRPr="00C84887">
              <w:rPr>
                <w:sz w:val="20"/>
                <w:szCs w:val="20"/>
              </w:rPr>
              <w:t>0.05</w:t>
            </w:r>
          </w:p>
        </w:tc>
        <w:tc>
          <w:tcPr>
            <w:tcW w:w="806" w:type="dxa"/>
            <w:noWrap/>
            <w:hideMark/>
          </w:tcPr>
          <w:p w14:paraId="3689581A" w14:textId="77777777" w:rsidR="00C82B38" w:rsidRPr="00C84887" w:rsidRDefault="00C82B38" w:rsidP="00066040">
            <w:pPr>
              <w:spacing w:after="108" w:line="259" w:lineRule="auto"/>
              <w:ind w:left="-5"/>
              <w:jc w:val="left"/>
              <w:rPr>
                <w:sz w:val="20"/>
                <w:szCs w:val="20"/>
              </w:rPr>
            </w:pPr>
            <w:r w:rsidRPr="00C84887">
              <w:rPr>
                <w:sz w:val="20"/>
                <w:szCs w:val="20"/>
              </w:rPr>
              <w:t>46.33</w:t>
            </w:r>
          </w:p>
        </w:tc>
        <w:tc>
          <w:tcPr>
            <w:tcW w:w="2429" w:type="dxa"/>
            <w:noWrap/>
            <w:hideMark/>
          </w:tcPr>
          <w:p w14:paraId="4E05BC9B" w14:textId="77777777" w:rsidR="00C82B38" w:rsidRPr="00C84887" w:rsidRDefault="00C82B38" w:rsidP="00066040">
            <w:pPr>
              <w:spacing w:after="108" w:line="259" w:lineRule="auto"/>
              <w:ind w:left="-5"/>
              <w:jc w:val="left"/>
              <w:rPr>
                <w:sz w:val="20"/>
                <w:szCs w:val="20"/>
              </w:rPr>
            </w:pPr>
            <w:r w:rsidRPr="00C84887">
              <w:rPr>
                <w:sz w:val="20"/>
                <w:szCs w:val="20"/>
              </w:rPr>
              <w:t>Tran et al. (2016)</w:t>
            </w:r>
          </w:p>
        </w:tc>
      </w:tr>
      <w:tr w:rsidR="00C82B38" w:rsidRPr="00C84887" w14:paraId="19D1DC1B" w14:textId="77777777" w:rsidTr="00C82B38">
        <w:trPr>
          <w:trHeight w:val="360"/>
        </w:trPr>
        <w:tc>
          <w:tcPr>
            <w:tcW w:w="2989" w:type="dxa"/>
            <w:vMerge w:val="restart"/>
            <w:noWrap/>
            <w:hideMark/>
          </w:tcPr>
          <w:p w14:paraId="22C9C0B4" w14:textId="77777777" w:rsidR="00C82B38" w:rsidRPr="00C84887" w:rsidRDefault="00C82B38" w:rsidP="00066040">
            <w:pPr>
              <w:spacing w:after="108" w:line="259" w:lineRule="auto"/>
              <w:ind w:left="-5"/>
              <w:jc w:val="left"/>
              <w:rPr>
                <w:sz w:val="20"/>
                <w:szCs w:val="20"/>
              </w:rPr>
            </w:pPr>
            <w:r w:rsidRPr="00C84887">
              <w:rPr>
                <w:sz w:val="20"/>
                <w:szCs w:val="20"/>
              </w:rPr>
              <w:t xml:space="preserve"> </w:t>
            </w:r>
          </w:p>
          <w:p w14:paraId="1F6C3883" w14:textId="77777777" w:rsidR="00C82B38" w:rsidRPr="00C84887" w:rsidRDefault="00C82B38" w:rsidP="00C82B38">
            <w:pPr>
              <w:spacing w:after="108" w:line="259" w:lineRule="auto"/>
              <w:ind w:left="0" w:firstLine="0"/>
              <w:jc w:val="left"/>
              <w:rPr>
                <w:sz w:val="20"/>
                <w:szCs w:val="20"/>
              </w:rPr>
            </w:pPr>
          </w:p>
          <w:p w14:paraId="76844A1F" w14:textId="033B9267" w:rsidR="00C82B38" w:rsidRPr="00C84887" w:rsidRDefault="00C82B38" w:rsidP="00C82B38">
            <w:pPr>
              <w:spacing w:after="108" w:line="259" w:lineRule="auto"/>
              <w:ind w:left="0" w:firstLine="0"/>
              <w:jc w:val="left"/>
              <w:rPr>
                <w:sz w:val="20"/>
                <w:szCs w:val="20"/>
              </w:rPr>
            </w:pPr>
            <w:r w:rsidRPr="00C84887">
              <w:rPr>
                <w:sz w:val="20"/>
                <w:szCs w:val="20"/>
              </w:rPr>
              <w:t>Food waste</w:t>
            </w:r>
          </w:p>
          <w:p w14:paraId="3AD0166C" w14:textId="7122D61C" w:rsidR="00C82B38" w:rsidRPr="00C84887" w:rsidRDefault="00C82B38" w:rsidP="00C82B38">
            <w:pPr>
              <w:spacing w:after="108" w:line="259" w:lineRule="auto"/>
              <w:ind w:left="-5"/>
              <w:jc w:val="left"/>
              <w:rPr>
                <w:sz w:val="20"/>
                <w:szCs w:val="20"/>
              </w:rPr>
            </w:pPr>
          </w:p>
        </w:tc>
        <w:tc>
          <w:tcPr>
            <w:tcW w:w="806" w:type="dxa"/>
            <w:noWrap/>
            <w:hideMark/>
          </w:tcPr>
          <w:p w14:paraId="5BF90B7E" w14:textId="77777777" w:rsidR="00C82B38" w:rsidRPr="00C84887" w:rsidRDefault="00C82B38" w:rsidP="00066040">
            <w:pPr>
              <w:spacing w:after="108" w:line="259" w:lineRule="auto"/>
              <w:ind w:left="-5"/>
              <w:jc w:val="left"/>
              <w:rPr>
                <w:sz w:val="20"/>
                <w:szCs w:val="20"/>
              </w:rPr>
            </w:pPr>
            <w:r w:rsidRPr="00C84887">
              <w:rPr>
                <w:sz w:val="20"/>
                <w:szCs w:val="20"/>
              </w:rPr>
              <w:t>46.22</w:t>
            </w:r>
          </w:p>
        </w:tc>
        <w:tc>
          <w:tcPr>
            <w:tcW w:w="739" w:type="dxa"/>
            <w:noWrap/>
            <w:hideMark/>
          </w:tcPr>
          <w:p w14:paraId="7C3ACDF1" w14:textId="77777777" w:rsidR="00C82B38" w:rsidRPr="00C84887" w:rsidRDefault="00C82B38" w:rsidP="00066040">
            <w:pPr>
              <w:spacing w:after="108" w:line="259" w:lineRule="auto"/>
              <w:ind w:left="-5"/>
              <w:jc w:val="left"/>
              <w:rPr>
                <w:sz w:val="20"/>
                <w:szCs w:val="20"/>
              </w:rPr>
            </w:pPr>
            <w:r w:rsidRPr="00C84887">
              <w:rPr>
                <w:sz w:val="20"/>
                <w:szCs w:val="20"/>
              </w:rPr>
              <w:t>5.6</w:t>
            </w:r>
          </w:p>
        </w:tc>
        <w:tc>
          <w:tcPr>
            <w:tcW w:w="727" w:type="dxa"/>
            <w:noWrap/>
            <w:hideMark/>
          </w:tcPr>
          <w:p w14:paraId="76FB8957" w14:textId="77777777" w:rsidR="00C82B38" w:rsidRPr="00C84887" w:rsidRDefault="00C82B38" w:rsidP="00066040">
            <w:pPr>
              <w:spacing w:after="108" w:line="259" w:lineRule="auto"/>
              <w:ind w:left="-5"/>
              <w:jc w:val="left"/>
              <w:rPr>
                <w:sz w:val="20"/>
                <w:szCs w:val="20"/>
              </w:rPr>
            </w:pPr>
            <w:r w:rsidRPr="00C84887">
              <w:rPr>
                <w:sz w:val="20"/>
                <w:szCs w:val="20"/>
              </w:rPr>
              <w:t>0.7</w:t>
            </w:r>
          </w:p>
        </w:tc>
        <w:tc>
          <w:tcPr>
            <w:tcW w:w="690" w:type="dxa"/>
            <w:noWrap/>
            <w:hideMark/>
          </w:tcPr>
          <w:p w14:paraId="2AD0B2F0" w14:textId="77777777" w:rsidR="00C82B38" w:rsidRPr="00C84887" w:rsidRDefault="00C82B38" w:rsidP="00066040">
            <w:pPr>
              <w:spacing w:after="108" w:line="259" w:lineRule="auto"/>
              <w:ind w:left="-5"/>
              <w:jc w:val="left"/>
              <w:rPr>
                <w:sz w:val="20"/>
                <w:szCs w:val="20"/>
              </w:rPr>
            </w:pPr>
            <w:r w:rsidRPr="00C84887">
              <w:rPr>
                <w:sz w:val="20"/>
                <w:szCs w:val="20"/>
              </w:rPr>
              <w:t>0.11</w:t>
            </w:r>
          </w:p>
        </w:tc>
        <w:tc>
          <w:tcPr>
            <w:tcW w:w="806" w:type="dxa"/>
            <w:noWrap/>
            <w:hideMark/>
          </w:tcPr>
          <w:p w14:paraId="236D5D0F" w14:textId="77777777" w:rsidR="00C82B38" w:rsidRPr="00C84887" w:rsidRDefault="00C82B38" w:rsidP="00066040">
            <w:pPr>
              <w:spacing w:after="108" w:line="259" w:lineRule="auto"/>
              <w:ind w:left="-5"/>
              <w:jc w:val="left"/>
              <w:rPr>
                <w:sz w:val="20"/>
                <w:szCs w:val="20"/>
              </w:rPr>
            </w:pPr>
            <w:r w:rsidRPr="00C84887">
              <w:rPr>
                <w:sz w:val="20"/>
                <w:szCs w:val="20"/>
              </w:rPr>
              <w:t>47.37</w:t>
            </w:r>
          </w:p>
        </w:tc>
        <w:tc>
          <w:tcPr>
            <w:tcW w:w="2429" w:type="dxa"/>
            <w:noWrap/>
            <w:hideMark/>
          </w:tcPr>
          <w:p w14:paraId="3597C0F2" w14:textId="77777777" w:rsidR="00C82B38" w:rsidRPr="00C84887" w:rsidRDefault="00C82B38" w:rsidP="00066040">
            <w:pPr>
              <w:spacing w:after="108" w:line="259" w:lineRule="auto"/>
              <w:ind w:left="-5"/>
              <w:jc w:val="left"/>
              <w:rPr>
                <w:sz w:val="20"/>
                <w:szCs w:val="20"/>
              </w:rPr>
            </w:pPr>
            <w:r w:rsidRPr="00C84887">
              <w:rPr>
                <w:sz w:val="20"/>
                <w:szCs w:val="20"/>
              </w:rPr>
              <w:t>Wang et al. (2018)</w:t>
            </w:r>
          </w:p>
        </w:tc>
      </w:tr>
      <w:tr w:rsidR="00C82B38" w:rsidRPr="00C84887" w14:paraId="2169A175" w14:textId="77777777" w:rsidTr="00C82B38">
        <w:trPr>
          <w:trHeight w:val="360"/>
        </w:trPr>
        <w:tc>
          <w:tcPr>
            <w:tcW w:w="2989" w:type="dxa"/>
            <w:vMerge/>
            <w:noWrap/>
            <w:hideMark/>
          </w:tcPr>
          <w:p w14:paraId="4A450CD0" w14:textId="77FE6C0E" w:rsidR="00C82B38" w:rsidRPr="00C84887" w:rsidRDefault="00C82B38" w:rsidP="00C82B38">
            <w:pPr>
              <w:spacing w:after="108" w:line="259" w:lineRule="auto"/>
              <w:ind w:left="-5"/>
              <w:jc w:val="left"/>
              <w:rPr>
                <w:sz w:val="20"/>
                <w:szCs w:val="20"/>
              </w:rPr>
            </w:pPr>
          </w:p>
        </w:tc>
        <w:tc>
          <w:tcPr>
            <w:tcW w:w="806" w:type="dxa"/>
            <w:noWrap/>
            <w:hideMark/>
          </w:tcPr>
          <w:p w14:paraId="560973E8" w14:textId="77777777" w:rsidR="00C82B38" w:rsidRPr="00C84887" w:rsidRDefault="00C82B38" w:rsidP="00066040">
            <w:pPr>
              <w:spacing w:after="108" w:line="259" w:lineRule="auto"/>
              <w:ind w:left="-5"/>
              <w:jc w:val="left"/>
              <w:rPr>
                <w:sz w:val="20"/>
                <w:szCs w:val="20"/>
              </w:rPr>
            </w:pPr>
            <w:r w:rsidRPr="00C84887">
              <w:rPr>
                <w:sz w:val="20"/>
                <w:szCs w:val="20"/>
              </w:rPr>
              <w:t>43.1</w:t>
            </w:r>
          </w:p>
        </w:tc>
        <w:tc>
          <w:tcPr>
            <w:tcW w:w="739" w:type="dxa"/>
            <w:noWrap/>
            <w:hideMark/>
          </w:tcPr>
          <w:p w14:paraId="43B07E25" w14:textId="77777777" w:rsidR="00C82B38" w:rsidRPr="00C84887" w:rsidRDefault="00C82B38" w:rsidP="00066040">
            <w:pPr>
              <w:spacing w:after="108" w:line="259" w:lineRule="auto"/>
              <w:ind w:left="-5"/>
              <w:jc w:val="left"/>
              <w:rPr>
                <w:sz w:val="20"/>
                <w:szCs w:val="20"/>
              </w:rPr>
            </w:pPr>
            <w:r w:rsidRPr="00C84887">
              <w:rPr>
                <w:sz w:val="20"/>
                <w:szCs w:val="20"/>
              </w:rPr>
              <w:t>7.3</w:t>
            </w:r>
          </w:p>
        </w:tc>
        <w:tc>
          <w:tcPr>
            <w:tcW w:w="727" w:type="dxa"/>
            <w:noWrap/>
            <w:hideMark/>
          </w:tcPr>
          <w:p w14:paraId="64E43CBD" w14:textId="77777777" w:rsidR="00C82B38" w:rsidRPr="00C84887" w:rsidRDefault="00C82B38" w:rsidP="00066040">
            <w:pPr>
              <w:spacing w:after="108" w:line="259" w:lineRule="auto"/>
              <w:ind w:left="-5"/>
              <w:jc w:val="left"/>
              <w:rPr>
                <w:sz w:val="20"/>
                <w:szCs w:val="20"/>
              </w:rPr>
            </w:pPr>
            <w:r w:rsidRPr="00C84887">
              <w:rPr>
                <w:sz w:val="20"/>
                <w:szCs w:val="20"/>
              </w:rPr>
              <w:t>0.9</w:t>
            </w:r>
          </w:p>
        </w:tc>
        <w:tc>
          <w:tcPr>
            <w:tcW w:w="690" w:type="dxa"/>
            <w:noWrap/>
            <w:hideMark/>
          </w:tcPr>
          <w:p w14:paraId="22FAFCB2" w14:textId="77777777" w:rsidR="00C82B38" w:rsidRPr="00C84887" w:rsidRDefault="00C82B38" w:rsidP="00066040">
            <w:pPr>
              <w:spacing w:after="108" w:line="259" w:lineRule="auto"/>
              <w:ind w:left="-5"/>
              <w:jc w:val="left"/>
              <w:rPr>
                <w:sz w:val="20"/>
                <w:szCs w:val="20"/>
              </w:rPr>
            </w:pPr>
            <w:r w:rsidRPr="00C84887">
              <w:rPr>
                <w:sz w:val="20"/>
                <w:szCs w:val="20"/>
              </w:rPr>
              <w:t>0.02</w:t>
            </w:r>
          </w:p>
        </w:tc>
        <w:tc>
          <w:tcPr>
            <w:tcW w:w="806" w:type="dxa"/>
            <w:noWrap/>
            <w:hideMark/>
          </w:tcPr>
          <w:p w14:paraId="11BD10EF" w14:textId="77777777" w:rsidR="00C82B38" w:rsidRPr="00C84887" w:rsidRDefault="00C82B38" w:rsidP="00066040">
            <w:pPr>
              <w:spacing w:after="108" w:line="259" w:lineRule="auto"/>
              <w:ind w:left="-5"/>
              <w:jc w:val="left"/>
              <w:rPr>
                <w:sz w:val="20"/>
                <w:szCs w:val="20"/>
              </w:rPr>
            </w:pPr>
            <w:r w:rsidRPr="00C84887">
              <w:rPr>
                <w:sz w:val="20"/>
                <w:szCs w:val="20"/>
              </w:rPr>
              <w:t>48.68</w:t>
            </w:r>
          </w:p>
        </w:tc>
        <w:tc>
          <w:tcPr>
            <w:tcW w:w="2429" w:type="dxa"/>
            <w:noWrap/>
            <w:hideMark/>
          </w:tcPr>
          <w:p w14:paraId="1D3F5341" w14:textId="77777777" w:rsidR="00C82B38" w:rsidRPr="00C84887" w:rsidRDefault="00C82B38" w:rsidP="00066040">
            <w:pPr>
              <w:spacing w:after="108" w:line="259" w:lineRule="auto"/>
              <w:ind w:left="-5"/>
              <w:jc w:val="left"/>
              <w:rPr>
                <w:sz w:val="20"/>
                <w:szCs w:val="20"/>
              </w:rPr>
            </w:pPr>
            <w:r w:rsidRPr="00C84887">
              <w:rPr>
                <w:sz w:val="20"/>
                <w:szCs w:val="20"/>
              </w:rPr>
              <w:t>Lee et al. (2018)</w:t>
            </w:r>
          </w:p>
        </w:tc>
      </w:tr>
      <w:tr w:rsidR="00C82B38" w:rsidRPr="00C84887" w14:paraId="62B497A4" w14:textId="77777777" w:rsidTr="00C82B38">
        <w:trPr>
          <w:trHeight w:val="360"/>
        </w:trPr>
        <w:tc>
          <w:tcPr>
            <w:tcW w:w="2989" w:type="dxa"/>
            <w:vMerge/>
            <w:noWrap/>
            <w:hideMark/>
          </w:tcPr>
          <w:p w14:paraId="4B90A644" w14:textId="16D8F55C" w:rsidR="00C82B38" w:rsidRPr="00C84887" w:rsidRDefault="00C82B38" w:rsidP="00C82B38">
            <w:pPr>
              <w:spacing w:after="108" w:line="259" w:lineRule="auto"/>
              <w:ind w:left="-5"/>
              <w:jc w:val="left"/>
              <w:rPr>
                <w:sz w:val="20"/>
                <w:szCs w:val="20"/>
              </w:rPr>
            </w:pPr>
          </w:p>
        </w:tc>
        <w:tc>
          <w:tcPr>
            <w:tcW w:w="806" w:type="dxa"/>
            <w:noWrap/>
            <w:hideMark/>
          </w:tcPr>
          <w:p w14:paraId="0747558C" w14:textId="77777777" w:rsidR="00C82B38" w:rsidRPr="00C84887" w:rsidRDefault="00C82B38" w:rsidP="00066040">
            <w:pPr>
              <w:spacing w:after="108" w:line="259" w:lineRule="auto"/>
              <w:ind w:left="-5"/>
              <w:jc w:val="left"/>
              <w:rPr>
                <w:sz w:val="20"/>
                <w:szCs w:val="20"/>
              </w:rPr>
            </w:pPr>
            <w:r w:rsidRPr="00C84887">
              <w:rPr>
                <w:sz w:val="20"/>
                <w:szCs w:val="20"/>
              </w:rPr>
              <w:t>43.1</w:t>
            </w:r>
          </w:p>
        </w:tc>
        <w:tc>
          <w:tcPr>
            <w:tcW w:w="739" w:type="dxa"/>
            <w:noWrap/>
            <w:hideMark/>
          </w:tcPr>
          <w:p w14:paraId="56A9A357" w14:textId="77777777" w:rsidR="00C82B38" w:rsidRPr="00C84887" w:rsidRDefault="00C82B38" w:rsidP="00066040">
            <w:pPr>
              <w:spacing w:after="108" w:line="259" w:lineRule="auto"/>
              <w:ind w:left="-5"/>
              <w:jc w:val="left"/>
              <w:rPr>
                <w:sz w:val="20"/>
                <w:szCs w:val="20"/>
              </w:rPr>
            </w:pPr>
            <w:r w:rsidRPr="00C84887">
              <w:rPr>
                <w:sz w:val="20"/>
                <w:szCs w:val="20"/>
              </w:rPr>
              <w:t>7.3</w:t>
            </w:r>
          </w:p>
        </w:tc>
        <w:tc>
          <w:tcPr>
            <w:tcW w:w="727" w:type="dxa"/>
            <w:noWrap/>
            <w:hideMark/>
          </w:tcPr>
          <w:p w14:paraId="44EC2562" w14:textId="77777777" w:rsidR="00C82B38" w:rsidRPr="00C84887" w:rsidRDefault="00C82B38" w:rsidP="00066040">
            <w:pPr>
              <w:spacing w:after="108" w:line="259" w:lineRule="auto"/>
              <w:ind w:left="-5"/>
              <w:jc w:val="left"/>
              <w:rPr>
                <w:sz w:val="20"/>
                <w:szCs w:val="20"/>
              </w:rPr>
            </w:pPr>
            <w:r w:rsidRPr="00C84887">
              <w:rPr>
                <w:sz w:val="20"/>
                <w:szCs w:val="20"/>
              </w:rPr>
              <w:t>0.9</w:t>
            </w:r>
          </w:p>
        </w:tc>
        <w:tc>
          <w:tcPr>
            <w:tcW w:w="690" w:type="dxa"/>
            <w:noWrap/>
            <w:hideMark/>
          </w:tcPr>
          <w:p w14:paraId="32630635" w14:textId="77777777" w:rsidR="00C82B38" w:rsidRPr="00C84887" w:rsidRDefault="00C82B38" w:rsidP="00066040">
            <w:pPr>
              <w:spacing w:after="108" w:line="259" w:lineRule="auto"/>
              <w:ind w:left="-5"/>
              <w:jc w:val="left"/>
              <w:rPr>
                <w:sz w:val="20"/>
                <w:szCs w:val="20"/>
              </w:rPr>
            </w:pPr>
            <w:r w:rsidRPr="00C84887">
              <w:rPr>
                <w:sz w:val="20"/>
                <w:szCs w:val="20"/>
              </w:rPr>
              <w:t>0.02</w:t>
            </w:r>
          </w:p>
        </w:tc>
        <w:tc>
          <w:tcPr>
            <w:tcW w:w="806" w:type="dxa"/>
            <w:noWrap/>
            <w:hideMark/>
          </w:tcPr>
          <w:p w14:paraId="1BF1DE6C" w14:textId="77777777" w:rsidR="00C82B38" w:rsidRPr="00C84887" w:rsidRDefault="00C82B38" w:rsidP="00066040">
            <w:pPr>
              <w:spacing w:after="108" w:line="259" w:lineRule="auto"/>
              <w:ind w:left="-5"/>
              <w:jc w:val="left"/>
              <w:rPr>
                <w:sz w:val="20"/>
                <w:szCs w:val="20"/>
              </w:rPr>
            </w:pPr>
            <w:r w:rsidRPr="00C84887">
              <w:rPr>
                <w:sz w:val="20"/>
                <w:szCs w:val="20"/>
              </w:rPr>
              <w:t>48.68</w:t>
            </w:r>
          </w:p>
        </w:tc>
        <w:tc>
          <w:tcPr>
            <w:tcW w:w="2429" w:type="dxa"/>
            <w:noWrap/>
            <w:hideMark/>
          </w:tcPr>
          <w:p w14:paraId="28EE8D6F" w14:textId="77777777" w:rsidR="00C82B38" w:rsidRPr="00C84887" w:rsidRDefault="00C82B38" w:rsidP="00066040">
            <w:pPr>
              <w:spacing w:after="108" w:line="259" w:lineRule="auto"/>
              <w:ind w:left="-5"/>
              <w:jc w:val="left"/>
              <w:rPr>
                <w:sz w:val="20"/>
                <w:szCs w:val="20"/>
              </w:rPr>
            </w:pPr>
            <w:r w:rsidRPr="00C84887">
              <w:rPr>
                <w:sz w:val="20"/>
                <w:szCs w:val="20"/>
              </w:rPr>
              <w:t>Lee et al. (2018)</w:t>
            </w:r>
          </w:p>
        </w:tc>
      </w:tr>
      <w:tr w:rsidR="00C82B38" w:rsidRPr="00C84887" w14:paraId="62076397" w14:textId="77777777" w:rsidTr="00C82B38">
        <w:trPr>
          <w:trHeight w:val="360"/>
        </w:trPr>
        <w:tc>
          <w:tcPr>
            <w:tcW w:w="2989" w:type="dxa"/>
            <w:vMerge/>
            <w:noWrap/>
          </w:tcPr>
          <w:p w14:paraId="69E01297" w14:textId="4699E650" w:rsidR="00C82B38" w:rsidRPr="00C84887" w:rsidRDefault="00C82B38" w:rsidP="00C82B38">
            <w:pPr>
              <w:spacing w:after="108" w:line="259" w:lineRule="auto"/>
              <w:ind w:left="-5"/>
              <w:jc w:val="left"/>
              <w:rPr>
                <w:sz w:val="20"/>
                <w:szCs w:val="20"/>
              </w:rPr>
            </w:pPr>
          </w:p>
        </w:tc>
        <w:tc>
          <w:tcPr>
            <w:tcW w:w="806" w:type="dxa"/>
            <w:noWrap/>
          </w:tcPr>
          <w:p w14:paraId="54362690" w14:textId="5701C008" w:rsidR="00C82B38" w:rsidRPr="00C84887" w:rsidRDefault="00C82B38" w:rsidP="00C82B38">
            <w:pPr>
              <w:spacing w:after="108" w:line="259" w:lineRule="auto"/>
              <w:ind w:left="-5"/>
              <w:jc w:val="left"/>
              <w:rPr>
                <w:sz w:val="20"/>
                <w:szCs w:val="20"/>
              </w:rPr>
            </w:pPr>
            <w:r w:rsidRPr="00C84887">
              <w:rPr>
                <w:sz w:val="20"/>
                <w:szCs w:val="20"/>
              </w:rPr>
              <w:t>43.1</w:t>
            </w:r>
          </w:p>
        </w:tc>
        <w:tc>
          <w:tcPr>
            <w:tcW w:w="739" w:type="dxa"/>
            <w:noWrap/>
          </w:tcPr>
          <w:p w14:paraId="3C7237E2" w14:textId="7930DC07" w:rsidR="00C82B38" w:rsidRPr="00C84887" w:rsidRDefault="00C82B38" w:rsidP="00C82B38">
            <w:pPr>
              <w:spacing w:after="108" w:line="259" w:lineRule="auto"/>
              <w:ind w:left="-5"/>
              <w:jc w:val="left"/>
              <w:rPr>
                <w:sz w:val="20"/>
                <w:szCs w:val="20"/>
              </w:rPr>
            </w:pPr>
            <w:r w:rsidRPr="00C84887">
              <w:rPr>
                <w:sz w:val="20"/>
                <w:szCs w:val="20"/>
              </w:rPr>
              <w:t>7.3</w:t>
            </w:r>
          </w:p>
        </w:tc>
        <w:tc>
          <w:tcPr>
            <w:tcW w:w="727" w:type="dxa"/>
            <w:noWrap/>
          </w:tcPr>
          <w:p w14:paraId="04D69D37" w14:textId="6275F2AD" w:rsidR="00C82B38" w:rsidRPr="00C84887" w:rsidRDefault="00C82B38" w:rsidP="00C82B38">
            <w:pPr>
              <w:spacing w:after="108" w:line="259" w:lineRule="auto"/>
              <w:ind w:left="-5"/>
              <w:jc w:val="left"/>
              <w:rPr>
                <w:sz w:val="20"/>
                <w:szCs w:val="20"/>
              </w:rPr>
            </w:pPr>
            <w:r w:rsidRPr="00C84887">
              <w:rPr>
                <w:sz w:val="20"/>
                <w:szCs w:val="20"/>
              </w:rPr>
              <w:t>0.9</w:t>
            </w:r>
          </w:p>
        </w:tc>
        <w:tc>
          <w:tcPr>
            <w:tcW w:w="690" w:type="dxa"/>
            <w:noWrap/>
          </w:tcPr>
          <w:p w14:paraId="3859FEBA" w14:textId="61EBB3AF" w:rsidR="00C82B38" w:rsidRPr="00C84887" w:rsidRDefault="00C82B38" w:rsidP="00C82B38">
            <w:pPr>
              <w:spacing w:after="108" w:line="259" w:lineRule="auto"/>
              <w:ind w:left="-5"/>
              <w:jc w:val="left"/>
              <w:rPr>
                <w:sz w:val="20"/>
                <w:szCs w:val="20"/>
              </w:rPr>
            </w:pPr>
            <w:r w:rsidRPr="00C84887">
              <w:rPr>
                <w:sz w:val="20"/>
                <w:szCs w:val="20"/>
              </w:rPr>
              <w:t>0.02</w:t>
            </w:r>
          </w:p>
        </w:tc>
        <w:tc>
          <w:tcPr>
            <w:tcW w:w="806" w:type="dxa"/>
            <w:noWrap/>
          </w:tcPr>
          <w:p w14:paraId="6F8E04CD" w14:textId="2A591C70" w:rsidR="00C82B38" w:rsidRPr="00C84887" w:rsidRDefault="00C82B38" w:rsidP="00C82B38">
            <w:pPr>
              <w:spacing w:after="108" w:line="259" w:lineRule="auto"/>
              <w:ind w:left="-5"/>
              <w:jc w:val="left"/>
              <w:rPr>
                <w:sz w:val="20"/>
                <w:szCs w:val="20"/>
              </w:rPr>
            </w:pPr>
            <w:r w:rsidRPr="00C84887">
              <w:rPr>
                <w:sz w:val="20"/>
                <w:szCs w:val="20"/>
              </w:rPr>
              <w:t>48.68</w:t>
            </w:r>
          </w:p>
        </w:tc>
        <w:tc>
          <w:tcPr>
            <w:tcW w:w="2429" w:type="dxa"/>
            <w:noWrap/>
          </w:tcPr>
          <w:p w14:paraId="365B2781" w14:textId="37A4C2B0" w:rsidR="00C82B38" w:rsidRPr="00C84887" w:rsidRDefault="00C82B38" w:rsidP="00C82B38">
            <w:pPr>
              <w:spacing w:after="108" w:line="259" w:lineRule="auto"/>
              <w:ind w:left="-5"/>
              <w:jc w:val="left"/>
              <w:rPr>
                <w:sz w:val="20"/>
                <w:szCs w:val="20"/>
              </w:rPr>
            </w:pPr>
            <w:proofErr w:type="spellStart"/>
            <w:r w:rsidRPr="00C84887">
              <w:rPr>
                <w:sz w:val="20"/>
                <w:szCs w:val="20"/>
              </w:rPr>
              <w:t>Kadlimatti</w:t>
            </w:r>
            <w:proofErr w:type="spellEnd"/>
            <w:r w:rsidRPr="00C84887">
              <w:rPr>
                <w:sz w:val="20"/>
                <w:szCs w:val="20"/>
              </w:rPr>
              <w:t xml:space="preserve"> et al. (2019)</w:t>
            </w:r>
          </w:p>
        </w:tc>
      </w:tr>
      <w:tr w:rsidR="00C82B38" w:rsidRPr="00C84887" w14:paraId="54FD0653" w14:textId="77777777" w:rsidTr="00C82B38">
        <w:trPr>
          <w:trHeight w:val="360"/>
        </w:trPr>
        <w:tc>
          <w:tcPr>
            <w:tcW w:w="2989" w:type="dxa"/>
            <w:vMerge/>
            <w:noWrap/>
          </w:tcPr>
          <w:p w14:paraId="3E688537" w14:textId="2B4F1FB7" w:rsidR="00C82B38" w:rsidRPr="00C84887" w:rsidRDefault="00C82B38" w:rsidP="00C82B38">
            <w:pPr>
              <w:spacing w:after="108" w:line="259" w:lineRule="auto"/>
              <w:ind w:left="-5"/>
              <w:jc w:val="left"/>
              <w:rPr>
                <w:sz w:val="20"/>
                <w:szCs w:val="20"/>
              </w:rPr>
            </w:pPr>
          </w:p>
        </w:tc>
        <w:tc>
          <w:tcPr>
            <w:tcW w:w="806" w:type="dxa"/>
            <w:noWrap/>
          </w:tcPr>
          <w:p w14:paraId="4ACB5A0F" w14:textId="149CEE01" w:rsidR="00C82B38" w:rsidRPr="00C84887" w:rsidRDefault="00C82B38" w:rsidP="00C82B38">
            <w:pPr>
              <w:spacing w:after="108" w:line="259" w:lineRule="auto"/>
              <w:ind w:left="-5"/>
              <w:jc w:val="left"/>
              <w:rPr>
                <w:sz w:val="20"/>
                <w:szCs w:val="20"/>
              </w:rPr>
            </w:pPr>
            <w:r w:rsidRPr="00C84887">
              <w:rPr>
                <w:sz w:val="20"/>
                <w:szCs w:val="20"/>
              </w:rPr>
              <w:t>47.6</w:t>
            </w:r>
          </w:p>
        </w:tc>
        <w:tc>
          <w:tcPr>
            <w:tcW w:w="739" w:type="dxa"/>
            <w:noWrap/>
          </w:tcPr>
          <w:p w14:paraId="764ACB6F" w14:textId="63636664" w:rsidR="00C82B38" w:rsidRPr="00C84887" w:rsidRDefault="00C82B38" w:rsidP="00C82B38">
            <w:pPr>
              <w:spacing w:after="108" w:line="259" w:lineRule="auto"/>
              <w:ind w:left="-5"/>
              <w:jc w:val="left"/>
              <w:rPr>
                <w:sz w:val="20"/>
                <w:szCs w:val="20"/>
              </w:rPr>
            </w:pPr>
            <w:r w:rsidRPr="00C84887">
              <w:rPr>
                <w:sz w:val="20"/>
                <w:szCs w:val="20"/>
              </w:rPr>
              <w:t>6.3</w:t>
            </w:r>
          </w:p>
        </w:tc>
        <w:tc>
          <w:tcPr>
            <w:tcW w:w="727" w:type="dxa"/>
            <w:noWrap/>
          </w:tcPr>
          <w:p w14:paraId="2E6B674C" w14:textId="775BF5D9" w:rsidR="00C82B38" w:rsidRPr="00C84887" w:rsidRDefault="00C82B38" w:rsidP="00C82B38">
            <w:pPr>
              <w:spacing w:after="108" w:line="259" w:lineRule="auto"/>
              <w:ind w:left="-5"/>
              <w:jc w:val="left"/>
              <w:rPr>
                <w:sz w:val="20"/>
                <w:szCs w:val="20"/>
              </w:rPr>
            </w:pPr>
            <w:r w:rsidRPr="00C84887">
              <w:rPr>
                <w:sz w:val="20"/>
                <w:szCs w:val="20"/>
              </w:rPr>
              <w:t>0.9</w:t>
            </w:r>
          </w:p>
        </w:tc>
        <w:tc>
          <w:tcPr>
            <w:tcW w:w="690" w:type="dxa"/>
            <w:noWrap/>
          </w:tcPr>
          <w:p w14:paraId="69669FC1" w14:textId="1DF378C6" w:rsidR="00C82B38" w:rsidRPr="00C84887" w:rsidRDefault="00C82B38" w:rsidP="00C82B38">
            <w:pPr>
              <w:spacing w:after="108" w:line="259" w:lineRule="auto"/>
              <w:ind w:left="-5"/>
              <w:jc w:val="left"/>
              <w:rPr>
                <w:sz w:val="20"/>
                <w:szCs w:val="20"/>
              </w:rPr>
            </w:pPr>
            <w:r w:rsidRPr="00C84887">
              <w:rPr>
                <w:sz w:val="20"/>
                <w:szCs w:val="20"/>
              </w:rPr>
              <w:t>0.02</w:t>
            </w:r>
          </w:p>
        </w:tc>
        <w:tc>
          <w:tcPr>
            <w:tcW w:w="806" w:type="dxa"/>
            <w:noWrap/>
          </w:tcPr>
          <w:p w14:paraId="210BA474" w14:textId="206D0FFC" w:rsidR="00C82B38" w:rsidRPr="00C84887" w:rsidRDefault="00C82B38" w:rsidP="00C82B38">
            <w:pPr>
              <w:spacing w:after="108" w:line="259" w:lineRule="auto"/>
              <w:ind w:left="-5"/>
              <w:jc w:val="left"/>
              <w:rPr>
                <w:sz w:val="20"/>
                <w:szCs w:val="20"/>
              </w:rPr>
            </w:pPr>
            <w:r w:rsidRPr="00C84887">
              <w:rPr>
                <w:sz w:val="20"/>
                <w:szCs w:val="20"/>
              </w:rPr>
              <w:t>45.18</w:t>
            </w:r>
          </w:p>
        </w:tc>
        <w:tc>
          <w:tcPr>
            <w:tcW w:w="2429" w:type="dxa"/>
            <w:noWrap/>
          </w:tcPr>
          <w:p w14:paraId="56B0BAD9" w14:textId="130AF80A" w:rsidR="00C82B38" w:rsidRPr="00C84887" w:rsidRDefault="00C82B38" w:rsidP="00C82B38">
            <w:pPr>
              <w:spacing w:after="108" w:line="259" w:lineRule="auto"/>
              <w:ind w:left="-5"/>
              <w:jc w:val="left"/>
              <w:rPr>
                <w:sz w:val="20"/>
                <w:szCs w:val="20"/>
              </w:rPr>
            </w:pPr>
            <w:proofErr w:type="spellStart"/>
            <w:r w:rsidRPr="00C84887">
              <w:rPr>
                <w:sz w:val="20"/>
                <w:szCs w:val="20"/>
              </w:rPr>
              <w:t>Ozbay</w:t>
            </w:r>
            <w:proofErr w:type="spellEnd"/>
            <w:r w:rsidRPr="00C84887">
              <w:rPr>
                <w:sz w:val="20"/>
                <w:szCs w:val="20"/>
              </w:rPr>
              <w:t xml:space="preserve"> et </w:t>
            </w:r>
            <w:proofErr w:type="gramStart"/>
            <w:r w:rsidRPr="00C84887">
              <w:rPr>
                <w:sz w:val="20"/>
                <w:szCs w:val="20"/>
              </w:rPr>
              <w:t>al(</w:t>
            </w:r>
            <w:proofErr w:type="gramEnd"/>
            <w:r w:rsidRPr="00C84887">
              <w:rPr>
                <w:sz w:val="20"/>
                <w:szCs w:val="20"/>
              </w:rPr>
              <w:t>2019)</w:t>
            </w:r>
          </w:p>
        </w:tc>
      </w:tr>
      <w:tr w:rsidR="00C82B38" w:rsidRPr="00C84887" w14:paraId="7DF106F2" w14:textId="77777777" w:rsidTr="00C82B38">
        <w:trPr>
          <w:trHeight w:val="360"/>
        </w:trPr>
        <w:tc>
          <w:tcPr>
            <w:tcW w:w="2989" w:type="dxa"/>
            <w:vMerge w:val="restart"/>
            <w:noWrap/>
            <w:hideMark/>
          </w:tcPr>
          <w:p w14:paraId="326F43F3" w14:textId="77777777" w:rsidR="00C82B38" w:rsidRPr="00C84887" w:rsidRDefault="00C82B38" w:rsidP="00C82B38">
            <w:pPr>
              <w:spacing w:after="108" w:line="259" w:lineRule="auto"/>
              <w:ind w:left="-5"/>
              <w:jc w:val="left"/>
              <w:rPr>
                <w:sz w:val="20"/>
                <w:szCs w:val="20"/>
              </w:rPr>
            </w:pPr>
          </w:p>
          <w:p w14:paraId="75AB8EA1" w14:textId="3BDAE2C2" w:rsidR="00C82B38" w:rsidRPr="00C84887" w:rsidRDefault="00C82B38" w:rsidP="00C82B38">
            <w:pPr>
              <w:spacing w:after="108" w:line="259" w:lineRule="auto"/>
              <w:ind w:left="-5"/>
              <w:jc w:val="left"/>
              <w:rPr>
                <w:sz w:val="20"/>
                <w:szCs w:val="20"/>
              </w:rPr>
            </w:pPr>
            <w:r w:rsidRPr="00C84887">
              <w:rPr>
                <w:sz w:val="20"/>
                <w:szCs w:val="20"/>
              </w:rPr>
              <w:t xml:space="preserve"> Raw food waste</w:t>
            </w:r>
          </w:p>
          <w:p w14:paraId="036DD3EF" w14:textId="0CFE5490" w:rsidR="00C82B38" w:rsidRPr="00C84887" w:rsidRDefault="00C82B38" w:rsidP="00C82B38">
            <w:pPr>
              <w:spacing w:after="108" w:line="259" w:lineRule="auto"/>
              <w:ind w:left="-5"/>
              <w:jc w:val="left"/>
              <w:rPr>
                <w:sz w:val="20"/>
                <w:szCs w:val="20"/>
              </w:rPr>
            </w:pPr>
          </w:p>
        </w:tc>
        <w:tc>
          <w:tcPr>
            <w:tcW w:w="806" w:type="dxa"/>
            <w:noWrap/>
            <w:hideMark/>
          </w:tcPr>
          <w:p w14:paraId="27682588" w14:textId="77777777" w:rsidR="00C82B38" w:rsidRPr="00C84887" w:rsidRDefault="00C82B38" w:rsidP="00C82B38">
            <w:pPr>
              <w:spacing w:after="108" w:line="259" w:lineRule="auto"/>
              <w:ind w:left="-5"/>
              <w:jc w:val="left"/>
              <w:rPr>
                <w:sz w:val="20"/>
                <w:szCs w:val="20"/>
              </w:rPr>
            </w:pPr>
            <w:r w:rsidRPr="00C84887">
              <w:rPr>
                <w:sz w:val="20"/>
                <w:szCs w:val="20"/>
              </w:rPr>
              <w:t>45</w:t>
            </w:r>
          </w:p>
        </w:tc>
        <w:tc>
          <w:tcPr>
            <w:tcW w:w="739" w:type="dxa"/>
            <w:noWrap/>
            <w:hideMark/>
          </w:tcPr>
          <w:p w14:paraId="6174A49A" w14:textId="77777777" w:rsidR="00C82B38" w:rsidRPr="00C84887" w:rsidRDefault="00C82B38" w:rsidP="00C82B38">
            <w:pPr>
              <w:spacing w:after="108" w:line="259" w:lineRule="auto"/>
              <w:ind w:left="-5"/>
              <w:jc w:val="left"/>
              <w:rPr>
                <w:sz w:val="20"/>
                <w:szCs w:val="20"/>
              </w:rPr>
            </w:pPr>
            <w:r w:rsidRPr="00C84887">
              <w:rPr>
                <w:sz w:val="20"/>
                <w:szCs w:val="20"/>
              </w:rPr>
              <w:t>8.4</w:t>
            </w:r>
          </w:p>
        </w:tc>
        <w:tc>
          <w:tcPr>
            <w:tcW w:w="727" w:type="dxa"/>
            <w:noWrap/>
            <w:hideMark/>
          </w:tcPr>
          <w:p w14:paraId="52DB8BC0" w14:textId="77777777" w:rsidR="00C82B38" w:rsidRPr="00C84887" w:rsidRDefault="00C82B38" w:rsidP="00C82B38">
            <w:pPr>
              <w:spacing w:after="108" w:line="259" w:lineRule="auto"/>
              <w:ind w:left="-5"/>
              <w:jc w:val="left"/>
              <w:rPr>
                <w:sz w:val="20"/>
                <w:szCs w:val="20"/>
              </w:rPr>
            </w:pPr>
            <w:r w:rsidRPr="00C84887">
              <w:rPr>
                <w:sz w:val="20"/>
                <w:szCs w:val="20"/>
              </w:rPr>
              <w:t>0.86</w:t>
            </w:r>
          </w:p>
        </w:tc>
        <w:tc>
          <w:tcPr>
            <w:tcW w:w="690" w:type="dxa"/>
            <w:noWrap/>
            <w:hideMark/>
          </w:tcPr>
          <w:p w14:paraId="4B8D1C7E" w14:textId="77777777" w:rsidR="00C82B38" w:rsidRPr="00C84887" w:rsidRDefault="00C82B38" w:rsidP="00C82B38">
            <w:pPr>
              <w:spacing w:after="108" w:line="259" w:lineRule="auto"/>
              <w:ind w:left="-5"/>
              <w:jc w:val="left"/>
              <w:rPr>
                <w:sz w:val="20"/>
                <w:szCs w:val="20"/>
              </w:rPr>
            </w:pPr>
            <w:r w:rsidRPr="00C84887">
              <w:rPr>
                <w:sz w:val="20"/>
                <w:szCs w:val="20"/>
              </w:rPr>
              <w:t>0.08</w:t>
            </w:r>
          </w:p>
        </w:tc>
        <w:tc>
          <w:tcPr>
            <w:tcW w:w="806" w:type="dxa"/>
            <w:noWrap/>
            <w:hideMark/>
          </w:tcPr>
          <w:p w14:paraId="7F8ADC25" w14:textId="77777777" w:rsidR="00C82B38" w:rsidRPr="00C84887" w:rsidRDefault="00C82B38" w:rsidP="00C82B38">
            <w:pPr>
              <w:spacing w:after="108" w:line="259" w:lineRule="auto"/>
              <w:ind w:left="-5"/>
              <w:jc w:val="left"/>
              <w:rPr>
                <w:sz w:val="20"/>
                <w:szCs w:val="20"/>
              </w:rPr>
            </w:pPr>
            <w:r w:rsidRPr="00C84887">
              <w:rPr>
                <w:sz w:val="20"/>
                <w:szCs w:val="20"/>
              </w:rPr>
              <w:t>45.66</w:t>
            </w:r>
          </w:p>
        </w:tc>
        <w:tc>
          <w:tcPr>
            <w:tcW w:w="2429" w:type="dxa"/>
            <w:noWrap/>
            <w:hideMark/>
          </w:tcPr>
          <w:p w14:paraId="0D2C777F" w14:textId="77777777" w:rsidR="00C82B38" w:rsidRPr="00C84887" w:rsidRDefault="00C82B38" w:rsidP="00C82B38">
            <w:pPr>
              <w:spacing w:after="108" w:line="259" w:lineRule="auto"/>
              <w:ind w:left="-5"/>
              <w:jc w:val="left"/>
              <w:rPr>
                <w:sz w:val="20"/>
                <w:szCs w:val="20"/>
              </w:rPr>
            </w:pPr>
            <w:proofErr w:type="spellStart"/>
            <w:r w:rsidRPr="00C84887">
              <w:rPr>
                <w:sz w:val="20"/>
                <w:szCs w:val="20"/>
              </w:rPr>
              <w:t>Opatokun</w:t>
            </w:r>
            <w:proofErr w:type="spellEnd"/>
            <w:r w:rsidRPr="00C84887">
              <w:rPr>
                <w:sz w:val="20"/>
                <w:szCs w:val="20"/>
              </w:rPr>
              <w:t xml:space="preserve"> et al. (2015a)</w:t>
            </w:r>
          </w:p>
        </w:tc>
      </w:tr>
      <w:tr w:rsidR="00C82B38" w:rsidRPr="00C84887" w14:paraId="582F4B7F" w14:textId="77777777" w:rsidTr="00C82B38">
        <w:trPr>
          <w:trHeight w:val="360"/>
        </w:trPr>
        <w:tc>
          <w:tcPr>
            <w:tcW w:w="2989" w:type="dxa"/>
            <w:vMerge/>
            <w:noWrap/>
          </w:tcPr>
          <w:p w14:paraId="474FEDAA" w14:textId="3B5637E8" w:rsidR="00C82B38" w:rsidRPr="00C84887" w:rsidRDefault="00C82B38" w:rsidP="00C82B38">
            <w:pPr>
              <w:spacing w:after="108" w:line="259" w:lineRule="auto"/>
              <w:ind w:left="-5"/>
              <w:jc w:val="left"/>
              <w:rPr>
                <w:sz w:val="20"/>
                <w:szCs w:val="20"/>
              </w:rPr>
            </w:pPr>
          </w:p>
        </w:tc>
        <w:tc>
          <w:tcPr>
            <w:tcW w:w="806" w:type="dxa"/>
            <w:noWrap/>
          </w:tcPr>
          <w:p w14:paraId="605D707E" w14:textId="54046774" w:rsidR="00C82B38" w:rsidRPr="00C84887" w:rsidRDefault="00C82B38" w:rsidP="00C82B38">
            <w:pPr>
              <w:spacing w:after="108" w:line="259" w:lineRule="auto"/>
              <w:ind w:left="-5"/>
              <w:jc w:val="left"/>
              <w:rPr>
                <w:sz w:val="20"/>
                <w:szCs w:val="20"/>
              </w:rPr>
            </w:pPr>
            <w:r w:rsidRPr="00C84887">
              <w:rPr>
                <w:sz w:val="20"/>
                <w:szCs w:val="20"/>
              </w:rPr>
              <w:t>44.1</w:t>
            </w:r>
          </w:p>
        </w:tc>
        <w:tc>
          <w:tcPr>
            <w:tcW w:w="739" w:type="dxa"/>
            <w:noWrap/>
          </w:tcPr>
          <w:p w14:paraId="7BB17487" w14:textId="4801C088" w:rsidR="00C82B38" w:rsidRPr="00C84887" w:rsidRDefault="00C82B38" w:rsidP="00C82B38">
            <w:pPr>
              <w:spacing w:after="108" w:line="259" w:lineRule="auto"/>
              <w:ind w:left="-5"/>
              <w:jc w:val="left"/>
              <w:rPr>
                <w:sz w:val="20"/>
                <w:szCs w:val="20"/>
              </w:rPr>
            </w:pPr>
            <w:r w:rsidRPr="00C84887">
              <w:rPr>
                <w:sz w:val="20"/>
                <w:szCs w:val="20"/>
              </w:rPr>
              <w:t>9.3</w:t>
            </w:r>
          </w:p>
        </w:tc>
        <w:tc>
          <w:tcPr>
            <w:tcW w:w="727" w:type="dxa"/>
            <w:noWrap/>
          </w:tcPr>
          <w:p w14:paraId="61D04851" w14:textId="0643F0C2" w:rsidR="00C82B38" w:rsidRPr="00C84887" w:rsidRDefault="00C82B38" w:rsidP="00C82B38">
            <w:pPr>
              <w:spacing w:after="108" w:line="259" w:lineRule="auto"/>
              <w:ind w:left="-5"/>
              <w:jc w:val="left"/>
              <w:rPr>
                <w:sz w:val="20"/>
                <w:szCs w:val="20"/>
              </w:rPr>
            </w:pPr>
            <w:r w:rsidRPr="00C84887">
              <w:rPr>
                <w:sz w:val="20"/>
                <w:szCs w:val="20"/>
              </w:rPr>
              <w:t>0.9</w:t>
            </w:r>
          </w:p>
        </w:tc>
        <w:tc>
          <w:tcPr>
            <w:tcW w:w="690" w:type="dxa"/>
            <w:noWrap/>
          </w:tcPr>
          <w:p w14:paraId="0E732D36" w14:textId="777803A9" w:rsidR="00C82B38" w:rsidRPr="00C84887" w:rsidRDefault="00C82B38" w:rsidP="00C82B38">
            <w:pPr>
              <w:spacing w:after="108" w:line="259" w:lineRule="auto"/>
              <w:ind w:left="-5"/>
              <w:jc w:val="left"/>
              <w:rPr>
                <w:sz w:val="20"/>
                <w:szCs w:val="20"/>
              </w:rPr>
            </w:pPr>
            <w:r w:rsidRPr="00C84887">
              <w:rPr>
                <w:sz w:val="20"/>
                <w:szCs w:val="20"/>
              </w:rPr>
              <w:t>0.02</w:t>
            </w:r>
          </w:p>
        </w:tc>
        <w:tc>
          <w:tcPr>
            <w:tcW w:w="806" w:type="dxa"/>
            <w:noWrap/>
          </w:tcPr>
          <w:p w14:paraId="739A25AA" w14:textId="52316BA5" w:rsidR="00C82B38" w:rsidRPr="00C84887" w:rsidRDefault="00C82B38" w:rsidP="00C82B38">
            <w:pPr>
              <w:spacing w:after="108" w:line="259" w:lineRule="auto"/>
              <w:ind w:left="-5"/>
              <w:jc w:val="left"/>
              <w:rPr>
                <w:sz w:val="20"/>
                <w:szCs w:val="20"/>
              </w:rPr>
            </w:pPr>
            <w:r w:rsidRPr="00C84887">
              <w:rPr>
                <w:sz w:val="20"/>
                <w:szCs w:val="20"/>
              </w:rPr>
              <w:t>45.68</w:t>
            </w:r>
          </w:p>
        </w:tc>
        <w:tc>
          <w:tcPr>
            <w:tcW w:w="2429" w:type="dxa"/>
            <w:noWrap/>
          </w:tcPr>
          <w:p w14:paraId="7BA3DBAC" w14:textId="4CFB7F85" w:rsidR="00C82B38" w:rsidRPr="00C84887" w:rsidRDefault="00C82B38" w:rsidP="00C82B38">
            <w:pPr>
              <w:spacing w:after="108" w:line="259" w:lineRule="auto"/>
              <w:ind w:left="-5"/>
              <w:jc w:val="left"/>
              <w:rPr>
                <w:sz w:val="20"/>
                <w:szCs w:val="20"/>
              </w:rPr>
            </w:pPr>
            <w:proofErr w:type="spellStart"/>
            <w:r w:rsidRPr="00C84887">
              <w:rPr>
                <w:sz w:val="20"/>
                <w:szCs w:val="20"/>
              </w:rPr>
              <w:t>Opatokun</w:t>
            </w:r>
            <w:proofErr w:type="spellEnd"/>
            <w:r w:rsidRPr="00C84887">
              <w:rPr>
                <w:sz w:val="20"/>
                <w:szCs w:val="20"/>
              </w:rPr>
              <w:t xml:space="preserve"> et al.(2015b)</w:t>
            </w:r>
          </w:p>
        </w:tc>
      </w:tr>
      <w:tr w:rsidR="00C82B38" w:rsidRPr="00C84887" w14:paraId="527FEE58" w14:textId="77777777" w:rsidTr="00C82B38">
        <w:trPr>
          <w:trHeight w:val="360"/>
        </w:trPr>
        <w:tc>
          <w:tcPr>
            <w:tcW w:w="2989" w:type="dxa"/>
            <w:noWrap/>
            <w:hideMark/>
          </w:tcPr>
          <w:p w14:paraId="16314350" w14:textId="77777777" w:rsidR="00C82B38" w:rsidRPr="00C84887" w:rsidRDefault="00C82B38" w:rsidP="00C82B38">
            <w:pPr>
              <w:spacing w:after="108" w:line="259" w:lineRule="auto"/>
              <w:ind w:left="-5"/>
              <w:jc w:val="left"/>
              <w:rPr>
                <w:sz w:val="20"/>
                <w:szCs w:val="20"/>
              </w:rPr>
            </w:pPr>
            <w:r w:rsidRPr="00C84887">
              <w:rPr>
                <w:sz w:val="20"/>
                <w:szCs w:val="20"/>
              </w:rPr>
              <w:t>Digested food waste</w:t>
            </w:r>
          </w:p>
        </w:tc>
        <w:tc>
          <w:tcPr>
            <w:tcW w:w="806" w:type="dxa"/>
            <w:noWrap/>
            <w:hideMark/>
          </w:tcPr>
          <w:p w14:paraId="7AF000DE" w14:textId="77777777" w:rsidR="00C82B38" w:rsidRPr="00C84887" w:rsidRDefault="00C82B38" w:rsidP="00C82B38">
            <w:pPr>
              <w:spacing w:after="108" w:line="259" w:lineRule="auto"/>
              <w:ind w:left="-5"/>
              <w:jc w:val="left"/>
              <w:rPr>
                <w:sz w:val="20"/>
                <w:szCs w:val="20"/>
              </w:rPr>
            </w:pPr>
            <w:r w:rsidRPr="00C84887">
              <w:rPr>
                <w:sz w:val="20"/>
                <w:szCs w:val="20"/>
              </w:rPr>
              <w:t>47</w:t>
            </w:r>
          </w:p>
        </w:tc>
        <w:tc>
          <w:tcPr>
            <w:tcW w:w="739" w:type="dxa"/>
            <w:noWrap/>
            <w:hideMark/>
          </w:tcPr>
          <w:p w14:paraId="645E3650" w14:textId="77777777" w:rsidR="00C82B38" w:rsidRPr="00C84887" w:rsidRDefault="00C82B38" w:rsidP="00C82B38">
            <w:pPr>
              <w:spacing w:after="108" w:line="259" w:lineRule="auto"/>
              <w:ind w:left="-5"/>
              <w:jc w:val="left"/>
              <w:rPr>
                <w:sz w:val="20"/>
                <w:szCs w:val="20"/>
              </w:rPr>
            </w:pPr>
            <w:r w:rsidRPr="00C84887">
              <w:rPr>
                <w:sz w:val="20"/>
                <w:szCs w:val="20"/>
              </w:rPr>
              <w:t>6.6</w:t>
            </w:r>
          </w:p>
        </w:tc>
        <w:tc>
          <w:tcPr>
            <w:tcW w:w="727" w:type="dxa"/>
            <w:noWrap/>
            <w:hideMark/>
          </w:tcPr>
          <w:p w14:paraId="0D568A09" w14:textId="77777777" w:rsidR="00C82B38" w:rsidRPr="00C84887" w:rsidRDefault="00C82B38" w:rsidP="00C82B38">
            <w:pPr>
              <w:spacing w:after="108" w:line="259" w:lineRule="auto"/>
              <w:ind w:left="-5"/>
              <w:jc w:val="left"/>
              <w:rPr>
                <w:sz w:val="20"/>
                <w:szCs w:val="20"/>
              </w:rPr>
            </w:pPr>
            <w:r w:rsidRPr="00C84887">
              <w:rPr>
                <w:sz w:val="20"/>
                <w:szCs w:val="20"/>
              </w:rPr>
              <w:t>0.56</w:t>
            </w:r>
          </w:p>
        </w:tc>
        <w:tc>
          <w:tcPr>
            <w:tcW w:w="690" w:type="dxa"/>
            <w:noWrap/>
            <w:hideMark/>
          </w:tcPr>
          <w:p w14:paraId="4BFA2F1F" w14:textId="77777777" w:rsidR="00C82B38" w:rsidRPr="00C84887" w:rsidRDefault="00C82B38" w:rsidP="00C82B38">
            <w:pPr>
              <w:spacing w:after="108" w:line="259" w:lineRule="auto"/>
              <w:ind w:left="-5"/>
              <w:jc w:val="left"/>
              <w:rPr>
                <w:sz w:val="20"/>
                <w:szCs w:val="20"/>
              </w:rPr>
            </w:pPr>
            <w:r w:rsidRPr="00C84887">
              <w:rPr>
                <w:sz w:val="20"/>
                <w:szCs w:val="20"/>
              </w:rPr>
              <w:t>0.03</w:t>
            </w:r>
          </w:p>
        </w:tc>
        <w:tc>
          <w:tcPr>
            <w:tcW w:w="806" w:type="dxa"/>
            <w:noWrap/>
            <w:hideMark/>
          </w:tcPr>
          <w:p w14:paraId="57EE8669" w14:textId="77777777" w:rsidR="00C82B38" w:rsidRPr="00C84887" w:rsidRDefault="00C82B38" w:rsidP="00C82B38">
            <w:pPr>
              <w:spacing w:after="108" w:line="259" w:lineRule="auto"/>
              <w:ind w:left="-5"/>
              <w:jc w:val="left"/>
              <w:rPr>
                <w:sz w:val="20"/>
                <w:szCs w:val="20"/>
              </w:rPr>
            </w:pPr>
            <w:r w:rsidRPr="00C84887">
              <w:rPr>
                <w:sz w:val="20"/>
                <w:szCs w:val="20"/>
              </w:rPr>
              <w:t>45.81</w:t>
            </w:r>
          </w:p>
        </w:tc>
        <w:tc>
          <w:tcPr>
            <w:tcW w:w="2429" w:type="dxa"/>
            <w:noWrap/>
            <w:hideMark/>
          </w:tcPr>
          <w:p w14:paraId="74A7554A" w14:textId="77777777" w:rsidR="00C82B38" w:rsidRPr="00C84887" w:rsidRDefault="00C82B38" w:rsidP="00C82B38">
            <w:pPr>
              <w:spacing w:after="108" w:line="259" w:lineRule="auto"/>
              <w:ind w:left="-5"/>
              <w:jc w:val="left"/>
              <w:rPr>
                <w:sz w:val="20"/>
                <w:szCs w:val="20"/>
              </w:rPr>
            </w:pPr>
            <w:proofErr w:type="spellStart"/>
            <w:r w:rsidRPr="00C84887">
              <w:rPr>
                <w:sz w:val="20"/>
                <w:szCs w:val="20"/>
              </w:rPr>
              <w:t>Opatokun</w:t>
            </w:r>
            <w:proofErr w:type="spellEnd"/>
            <w:r w:rsidRPr="00C84887">
              <w:rPr>
                <w:sz w:val="20"/>
                <w:szCs w:val="20"/>
              </w:rPr>
              <w:t xml:space="preserve"> et al. (2015a)</w:t>
            </w:r>
          </w:p>
        </w:tc>
      </w:tr>
      <w:tr w:rsidR="00C82B38" w:rsidRPr="00C84887" w14:paraId="74189769" w14:textId="77777777" w:rsidTr="00C82B38">
        <w:trPr>
          <w:trHeight w:val="360"/>
        </w:trPr>
        <w:tc>
          <w:tcPr>
            <w:tcW w:w="2989" w:type="dxa"/>
            <w:noWrap/>
            <w:hideMark/>
          </w:tcPr>
          <w:p w14:paraId="1D21AE3C" w14:textId="77777777" w:rsidR="00C82B38" w:rsidRPr="00C84887" w:rsidRDefault="00C82B38" w:rsidP="00C82B38">
            <w:pPr>
              <w:spacing w:after="108" w:line="259" w:lineRule="auto"/>
              <w:ind w:left="-5"/>
              <w:jc w:val="left"/>
              <w:rPr>
                <w:sz w:val="20"/>
                <w:szCs w:val="20"/>
              </w:rPr>
            </w:pPr>
            <w:r w:rsidRPr="00C84887">
              <w:rPr>
                <w:sz w:val="20"/>
                <w:szCs w:val="20"/>
              </w:rPr>
              <w:t>Hybrid poplar</w:t>
            </w:r>
          </w:p>
        </w:tc>
        <w:tc>
          <w:tcPr>
            <w:tcW w:w="806" w:type="dxa"/>
            <w:noWrap/>
            <w:hideMark/>
          </w:tcPr>
          <w:p w14:paraId="3025F390" w14:textId="77777777" w:rsidR="00C82B38" w:rsidRPr="00C84887" w:rsidRDefault="00C82B38" w:rsidP="00C82B38">
            <w:pPr>
              <w:spacing w:after="108" w:line="259" w:lineRule="auto"/>
              <w:ind w:left="-5"/>
              <w:jc w:val="left"/>
              <w:rPr>
                <w:sz w:val="20"/>
                <w:szCs w:val="20"/>
              </w:rPr>
            </w:pPr>
            <w:r w:rsidRPr="00C84887">
              <w:rPr>
                <w:sz w:val="20"/>
                <w:szCs w:val="20"/>
              </w:rPr>
              <w:t>45.1</w:t>
            </w:r>
          </w:p>
        </w:tc>
        <w:tc>
          <w:tcPr>
            <w:tcW w:w="739" w:type="dxa"/>
            <w:noWrap/>
            <w:hideMark/>
          </w:tcPr>
          <w:p w14:paraId="3AFDA4E5" w14:textId="77777777" w:rsidR="00C82B38" w:rsidRPr="00C84887" w:rsidRDefault="00C82B38" w:rsidP="00C82B38">
            <w:pPr>
              <w:spacing w:after="108" w:line="259" w:lineRule="auto"/>
              <w:ind w:left="-5"/>
              <w:jc w:val="left"/>
              <w:rPr>
                <w:sz w:val="20"/>
                <w:szCs w:val="20"/>
              </w:rPr>
            </w:pPr>
            <w:r w:rsidRPr="00C84887">
              <w:rPr>
                <w:sz w:val="20"/>
                <w:szCs w:val="20"/>
              </w:rPr>
              <w:t>6.5</w:t>
            </w:r>
          </w:p>
        </w:tc>
        <w:tc>
          <w:tcPr>
            <w:tcW w:w="727" w:type="dxa"/>
            <w:noWrap/>
            <w:hideMark/>
          </w:tcPr>
          <w:p w14:paraId="2FABA6E8" w14:textId="77777777" w:rsidR="00C82B38" w:rsidRPr="00C84887" w:rsidRDefault="00C82B38" w:rsidP="00C82B38">
            <w:pPr>
              <w:spacing w:after="108" w:line="259" w:lineRule="auto"/>
              <w:ind w:left="-5"/>
              <w:jc w:val="left"/>
              <w:rPr>
                <w:sz w:val="20"/>
                <w:szCs w:val="20"/>
              </w:rPr>
            </w:pPr>
            <w:r w:rsidRPr="00C84887">
              <w:rPr>
                <w:sz w:val="20"/>
                <w:szCs w:val="20"/>
              </w:rPr>
              <w:t>1.65</w:t>
            </w:r>
          </w:p>
        </w:tc>
        <w:tc>
          <w:tcPr>
            <w:tcW w:w="690" w:type="dxa"/>
            <w:noWrap/>
            <w:hideMark/>
          </w:tcPr>
          <w:p w14:paraId="672ED138" w14:textId="77777777" w:rsidR="00C82B38" w:rsidRPr="00C84887" w:rsidRDefault="00C82B38" w:rsidP="00C82B38">
            <w:pPr>
              <w:spacing w:after="108" w:line="259" w:lineRule="auto"/>
              <w:ind w:left="-5"/>
              <w:jc w:val="left"/>
              <w:rPr>
                <w:sz w:val="20"/>
                <w:szCs w:val="20"/>
              </w:rPr>
            </w:pPr>
            <w:r w:rsidRPr="00C84887">
              <w:rPr>
                <w:sz w:val="20"/>
                <w:szCs w:val="20"/>
              </w:rPr>
              <w:t>0.15</w:t>
            </w:r>
          </w:p>
        </w:tc>
        <w:tc>
          <w:tcPr>
            <w:tcW w:w="806" w:type="dxa"/>
            <w:noWrap/>
            <w:hideMark/>
          </w:tcPr>
          <w:p w14:paraId="0A1D415D" w14:textId="77777777" w:rsidR="00C82B38" w:rsidRPr="00C84887" w:rsidRDefault="00C82B38" w:rsidP="00C82B38">
            <w:pPr>
              <w:spacing w:after="108" w:line="259" w:lineRule="auto"/>
              <w:ind w:left="-5"/>
              <w:jc w:val="left"/>
              <w:rPr>
                <w:sz w:val="20"/>
                <w:szCs w:val="20"/>
              </w:rPr>
            </w:pPr>
            <w:r w:rsidRPr="00C84887">
              <w:rPr>
                <w:sz w:val="20"/>
                <w:szCs w:val="20"/>
              </w:rPr>
              <w:t>46.6</w:t>
            </w:r>
          </w:p>
        </w:tc>
        <w:tc>
          <w:tcPr>
            <w:tcW w:w="2429" w:type="dxa"/>
            <w:noWrap/>
            <w:hideMark/>
          </w:tcPr>
          <w:p w14:paraId="1F615578" w14:textId="77777777" w:rsidR="00C82B38" w:rsidRPr="00C84887" w:rsidRDefault="00C82B38" w:rsidP="00C82B38">
            <w:pPr>
              <w:spacing w:after="108" w:line="259" w:lineRule="auto"/>
              <w:ind w:left="-5"/>
              <w:jc w:val="left"/>
              <w:rPr>
                <w:sz w:val="20"/>
                <w:szCs w:val="20"/>
              </w:rPr>
            </w:pPr>
            <w:r w:rsidRPr="00C84887">
              <w:rPr>
                <w:sz w:val="20"/>
                <w:szCs w:val="20"/>
              </w:rPr>
              <w:t>Liang et al. (2015)</w:t>
            </w:r>
          </w:p>
        </w:tc>
      </w:tr>
      <w:tr w:rsidR="00C82B38" w:rsidRPr="00C84887" w14:paraId="69266435" w14:textId="77777777" w:rsidTr="00C82B38">
        <w:trPr>
          <w:trHeight w:val="360"/>
        </w:trPr>
        <w:tc>
          <w:tcPr>
            <w:tcW w:w="2989" w:type="dxa"/>
            <w:noWrap/>
            <w:hideMark/>
          </w:tcPr>
          <w:p w14:paraId="2DDD7E4B" w14:textId="77777777" w:rsidR="00C82B38" w:rsidRPr="00C84887" w:rsidRDefault="00C82B38" w:rsidP="00C82B38">
            <w:pPr>
              <w:spacing w:after="108" w:line="259" w:lineRule="auto"/>
              <w:ind w:left="-5"/>
              <w:jc w:val="left"/>
              <w:rPr>
                <w:sz w:val="20"/>
                <w:szCs w:val="20"/>
              </w:rPr>
            </w:pPr>
            <w:r w:rsidRPr="00C84887">
              <w:rPr>
                <w:sz w:val="20"/>
                <w:szCs w:val="20"/>
              </w:rPr>
              <w:t>Potato peel waste</w:t>
            </w:r>
          </w:p>
        </w:tc>
        <w:tc>
          <w:tcPr>
            <w:tcW w:w="806" w:type="dxa"/>
            <w:noWrap/>
            <w:hideMark/>
          </w:tcPr>
          <w:p w14:paraId="2542CFE6" w14:textId="77777777" w:rsidR="00C82B38" w:rsidRPr="00C84887" w:rsidRDefault="00C82B38" w:rsidP="00C82B38">
            <w:pPr>
              <w:spacing w:after="108" w:line="259" w:lineRule="auto"/>
              <w:ind w:left="-5"/>
              <w:jc w:val="left"/>
              <w:rPr>
                <w:sz w:val="20"/>
                <w:szCs w:val="20"/>
              </w:rPr>
            </w:pPr>
            <w:r w:rsidRPr="00C84887">
              <w:rPr>
                <w:sz w:val="20"/>
                <w:szCs w:val="20"/>
              </w:rPr>
              <w:t>44.7</w:t>
            </w:r>
          </w:p>
        </w:tc>
        <w:tc>
          <w:tcPr>
            <w:tcW w:w="739" w:type="dxa"/>
            <w:noWrap/>
            <w:hideMark/>
          </w:tcPr>
          <w:p w14:paraId="0F2E7D6E" w14:textId="77777777" w:rsidR="00C82B38" w:rsidRPr="00C84887" w:rsidRDefault="00C82B38" w:rsidP="00C82B38">
            <w:pPr>
              <w:spacing w:after="108" w:line="259" w:lineRule="auto"/>
              <w:ind w:left="-5"/>
              <w:jc w:val="left"/>
              <w:rPr>
                <w:sz w:val="20"/>
                <w:szCs w:val="20"/>
              </w:rPr>
            </w:pPr>
            <w:r w:rsidRPr="00C84887">
              <w:rPr>
                <w:sz w:val="20"/>
                <w:szCs w:val="20"/>
              </w:rPr>
              <w:t>17.1</w:t>
            </w:r>
          </w:p>
        </w:tc>
        <w:tc>
          <w:tcPr>
            <w:tcW w:w="727" w:type="dxa"/>
            <w:noWrap/>
            <w:hideMark/>
          </w:tcPr>
          <w:p w14:paraId="058E9465" w14:textId="77777777" w:rsidR="00C82B38" w:rsidRPr="00C84887" w:rsidRDefault="00C82B38" w:rsidP="00C82B38">
            <w:pPr>
              <w:spacing w:after="108" w:line="259" w:lineRule="auto"/>
              <w:ind w:left="-5"/>
              <w:jc w:val="left"/>
              <w:rPr>
                <w:sz w:val="20"/>
                <w:szCs w:val="20"/>
              </w:rPr>
            </w:pPr>
            <w:r w:rsidRPr="00C84887">
              <w:rPr>
                <w:sz w:val="20"/>
                <w:szCs w:val="20"/>
              </w:rPr>
              <w:t>0.81</w:t>
            </w:r>
          </w:p>
        </w:tc>
        <w:tc>
          <w:tcPr>
            <w:tcW w:w="690" w:type="dxa"/>
            <w:noWrap/>
            <w:hideMark/>
          </w:tcPr>
          <w:p w14:paraId="49DF9958" w14:textId="77777777" w:rsidR="00C82B38" w:rsidRPr="00C84887" w:rsidRDefault="00C82B38" w:rsidP="00C82B38">
            <w:pPr>
              <w:spacing w:after="108" w:line="259" w:lineRule="auto"/>
              <w:ind w:left="-5"/>
              <w:jc w:val="left"/>
              <w:rPr>
                <w:sz w:val="20"/>
                <w:szCs w:val="20"/>
              </w:rPr>
            </w:pPr>
            <w:r w:rsidRPr="00C84887">
              <w:rPr>
                <w:sz w:val="20"/>
                <w:szCs w:val="20"/>
              </w:rPr>
              <w:t>0.09</w:t>
            </w:r>
          </w:p>
        </w:tc>
        <w:tc>
          <w:tcPr>
            <w:tcW w:w="806" w:type="dxa"/>
            <w:noWrap/>
            <w:hideMark/>
          </w:tcPr>
          <w:p w14:paraId="220A96B8" w14:textId="77777777" w:rsidR="00C82B38" w:rsidRPr="00C84887" w:rsidRDefault="00C82B38" w:rsidP="00C82B38">
            <w:pPr>
              <w:spacing w:after="108" w:line="259" w:lineRule="auto"/>
              <w:ind w:left="-5"/>
              <w:jc w:val="left"/>
              <w:rPr>
                <w:sz w:val="20"/>
                <w:szCs w:val="20"/>
              </w:rPr>
            </w:pPr>
            <w:r w:rsidRPr="00C84887">
              <w:rPr>
                <w:sz w:val="20"/>
                <w:szCs w:val="20"/>
              </w:rPr>
              <w:t>37.3</w:t>
            </w:r>
          </w:p>
        </w:tc>
        <w:tc>
          <w:tcPr>
            <w:tcW w:w="2429" w:type="dxa"/>
            <w:noWrap/>
            <w:hideMark/>
          </w:tcPr>
          <w:p w14:paraId="0B44CAD7" w14:textId="77777777" w:rsidR="00C82B38" w:rsidRPr="00C84887" w:rsidRDefault="00C82B38" w:rsidP="00C82B38">
            <w:pPr>
              <w:spacing w:after="108" w:line="259" w:lineRule="auto"/>
              <w:ind w:left="-5"/>
              <w:jc w:val="left"/>
              <w:rPr>
                <w:sz w:val="20"/>
                <w:szCs w:val="20"/>
              </w:rPr>
            </w:pPr>
            <w:r w:rsidRPr="00C84887">
              <w:rPr>
                <w:sz w:val="20"/>
                <w:szCs w:val="20"/>
              </w:rPr>
              <w:t>Liang et al. (2015)</w:t>
            </w:r>
          </w:p>
        </w:tc>
      </w:tr>
      <w:tr w:rsidR="00C82B38" w:rsidRPr="00C84887" w14:paraId="63CEF8D4" w14:textId="77777777" w:rsidTr="00C82B38">
        <w:trPr>
          <w:trHeight w:val="360"/>
        </w:trPr>
        <w:tc>
          <w:tcPr>
            <w:tcW w:w="2989" w:type="dxa"/>
            <w:noWrap/>
            <w:hideMark/>
          </w:tcPr>
          <w:p w14:paraId="0E6A62D9" w14:textId="77777777" w:rsidR="00C82B38" w:rsidRPr="00C84887" w:rsidRDefault="00C82B38" w:rsidP="00C82B38">
            <w:pPr>
              <w:spacing w:after="108" w:line="259" w:lineRule="auto"/>
              <w:ind w:left="-5"/>
              <w:jc w:val="left"/>
              <w:rPr>
                <w:sz w:val="20"/>
                <w:szCs w:val="20"/>
              </w:rPr>
            </w:pPr>
            <w:r w:rsidRPr="00C84887">
              <w:rPr>
                <w:sz w:val="20"/>
                <w:szCs w:val="20"/>
              </w:rPr>
              <w:t>Potato peel waste fermentation residue</w:t>
            </w:r>
          </w:p>
        </w:tc>
        <w:tc>
          <w:tcPr>
            <w:tcW w:w="806" w:type="dxa"/>
            <w:noWrap/>
            <w:hideMark/>
          </w:tcPr>
          <w:p w14:paraId="225EC4C0" w14:textId="77777777" w:rsidR="00C82B38" w:rsidRPr="00C84887" w:rsidRDefault="00C82B38" w:rsidP="00C82B38">
            <w:pPr>
              <w:spacing w:after="108" w:line="259" w:lineRule="auto"/>
              <w:ind w:left="-5"/>
              <w:jc w:val="left"/>
              <w:rPr>
                <w:sz w:val="20"/>
                <w:szCs w:val="20"/>
              </w:rPr>
            </w:pPr>
            <w:r w:rsidRPr="00C84887">
              <w:rPr>
                <w:sz w:val="20"/>
                <w:szCs w:val="20"/>
              </w:rPr>
              <w:t>46.9</w:t>
            </w:r>
          </w:p>
        </w:tc>
        <w:tc>
          <w:tcPr>
            <w:tcW w:w="739" w:type="dxa"/>
            <w:noWrap/>
            <w:hideMark/>
          </w:tcPr>
          <w:p w14:paraId="28AEB548" w14:textId="77777777" w:rsidR="00C82B38" w:rsidRPr="00C84887" w:rsidRDefault="00C82B38" w:rsidP="00C82B38">
            <w:pPr>
              <w:spacing w:after="108" w:line="259" w:lineRule="auto"/>
              <w:ind w:left="-5"/>
              <w:jc w:val="left"/>
              <w:rPr>
                <w:sz w:val="20"/>
                <w:szCs w:val="20"/>
              </w:rPr>
            </w:pPr>
            <w:r w:rsidRPr="00C84887">
              <w:rPr>
                <w:sz w:val="20"/>
                <w:szCs w:val="20"/>
              </w:rPr>
              <w:t>13.6</w:t>
            </w:r>
          </w:p>
        </w:tc>
        <w:tc>
          <w:tcPr>
            <w:tcW w:w="727" w:type="dxa"/>
            <w:noWrap/>
            <w:hideMark/>
          </w:tcPr>
          <w:p w14:paraId="516D5DD7" w14:textId="77777777" w:rsidR="00C82B38" w:rsidRPr="00C84887" w:rsidRDefault="00C82B38" w:rsidP="00C82B38">
            <w:pPr>
              <w:spacing w:after="108" w:line="259" w:lineRule="auto"/>
              <w:ind w:left="-5"/>
              <w:jc w:val="left"/>
              <w:rPr>
                <w:sz w:val="20"/>
                <w:szCs w:val="20"/>
              </w:rPr>
            </w:pPr>
            <w:r w:rsidRPr="00C84887">
              <w:rPr>
                <w:sz w:val="20"/>
                <w:szCs w:val="20"/>
              </w:rPr>
              <w:t>0.72</w:t>
            </w:r>
          </w:p>
        </w:tc>
        <w:tc>
          <w:tcPr>
            <w:tcW w:w="690" w:type="dxa"/>
            <w:noWrap/>
            <w:hideMark/>
          </w:tcPr>
          <w:p w14:paraId="6BB5D8A8" w14:textId="77777777" w:rsidR="00C82B38" w:rsidRPr="00C84887" w:rsidRDefault="00C82B38" w:rsidP="00C82B38">
            <w:pPr>
              <w:spacing w:after="108" w:line="259" w:lineRule="auto"/>
              <w:ind w:left="-5"/>
              <w:jc w:val="left"/>
              <w:rPr>
                <w:sz w:val="20"/>
                <w:szCs w:val="20"/>
              </w:rPr>
            </w:pPr>
            <w:r w:rsidRPr="00C84887">
              <w:rPr>
                <w:sz w:val="20"/>
                <w:szCs w:val="20"/>
              </w:rPr>
              <w:t>0.09</w:t>
            </w:r>
          </w:p>
        </w:tc>
        <w:tc>
          <w:tcPr>
            <w:tcW w:w="806" w:type="dxa"/>
            <w:noWrap/>
            <w:hideMark/>
          </w:tcPr>
          <w:p w14:paraId="3A459B92" w14:textId="77777777" w:rsidR="00C82B38" w:rsidRPr="00C84887" w:rsidRDefault="00C82B38" w:rsidP="00C82B38">
            <w:pPr>
              <w:spacing w:after="108" w:line="259" w:lineRule="auto"/>
              <w:ind w:left="-5"/>
              <w:jc w:val="left"/>
              <w:rPr>
                <w:sz w:val="20"/>
                <w:szCs w:val="20"/>
              </w:rPr>
            </w:pPr>
            <w:r w:rsidRPr="00C84887">
              <w:rPr>
                <w:sz w:val="20"/>
                <w:szCs w:val="20"/>
              </w:rPr>
              <w:t>38.69</w:t>
            </w:r>
          </w:p>
        </w:tc>
        <w:tc>
          <w:tcPr>
            <w:tcW w:w="2429" w:type="dxa"/>
            <w:noWrap/>
            <w:hideMark/>
          </w:tcPr>
          <w:p w14:paraId="1B6DF14E" w14:textId="77777777" w:rsidR="00C82B38" w:rsidRPr="00C84887" w:rsidRDefault="00C82B38" w:rsidP="00C82B38">
            <w:pPr>
              <w:spacing w:after="108" w:line="259" w:lineRule="auto"/>
              <w:ind w:left="-5"/>
              <w:jc w:val="left"/>
              <w:rPr>
                <w:sz w:val="20"/>
                <w:szCs w:val="20"/>
              </w:rPr>
            </w:pPr>
            <w:r w:rsidRPr="00C84887">
              <w:rPr>
                <w:sz w:val="20"/>
                <w:szCs w:val="20"/>
              </w:rPr>
              <w:t>Liang et al. (2015)</w:t>
            </w:r>
          </w:p>
        </w:tc>
      </w:tr>
      <w:tr w:rsidR="00C82B38" w:rsidRPr="00C84887" w14:paraId="0AF3E143" w14:textId="77777777" w:rsidTr="00C82B38">
        <w:trPr>
          <w:trHeight w:val="360"/>
        </w:trPr>
        <w:tc>
          <w:tcPr>
            <w:tcW w:w="2989" w:type="dxa"/>
            <w:noWrap/>
            <w:hideMark/>
          </w:tcPr>
          <w:p w14:paraId="4DB7727D" w14:textId="77777777" w:rsidR="00C82B38" w:rsidRPr="00C84887" w:rsidRDefault="00C82B38" w:rsidP="00C82B38">
            <w:pPr>
              <w:spacing w:after="108" w:line="259" w:lineRule="auto"/>
              <w:ind w:left="-5"/>
              <w:jc w:val="left"/>
              <w:rPr>
                <w:sz w:val="20"/>
                <w:szCs w:val="20"/>
              </w:rPr>
            </w:pPr>
            <w:r w:rsidRPr="00C84887">
              <w:rPr>
                <w:sz w:val="20"/>
                <w:szCs w:val="20"/>
              </w:rPr>
              <w:t>Ceylon tea waste</w:t>
            </w:r>
          </w:p>
        </w:tc>
        <w:tc>
          <w:tcPr>
            <w:tcW w:w="806" w:type="dxa"/>
            <w:noWrap/>
            <w:hideMark/>
          </w:tcPr>
          <w:p w14:paraId="11AFF55D" w14:textId="77777777" w:rsidR="00C82B38" w:rsidRPr="00C84887" w:rsidRDefault="00C82B38" w:rsidP="00C82B38">
            <w:pPr>
              <w:spacing w:after="108" w:line="259" w:lineRule="auto"/>
              <w:ind w:left="-5"/>
              <w:jc w:val="left"/>
              <w:rPr>
                <w:sz w:val="20"/>
                <w:szCs w:val="20"/>
              </w:rPr>
            </w:pPr>
            <w:r w:rsidRPr="00C84887">
              <w:rPr>
                <w:sz w:val="20"/>
                <w:szCs w:val="20"/>
              </w:rPr>
              <w:t>45</w:t>
            </w:r>
          </w:p>
        </w:tc>
        <w:tc>
          <w:tcPr>
            <w:tcW w:w="739" w:type="dxa"/>
            <w:noWrap/>
            <w:hideMark/>
          </w:tcPr>
          <w:p w14:paraId="26649CFF" w14:textId="77777777" w:rsidR="00C82B38" w:rsidRPr="00C84887" w:rsidRDefault="00C82B38" w:rsidP="00C82B38">
            <w:pPr>
              <w:spacing w:after="108" w:line="259" w:lineRule="auto"/>
              <w:ind w:left="-5"/>
              <w:jc w:val="left"/>
              <w:rPr>
                <w:sz w:val="20"/>
                <w:szCs w:val="20"/>
              </w:rPr>
            </w:pPr>
            <w:r w:rsidRPr="00C84887">
              <w:rPr>
                <w:sz w:val="20"/>
                <w:szCs w:val="20"/>
              </w:rPr>
              <w:t>5.7</w:t>
            </w:r>
          </w:p>
        </w:tc>
        <w:tc>
          <w:tcPr>
            <w:tcW w:w="727" w:type="dxa"/>
            <w:noWrap/>
            <w:hideMark/>
          </w:tcPr>
          <w:p w14:paraId="7CE79C8E" w14:textId="77777777" w:rsidR="00C82B38" w:rsidRPr="00C84887" w:rsidRDefault="00C82B38" w:rsidP="00C82B38">
            <w:pPr>
              <w:spacing w:after="108" w:line="259" w:lineRule="auto"/>
              <w:ind w:left="-5"/>
              <w:jc w:val="left"/>
              <w:rPr>
                <w:sz w:val="20"/>
                <w:szCs w:val="20"/>
              </w:rPr>
            </w:pPr>
            <w:r w:rsidRPr="00C84887">
              <w:rPr>
                <w:sz w:val="20"/>
                <w:szCs w:val="20"/>
              </w:rPr>
              <w:t>2.9</w:t>
            </w:r>
          </w:p>
        </w:tc>
        <w:tc>
          <w:tcPr>
            <w:tcW w:w="690" w:type="dxa"/>
            <w:noWrap/>
            <w:hideMark/>
          </w:tcPr>
          <w:p w14:paraId="5C6DDD15" w14:textId="77777777" w:rsidR="00C82B38" w:rsidRPr="00C84887" w:rsidRDefault="00C82B38" w:rsidP="00C82B38">
            <w:pPr>
              <w:spacing w:after="108" w:line="259" w:lineRule="auto"/>
              <w:ind w:left="-5"/>
              <w:jc w:val="left"/>
              <w:rPr>
                <w:sz w:val="20"/>
                <w:szCs w:val="20"/>
              </w:rPr>
            </w:pPr>
            <w:r w:rsidRPr="00C84887">
              <w:rPr>
                <w:sz w:val="20"/>
                <w:szCs w:val="20"/>
              </w:rPr>
              <w:t>0.4</w:t>
            </w:r>
          </w:p>
        </w:tc>
        <w:tc>
          <w:tcPr>
            <w:tcW w:w="806" w:type="dxa"/>
            <w:noWrap/>
            <w:hideMark/>
          </w:tcPr>
          <w:p w14:paraId="7DC7653D" w14:textId="77777777" w:rsidR="00C82B38" w:rsidRPr="00C84887" w:rsidRDefault="00C82B38" w:rsidP="00C82B38">
            <w:pPr>
              <w:spacing w:after="108" w:line="259" w:lineRule="auto"/>
              <w:ind w:left="-5"/>
              <w:jc w:val="left"/>
              <w:rPr>
                <w:sz w:val="20"/>
                <w:szCs w:val="20"/>
              </w:rPr>
            </w:pPr>
            <w:r w:rsidRPr="00C84887">
              <w:rPr>
                <w:sz w:val="20"/>
                <w:szCs w:val="20"/>
              </w:rPr>
              <w:t>46</w:t>
            </w:r>
          </w:p>
        </w:tc>
        <w:tc>
          <w:tcPr>
            <w:tcW w:w="2429" w:type="dxa"/>
            <w:noWrap/>
            <w:hideMark/>
          </w:tcPr>
          <w:p w14:paraId="6583C39A" w14:textId="77777777" w:rsidR="00C82B38" w:rsidRPr="00C84887" w:rsidRDefault="00C82B38" w:rsidP="00C82B38">
            <w:pPr>
              <w:spacing w:after="108" w:line="259" w:lineRule="auto"/>
              <w:ind w:left="-5"/>
              <w:jc w:val="left"/>
              <w:rPr>
                <w:sz w:val="20"/>
                <w:szCs w:val="20"/>
              </w:rPr>
            </w:pPr>
            <w:proofErr w:type="spellStart"/>
            <w:r w:rsidRPr="00C84887">
              <w:rPr>
                <w:sz w:val="20"/>
                <w:szCs w:val="20"/>
              </w:rPr>
              <w:t>Soysa</w:t>
            </w:r>
            <w:proofErr w:type="spellEnd"/>
            <w:r w:rsidRPr="00C84887">
              <w:rPr>
                <w:sz w:val="20"/>
                <w:szCs w:val="20"/>
              </w:rPr>
              <w:t xml:space="preserve"> et al. (2016)</w:t>
            </w:r>
          </w:p>
        </w:tc>
      </w:tr>
      <w:tr w:rsidR="00C82B38" w:rsidRPr="00C84887" w14:paraId="433F3680" w14:textId="77777777" w:rsidTr="00C82B38">
        <w:trPr>
          <w:trHeight w:val="360"/>
        </w:trPr>
        <w:tc>
          <w:tcPr>
            <w:tcW w:w="2989" w:type="dxa"/>
            <w:noWrap/>
            <w:hideMark/>
          </w:tcPr>
          <w:p w14:paraId="56FEA224" w14:textId="77777777" w:rsidR="00C82B38" w:rsidRPr="00C84887" w:rsidRDefault="00C82B38" w:rsidP="00C82B38">
            <w:pPr>
              <w:spacing w:after="108" w:line="259" w:lineRule="auto"/>
              <w:ind w:left="-5"/>
              <w:jc w:val="left"/>
              <w:rPr>
                <w:sz w:val="20"/>
                <w:szCs w:val="20"/>
              </w:rPr>
            </w:pPr>
            <w:r w:rsidRPr="00C84887">
              <w:rPr>
                <w:sz w:val="20"/>
                <w:szCs w:val="20"/>
              </w:rPr>
              <w:t xml:space="preserve"> Soybean waste</w:t>
            </w:r>
          </w:p>
        </w:tc>
        <w:tc>
          <w:tcPr>
            <w:tcW w:w="806" w:type="dxa"/>
            <w:noWrap/>
            <w:hideMark/>
          </w:tcPr>
          <w:p w14:paraId="019F2895" w14:textId="77777777" w:rsidR="00C82B38" w:rsidRPr="00C84887" w:rsidRDefault="00C82B38" w:rsidP="00C82B38">
            <w:pPr>
              <w:spacing w:after="108" w:line="259" w:lineRule="auto"/>
              <w:ind w:left="-5"/>
              <w:jc w:val="left"/>
              <w:rPr>
                <w:sz w:val="20"/>
                <w:szCs w:val="20"/>
              </w:rPr>
            </w:pPr>
            <w:r w:rsidRPr="00C84887">
              <w:rPr>
                <w:sz w:val="20"/>
                <w:szCs w:val="20"/>
              </w:rPr>
              <w:t>61.208</w:t>
            </w:r>
          </w:p>
        </w:tc>
        <w:tc>
          <w:tcPr>
            <w:tcW w:w="739" w:type="dxa"/>
            <w:noWrap/>
            <w:hideMark/>
          </w:tcPr>
          <w:p w14:paraId="51E48603" w14:textId="77777777" w:rsidR="00C82B38" w:rsidRPr="00C84887" w:rsidRDefault="00C82B38" w:rsidP="00C82B38">
            <w:pPr>
              <w:spacing w:after="108" w:line="259" w:lineRule="auto"/>
              <w:ind w:left="-5"/>
              <w:jc w:val="left"/>
              <w:rPr>
                <w:sz w:val="20"/>
                <w:szCs w:val="20"/>
              </w:rPr>
            </w:pPr>
            <w:r w:rsidRPr="00C84887">
              <w:rPr>
                <w:sz w:val="20"/>
                <w:szCs w:val="20"/>
              </w:rPr>
              <w:t>7.898</w:t>
            </w:r>
          </w:p>
        </w:tc>
        <w:tc>
          <w:tcPr>
            <w:tcW w:w="727" w:type="dxa"/>
            <w:noWrap/>
            <w:hideMark/>
          </w:tcPr>
          <w:p w14:paraId="46F60F89" w14:textId="77777777" w:rsidR="00C82B38" w:rsidRPr="00C84887" w:rsidRDefault="00C82B38" w:rsidP="00C82B38">
            <w:pPr>
              <w:spacing w:after="108" w:line="259" w:lineRule="auto"/>
              <w:ind w:left="-5"/>
              <w:jc w:val="left"/>
              <w:rPr>
                <w:sz w:val="20"/>
                <w:szCs w:val="20"/>
              </w:rPr>
            </w:pPr>
            <w:r w:rsidRPr="00C84887">
              <w:rPr>
                <w:sz w:val="20"/>
                <w:szCs w:val="20"/>
              </w:rPr>
              <w:t>0.35</w:t>
            </w:r>
          </w:p>
        </w:tc>
        <w:tc>
          <w:tcPr>
            <w:tcW w:w="690" w:type="dxa"/>
            <w:noWrap/>
            <w:hideMark/>
          </w:tcPr>
          <w:p w14:paraId="68BED608" w14:textId="77777777" w:rsidR="00C82B38" w:rsidRPr="00C84887" w:rsidRDefault="00C82B38" w:rsidP="00C82B38">
            <w:pPr>
              <w:spacing w:after="108" w:line="259" w:lineRule="auto"/>
              <w:ind w:left="-5"/>
              <w:jc w:val="left"/>
              <w:rPr>
                <w:sz w:val="20"/>
                <w:szCs w:val="20"/>
              </w:rPr>
            </w:pPr>
            <w:r w:rsidRPr="00C84887">
              <w:rPr>
                <w:sz w:val="20"/>
                <w:szCs w:val="20"/>
              </w:rPr>
              <w:t>0.11</w:t>
            </w:r>
          </w:p>
        </w:tc>
        <w:tc>
          <w:tcPr>
            <w:tcW w:w="806" w:type="dxa"/>
            <w:noWrap/>
            <w:hideMark/>
          </w:tcPr>
          <w:p w14:paraId="7C25D3E2" w14:textId="77777777" w:rsidR="00C82B38" w:rsidRPr="00C84887" w:rsidRDefault="00C82B38" w:rsidP="00C82B38">
            <w:pPr>
              <w:spacing w:after="108" w:line="259" w:lineRule="auto"/>
              <w:ind w:left="-5"/>
              <w:jc w:val="left"/>
              <w:rPr>
                <w:sz w:val="20"/>
                <w:szCs w:val="20"/>
              </w:rPr>
            </w:pPr>
            <w:r w:rsidRPr="00C84887">
              <w:rPr>
                <w:sz w:val="20"/>
                <w:szCs w:val="20"/>
              </w:rPr>
              <w:t>30.434</w:t>
            </w:r>
          </w:p>
        </w:tc>
        <w:tc>
          <w:tcPr>
            <w:tcW w:w="2429" w:type="dxa"/>
            <w:noWrap/>
            <w:hideMark/>
          </w:tcPr>
          <w:p w14:paraId="523E8348" w14:textId="77777777" w:rsidR="00C82B38" w:rsidRPr="00C84887" w:rsidRDefault="00C82B38" w:rsidP="00C82B38">
            <w:pPr>
              <w:spacing w:after="108" w:line="259" w:lineRule="auto"/>
              <w:ind w:left="-5"/>
              <w:jc w:val="left"/>
              <w:rPr>
                <w:sz w:val="20"/>
                <w:szCs w:val="20"/>
              </w:rPr>
            </w:pPr>
            <w:r w:rsidRPr="00C84887">
              <w:rPr>
                <w:sz w:val="20"/>
                <w:szCs w:val="20"/>
              </w:rPr>
              <w:t>Tang et al. (2018)</w:t>
            </w:r>
          </w:p>
        </w:tc>
      </w:tr>
      <w:tr w:rsidR="00C82B38" w:rsidRPr="00C84887" w14:paraId="7A31A1B8" w14:textId="77777777" w:rsidTr="00C82B38">
        <w:trPr>
          <w:trHeight w:val="360"/>
        </w:trPr>
        <w:tc>
          <w:tcPr>
            <w:tcW w:w="2989" w:type="dxa"/>
            <w:noWrap/>
            <w:hideMark/>
          </w:tcPr>
          <w:p w14:paraId="77C850A5" w14:textId="77777777" w:rsidR="00C82B38" w:rsidRPr="00C84887" w:rsidRDefault="00C82B38" w:rsidP="00C82B38">
            <w:pPr>
              <w:spacing w:after="108" w:line="259" w:lineRule="auto"/>
              <w:ind w:left="-5"/>
              <w:jc w:val="left"/>
              <w:rPr>
                <w:sz w:val="20"/>
                <w:szCs w:val="20"/>
              </w:rPr>
            </w:pPr>
            <w:r w:rsidRPr="00C84887">
              <w:rPr>
                <w:sz w:val="20"/>
                <w:szCs w:val="20"/>
              </w:rPr>
              <w:t>Winery waste</w:t>
            </w:r>
          </w:p>
        </w:tc>
        <w:tc>
          <w:tcPr>
            <w:tcW w:w="806" w:type="dxa"/>
            <w:noWrap/>
            <w:hideMark/>
          </w:tcPr>
          <w:p w14:paraId="5ACACE7D" w14:textId="77777777" w:rsidR="00C82B38" w:rsidRPr="00C84887" w:rsidRDefault="00C82B38" w:rsidP="00C82B38">
            <w:pPr>
              <w:spacing w:after="108" w:line="259" w:lineRule="auto"/>
              <w:ind w:left="-5"/>
              <w:jc w:val="left"/>
              <w:rPr>
                <w:sz w:val="20"/>
                <w:szCs w:val="20"/>
              </w:rPr>
            </w:pPr>
            <w:r w:rsidRPr="00C84887">
              <w:rPr>
                <w:sz w:val="20"/>
                <w:szCs w:val="20"/>
              </w:rPr>
              <w:t>55.14</w:t>
            </w:r>
          </w:p>
        </w:tc>
        <w:tc>
          <w:tcPr>
            <w:tcW w:w="739" w:type="dxa"/>
            <w:noWrap/>
            <w:hideMark/>
          </w:tcPr>
          <w:p w14:paraId="316077B0" w14:textId="77777777" w:rsidR="00C82B38" w:rsidRPr="00C84887" w:rsidRDefault="00C82B38" w:rsidP="00C82B38">
            <w:pPr>
              <w:spacing w:after="108" w:line="259" w:lineRule="auto"/>
              <w:ind w:left="-5"/>
              <w:jc w:val="left"/>
              <w:rPr>
                <w:sz w:val="20"/>
                <w:szCs w:val="20"/>
              </w:rPr>
            </w:pPr>
            <w:r w:rsidRPr="00C84887">
              <w:rPr>
                <w:sz w:val="20"/>
                <w:szCs w:val="20"/>
              </w:rPr>
              <w:t>9.39</w:t>
            </w:r>
          </w:p>
        </w:tc>
        <w:tc>
          <w:tcPr>
            <w:tcW w:w="727" w:type="dxa"/>
            <w:noWrap/>
            <w:hideMark/>
          </w:tcPr>
          <w:p w14:paraId="5CDC7274" w14:textId="77777777" w:rsidR="00C82B38" w:rsidRPr="00C84887" w:rsidRDefault="00C82B38" w:rsidP="00C82B38">
            <w:pPr>
              <w:spacing w:after="108" w:line="259" w:lineRule="auto"/>
              <w:ind w:left="-5"/>
              <w:jc w:val="left"/>
              <w:rPr>
                <w:sz w:val="20"/>
                <w:szCs w:val="20"/>
              </w:rPr>
            </w:pPr>
            <w:r w:rsidRPr="00C84887">
              <w:rPr>
                <w:sz w:val="20"/>
                <w:szCs w:val="20"/>
              </w:rPr>
              <w:t>0.77</w:t>
            </w:r>
          </w:p>
        </w:tc>
        <w:tc>
          <w:tcPr>
            <w:tcW w:w="690" w:type="dxa"/>
            <w:noWrap/>
            <w:hideMark/>
          </w:tcPr>
          <w:p w14:paraId="101FABFA" w14:textId="77777777" w:rsidR="00C82B38" w:rsidRPr="00C84887" w:rsidRDefault="00C82B38" w:rsidP="00C82B38">
            <w:pPr>
              <w:spacing w:after="108" w:line="259" w:lineRule="auto"/>
              <w:ind w:left="-5"/>
              <w:jc w:val="left"/>
              <w:rPr>
                <w:sz w:val="20"/>
                <w:szCs w:val="20"/>
              </w:rPr>
            </w:pPr>
            <w:r w:rsidRPr="00C84887">
              <w:rPr>
                <w:sz w:val="20"/>
                <w:szCs w:val="20"/>
              </w:rPr>
              <w:t>0.12</w:t>
            </w:r>
          </w:p>
        </w:tc>
        <w:tc>
          <w:tcPr>
            <w:tcW w:w="806" w:type="dxa"/>
            <w:noWrap/>
            <w:hideMark/>
          </w:tcPr>
          <w:p w14:paraId="2A155583" w14:textId="77777777" w:rsidR="00C82B38" w:rsidRPr="00C84887" w:rsidRDefault="00C82B38" w:rsidP="00C82B38">
            <w:pPr>
              <w:spacing w:after="108" w:line="259" w:lineRule="auto"/>
              <w:ind w:left="-5"/>
              <w:jc w:val="left"/>
              <w:rPr>
                <w:sz w:val="20"/>
                <w:szCs w:val="20"/>
              </w:rPr>
            </w:pPr>
            <w:r w:rsidRPr="00C84887">
              <w:rPr>
                <w:sz w:val="20"/>
                <w:szCs w:val="20"/>
              </w:rPr>
              <w:t>34.58</w:t>
            </w:r>
          </w:p>
        </w:tc>
        <w:tc>
          <w:tcPr>
            <w:tcW w:w="2429" w:type="dxa"/>
            <w:noWrap/>
            <w:hideMark/>
          </w:tcPr>
          <w:p w14:paraId="0F7E4534" w14:textId="77777777" w:rsidR="00C82B38" w:rsidRPr="00C84887" w:rsidRDefault="00C82B38" w:rsidP="00C82B38">
            <w:pPr>
              <w:spacing w:after="108" w:line="259" w:lineRule="auto"/>
              <w:ind w:left="-5"/>
              <w:jc w:val="left"/>
              <w:rPr>
                <w:sz w:val="20"/>
                <w:szCs w:val="20"/>
              </w:rPr>
            </w:pPr>
            <w:proofErr w:type="spellStart"/>
            <w:r w:rsidRPr="00C84887">
              <w:rPr>
                <w:sz w:val="20"/>
                <w:szCs w:val="20"/>
              </w:rPr>
              <w:t>Zabaniotou</w:t>
            </w:r>
            <w:proofErr w:type="spellEnd"/>
            <w:r w:rsidRPr="00C84887">
              <w:rPr>
                <w:sz w:val="20"/>
                <w:szCs w:val="20"/>
              </w:rPr>
              <w:t xml:space="preserve"> et al. (2018)</w:t>
            </w:r>
          </w:p>
        </w:tc>
      </w:tr>
      <w:tr w:rsidR="00C82B38" w:rsidRPr="00C84887" w14:paraId="6DABECDC" w14:textId="77777777" w:rsidTr="00C82B38">
        <w:trPr>
          <w:trHeight w:val="360"/>
        </w:trPr>
        <w:tc>
          <w:tcPr>
            <w:tcW w:w="2989" w:type="dxa"/>
            <w:noWrap/>
            <w:hideMark/>
          </w:tcPr>
          <w:p w14:paraId="341BDAF8" w14:textId="77777777" w:rsidR="00C82B38" w:rsidRPr="00C84887" w:rsidRDefault="00C82B38" w:rsidP="00C82B38">
            <w:pPr>
              <w:spacing w:after="108" w:line="259" w:lineRule="auto"/>
              <w:ind w:left="-5"/>
              <w:jc w:val="left"/>
              <w:rPr>
                <w:sz w:val="20"/>
                <w:szCs w:val="20"/>
              </w:rPr>
            </w:pPr>
            <w:r w:rsidRPr="00C84887">
              <w:rPr>
                <w:sz w:val="20"/>
                <w:szCs w:val="20"/>
              </w:rPr>
              <w:t>Corn cob</w:t>
            </w:r>
          </w:p>
        </w:tc>
        <w:tc>
          <w:tcPr>
            <w:tcW w:w="806" w:type="dxa"/>
            <w:noWrap/>
            <w:hideMark/>
          </w:tcPr>
          <w:p w14:paraId="2BAC19FC" w14:textId="77777777" w:rsidR="00C82B38" w:rsidRPr="00C84887" w:rsidRDefault="00C82B38" w:rsidP="00C82B38">
            <w:pPr>
              <w:spacing w:after="108" w:line="259" w:lineRule="auto"/>
              <w:ind w:left="-5"/>
              <w:jc w:val="left"/>
              <w:rPr>
                <w:sz w:val="20"/>
                <w:szCs w:val="20"/>
              </w:rPr>
            </w:pPr>
            <w:r w:rsidRPr="00C84887">
              <w:rPr>
                <w:sz w:val="20"/>
                <w:szCs w:val="20"/>
              </w:rPr>
              <w:t>41.07</w:t>
            </w:r>
          </w:p>
        </w:tc>
        <w:tc>
          <w:tcPr>
            <w:tcW w:w="739" w:type="dxa"/>
            <w:noWrap/>
            <w:hideMark/>
          </w:tcPr>
          <w:p w14:paraId="046DB3BD" w14:textId="77777777" w:rsidR="00C82B38" w:rsidRPr="00C84887" w:rsidRDefault="00C82B38" w:rsidP="00C82B38">
            <w:pPr>
              <w:spacing w:after="108" w:line="259" w:lineRule="auto"/>
              <w:ind w:left="-5"/>
              <w:jc w:val="left"/>
              <w:rPr>
                <w:sz w:val="20"/>
                <w:szCs w:val="20"/>
              </w:rPr>
            </w:pPr>
            <w:r w:rsidRPr="00C84887">
              <w:rPr>
                <w:sz w:val="20"/>
                <w:szCs w:val="20"/>
              </w:rPr>
              <w:t>6.54</w:t>
            </w:r>
          </w:p>
        </w:tc>
        <w:tc>
          <w:tcPr>
            <w:tcW w:w="727" w:type="dxa"/>
            <w:noWrap/>
            <w:hideMark/>
          </w:tcPr>
          <w:p w14:paraId="7F950F4E" w14:textId="77777777" w:rsidR="00C82B38" w:rsidRPr="00C84887" w:rsidRDefault="00C82B38" w:rsidP="00C82B38">
            <w:pPr>
              <w:spacing w:after="108" w:line="259" w:lineRule="auto"/>
              <w:ind w:left="-5"/>
              <w:jc w:val="left"/>
              <w:rPr>
                <w:sz w:val="20"/>
                <w:szCs w:val="20"/>
              </w:rPr>
            </w:pPr>
            <w:r w:rsidRPr="00C84887">
              <w:rPr>
                <w:sz w:val="20"/>
                <w:szCs w:val="20"/>
              </w:rPr>
              <w:t>0.76</w:t>
            </w:r>
          </w:p>
        </w:tc>
        <w:tc>
          <w:tcPr>
            <w:tcW w:w="690" w:type="dxa"/>
            <w:noWrap/>
            <w:hideMark/>
          </w:tcPr>
          <w:p w14:paraId="147925A4" w14:textId="77777777" w:rsidR="00C82B38" w:rsidRPr="00C84887" w:rsidRDefault="00C82B38" w:rsidP="00C82B38">
            <w:pPr>
              <w:spacing w:after="108" w:line="259" w:lineRule="auto"/>
              <w:ind w:left="-5"/>
              <w:jc w:val="left"/>
              <w:rPr>
                <w:sz w:val="20"/>
                <w:szCs w:val="20"/>
              </w:rPr>
            </w:pPr>
            <w:r w:rsidRPr="00C84887">
              <w:rPr>
                <w:sz w:val="20"/>
                <w:szCs w:val="20"/>
              </w:rPr>
              <w:t>0.09</w:t>
            </w:r>
          </w:p>
        </w:tc>
        <w:tc>
          <w:tcPr>
            <w:tcW w:w="806" w:type="dxa"/>
            <w:noWrap/>
            <w:hideMark/>
          </w:tcPr>
          <w:p w14:paraId="06A5B343" w14:textId="77777777" w:rsidR="00C82B38" w:rsidRPr="00C84887" w:rsidRDefault="00C82B38" w:rsidP="00C82B38">
            <w:pPr>
              <w:spacing w:after="108" w:line="259" w:lineRule="auto"/>
              <w:ind w:left="-5"/>
              <w:jc w:val="left"/>
              <w:rPr>
                <w:sz w:val="20"/>
                <w:szCs w:val="20"/>
              </w:rPr>
            </w:pPr>
            <w:r w:rsidRPr="00C84887">
              <w:rPr>
                <w:sz w:val="20"/>
                <w:szCs w:val="20"/>
              </w:rPr>
              <w:t>51.54</w:t>
            </w:r>
          </w:p>
        </w:tc>
        <w:tc>
          <w:tcPr>
            <w:tcW w:w="2429" w:type="dxa"/>
            <w:noWrap/>
            <w:hideMark/>
          </w:tcPr>
          <w:p w14:paraId="1DDACB09" w14:textId="77777777" w:rsidR="00C82B38" w:rsidRPr="00C84887" w:rsidRDefault="00C82B38" w:rsidP="00C82B38">
            <w:pPr>
              <w:spacing w:after="108" w:line="259" w:lineRule="auto"/>
              <w:ind w:left="-5"/>
              <w:jc w:val="left"/>
              <w:rPr>
                <w:sz w:val="20"/>
                <w:szCs w:val="20"/>
              </w:rPr>
            </w:pPr>
            <w:r w:rsidRPr="00C84887">
              <w:rPr>
                <w:sz w:val="20"/>
                <w:szCs w:val="20"/>
              </w:rPr>
              <w:t>Wiggers et al. (2009)</w:t>
            </w:r>
          </w:p>
        </w:tc>
      </w:tr>
      <w:tr w:rsidR="00C82B38" w:rsidRPr="00C84887" w14:paraId="754B305E" w14:textId="77777777" w:rsidTr="00C82B38">
        <w:trPr>
          <w:trHeight w:val="360"/>
        </w:trPr>
        <w:tc>
          <w:tcPr>
            <w:tcW w:w="2989" w:type="dxa"/>
            <w:noWrap/>
            <w:hideMark/>
          </w:tcPr>
          <w:p w14:paraId="6B375C82" w14:textId="77777777" w:rsidR="00C82B38" w:rsidRPr="00C84887" w:rsidRDefault="00C82B38" w:rsidP="00C82B38">
            <w:pPr>
              <w:spacing w:after="108" w:line="259" w:lineRule="auto"/>
              <w:ind w:left="-5"/>
              <w:jc w:val="left"/>
              <w:rPr>
                <w:sz w:val="20"/>
                <w:szCs w:val="20"/>
              </w:rPr>
            </w:pPr>
            <w:r w:rsidRPr="00C84887">
              <w:rPr>
                <w:sz w:val="20"/>
                <w:szCs w:val="20"/>
              </w:rPr>
              <w:t>Potato peel waste</w:t>
            </w:r>
          </w:p>
        </w:tc>
        <w:tc>
          <w:tcPr>
            <w:tcW w:w="806" w:type="dxa"/>
            <w:noWrap/>
            <w:hideMark/>
          </w:tcPr>
          <w:p w14:paraId="45E4E807" w14:textId="77777777" w:rsidR="00C82B38" w:rsidRPr="00C84887" w:rsidRDefault="00C82B38" w:rsidP="00C82B38">
            <w:pPr>
              <w:spacing w:after="108" w:line="259" w:lineRule="auto"/>
              <w:ind w:left="-5"/>
              <w:jc w:val="left"/>
              <w:rPr>
                <w:sz w:val="20"/>
                <w:szCs w:val="20"/>
              </w:rPr>
            </w:pPr>
            <w:r w:rsidRPr="00C84887">
              <w:rPr>
                <w:sz w:val="20"/>
                <w:szCs w:val="20"/>
              </w:rPr>
              <w:t>44.2</w:t>
            </w:r>
          </w:p>
        </w:tc>
        <w:tc>
          <w:tcPr>
            <w:tcW w:w="739" w:type="dxa"/>
            <w:noWrap/>
            <w:hideMark/>
          </w:tcPr>
          <w:p w14:paraId="79A637AB" w14:textId="77777777" w:rsidR="00C82B38" w:rsidRPr="00C84887" w:rsidRDefault="00C82B38" w:rsidP="00C82B38">
            <w:pPr>
              <w:spacing w:after="108" w:line="259" w:lineRule="auto"/>
              <w:ind w:left="-5"/>
              <w:jc w:val="left"/>
              <w:rPr>
                <w:sz w:val="20"/>
                <w:szCs w:val="20"/>
              </w:rPr>
            </w:pPr>
            <w:r w:rsidRPr="00C84887">
              <w:rPr>
                <w:sz w:val="20"/>
                <w:szCs w:val="20"/>
              </w:rPr>
              <w:t>16.7</w:t>
            </w:r>
          </w:p>
        </w:tc>
        <w:tc>
          <w:tcPr>
            <w:tcW w:w="727" w:type="dxa"/>
            <w:noWrap/>
            <w:hideMark/>
          </w:tcPr>
          <w:p w14:paraId="78B2A73C" w14:textId="77777777" w:rsidR="00C82B38" w:rsidRPr="00C84887" w:rsidRDefault="00C82B38" w:rsidP="00C82B38">
            <w:pPr>
              <w:spacing w:after="108" w:line="259" w:lineRule="auto"/>
              <w:ind w:left="-5"/>
              <w:jc w:val="left"/>
              <w:rPr>
                <w:sz w:val="20"/>
                <w:szCs w:val="20"/>
              </w:rPr>
            </w:pPr>
            <w:r w:rsidRPr="00C84887">
              <w:rPr>
                <w:sz w:val="20"/>
                <w:szCs w:val="20"/>
              </w:rPr>
              <w:t>0.6</w:t>
            </w:r>
          </w:p>
        </w:tc>
        <w:tc>
          <w:tcPr>
            <w:tcW w:w="690" w:type="dxa"/>
            <w:noWrap/>
            <w:hideMark/>
          </w:tcPr>
          <w:p w14:paraId="78C69C68" w14:textId="77777777" w:rsidR="00C82B38" w:rsidRPr="00C84887" w:rsidRDefault="00C82B38" w:rsidP="00C82B38">
            <w:pPr>
              <w:spacing w:after="108" w:line="259" w:lineRule="auto"/>
              <w:ind w:left="-5"/>
              <w:jc w:val="left"/>
              <w:rPr>
                <w:sz w:val="20"/>
                <w:szCs w:val="20"/>
              </w:rPr>
            </w:pPr>
            <w:r w:rsidRPr="00C84887">
              <w:rPr>
                <w:sz w:val="20"/>
                <w:szCs w:val="20"/>
              </w:rPr>
              <w:t>0.09</w:t>
            </w:r>
          </w:p>
        </w:tc>
        <w:tc>
          <w:tcPr>
            <w:tcW w:w="806" w:type="dxa"/>
            <w:noWrap/>
            <w:hideMark/>
          </w:tcPr>
          <w:p w14:paraId="766B4C78" w14:textId="77777777" w:rsidR="00C82B38" w:rsidRPr="00C84887" w:rsidRDefault="00C82B38" w:rsidP="00C82B38">
            <w:pPr>
              <w:spacing w:after="108" w:line="259" w:lineRule="auto"/>
              <w:ind w:left="-5"/>
              <w:jc w:val="left"/>
              <w:rPr>
                <w:sz w:val="20"/>
                <w:szCs w:val="20"/>
              </w:rPr>
            </w:pPr>
            <w:r w:rsidRPr="00C84887">
              <w:rPr>
                <w:sz w:val="20"/>
                <w:szCs w:val="20"/>
              </w:rPr>
              <w:t>38.41</w:t>
            </w:r>
          </w:p>
        </w:tc>
        <w:tc>
          <w:tcPr>
            <w:tcW w:w="2429" w:type="dxa"/>
            <w:noWrap/>
            <w:hideMark/>
          </w:tcPr>
          <w:p w14:paraId="0D61A031" w14:textId="77777777" w:rsidR="00C82B38" w:rsidRPr="00C84887" w:rsidRDefault="00C82B38" w:rsidP="00C82B38">
            <w:pPr>
              <w:spacing w:after="108" w:line="259" w:lineRule="auto"/>
              <w:ind w:left="-5"/>
              <w:jc w:val="left"/>
              <w:rPr>
                <w:sz w:val="20"/>
                <w:szCs w:val="20"/>
              </w:rPr>
            </w:pPr>
            <w:proofErr w:type="spellStart"/>
            <w:r w:rsidRPr="00C84887">
              <w:rPr>
                <w:sz w:val="20"/>
                <w:szCs w:val="20"/>
              </w:rPr>
              <w:t>Soysa</w:t>
            </w:r>
            <w:proofErr w:type="spellEnd"/>
            <w:r w:rsidRPr="00C84887">
              <w:rPr>
                <w:sz w:val="20"/>
                <w:szCs w:val="20"/>
              </w:rPr>
              <w:t xml:space="preserve"> et al. (2016)</w:t>
            </w:r>
          </w:p>
        </w:tc>
      </w:tr>
      <w:tr w:rsidR="00C82B38" w:rsidRPr="00C84887" w14:paraId="52535F85" w14:textId="77777777" w:rsidTr="00C82B38">
        <w:trPr>
          <w:trHeight w:val="360"/>
        </w:trPr>
        <w:tc>
          <w:tcPr>
            <w:tcW w:w="2989" w:type="dxa"/>
            <w:noWrap/>
            <w:hideMark/>
          </w:tcPr>
          <w:p w14:paraId="647A1355" w14:textId="77777777" w:rsidR="00C82B38" w:rsidRPr="00C84887" w:rsidRDefault="00C82B38" w:rsidP="00C82B38">
            <w:pPr>
              <w:spacing w:after="108" w:line="259" w:lineRule="auto"/>
              <w:ind w:left="-5"/>
              <w:jc w:val="left"/>
              <w:rPr>
                <w:sz w:val="20"/>
                <w:szCs w:val="20"/>
              </w:rPr>
            </w:pPr>
            <w:r w:rsidRPr="00C84887">
              <w:rPr>
                <w:sz w:val="20"/>
                <w:szCs w:val="20"/>
              </w:rPr>
              <w:t xml:space="preserve">Orange peel waste </w:t>
            </w:r>
          </w:p>
        </w:tc>
        <w:tc>
          <w:tcPr>
            <w:tcW w:w="806" w:type="dxa"/>
            <w:noWrap/>
            <w:hideMark/>
          </w:tcPr>
          <w:p w14:paraId="3A449984" w14:textId="77777777" w:rsidR="00C82B38" w:rsidRPr="00C84887" w:rsidRDefault="00C82B38" w:rsidP="00C82B38">
            <w:pPr>
              <w:spacing w:after="108" w:line="259" w:lineRule="auto"/>
              <w:ind w:left="-5"/>
              <w:jc w:val="left"/>
              <w:rPr>
                <w:sz w:val="20"/>
                <w:szCs w:val="20"/>
              </w:rPr>
            </w:pPr>
            <w:r w:rsidRPr="00C84887">
              <w:rPr>
                <w:sz w:val="20"/>
                <w:szCs w:val="20"/>
              </w:rPr>
              <w:t>46.4</w:t>
            </w:r>
          </w:p>
        </w:tc>
        <w:tc>
          <w:tcPr>
            <w:tcW w:w="739" w:type="dxa"/>
            <w:noWrap/>
            <w:hideMark/>
          </w:tcPr>
          <w:p w14:paraId="74C23D88" w14:textId="77777777" w:rsidR="00C82B38" w:rsidRPr="00C84887" w:rsidRDefault="00C82B38" w:rsidP="00C82B38">
            <w:pPr>
              <w:spacing w:after="108" w:line="259" w:lineRule="auto"/>
              <w:ind w:left="-5"/>
              <w:jc w:val="left"/>
              <w:rPr>
                <w:sz w:val="20"/>
                <w:szCs w:val="20"/>
              </w:rPr>
            </w:pPr>
            <w:r w:rsidRPr="00C84887">
              <w:rPr>
                <w:sz w:val="20"/>
                <w:szCs w:val="20"/>
              </w:rPr>
              <w:t>5.7</w:t>
            </w:r>
          </w:p>
        </w:tc>
        <w:tc>
          <w:tcPr>
            <w:tcW w:w="727" w:type="dxa"/>
            <w:noWrap/>
            <w:hideMark/>
          </w:tcPr>
          <w:p w14:paraId="5ABF8FC7" w14:textId="77777777" w:rsidR="00C82B38" w:rsidRPr="00C84887" w:rsidRDefault="00C82B38" w:rsidP="00C82B38">
            <w:pPr>
              <w:spacing w:after="108" w:line="259" w:lineRule="auto"/>
              <w:ind w:left="-5"/>
              <w:jc w:val="left"/>
              <w:rPr>
                <w:sz w:val="20"/>
                <w:szCs w:val="20"/>
              </w:rPr>
            </w:pPr>
            <w:r w:rsidRPr="00C84887">
              <w:rPr>
                <w:sz w:val="20"/>
                <w:szCs w:val="20"/>
              </w:rPr>
              <w:t>1.52</w:t>
            </w:r>
          </w:p>
        </w:tc>
        <w:tc>
          <w:tcPr>
            <w:tcW w:w="690" w:type="dxa"/>
            <w:noWrap/>
            <w:hideMark/>
          </w:tcPr>
          <w:p w14:paraId="01FBAB6D" w14:textId="77777777" w:rsidR="00C82B38" w:rsidRPr="00C84887" w:rsidRDefault="00C82B38" w:rsidP="00C82B38">
            <w:pPr>
              <w:spacing w:after="108" w:line="259" w:lineRule="auto"/>
              <w:ind w:left="-5"/>
              <w:jc w:val="left"/>
              <w:rPr>
                <w:sz w:val="20"/>
                <w:szCs w:val="20"/>
              </w:rPr>
            </w:pPr>
            <w:r w:rsidRPr="00C84887">
              <w:rPr>
                <w:sz w:val="20"/>
                <w:szCs w:val="20"/>
              </w:rPr>
              <w:t>0.05</w:t>
            </w:r>
          </w:p>
        </w:tc>
        <w:tc>
          <w:tcPr>
            <w:tcW w:w="806" w:type="dxa"/>
            <w:noWrap/>
            <w:hideMark/>
          </w:tcPr>
          <w:p w14:paraId="2EEC17D1" w14:textId="77777777" w:rsidR="00C82B38" w:rsidRPr="00C84887" w:rsidRDefault="00C82B38" w:rsidP="00C82B38">
            <w:pPr>
              <w:spacing w:after="108" w:line="259" w:lineRule="auto"/>
              <w:ind w:left="-5"/>
              <w:jc w:val="left"/>
              <w:rPr>
                <w:sz w:val="20"/>
                <w:szCs w:val="20"/>
              </w:rPr>
            </w:pPr>
            <w:r w:rsidRPr="00C84887">
              <w:rPr>
                <w:sz w:val="20"/>
                <w:szCs w:val="20"/>
              </w:rPr>
              <w:t>46.33</w:t>
            </w:r>
          </w:p>
        </w:tc>
        <w:tc>
          <w:tcPr>
            <w:tcW w:w="2429" w:type="dxa"/>
            <w:noWrap/>
            <w:hideMark/>
          </w:tcPr>
          <w:p w14:paraId="325A6EA4" w14:textId="77777777" w:rsidR="00C82B38" w:rsidRPr="00C84887" w:rsidRDefault="00C82B38" w:rsidP="00C82B38">
            <w:pPr>
              <w:spacing w:after="108" w:line="259" w:lineRule="auto"/>
              <w:ind w:left="-5"/>
              <w:jc w:val="left"/>
              <w:rPr>
                <w:sz w:val="20"/>
                <w:szCs w:val="20"/>
              </w:rPr>
            </w:pPr>
            <w:proofErr w:type="spellStart"/>
            <w:r w:rsidRPr="00C84887">
              <w:rPr>
                <w:sz w:val="20"/>
                <w:szCs w:val="20"/>
              </w:rPr>
              <w:t>Soysa</w:t>
            </w:r>
            <w:proofErr w:type="spellEnd"/>
            <w:r w:rsidRPr="00C84887">
              <w:rPr>
                <w:sz w:val="20"/>
                <w:szCs w:val="20"/>
              </w:rPr>
              <w:t xml:space="preserve"> et al. (2016)</w:t>
            </w:r>
          </w:p>
        </w:tc>
      </w:tr>
      <w:tr w:rsidR="00C82B38" w:rsidRPr="00C84887" w14:paraId="4410DF47" w14:textId="77777777" w:rsidTr="00C82B38">
        <w:trPr>
          <w:trHeight w:val="360"/>
        </w:trPr>
        <w:tc>
          <w:tcPr>
            <w:tcW w:w="2989" w:type="dxa"/>
            <w:noWrap/>
            <w:hideMark/>
          </w:tcPr>
          <w:p w14:paraId="673B1892" w14:textId="77777777" w:rsidR="00C82B38" w:rsidRPr="00C84887" w:rsidRDefault="00C82B38" w:rsidP="00C82B38">
            <w:pPr>
              <w:spacing w:after="108" w:line="259" w:lineRule="auto"/>
              <w:ind w:left="-5"/>
              <w:jc w:val="left"/>
              <w:rPr>
                <w:sz w:val="20"/>
                <w:szCs w:val="20"/>
              </w:rPr>
            </w:pPr>
            <w:r w:rsidRPr="00C84887">
              <w:rPr>
                <w:sz w:val="20"/>
                <w:szCs w:val="20"/>
              </w:rPr>
              <w:t>Coconut shells</w:t>
            </w:r>
          </w:p>
        </w:tc>
        <w:tc>
          <w:tcPr>
            <w:tcW w:w="806" w:type="dxa"/>
            <w:noWrap/>
            <w:hideMark/>
          </w:tcPr>
          <w:p w14:paraId="612A7A25" w14:textId="77777777" w:rsidR="00C82B38" w:rsidRPr="00C84887" w:rsidRDefault="00C82B38" w:rsidP="00C82B38">
            <w:pPr>
              <w:spacing w:after="108" w:line="259" w:lineRule="auto"/>
              <w:ind w:left="-5"/>
              <w:jc w:val="left"/>
              <w:rPr>
                <w:sz w:val="20"/>
                <w:szCs w:val="20"/>
              </w:rPr>
            </w:pPr>
            <w:r w:rsidRPr="00C84887">
              <w:rPr>
                <w:sz w:val="20"/>
                <w:szCs w:val="20"/>
              </w:rPr>
              <w:t>64.3</w:t>
            </w:r>
          </w:p>
        </w:tc>
        <w:tc>
          <w:tcPr>
            <w:tcW w:w="739" w:type="dxa"/>
            <w:noWrap/>
            <w:hideMark/>
          </w:tcPr>
          <w:p w14:paraId="359CC6DE" w14:textId="77777777" w:rsidR="00C82B38" w:rsidRPr="00C84887" w:rsidRDefault="00C82B38" w:rsidP="00C82B38">
            <w:pPr>
              <w:spacing w:after="108" w:line="259" w:lineRule="auto"/>
              <w:ind w:left="-5"/>
              <w:jc w:val="left"/>
              <w:rPr>
                <w:sz w:val="20"/>
                <w:szCs w:val="20"/>
              </w:rPr>
            </w:pPr>
            <w:r w:rsidRPr="00C84887">
              <w:rPr>
                <w:sz w:val="20"/>
                <w:szCs w:val="20"/>
              </w:rPr>
              <w:t>6.89</w:t>
            </w:r>
          </w:p>
        </w:tc>
        <w:tc>
          <w:tcPr>
            <w:tcW w:w="727" w:type="dxa"/>
            <w:noWrap/>
            <w:hideMark/>
          </w:tcPr>
          <w:p w14:paraId="5A85FBED" w14:textId="77777777" w:rsidR="00C82B38" w:rsidRPr="00C84887" w:rsidRDefault="00C82B38" w:rsidP="00C82B38">
            <w:pPr>
              <w:spacing w:after="108" w:line="259" w:lineRule="auto"/>
              <w:ind w:left="-5"/>
              <w:jc w:val="left"/>
              <w:rPr>
                <w:sz w:val="20"/>
                <w:szCs w:val="20"/>
              </w:rPr>
            </w:pPr>
            <w:r w:rsidRPr="00C84887">
              <w:rPr>
                <w:sz w:val="20"/>
                <w:szCs w:val="20"/>
              </w:rPr>
              <w:t>0.77</w:t>
            </w:r>
          </w:p>
        </w:tc>
        <w:tc>
          <w:tcPr>
            <w:tcW w:w="690" w:type="dxa"/>
            <w:noWrap/>
            <w:hideMark/>
          </w:tcPr>
          <w:p w14:paraId="611EA5A9" w14:textId="77777777" w:rsidR="00C82B38" w:rsidRPr="00C84887" w:rsidRDefault="00C82B38" w:rsidP="00C82B38">
            <w:pPr>
              <w:spacing w:after="108" w:line="259" w:lineRule="auto"/>
              <w:ind w:left="-5"/>
              <w:jc w:val="left"/>
              <w:rPr>
                <w:sz w:val="20"/>
                <w:szCs w:val="20"/>
              </w:rPr>
            </w:pPr>
            <w:r w:rsidRPr="00C84887">
              <w:rPr>
                <w:sz w:val="20"/>
                <w:szCs w:val="20"/>
              </w:rPr>
              <w:t>0.5</w:t>
            </w:r>
          </w:p>
        </w:tc>
        <w:tc>
          <w:tcPr>
            <w:tcW w:w="806" w:type="dxa"/>
            <w:noWrap/>
            <w:hideMark/>
          </w:tcPr>
          <w:p w14:paraId="6FC63A2E" w14:textId="77777777" w:rsidR="00C82B38" w:rsidRPr="00C84887" w:rsidRDefault="00C82B38" w:rsidP="00C82B38">
            <w:pPr>
              <w:spacing w:after="108" w:line="259" w:lineRule="auto"/>
              <w:ind w:left="-5"/>
              <w:jc w:val="left"/>
              <w:rPr>
                <w:sz w:val="20"/>
                <w:szCs w:val="20"/>
              </w:rPr>
            </w:pPr>
            <w:r w:rsidRPr="00C84887">
              <w:rPr>
                <w:sz w:val="20"/>
                <w:szCs w:val="20"/>
              </w:rPr>
              <w:t>27.54</w:t>
            </w:r>
          </w:p>
        </w:tc>
        <w:tc>
          <w:tcPr>
            <w:tcW w:w="2429" w:type="dxa"/>
            <w:noWrap/>
            <w:hideMark/>
          </w:tcPr>
          <w:p w14:paraId="22B2E53B" w14:textId="77777777" w:rsidR="00C82B38" w:rsidRPr="00C84887" w:rsidRDefault="00C82B38" w:rsidP="00C82B38">
            <w:pPr>
              <w:spacing w:after="108" w:line="259" w:lineRule="auto"/>
              <w:ind w:left="-5"/>
              <w:jc w:val="left"/>
              <w:rPr>
                <w:sz w:val="20"/>
                <w:szCs w:val="20"/>
              </w:rPr>
            </w:pPr>
            <w:r w:rsidRPr="00C84887">
              <w:rPr>
                <w:sz w:val="20"/>
                <w:szCs w:val="20"/>
              </w:rPr>
              <w:t xml:space="preserve">Senthil Kumar </w:t>
            </w:r>
            <w:proofErr w:type="gramStart"/>
            <w:r w:rsidRPr="00C84887">
              <w:rPr>
                <w:sz w:val="20"/>
                <w:szCs w:val="20"/>
              </w:rPr>
              <w:t>b(</w:t>
            </w:r>
            <w:proofErr w:type="gramEnd"/>
            <w:r w:rsidRPr="00C84887">
              <w:rPr>
                <w:sz w:val="20"/>
                <w:szCs w:val="20"/>
              </w:rPr>
              <w:t>2015)</w:t>
            </w:r>
          </w:p>
        </w:tc>
      </w:tr>
      <w:tr w:rsidR="00C82B38" w:rsidRPr="00C84887" w14:paraId="60790E3E" w14:textId="77777777" w:rsidTr="00C82B38">
        <w:trPr>
          <w:trHeight w:val="360"/>
        </w:trPr>
        <w:tc>
          <w:tcPr>
            <w:tcW w:w="2989" w:type="dxa"/>
            <w:noWrap/>
            <w:hideMark/>
          </w:tcPr>
          <w:p w14:paraId="335D5836" w14:textId="77777777" w:rsidR="00C82B38" w:rsidRPr="00C84887" w:rsidRDefault="00C82B38" w:rsidP="00C82B38">
            <w:pPr>
              <w:spacing w:after="108" w:line="259" w:lineRule="auto"/>
              <w:ind w:left="-5"/>
              <w:jc w:val="left"/>
              <w:rPr>
                <w:sz w:val="20"/>
                <w:szCs w:val="20"/>
              </w:rPr>
            </w:pPr>
            <w:r w:rsidRPr="00C84887">
              <w:rPr>
                <w:sz w:val="20"/>
                <w:szCs w:val="20"/>
              </w:rPr>
              <w:t>Banana peels</w:t>
            </w:r>
          </w:p>
        </w:tc>
        <w:tc>
          <w:tcPr>
            <w:tcW w:w="806" w:type="dxa"/>
            <w:noWrap/>
            <w:hideMark/>
          </w:tcPr>
          <w:p w14:paraId="1F0DCEDC" w14:textId="77777777" w:rsidR="00C82B38" w:rsidRPr="00C84887" w:rsidRDefault="00C82B38" w:rsidP="00C82B38">
            <w:pPr>
              <w:spacing w:after="108" w:line="259" w:lineRule="auto"/>
              <w:ind w:left="-5"/>
              <w:jc w:val="left"/>
              <w:rPr>
                <w:sz w:val="20"/>
                <w:szCs w:val="20"/>
              </w:rPr>
            </w:pPr>
            <w:r w:rsidRPr="00C84887">
              <w:rPr>
                <w:sz w:val="20"/>
                <w:szCs w:val="20"/>
              </w:rPr>
              <w:t>39.35</w:t>
            </w:r>
          </w:p>
        </w:tc>
        <w:tc>
          <w:tcPr>
            <w:tcW w:w="739" w:type="dxa"/>
            <w:noWrap/>
            <w:hideMark/>
          </w:tcPr>
          <w:p w14:paraId="6FC58D15" w14:textId="77777777" w:rsidR="00C82B38" w:rsidRPr="00C84887" w:rsidRDefault="00C82B38" w:rsidP="00C82B38">
            <w:pPr>
              <w:spacing w:after="108" w:line="259" w:lineRule="auto"/>
              <w:ind w:left="-5"/>
              <w:jc w:val="left"/>
              <w:rPr>
                <w:sz w:val="20"/>
                <w:szCs w:val="20"/>
              </w:rPr>
            </w:pPr>
            <w:r w:rsidRPr="00C84887">
              <w:rPr>
                <w:sz w:val="20"/>
                <w:szCs w:val="20"/>
              </w:rPr>
              <w:t>7.06</w:t>
            </w:r>
          </w:p>
        </w:tc>
        <w:tc>
          <w:tcPr>
            <w:tcW w:w="727" w:type="dxa"/>
            <w:noWrap/>
            <w:hideMark/>
          </w:tcPr>
          <w:p w14:paraId="08C2638E" w14:textId="77777777" w:rsidR="00C82B38" w:rsidRPr="00C84887" w:rsidRDefault="00C82B38" w:rsidP="00C82B38">
            <w:pPr>
              <w:spacing w:after="108" w:line="259" w:lineRule="auto"/>
              <w:ind w:left="-5"/>
              <w:jc w:val="left"/>
              <w:rPr>
                <w:sz w:val="20"/>
                <w:szCs w:val="20"/>
              </w:rPr>
            </w:pPr>
            <w:r w:rsidRPr="00C84887">
              <w:rPr>
                <w:sz w:val="20"/>
                <w:szCs w:val="20"/>
              </w:rPr>
              <w:t>0.71</w:t>
            </w:r>
          </w:p>
        </w:tc>
        <w:tc>
          <w:tcPr>
            <w:tcW w:w="690" w:type="dxa"/>
            <w:noWrap/>
            <w:hideMark/>
          </w:tcPr>
          <w:p w14:paraId="2471FB0E" w14:textId="77777777" w:rsidR="00C82B38" w:rsidRPr="00C84887" w:rsidRDefault="00C82B38" w:rsidP="00C82B38">
            <w:pPr>
              <w:spacing w:after="108" w:line="259" w:lineRule="auto"/>
              <w:ind w:left="-5"/>
              <w:jc w:val="left"/>
              <w:rPr>
                <w:sz w:val="20"/>
                <w:szCs w:val="20"/>
              </w:rPr>
            </w:pPr>
            <w:r w:rsidRPr="00C84887">
              <w:rPr>
                <w:sz w:val="20"/>
                <w:szCs w:val="20"/>
              </w:rPr>
              <w:t>0.6</w:t>
            </w:r>
          </w:p>
        </w:tc>
        <w:tc>
          <w:tcPr>
            <w:tcW w:w="806" w:type="dxa"/>
            <w:noWrap/>
            <w:hideMark/>
          </w:tcPr>
          <w:p w14:paraId="43B911F7" w14:textId="77777777" w:rsidR="00C82B38" w:rsidRPr="00C84887" w:rsidRDefault="00C82B38" w:rsidP="00C82B38">
            <w:pPr>
              <w:spacing w:after="108" w:line="259" w:lineRule="auto"/>
              <w:ind w:left="-5"/>
              <w:jc w:val="left"/>
              <w:rPr>
                <w:sz w:val="20"/>
                <w:szCs w:val="20"/>
              </w:rPr>
            </w:pPr>
            <w:r w:rsidRPr="00C84887">
              <w:rPr>
                <w:sz w:val="20"/>
                <w:szCs w:val="20"/>
              </w:rPr>
              <w:t>52.28</w:t>
            </w:r>
          </w:p>
        </w:tc>
        <w:tc>
          <w:tcPr>
            <w:tcW w:w="2429" w:type="dxa"/>
            <w:noWrap/>
            <w:hideMark/>
          </w:tcPr>
          <w:p w14:paraId="2DF30E51" w14:textId="77777777" w:rsidR="00C82B38" w:rsidRPr="00C84887" w:rsidRDefault="00C82B38" w:rsidP="00C82B38">
            <w:pPr>
              <w:spacing w:after="108" w:line="259" w:lineRule="auto"/>
              <w:ind w:left="-5"/>
              <w:jc w:val="left"/>
              <w:rPr>
                <w:sz w:val="20"/>
                <w:szCs w:val="20"/>
              </w:rPr>
            </w:pPr>
            <w:r w:rsidRPr="00C84887">
              <w:rPr>
                <w:sz w:val="20"/>
                <w:szCs w:val="20"/>
              </w:rPr>
              <w:t xml:space="preserve">C. </w:t>
            </w:r>
            <w:proofErr w:type="gramStart"/>
            <w:r w:rsidRPr="00C84887">
              <w:rPr>
                <w:sz w:val="20"/>
                <w:szCs w:val="20"/>
              </w:rPr>
              <w:t>Ravikumar(</w:t>
            </w:r>
            <w:proofErr w:type="gramEnd"/>
            <w:r w:rsidRPr="00C84887">
              <w:rPr>
                <w:sz w:val="20"/>
                <w:szCs w:val="20"/>
              </w:rPr>
              <w:t xml:space="preserve">2014) </w:t>
            </w:r>
          </w:p>
        </w:tc>
      </w:tr>
      <w:tr w:rsidR="00C82B38" w:rsidRPr="00C84887" w14:paraId="36D024FC" w14:textId="77777777" w:rsidTr="00C82B38">
        <w:trPr>
          <w:trHeight w:val="360"/>
        </w:trPr>
        <w:tc>
          <w:tcPr>
            <w:tcW w:w="2989" w:type="dxa"/>
            <w:noWrap/>
            <w:hideMark/>
          </w:tcPr>
          <w:p w14:paraId="4F6C2A97" w14:textId="77777777" w:rsidR="00C82B38" w:rsidRPr="00C84887" w:rsidRDefault="00C82B38" w:rsidP="00C82B38">
            <w:pPr>
              <w:spacing w:after="108" w:line="259" w:lineRule="auto"/>
              <w:ind w:left="-5"/>
              <w:jc w:val="left"/>
              <w:rPr>
                <w:sz w:val="20"/>
                <w:szCs w:val="20"/>
              </w:rPr>
            </w:pPr>
            <w:r w:rsidRPr="00C84887">
              <w:rPr>
                <w:sz w:val="20"/>
                <w:szCs w:val="20"/>
              </w:rPr>
              <w:t>Rice waste</w:t>
            </w:r>
          </w:p>
        </w:tc>
        <w:tc>
          <w:tcPr>
            <w:tcW w:w="806" w:type="dxa"/>
            <w:noWrap/>
            <w:hideMark/>
          </w:tcPr>
          <w:p w14:paraId="03AABE59" w14:textId="77777777" w:rsidR="00C82B38" w:rsidRPr="00C84887" w:rsidRDefault="00C82B38" w:rsidP="00C82B38">
            <w:pPr>
              <w:spacing w:after="108" w:line="259" w:lineRule="auto"/>
              <w:ind w:left="-5"/>
              <w:jc w:val="left"/>
              <w:rPr>
                <w:sz w:val="20"/>
                <w:szCs w:val="20"/>
              </w:rPr>
            </w:pPr>
            <w:r w:rsidRPr="00C84887">
              <w:rPr>
                <w:sz w:val="20"/>
                <w:szCs w:val="20"/>
              </w:rPr>
              <w:t>49.2</w:t>
            </w:r>
          </w:p>
        </w:tc>
        <w:tc>
          <w:tcPr>
            <w:tcW w:w="739" w:type="dxa"/>
            <w:noWrap/>
            <w:hideMark/>
          </w:tcPr>
          <w:p w14:paraId="4855077E" w14:textId="77777777" w:rsidR="00C82B38" w:rsidRPr="00C84887" w:rsidRDefault="00C82B38" w:rsidP="00C82B38">
            <w:pPr>
              <w:spacing w:after="108" w:line="259" w:lineRule="auto"/>
              <w:ind w:left="-5"/>
              <w:jc w:val="left"/>
              <w:rPr>
                <w:sz w:val="20"/>
                <w:szCs w:val="20"/>
              </w:rPr>
            </w:pPr>
            <w:r w:rsidRPr="00C84887">
              <w:rPr>
                <w:sz w:val="20"/>
                <w:szCs w:val="20"/>
              </w:rPr>
              <w:t>2.2</w:t>
            </w:r>
          </w:p>
        </w:tc>
        <w:tc>
          <w:tcPr>
            <w:tcW w:w="727" w:type="dxa"/>
            <w:noWrap/>
            <w:hideMark/>
          </w:tcPr>
          <w:p w14:paraId="010D383B" w14:textId="77777777" w:rsidR="00C82B38" w:rsidRPr="00C84887" w:rsidRDefault="00C82B38" w:rsidP="00C82B38">
            <w:pPr>
              <w:spacing w:after="108" w:line="259" w:lineRule="auto"/>
              <w:ind w:left="-5"/>
              <w:jc w:val="left"/>
              <w:rPr>
                <w:sz w:val="20"/>
                <w:szCs w:val="20"/>
              </w:rPr>
            </w:pPr>
            <w:r w:rsidRPr="00C84887">
              <w:rPr>
                <w:sz w:val="20"/>
                <w:szCs w:val="20"/>
              </w:rPr>
              <w:t>0.44</w:t>
            </w:r>
          </w:p>
        </w:tc>
        <w:tc>
          <w:tcPr>
            <w:tcW w:w="690" w:type="dxa"/>
            <w:noWrap/>
            <w:hideMark/>
          </w:tcPr>
          <w:p w14:paraId="7332DF89" w14:textId="77777777" w:rsidR="00C82B38" w:rsidRPr="00C84887" w:rsidRDefault="00C82B38" w:rsidP="00C82B38">
            <w:pPr>
              <w:spacing w:after="108" w:line="259" w:lineRule="auto"/>
              <w:ind w:left="-5"/>
              <w:jc w:val="left"/>
              <w:rPr>
                <w:sz w:val="20"/>
                <w:szCs w:val="20"/>
              </w:rPr>
            </w:pPr>
            <w:r w:rsidRPr="00C84887">
              <w:rPr>
                <w:sz w:val="20"/>
                <w:szCs w:val="20"/>
              </w:rPr>
              <w:t>0.06</w:t>
            </w:r>
          </w:p>
        </w:tc>
        <w:tc>
          <w:tcPr>
            <w:tcW w:w="806" w:type="dxa"/>
            <w:noWrap/>
            <w:hideMark/>
          </w:tcPr>
          <w:p w14:paraId="01B67C24" w14:textId="77777777" w:rsidR="00C82B38" w:rsidRPr="00C84887" w:rsidRDefault="00C82B38" w:rsidP="00C82B38">
            <w:pPr>
              <w:spacing w:after="108" w:line="259" w:lineRule="auto"/>
              <w:ind w:left="-5"/>
              <w:jc w:val="left"/>
              <w:rPr>
                <w:sz w:val="20"/>
                <w:szCs w:val="20"/>
              </w:rPr>
            </w:pPr>
            <w:r w:rsidRPr="00C84887">
              <w:rPr>
                <w:sz w:val="20"/>
                <w:szCs w:val="20"/>
              </w:rPr>
              <w:t>48.1</w:t>
            </w:r>
          </w:p>
        </w:tc>
        <w:tc>
          <w:tcPr>
            <w:tcW w:w="2429" w:type="dxa"/>
            <w:noWrap/>
            <w:hideMark/>
          </w:tcPr>
          <w:p w14:paraId="50C52959" w14:textId="77777777" w:rsidR="00C82B38" w:rsidRPr="00C84887" w:rsidRDefault="00C82B38" w:rsidP="00C82B38">
            <w:pPr>
              <w:spacing w:after="108" w:line="259" w:lineRule="auto"/>
              <w:ind w:left="-5"/>
              <w:jc w:val="left"/>
              <w:rPr>
                <w:sz w:val="20"/>
                <w:szCs w:val="20"/>
              </w:rPr>
            </w:pPr>
            <w:r w:rsidRPr="00C84887">
              <w:rPr>
                <w:sz w:val="20"/>
                <w:szCs w:val="20"/>
              </w:rPr>
              <w:t xml:space="preserve">C. </w:t>
            </w:r>
            <w:proofErr w:type="gramStart"/>
            <w:r w:rsidRPr="00C84887">
              <w:rPr>
                <w:sz w:val="20"/>
                <w:szCs w:val="20"/>
              </w:rPr>
              <w:t>Ravikumar(</w:t>
            </w:r>
            <w:proofErr w:type="gramEnd"/>
            <w:r w:rsidRPr="00C84887">
              <w:rPr>
                <w:sz w:val="20"/>
                <w:szCs w:val="20"/>
              </w:rPr>
              <w:t xml:space="preserve">2014) </w:t>
            </w:r>
          </w:p>
        </w:tc>
      </w:tr>
      <w:tr w:rsidR="00C82B38" w:rsidRPr="00C84887" w14:paraId="60639EA5" w14:textId="77777777" w:rsidTr="00C82B38">
        <w:trPr>
          <w:trHeight w:val="360"/>
        </w:trPr>
        <w:tc>
          <w:tcPr>
            <w:tcW w:w="2989" w:type="dxa"/>
            <w:noWrap/>
            <w:hideMark/>
          </w:tcPr>
          <w:p w14:paraId="0E2667A7" w14:textId="77777777" w:rsidR="00C82B38" w:rsidRPr="00C84887" w:rsidRDefault="00C82B38" w:rsidP="00C82B38">
            <w:pPr>
              <w:spacing w:after="108" w:line="259" w:lineRule="auto"/>
              <w:ind w:left="-5"/>
              <w:jc w:val="left"/>
              <w:rPr>
                <w:sz w:val="20"/>
                <w:szCs w:val="20"/>
              </w:rPr>
            </w:pPr>
            <w:r w:rsidRPr="00C84887">
              <w:rPr>
                <w:sz w:val="20"/>
                <w:szCs w:val="20"/>
              </w:rPr>
              <w:t>Tunisian waste fish fat</w:t>
            </w:r>
          </w:p>
        </w:tc>
        <w:tc>
          <w:tcPr>
            <w:tcW w:w="806" w:type="dxa"/>
            <w:noWrap/>
            <w:hideMark/>
          </w:tcPr>
          <w:p w14:paraId="72631CAD" w14:textId="77777777" w:rsidR="00C82B38" w:rsidRPr="00C84887" w:rsidRDefault="00C82B38" w:rsidP="00C82B38">
            <w:pPr>
              <w:spacing w:after="108" w:line="259" w:lineRule="auto"/>
              <w:ind w:left="-5"/>
              <w:jc w:val="left"/>
              <w:rPr>
                <w:sz w:val="20"/>
                <w:szCs w:val="20"/>
              </w:rPr>
            </w:pPr>
            <w:r w:rsidRPr="00C84887">
              <w:rPr>
                <w:sz w:val="20"/>
                <w:szCs w:val="20"/>
              </w:rPr>
              <w:t>39.55</w:t>
            </w:r>
          </w:p>
        </w:tc>
        <w:tc>
          <w:tcPr>
            <w:tcW w:w="739" w:type="dxa"/>
            <w:noWrap/>
            <w:hideMark/>
          </w:tcPr>
          <w:p w14:paraId="5F4FFCBA" w14:textId="77777777" w:rsidR="00C82B38" w:rsidRPr="00C84887" w:rsidRDefault="00C82B38" w:rsidP="00C82B38">
            <w:pPr>
              <w:spacing w:after="108" w:line="259" w:lineRule="auto"/>
              <w:ind w:left="-5"/>
              <w:jc w:val="left"/>
              <w:rPr>
                <w:sz w:val="20"/>
                <w:szCs w:val="20"/>
              </w:rPr>
            </w:pPr>
            <w:r w:rsidRPr="00C84887">
              <w:rPr>
                <w:sz w:val="20"/>
                <w:szCs w:val="20"/>
              </w:rPr>
              <w:t>8.03</w:t>
            </w:r>
          </w:p>
        </w:tc>
        <w:tc>
          <w:tcPr>
            <w:tcW w:w="727" w:type="dxa"/>
            <w:noWrap/>
            <w:hideMark/>
          </w:tcPr>
          <w:p w14:paraId="1A9F4A5B" w14:textId="77777777" w:rsidR="00C82B38" w:rsidRPr="00C84887" w:rsidRDefault="00C82B38" w:rsidP="00C82B38">
            <w:pPr>
              <w:spacing w:after="108" w:line="259" w:lineRule="auto"/>
              <w:ind w:left="-5"/>
              <w:jc w:val="left"/>
              <w:rPr>
                <w:sz w:val="20"/>
                <w:szCs w:val="20"/>
              </w:rPr>
            </w:pPr>
            <w:r w:rsidRPr="00C84887">
              <w:rPr>
                <w:sz w:val="20"/>
                <w:szCs w:val="20"/>
              </w:rPr>
              <w:t>1.34</w:t>
            </w:r>
          </w:p>
        </w:tc>
        <w:tc>
          <w:tcPr>
            <w:tcW w:w="690" w:type="dxa"/>
            <w:noWrap/>
            <w:hideMark/>
          </w:tcPr>
          <w:p w14:paraId="6BF45647" w14:textId="77777777" w:rsidR="00C82B38" w:rsidRPr="00C84887" w:rsidRDefault="00C82B38" w:rsidP="00C82B38">
            <w:pPr>
              <w:spacing w:after="108" w:line="259" w:lineRule="auto"/>
              <w:ind w:left="-5"/>
              <w:jc w:val="left"/>
              <w:rPr>
                <w:sz w:val="20"/>
                <w:szCs w:val="20"/>
              </w:rPr>
            </w:pPr>
            <w:r w:rsidRPr="00C84887">
              <w:rPr>
                <w:sz w:val="20"/>
                <w:szCs w:val="20"/>
              </w:rPr>
              <w:t>0.7</w:t>
            </w:r>
          </w:p>
        </w:tc>
        <w:tc>
          <w:tcPr>
            <w:tcW w:w="806" w:type="dxa"/>
            <w:noWrap/>
            <w:hideMark/>
          </w:tcPr>
          <w:p w14:paraId="179EDE1A" w14:textId="77777777" w:rsidR="00C82B38" w:rsidRPr="00C84887" w:rsidRDefault="00C82B38" w:rsidP="00C82B38">
            <w:pPr>
              <w:spacing w:after="108" w:line="259" w:lineRule="auto"/>
              <w:ind w:left="-5"/>
              <w:jc w:val="left"/>
              <w:rPr>
                <w:sz w:val="20"/>
                <w:szCs w:val="20"/>
              </w:rPr>
            </w:pPr>
            <w:r w:rsidRPr="00C84887">
              <w:rPr>
                <w:sz w:val="20"/>
                <w:szCs w:val="20"/>
              </w:rPr>
              <w:t>50.38</w:t>
            </w:r>
          </w:p>
        </w:tc>
        <w:tc>
          <w:tcPr>
            <w:tcW w:w="2429" w:type="dxa"/>
            <w:noWrap/>
            <w:hideMark/>
          </w:tcPr>
          <w:p w14:paraId="44BB4C1C" w14:textId="77777777" w:rsidR="00C82B38" w:rsidRPr="00C84887" w:rsidRDefault="00C82B38" w:rsidP="00C82B38">
            <w:pPr>
              <w:spacing w:after="108" w:line="259" w:lineRule="auto"/>
              <w:ind w:left="-5"/>
              <w:jc w:val="left"/>
              <w:rPr>
                <w:sz w:val="20"/>
                <w:szCs w:val="20"/>
              </w:rPr>
            </w:pPr>
            <w:proofErr w:type="spellStart"/>
            <w:r w:rsidRPr="00C84887">
              <w:rPr>
                <w:sz w:val="20"/>
                <w:szCs w:val="20"/>
              </w:rPr>
              <w:t>Kraiem</w:t>
            </w:r>
            <w:proofErr w:type="spellEnd"/>
            <w:r w:rsidRPr="00C84887">
              <w:rPr>
                <w:sz w:val="20"/>
                <w:szCs w:val="20"/>
              </w:rPr>
              <w:t xml:space="preserve"> et al. (2015)</w:t>
            </w:r>
          </w:p>
        </w:tc>
      </w:tr>
      <w:tr w:rsidR="00C82B38" w:rsidRPr="00C84887" w14:paraId="50E39EEB" w14:textId="77777777" w:rsidTr="00C82B38">
        <w:trPr>
          <w:trHeight w:val="360"/>
        </w:trPr>
        <w:tc>
          <w:tcPr>
            <w:tcW w:w="2989" w:type="dxa"/>
            <w:noWrap/>
            <w:hideMark/>
          </w:tcPr>
          <w:p w14:paraId="27F8F9E6" w14:textId="77777777" w:rsidR="00C82B38" w:rsidRPr="00C84887" w:rsidRDefault="00C82B38" w:rsidP="00C82B38">
            <w:pPr>
              <w:spacing w:after="108" w:line="259" w:lineRule="auto"/>
              <w:ind w:left="-5"/>
              <w:jc w:val="left"/>
              <w:rPr>
                <w:sz w:val="20"/>
                <w:szCs w:val="20"/>
              </w:rPr>
            </w:pPr>
            <w:r w:rsidRPr="00C84887">
              <w:rPr>
                <w:sz w:val="20"/>
                <w:szCs w:val="20"/>
              </w:rPr>
              <w:t xml:space="preserve">Tomato residue </w:t>
            </w:r>
          </w:p>
        </w:tc>
        <w:tc>
          <w:tcPr>
            <w:tcW w:w="806" w:type="dxa"/>
            <w:noWrap/>
            <w:hideMark/>
          </w:tcPr>
          <w:p w14:paraId="1597B251" w14:textId="77777777" w:rsidR="00C82B38" w:rsidRPr="00C84887" w:rsidRDefault="00C82B38" w:rsidP="00C82B38">
            <w:pPr>
              <w:spacing w:after="108" w:line="259" w:lineRule="auto"/>
              <w:ind w:left="-5"/>
              <w:jc w:val="left"/>
              <w:rPr>
                <w:sz w:val="20"/>
                <w:szCs w:val="20"/>
              </w:rPr>
            </w:pPr>
            <w:r w:rsidRPr="00C84887">
              <w:rPr>
                <w:sz w:val="20"/>
                <w:szCs w:val="20"/>
              </w:rPr>
              <w:t>54.7</w:t>
            </w:r>
          </w:p>
        </w:tc>
        <w:tc>
          <w:tcPr>
            <w:tcW w:w="739" w:type="dxa"/>
            <w:noWrap/>
            <w:hideMark/>
          </w:tcPr>
          <w:p w14:paraId="77A08505" w14:textId="77777777" w:rsidR="00C82B38" w:rsidRPr="00C84887" w:rsidRDefault="00C82B38" w:rsidP="00C82B38">
            <w:pPr>
              <w:spacing w:after="108" w:line="259" w:lineRule="auto"/>
              <w:ind w:left="-5"/>
              <w:jc w:val="left"/>
              <w:rPr>
                <w:sz w:val="20"/>
                <w:szCs w:val="20"/>
              </w:rPr>
            </w:pPr>
            <w:r w:rsidRPr="00C84887">
              <w:rPr>
                <w:sz w:val="20"/>
                <w:szCs w:val="20"/>
              </w:rPr>
              <w:t>7.2</w:t>
            </w:r>
          </w:p>
        </w:tc>
        <w:tc>
          <w:tcPr>
            <w:tcW w:w="727" w:type="dxa"/>
            <w:noWrap/>
            <w:hideMark/>
          </w:tcPr>
          <w:p w14:paraId="641C087A" w14:textId="77777777" w:rsidR="00C82B38" w:rsidRPr="00C84887" w:rsidRDefault="00C82B38" w:rsidP="00C82B38">
            <w:pPr>
              <w:spacing w:after="108" w:line="259" w:lineRule="auto"/>
              <w:ind w:left="-5"/>
              <w:jc w:val="left"/>
              <w:rPr>
                <w:sz w:val="20"/>
                <w:szCs w:val="20"/>
              </w:rPr>
            </w:pPr>
            <w:r w:rsidRPr="00C84887">
              <w:rPr>
                <w:sz w:val="20"/>
                <w:szCs w:val="20"/>
              </w:rPr>
              <w:t>1.5</w:t>
            </w:r>
          </w:p>
        </w:tc>
        <w:tc>
          <w:tcPr>
            <w:tcW w:w="690" w:type="dxa"/>
            <w:noWrap/>
            <w:hideMark/>
          </w:tcPr>
          <w:p w14:paraId="227E0D4F" w14:textId="77777777" w:rsidR="00C82B38" w:rsidRPr="00C84887" w:rsidRDefault="00C82B38" w:rsidP="00C82B38">
            <w:pPr>
              <w:spacing w:after="108" w:line="259" w:lineRule="auto"/>
              <w:ind w:left="-5"/>
              <w:jc w:val="left"/>
              <w:rPr>
                <w:sz w:val="20"/>
                <w:szCs w:val="20"/>
              </w:rPr>
            </w:pPr>
            <w:r w:rsidRPr="00C84887">
              <w:rPr>
                <w:sz w:val="20"/>
                <w:szCs w:val="20"/>
              </w:rPr>
              <w:t>0.2</w:t>
            </w:r>
          </w:p>
        </w:tc>
        <w:tc>
          <w:tcPr>
            <w:tcW w:w="806" w:type="dxa"/>
            <w:noWrap/>
            <w:hideMark/>
          </w:tcPr>
          <w:p w14:paraId="58D15322" w14:textId="77777777" w:rsidR="00C82B38" w:rsidRPr="00C84887" w:rsidRDefault="00C82B38" w:rsidP="00C82B38">
            <w:pPr>
              <w:spacing w:after="108" w:line="259" w:lineRule="auto"/>
              <w:ind w:left="-5"/>
              <w:jc w:val="left"/>
              <w:rPr>
                <w:sz w:val="20"/>
                <w:szCs w:val="20"/>
              </w:rPr>
            </w:pPr>
            <w:r w:rsidRPr="00C84887">
              <w:rPr>
                <w:sz w:val="20"/>
                <w:szCs w:val="20"/>
              </w:rPr>
              <w:t>36.4</w:t>
            </w:r>
          </w:p>
        </w:tc>
        <w:tc>
          <w:tcPr>
            <w:tcW w:w="2429" w:type="dxa"/>
            <w:noWrap/>
            <w:hideMark/>
          </w:tcPr>
          <w:p w14:paraId="716F2B78" w14:textId="77777777" w:rsidR="00C82B38" w:rsidRPr="00C84887" w:rsidRDefault="00C82B38" w:rsidP="00C82B38">
            <w:pPr>
              <w:spacing w:after="108" w:line="259" w:lineRule="auto"/>
              <w:ind w:left="-5"/>
              <w:jc w:val="left"/>
              <w:rPr>
                <w:sz w:val="20"/>
                <w:szCs w:val="20"/>
              </w:rPr>
            </w:pPr>
            <w:r w:rsidRPr="00C84887">
              <w:rPr>
                <w:sz w:val="20"/>
                <w:szCs w:val="20"/>
              </w:rPr>
              <w:t>Caceres et al. (2015)</w:t>
            </w:r>
          </w:p>
        </w:tc>
      </w:tr>
      <w:tr w:rsidR="00C82B38" w:rsidRPr="00C84887" w14:paraId="61E3A3E6" w14:textId="77777777" w:rsidTr="00C82B38">
        <w:trPr>
          <w:trHeight w:val="360"/>
        </w:trPr>
        <w:tc>
          <w:tcPr>
            <w:tcW w:w="2989" w:type="dxa"/>
            <w:noWrap/>
            <w:hideMark/>
          </w:tcPr>
          <w:p w14:paraId="0D2C32C7" w14:textId="77777777" w:rsidR="00C82B38" w:rsidRPr="00C84887" w:rsidRDefault="00C82B38" w:rsidP="00C82B38">
            <w:pPr>
              <w:spacing w:after="108" w:line="259" w:lineRule="auto"/>
              <w:ind w:left="-5"/>
              <w:jc w:val="left"/>
              <w:rPr>
                <w:sz w:val="20"/>
                <w:szCs w:val="20"/>
              </w:rPr>
            </w:pPr>
            <w:r w:rsidRPr="00C84887">
              <w:rPr>
                <w:sz w:val="20"/>
                <w:szCs w:val="20"/>
              </w:rPr>
              <w:t>Corn stover</w:t>
            </w:r>
          </w:p>
        </w:tc>
        <w:tc>
          <w:tcPr>
            <w:tcW w:w="806" w:type="dxa"/>
            <w:noWrap/>
            <w:hideMark/>
          </w:tcPr>
          <w:p w14:paraId="73A4B084" w14:textId="77777777" w:rsidR="00C82B38" w:rsidRPr="00C84887" w:rsidRDefault="00C82B38" w:rsidP="00C82B38">
            <w:pPr>
              <w:spacing w:after="108" w:line="259" w:lineRule="auto"/>
              <w:ind w:left="-5"/>
              <w:jc w:val="left"/>
              <w:rPr>
                <w:sz w:val="20"/>
                <w:szCs w:val="20"/>
              </w:rPr>
            </w:pPr>
            <w:r w:rsidRPr="00C84887">
              <w:rPr>
                <w:sz w:val="20"/>
                <w:szCs w:val="20"/>
              </w:rPr>
              <w:t>47</w:t>
            </w:r>
          </w:p>
        </w:tc>
        <w:tc>
          <w:tcPr>
            <w:tcW w:w="739" w:type="dxa"/>
            <w:noWrap/>
            <w:hideMark/>
          </w:tcPr>
          <w:p w14:paraId="1014A8F3" w14:textId="77777777" w:rsidR="00C82B38" w:rsidRPr="00C84887" w:rsidRDefault="00C82B38" w:rsidP="00C82B38">
            <w:pPr>
              <w:spacing w:after="108" w:line="259" w:lineRule="auto"/>
              <w:ind w:left="-5"/>
              <w:jc w:val="left"/>
              <w:rPr>
                <w:sz w:val="20"/>
                <w:szCs w:val="20"/>
              </w:rPr>
            </w:pPr>
            <w:r w:rsidRPr="00C84887">
              <w:rPr>
                <w:sz w:val="20"/>
                <w:szCs w:val="20"/>
              </w:rPr>
              <w:t>5.8</w:t>
            </w:r>
          </w:p>
        </w:tc>
        <w:tc>
          <w:tcPr>
            <w:tcW w:w="727" w:type="dxa"/>
            <w:noWrap/>
            <w:hideMark/>
          </w:tcPr>
          <w:p w14:paraId="03A22276" w14:textId="77777777" w:rsidR="00C82B38" w:rsidRPr="00C84887" w:rsidRDefault="00C82B38" w:rsidP="00C82B38">
            <w:pPr>
              <w:spacing w:after="108" w:line="259" w:lineRule="auto"/>
              <w:ind w:left="-5"/>
              <w:jc w:val="left"/>
              <w:rPr>
                <w:sz w:val="20"/>
                <w:szCs w:val="20"/>
              </w:rPr>
            </w:pPr>
            <w:r w:rsidRPr="00C84887">
              <w:rPr>
                <w:sz w:val="20"/>
                <w:szCs w:val="20"/>
              </w:rPr>
              <w:t>0.6</w:t>
            </w:r>
          </w:p>
        </w:tc>
        <w:tc>
          <w:tcPr>
            <w:tcW w:w="690" w:type="dxa"/>
            <w:noWrap/>
            <w:hideMark/>
          </w:tcPr>
          <w:p w14:paraId="7E10B479" w14:textId="77777777" w:rsidR="00C82B38" w:rsidRPr="00C84887" w:rsidRDefault="00C82B38" w:rsidP="00C82B38">
            <w:pPr>
              <w:spacing w:after="108" w:line="259" w:lineRule="auto"/>
              <w:ind w:left="-5"/>
              <w:jc w:val="left"/>
              <w:rPr>
                <w:sz w:val="20"/>
                <w:szCs w:val="20"/>
              </w:rPr>
            </w:pPr>
            <w:r w:rsidRPr="00C84887">
              <w:rPr>
                <w:sz w:val="20"/>
                <w:szCs w:val="20"/>
              </w:rPr>
              <w:t>0.1</w:t>
            </w:r>
          </w:p>
        </w:tc>
        <w:tc>
          <w:tcPr>
            <w:tcW w:w="806" w:type="dxa"/>
            <w:noWrap/>
            <w:hideMark/>
          </w:tcPr>
          <w:p w14:paraId="61E87B38" w14:textId="77777777" w:rsidR="00C82B38" w:rsidRPr="00C84887" w:rsidRDefault="00C82B38" w:rsidP="00C82B38">
            <w:pPr>
              <w:spacing w:after="108" w:line="259" w:lineRule="auto"/>
              <w:ind w:left="-5"/>
              <w:jc w:val="left"/>
              <w:rPr>
                <w:sz w:val="20"/>
                <w:szCs w:val="20"/>
              </w:rPr>
            </w:pPr>
            <w:r w:rsidRPr="00C84887">
              <w:rPr>
                <w:sz w:val="20"/>
                <w:szCs w:val="20"/>
              </w:rPr>
              <w:t>46.5</w:t>
            </w:r>
          </w:p>
        </w:tc>
        <w:tc>
          <w:tcPr>
            <w:tcW w:w="2429" w:type="dxa"/>
            <w:noWrap/>
            <w:hideMark/>
          </w:tcPr>
          <w:p w14:paraId="2ECBF786" w14:textId="77777777" w:rsidR="00C82B38" w:rsidRPr="00C84887" w:rsidRDefault="00C82B38" w:rsidP="00C82B38">
            <w:pPr>
              <w:spacing w:after="108" w:line="259" w:lineRule="auto"/>
              <w:ind w:left="-5"/>
              <w:jc w:val="left"/>
              <w:rPr>
                <w:sz w:val="20"/>
                <w:szCs w:val="20"/>
              </w:rPr>
            </w:pPr>
            <w:proofErr w:type="spellStart"/>
            <w:r w:rsidRPr="00C84887">
              <w:rPr>
                <w:sz w:val="20"/>
                <w:szCs w:val="20"/>
              </w:rPr>
              <w:t>Kraiem</w:t>
            </w:r>
            <w:proofErr w:type="spellEnd"/>
            <w:r w:rsidRPr="00C84887">
              <w:rPr>
                <w:sz w:val="20"/>
                <w:szCs w:val="20"/>
              </w:rPr>
              <w:t xml:space="preserve"> et al. (2017)</w:t>
            </w:r>
          </w:p>
        </w:tc>
      </w:tr>
      <w:tr w:rsidR="00C82B38" w:rsidRPr="00C84887" w14:paraId="252AAB46" w14:textId="77777777" w:rsidTr="00C82B38">
        <w:trPr>
          <w:trHeight w:val="360"/>
        </w:trPr>
        <w:tc>
          <w:tcPr>
            <w:tcW w:w="2989" w:type="dxa"/>
            <w:noWrap/>
            <w:hideMark/>
          </w:tcPr>
          <w:p w14:paraId="0A55D181" w14:textId="77777777" w:rsidR="00C82B38" w:rsidRPr="00C84887" w:rsidRDefault="00C82B38" w:rsidP="00C82B38">
            <w:pPr>
              <w:spacing w:after="108" w:line="259" w:lineRule="auto"/>
              <w:ind w:left="-5"/>
              <w:jc w:val="left"/>
              <w:rPr>
                <w:sz w:val="20"/>
                <w:szCs w:val="20"/>
              </w:rPr>
            </w:pPr>
            <w:r w:rsidRPr="00C84887">
              <w:rPr>
                <w:sz w:val="20"/>
                <w:szCs w:val="20"/>
              </w:rPr>
              <w:t>Mango seeds</w:t>
            </w:r>
          </w:p>
        </w:tc>
        <w:tc>
          <w:tcPr>
            <w:tcW w:w="806" w:type="dxa"/>
            <w:noWrap/>
            <w:hideMark/>
          </w:tcPr>
          <w:p w14:paraId="1952F425" w14:textId="77777777" w:rsidR="00C82B38" w:rsidRPr="00C84887" w:rsidRDefault="00C82B38" w:rsidP="00C82B38">
            <w:pPr>
              <w:spacing w:after="108" w:line="259" w:lineRule="auto"/>
              <w:ind w:left="-5"/>
              <w:jc w:val="left"/>
              <w:rPr>
                <w:sz w:val="20"/>
                <w:szCs w:val="20"/>
              </w:rPr>
            </w:pPr>
            <w:r w:rsidRPr="00C84887">
              <w:rPr>
                <w:sz w:val="20"/>
                <w:szCs w:val="20"/>
              </w:rPr>
              <w:t>48.3</w:t>
            </w:r>
          </w:p>
        </w:tc>
        <w:tc>
          <w:tcPr>
            <w:tcW w:w="739" w:type="dxa"/>
            <w:noWrap/>
            <w:hideMark/>
          </w:tcPr>
          <w:p w14:paraId="1E6CDE59" w14:textId="77777777" w:rsidR="00C82B38" w:rsidRPr="00C84887" w:rsidRDefault="00C82B38" w:rsidP="00C82B38">
            <w:pPr>
              <w:spacing w:after="108" w:line="259" w:lineRule="auto"/>
              <w:ind w:left="-5"/>
              <w:jc w:val="left"/>
              <w:rPr>
                <w:sz w:val="20"/>
                <w:szCs w:val="20"/>
              </w:rPr>
            </w:pPr>
            <w:r w:rsidRPr="00C84887">
              <w:rPr>
                <w:sz w:val="20"/>
                <w:szCs w:val="20"/>
              </w:rPr>
              <w:t>6.7</w:t>
            </w:r>
          </w:p>
        </w:tc>
        <w:tc>
          <w:tcPr>
            <w:tcW w:w="727" w:type="dxa"/>
            <w:noWrap/>
            <w:hideMark/>
          </w:tcPr>
          <w:p w14:paraId="519ACAEE" w14:textId="77777777" w:rsidR="00C82B38" w:rsidRPr="00C84887" w:rsidRDefault="00C82B38" w:rsidP="00C82B38">
            <w:pPr>
              <w:spacing w:after="108" w:line="259" w:lineRule="auto"/>
              <w:ind w:left="-5"/>
              <w:jc w:val="left"/>
              <w:rPr>
                <w:sz w:val="20"/>
                <w:szCs w:val="20"/>
              </w:rPr>
            </w:pPr>
            <w:r w:rsidRPr="00C84887">
              <w:rPr>
                <w:sz w:val="20"/>
                <w:szCs w:val="20"/>
              </w:rPr>
              <w:t>1.13</w:t>
            </w:r>
          </w:p>
        </w:tc>
        <w:tc>
          <w:tcPr>
            <w:tcW w:w="690" w:type="dxa"/>
            <w:noWrap/>
            <w:hideMark/>
          </w:tcPr>
          <w:p w14:paraId="3A67FB0E" w14:textId="77777777" w:rsidR="00C82B38" w:rsidRPr="00C84887" w:rsidRDefault="00C82B38" w:rsidP="00C82B38">
            <w:pPr>
              <w:spacing w:after="108" w:line="259" w:lineRule="auto"/>
              <w:ind w:left="-5"/>
              <w:jc w:val="left"/>
              <w:rPr>
                <w:sz w:val="20"/>
                <w:szCs w:val="20"/>
              </w:rPr>
            </w:pPr>
            <w:r w:rsidRPr="00C84887">
              <w:rPr>
                <w:sz w:val="20"/>
                <w:szCs w:val="20"/>
              </w:rPr>
              <w:t>0.08</w:t>
            </w:r>
          </w:p>
        </w:tc>
        <w:tc>
          <w:tcPr>
            <w:tcW w:w="806" w:type="dxa"/>
            <w:noWrap/>
            <w:hideMark/>
          </w:tcPr>
          <w:p w14:paraId="421725D2" w14:textId="77777777" w:rsidR="00C82B38" w:rsidRPr="00C84887" w:rsidRDefault="00C82B38" w:rsidP="00C82B38">
            <w:pPr>
              <w:spacing w:after="108" w:line="259" w:lineRule="auto"/>
              <w:ind w:left="-5"/>
              <w:jc w:val="left"/>
              <w:rPr>
                <w:sz w:val="20"/>
                <w:szCs w:val="20"/>
              </w:rPr>
            </w:pPr>
            <w:r w:rsidRPr="00C84887">
              <w:rPr>
                <w:sz w:val="20"/>
                <w:szCs w:val="20"/>
              </w:rPr>
              <w:t>43.79</w:t>
            </w:r>
          </w:p>
        </w:tc>
        <w:tc>
          <w:tcPr>
            <w:tcW w:w="2429" w:type="dxa"/>
            <w:noWrap/>
            <w:hideMark/>
          </w:tcPr>
          <w:p w14:paraId="0D12CC0C" w14:textId="77777777" w:rsidR="00C82B38" w:rsidRPr="00C84887" w:rsidRDefault="00C82B38" w:rsidP="00C82B38">
            <w:pPr>
              <w:spacing w:after="108" w:line="259" w:lineRule="auto"/>
              <w:ind w:left="-5"/>
              <w:jc w:val="left"/>
              <w:rPr>
                <w:sz w:val="20"/>
                <w:szCs w:val="20"/>
              </w:rPr>
            </w:pPr>
            <w:proofErr w:type="spellStart"/>
            <w:r w:rsidRPr="00C84887">
              <w:rPr>
                <w:sz w:val="20"/>
                <w:szCs w:val="20"/>
              </w:rPr>
              <w:t>Lazzari</w:t>
            </w:r>
            <w:proofErr w:type="spellEnd"/>
            <w:r w:rsidRPr="00C84887">
              <w:rPr>
                <w:sz w:val="20"/>
                <w:szCs w:val="20"/>
              </w:rPr>
              <w:t xml:space="preserve"> et al. (2016)</w:t>
            </w:r>
          </w:p>
        </w:tc>
      </w:tr>
      <w:tr w:rsidR="00C82B38" w:rsidRPr="00C84887" w14:paraId="3FCCED4B" w14:textId="77777777" w:rsidTr="00C82B38">
        <w:trPr>
          <w:trHeight w:val="360"/>
        </w:trPr>
        <w:tc>
          <w:tcPr>
            <w:tcW w:w="2989" w:type="dxa"/>
            <w:noWrap/>
            <w:hideMark/>
          </w:tcPr>
          <w:p w14:paraId="28A91B60" w14:textId="77777777" w:rsidR="00C82B38" w:rsidRPr="00C84887" w:rsidRDefault="00C82B38" w:rsidP="00C82B38">
            <w:pPr>
              <w:spacing w:after="108" w:line="259" w:lineRule="auto"/>
              <w:ind w:left="-5"/>
              <w:jc w:val="left"/>
              <w:rPr>
                <w:sz w:val="20"/>
                <w:szCs w:val="20"/>
              </w:rPr>
            </w:pPr>
            <w:r w:rsidRPr="00C84887">
              <w:rPr>
                <w:sz w:val="20"/>
                <w:szCs w:val="20"/>
              </w:rPr>
              <w:t>Fish waste</w:t>
            </w:r>
          </w:p>
        </w:tc>
        <w:tc>
          <w:tcPr>
            <w:tcW w:w="806" w:type="dxa"/>
            <w:noWrap/>
            <w:hideMark/>
          </w:tcPr>
          <w:p w14:paraId="7A8C009F" w14:textId="77777777" w:rsidR="00C82B38" w:rsidRPr="00C84887" w:rsidRDefault="00C82B38" w:rsidP="00C82B38">
            <w:pPr>
              <w:spacing w:after="108" w:line="259" w:lineRule="auto"/>
              <w:ind w:left="-5"/>
              <w:jc w:val="left"/>
              <w:rPr>
                <w:sz w:val="20"/>
                <w:szCs w:val="20"/>
              </w:rPr>
            </w:pPr>
            <w:r w:rsidRPr="00C84887">
              <w:rPr>
                <w:sz w:val="20"/>
                <w:szCs w:val="20"/>
              </w:rPr>
              <w:t>44.16</w:t>
            </w:r>
          </w:p>
        </w:tc>
        <w:tc>
          <w:tcPr>
            <w:tcW w:w="739" w:type="dxa"/>
            <w:noWrap/>
            <w:hideMark/>
          </w:tcPr>
          <w:p w14:paraId="6800D04A" w14:textId="77777777" w:rsidR="00C82B38" w:rsidRPr="00C84887" w:rsidRDefault="00C82B38" w:rsidP="00C82B38">
            <w:pPr>
              <w:spacing w:after="108" w:line="259" w:lineRule="auto"/>
              <w:ind w:left="-5"/>
              <w:jc w:val="left"/>
              <w:rPr>
                <w:sz w:val="20"/>
                <w:szCs w:val="20"/>
              </w:rPr>
            </w:pPr>
            <w:r w:rsidRPr="00C84887">
              <w:rPr>
                <w:sz w:val="20"/>
                <w:szCs w:val="20"/>
              </w:rPr>
              <w:t>11.9</w:t>
            </w:r>
          </w:p>
        </w:tc>
        <w:tc>
          <w:tcPr>
            <w:tcW w:w="727" w:type="dxa"/>
            <w:noWrap/>
            <w:hideMark/>
          </w:tcPr>
          <w:p w14:paraId="0243A2E5" w14:textId="77777777" w:rsidR="00C82B38" w:rsidRPr="00C84887" w:rsidRDefault="00C82B38" w:rsidP="00C82B38">
            <w:pPr>
              <w:spacing w:after="108" w:line="259" w:lineRule="auto"/>
              <w:ind w:left="-5"/>
              <w:jc w:val="left"/>
              <w:rPr>
                <w:sz w:val="20"/>
                <w:szCs w:val="20"/>
              </w:rPr>
            </w:pPr>
            <w:r w:rsidRPr="00C84887">
              <w:rPr>
                <w:sz w:val="20"/>
                <w:szCs w:val="20"/>
              </w:rPr>
              <w:t>0.98</w:t>
            </w:r>
          </w:p>
        </w:tc>
        <w:tc>
          <w:tcPr>
            <w:tcW w:w="690" w:type="dxa"/>
            <w:noWrap/>
            <w:hideMark/>
          </w:tcPr>
          <w:p w14:paraId="77CCCFE7" w14:textId="77777777" w:rsidR="00C82B38" w:rsidRPr="00C84887" w:rsidRDefault="00C82B38" w:rsidP="00C82B38">
            <w:pPr>
              <w:spacing w:after="108" w:line="259" w:lineRule="auto"/>
              <w:ind w:left="-5"/>
              <w:jc w:val="left"/>
              <w:rPr>
                <w:sz w:val="20"/>
                <w:szCs w:val="20"/>
              </w:rPr>
            </w:pPr>
            <w:r w:rsidRPr="00C84887">
              <w:rPr>
                <w:sz w:val="20"/>
                <w:szCs w:val="20"/>
              </w:rPr>
              <w:t>0.24</w:t>
            </w:r>
          </w:p>
        </w:tc>
        <w:tc>
          <w:tcPr>
            <w:tcW w:w="806" w:type="dxa"/>
            <w:noWrap/>
            <w:hideMark/>
          </w:tcPr>
          <w:p w14:paraId="0750D147" w14:textId="77777777" w:rsidR="00C82B38" w:rsidRPr="00C84887" w:rsidRDefault="00C82B38" w:rsidP="00C82B38">
            <w:pPr>
              <w:spacing w:after="108" w:line="259" w:lineRule="auto"/>
              <w:ind w:left="-5"/>
              <w:jc w:val="left"/>
              <w:rPr>
                <w:sz w:val="20"/>
                <w:szCs w:val="20"/>
              </w:rPr>
            </w:pPr>
            <w:r w:rsidRPr="00C84887">
              <w:rPr>
                <w:sz w:val="20"/>
                <w:szCs w:val="20"/>
              </w:rPr>
              <w:t>42.72</w:t>
            </w:r>
          </w:p>
        </w:tc>
        <w:tc>
          <w:tcPr>
            <w:tcW w:w="2429" w:type="dxa"/>
            <w:noWrap/>
            <w:hideMark/>
          </w:tcPr>
          <w:p w14:paraId="42793AAE" w14:textId="77777777" w:rsidR="00C82B38" w:rsidRPr="00C84887" w:rsidRDefault="00C82B38" w:rsidP="00C82B38">
            <w:pPr>
              <w:spacing w:after="108" w:line="259" w:lineRule="auto"/>
              <w:ind w:left="-5"/>
              <w:jc w:val="left"/>
              <w:rPr>
                <w:sz w:val="20"/>
                <w:szCs w:val="20"/>
              </w:rPr>
            </w:pPr>
            <w:r w:rsidRPr="00C84887">
              <w:rPr>
                <w:sz w:val="20"/>
                <w:szCs w:val="20"/>
              </w:rPr>
              <w:t>Fadhil et al. (2017)</w:t>
            </w:r>
          </w:p>
        </w:tc>
      </w:tr>
      <w:tr w:rsidR="00C82B38" w:rsidRPr="00C84887" w14:paraId="72FD77AC" w14:textId="77777777" w:rsidTr="00C82B38">
        <w:trPr>
          <w:trHeight w:val="360"/>
        </w:trPr>
        <w:tc>
          <w:tcPr>
            <w:tcW w:w="2989" w:type="dxa"/>
            <w:noWrap/>
          </w:tcPr>
          <w:p w14:paraId="3A985EFF" w14:textId="2A9C2AA5" w:rsidR="00C82B38" w:rsidRPr="00C84887" w:rsidRDefault="00C82B38" w:rsidP="00C82B38">
            <w:pPr>
              <w:spacing w:after="108" w:line="259" w:lineRule="auto"/>
              <w:ind w:left="-5"/>
              <w:jc w:val="left"/>
              <w:rPr>
                <w:sz w:val="20"/>
                <w:szCs w:val="20"/>
              </w:rPr>
            </w:pPr>
          </w:p>
        </w:tc>
        <w:tc>
          <w:tcPr>
            <w:tcW w:w="806" w:type="dxa"/>
            <w:noWrap/>
          </w:tcPr>
          <w:p w14:paraId="02811ECD" w14:textId="32921E2B" w:rsidR="00C82B38" w:rsidRPr="00C84887" w:rsidRDefault="00C82B38" w:rsidP="00C82B38">
            <w:pPr>
              <w:spacing w:after="108" w:line="259" w:lineRule="auto"/>
              <w:ind w:left="-5"/>
              <w:jc w:val="left"/>
              <w:rPr>
                <w:sz w:val="20"/>
                <w:szCs w:val="20"/>
              </w:rPr>
            </w:pPr>
          </w:p>
        </w:tc>
        <w:tc>
          <w:tcPr>
            <w:tcW w:w="739" w:type="dxa"/>
            <w:noWrap/>
          </w:tcPr>
          <w:p w14:paraId="2E8760DC" w14:textId="514DD931" w:rsidR="00C82B38" w:rsidRPr="00C84887" w:rsidRDefault="00C82B38" w:rsidP="00C82B38">
            <w:pPr>
              <w:spacing w:after="108" w:line="259" w:lineRule="auto"/>
              <w:ind w:left="-5"/>
              <w:jc w:val="left"/>
              <w:rPr>
                <w:sz w:val="20"/>
                <w:szCs w:val="20"/>
              </w:rPr>
            </w:pPr>
          </w:p>
        </w:tc>
        <w:tc>
          <w:tcPr>
            <w:tcW w:w="727" w:type="dxa"/>
            <w:noWrap/>
          </w:tcPr>
          <w:p w14:paraId="1A9BAF38" w14:textId="3AFB2F2E" w:rsidR="00C82B38" w:rsidRPr="00C84887" w:rsidRDefault="00C82B38" w:rsidP="00C82B38">
            <w:pPr>
              <w:spacing w:after="108" w:line="259" w:lineRule="auto"/>
              <w:ind w:left="-5"/>
              <w:jc w:val="left"/>
              <w:rPr>
                <w:sz w:val="20"/>
                <w:szCs w:val="20"/>
              </w:rPr>
            </w:pPr>
          </w:p>
        </w:tc>
        <w:tc>
          <w:tcPr>
            <w:tcW w:w="690" w:type="dxa"/>
            <w:noWrap/>
          </w:tcPr>
          <w:p w14:paraId="619DB2E9" w14:textId="00CC5C3D" w:rsidR="00C82B38" w:rsidRPr="00C84887" w:rsidRDefault="00C82B38" w:rsidP="00C82B38">
            <w:pPr>
              <w:spacing w:after="108" w:line="259" w:lineRule="auto"/>
              <w:ind w:left="-5"/>
              <w:jc w:val="left"/>
              <w:rPr>
                <w:sz w:val="20"/>
                <w:szCs w:val="20"/>
              </w:rPr>
            </w:pPr>
          </w:p>
        </w:tc>
        <w:tc>
          <w:tcPr>
            <w:tcW w:w="806" w:type="dxa"/>
            <w:noWrap/>
          </w:tcPr>
          <w:p w14:paraId="79E57DFE" w14:textId="06BFA292" w:rsidR="00C82B38" w:rsidRPr="00C84887" w:rsidRDefault="00C82B38" w:rsidP="00C82B38">
            <w:pPr>
              <w:spacing w:after="108" w:line="259" w:lineRule="auto"/>
              <w:ind w:left="-5"/>
              <w:jc w:val="left"/>
              <w:rPr>
                <w:sz w:val="20"/>
                <w:szCs w:val="20"/>
              </w:rPr>
            </w:pPr>
          </w:p>
        </w:tc>
        <w:tc>
          <w:tcPr>
            <w:tcW w:w="2429" w:type="dxa"/>
            <w:noWrap/>
          </w:tcPr>
          <w:p w14:paraId="741F61F2" w14:textId="7494AD0C" w:rsidR="00C82B38" w:rsidRPr="00C84887" w:rsidRDefault="00C82B38" w:rsidP="00C82B38">
            <w:pPr>
              <w:spacing w:after="108" w:line="259" w:lineRule="auto"/>
              <w:ind w:left="-5"/>
              <w:jc w:val="left"/>
              <w:rPr>
                <w:sz w:val="20"/>
                <w:szCs w:val="20"/>
              </w:rPr>
            </w:pPr>
          </w:p>
        </w:tc>
      </w:tr>
      <w:tr w:rsidR="00C82B38" w:rsidRPr="00C84887" w14:paraId="34221E7A" w14:textId="77777777" w:rsidTr="00C82B38">
        <w:trPr>
          <w:trHeight w:val="360"/>
        </w:trPr>
        <w:tc>
          <w:tcPr>
            <w:tcW w:w="2989" w:type="dxa"/>
            <w:noWrap/>
            <w:hideMark/>
          </w:tcPr>
          <w:p w14:paraId="6BEED526" w14:textId="77777777" w:rsidR="00C82B38" w:rsidRPr="00C84887" w:rsidRDefault="00C82B38" w:rsidP="00C82B38">
            <w:pPr>
              <w:spacing w:after="108" w:line="259" w:lineRule="auto"/>
              <w:ind w:left="-5"/>
              <w:jc w:val="left"/>
              <w:rPr>
                <w:sz w:val="20"/>
                <w:szCs w:val="20"/>
              </w:rPr>
            </w:pPr>
            <w:r w:rsidRPr="00C84887">
              <w:rPr>
                <w:sz w:val="20"/>
                <w:szCs w:val="20"/>
              </w:rPr>
              <w:t>Rice hull waste</w:t>
            </w:r>
          </w:p>
        </w:tc>
        <w:tc>
          <w:tcPr>
            <w:tcW w:w="806" w:type="dxa"/>
            <w:noWrap/>
            <w:hideMark/>
          </w:tcPr>
          <w:p w14:paraId="44740166" w14:textId="77777777" w:rsidR="00C82B38" w:rsidRPr="00C84887" w:rsidRDefault="00C82B38" w:rsidP="00C82B38">
            <w:pPr>
              <w:spacing w:after="108" w:line="259" w:lineRule="auto"/>
              <w:ind w:left="-5"/>
              <w:jc w:val="left"/>
              <w:rPr>
                <w:sz w:val="20"/>
                <w:szCs w:val="20"/>
              </w:rPr>
            </w:pPr>
            <w:r w:rsidRPr="00C84887">
              <w:rPr>
                <w:sz w:val="20"/>
                <w:szCs w:val="20"/>
              </w:rPr>
              <w:t>35</w:t>
            </w:r>
          </w:p>
        </w:tc>
        <w:tc>
          <w:tcPr>
            <w:tcW w:w="739" w:type="dxa"/>
            <w:noWrap/>
            <w:hideMark/>
          </w:tcPr>
          <w:p w14:paraId="31668F55" w14:textId="77777777" w:rsidR="00C82B38" w:rsidRPr="00C84887" w:rsidRDefault="00C82B38" w:rsidP="00C82B38">
            <w:pPr>
              <w:spacing w:after="108" w:line="259" w:lineRule="auto"/>
              <w:ind w:left="-5"/>
              <w:jc w:val="left"/>
              <w:rPr>
                <w:sz w:val="20"/>
                <w:szCs w:val="20"/>
              </w:rPr>
            </w:pPr>
            <w:r w:rsidRPr="00C84887">
              <w:rPr>
                <w:sz w:val="20"/>
                <w:szCs w:val="20"/>
              </w:rPr>
              <w:t>4.8</w:t>
            </w:r>
          </w:p>
        </w:tc>
        <w:tc>
          <w:tcPr>
            <w:tcW w:w="727" w:type="dxa"/>
            <w:noWrap/>
            <w:hideMark/>
          </w:tcPr>
          <w:p w14:paraId="46956B39" w14:textId="77777777" w:rsidR="00C82B38" w:rsidRPr="00C84887" w:rsidRDefault="00C82B38" w:rsidP="00C82B38">
            <w:pPr>
              <w:spacing w:after="108" w:line="259" w:lineRule="auto"/>
              <w:ind w:left="-5"/>
              <w:jc w:val="left"/>
              <w:rPr>
                <w:sz w:val="20"/>
                <w:szCs w:val="20"/>
              </w:rPr>
            </w:pPr>
            <w:r w:rsidRPr="00C84887">
              <w:rPr>
                <w:sz w:val="20"/>
                <w:szCs w:val="20"/>
              </w:rPr>
              <w:t>1.2</w:t>
            </w:r>
          </w:p>
        </w:tc>
        <w:tc>
          <w:tcPr>
            <w:tcW w:w="690" w:type="dxa"/>
            <w:noWrap/>
            <w:hideMark/>
          </w:tcPr>
          <w:p w14:paraId="6D3F3E26" w14:textId="77777777" w:rsidR="00C82B38" w:rsidRPr="00C84887" w:rsidRDefault="00C82B38" w:rsidP="00C82B38">
            <w:pPr>
              <w:spacing w:after="108" w:line="259" w:lineRule="auto"/>
              <w:ind w:left="-5"/>
              <w:jc w:val="left"/>
              <w:rPr>
                <w:sz w:val="20"/>
                <w:szCs w:val="20"/>
              </w:rPr>
            </w:pPr>
            <w:r w:rsidRPr="00C84887">
              <w:rPr>
                <w:sz w:val="20"/>
                <w:szCs w:val="20"/>
              </w:rPr>
              <w:t>0.2</w:t>
            </w:r>
          </w:p>
        </w:tc>
        <w:tc>
          <w:tcPr>
            <w:tcW w:w="806" w:type="dxa"/>
            <w:noWrap/>
            <w:hideMark/>
          </w:tcPr>
          <w:p w14:paraId="2E402CD8" w14:textId="77777777" w:rsidR="00C82B38" w:rsidRPr="00C84887" w:rsidRDefault="00C82B38" w:rsidP="00C82B38">
            <w:pPr>
              <w:spacing w:after="108" w:line="259" w:lineRule="auto"/>
              <w:ind w:left="-5"/>
              <w:jc w:val="left"/>
              <w:rPr>
                <w:sz w:val="20"/>
                <w:szCs w:val="20"/>
              </w:rPr>
            </w:pPr>
            <w:r w:rsidRPr="00C84887">
              <w:rPr>
                <w:sz w:val="20"/>
                <w:szCs w:val="20"/>
              </w:rPr>
              <w:t>58.8</w:t>
            </w:r>
          </w:p>
        </w:tc>
        <w:tc>
          <w:tcPr>
            <w:tcW w:w="2429" w:type="dxa"/>
            <w:noWrap/>
            <w:hideMark/>
          </w:tcPr>
          <w:p w14:paraId="6F0529D1" w14:textId="77777777" w:rsidR="00C82B38" w:rsidRPr="00C84887" w:rsidRDefault="00C82B38" w:rsidP="00C82B38">
            <w:pPr>
              <w:spacing w:after="108" w:line="259" w:lineRule="auto"/>
              <w:ind w:left="-5"/>
              <w:jc w:val="left"/>
              <w:rPr>
                <w:sz w:val="20"/>
                <w:szCs w:val="20"/>
              </w:rPr>
            </w:pPr>
            <w:r w:rsidRPr="00C84887">
              <w:rPr>
                <w:sz w:val="20"/>
                <w:szCs w:val="20"/>
              </w:rPr>
              <w:t xml:space="preserve">Ben Hassen </w:t>
            </w:r>
            <w:proofErr w:type="spellStart"/>
            <w:r w:rsidRPr="00C84887">
              <w:rPr>
                <w:sz w:val="20"/>
                <w:szCs w:val="20"/>
              </w:rPr>
              <w:t>Trabelsiet</w:t>
            </w:r>
            <w:proofErr w:type="spellEnd"/>
            <w:r w:rsidRPr="00C84887">
              <w:rPr>
                <w:sz w:val="20"/>
                <w:szCs w:val="20"/>
              </w:rPr>
              <w:t xml:space="preserve"> al. (2018)</w:t>
            </w:r>
          </w:p>
        </w:tc>
      </w:tr>
      <w:tr w:rsidR="00C82B38" w:rsidRPr="00C84887" w14:paraId="5D6AD768" w14:textId="77777777" w:rsidTr="00C82B38">
        <w:trPr>
          <w:trHeight w:val="360"/>
        </w:trPr>
        <w:tc>
          <w:tcPr>
            <w:tcW w:w="2989" w:type="dxa"/>
            <w:noWrap/>
          </w:tcPr>
          <w:p w14:paraId="158BDC80" w14:textId="4B13B4C7" w:rsidR="00C82B38" w:rsidRPr="00C84887" w:rsidRDefault="00C82B38" w:rsidP="00C82B38">
            <w:pPr>
              <w:spacing w:after="108" w:line="259" w:lineRule="auto"/>
              <w:ind w:left="-5"/>
              <w:jc w:val="left"/>
              <w:rPr>
                <w:sz w:val="20"/>
                <w:szCs w:val="20"/>
              </w:rPr>
            </w:pPr>
          </w:p>
        </w:tc>
        <w:tc>
          <w:tcPr>
            <w:tcW w:w="806" w:type="dxa"/>
            <w:noWrap/>
          </w:tcPr>
          <w:p w14:paraId="3196D851" w14:textId="4020F2E9" w:rsidR="00C82B38" w:rsidRPr="00C84887" w:rsidRDefault="00C82B38" w:rsidP="00C82B38">
            <w:pPr>
              <w:spacing w:after="108" w:line="259" w:lineRule="auto"/>
              <w:ind w:left="-5"/>
              <w:jc w:val="left"/>
              <w:rPr>
                <w:sz w:val="20"/>
                <w:szCs w:val="20"/>
              </w:rPr>
            </w:pPr>
          </w:p>
        </w:tc>
        <w:tc>
          <w:tcPr>
            <w:tcW w:w="739" w:type="dxa"/>
            <w:noWrap/>
          </w:tcPr>
          <w:p w14:paraId="02F56FA6" w14:textId="70FD4A86" w:rsidR="00C82B38" w:rsidRPr="00C84887" w:rsidRDefault="00C82B38" w:rsidP="00C82B38">
            <w:pPr>
              <w:spacing w:after="108" w:line="259" w:lineRule="auto"/>
              <w:ind w:left="-5"/>
              <w:jc w:val="left"/>
              <w:rPr>
                <w:sz w:val="20"/>
                <w:szCs w:val="20"/>
              </w:rPr>
            </w:pPr>
          </w:p>
        </w:tc>
        <w:tc>
          <w:tcPr>
            <w:tcW w:w="727" w:type="dxa"/>
            <w:noWrap/>
          </w:tcPr>
          <w:p w14:paraId="1CC8ED14" w14:textId="1C407CB7" w:rsidR="00C82B38" w:rsidRPr="00C84887" w:rsidRDefault="00C82B38" w:rsidP="00C82B38">
            <w:pPr>
              <w:spacing w:after="108" w:line="259" w:lineRule="auto"/>
              <w:ind w:left="-5"/>
              <w:jc w:val="left"/>
              <w:rPr>
                <w:sz w:val="20"/>
                <w:szCs w:val="20"/>
              </w:rPr>
            </w:pPr>
          </w:p>
        </w:tc>
        <w:tc>
          <w:tcPr>
            <w:tcW w:w="690" w:type="dxa"/>
            <w:noWrap/>
          </w:tcPr>
          <w:p w14:paraId="633BCD77" w14:textId="30B7F50B" w:rsidR="00C82B38" w:rsidRPr="00C84887" w:rsidRDefault="00C82B38" w:rsidP="00C82B38">
            <w:pPr>
              <w:spacing w:after="108" w:line="259" w:lineRule="auto"/>
              <w:ind w:left="-5"/>
              <w:jc w:val="left"/>
              <w:rPr>
                <w:sz w:val="20"/>
                <w:szCs w:val="20"/>
              </w:rPr>
            </w:pPr>
          </w:p>
        </w:tc>
        <w:tc>
          <w:tcPr>
            <w:tcW w:w="806" w:type="dxa"/>
            <w:noWrap/>
          </w:tcPr>
          <w:p w14:paraId="08463DBA" w14:textId="22C9BF2D" w:rsidR="00C82B38" w:rsidRPr="00C84887" w:rsidRDefault="00C82B38" w:rsidP="00C82B38">
            <w:pPr>
              <w:spacing w:after="108" w:line="259" w:lineRule="auto"/>
              <w:ind w:left="-5"/>
              <w:jc w:val="left"/>
              <w:rPr>
                <w:sz w:val="20"/>
                <w:szCs w:val="20"/>
              </w:rPr>
            </w:pPr>
          </w:p>
        </w:tc>
        <w:tc>
          <w:tcPr>
            <w:tcW w:w="2429" w:type="dxa"/>
            <w:noWrap/>
          </w:tcPr>
          <w:p w14:paraId="09BAC6D7" w14:textId="7E9B3193" w:rsidR="00C82B38" w:rsidRPr="00C84887" w:rsidRDefault="00C82B38" w:rsidP="00C82B38">
            <w:pPr>
              <w:spacing w:after="108" w:line="259" w:lineRule="auto"/>
              <w:ind w:left="-5"/>
              <w:jc w:val="left"/>
              <w:rPr>
                <w:sz w:val="20"/>
                <w:szCs w:val="20"/>
              </w:rPr>
            </w:pPr>
          </w:p>
        </w:tc>
      </w:tr>
      <w:tr w:rsidR="00C82B38" w:rsidRPr="00C84887" w14:paraId="62BEC083" w14:textId="77777777" w:rsidTr="00C82B38">
        <w:trPr>
          <w:trHeight w:val="360"/>
        </w:trPr>
        <w:tc>
          <w:tcPr>
            <w:tcW w:w="2989" w:type="dxa"/>
            <w:noWrap/>
            <w:hideMark/>
          </w:tcPr>
          <w:p w14:paraId="528D6508" w14:textId="77777777" w:rsidR="00C82B38" w:rsidRPr="00C84887" w:rsidRDefault="00C82B38" w:rsidP="00C82B38">
            <w:pPr>
              <w:spacing w:after="108" w:line="259" w:lineRule="auto"/>
              <w:ind w:left="-5"/>
              <w:jc w:val="left"/>
              <w:rPr>
                <w:sz w:val="20"/>
                <w:szCs w:val="20"/>
              </w:rPr>
            </w:pPr>
            <w:r w:rsidRPr="00C84887">
              <w:rPr>
                <w:sz w:val="20"/>
                <w:szCs w:val="20"/>
              </w:rPr>
              <w:t>Digested food waste</w:t>
            </w:r>
          </w:p>
        </w:tc>
        <w:tc>
          <w:tcPr>
            <w:tcW w:w="806" w:type="dxa"/>
            <w:noWrap/>
            <w:hideMark/>
          </w:tcPr>
          <w:p w14:paraId="1569CDA2" w14:textId="77777777" w:rsidR="00C82B38" w:rsidRPr="00C84887" w:rsidRDefault="00C82B38" w:rsidP="00C82B38">
            <w:pPr>
              <w:spacing w:after="108" w:line="259" w:lineRule="auto"/>
              <w:ind w:left="-5"/>
              <w:jc w:val="left"/>
              <w:rPr>
                <w:sz w:val="20"/>
                <w:szCs w:val="20"/>
              </w:rPr>
            </w:pPr>
            <w:r w:rsidRPr="00C84887">
              <w:rPr>
                <w:sz w:val="20"/>
                <w:szCs w:val="20"/>
              </w:rPr>
              <w:t>41</w:t>
            </w:r>
          </w:p>
        </w:tc>
        <w:tc>
          <w:tcPr>
            <w:tcW w:w="739" w:type="dxa"/>
            <w:noWrap/>
            <w:hideMark/>
          </w:tcPr>
          <w:p w14:paraId="17027EA5" w14:textId="77777777" w:rsidR="00C82B38" w:rsidRPr="00C84887" w:rsidRDefault="00C82B38" w:rsidP="00C82B38">
            <w:pPr>
              <w:spacing w:after="108" w:line="259" w:lineRule="auto"/>
              <w:ind w:left="-5"/>
              <w:jc w:val="left"/>
              <w:rPr>
                <w:sz w:val="20"/>
                <w:szCs w:val="20"/>
              </w:rPr>
            </w:pPr>
            <w:r w:rsidRPr="00C84887">
              <w:rPr>
                <w:sz w:val="20"/>
                <w:szCs w:val="20"/>
              </w:rPr>
              <w:t>4.5</w:t>
            </w:r>
          </w:p>
        </w:tc>
        <w:tc>
          <w:tcPr>
            <w:tcW w:w="727" w:type="dxa"/>
            <w:noWrap/>
            <w:hideMark/>
          </w:tcPr>
          <w:p w14:paraId="55C13BA9" w14:textId="77777777" w:rsidR="00C82B38" w:rsidRPr="00C84887" w:rsidRDefault="00C82B38" w:rsidP="00C82B38">
            <w:pPr>
              <w:spacing w:after="108" w:line="259" w:lineRule="auto"/>
              <w:ind w:left="-5"/>
              <w:jc w:val="left"/>
              <w:rPr>
                <w:sz w:val="20"/>
                <w:szCs w:val="20"/>
              </w:rPr>
            </w:pPr>
            <w:r w:rsidRPr="00C84887">
              <w:rPr>
                <w:sz w:val="20"/>
                <w:szCs w:val="20"/>
              </w:rPr>
              <w:t>1.1</w:t>
            </w:r>
          </w:p>
        </w:tc>
        <w:tc>
          <w:tcPr>
            <w:tcW w:w="690" w:type="dxa"/>
            <w:noWrap/>
            <w:hideMark/>
          </w:tcPr>
          <w:p w14:paraId="711A9350" w14:textId="77777777" w:rsidR="00C82B38" w:rsidRPr="00C84887" w:rsidRDefault="00C82B38" w:rsidP="00C82B38">
            <w:pPr>
              <w:spacing w:after="108" w:line="259" w:lineRule="auto"/>
              <w:ind w:left="-5"/>
              <w:jc w:val="left"/>
              <w:rPr>
                <w:sz w:val="20"/>
                <w:szCs w:val="20"/>
              </w:rPr>
            </w:pPr>
            <w:r w:rsidRPr="00C84887">
              <w:rPr>
                <w:sz w:val="20"/>
                <w:szCs w:val="20"/>
              </w:rPr>
              <w:t>0.02</w:t>
            </w:r>
          </w:p>
        </w:tc>
        <w:tc>
          <w:tcPr>
            <w:tcW w:w="806" w:type="dxa"/>
            <w:noWrap/>
            <w:hideMark/>
          </w:tcPr>
          <w:p w14:paraId="23926ADC" w14:textId="77777777" w:rsidR="00C82B38" w:rsidRPr="00C84887" w:rsidRDefault="00C82B38" w:rsidP="00C82B38">
            <w:pPr>
              <w:spacing w:after="108" w:line="259" w:lineRule="auto"/>
              <w:ind w:left="-5"/>
              <w:jc w:val="left"/>
              <w:rPr>
                <w:sz w:val="20"/>
                <w:szCs w:val="20"/>
              </w:rPr>
            </w:pPr>
            <w:r w:rsidRPr="00C84887">
              <w:rPr>
                <w:sz w:val="20"/>
                <w:szCs w:val="20"/>
              </w:rPr>
              <w:t>53.38</w:t>
            </w:r>
          </w:p>
        </w:tc>
        <w:tc>
          <w:tcPr>
            <w:tcW w:w="2429" w:type="dxa"/>
            <w:noWrap/>
            <w:hideMark/>
          </w:tcPr>
          <w:p w14:paraId="431A4B12" w14:textId="77777777" w:rsidR="00C82B38" w:rsidRPr="00C84887" w:rsidRDefault="00C82B38" w:rsidP="00C82B38">
            <w:pPr>
              <w:spacing w:after="108" w:line="259" w:lineRule="auto"/>
              <w:ind w:left="-5"/>
              <w:jc w:val="left"/>
              <w:rPr>
                <w:sz w:val="20"/>
                <w:szCs w:val="20"/>
              </w:rPr>
            </w:pPr>
            <w:proofErr w:type="spellStart"/>
            <w:r w:rsidRPr="00C84887">
              <w:rPr>
                <w:sz w:val="20"/>
                <w:szCs w:val="20"/>
              </w:rPr>
              <w:t>Opatokun</w:t>
            </w:r>
            <w:proofErr w:type="spellEnd"/>
            <w:r w:rsidRPr="00C84887">
              <w:rPr>
                <w:sz w:val="20"/>
                <w:szCs w:val="20"/>
              </w:rPr>
              <w:t xml:space="preserve"> et al.(2015b)</w:t>
            </w:r>
          </w:p>
        </w:tc>
      </w:tr>
      <w:tr w:rsidR="00C82B38" w:rsidRPr="00C84887" w14:paraId="40C1BA4F" w14:textId="77777777" w:rsidTr="00C82B38">
        <w:trPr>
          <w:trHeight w:val="360"/>
        </w:trPr>
        <w:tc>
          <w:tcPr>
            <w:tcW w:w="2989" w:type="dxa"/>
            <w:noWrap/>
            <w:hideMark/>
          </w:tcPr>
          <w:p w14:paraId="6645DEE3" w14:textId="77777777" w:rsidR="00C82B38" w:rsidRPr="00C84887" w:rsidRDefault="00C82B38" w:rsidP="00C82B38">
            <w:pPr>
              <w:spacing w:after="108" w:line="259" w:lineRule="auto"/>
              <w:ind w:left="-5"/>
              <w:jc w:val="left"/>
              <w:rPr>
                <w:sz w:val="20"/>
                <w:szCs w:val="20"/>
              </w:rPr>
            </w:pPr>
            <w:r w:rsidRPr="00C84887">
              <w:rPr>
                <w:sz w:val="20"/>
                <w:szCs w:val="20"/>
              </w:rPr>
              <w:t>Animal fats (lamb)</w:t>
            </w:r>
          </w:p>
        </w:tc>
        <w:tc>
          <w:tcPr>
            <w:tcW w:w="806" w:type="dxa"/>
            <w:noWrap/>
            <w:hideMark/>
          </w:tcPr>
          <w:p w14:paraId="21848F19" w14:textId="77777777" w:rsidR="00C82B38" w:rsidRPr="00C84887" w:rsidRDefault="00C82B38" w:rsidP="00C82B38">
            <w:pPr>
              <w:spacing w:after="108" w:line="259" w:lineRule="auto"/>
              <w:ind w:left="-5"/>
              <w:jc w:val="left"/>
              <w:rPr>
                <w:sz w:val="20"/>
                <w:szCs w:val="20"/>
              </w:rPr>
            </w:pPr>
            <w:r w:rsidRPr="00C84887">
              <w:rPr>
                <w:sz w:val="20"/>
                <w:szCs w:val="20"/>
              </w:rPr>
              <w:t>74.6</w:t>
            </w:r>
          </w:p>
        </w:tc>
        <w:tc>
          <w:tcPr>
            <w:tcW w:w="739" w:type="dxa"/>
            <w:noWrap/>
            <w:hideMark/>
          </w:tcPr>
          <w:p w14:paraId="75726362" w14:textId="77777777" w:rsidR="00C82B38" w:rsidRPr="00C84887" w:rsidRDefault="00C82B38" w:rsidP="00C82B38">
            <w:pPr>
              <w:spacing w:after="108" w:line="259" w:lineRule="auto"/>
              <w:ind w:left="-5"/>
              <w:jc w:val="left"/>
              <w:rPr>
                <w:sz w:val="20"/>
                <w:szCs w:val="20"/>
              </w:rPr>
            </w:pPr>
            <w:r w:rsidRPr="00C84887">
              <w:rPr>
                <w:sz w:val="20"/>
                <w:szCs w:val="20"/>
              </w:rPr>
              <w:t>12.11</w:t>
            </w:r>
          </w:p>
        </w:tc>
        <w:tc>
          <w:tcPr>
            <w:tcW w:w="727" w:type="dxa"/>
            <w:noWrap/>
            <w:hideMark/>
          </w:tcPr>
          <w:p w14:paraId="405B945F" w14:textId="77777777" w:rsidR="00C82B38" w:rsidRPr="00C84887" w:rsidRDefault="00C82B38" w:rsidP="00C82B38">
            <w:pPr>
              <w:spacing w:after="108" w:line="259" w:lineRule="auto"/>
              <w:ind w:left="-5"/>
              <w:jc w:val="left"/>
              <w:rPr>
                <w:sz w:val="20"/>
                <w:szCs w:val="20"/>
              </w:rPr>
            </w:pPr>
            <w:r w:rsidRPr="00C84887">
              <w:rPr>
                <w:sz w:val="20"/>
                <w:szCs w:val="20"/>
              </w:rPr>
              <w:t>0.15</w:t>
            </w:r>
          </w:p>
        </w:tc>
        <w:tc>
          <w:tcPr>
            <w:tcW w:w="690" w:type="dxa"/>
            <w:noWrap/>
            <w:hideMark/>
          </w:tcPr>
          <w:p w14:paraId="1457DE66" w14:textId="77777777" w:rsidR="00C82B38" w:rsidRPr="00C84887" w:rsidRDefault="00C82B38" w:rsidP="00C82B38">
            <w:pPr>
              <w:spacing w:after="108" w:line="259" w:lineRule="auto"/>
              <w:ind w:left="-5"/>
              <w:jc w:val="left"/>
              <w:rPr>
                <w:sz w:val="20"/>
                <w:szCs w:val="20"/>
              </w:rPr>
            </w:pPr>
            <w:r w:rsidRPr="00C84887">
              <w:rPr>
                <w:sz w:val="20"/>
                <w:szCs w:val="20"/>
              </w:rPr>
              <w:t>0.27</w:t>
            </w:r>
          </w:p>
        </w:tc>
        <w:tc>
          <w:tcPr>
            <w:tcW w:w="806" w:type="dxa"/>
            <w:noWrap/>
            <w:hideMark/>
          </w:tcPr>
          <w:p w14:paraId="09FBB963" w14:textId="77777777" w:rsidR="00C82B38" w:rsidRPr="00C84887" w:rsidRDefault="00C82B38" w:rsidP="00C82B38">
            <w:pPr>
              <w:spacing w:after="108" w:line="259" w:lineRule="auto"/>
              <w:ind w:left="-5"/>
              <w:jc w:val="left"/>
              <w:rPr>
                <w:sz w:val="20"/>
                <w:szCs w:val="20"/>
              </w:rPr>
            </w:pPr>
            <w:r w:rsidRPr="00C84887">
              <w:rPr>
                <w:sz w:val="20"/>
                <w:szCs w:val="20"/>
              </w:rPr>
              <w:t>12.87</w:t>
            </w:r>
          </w:p>
        </w:tc>
        <w:tc>
          <w:tcPr>
            <w:tcW w:w="2429" w:type="dxa"/>
            <w:noWrap/>
            <w:hideMark/>
          </w:tcPr>
          <w:p w14:paraId="1903C5A3" w14:textId="77777777" w:rsidR="00C82B38" w:rsidRPr="00C84887" w:rsidRDefault="00C82B38" w:rsidP="00C82B38">
            <w:pPr>
              <w:spacing w:after="108" w:line="259" w:lineRule="auto"/>
              <w:ind w:left="-5"/>
              <w:jc w:val="left"/>
              <w:rPr>
                <w:sz w:val="20"/>
                <w:szCs w:val="20"/>
              </w:rPr>
            </w:pPr>
            <w:r w:rsidRPr="00C84887">
              <w:rPr>
                <w:sz w:val="20"/>
                <w:szCs w:val="20"/>
              </w:rPr>
              <w:t>Ben Hassen-</w:t>
            </w:r>
            <w:proofErr w:type="spellStart"/>
            <w:r w:rsidRPr="00C84887">
              <w:rPr>
                <w:sz w:val="20"/>
                <w:szCs w:val="20"/>
              </w:rPr>
              <w:t>Trabelsiet</w:t>
            </w:r>
            <w:proofErr w:type="spellEnd"/>
            <w:r w:rsidRPr="00C84887">
              <w:rPr>
                <w:sz w:val="20"/>
                <w:szCs w:val="20"/>
              </w:rPr>
              <w:t xml:space="preserve"> al. (2014)</w:t>
            </w:r>
          </w:p>
        </w:tc>
      </w:tr>
      <w:tr w:rsidR="00C82B38" w:rsidRPr="00C84887" w14:paraId="3A4B0AC6" w14:textId="77777777" w:rsidTr="00C82B38">
        <w:trPr>
          <w:trHeight w:val="360"/>
        </w:trPr>
        <w:tc>
          <w:tcPr>
            <w:tcW w:w="2989" w:type="dxa"/>
            <w:noWrap/>
            <w:hideMark/>
          </w:tcPr>
          <w:p w14:paraId="3FC94F46" w14:textId="77777777" w:rsidR="00C82B38" w:rsidRPr="00C84887" w:rsidRDefault="00C82B38" w:rsidP="00C82B38">
            <w:pPr>
              <w:spacing w:after="108" w:line="259" w:lineRule="auto"/>
              <w:ind w:left="-5"/>
              <w:jc w:val="left"/>
              <w:rPr>
                <w:sz w:val="20"/>
                <w:szCs w:val="20"/>
              </w:rPr>
            </w:pPr>
            <w:r w:rsidRPr="00C84887">
              <w:rPr>
                <w:sz w:val="20"/>
                <w:szCs w:val="20"/>
              </w:rPr>
              <w:t>Animal fats (poultry)</w:t>
            </w:r>
          </w:p>
        </w:tc>
        <w:tc>
          <w:tcPr>
            <w:tcW w:w="806" w:type="dxa"/>
            <w:noWrap/>
            <w:hideMark/>
          </w:tcPr>
          <w:p w14:paraId="28F30361" w14:textId="77777777" w:rsidR="00C82B38" w:rsidRPr="00C84887" w:rsidRDefault="00C82B38" w:rsidP="00C82B38">
            <w:pPr>
              <w:spacing w:after="108" w:line="259" w:lineRule="auto"/>
              <w:ind w:left="-5"/>
              <w:jc w:val="left"/>
              <w:rPr>
                <w:sz w:val="20"/>
                <w:szCs w:val="20"/>
              </w:rPr>
            </w:pPr>
            <w:r w:rsidRPr="00C84887">
              <w:rPr>
                <w:sz w:val="20"/>
                <w:szCs w:val="20"/>
              </w:rPr>
              <w:t>63.3</w:t>
            </w:r>
          </w:p>
        </w:tc>
        <w:tc>
          <w:tcPr>
            <w:tcW w:w="739" w:type="dxa"/>
            <w:noWrap/>
            <w:hideMark/>
          </w:tcPr>
          <w:p w14:paraId="0DD556A4" w14:textId="77777777" w:rsidR="00C82B38" w:rsidRPr="00C84887" w:rsidRDefault="00C82B38" w:rsidP="00C82B38">
            <w:pPr>
              <w:spacing w:after="108" w:line="259" w:lineRule="auto"/>
              <w:ind w:left="-5"/>
              <w:jc w:val="left"/>
              <w:rPr>
                <w:sz w:val="20"/>
                <w:szCs w:val="20"/>
              </w:rPr>
            </w:pPr>
            <w:r w:rsidRPr="00C84887">
              <w:rPr>
                <w:sz w:val="20"/>
                <w:szCs w:val="20"/>
              </w:rPr>
              <w:t>11.26</w:t>
            </w:r>
          </w:p>
        </w:tc>
        <w:tc>
          <w:tcPr>
            <w:tcW w:w="727" w:type="dxa"/>
            <w:noWrap/>
            <w:hideMark/>
          </w:tcPr>
          <w:p w14:paraId="4C69801C" w14:textId="77777777" w:rsidR="00C82B38" w:rsidRPr="00C84887" w:rsidRDefault="00C82B38" w:rsidP="00C82B38">
            <w:pPr>
              <w:spacing w:after="108" w:line="259" w:lineRule="auto"/>
              <w:ind w:left="-5"/>
              <w:jc w:val="left"/>
              <w:rPr>
                <w:sz w:val="20"/>
                <w:szCs w:val="20"/>
              </w:rPr>
            </w:pPr>
            <w:r w:rsidRPr="00C84887">
              <w:rPr>
                <w:sz w:val="20"/>
                <w:szCs w:val="20"/>
              </w:rPr>
              <w:t>1.1</w:t>
            </w:r>
          </w:p>
        </w:tc>
        <w:tc>
          <w:tcPr>
            <w:tcW w:w="690" w:type="dxa"/>
            <w:noWrap/>
            <w:hideMark/>
          </w:tcPr>
          <w:p w14:paraId="0664844C" w14:textId="77777777" w:rsidR="00C82B38" w:rsidRPr="00C84887" w:rsidRDefault="00C82B38" w:rsidP="00C82B38">
            <w:pPr>
              <w:spacing w:after="108" w:line="259" w:lineRule="auto"/>
              <w:ind w:left="-5"/>
              <w:jc w:val="left"/>
              <w:rPr>
                <w:sz w:val="20"/>
                <w:szCs w:val="20"/>
              </w:rPr>
            </w:pPr>
            <w:r w:rsidRPr="00C84887">
              <w:rPr>
                <w:sz w:val="20"/>
                <w:szCs w:val="20"/>
              </w:rPr>
              <w:t>0.23</w:t>
            </w:r>
          </w:p>
        </w:tc>
        <w:tc>
          <w:tcPr>
            <w:tcW w:w="806" w:type="dxa"/>
            <w:noWrap/>
            <w:hideMark/>
          </w:tcPr>
          <w:p w14:paraId="59340E15" w14:textId="77777777" w:rsidR="00C82B38" w:rsidRPr="00C84887" w:rsidRDefault="00C82B38" w:rsidP="00C82B38">
            <w:pPr>
              <w:spacing w:after="108" w:line="259" w:lineRule="auto"/>
              <w:ind w:left="-5"/>
              <w:jc w:val="left"/>
              <w:rPr>
                <w:sz w:val="20"/>
                <w:szCs w:val="20"/>
              </w:rPr>
            </w:pPr>
            <w:r w:rsidRPr="00C84887">
              <w:rPr>
                <w:sz w:val="20"/>
                <w:szCs w:val="20"/>
              </w:rPr>
              <w:t>24.11</w:t>
            </w:r>
          </w:p>
        </w:tc>
        <w:tc>
          <w:tcPr>
            <w:tcW w:w="2429" w:type="dxa"/>
            <w:noWrap/>
            <w:hideMark/>
          </w:tcPr>
          <w:p w14:paraId="3D0D177E" w14:textId="77777777" w:rsidR="00C82B38" w:rsidRPr="00C84887" w:rsidRDefault="00C82B38" w:rsidP="00C82B38">
            <w:pPr>
              <w:spacing w:after="108" w:line="259" w:lineRule="auto"/>
              <w:ind w:left="-5"/>
              <w:jc w:val="left"/>
              <w:rPr>
                <w:sz w:val="20"/>
                <w:szCs w:val="20"/>
              </w:rPr>
            </w:pPr>
            <w:r w:rsidRPr="00C84887">
              <w:rPr>
                <w:sz w:val="20"/>
                <w:szCs w:val="20"/>
              </w:rPr>
              <w:t>Ben Hassen-</w:t>
            </w:r>
            <w:proofErr w:type="spellStart"/>
            <w:r w:rsidRPr="00C84887">
              <w:rPr>
                <w:sz w:val="20"/>
                <w:szCs w:val="20"/>
              </w:rPr>
              <w:t>Trabelsiet</w:t>
            </w:r>
            <w:proofErr w:type="spellEnd"/>
            <w:r w:rsidRPr="00C84887">
              <w:rPr>
                <w:sz w:val="20"/>
                <w:szCs w:val="20"/>
              </w:rPr>
              <w:t xml:space="preserve"> al. (2014)</w:t>
            </w:r>
          </w:p>
        </w:tc>
      </w:tr>
      <w:tr w:rsidR="00C82B38" w:rsidRPr="00C84887" w14:paraId="2DCDD12D" w14:textId="77777777" w:rsidTr="00C82B38">
        <w:trPr>
          <w:trHeight w:val="360"/>
        </w:trPr>
        <w:tc>
          <w:tcPr>
            <w:tcW w:w="2989" w:type="dxa"/>
            <w:noWrap/>
            <w:hideMark/>
          </w:tcPr>
          <w:p w14:paraId="6B28DC6B" w14:textId="77777777" w:rsidR="00C82B38" w:rsidRPr="00C84887" w:rsidRDefault="00C82B38" w:rsidP="00C82B38">
            <w:pPr>
              <w:spacing w:after="108" w:line="259" w:lineRule="auto"/>
              <w:ind w:left="-5"/>
              <w:jc w:val="left"/>
              <w:rPr>
                <w:sz w:val="20"/>
                <w:szCs w:val="20"/>
              </w:rPr>
            </w:pPr>
            <w:r w:rsidRPr="00C84887">
              <w:rPr>
                <w:sz w:val="20"/>
                <w:szCs w:val="20"/>
              </w:rPr>
              <w:t>Animal fats (swine)</w:t>
            </w:r>
          </w:p>
        </w:tc>
        <w:tc>
          <w:tcPr>
            <w:tcW w:w="806" w:type="dxa"/>
            <w:noWrap/>
            <w:hideMark/>
          </w:tcPr>
          <w:p w14:paraId="199CD4B5" w14:textId="77777777" w:rsidR="00C82B38" w:rsidRPr="00C84887" w:rsidRDefault="00C82B38" w:rsidP="00C82B38">
            <w:pPr>
              <w:spacing w:after="108" w:line="259" w:lineRule="auto"/>
              <w:ind w:left="-5"/>
              <w:jc w:val="left"/>
              <w:rPr>
                <w:sz w:val="20"/>
                <w:szCs w:val="20"/>
              </w:rPr>
            </w:pPr>
            <w:r w:rsidRPr="00C84887">
              <w:rPr>
                <w:sz w:val="20"/>
                <w:szCs w:val="20"/>
              </w:rPr>
              <w:t>65.38</w:t>
            </w:r>
          </w:p>
        </w:tc>
        <w:tc>
          <w:tcPr>
            <w:tcW w:w="739" w:type="dxa"/>
            <w:noWrap/>
            <w:hideMark/>
          </w:tcPr>
          <w:p w14:paraId="3098E385" w14:textId="77777777" w:rsidR="00C82B38" w:rsidRPr="00C84887" w:rsidRDefault="00C82B38" w:rsidP="00C82B38">
            <w:pPr>
              <w:spacing w:after="108" w:line="259" w:lineRule="auto"/>
              <w:ind w:left="-5"/>
              <w:jc w:val="left"/>
              <w:rPr>
                <w:sz w:val="20"/>
                <w:szCs w:val="20"/>
              </w:rPr>
            </w:pPr>
            <w:r w:rsidRPr="00C84887">
              <w:rPr>
                <w:sz w:val="20"/>
                <w:szCs w:val="20"/>
              </w:rPr>
              <w:t>11.32</w:t>
            </w:r>
          </w:p>
        </w:tc>
        <w:tc>
          <w:tcPr>
            <w:tcW w:w="727" w:type="dxa"/>
            <w:noWrap/>
            <w:hideMark/>
          </w:tcPr>
          <w:p w14:paraId="745D2EE5" w14:textId="77777777" w:rsidR="00C82B38" w:rsidRPr="00C84887" w:rsidRDefault="00C82B38" w:rsidP="00C82B38">
            <w:pPr>
              <w:spacing w:after="108" w:line="259" w:lineRule="auto"/>
              <w:ind w:left="-5"/>
              <w:jc w:val="left"/>
              <w:rPr>
                <w:sz w:val="20"/>
                <w:szCs w:val="20"/>
              </w:rPr>
            </w:pPr>
            <w:r w:rsidRPr="00C84887">
              <w:rPr>
                <w:sz w:val="20"/>
                <w:szCs w:val="20"/>
              </w:rPr>
              <w:t>0.58</w:t>
            </w:r>
          </w:p>
        </w:tc>
        <w:tc>
          <w:tcPr>
            <w:tcW w:w="690" w:type="dxa"/>
            <w:noWrap/>
            <w:hideMark/>
          </w:tcPr>
          <w:p w14:paraId="35DCEF45" w14:textId="77777777" w:rsidR="00C82B38" w:rsidRPr="00C84887" w:rsidRDefault="00C82B38" w:rsidP="00C82B38">
            <w:pPr>
              <w:spacing w:after="108" w:line="259" w:lineRule="auto"/>
              <w:ind w:left="-5"/>
              <w:jc w:val="left"/>
              <w:rPr>
                <w:sz w:val="20"/>
                <w:szCs w:val="20"/>
              </w:rPr>
            </w:pPr>
            <w:r w:rsidRPr="00C84887">
              <w:rPr>
                <w:sz w:val="20"/>
                <w:szCs w:val="20"/>
              </w:rPr>
              <w:t>0.09</w:t>
            </w:r>
          </w:p>
        </w:tc>
        <w:tc>
          <w:tcPr>
            <w:tcW w:w="806" w:type="dxa"/>
            <w:noWrap/>
            <w:hideMark/>
          </w:tcPr>
          <w:p w14:paraId="77D3E914" w14:textId="77777777" w:rsidR="00C82B38" w:rsidRPr="00C84887" w:rsidRDefault="00C82B38" w:rsidP="00C82B38">
            <w:pPr>
              <w:spacing w:after="108" w:line="259" w:lineRule="auto"/>
              <w:ind w:left="-5"/>
              <w:jc w:val="left"/>
              <w:rPr>
                <w:sz w:val="20"/>
                <w:szCs w:val="20"/>
              </w:rPr>
            </w:pPr>
            <w:r w:rsidRPr="00C84887">
              <w:rPr>
                <w:sz w:val="20"/>
                <w:szCs w:val="20"/>
              </w:rPr>
              <w:t>22.63</w:t>
            </w:r>
          </w:p>
        </w:tc>
        <w:tc>
          <w:tcPr>
            <w:tcW w:w="2429" w:type="dxa"/>
            <w:noWrap/>
            <w:hideMark/>
          </w:tcPr>
          <w:p w14:paraId="17A19B41" w14:textId="77777777" w:rsidR="00C82B38" w:rsidRPr="00C84887" w:rsidRDefault="00C82B38" w:rsidP="00C82B38">
            <w:pPr>
              <w:spacing w:after="108" w:line="259" w:lineRule="auto"/>
              <w:ind w:left="-5"/>
              <w:jc w:val="left"/>
              <w:rPr>
                <w:sz w:val="20"/>
                <w:szCs w:val="20"/>
              </w:rPr>
            </w:pPr>
            <w:r w:rsidRPr="00C84887">
              <w:rPr>
                <w:sz w:val="20"/>
                <w:szCs w:val="20"/>
              </w:rPr>
              <w:t>Ben Hassen-</w:t>
            </w:r>
            <w:proofErr w:type="spellStart"/>
            <w:r w:rsidRPr="00C84887">
              <w:rPr>
                <w:sz w:val="20"/>
                <w:szCs w:val="20"/>
              </w:rPr>
              <w:t>Trabelsiet</w:t>
            </w:r>
            <w:proofErr w:type="spellEnd"/>
            <w:r w:rsidRPr="00C84887">
              <w:rPr>
                <w:sz w:val="20"/>
                <w:szCs w:val="20"/>
              </w:rPr>
              <w:t xml:space="preserve"> al. (2014)</w:t>
            </w:r>
          </w:p>
        </w:tc>
      </w:tr>
      <w:tr w:rsidR="00C82B38" w:rsidRPr="00C84887" w14:paraId="1D3A84B5" w14:textId="77777777" w:rsidTr="00C82B38">
        <w:trPr>
          <w:trHeight w:val="360"/>
        </w:trPr>
        <w:tc>
          <w:tcPr>
            <w:tcW w:w="2989" w:type="dxa"/>
            <w:noWrap/>
            <w:hideMark/>
          </w:tcPr>
          <w:p w14:paraId="2E10A901" w14:textId="77777777" w:rsidR="00C82B38" w:rsidRPr="00C84887" w:rsidRDefault="00C82B38" w:rsidP="00C82B38">
            <w:pPr>
              <w:spacing w:after="108" w:line="259" w:lineRule="auto"/>
              <w:ind w:left="-5"/>
              <w:jc w:val="left"/>
              <w:rPr>
                <w:sz w:val="20"/>
                <w:szCs w:val="20"/>
              </w:rPr>
            </w:pPr>
            <w:r w:rsidRPr="00C84887">
              <w:rPr>
                <w:sz w:val="20"/>
                <w:szCs w:val="20"/>
              </w:rPr>
              <w:t>Rice straw</w:t>
            </w:r>
          </w:p>
        </w:tc>
        <w:tc>
          <w:tcPr>
            <w:tcW w:w="806" w:type="dxa"/>
            <w:noWrap/>
            <w:hideMark/>
          </w:tcPr>
          <w:p w14:paraId="50306248" w14:textId="77777777" w:rsidR="00C82B38" w:rsidRPr="00C84887" w:rsidRDefault="00C82B38" w:rsidP="00C82B38">
            <w:pPr>
              <w:spacing w:after="108" w:line="259" w:lineRule="auto"/>
              <w:ind w:left="-5"/>
              <w:jc w:val="left"/>
              <w:rPr>
                <w:sz w:val="20"/>
                <w:szCs w:val="20"/>
              </w:rPr>
            </w:pPr>
            <w:r w:rsidRPr="00C84887">
              <w:rPr>
                <w:sz w:val="20"/>
                <w:szCs w:val="20"/>
              </w:rPr>
              <w:t>48.18</w:t>
            </w:r>
          </w:p>
        </w:tc>
        <w:tc>
          <w:tcPr>
            <w:tcW w:w="739" w:type="dxa"/>
            <w:noWrap/>
            <w:hideMark/>
          </w:tcPr>
          <w:p w14:paraId="6B37329B" w14:textId="77777777" w:rsidR="00C82B38" w:rsidRPr="00C84887" w:rsidRDefault="00C82B38" w:rsidP="00C82B38">
            <w:pPr>
              <w:spacing w:after="108" w:line="259" w:lineRule="auto"/>
              <w:ind w:left="-5"/>
              <w:jc w:val="left"/>
              <w:rPr>
                <w:sz w:val="20"/>
                <w:szCs w:val="20"/>
              </w:rPr>
            </w:pPr>
            <w:r w:rsidRPr="00C84887">
              <w:rPr>
                <w:sz w:val="20"/>
                <w:szCs w:val="20"/>
              </w:rPr>
              <w:t>6.79</w:t>
            </w:r>
          </w:p>
        </w:tc>
        <w:tc>
          <w:tcPr>
            <w:tcW w:w="727" w:type="dxa"/>
            <w:noWrap/>
            <w:hideMark/>
          </w:tcPr>
          <w:p w14:paraId="3F9D44F7" w14:textId="77777777" w:rsidR="00C82B38" w:rsidRPr="00C84887" w:rsidRDefault="00C82B38" w:rsidP="00C82B38">
            <w:pPr>
              <w:spacing w:after="108" w:line="259" w:lineRule="auto"/>
              <w:ind w:left="-5"/>
              <w:jc w:val="left"/>
              <w:rPr>
                <w:sz w:val="20"/>
                <w:szCs w:val="20"/>
              </w:rPr>
            </w:pPr>
            <w:r w:rsidRPr="00C84887">
              <w:rPr>
                <w:sz w:val="20"/>
                <w:szCs w:val="20"/>
              </w:rPr>
              <w:t>1.11</w:t>
            </w:r>
          </w:p>
        </w:tc>
        <w:tc>
          <w:tcPr>
            <w:tcW w:w="690" w:type="dxa"/>
            <w:noWrap/>
            <w:hideMark/>
          </w:tcPr>
          <w:p w14:paraId="0F6B9DDC" w14:textId="77777777" w:rsidR="00C82B38" w:rsidRPr="00C84887" w:rsidRDefault="00C82B38" w:rsidP="00C82B38">
            <w:pPr>
              <w:spacing w:after="108" w:line="259" w:lineRule="auto"/>
              <w:ind w:left="-5"/>
              <w:jc w:val="left"/>
              <w:rPr>
                <w:sz w:val="20"/>
                <w:szCs w:val="20"/>
              </w:rPr>
            </w:pPr>
            <w:r w:rsidRPr="00C84887">
              <w:rPr>
                <w:sz w:val="20"/>
                <w:szCs w:val="20"/>
              </w:rPr>
              <w:t>0.1</w:t>
            </w:r>
          </w:p>
        </w:tc>
        <w:tc>
          <w:tcPr>
            <w:tcW w:w="806" w:type="dxa"/>
            <w:noWrap/>
            <w:hideMark/>
          </w:tcPr>
          <w:p w14:paraId="2E93CA81" w14:textId="77777777" w:rsidR="00C82B38" w:rsidRPr="00C84887" w:rsidRDefault="00C82B38" w:rsidP="00C82B38">
            <w:pPr>
              <w:spacing w:after="108" w:line="259" w:lineRule="auto"/>
              <w:ind w:left="-5"/>
              <w:jc w:val="left"/>
              <w:rPr>
                <w:sz w:val="20"/>
                <w:szCs w:val="20"/>
              </w:rPr>
            </w:pPr>
            <w:r w:rsidRPr="00C84887">
              <w:rPr>
                <w:sz w:val="20"/>
                <w:szCs w:val="20"/>
              </w:rPr>
              <w:t>43.82</w:t>
            </w:r>
          </w:p>
        </w:tc>
        <w:tc>
          <w:tcPr>
            <w:tcW w:w="2429" w:type="dxa"/>
            <w:noWrap/>
            <w:hideMark/>
          </w:tcPr>
          <w:p w14:paraId="76CC7893" w14:textId="77777777" w:rsidR="00C82B38" w:rsidRPr="00C84887" w:rsidRDefault="00C82B38" w:rsidP="00C82B38">
            <w:pPr>
              <w:spacing w:after="108" w:line="259" w:lineRule="auto"/>
              <w:ind w:left="-5"/>
              <w:jc w:val="left"/>
              <w:rPr>
                <w:sz w:val="20"/>
                <w:szCs w:val="20"/>
              </w:rPr>
            </w:pPr>
            <w:r w:rsidRPr="00C84887">
              <w:rPr>
                <w:sz w:val="20"/>
                <w:szCs w:val="20"/>
              </w:rPr>
              <w:t>Wiggers et al. (2009)</w:t>
            </w:r>
          </w:p>
        </w:tc>
      </w:tr>
      <w:tr w:rsidR="00C82B38" w:rsidRPr="00C84887" w14:paraId="0C326C90" w14:textId="77777777" w:rsidTr="00C82B38">
        <w:trPr>
          <w:trHeight w:val="360"/>
        </w:trPr>
        <w:tc>
          <w:tcPr>
            <w:tcW w:w="2989" w:type="dxa"/>
            <w:noWrap/>
            <w:hideMark/>
          </w:tcPr>
          <w:p w14:paraId="0797CDD4" w14:textId="77777777" w:rsidR="00C82B38" w:rsidRPr="00C84887" w:rsidRDefault="00C82B38" w:rsidP="00C82B38">
            <w:pPr>
              <w:spacing w:after="108" w:line="259" w:lineRule="auto"/>
              <w:ind w:left="-5"/>
              <w:jc w:val="left"/>
              <w:rPr>
                <w:sz w:val="20"/>
                <w:szCs w:val="20"/>
              </w:rPr>
            </w:pPr>
            <w:r w:rsidRPr="00C84887">
              <w:rPr>
                <w:sz w:val="20"/>
                <w:szCs w:val="20"/>
              </w:rPr>
              <w:t>Potato peel waste</w:t>
            </w:r>
          </w:p>
        </w:tc>
        <w:tc>
          <w:tcPr>
            <w:tcW w:w="806" w:type="dxa"/>
            <w:noWrap/>
            <w:hideMark/>
          </w:tcPr>
          <w:p w14:paraId="65BFF8D5" w14:textId="77777777" w:rsidR="00C82B38" w:rsidRPr="00C84887" w:rsidRDefault="00C82B38" w:rsidP="00C82B38">
            <w:pPr>
              <w:spacing w:after="108" w:line="259" w:lineRule="auto"/>
              <w:ind w:left="-5"/>
              <w:jc w:val="left"/>
              <w:rPr>
                <w:sz w:val="20"/>
                <w:szCs w:val="20"/>
              </w:rPr>
            </w:pPr>
            <w:r w:rsidRPr="00C84887">
              <w:rPr>
                <w:sz w:val="20"/>
                <w:szCs w:val="20"/>
              </w:rPr>
              <w:t>44.2</w:t>
            </w:r>
          </w:p>
        </w:tc>
        <w:tc>
          <w:tcPr>
            <w:tcW w:w="739" w:type="dxa"/>
            <w:noWrap/>
            <w:hideMark/>
          </w:tcPr>
          <w:p w14:paraId="10B9F3C6" w14:textId="77777777" w:rsidR="00C82B38" w:rsidRPr="00C84887" w:rsidRDefault="00C82B38" w:rsidP="00C82B38">
            <w:pPr>
              <w:spacing w:after="108" w:line="259" w:lineRule="auto"/>
              <w:ind w:left="-5"/>
              <w:jc w:val="left"/>
              <w:rPr>
                <w:sz w:val="20"/>
                <w:szCs w:val="20"/>
              </w:rPr>
            </w:pPr>
            <w:r w:rsidRPr="00C84887">
              <w:rPr>
                <w:sz w:val="20"/>
                <w:szCs w:val="20"/>
              </w:rPr>
              <w:t>16.7</w:t>
            </w:r>
          </w:p>
        </w:tc>
        <w:tc>
          <w:tcPr>
            <w:tcW w:w="727" w:type="dxa"/>
            <w:noWrap/>
            <w:hideMark/>
          </w:tcPr>
          <w:p w14:paraId="48C9B817" w14:textId="77777777" w:rsidR="00C82B38" w:rsidRPr="00C84887" w:rsidRDefault="00C82B38" w:rsidP="00C82B38">
            <w:pPr>
              <w:spacing w:after="108" w:line="259" w:lineRule="auto"/>
              <w:ind w:left="-5"/>
              <w:jc w:val="left"/>
              <w:rPr>
                <w:sz w:val="20"/>
                <w:szCs w:val="20"/>
              </w:rPr>
            </w:pPr>
            <w:r w:rsidRPr="00C84887">
              <w:rPr>
                <w:sz w:val="20"/>
                <w:szCs w:val="20"/>
              </w:rPr>
              <w:t>0.6</w:t>
            </w:r>
          </w:p>
        </w:tc>
        <w:tc>
          <w:tcPr>
            <w:tcW w:w="690" w:type="dxa"/>
            <w:noWrap/>
            <w:hideMark/>
          </w:tcPr>
          <w:p w14:paraId="7DA816EE" w14:textId="77777777" w:rsidR="00C82B38" w:rsidRPr="00C84887" w:rsidRDefault="00C82B38" w:rsidP="00C82B38">
            <w:pPr>
              <w:spacing w:after="108" w:line="259" w:lineRule="auto"/>
              <w:ind w:left="-5"/>
              <w:jc w:val="left"/>
              <w:rPr>
                <w:sz w:val="20"/>
                <w:szCs w:val="20"/>
              </w:rPr>
            </w:pPr>
            <w:r w:rsidRPr="00C84887">
              <w:rPr>
                <w:sz w:val="20"/>
                <w:szCs w:val="20"/>
              </w:rPr>
              <w:t>0.09</w:t>
            </w:r>
          </w:p>
        </w:tc>
        <w:tc>
          <w:tcPr>
            <w:tcW w:w="806" w:type="dxa"/>
            <w:noWrap/>
            <w:hideMark/>
          </w:tcPr>
          <w:p w14:paraId="34849ABA" w14:textId="77777777" w:rsidR="00C82B38" w:rsidRPr="00C84887" w:rsidRDefault="00C82B38" w:rsidP="00C82B38">
            <w:pPr>
              <w:spacing w:after="108" w:line="259" w:lineRule="auto"/>
              <w:ind w:left="-5"/>
              <w:jc w:val="left"/>
              <w:rPr>
                <w:sz w:val="20"/>
                <w:szCs w:val="20"/>
              </w:rPr>
            </w:pPr>
            <w:r w:rsidRPr="00C84887">
              <w:rPr>
                <w:sz w:val="20"/>
                <w:szCs w:val="20"/>
              </w:rPr>
              <w:t>38.41</w:t>
            </w:r>
          </w:p>
        </w:tc>
        <w:tc>
          <w:tcPr>
            <w:tcW w:w="2429" w:type="dxa"/>
            <w:noWrap/>
            <w:hideMark/>
          </w:tcPr>
          <w:p w14:paraId="5E30AB8F" w14:textId="77777777" w:rsidR="00C82B38" w:rsidRPr="00C84887" w:rsidRDefault="00C82B38" w:rsidP="00C82B38">
            <w:pPr>
              <w:spacing w:after="108" w:line="259" w:lineRule="auto"/>
              <w:ind w:left="-5"/>
              <w:jc w:val="left"/>
              <w:rPr>
                <w:sz w:val="20"/>
                <w:szCs w:val="20"/>
              </w:rPr>
            </w:pPr>
            <w:r w:rsidRPr="00C84887">
              <w:rPr>
                <w:sz w:val="20"/>
                <w:szCs w:val="20"/>
              </w:rPr>
              <w:t>Liang et al. (2015)</w:t>
            </w:r>
          </w:p>
        </w:tc>
      </w:tr>
      <w:tr w:rsidR="00C82B38" w:rsidRPr="00C84887" w14:paraId="1D7338D3" w14:textId="77777777" w:rsidTr="00C82B38">
        <w:trPr>
          <w:trHeight w:val="360"/>
        </w:trPr>
        <w:tc>
          <w:tcPr>
            <w:tcW w:w="2989" w:type="dxa"/>
            <w:noWrap/>
            <w:hideMark/>
          </w:tcPr>
          <w:p w14:paraId="6D2E3D0E" w14:textId="77777777" w:rsidR="00C82B38" w:rsidRPr="00C84887" w:rsidRDefault="00C82B38" w:rsidP="00C82B38">
            <w:pPr>
              <w:spacing w:after="108" w:line="259" w:lineRule="auto"/>
              <w:ind w:left="-5"/>
              <w:jc w:val="left"/>
              <w:rPr>
                <w:sz w:val="20"/>
                <w:szCs w:val="20"/>
              </w:rPr>
            </w:pPr>
            <w:r w:rsidRPr="00C84887">
              <w:rPr>
                <w:sz w:val="20"/>
                <w:szCs w:val="20"/>
              </w:rPr>
              <w:t>Waste cereal</w:t>
            </w:r>
          </w:p>
        </w:tc>
        <w:tc>
          <w:tcPr>
            <w:tcW w:w="806" w:type="dxa"/>
            <w:noWrap/>
            <w:hideMark/>
          </w:tcPr>
          <w:p w14:paraId="21E92D29" w14:textId="77777777" w:rsidR="00C82B38" w:rsidRPr="00C84887" w:rsidRDefault="00C82B38" w:rsidP="00C82B38">
            <w:pPr>
              <w:spacing w:after="108" w:line="259" w:lineRule="auto"/>
              <w:ind w:left="-5"/>
              <w:jc w:val="left"/>
              <w:rPr>
                <w:sz w:val="20"/>
                <w:szCs w:val="20"/>
              </w:rPr>
            </w:pPr>
            <w:r w:rsidRPr="00C84887">
              <w:rPr>
                <w:sz w:val="20"/>
                <w:szCs w:val="20"/>
              </w:rPr>
              <w:t>45</w:t>
            </w:r>
          </w:p>
        </w:tc>
        <w:tc>
          <w:tcPr>
            <w:tcW w:w="739" w:type="dxa"/>
            <w:noWrap/>
            <w:hideMark/>
          </w:tcPr>
          <w:p w14:paraId="0976471A" w14:textId="77777777" w:rsidR="00C82B38" w:rsidRPr="00C84887" w:rsidRDefault="00C82B38" w:rsidP="00C82B38">
            <w:pPr>
              <w:spacing w:after="108" w:line="259" w:lineRule="auto"/>
              <w:ind w:left="-5"/>
              <w:jc w:val="left"/>
              <w:rPr>
                <w:sz w:val="20"/>
                <w:szCs w:val="20"/>
              </w:rPr>
            </w:pPr>
            <w:r w:rsidRPr="00C84887">
              <w:rPr>
                <w:sz w:val="20"/>
                <w:szCs w:val="20"/>
              </w:rPr>
              <w:t>7</w:t>
            </w:r>
          </w:p>
        </w:tc>
        <w:tc>
          <w:tcPr>
            <w:tcW w:w="727" w:type="dxa"/>
            <w:noWrap/>
            <w:hideMark/>
          </w:tcPr>
          <w:p w14:paraId="199275AF" w14:textId="77777777" w:rsidR="00C82B38" w:rsidRPr="00C84887" w:rsidRDefault="00C82B38" w:rsidP="00C82B38">
            <w:pPr>
              <w:spacing w:after="108" w:line="259" w:lineRule="auto"/>
              <w:ind w:left="-5"/>
              <w:jc w:val="left"/>
              <w:rPr>
                <w:sz w:val="20"/>
                <w:szCs w:val="20"/>
              </w:rPr>
            </w:pPr>
            <w:r w:rsidRPr="00C84887">
              <w:rPr>
                <w:sz w:val="20"/>
                <w:szCs w:val="20"/>
              </w:rPr>
              <w:t>1.88</w:t>
            </w:r>
          </w:p>
        </w:tc>
        <w:tc>
          <w:tcPr>
            <w:tcW w:w="690" w:type="dxa"/>
            <w:noWrap/>
            <w:hideMark/>
          </w:tcPr>
          <w:p w14:paraId="22B967C2" w14:textId="77777777" w:rsidR="00C82B38" w:rsidRPr="00C84887" w:rsidRDefault="00C82B38" w:rsidP="00C82B38">
            <w:pPr>
              <w:spacing w:after="108" w:line="259" w:lineRule="auto"/>
              <w:ind w:left="-5"/>
              <w:jc w:val="left"/>
              <w:rPr>
                <w:sz w:val="20"/>
                <w:szCs w:val="20"/>
              </w:rPr>
            </w:pPr>
            <w:r w:rsidRPr="00C84887">
              <w:rPr>
                <w:sz w:val="20"/>
                <w:szCs w:val="20"/>
              </w:rPr>
              <w:t>0.04</w:t>
            </w:r>
          </w:p>
        </w:tc>
        <w:tc>
          <w:tcPr>
            <w:tcW w:w="806" w:type="dxa"/>
            <w:noWrap/>
            <w:hideMark/>
          </w:tcPr>
          <w:p w14:paraId="3DCE4542" w14:textId="77777777" w:rsidR="00C82B38" w:rsidRPr="00C84887" w:rsidRDefault="00C82B38" w:rsidP="00C82B38">
            <w:pPr>
              <w:spacing w:after="108" w:line="259" w:lineRule="auto"/>
              <w:ind w:left="-5"/>
              <w:jc w:val="left"/>
              <w:rPr>
                <w:sz w:val="20"/>
                <w:szCs w:val="20"/>
              </w:rPr>
            </w:pPr>
            <w:r w:rsidRPr="00C84887">
              <w:rPr>
                <w:sz w:val="20"/>
                <w:szCs w:val="20"/>
              </w:rPr>
              <w:t>46.08</w:t>
            </w:r>
          </w:p>
        </w:tc>
        <w:tc>
          <w:tcPr>
            <w:tcW w:w="2429" w:type="dxa"/>
            <w:noWrap/>
            <w:hideMark/>
          </w:tcPr>
          <w:p w14:paraId="2D43CF44" w14:textId="77777777" w:rsidR="00C82B38" w:rsidRPr="00C84887" w:rsidRDefault="00C82B38" w:rsidP="00C82B38">
            <w:pPr>
              <w:spacing w:after="108" w:line="259" w:lineRule="auto"/>
              <w:ind w:left="-5"/>
              <w:jc w:val="left"/>
              <w:rPr>
                <w:sz w:val="20"/>
                <w:szCs w:val="20"/>
              </w:rPr>
            </w:pPr>
            <w:proofErr w:type="spellStart"/>
            <w:r w:rsidRPr="00C84887">
              <w:rPr>
                <w:sz w:val="20"/>
                <w:szCs w:val="20"/>
              </w:rPr>
              <w:t>Grycova</w:t>
            </w:r>
            <w:proofErr w:type="spellEnd"/>
            <w:r w:rsidRPr="00C84887">
              <w:rPr>
                <w:sz w:val="20"/>
                <w:szCs w:val="20"/>
              </w:rPr>
              <w:t xml:space="preserve"> et al. (2016)</w:t>
            </w:r>
          </w:p>
        </w:tc>
      </w:tr>
      <w:tr w:rsidR="00C82B38" w:rsidRPr="00C84887" w14:paraId="690F9798" w14:textId="77777777" w:rsidTr="00C82B38">
        <w:trPr>
          <w:trHeight w:val="360"/>
        </w:trPr>
        <w:tc>
          <w:tcPr>
            <w:tcW w:w="2989" w:type="dxa"/>
            <w:noWrap/>
            <w:hideMark/>
          </w:tcPr>
          <w:p w14:paraId="08206EE7" w14:textId="77777777" w:rsidR="00C82B38" w:rsidRPr="00C84887" w:rsidRDefault="00C82B38" w:rsidP="00C82B38">
            <w:pPr>
              <w:spacing w:after="108" w:line="259" w:lineRule="auto"/>
              <w:ind w:left="-5"/>
              <w:jc w:val="left"/>
              <w:rPr>
                <w:sz w:val="20"/>
                <w:szCs w:val="20"/>
              </w:rPr>
            </w:pPr>
            <w:r w:rsidRPr="00C84887">
              <w:rPr>
                <w:sz w:val="20"/>
                <w:szCs w:val="20"/>
              </w:rPr>
              <w:t>Waste peanut crisps</w:t>
            </w:r>
          </w:p>
        </w:tc>
        <w:tc>
          <w:tcPr>
            <w:tcW w:w="806" w:type="dxa"/>
            <w:noWrap/>
            <w:hideMark/>
          </w:tcPr>
          <w:p w14:paraId="5F4B4A8A" w14:textId="77777777" w:rsidR="00C82B38" w:rsidRPr="00C84887" w:rsidRDefault="00C82B38" w:rsidP="00C82B38">
            <w:pPr>
              <w:spacing w:after="108" w:line="259" w:lineRule="auto"/>
              <w:ind w:left="-5"/>
              <w:jc w:val="left"/>
              <w:rPr>
                <w:sz w:val="20"/>
                <w:szCs w:val="20"/>
              </w:rPr>
            </w:pPr>
            <w:r w:rsidRPr="00C84887">
              <w:rPr>
                <w:sz w:val="20"/>
                <w:szCs w:val="20"/>
              </w:rPr>
              <w:t>53</w:t>
            </w:r>
          </w:p>
        </w:tc>
        <w:tc>
          <w:tcPr>
            <w:tcW w:w="739" w:type="dxa"/>
            <w:noWrap/>
            <w:hideMark/>
          </w:tcPr>
          <w:p w14:paraId="667779EE" w14:textId="77777777" w:rsidR="00C82B38" w:rsidRPr="00C84887" w:rsidRDefault="00C82B38" w:rsidP="00C82B38">
            <w:pPr>
              <w:spacing w:after="108" w:line="259" w:lineRule="auto"/>
              <w:ind w:left="-5"/>
              <w:jc w:val="left"/>
              <w:rPr>
                <w:sz w:val="20"/>
                <w:szCs w:val="20"/>
              </w:rPr>
            </w:pPr>
            <w:r w:rsidRPr="00C84887">
              <w:rPr>
                <w:sz w:val="20"/>
                <w:szCs w:val="20"/>
              </w:rPr>
              <w:t>6.24</w:t>
            </w:r>
          </w:p>
        </w:tc>
        <w:tc>
          <w:tcPr>
            <w:tcW w:w="727" w:type="dxa"/>
            <w:noWrap/>
            <w:hideMark/>
          </w:tcPr>
          <w:p w14:paraId="108D8B96" w14:textId="77777777" w:rsidR="00C82B38" w:rsidRPr="00C84887" w:rsidRDefault="00C82B38" w:rsidP="00C82B38">
            <w:pPr>
              <w:spacing w:after="108" w:line="259" w:lineRule="auto"/>
              <w:ind w:left="-5"/>
              <w:jc w:val="left"/>
              <w:rPr>
                <w:sz w:val="20"/>
                <w:szCs w:val="20"/>
              </w:rPr>
            </w:pPr>
            <w:r w:rsidRPr="00C84887">
              <w:rPr>
                <w:sz w:val="20"/>
                <w:szCs w:val="20"/>
              </w:rPr>
              <w:t>0.59</w:t>
            </w:r>
          </w:p>
        </w:tc>
        <w:tc>
          <w:tcPr>
            <w:tcW w:w="690" w:type="dxa"/>
            <w:noWrap/>
            <w:hideMark/>
          </w:tcPr>
          <w:p w14:paraId="2130B117" w14:textId="77777777" w:rsidR="00C82B38" w:rsidRPr="00C84887" w:rsidRDefault="00C82B38" w:rsidP="00C82B38">
            <w:pPr>
              <w:spacing w:after="108" w:line="259" w:lineRule="auto"/>
              <w:ind w:left="-5"/>
              <w:jc w:val="left"/>
              <w:rPr>
                <w:sz w:val="20"/>
                <w:szCs w:val="20"/>
              </w:rPr>
            </w:pPr>
            <w:r w:rsidRPr="00C84887">
              <w:rPr>
                <w:sz w:val="20"/>
                <w:szCs w:val="20"/>
              </w:rPr>
              <w:t>0.22</w:t>
            </w:r>
          </w:p>
        </w:tc>
        <w:tc>
          <w:tcPr>
            <w:tcW w:w="806" w:type="dxa"/>
            <w:noWrap/>
            <w:hideMark/>
          </w:tcPr>
          <w:p w14:paraId="640690A7" w14:textId="77777777" w:rsidR="00C82B38" w:rsidRPr="00C84887" w:rsidRDefault="00C82B38" w:rsidP="00C82B38">
            <w:pPr>
              <w:spacing w:after="108" w:line="259" w:lineRule="auto"/>
              <w:ind w:left="-5"/>
              <w:jc w:val="left"/>
              <w:rPr>
                <w:sz w:val="20"/>
                <w:szCs w:val="20"/>
              </w:rPr>
            </w:pPr>
            <w:r w:rsidRPr="00C84887">
              <w:rPr>
                <w:sz w:val="20"/>
                <w:szCs w:val="20"/>
              </w:rPr>
              <w:t>39.95</w:t>
            </w:r>
          </w:p>
        </w:tc>
        <w:tc>
          <w:tcPr>
            <w:tcW w:w="2429" w:type="dxa"/>
            <w:noWrap/>
            <w:hideMark/>
          </w:tcPr>
          <w:p w14:paraId="6AE83394" w14:textId="77777777" w:rsidR="00C82B38" w:rsidRPr="00C84887" w:rsidRDefault="00C82B38" w:rsidP="00C82B38">
            <w:pPr>
              <w:spacing w:after="108" w:line="259" w:lineRule="auto"/>
              <w:ind w:left="-5"/>
              <w:jc w:val="left"/>
              <w:rPr>
                <w:sz w:val="20"/>
                <w:szCs w:val="20"/>
              </w:rPr>
            </w:pPr>
            <w:proofErr w:type="spellStart"/>
            <w:r w:rsidRPr="00C84887">
              <w:rPr>
                <w:sz w:val="20"/>
                <w:szCs w:val="20"/>
              </w:rPr>
              <w:t>Grycova</w:t>
            </w:r>
            <w:proofErr w:type="spellEnd"/>
            <w:r w:rsidRPr="00C84887">
              <w:rPr>
                <w:sz w:val="20"/>
                <w:szCs w:val="20"/>
              </w:rPr>
              <w:t xml:space="preserve"> et al. (2015)</w:t>
            </w:r>
          </w:p>
        </w:tc>
      </w:tr>
      <w:tr w:rsidR="00C82B38" w:rsidRPr="00C84887" w14:paraId="7F17001C" w14:textId="77777777" w:rsidTr="00C82B38">
        <w:trPr>
          <w:trHeight w:val="360"/>
        </w:trPr>
        <w:tc>
          <w:tcPr>
            <w:tcW w:w="2989" w:type="dxa"/>
            <w:noWrap/>
            <w:hideMark/>
          </w:tcPr>
          <w:p w14:paraId="6CFD7652" w14:textId="77777777" w:rsidR="00C82B38" w:rsidRPr="00C84887" w:rsidRDefault="00C82B38" w:rsidP="00C82B38">
            <w:pPr>
              <w:spacing w:after="108" w:line="259" w:lineRule="auto"/>
              <w:ind w:left="-5"/>
              <w:jc w:val="left"/>
              <w:rPr>
                <w:sz w:val="20"/>
                <w:szCs w:val="20"/>
              </w:rPr>
            </w:pPr>
            <w:r w:rsidRPr="00C84887">
              <w:rPr>
                <w:sz w:val="20"/>
                <w:szCs w:val="20"/>
              </w:rPr>
              <w:t>Ceylon tea waste</w:t>
            </w:r>
          </w:p>
        </w:tc>
        <w:tc>
          <w:tcPr>
            <w:tcW w:w="806" w:type="dxa"/>
            <w:noWrap/>
            <w:hideMark/>
          </w:tcPr>
          <w:p w14:paraId="52B11ED9" w14:textId="77777777" w:rsidR="00C82B38" w:rsidRPr="00C84887" w:rsidRDefault="00C82B38" w:rsidP="00C82B38">
            <w:pPr>
              <w:spacing w:after="108" w:line="259" w:lineRule="auto"/>
              <w:ind w:left="-5"/>
              <w:jc w:val="left"/>
              <w:rPr>
                <w:sz w:val="20"/>
                <w:szCs w:val="20"/>
              </w:rPr>
            </w:pPr>
            <w:r w:rsidRPr="00C84887">
              <w:rPr>
                <w:sz w:val="20"/>
                <w:szCs w:val="20"/>
              </w:rPr>
              <w:t>46.2</w:t>
            </w:r>
          </w:p>
        </w:tc>
        <w:tc>
          <w:tcPr>
            <w:tcW w:w="739" w:type="dxa"/>
            <w:noWrap/>
            <w:hideMark/>
          </w:tcPr>
          <w:p w14:paraId="6FF95CCC" w14:textId="77777777" w:rsidR="00C82B38" w:rsidRPr="00C84887" w:rsidRDefault="00C82B38" w:rsidP="00C82B38">
            <w:pPr>
              <w:spacing w:after="108" w:line="259" w:lineRule="auto"/>
              <w:ind w:left="-5"/>
              <w:jc w:val="left"/>
              <w:rPr>
                <w:sz w:val="20"/>
                <w:szCs w:val="20"/>
              </w:rPr>
            </w:pPr>
            <w:r w:rsidRPr="00C84887">
              <w:rPr>
                <w:sz w:val="20"/>
                <w:szCs w:val="20"/>
              </w:rPr>
              <w:t>6.8</w:t>
            </w:r>
          </w:p>
        </w:tc>
        <w:tc>
          <w:tcPr>
            <w:tcW w:w="727" w:type="dxa"/>
            <w:noWrap/>
            <w:hideMark/>
          </w:tcPr>
          <w:p w14:paraId="4C69E283" w14:textId="77777777" w:rsidR="00C82B38" w:rsidRPr="00C84887" w:rsidRDefault="00C82B38" w:rsidP="00C82B38">
            <w:pPr>
              <w:spacing w:after="108" w:line="259" w:lineRule="auto"/>
              <w:ind w:left="-5"/>
              <w:jc w:val="left"/>
              <w:rPr>
                <w:sz w:val="20"/>
                <w:szCs w:val="20"/>
              </w:rPr>
            </w:pPr>
            <w:r w:rsidRPr="00C84887">
              <w:rPr>
                <w:sz w:val="20"/>
                <w:szCs w:val="20"/>
              </w:rPr>
              <w:t>2.4</w:t>
            </w:r>
          </w:p>
        </w:tc>
        <w:tc>
          <w:tcPr>
            <w:tcW w:w="690" w:type="dxa"/>
            <w:noWrap/>
            <w:hideMark/>
          </w:tcPr>
          <w:p w14:paraId="1523A4B8" w14:textId="77777777" w:rsidR="00C82B38" w:rsidRPr="00C84887" w:rsidRDefault="00C82B38" w:rsidP="00C82B38">
            <w:pPr>
              <w:spacing w:after="108" w:line="259" w:lineRule="auto"/>
              <w:ind w:left="-5"/>
              <w:jc w:val="left"/>
              <w:rPr>
                <w:sz w:val="20"/>
                <w:szCs w:val="20"/>
              </w:rPr>
            </w:pPr>
            <w:r w:rsidRPr="00C84887">
              <w:rPr>
                <w:sz w:val="20"/>
                <w:szCs w:val="20"/>
              </w:rPr>
              <w:t>0.3</w:t>
            </w:r>
          </w:p>
        </w:tc>
        <w:tc>
          <w:tcPr>
            <w:tcW w:w="806" w:type="dxa"/>
            <w:noWrap/>
            <w:hideMark/>
          </w:tcPr>
          <w:p w14:paraId="1372D441" w14:textId="77777777" w:rsidR="00C82B38" w:rsidRPr="00C84887" w:rsidRDefault="00C82B38" w:rsidP="00C82B38">
            <w:pPr>
              <w:spacing w:after="108" w:line="259" w:lineRule="auto"/>
              <w:ind w:left="-5"/>
              <w:jc w:val="left"/>
              <w:rPr>
                <w:sz w:val="20"/>
                <w:szCs w:val="20"/>
              </w:rPr>
            </w:pPr>
            <w:r w:rsidRPr="00C84887">
              <w:rPr>
                <w:sz w:val="20"/>
                <w:szCs w:val="20"/>
              </w:rPr>
              <w:t>44.3</w:t>
            </w:r>
          </w:p>
        </w:tc>
        <w:tc>
          <w:tcPr>
            <w:tcW w:w="2429" w:type="dxa"/>
            <w:noWrap/>
            <w:hideMark/>
          </w:tcPr>
          <w:p w14:paraId="374577F0" w14:textId="77777777" w:rsidR="00C82B38" w:rsidRPr="00C84887" w:rsidRDefault="00C82B38" w:rsidP="00C82B38">
            <w:pPr>
              <w:spacing w:after="108" w:line="259" w:lineRule="auto"/>
              <w:ind w:left="-5"/>
              <w:jc w:val="left"/>
              <w:rPr>
                <w:sz w:val="20"/>
                <w:szCs w:val="20"/>
              </w:rPr>
            </w:pPr>
            <w:proofErr w:type="spellStart"/>
            <w:r w:rsidRPr="00C84887">
              <w:rPr>
                <w:sz w:val="20"/>
                <w:szCs w:val="20"/>
              </w:rPr>
              <w:t>Soysa</w:t>
            </w:r>
            <w:proofErr w:type="spellEnd"/>
            <w:r w:rsidRPr="00C84887">
              <w:rPr>
                <w:sz w:val="20"/>
                <w:szCs w:val="20"/>
              </w:rPr>
              <w:t xml:space="preserve"> et al. (2016)</w:t>
            </w:r>
          </w:p>
        </w:tc>
      </w:tr>
      <w:tr w:rsidR="00C82B38" w:rsidRPr="00C84887" w14:paraId="77E27350" w14:textId="77777777" w:rsidTr="00C82B38">
        <w:trPr>
          <w:trHeight w:val="360"/>
        </w:trPr>
        <w:tc>
          <w:tcPr>
            <w:tcW w:w="2989" w:type="dxa"/>
            <w:noWrap/>
            <w:hideMark/>
          </w:tcPr>
          <w:p w14:paraId="414B64D4" w14:textId="77777777" w:rsidR="00C82B38" w:rsidRPr="00C84887" w:rsidRDefault="00C82B38" w:rsidP="00C82B38">
            <w:pPr>
              <w:spacing w:after="108" w:line="259" w:lineRule="auto"/>
              <w:ind w:left="-5"/>
              <w:jc w:val="left"/>
              <w:rPr>
                <w:sz w:val="20"/>
                <w:szCs w:val="20"/>
              </w:rPr>
            </w:pPr>
            <w:r w:rsidRPr="00C84887">
              <w:rPr>
                <w:sz w:val="20"/>
                <w:szCs w:val="20"/>
              </w:rPr>
              <w:t>Orange peel waste</w:t>
            </w:r>
          </w:p>
        </w:tc>
        <w:tc>
          <w:tcPr>
            <w:tcW w:w="806" w:type="dxa"/>
            <w:noWrap/>
            <w:hideMark/>
          </w:tcPr>
          <w:p w14:paraId="0467FF5F" w14:textId="77777777" w:rsidR="00C82B38" w:rsidRPr="00C84887" w:rsidRDefault="00C82B38" w:rsidP="00C82B38">
            <w:pPr>
              <w:spacing w:after="108" w:line="259" w:lineRule="auto"/>
              <w:ind w:left="-5"/>
              <w:jc w:val="left"/>
              <w:rPr>
                <w:sz w:val="20"/>
                <w:szCs w:val="20"/>
              </w:rPr>
            </w:pPr>
            <w:r w:rsidRPr="00C84887">
              <w:rPr>
                <w:sz w:val="20"/>
                <w:szCs w:val="20"/>
              </w:rPr>
              <w:t>46.4</w:t>
            </w:r>
          </w:p>
        </w:tc>
        <w:tc>
          <w:tcPr>
            <w:tcW w:w="739" w:type="dxa"/>
            <w:noWrap/>
            <w:hideMark/>
          </w:tcPr>
          <w:p w14:paraId="24BC97A3" w14:textId="77777777" w:rsidR="00C82B38" w:rsidRPr="00C84887" w:rsidRDefault="00C82B38" w:rsidP="00C82B38">
            <w:pPr>
              <w:spacing w:after="108" w:line="259" w:lineRule="auto"/>
              <w:ind w:left="-5"/>
              <w:jc w:val="left"/>
              <w:rPr>
                <w:sz w:val="20"/>
                <w:szCs w:val="20"/>
              </w:rPr>
            </w:pPr>
            <w:r w:rsidRPr="00C84887">
              <w:rPr>
                <w:sz w:val="20"/>
                <w:szCs w:val="20"/>
              </w:rPr>
              <w:t>5.7</w:t>
            </w:r>
          </w:p>
        </w:tc>
        <w:tc>
          <w:tcPr>
            <w:tcW w:w="727" w:type="dxa"/>
            <w:noWrap/>
            <w:hideMark/>
          </w:tcPr>
          <w:p w14:paraId="7211FD90" w14:textId="77777777" w:rsidR="00C82B38" w:rsidRPr="00C84887" w:rsidRDefault="00C82B38" w:rsidP="00C82B38">
            <w:pPr>
              <w:spacing w:after="108" w:line="259" w:lineRule="auto"/>
              <w:ind w:left="-5"/>
              <w:jc w:val="left"/>
              <w:rPr>
                <w:sz w:val="20"/>
                <w:szCs w:val="20"/>
              </w:rPr>
            </w:pPr>
            <w:r w:rsidRPr="00C84887">
              <w:rPr>
                <w:sz w:val="20"/>
                <w:szCs w:val="20"/>
              </w:rPr>
              <w:t>1.52</w:t>
            </w:r>
          </w:p>
        </w:tc>
        <w:tc>
          <w:tcPr>
            <w:tcW w:w="690" w:type="dxa"/>
            <w:noWrap/>
            <w:hideMark/>
          </w:tcPr>
          <w:p w14:paraId="373963BE" w14:textId="77777777" w:rsidR="00C82B38" w:rsidRPr="00C84887" w:rsidRDefault="00C82B38" w:rsidP="00C82B38">
            <w:pPr>
              <w:spacing w:after="108" w:line="259" w:lineRule="auto"/>
              <w:ind w:left="-5"/>
              <w:jc w:val="left"/>
              <w:rPr>
                <w:sz w:val="20"/>
                <w:szCs w:val="20"/>
              </w:rPr>
            </w:pPr>
            <w:r w:rsidRPr="00C84887">
              <w:rPr>
                <w:sz w:val="20"/>
                <w:szCs w:val="20"/>
              </w:rPr>
              <w:t>0.05</w:t>
            </w:r>
          </w:p>
        </w:tc>
        <w:tc>
          <w:tcPr>
            <w:tcW w:w="806" w:type="dxa"/>
            <w:noWrap/>
            <w:hideMark/>
          </w:tcPr>
          <w:p w14:paraId="2FB42F30" w14:textId="77777777" w:rsidR="00C82B38" w:rsidRPr="00C84887" w:rsidRDefault="00C82B38" w:rsidP="00C82B38">
            <w:pPr>
              <w:spacing w:after="108" w:line="259" w:lineRule="auto"/>
              <w:ind w:left="-5"/>
              <w:jc w:val="left"/>
              <w:rPr>
                <w:sz w:val="20"/>
                <w:szCs w:val="20"/>
              </w:rPr>
            </w:pPr>
            <w:r w:rsidRPr="00C84887">
              <w:rPr>
                <w:sz w:val="20"/>
                <w:szCs w:val="20"/>
              </w:rPr>
              <w:t>46.33</w:t>
            </w:r>
          </w:p>
        </w:tc>
        <w:tc>
          <w:tcPr>
            <w:tcW w:w="2429" w:type="dxa"/>
            <w:noWrap/>
            <w:hideMark/>
          </w:tcPr>
          <w:p w14:paraId="2E832300" w14:textId="77777777" w:rsidR="00C82B38" w:rsidRPr="00C84887" w:rsidRDefault="00C82B38" w:rsidP="00C82B38">
            <w:pPr>
              <w:spacing w:after="108" w:line="259" w:lineRule="auto"/>
              <w:ind w:left="-5"/>
              <w:jc w:val="left"/>
              <w:rPr>
                <w:sz w:val="20"/>
                <w:szCs w:val="20"/>
              </w:rPr>
            </w:pPr>
            <w:r w:rsidRPr="00C84887">
              <w:rPr>
                <w:sz w:val="20"/>
                <w:szCs w:val="20"/>
              </w:rPr>
              <w:t>Nanda et al. (2016)</w:t>
            </w:r>
          </w:p>
        </w:tc>
      </w:tr>
      <w:tr w:rsidR="00C82B38" w:rsidRPr="00C84887" w14:paraId="46F3026B" w14:textId="77777777" w:rsidTr="00C82B38">
        <w:trPr>
          <w:trHeight w:val="360"/>
        </w:trPr>
        <w:tc>
          <w:tcPr>
            <w:tcW w:w="2989" w:type="dxa"/>
            <w:noWrap/>
            <w:hideMark/>
          </w:tcPr>
          <w:p w14:paraId="46B107C3" w14:textId="77777777" w:rsidR="00C82B38" w:rsidRPr="00C84887" w:rsidRDefault="00C82B38" w:rsidP="00C82B38">
            <w:pPr>
              <w:spacing w:after="108" w:line="259" w:lineRule="auto"/>
              <w:ind w:left="-5"/>
              <w:jc w:val="left"/>
              <w:rPr>
                <w:sz w:val="20"/>
                <w:szCs w:val="20"/>
              </w:rPr>
            </w:pPr>
            <w:r w:rsidRPr="00C84887">
              <w:rPr>
                <w:sz w:val="20"/>
                <w:szCs w:val="20"/>
              </w:rPr>
              <w:t>Lemon peel waste</w:t>
            </w:r>
          </w:p>
        </w:tc>
        <w:tc>
          <w:tcPr>
            <w:tcW w:w="806" w:type="dxa"/>
            <w:noWrap/>
            <w:hideMark/>
          </w:tcPr>
          <w:p w14:paraId="108397EA" w14:textId="77777777" w:rsidR="00C82B38" w:rsidRPr="00C84887" w:rsidRDefault="00C82B38" w:rsidP="00C82B38">
            <w:pPr>
              <w:spacing w:after="108" w:line="259" w:lineRule="auto"/>
              <w:ind w:left="-5"/>
              <w:jc w:val="left"/>
              <w:rPr>
                <w:sz w:val="20"/>
                <w:szCs w:val="20"/>
              </w:rPr>
            </w:pPr>
            <w:r w:rsidRPr="00C84887">
              <w:rPr>
                <w:sz w:val="20"/>
                <w:szCs w:val="20"/>
              </w:rPr>
              <w:t>41</w:t>
            </w:r>
          </w:p>
        </w:tc>
        <w:tc>
          <w:tcPr>
            <w:tcW w:w="739" w:type="dxa"/>
            <w:noWrap/>
            <w:hideMark/>
          </w:tcPr>
          <w:p w14:paraId="236797D8" w14:textId="77777777" w:rsidR="00C82B38" w:rsidRPr="00C84887" w:rsidRDefault="00C82B38" w:rsidP="00C82B38">
            <w:pPr>
              <w:spacing w:after="108" w:line="259" w:lineRule="auto"/>
              <w:ind w:left="-5"/>
              <w:jc w:val="left"/>
              <w:rPr>
                <w:sz w:val="20"/>
                <w:szCs w:val="20"/>
              </w:rPr>
            </w:pPr>
            <w:r w:rsidRPr="00C84887">
              <w:rPr>
                <w:sz w:val="20"/>
                <w:szCs w:val="20"/>
              </w:rPr>
              <w:t>6.1</w:t>
            </w:r>
          </w:p>
        </w:tc>
        <w:tc>
          <w:tcPr>
            <w:tcW w:w="727" w:type="dxa"/>
            <w:noWrap/>
            <w:hideMark/>
          </w:tcPr>
          <w:p w14:paraId="5838F6E9" w14:textId="77777777" w:rsidR="00C82B38" w:rsidRPr="00C84887" w:rsidRDefault="00C82B38" w:rsidP="00C82B38">
            <w:pPr>
              <w:spacing w:after="108" w:line="259" w:lineRule="auto"/>
              <w:ind w:left="-5"/>
              <w:jc w:val="left"/>
              <w:rPr>
                <w:sz w:val="20"/>
                <w:szCs w:val="20"/>
              </w:rPr>
            </w:pPr>
            <w:r w:rsidRPr="00C84887">
              <w:rPr>
                <w:sz w:val="20"/>
                <w:szCs w:val="20"/>
              </w:rPr>
              <w:t>1.17</w:t>
            </w:r>
          </w:p>
        </w:tc>
        <w:tc>
          <w:tcPr>
            <w:tcW w:w="690" w:type="dxa"/>
            <w:noWrap/>
            <w:hideMark/>
          </w:tcPr>
          <w:p w14:paraId="1C652063" w14:textId="77777777" w:rsidR="00C82B38" w:rsidRPr="00C84887" w:rsidRDefault="00C82B38" w:rsidP="00C82B38">
            <w:pPr>
              <w:spacing w:after="108" w:line="259" w:lineRule="auto"/>
              <w:ind w:left="-5"/>
              <w:jc w:val="left"/>
              <w:rPr>
                <w:sz w:val="20"/>
                <w:szCs w:val="20"/>
              </w:rPr>
            </w:pPr>
            <w:r w:rsidRPr="00C84887">
              <w:rPr>
                <w:sz w:val="20"/>
                <w:szCs w:val="20"/>
              </w:rPr>
              <w:t>0.05</w:t>
            </w:r>
          </w:p>
        </w:tc>
        <w:tc>
          <w:tcPr>
            <w:tcW w:w="806" w:type="dxa"/>
            <w:noWrap/>
            <w:hideMark/>
          </w:tcPr>
          <w:p w14:paraId="6E984456" w14:textId="77777777" w:rsidR="00C82B38" w:rsidRPr="00C84887" w:rsidRDefault="00C82B38" w:rsidP="00C82B38">
            <w:pPr>
              <w:spacing w:after="108" w:line="259" w:lineRule="auto"/>
              <w:ind w:left="-5"/>
              <w:jc w:val="left"/>
              <w:rPr>
                <w:sz w:val="20"/>
                <w:szCs w:val="20"/>
              </w:rPr>
            </w:pPr>
            <w:r w:rsidRPr="00C84887">
              <w:rPr>
                <w:sz w:val="20"/>
                <w:szCs w:val="20"/>
              </w:rPr>
              <w:t>51.68</w:t>
            </w:r>
          </w:p>
        </w:tc>
        <w:tc>
          <w:tcPr>
            <w:tcW w:w="2429" w:type="dxa"/>
            <w:noWrap/>
            <w:hideMark/>
          </w:tcPr>
          <w:p w14:paraId="6282974B" w14:textId="77777777" w:rsidR="00C82B38" w:rsidRPr="00C84887" w:rsidRDefault="00C82B38" w:rsidP="00C82B38">
            <w:pPr>
              <w:spacing w:after="108" w:line="259" w:lineRule="auto"/>
              <w:ind w:left="-5"/>
              <w:jc w:val="left"/>
              <w:rPr>
                <w:sz w:val="20"/>
                <w:szCs w:val="20"/>
              </w:rPr>
            </w:pPr>
            <w:r w:rsidRPr="00C84887">
              <w:rPr>
                <w:sz w:val="20"/>
                <w:szCs w:val="20"/>
              </w:rPr>
              <w:t>Nanda et al. (2016)</w:t>
            </w:r>
          </w:p>
        </w:tc>
      </w:tr>
      <w:tr w:rsidR="00C82B38" w:rsidRPr="00C84887" w14:paraId="742E7936" w14:textId="77777777" w:rsidTr="00C82B38">
        <w:trPr>
          <w:trHeight w:val="360"/>
        </w:trPr>
        <w:tc>
          <w:tcPr>
            <w:tcW w:w="2989" w:type="dxa"/>
            <w:noWrap/>
            <w:hideMark/>
          </w:tcPr>
          <w:p w14:paraId="5BAF0A4F" w14:textId="77777777" w:rsidR="00C82B38" w:rsidRPr="00C84887" w:rsidRDefault="00C82B38" w:rsidP="00C82B38">
            <w:pPr>
              <w:spacing w:after="108" w:line="259" w:lineRule="auto"/>
              <w:ind w:left="-5"/>
              <w:jc w:val="left"/>
              <w:rPr>
                <w:sz w:val="20"/>
                <w:szCs w:val="20"/>
              </w:rPr>
            </w:pPr>
            <w:proofErr w:type="spellStart"/>
            <w:r w:rsidRPr="00C84887">
              <w:rPr>
                <w:sz w:val="20"/>
                <w:szCs w:val="20"/>
              </w:rPr>
              <w:t>Mangaba</w:t>
            </w:r>
            <w:proofErr w:type="spellEnd"/>
            <w:r w:rsidRPr="00C84887">
              <w:rPr>
                <w:sz w:val="20"/>
                <w:szCs w:val="20"/>
              </w:rPr>
              <w:t xml:space="preserve"> seeds</w:t>
            </w:r>
          </w:p>
        </w:tc>
        <w:tc>
          <w:tcPr>
            <w:tcW w:w="806" w:type="dxa"/>
            <w:noWrap/>
            <w:hideMark/>
          </w:tcPr>
          <w:p w14:paraId="652B724E" w14:textId="77777777" w:rsidR="00C82B38" w:rsidRPr="00C84887" w:rsidRDefault="00C82B38" w:rsidP="00C82B38">
            <w:pPr>
              <w:spacing w:after="108" w:line="259" w:lineRule="auto"/>
              <w:ind w:left="-5"/>
              <w:jc w:val="left"/>
              <w:rPr>
                <w:sz w:val="20"/>
                <w:szCs w:val="20"/>
              </w:rPr>
            </w:pPr>
            <w:r w:rsidRPr="00C84887">
              <w:rPr>
                <w:sz w:val="20"/>
                <w:szCs w:val="20"/>
              </w:rPr>
              <w:t>39.3</w:t>
            </w:r>
          </w:p>
        </w:tc>
        <w:tc>
          <w:tcPr>
            <w:tcW w:w="739" w:type="dxa"/>
            <w:noWrap/>
            <w:hideMark/>
          </w:tcPr>
          <w:p w14:paraId="4ECD12F8" w14:textId="77777777" w:rsidR="00C82B38" w:rsidRPr="00C84887" w:rsidRDefault="00C82B38" w:rsidP="00C82B38">
            <w:pPr>
              <w:spacing w:after="108" w:line="259" w:lineRule="auto"/>
              <w:ind w:left="-5"/>
              <w:jc w:val="left"/>
              <w:rPr>
                <w:sz w:val="20"/>
                <w:szCs w:val="20"/>
              </w:rPr>
            </w:pPr>
            <w:r w:rsidRPr="00C84887">
              <w:rPr>
                <w:sz w:val="20"/>
                <w:szCs w:val="20"/>
              </w:rPr>
              <w:t>7.8</w:t>
            </w:r>
          </w:p>
        </w:tc>
        <w:tc>
          <w:tcPr>
            <w:tcW w:w="727" w:type="dxa"/>
            <w:noWrap/>
            <w:hideMark/>
          </w:tcPr>
          <w:p w14:paraId="2C5D9EDE" w14:textId="77777777" w:rsidR="00C82B38" w:rsidRPr="00C84887" w:rsidRDefault="00C82B38" w:rsidP="00C82B38">
            <w:pPr>
              <w:spacing w:after="108" w:line="259" w:lineRule="auto"/>
              <w:ind w:left="-5"/>
              <w:jc w:val="left"/>
              <w:rPr>
                <w:sz w:val="20"/>
                <w:szCs w:val="20"/>
              </w:rPr>
            </w:pPr>
            <w:r w:rsidRPr="00C84887">
              <w:rPr>
                <w:sz w:val="20"/>
                <w:szCs w:val="20"/>
              </w:rPr>
              <w:t>1.33</w:t>
            </w:r>
          </w:p>
        </w:tc>
        <w:tc>
          <w:tcPr>
            <w:tcW w:w="690" w:type="dxa"/>
            <w:noWrap/>
            <w:hideMark/>
          </w:tcPr>
          <w:p w14:paraId="1EA47E45" w14:textId="77777777" w:rsidR="00C82B38" w:rsidRPr="00C84887" w:rsidRDefault="00C82B38" w:rsidP="00C82B38">
            <w:pPr>
              <w:spacing w:after="108" w:line="259" w:lineRule="auto"/>
              <w:ind w:left="-5"/>
              <w:jc w:val="left"/>
              <w:rPr>
                <w:sz w:val="20"/>
                <w:szCs w:val="20"/>
              </w:rPr>
            </w:pPr>
            <w:r w:rsidRPr="00C84887">
              <w:rPr>
                <w:sz w:val="20"/>
                <w:szCs w:val="20"/>
              </w:rPr>
              <w:t>0.08</w:t>
            </w:r>
          </w:p>
        </w:tc>
        <w:tc>
          <w:tcPr>
            <w:tcW w:w="806" w:type="dxa"/>
            <w:noWrap/>
            <w:hideMark/>
          </w:tcPr>
          <w:p w14:paraId="278CEBD1" w14:textId="77777777" w:rsidR="00C82B38" w:rsidRPr="00C84887" w:rsidRDefault="00C82B38" w:rsidP="00C82B38">
            <w:pPr>
              <w:spacing w:after="108" w:line="259" w:lineRule="auto"/>
              <w:ind w:left="-5"/>
              <w:jc w:val="left"/>
              <w:rPr>
                <w:sz w:val="20"/>
                <w:szCs w:val="20"/>
              </w:rPr>
            </w:pPr>
            <w:r w:rsidRPr="00C84887">
              <w:rPr>
                <w:sz w:val="20"/>
                <w:szCs w:val="20"/>
              </w:rPr>
              <w:t>51.49</w:t>
            </w:r>
          </w:p>
        </w:tc>
        <w:tc>
          <w:tcPr>
            <w:tcW w:w="2429" w:type="dxa"/>
            <w:noWrap/>
            <w:hideMark/>
          </w:tcPr>
          <w:p w14:paraId="643F8717" w14:textId="77777777" w:rsidR="00C82B38" w:rsidRPr="00C84887" w:rsidRDefault="00C82B38" w:rsidP="00C82B38">
            <w:pPr>
              <w:spacing w:after="108" w:line="259" w:lineRule="auto"/>
              <w:ind w:left="-5"/>
              <w:jc w:val="left"/>
              <w:rPr>
                <w:sz w:val="20"/>
                <w:szCs w:val="20"/>
              </w:rPr>
            </w:pPr>
            <w:r w:rsidRPr="00C84887">
              <w:rPr>
                <w:sz w:val="20"/>
                <w:szCs w:val="20"/>
              </w:rPr>
              <w:t>Santos et al. (2015)</w:t>
            </w:r>
          </w:p>
        </w:tc>
      </w:tr>
      <w:tr w:rsidR="00C82B38" w:rsidRPr="00C84887" w14:paraId="4AF737ED" w14:textId="77777777" w:rsidTr="00C82B38">
        <w:trPr>
          <w:trHeight w:val="360"/>
        </w:trPr>
        <w:tc>
          <w:tcPr>
            <w:tcW w:w="2989" w:type="dxa"/>
            <w:noWrap/>
            <w:hideMark/>
          </w:tcPr>
          <w:p w14:paraId="5DC4B77E" w14:textId="77777777" w:rsidR="00C82B38" w:rsidRPr="00C84887" w:rsidRDefault="00C82B38" w:rsidP="00C82B38">
            <w:pPr>
              <w:spacing w:after="108" w:line="259" w:lineRule="auto"/>
              <w:ind w:left="-5"/>
              <w:jc w:val="left"/>
              <w:rPr>
                <w:sz w:val="20"/>
                <w:szCs w:val="20"/>
              </w:rPr>
            </w:pPr>
            <w:r w:rsidRPr="00C84887">
              <w:rPr>
                <w:sz w:val="20"/>
                <w:szCs w:val="20"/>
              </w:rPr>
              <w:t>Mushroom waste</w:t>
            </w:r>
          </w:p>
        </w:tc>
        <w:tc>
          <w:tcPr>
            <w:tcW w:w="806" w:type="dxa"/>
            <w:noWrap/>
            <w:hideMark/>
          </w:tcPr>
          <w:p w14:paraId="5EC03BA2" w14:textId="77777777" w:rsidR="00C82B38" w:rsidRPr="00C84887" w:rsidRDefault="00C82B38" w:rsidP="00C82B38">
            <w:pPr>
              <w:spacing w:after="108" w:line="259" w:lineRule="auto"/>
              <w:ind w:left="-5"/>
              <w:jc w:val="left"/>
              <w:rPr>
                <w:sz w:val="20"/>
                <w:szCs w:val="20"/>
              </w:rPr>
            </w:pPr>
            <w:r w:rsidRPr="00C84887">
              <w:rPr>
                <w:sz w:val="20"/>
                <w:szCs w:val="20"/>
              </w:rPr>
              <w:t>52.44</w:t>
            </w:r>
          </w:p>
        </w:tc>
        <w:tc>
          <w:tcPr>
            <w:tcW w:w="739" w:type="dxa"/>
            <w:noWrap/>
            <w:hideMark/>
          </w:tcPr>
          <w:p w14:paraId="0FBC8E0C" w14:textId="77777777" w:rsidR="00C82B38" w:rsidRPr="00C84887" w:rsidRDefault="00C82B38" w:rsidP="00C82B38">
            <w:pPr>
              <w:spacing w:after="108" w:line="259" w:lineRule="auto"/>
              <w:ind w:left="-5"/>
              <w:jc w:val="left"/>
              <w:rPr>
                <w:sz w:val="20"/>
                <w:szCs w:val="20"/>
              </w:rPr>
            </w:pPr>
            <w:r w:rsidRPr="00C84887">
              <w:rPr>
                <w:sz w:val="20"/>
                <w:szCs w:val="20"/>
              </w:rPr>
              <w:t>4.88</w:t>
            </w:r>
          </w:p>
        </w:tc>
        <w:tc>
          <w:tcPr>
            <w:tcW w:w="727" w:type="dxa"/>
            <w:noWrap/>
            <w:hideMark/>
          </w:tcPr>
          <w:p w14:paraId="4FA20DD1" w14:textId="77777777" w:rsidR="00C82B38" w:rsidRPr="00C84887" w:rsidRDefault="00C82B38" w:rsidP="00C82B38">
            <w:pPr>
              <w:spacing w:after="108" w:line="259" w:lineRule="auto"/>
              <w:ind w:left="-5"/>
              <w:jc w:val="left"/>
              <w:rPr>
                <w:sz w:val="20"/>
                <w:szCs w:val="20"/>
              </w:rPr>
            </w:pPr>
            <w:r w:rsidRPr="00C84887">
              <w:rPr>
                <w:sz w:val="20"/>
                <w:szCs w:val="20"/>
              </w:rPr>
              <w:t>1.43</w:t>
            </w:r>
          </w:p>
        </w:tc>
        <w:tc>
          <w:tcPr>
            <w:tcW w:w="690" w:type="dxa"/>
            <w:noWrap/>
            <w:hideMark/>
          </w:tcPr>
          <w:p w14:paraId="16F8F241" w14:textId="77777777" w:rsidR="00C82B38" w:rsidRPr="00C84887" w:rsidRDefault="00C82B38" w:rsidP="00C82B38">
            <w:pPr>
              <w:spacing w:after="108" w:line="259" w:lineRule="auto"/>
              <w:ind w:left="-5"/>
              <w:jc w:val="left"/>
              <w:rPr>
                <w:sz w:val="20"/>
                <w:szCs w:val="20"/>
              </w:rPr>
            </w:pPr>
            <w:r w:rsidRPr="00C84887">
              <w:rPr>
                <w:sz w:val="20"/>
                <w:szCs w:val="20"/>
              </w:rPr>
              <w:t>0.06</w:t>
            </w:r>
          </w:p>
        </w:tc>
        <w:tc>
          <w:tcPr>
            <w:tcW w:w="806" w:type="dxa"/>
            <w:noWrap/>
            <w:hideMark/>
          </w:tcPr>
          <w:p w14:paraId="67726D98" w14:textId="77777777" w:rsidR="00C82B38" w:rsidRPr="00C84887" w:rsidRDefault="00C82B38" w:rsidP="00C82B38">
            <w:pPr>
              <w:spacing w:after="108" w:line="259" w:lineRule="auto"/>
              <w:ind w:left="-5"/>
              <w:jc w:val="left"/>
              <w:rPr>
                <w:sz w:val="20"/>
                <w:szCs w:val="20"/>
              </w:rPr>
            </w:pPr>
            <w:r w:rsidRPr="00C84887">
              <w:rPr>
                <w:sz w:val="20"/>
                <w:szCs w:val="20"/>
              </w:rPr>
              <w:t>41.19</w:t>
            </w:r>
          </w:p>
        </w:tc>
        <w:tc>
          <w:tcPr>
            <w:tcW w:w="2429" w:type="dxa"/>
            <w:noWrap/>
            <w:hideMark/>
          </w:tcPr>
          <w:p w14:paraId="2BE35316" w14:textId="77777777" w:rsidR="00C82B38" w:rsidRPr="00C84887" w:rsidRDefault="00C82B38" w:rsidP="00C82B38">
            <w:pPr>
              <w:spacing w:after="108" w:line="259" w:lineRule="auto"/>
              <w:ind w:left="-5"/>
              <w:jc w:val="left"/>
              <w:rPr>
                <w:sz w:val="20"/>
                <w:szCs w:val="20"/>
              </w:rPr>
            </w:pPr>
            <w:r w:rsidRPr="00C84887">
              <w:rPr>
                <w:sz w:val="20"/>
                <w:szCs w:val="20"/>
              </w:rPr>
              <w:t xml:space="preserve">Wang </w:t>
            </w:r>
            <w:proofErr w:type="gramStart"/>
            <w:r w:rsidRPr="00C84887">
              <w:rPr>
                <w:sz w:val="20"/>
                <w:szCs w:val="20"/>
              </w:rPr>
              <w:t>et al.(</w:t>
            </w:r>
            <w:proofErr w:type="gramEnd"/>
            <w:r w:rsidRPr="00C84887">
              <w:rPr>
                <w:sz w:val="20"/>
                <w:szCs w:val="20"/>
              </w:rPr>
              <w:t>2016)</w:t>
            </w:r>
          </w:p>
        </w:tc>
      </w:tr>
      <w:tr w:rsidR="00C82B38" w:rsidRPr="00C84887" w14:paraId="63DB57E9" w14:textId="77777777" w:rsidTr="00C82B38">
        <w:trPr>
          <w:trHeight w:val="360"/>
        </w:trPr>
        <w:tc>
          <w:tcPr>
            <w:tcW w:w="2989" w:type="dxa"/>
            <w:noWrap/>
            <w:hideMark/>
          </w:tcPr>
          <w:p w14:paraId="12E6B99F" w14:textId="77777777" w:rsidR="00C82B38" w:rsidRPr="00C84887" w:rsidRDefault="00C82B38" w:rsidP="00C82B38">
            <w:pPr>
              <w:spacing w:after="108" w:line="259" w:lineRule="auto"/>
              <w:ind w:left="-5"/>
              <w:jc w:val="left"/>
              <w:rPr>
                <w:sz w:val="20"/>
                <w:szCs w:val="20"/>
              </w:rPr>
            </w:pPr>
            <w:r w:rsidRPr="00C84887">
              <w:rPr>
                <w:sz w:val="20"/>
                <w:szCs w:val="20"/>
              </w:rPr>
              <w:lastRenderedPageBreak/>
              <w:t>Waste vegetable</w:t>
            </w:r>
          </w:p>
        </w:tc>
        <w:tc>
          <w:tcPr>
            <w:tcW w:w="806" w:type="dxa"/>
            <w:noWrap/>
            <w:hideMark/>
          </w:tcPr>
          <w:p w14:paraId="386BBB30" w14:textId="77777777" w:rsidR="00C82B38" w:rsidRPr="00C84887" w:rsidRDefault="00C82B38" w:rsidP="00C82B38">
            <w:pPr>
              <w:spacing w:after="108" w:line="259" w:lineRule="auto"/>
              <w:ind w:left="-5"/>
              <w:jc w:val="left"/>
              <w:rPr>
                <w:sz w:val="20"/>
                <w:szCs w:val="20"/>
              </w:rPr>
            </w:pPr>
            <w:r w:rsidRPr="00C84887">
              <w:rPr>
                <w:sz w:val="20"/>
                <w:szCs w:val="20"/>
              </w:rPr>
              <w:t>48.27</w:t>
            </w:r>
          </w:p>
        </w:tc>
        <w:tc>
          <w:tcPr>
            <w:tcW w:w="739" w:type="dxa"/>
            <w:noWrap/>
            <w:hideMark/>
          </w:tcPr>
          <w:p w14:paraId="17F903A5" w14:textId="77777777" w:rsidR="00C82B38" w:rsidRPr="00C84887" w:rsidRDefault="00C82B38" w:rsidP="00C82B38">
            <w:pPr>
              <w:spacing w:after="108" w:line="259" w:lineRule="auto"/>
              <w:ind w:left="-5"/>
              <w:jc w:val="left"/>
              <w:rPr>
                <w:sz w:val="20"/>
                <w:szCs w:val="20"/>
              </w:rPr>
            </w:pPr>
            <w:r w:rsidRPr="00C84887">
              <w:rPr>
                <w:sz w:val="20"/>
                <w:szCs w:val="20"/>
              </w:rPr>
              <w:t>5.11</w:t>
            </w:r>
          </w:p>
        </w:tc>
        <w:tc>
          <w:tcPr>
            <w:tcW w:w="727" w:type="dxa"/>
            <w:noWrap/>
            <w:hideMark/>
          </w:tcPr>
          <w:p w14:paraId="470D974D" w14:textId="77777777" w:rsidR="00C82B38" w:rsidRPr="00C84887" w:rsidRDefault="00C82B38" w:rsidP="00C82B38">
            <w:pPr>
              <w:spacing w:after="108" w:line="259" w:lineRule="auto"/>
              <w:ind w:left="-5"/>
              <w:jc w:val="left"/>
              <w:rPr>
                <w:sz w:val="20"/>
                <w:szCs w:val="20"/>
              </w:rPr>
            </w:pPr>
            <w:r w:rsidRPr="00C84887">
              <w:rPr>
                <w:sz w:val="20"/>
                <w:szCs w:val="20"/>
              </w:rPr>
              <w:t>1.75</w:t>
            </w:r>
          </w:p>
        </w:tc>
        <w:tc>
          <w:tcPr>
            <w:tcW w:w="690" w:type="dxa"/>
            <w:noWrap/>
            <w:hideMark/>
          </w:tcPr>
          <w:p w14:paraId="6F722DF3"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0A59C056" w14:textId="77777777" w:rsidR="00C82B38" w:rsidRPr="00C84887" w:rsidRDefault="00C82B38" w:rsidP="00C82B38">
            <w:pPr>
              <w:spacing w:after="108" w:line="259" w:lineRule="auto"/>
              <w:ind w:left="-5"/>
              <w:jc w:val="left"/>
              <w:rPr>
                <w:sz w:val="20"/>
                <w:szCs w:val="20"/>
              </w:rPr>
            </w:pPr>
            <w:r w:rsidRPr="00C84887">
              <w:rPr>
                <w:sz w:val="20"/>
                <w:szCs w:val="20"/>
              </w:rPr>
              <w:t>44.73</w:t>
            </w:r>
          </w:p>
        </w:tc>
        <w:tc>
          <w:tcPr>
            <w:tcW w:w="2429" w:type="dxa"/>
            <w:noWrap/>
            <w:hideMark/>
          </w:tcPr>
          <w:p w14:paraId="30345CDD" w14:textId="77777777" w:rsidR="00C82B38" w:rsidRPr="00C84887" w:rsidRDefault="00C82B38" w:rsidP="00C82B38">
            <w:pPr>
              <w:spacing w:after="108" w:line="259" w:lineRule="auto"/>
              <w:ind w:left="-5"/>
              <w:jc w:val="left"/>
              <w:rPr>
                <w:sz w:val="20"/>
                <w:szCs w:val="20"/>
              </w:rPr>
            </w:pPr>
            <w:r w:rsidRPr="00C84887">
              <w:rPr>
                <w:sz w:val="20"/>
                <w:szCs w:val="20"/>
              </w:rPr>
              <w:t xml:space="preserve">Wang </w:t>
            </w:r>
            <w:proofErr w:type="gramStart"/>
            <w:r w:rsidRPr="00C84887">
              <w:rPr>
                <w:sz w:val="20"/>
                <w:szCs w:val="20"/>
              </w:rPr>
              <w:t>et al.(</w:t>
            </w:r>
            <w:proofErr w:type="gramEnd"/>
            <w:r w:rsidRPr="00C84887">
              <w:rPr>
                <w:sz w:val="20"/>
                <w:szCs w:val="20"/>
              </w:rPr>
              <w:t>2017)</w:t>
            </w:r>
          </w:p>
        </w:tc>
      </w:tr>
      <w:tr w:rsidR="00C82B38" w:rsidRPr="00C84887" w14:paraId="5A47871E" w14:textId="77777777" w:rsidTr="00C82B38">
        <w:trPr>
          <w:trHeight w:val="360"/>
        </w:trPr>
        <w:tc>
          <w:tcPr>
            <w:tcW w:w="2989" w:type="dxa"/>
            <w:noWrap/>
            <w:hideMark/>
          </w:tcPr>
          <w:p w14:paraId="530C5DD2" w14:textId="77777777" w:rsidR="00C82B38" w:rsidRPr="00C84887" w:rsidRDefault="00C82B38" w:rsidP="00C82B38">
            <w:pPr>
              <w:spacing w:after="108" w:line="259" w:lineRule="auto"/>
              <w:ind w:left="-5"/>
              <w:jc w:val="left"/>
              <w:rPr>
                <w:sz w:val="20"/>
                <w:szCs w:val="20"/>
              </w:rPr>
            </w:pPr>
            <w:r w:rsidRPr="00C84887">
              <w:rPr>
                <w:sz w:val="20"/>
                <w:szCs w:val="20"/>
              </w:rPr>
              <w:t xml:space="preserve"> Tea residue</w:t>
            </w:r>
          </w:p>
        </w:tc>
        <w:tc>
          <w:tcPr>
            <w:tcW w:w="806" w:type="dxa"/>
            <w:noWrap/>
            <w:hideMark/>
          </w:tcPr>
          <w:p w14:paraId="1C781F54" w14:textId="77777777" w:rsidR="00C82B38" w:rsidRPr="00C84887" w:rsidRDefault="00C82B38" w:rsidP="00C82B38">
            <w:pPr>
              <w:spacing w:after="108" w:line="259" w:lineRule="auto"/>
              <w:ind w:left="-5"/>
              <w:jc w:val="left"/>
              <w:rPr>
                <w:sz w:val="20"/>
                <w:szCs w:val="20"/>
              </w:rPr>
            </w:pPr>
            <w:r w:rsidRPr="00C84887">
              <w:rPr>
                <w:sz w:val="20"/>
                <w:szCs w:val="20"/>
              </w:rPr>
              <w:t>46.8</w:t>
            </w:r>
          </w:p>
        </w:tc>
        <w:tc>
          <w:tcPr>
            <w:tcW w:w="739" w:type="dxa"/>
            <w:noWrap/>
            <w:hideMark/>
          </w:tcPr>
          <w:p w14:paraId="47568B6B" w14:textId="77777777" w:rsidR="00C82B38" w:rsidRPr="00C84887" w:rsidRDefault="00C82B38" w:rsidP="00C82B38">
            <w:pPr>
              <w:spacing w:after="108" w:line="259" w:lineRule="auto"/>
              <w:ind w:left="-5"/>
              <w:jc w:val="left"/>
              <w:rPr>
                <w:sz w:val="20"/>
                <w:szCs w:val="20"/>
              </w:rPr>
            </w:pPr>
            <w:r w:rsidRPr="00C84887">
              <w:rPr>
                <w:sz w:val="20"/>
                <w:szCs w:val="20"/>
              </w:rPr>
              <w:t>6.4</w:t>
            </w:r>
          </w:p>
        </w:tc>
        <w:tc>
          <w:tcPr>
            <w:tcW w:w="727" w:type="dxa"/>
            <w:noWrap/>
            <w:hideMark/>
          </w:tcPr>
          <w:p w14:paraId="5E2F60A9" w14:textId="77777777" w:rsidR="00C82B38" w:rsidRPr="00C84887" w:rsidRDefault="00C82B38" w:rsidP="00C82B38">
            <w:pPr>
              <w:spacing w:after="108" w:line="259" w:lineRule="auto"/>
              <w:ind w:left="-5"/>
              <w:jc w:val="left"/>
              <w:rPr>
                <w:sz w:val="20"/>
                <w:szCs w:val="20"/>
              </w:rPr>
            </w:pPr>
            <w:r w:rsidRPr="00C84887">
              <w:rPr>
                <w:sz w:val="20"/>
                <w:szCs w:val="20"/>
              </w:rPr>
              <w:t>1.9</w:t>
            </w:r>
          </w:p>
        </w:tc>
        <w:tc>
          <w:tcPr>
            <w:tcW w:w="690" w:type="dxa"/>
            <w:noWrap/>
            <w:hideMark/>
          </w:tcPr>
          <w:p w14:paraId="5A9C1699" w14:textId="77777777" w:rsidR="00C82B38" w:rsidRPr="00C84887" w:rsidRDefault="00C82B38" w:rsidP="00C82B38">
            <w:pPr>
              <w:spacing w:after="108" w:line="259" w:lineRule="auto"/>
              <w:ind w:left="-5"/>
              <w:jc w:val="left"/>
              <w:rPr>
                <w:sz w:val="20"/>
                <w:szCs w:val="20"/>
              </w:rPr>
            </w:pPr>
            <w:r w:rsidRPr="00C84887">
              <w:rPr>
                <w:sz w:val="20"/>
                <w:szCs w:val="20"/>
              </w:rPr>
              <w:t>0.3</w:t>
            </w:r>
          </w:p>
        </w:tc>
        <w:tc>
          <w:tcPr>
            <w:tcW w:w="806" w:type="dxa"/>
            <w:noWrap/>
            <w:hideMark/>
          </w:tcPr>
          <w:p w14:paraId="311BD84E" w14:textId="77777777" w:rsidR="00C82B38" w:rsidRPr="00C84887" w:rsidRDefault="00C82B38" w:rsidP="00C82B38">
            <w:pPr>
              <w:spacing w:after="108" w:line="259" w:lineRule="auto"/>
              <w:ind w:left="-5"/>
              <w:jc w:val="left"/>
              <w:rPr>
                <w:sz w:val="20"/>
                <w:szCs w:val="20"/>
              </w:rPr>
            </w:pPr>
            <w:r w:rsidRPr="00C84887">
              <w:rPr>
                <w:sz w:val="20"/>
                <w:szCs w:val="20"/>
              </w:rPr>
              <w:t>44.6</w:t>
            </w:r>
          </w:p>
        </w:tc>
        <w:tc>
          <w:tcPr>
            <w:tcW w:w="2429" w:type="dxa"/>
            <w:noWrap/>
            <w:hideMark/>
          </w:tcPr>
          <w:p w14:paraId="1445F152" w14:textId="77777777" w:rsidR="00C82B38" w:rsidRPr="00C84887" w:rsidRDefault="00C82B38" w:rsidP="00C82B38">
            <w:pPr>
              <w:spacing w:after="108" w:line="259" w:lineRule="auto"/>
              <w:ind w:left="-5"/>
              <w:jc w:val="left"/>
              <w:rPr>
                <w:sz w:val="20"/>
                <w:szCs w:val="20"/>
              </w:rPr>
            </w:pPr>
            <w:r w:rsidRPr="00C84887">
              <w:rPr>
                <w:sz w:val="20"/>
                <w:szCs w:val="20"/>
              </w:rPr>
              <w:t xml:space="preserve">Das </w:t>
            </w:r>
            <w:proofErr w:type="gramStart"/>
            <w:r w:rsidRPr="00C84887">
              <w:rPr>
                <w:sz w:val="20"/>
                <w:szCs w:val="20"/>
              </w:rPr>
              <w:t>et al.(</w:t>
            </w:r>
            <w:proofErr w:type="gramEnd"/>
            <w:r w:rsidRPr="00C84887">
              <w:rPr>
                <w:sz w:val="20"/>
                <w:szCs w:val="20"/>
              </w:rPr>
              <w:t>2019)</w:t>
            </w:r>
          </w:p>
        </w:tc>
      </w:tr>
      <w:tr w:rsidR="00C82B38" w:rsidRPr="00C84887" w14:paraId="33CE31BA" w14:textId="77777777" w:rsidTr="00C82B38">
        <w:trPr>
          <w:trHeight w:val="360"/>
        </w:trPr>
        <w:tc>
          <w:tcPr>
            <w:tcW w:w="2989" w:type="dxa"/>
            <w:noWrap/>
            <w:hideMark/>
          </w:tcPr>
          <w:p w14:paraId="6E42F0DB" w14:textId="77777777" w:rsidR="00C82B38" w:rsidRPr="00C84887" w:rsidRDefault="00C82B38" w:rsidP="00C82B38">
            <w:pPr>
              <w:spacing w:after="108" w:line="259" w:lineRule="auto"/>
              <w:ind w:left="-5"/>
              <w:jc w:val="left"/>
              <w:rPr>
                <w:sz w:val="20"/>
                <w:szCs w:val="20"/>
              </w:rPr>
            </w:pPr>
            <w:r w:rsidRPr="00C84887">
              <w:rPr>
                <w:sz w:val="20"/>
                <w:szCs w:val="20"/>
              </w:rPr>
              <w:t>Banana pseudo-stems</w:t>
            </w:r>
          </w:p>
        </w:tc>
        <w:tc>
          <w:tcPr>
            <w:tcW w:w="806" w:type="dxa"/>
            <w:noWrap/>
            <w:hideMark/>
          </w:tcPr>
          <w:p w14:paraId="191EE66A" w14:textId="77777777" w:rsidR="00C82B38" w:rsidRPr="00C84887" w:rsidRDefault="00C82B38" w:rsidP="00C82B38">
            <w:pPr>
              <w:spacing w:after="108" w:line="259" w:lineRule="auto"/>
              <w:ind w:left="-5"/>
              <w:jc w:val="left"/>
              <w:rPr>
                <w:sz w:val="20"/>
                <w:szCs w:val="20"/>
              </w:rPr>
            </w:pPr>
            <w:r w:rsidRPr="00C84887">
              <w:rPr>
                <w:sz w:val="20"/>
                <w:szCs w:val="20"/>
              </w:rPr>
              <w:t>39.66</w:t>
            </w:r>
          </w:p>
        </w:tc>
        <w:tc>
          <w:tcPr>
            <w:tcW w:w="739" w:type="dxa"/>
            <w:noWrap/>
            <w:hideMark/>
          </w:tcPr>
          <w:p w14:paraId="517A36DD" w14:textId="77777777" w:rsidR="00C82B38" w:rsidRPr="00C84887" w:rsidRDefault="00C82B38" w:rsidP="00C82B38">
            <w:pPr>
              <w:spacing w:after="108" w:line="259" w:lineRule="auto"/>
              <w:ind w:left="-5"/>
              <w:jc w:val="left"/>
              <w:rPr>
                <w:sz w:val="20"/>
                <w:szCs w:val="20"/>
              </w:rPr>
            </w:pPr>
            <w:r w:rsidRPr="00C84887">
              <w:rPr>
                <w:sz w:val="20"/>
                <w:szCs w:val="20"/>
              </w:rPr>
              <w:t>6.8</w:t>
            </w:r>
          </w:p>
        </w:tc>
        <w:tc>
          <w:tcPr>
            <w:tcW w:w="727" w:type="dxa"/>
            <w:noWrap/>
            <w:hideMark/>
          </w:tcPr>
          <w:p w14:paraId="5897ABA1" w14:textId="77777777" w:rsidR="00C82B38" w:rsidRPr="00C84887" w:rsidRDefault="00C82B38" w:rsidP="00C82B38">
            <w:pPr>
              <w:spacing w:after="108" w:line="259" w:lineRule="auto"/>
              <w:ind w:left="-5"/>
              <w:jc w:val="left"/>
              <w:rPr>
                <w:sz w:val="20"/>
                <w:szCs w:val="20"/>
              </w:rPr>
            </w:pPr>
            <w:r w:rsidRPr="00C84887">
              <w:rPr>
                <w:sz w:val="20"/>
                <w:szCs w:val="20"/>
              </w:rPr>
              <w:t>1.3</w:t>
            </w:r>
          </w:p>
        </w:tc>
        <w:tc>
          <w:tcPr>
            <w:tcW w:w="690" w:type="dxa"/>
            <w:noWrap/>
            <w:hideMark/>
          </w:tcPr>
          <w:p w14:paraId="4DA0162E" w14:textId="77777777" w:rsidR="00C82B38" w:rsidRPr="00C84887" w:rsidRDefault="00C82B38" w:rsidP="00C82B38">
            <w:pPr>
              <w:spacing w:after="108" w:line="259" w:lineRule="auto"/>
              <w:ind w:left="-5"/>
              <w:jc w:val="left"/>
              <w:rPr>
                <w:sz w:val="20"/>
                <w:szCs w:val="20"/>
              </w:rPr>
            </w:pPr>
            <w:r w:rsidRPr="00C84887">
              <w:rPr>
                <w:sz w:val="20"/>
                <w:szCs w:val="20"/>
              </w:rPr>
              <w:t>0</w:t>
            </w:r>
          </w:p>
        </w:tc>
        <w:tc>
          <w:tcPr>
            <w:tcW w:w="806" w:type="dxa"/>
            <w:noWrap/>
            <w:hideMark/>
          </w:tcPr>
          <w:p w14:paraId="117FC29F" w14:textId="77777777" w:rsidR="00C82B38" w:rsidRPr="00C84887" w:rsidRDefault="00C82B38" w:rsidP="00C82B38">
            <w:pPr>
              <w:spacing w:after="108" w:line="259" w:lineRule="auto"/>
              <w:ind w:left="-5"/>
              <w:jc w:val="left"/>
              <w:rPr>
                <w:sz w:val="20"/>
                <w:szCs w:val="20"/>
              </w:rPr>
            </w:pPr>
            <w:r w:rsidRPr="00C84887">
              <w:rPr>
                <w:sz w:val="20"/>
                <w:szCs w:val="20"/>
              </w:rPr>
              <w:t>52.24</w:t>
            </w:r>
          </w:p>
        </w:tc>
        <w:tc>
          <w:tcPr>
            <w:tcW w:w="2429" w:type="dxa"/>
            <w:noWrap/>
            <w:hideMark/>
          </w:tcPr>
          <w:p w14:paraId="6D5A146B" w14:textId="77777777" w:rsidR="00C82B38" w:rsidRPr="00C84887" w:rsidRDefault="00C82B38" w:rsidP="00C82B38">
            <w:pPr>
              <w:spacing w:after="108" w:line="259" w:lineRule="auto"/>
              <w:ind w:left="-5"/>
              <w:jc w:val="left"/>
              <w:rPr>
                <w:sz w:val="20"/>
                <w:szCs w:val="20"/>
              </w:rPr>
            </w:pPr>
            <w:r w:rsidRPr="00C84887">
              <w:rPr>
                <w:sz w:val="20"/>
                <w:szCs w:val="20"/>
              </w:rPr>
              <w:t xml:space="preserve">Jung et </w:t>
            </w:r>
            <w:proofErr w:type="gramStart"/>
            <w:r w:rsidRPr="00C84887">
              <w:rPr>
                <w:sz w:val="20"/>
                <w:szCs w:val="20"/>
              </w:rPr>
              <w:t>al(</w:t>
            </w:r>
            <w:proofErr w:type="gramEnd"/>
            <w:r w:rsidRPr="00C84887">
              <w:rPr>
                <w:sz w:val="20"/>
                <w:szCs w:val="20"/>
              </w:rPr>
              <w:t>2018)</w:t>
            </w:r>
          </w:p>
        </w:tc>
      </w:tr>
      <w:tr w:rsidR="00C82B38" w:rsidRPr="00C84887" w14:paraId="296BC3EF" w14:textId="77777777" w:rsidTr="00C82B38">
        <w:trPr>
          <w:trHeight w:val="360"/>
        </w:trPr>
        <w:tc>
          <w:tcPr>
            <w:tcW w:w="2989" w:type="dxa"/>
            <w:noWrap/>
            <w:hideMark/>
          </w:tcPr>
          <w:p w14:paraId="7783DD70" w14:textId="77777777" w:rsidR="00C82B38" w:rsidRPr="00C84887" w:rsidRDefault="00C82B38" w:rsidP="00C82B38">
            <w:pPr>
              <w:spacing w:after="108" w:line="259" w:lineRule="auto"/>
              <w:ind w:left="-5"/>
              <w:jc w:val="left"/>
              <w:rPr>
                <w:sz w:val="20"/>
                <w:szCs w:val="20"/>
              </w:rPr>
            </w:pPr>
            <w:r w:rsidRPr="00C84887">
              <w:rPr>
                <w:sz w:val="20"/>
                <w:szCs w:val="20"/>
              </w:rPr>
              <w:t xml:space="preserve"> pine sawdust</w:t>
            </w:r>
          </w:p>
        </w:tc>
        <w:tc>
          <w:tcPr>
            <w:tcW w:w="806" w:type="dxa"/>
            <w:noWrap/>
            <w:hideMark/>
          </w:tcPr>
          <w:p w14:paraId="18D30EBF" w14:textId="77777777" w:rsidR="00C82B38" w:rsidRPr="00C84887" w:rsidRDefault="00C82B38" w:rsidP="00C82B38">
            <w:pPr>
              <w:spacing w:after="108" w:line="259" w:lineRule="auto"/>
              <w:ind w:left="-5"/>
              <w:jc w:val="left"/>
              <w:rPr>
                <w:sz w:val="20"/>
                <w:szCs w:val="20"/>
              </w:rPr>
            </w:pPr>
            <w:r w:rsidRPr="00C84887">
              <w:rPr>
                <w:sz w:val="20"/>
                <w:szCs w:val="20"/>
              </w:rPr>
              <w:t>43.46</w:t>
            </w:r>
          </w:p>
        </w:tc>
        <w:tc>
          <w:tcPr>
            <w:tcW w:w="739" w:type="dxa"/>
            <w:noWrap/>
            <w:hideMark/>
          </w:tcPr>
          <w:p w14:paraId="73E96F01" w14:textId="77777777" w:rsidR="00C82B38" w:rsidRPr="00C84887" w:rsidRDefault="00C82B38" w:rsidP="00C82B38">
            <w:pPr>
              <w:spacing w:after="108" w:line="259" w:lineRule="auto"/>
              <w:ind w:left="-5"/>
              <w:jc w:val="left"/>
              <w:rPr>
                <w:sz w:val="20"/>
                <w:szCs w:val="20"/>
              </w:rPr>
            </w:pPr>
            <w:r w:rsidRPr="00C84887">
              <w:rPr>
                <w:sz w:val="20"/>
                <w:szCs w:val="20"/>
              </w:rPr>
              <w:t>6.47</w:t>
            </w:r>
          </w:p>
        </w:tc>
        <w:tc>
          <w:tcPr>
            <w:tcW w:w="727" w:type="dxa"/>
            <w:noWrap/>
            <w:hideMark/>
          </w:tcPr>
          <w:p w14:paraId="5D546D5A" w14:textId="77777777" w:rsidR="00C82B38" w:rsidRPr="00C84887" w:rsidRDefault="00C82B38" w:rsidP="00C82B38">
            <w:pPr>
              <w:spacing w:after="108" w:line="259" w:lineRule="auto"/>
              <w:ind w:left="-5"/>
              <w:jc w:val="left"/>
              <w:rPr>
                <w:sz w:val="20"/>
                <w:szCs w:val="20"/>
              </w:rPr>
            </w:pPr>
            <w:r w:rsidRPr="00C84887">
              <w:rPr>
                <w:sz w:val="20"/>
                <w:szCs w:val="20"/>
              </w:rPr>
              <w:t>0.3</w:t>
            </w:r>
          </w:p>
        </w:tc>
        <w:tc>
          <w:tcPr>
            <w:tcW w:w="690" w:type="dxa"/>
            <w:noWrap/>
            <w:hideMark/>
          </w:tcPr>
          <w:p w14:paraId="0AF3F66E" w14:textId="77777777" w:rsidR="00C82B38" w:rsidRPr="00C84887" w:rsidRDefault="00C82B38" w:rsidP="00C82B38">
            <w:pPr>
              <w:spacing w:after="108" w:line="259" w:lineRule="auto"/>
              <w:ind w:left="-5"/>
              <w:jc w:val="left"/>
              <w:rPr>
                <w:sz w:val="20"/>
                <w:szCs w:val="20"/>
              </w:rPr>
            </w:pPr>
            <w:r w:rsidRPr="00C84887">
              <w:rPr>
                <w:sz w:val="20"/>
                <w:szCs w:val="20"/>
              </w:rPr>
              <w:t>0.06</w:t>
            </w:r>
          </w:p>
        </w:tc>
        <w:tc>
          <w:tcPr>
            <w:tcW w:w="806" w:type="dxa"/>
            <w:noWrap/>
            <w:hideMark/>
          </w:tcPr>
          <w:p w14:paraId="4C41A08B" w14:textId="77777777" w:rsidR="00C82B38" w:rsidRPr="00C84887" w:rsidRDefault="00C82B38" w:rsidP="00C82B38">
            <w:pPr>
              <w:spacing w:after="108" w:line="259" w:lineRule="auto"/>
              <w:ind w:left="-5"/>
              <w:jc w:val="left"/>
              <w:rPr>
                <w:sz w:val="20"/>
                <w:szCs w:val="20"/>
              </w:rPr>
            </w:pPr>
            <w:r w:rsidRPr="00C84887">
              <w:rPr>
                <w:sz w:val="20"/>
                <w:szCs w:val="20"/>
              </w:rPr>
              <w:t>49.71</w:t>
            </w:r>
          </w:p>
        </w:tc>
        <w:tc>
          <w:tcPr>
            <w:tcW w:w="2429" w:type="dxa"/>
            <w:noWrap/>
            <w:hideMark/>
          </w:tcPr>
          <w:p w14:paraId="0CB8D262" w14:textId="77777777" w:rsidR="00C82B38" w:rsidRPr="00C84887" w:rsidRDefault="00C82B38" w:rsidP="00C82B38">
            <w:pPr>
              <w:spacing w:after="108" w:line="259" w:lineRule="auto"/>
              <w:ind w:left="-5"/>
              <w:jc w:val="left"/>
              <w:rPr>
                <w:sz w:val="20"/>
                <w:szCs w:val="20"/>
              </w:rPr>
            </w:pPr>
            <w:r w:rsidRPr="00C84887">
              <w:rPr>
                <w:sz w:val="20"/>
                <w:szCs w:val="20"/>
              </w:rPr>
              <w:t xml:space="preserve">Ma </w:t>
            </w:r>
            <w:proofErr w:type="gramStart"/>
            <w:r w:rsidRPr="00C84887">
              <w:rPr>
                <w:sz w:val="20"/>
                <w:szCs w:val="20"/>
              </w:rPr>
              <w:t>et al.(</w:t>
            </w:r>
            <w:proofErr w:type="gramEnd"/>
            <w:r w:rsidRPr="00C84887">
              <w:rPr>
                <w:sz w:val="20"/>
                <w:szCs w:val="20"/>
              </w:rPr>
              <w:t>2018)</w:t>
            </w:r>
          </w:p>
        </w:tc>
      </w:tr>
      <w:tr w:rsidR="00C82B38" w:rsidRPr="00C84887" w14:paraId="42305471" w14:textId="77777777" w:rsidTr="00C82B38">
        <w:trPr>
          <w:trHeight w:val="360"/>
        </w:trPr>
        <w:tc>
          <w:tcPr>
            <w:tcW w:w="2989" w:type="dxa"/>
            <w:noWrap/>
            <w:hideMark/>
          </w:tcPr>
          <w:p w14:paraId="41F75E3B" w14:textId="77777777" w:rsidR="00C82B38" w:rsidRPr="00C84887" w:rsidRDefault="00C82B38" w:rsidP="00C82B38">
            <w:pPr>
              <w:spacing w:after="108" w:line="259" w:lineRule="auto"/>
              <w:ind w:left="-5"/>
              <w:jc w:val="left"/>
              <w:rPr>
                <w:sz w:val="20"/>
                <w:szCs w:val="20"/>
              </w:rPr>
            </w:pPr>
            <w:r w:rsidRPr="00C84887">
              <w:rPr>
                <w:sz w:val="20"/>
                <w:szCs w:val="20"/>
              </w:rPr>
              <w:t>Industrial waste fish fats</w:t>
            </w:r>
          </w:p>
        </w:tc>
        <w:tc>
          <w:tcPr>
            <w:tcW w:w="806" w:type="dxa"/>
            <w:noWrap/>
            <w:hideMark/>
          </w:tcPr>
          <w:p w14:paraId="49E6CAD6" w14:textId="77777777" w:rsidR="00C82B38" w:rsidRPr="00C84887" w:rsidRDefault="00C82B38" w:rsidP="00C82B38">
            <w:pPr>
              <w:spacing w:after="108" w:line="259" w:lineRule="auto"/>
              <w:ind w:left="-5"/>
              <w:jc w:val="left"/>
              <w:rPr>
                <w:sz w:val="20"/>
                <w:szCs w:val="20"/>
              </w:rPr>
            </w:pPr>
            <w:r w:rsidRPr="00C84887">
              <w:rPr>
                <w:sz w:val="20"/>
                <w:szCs w:val="20"/>
              </w:rPr>
              <w:t>41.16</w:t>
            </w:r>
          </w:p>
        </w:tc>
        <w:tc>
          <w:tcPr>
            <w:tcW w:w="739" w:type="dxa"/>
            <w:noWrap/>
            <w:hideMark/>
          </w:tcPr>
          <w:p w14:paraId="36003F92" w14:textId="77777777" w:rsidR="00C82B38" w:rsidRPr="00C84887" w:rsidRDefault="00C82B38" w:rsidP="00C82B38">
            <w:pPr>
              <w:spacing w:after="108" w:line="259" w:lineRule="auto"/>
              <w:ind w:left="-5"/>
              <w:jc w:val="left"/>
              <w:rPr>
                <w:sz w:val="20"/>
                <w:szCs w:val="20"/>
              </w:rPr>
            </w:pPr>
            <w:r w:rsidRPr="00C84887">
              <w:rPr>
                <w:sz w:val="20"/>
                <w:szCs w:val="20"/>
              </w:rPr>
              <w:t>6.08</w:t>
            </w:r>
          </w:p>
        </w:tc>
        <w:tc>
          <w:tcPr>
            <w:tcW w:w="727" w:type="dxa"/>
            <w:noWrap/>
            <w:hideMark/>
          </w:tcPr>
          <w:p w14:paraId="429396FC" w14:textId="77777777" w:rsidR="00C82B38" w:rsidRPr="00C84887" w:rsidRDefault="00C82B38" w:rsidP="00C82B38">
            <w:pPr>
              <w:spacing w:after="108" w:line="259" w:lineRule="auto"/>
              <w:ind w:left="-5"/>
              <w:jc w:val="left"/>
              <w:rPr>
                <w:sz w:val="20"/>
                <w:szCs w:val="20"/>
              </w:rPr>
            </w:pPr>
            <w:r w:rsidRPr="00C84887">
              <w:rPr>
                <w:sz w:val="20"/>
                <w:szCs w:val="20"/>
              </w:rPr>
              <w:t>1.15</w:t>
            </w:r>
          </w:p>
        </w:tc>
        <w:tc>
          <w:tcPr>
            <w:tcW w:w="690" w:type="dxa"/>
            <w:noWrap/>
            <w:hideMark/>
          </w:tcPr>
          <w:p w14:paraId="33141E4F" w14:textId="77777777" w:rsidR="00C82B38" w:rsidRPr="00C84887" w:rsidRDefault="00C82B38" w:rsidP="00C82B38">
            <w:pPr>
              <w:spacing w:after="108" w:line="259" w:lineRule="auto"/>
              <w:ind w:left="-5"/>
              <w:jc w:val="left"/>
              <w:rPr>
                <w:sz w:val="20"/>
                <w:szCs w:val="20"/>
              </w:rPr>
            </w:pPr>
            <w:r w:rsidRPr="00C84887">
              <w:rPr>
                <w:sz w:val="20"/>
                <w:szCs w:val="20"/>
              </w:rPr>
              <w:t>0.34</w:t>
            </w:r>
          </w:p>
        </w:tc>
        <w:tc>
          <w:tcPr>
            <w:tcW w:w="806" w:type="dxa"/>
            <w:noWrap/>
            <w:hideMark/>
          </w:tcPr>
          <w:p w14:paraId="25DB9198" w14:textId="77777777" w:rsidR="00C82B38" w:rsidRPr="00C84887" w:rsidRDefault="00C82B38" w:rsidP="00C82B38">
            <w:pPr>
              <w:spacing w:after="108" w:line="259" w:lineRule="auto"/>
              <w:ind w:left="-5"/>
              <w:jc w:val="left"/>
              <w:rPr>
                <w:sz w:val="20"/>
                <w:szCs w:val="20"/>
              </w:rPr>
            </w:pPr>
            <w:r w:rsidRPr="00C84887">
              <w:rPr>
                <w:sz w:val="20"/>
                <w:szCs w:val="20"/>
              </w:rPr>
              <w:t>51.27</w:t>
            </w:r>
          </w:p>
        </w:tc>
        <w:tc>
          <w:tcPr>
            <w:tcW w:w="2429" w:type="dxa"/>
            <w:noWrap/>
            <w:hideMark/>
          </w:tcPr>
          <w:p w14:paraId="736D4656" w14:textId="77777777" w:rsidR="00C82B38" w:rsidRPr="00C84887" w:rsidRDefault="00C82B38" w:rsidP="00C82B38">
            <w:pPr>
              <w:spacing w:after="108" w:line="259" w:lineRule="auto"/>
              <w:ind w:left="-5"/>
              <w:jc w:val="left"/>
              <w:rPr>
                <w:sz w:val="20"/>
                <w:szCs w:val="20"/>
              </w:rPr>
            </w:pPr>
            <w:proofErr w:type="spellStart"/>
            <w:r w:rsidRPr="00C84887">
              <w:rPr>
                <w:sz w:val="20"/>
                <w:szCs w:val="20"/>
              </w:rPr>
              <w:t>Mrad</w:t>
            </w:r>
            <w:proofErr w:type="spellEnd"/>
            <w:r w:rsidRPr="00C84887">
              <w:rPr>
                <w:sz w:val="20"/>
                <w:szCs w:val="20"/>
              </w:rPr>
              <w:t xml:space="preserve"> </w:t>
            </w:r>
            <w:proofErr w:type="gramStart"/>
            <w:r w:rsidRPr="00C84887">
              <w:rPr>
                <w:sz w:val="20"/>
                <w:szCs w:val="20"/>
              </w:rPr>
              <w:t>et al.(</w:t>
            </w:r>
            <w:proofErr w:type="gramEnd"/>
            <w:r w:rsidRPr="00C84887">
              <w:rPr>
                <w:sz w:val="20"/>
                <w:szCs w:val="20"/>
              </w:rPr>
              <w:t>2013)</w:t>
            </w:r>
          </w:p>
        </w:tc>
      </w:tr>
      <w:tr w:rsidR="00C82B38" w:rsidRPr="00C84887" w14:paraId="5A2CA227" w14:textId="77777777" w:rsidTr="00C82B38">
        <w:trPr>
          <w:trHeight w:val="360"/>
        </w:trPr>
        <w:tc>
          <w:tcPr>
            <w:tcW w:w="2989" w:type="dxa"/>
            <w:noWrap/>
            <w:hideMark/>
          </w:tcPr>
          <w:p w14:paraId="32F714E1" w14:textId="77777777" w:rsidR="00C82B38" w:rsidRPr="00C84887" w:rsidRDefault="00C82B38" w:rsidP="00C82B38">
            <w:pPr>
              <w:spacing w:after="108" w:line="259" w:lineRule="auto"/>
              <w:ind w:left="-5"/>
              <w:jc w:val="left"/>
              <w:rPr>
                <w:sz w:val="20"/>
                <w:szCs w:val="20"/>
              </w:rPr>
            </w:pPr>
            <w:r w:rsidRPr="00C84887">
              <w:rPr>
                <w:sz w:val="20"/>
                <w:szCs w:val="20"/>
              </w:rPr>
              <w:t xml:space="preserve"> Pistachio seed shell waste</w:t>
            </w:r>
          </w:p>
        </w:tc>
        <w:tc>
          <w:tcPr>
            <w:tcW w:w="806" w:type="dxa"/>
            <w:noWrap/>
            <w:hideMark/>
          </w:tcPr>
          <w:p w14:paraId="4BE8D4D4" w14:textId="77777777" w:rsidR="00C82B38" w:rsidRPr="00C84887" w:rsidRDefault="00C82B38" w:rsidP="00C82B38">
            <w:pPr>
              <w:spacing w:after="108" w:line="259" w:lineRule="auto"/>
              <w:ind w:left="-5"/>
              <w:jc w:val="left"/>
              <w:rPr>
                <w:sz w:val="20"/>
                <w:szCs w:val="20"/>
              </w:rPr>
            </w:pPr>
            <w:r w:rsidRPr="00C84887">
              <w:rPr>
                <w:sz w:val="20"/>
                <w:szCs w:val="20"/>
              </w:rPr>
              <w:t>45.18</w:t>
            </w:r>
          </w:p>
        </w:tc>
        <w:tc>
          <w:tcPr>
            <w:tcW w:w="739" w:type="dxa"/>
            <w:noWrap/>
            <w:hideMark/>
          </w:tcPr>
          <w:p w14:paraId="3E39A1BB" w14:textId="77777777" w:rsidR="00C82B38" w:rsidRPr="00C84887" w:rsidRDefault="00C82B38" w:rsidP="00C82B38">
            <w:pPr>
              <w:spacing w:after="108" w:line="259" w:lineRule="auto"/>
              <w:ind w:left="-5"/>
              <w:jc w:val="left"/>
              <w:rPr>
                <w:sz w:val="20"/>
                <w:szCs w:val="20"/>
              </w:rPr>
            </w:pPr>
            <w:r w:rsidRPr="00C84887">
              <w:rPr>
                <w:sz w:val="20"/>
                <w:szCs w:val="20"/>
              </w:rPr>
              <w:t>5.44</w:t>
            </w:r>
          </w:p>
        </w:tc>
        <w:tc>
          <w:tcPr>
            <w:tcW w:w="727" w:type="dxa"/>
            <w:noWrap/>
            <w:hideMark/>
          </w:tcPr>
          <w:p w14:paraId="43FE5F2C" w14:textId="77777777" w:rsidR="00C82B38" w:rsidRPr="00C84887" w:rsidRDefault="00C82B38" w:rsidP="00C82B38">
            <w:pPr>
              <w:spacing w:after="108" w:line="259" w:lineRule="auto"/>
              <w:ind w:left="-5"/>
              <w:jc w:val="left"/>
              <w:rPr>
                <w:sz w:val="20"/>
                <w:szCs w:val="20"/>
              </w:rPr>
            </w:pPr>
            <w:r w:rsidRPr="00C84887">
              <w:rPr>
                <w:sz w:val="20"/>
                <w:szCs w:val="20"/>
              </w:rPr>
              <w:t>1.66</w:t>
            </w:r>
          </w:p>
        </w:tc>
        <w:tc>
          <w:tcPr>
            <w:tcW w:w="690" w:type="dxa"/>
            <w:noWrap/>
            <w:hideMark/>
          </w:tcPr>
          <w:p w14:paraId="1095E577" w14:textId="77777777" w:rsidR="00C82B38" w:rsidRPr="00C84887" w:rsidRDefault="00C82B38" w:rsidP="00C82B38">
            <w:pPr>
              <w:spacing w:after="108" w:line="259" w:lineRule="auto"/>
              <w:ind w:left="-5"/>
              <w:jc w:val="left"/>
              <w:rPr>
                <w:sz w:val="20"/>
                <w:szCs w:val="20"/>
              </w:rPr>
            </w:pPr>
            <w:r w:rsidRPr="00C84887">
              <w:rPr>
                <w:sz w:val="20"/>
                <w:szCs w:val="20"/>
              </w:rPr>
              <w:t>0</w:t>
            </w:r>
          </w:p>
        </w:tc>
        <w:tc>
          <w:tcPr>
            <w:tcW w:w="806" w:type="dxa"/>
            <w:noWrap/>
            <w:hideMark/>
          </w:tcPr>
          <w:p w14:paraId="6190CED6" w14:textId="77777777" w:rsidR="00C82B38" w:rsidRPr="00C84887" w:rsidRDefault="00C82B38" w:rsidP="00C82B38">
            <w:pPr>
              <w:spacing w:after="108" w:line="259" w:lineRule="auto"/>
              <w:ind w:left="-5"/>
              <w:jc w:val="left"/>
              <w:rPr>
                <w:sz w:val="20"/>
                <w:szCs w:val="20"/>
              </w:rPr>
            </w:pPr>
            <w:r w:rsidRPr="00C84887">
              <w:rPr>
                <w:sz w:val="20"/>
                <w:szCs w:val="20"/>
              </w:rPr>
              <w:t>47.72</w:t>
            </w:r>
          </w:p>
        </w:tc>
        <w:tc>
          <w:tcPr>
            <w:tcW w:w="2429" w:type="dxa"/>
            <w:noWrap/>
            <w:hideMark/>
          </w:tcPr>
          <w:p w14:paraId="0B5BC1F6" w14:textId="77777777" w:rsidR="00C82B38" w:rsidRPr="00C84887" w:rsidRDefault="00C82B38" w:rsidP="00C82B38">
            <w:pPr>
              <w:spacing w:after="108" w:line="259" w:lineRule="auto"/>
              <w:ind w:left="-5"/>
              <w:jc w:val="left"/>
              <w:rPr>
                <w:sz w:val="20"/>
                <w:szCs w:val="20"/>
              </w:rPr>
            </w:pPr>
            <w:proofErr w:type="spellStart"/>
            <w:proofErr w:type="gramStart"/>
            <w:r w:rsidRPr="00C84887">
              <w:rPr>
                <w:sz w:val="20"/>
                <w:szCs w:val="20"/>
              </w:rPr>
              <w:t>Onay</w:t>
            </w:r>
            <w:proofErr w:type="spellEnd"/>
            <w:r w:rsidRPr="00C84887">
              <w:rPr>
                <w:sz w:val="20"/>
                <w:szCs w:val="20"/>
              </w:rPr>
              <w:t>(</w:t>
            </w:r>
            <w:proofErr w:type="gramEnd"/>
            <w:r w:rsidRPr="00C84887">
              <w:rPr>
                <w:sz w:val="20"/>
                <w:szCs w:val="20"/>
              </w:rPr>
              <w:t>2014)</w:t>
            </w:r>
          </w:p>
        </w:tc>
      </w:tr>
      <w:tr w:rsidR="00C82B38" w:rsidRPr="00C84887" w14:paraId="2D2070EB" w14:textId="77777777" w:rsidTr="00C82B38">
        <w:trPr>
          <w:trHeight w:val="360"/>
        </w:trPr>
        <w:tc>
          <w:tcPr>
            <w:tcW w:w="2989" w:type="dxa"/>
            <w:noWrap/>
            <w:hideMark/>
          </w:tcPr>
          <w:p w14:paraId="5880FC86" w14:textId="77777777" w:rsidR="00C82B38" w:rsidRPr="00C84887" w:rsidRDefault="00C82B38" w:rsidP="00C82B38">
            <w:pPr>
              <w:spacing w:after="108" w:line="259" w:lineRule="auto"/>
              <w:ind w:left="-5"/>
              <w:jc w:val="left"/>
              <w:rPr>
                <w:sz w:val="20"/>
                <w:szCs w:val="20"/>
              </w:rPr>
            </w:pPr>
            <w:r w:rsidRPr="00C84887">
              <w:rPr>
                <w:sz w:val="20"/>
                <w:szCs w:val="20"/>
              </w:rPr>
              <w:t>Coconut shells</w:t>
            </w:r>
          </w:p>
        </w:tc>
        <w:tc>
          <w:tcPr>
            <w:tcW w:w="806" w:type="dxa"/>
            <w:noWrap/>
            <w:hideMark/>
          </w:tcPr>
          <w:p w14:paraId="67648143" w14:textId="77777777" w:rsidR="00C82B38" w:rsidRPr="00C84887" w:rsidRDefault="00C82B38" w:rsidP="00C82B38">
            <w:pPr>
              <w:spacing w:after="108" w:line="259" w:lineRule="auto"/>
              <w:ind w:left="-5"/>
              <w:jc w:val="left"/>
              <w:rPr>
                <w:sz w:val="20"/>
                <w:szCs w:val="20"/>
              </w:rPr>
            </w:pPr>
            <w:r w:rsidRPr="00C84887">
              <w:rPr>
                <w:sz w:val="20"/>
                <w:szCs w:val="20"/>
              </w:rPr>
              <w:t>64.3</w:t>
            </w:r>
          </w:p>
        </w:tc>
        <w:tc>
          <w:tcPr>
            <w:tcW w:w="739" w:type="dxa"/>
            <w:noWrap/>
            <w:hideMark/>
          </w:tcPr>
          <w:p w14:paraId="15BFC65A" w14:textId="77777777" w:rsidR="00C82B38" w:rsidRPr="00C84887" w:rsidRDefault="00C82B38" w:rsidP="00C82B38">
            <w:pPr>
              <w:spacing w:after="108" w:line="259" w:lineRule="auto"/>
              <w:ind w:left="-5"/>
              <w:jc w:val="left"/>
              <w:rPr>
                <w:sz w:val="20"/>
                <w:szCs w:val="20"/>
              </w:rPr>
            </w:pPr>
            <w:r w:rsidRPr="00C84887">
              <w:rPr>
                <w:sz w:val="20"/>
                <w:szCs w:val="20"/>
              </w:rPr>
              <w:t>6.89</w:t>
            </w:r>
          </w:p>
        </w:tc>
        <w:tc>
          <w:tcPr>
            <w:tcW w:w="727" w:type="dxa"/>
            <w:noWrap/>
            <w:hideMark/>
          </w:tcPr>
          <w:p w14:paraId="79292A75" w14:textId="77777777" w:rsidR="00C82B38" w:rsidRPr="00C84887" w:rsidRDefault="00C82B38" w:rsidP="00C82B38">
            <w:pPr>
              <w:spacing w:after="108" w:line="259" w:lineRule="auto"/>
              <w:ind w:left="-5"/>
              <w:jc w:val="left"/>
              <w:rPr>
                <w:sz w:val="20"/>
                <w:szCs w:val="20"/>
              </w:rPr>
            </w:pPr>
            <w:r w:rsidRPr="00C84887">
              <w:rPr>
                <w:sz w:val="20"/>
                <w:szCs w:val="20"/>
              </w:rPr>
              <w:t>0.77</w:t>
            </w:r>
          </w:p>
        </w:tc>
        <w:tc>
          <w:tcPr>
            <w:tcW w:w="690" w:type="dxa"/>
            <w:noWrap/>
            <w:hideMark/>
          </w:tcPr>
          <w:p w14:paraId="3B4EBA73" w14:textId="77777777" w:rsidR="00C82B38" w:rsidRPr="00C84887" w:rsidRDefault="00C82B38" w:rsidP="00C82B38">
            <w:pPr>
              <w:spacing w:after="108" w:line="259" w:lineRule="auto"/>
              <w:ind w:left="-5"/>
              <w:jc w:val="left"/>
              <w:rPr>
                <w:sz w:val="20"/>
                <w:szCs w:val="20"/>
              </w:rPr>
            </w:pPr>
            <w:r w:rsidRPr="00C84887">
              <w:rPr>
                <w:sz w:val="20"/>
                <w:szCs w:val="20"/>
              </w:rPr>
              <w:t>0.5</w:t>
            </w:r>
          </w:p>
        </w:tc>
        <w:tc>
          <w:tcPr>
            <w:tcW w:w="806" w:type="dxa"/>
            <w:noWrap/>
            <w:hideMark/>
          </w:tcPr>
          <w:p w14:paraId="56538FA3" w14:textId="77777777" w:rsidR="00C82B38" w:rsidRPr="00C84887" w:rsidRDefault="00C82B38" w:rsidP="00C82B38">
            <w:pPr>
              <w:spacing w:after="108" w:line="259" w:lineRule="auto"/>
              <w:ind w:left="-5"/>
              <w:jc w:val="left"/>
              <w:rPr>
                <w:sz w:val="20"/>
                <w:szCs w:val="20"/>
              </w:rPr>
            </w:pPr>
            <w:r w:rsidRPr="00C84887">
              <w:rPr>
                <w:sz w:val="20"/>
                <w:szCs w:val="20"/>
              </w:rPr>
              <w:t>27.54</w:t>
            </w:r>
          </w:p>
        </w:tc>
        <w:tc>
          <w:tcPr>
            <w:tcW w:w="2429" w:type="dxa"/>
            <w:noWrap/>
            <w:hideMark/>
          </w:tcPr>
          <w:p w14:paraId="5EBA5374" w14:textId="77777777" w:rsidR="00C82B38" w:rsidRPr="00C84887" w:rsidRDefault="00C82B38" w:rsidP="00C82B38">
            <w:pPr>
              <w:spacing w:after="108" w:line="259" w:lineRule="auto"/>
              <w:ind w:left="-5"/>
              <w:jc w:val="left"/>
              <w:rPr>
                <w:sz w:val="20"/>
                <w:szCs w:val="20"/>
              </w:rPr>
            </w:pPr>
            <w:r w:rsidRPr="00C84887">
              <w:rPr>
                <w:sz w:val="20"/>
                <w:szCs w:val="20"/>
              </w:rPr>
              <w:t xml:space="preserve">Liu </w:t>
            </w:r>
            <w:proofErr w:type="gramStart"/>
            <w:r w:rsidRPr="00C84887">
              <w:rPr>
                <w:sz w:val="20"/>
                <w:szCs w:val="20"/>
              </w:rPr>
              <w:t>et al.(</w:t>
            </w:r>
            <w:proofErr w:type="gramEnd"/>
            <w:r w:rsidRPr="00C84887">
              <w:rPr>
                <w:sz w:val="20"/>
                <w:szCs w:val="20"/>
              </w:rPr>
              <w:t>2014)</w:t>
            </w:r>
          </w:p>
        </w:tc>
      </w:tr>
      <w:tr w:rsidR="00C82B38" w:rsidRPr="00C84887" w14:paraId="5F6F41A9" w14:textId="77777777" w:rsidTr="00C82B38">
        <w:trPr>
          <w:trHeight w:val="360"/>
        </w:trPr>
        <w:tc>
          <w:tcPr>
            <w:tcW w:w="2989" w:type="dxa"/>
            <w:noWrap/>
            <w:hideMark/>
          </w:tcPr>
          <w:p w14:paraId="0CC3829D" w14:textId="77777777" w:rsidR="00C82B38" w:rsidRPr="00C84887" w:rsidRDefault="00C82B38" w:rsidP="00C82B38">
            <w:pPr>
              <w:spacing w:after="108" w:line="259" w:lineRule="auto"/>
              <w:ind w:left="-5"/>
              <w:jc w:val="left"/>
              <w:rPr>
                <w:sz w:val="20"/>
                <w:szCs w:val="20"/>
              </w:rPr>
            </w:pPr>
            <w:r w:rsidRPr="00C84887">
              <w:rPr>
                <w:sz w:val="20"/>
                <w:szCs w:val="20"/>
              </w:rPr>
              <w:t>Tomato waste</w:t>
            </w:r>
          </w:p>
        </w:tc>
        <w:tc>
          <w:tcPr>
            <w:tcW w:w="806" w:type="dxa"/>
            <w:noWrap/>
            <w:hideMark/>
          </w:tcPr>
          <w:p w14:paraId="43768838" w14:textId="77777777" w:rsidR="00C82B38" w:rsidRPr="00C84887" w:rsidRDefault="00C82B38" w:rsidP="00C82B38">
            <w:pPr>
              <w:spacing w:after="108" w:line="259" w:lineRule="auto"/>
              <w:ind w:left="-5"/>
              <w:jc w:val="left"/>
              <w:rPr>
                <w:sz w:val="20"/>
                <w:szCs w:val="20"/>
              </w:rPr>
            </w:pPr>
            <w:r w:rsidRPr="00C84887">
              <w:rPr>
                <w:sz w:val="20"/>
                <w:szCs w:val="20"/>
              </w:rPr>
              <w:t>54.7</w:t>
            </w:r>
          </w:p>
        </w:tc>
        <w:tc>
          <w:tcPr>
            <w:tcW w:w="739" w:type="dxa"/>
            <w:noWrap/>
            <w:hideMark/>
          </w:tcPr>
          <w:p w14:paraId="35549540" w14:textId="77777777" w:rsidR="00C82B38" w:rsidRPr="00C84887" w:rsidRDefault="00C82B38" w:rsidP="00C82B38">
            <w:pPr>
              <w:spacing w:after="108" w:line="259" w:lineRule="auto"/>
              <w:ind w:left="-5"/>
              <w:jc w:val="left"/>
              <w:rPr>
                <w:sz w:val="20"/>
                <w:szCs w:val="20"/>
              </w:rPr>
            </w:pPr>
            <w:r w:rsidRPr="00C84887">
              <w:rPr>
                <w:sz w:val="20"/>
                <w:szCs w:val="20"/>
              </w:rPr>
              <w:t>7.2</w:t>
            </w:r>
          </w:p>
        </w:tc>
        <w:tc>
          <w:tcPr>
            <w:tcW w:w="727" w:type="dxa"/>
            <w:noWrap/>
            <w:hideMark/>
          </w:tcPr>
          <w:p w14:paraId="08EE87FA" w14:textId="77777777" w:rsidR="00C82B38" w:rsidRPr="00C84887" w:rsidRDefault="00C82B38" w:rsidP="00C82B38">
            <w:pPr>
              <w:spacing w:after="108" w:line="259" w:lineRule="auto"/>
              <w:ind w:left="-5"/>
              <w:jc w:val="left"/>
              <w:rPr>
                <w:sz w:val="20"/>
                <w:szCs w:val="20"/>
              </w:rPr>
            </w:pPr>
            <w:r w:rsidRPr="00C84887">
              <w:rPr>
                <w:sz w:val="20"/>
                <w:szCs w:val="20"/>
              </w:rPr>
              <w:t>1.5</w:t>
            </w:r>
          </w:p>
        </w:tc>
        <w:tc>
          <w:tcPr>
            <w:tcW w:w="690" w:type="dxa"/>
            <w:noWrap/>
            <w:hideMark/>
          </w:tcPr>
          <w:p w14:paraId="41E33F7D" w14:textId="77777777" w:rsidR="00C82B38" w:rsidRPr="00C84887" w:rsidRDefault="00C82B38" w:rsidP="00C82B38">
            <w:pPr>
              <w:spacing w:after="108" w:line="259" w:lineRule="auto"/>
              <w:ind w:left="-5"/>
              <w:jc w:val="left"/>
              <w:rPr>
                <w:sz w:val="20"/>
                <w:szCs w:val="20"/>
              </w:rPr>
            </w:pPr>
            <w:r w:rsidRPr="00C84887">
              <w:rPr>
                <w:sz w:val="20"/>
                <w:szCs w:val="20"/>
              </w:rPr>
              <w:t>0.2</w:t>
            </w:r>
          </w:p>
        </w:tc>
        <w:tc>
          <w:tcPr>
            <w:tcW w:w="806" w:type="dxa"/>
            <w:noWrap/>
            <w:hideMark/>
          </w:tcPr>
          <w:p w14:paraId="460764B1" w14:textId="77777777" w:rsidR="00C82B38" w:rsidRPr="00C84887" w:rsidRDefault="00C82B38" w:rsidP="00C82B38">
            <w:pPr>
              <w:spacing w:after="108" w:line="259" w:lineRule="auto"/>
              <w:ind w:left="-5"/>
              <w:jc w:val="left"/>
              <w:rPr>
                <w:sz w:val="20"/>
                <w:szCs w:val="20"/>
              </w:rPr>
            </w:pPr>
            <w:r w:rsidRPr="00C84887">
              <w:rPr>
                <w:sz w:val="20"/>
                <w:szCs w:val="20"/>
              </w:rPr>
              <w:t>36.4</w:t>
            </w:r>
          </w:p>
        </w:tc>
        <w:tc>
          <w:tcPr>
            <w:tcW w:w="2429" w:type="dxa"/>
            <w:noWrap/>
            <w:hideMark/>
          </w:tcPr>
          <w:p w14:paraId="24AEC2AE" w14:textId="77777777" w:rsidR="00C82B38" w:rsidRPr="00C84887" w:rsidRDefault="00C82B38" w:rsidP="00C82B38">
            <w:pPr>
              <w:spacing w:after="108" w:line="259" w:lineRule="auto"/>
              <w:ind w:left="-5"/>
              <w:jc w:val="left"/>
              <w:rPr>
                <w:sz w:val="20"/>
                <w:szCs w:val="20"/>
              </w:rPr>
            </w:pPr>
            <w:r w:rsidRPr="00C84887">
              <w:rPr>
                <w:sz w:val="20"/>
                <w:szCs w:val="20"/>
              </w:rPr>
              <w:t>Nanda et al. (2016)</w:t>
            </w:r>
          </w:p>
        </w:tc>
      </w:tr>
      <w:tr w:rsidR="00C82B38" w:rsidRPr="00C84887" w14:paraId="2395ACAB" w14:textId="77777777" w:rsidTr="00C82B38">
        <w:trPr>
          <w:trHeight w:val="360"/>
        </w:trPr>
        <w:tc>
          <w:tcPr>
            <w:tcW w:w="2989" w:type="dxa"/>
            <w:noWrap/>
            <w:hideMark/>
          </w:tcPr>
          <w:p w14:paraId="33D3A7A4" w14:textId="77777777" w:rsidR="00C82B38" w:rsidRPr="00C84887" w:rsidRDefault="00C82B38" w:rsidP="00C82B38">
            <w:pPr>
              <w:spacing w:after="108" w:line="259" w:lineRule="auto"/>
              <w:ind w:left="-5"/>
              <w:jc w:val="left"/>
              <w:rPr>
                <w:sz w:val="20"/>
                <w:szCs w:val="20"/>
              </w:rPr>
            </w:pPr>
            <w:r w:rsidRPr="00C84887">
              <w:rPr>
                <w:sz w:val="20"/>
                <w:szCs w:val="20"/>
              </w:rPr>
              <w:t>Banana peel waste</w:t>
            </w:r>
          </w:p>
        </w:tc>
        <w:tc>
          <w:tcPr>
            <w:tcW w:w="806" w:type="dxa"/>
            <w:noWrap/>
            <w:hideMark/>
          </w:tcPr>
          <w:p w14:paraId="59D311AC" w14:textId="77777777" w:rsidR="00C82B38" w:rsidRPr="00C84887" w:rsidRDefault="00C82B38" w:rsidP="00C82B38">
            <w:pPr>
              <w:spacing w:after="108" w:line="259" w:lineRule="auto"/>
              <w:ind w:left="-5"/>
              <w:jc w:val="left"/>
              <w:rPr>
                <w:sz w:val="20"/>
                <w:szCs w:val="20"/>
              </w:rPr>
            </w:pPr>
            <w:r w:rsidRPr="00C84887">
              <w:rPr>
                <w:sz w:val="20"/>
                <w:szCs w:val="20"/>
              </w:rPr>
              <w:t>39.35</w:t>
            </w:r>
          </w:p>
        </w:tc>
        <w:tc>
          <w:tcPr>
            <w:tcW w:w="739" w:type="dxa"/>
            <w:noWrap/>
            <w:hideMark/>
          </w:tcPr>
          <w:p w14:paraId="1159DE2F" w14:textId="77777777" w:rsidR="00C82B38" w:rsidRPr="00C84887" w:rsidRDefault="00C82B38" w:rsidP="00C82B38">
            <w:pPr>
              <w:spacing w:after="108" w:line="259" w:lineRule="auto"/>
              <w:ind w:left="-5"/>
              <w:jc w:val="left"/>
              <w:rPr>
                <w:sz w:val="20"/>
                <w:szCs w:val="20"/>
              </w:rPr>
            </w:pPr>
            <w:r w:rsidRPr="00C84887">
              <w:rPr>
                <w:sz w:val="20"/>
                <w:szCs w:val="20"/>
              </w:rPr>
              <w:t>7.06</w:t>
            </w:r>
          </w:p>
        </w:tc>
        <w:tc>
          <w:tcPr>
            <w:tcW w:w="727" w:type="dxa"/>
            <w:noWrap/>
            <w:hideMark/>
          </w:tcPr>
          <w:p w14:paraId="3FAD7DBA" w14:textId="77777777" w:rsidR="00C82B38" w:rsidRPr="00C84887" w:rsidRDefault="00C82B38" w:rsidP="00C82B38">
            <w:pPr>
              <w:spacing w:after="108" w:line="259" w:lineRule="auto"/>
              <w:ind w:left="-5"/>
              <w:jc w:val="left"/>
              <w:rPr>
                <w:sz w:val="20"/>
                <w:szCs w:val="20"/>
              </w:rPr>
            </w:pPr>
            <w:r w:rsidRPr="00C84887">
              <w:rPr>
                <w:sz w:val="20"/>
                <w:szCs w:val="20"/>
              </w:rPr>
              <w:t>0.71</w:t>
            </w:r>
          </w:p>
        </w:tc>
        <w:tc>
          <w:tcPr>
            <w:tcW w:w="690" w:type="dxa"/>
            <w:noWrap/>
            <w:hideMark/>
          </w:tcPr>
          <w:p w14:paraId="7DBD1B70" w14:textId="77777777" w:rsidR="00C82B38" w:rsidRPr="00C84887" w:rsidRDefault="00C82B38" w:rsidP="00C82B38">
            <w:pPr>
              <w:spacing w:after="108" w:line="259" w:lineRule="auto"/>
              <w:ind w:left="-5"/>
              <w:jc w:val="left"/>
              <w:rPr>
                <w:sz w:val="20"/>
                <w:szCs w:val="20"/>
              </w:rPr>
            </w:pPr>
            <w:r w:rsidRPr="00C84887">
              <w:rPr>
                <w:sz w:val="20"/>
                <w:szCs w:val="20"/>
              </w:rPr>
              <w:t>0.6</w:t>
            </w:r>
          </w:p>
        </w:tc>
        <w:tc>
          <w:tcPr>
            <w:tcW w:w="806" w:type="dxa"/>
            <w:noWrap/>
            <w:hideMark/>
          </w:tcPr>
          <w:p w14:paraId="5AD293D8" w14:textId="77777777" w:rsidR="00C82B38" w:rsidRPr="00C84887" w:rsidRDefault="00C82B38" w:rsidP="00C82B38">
            <w:pPr>
              <w:spacing w:after="108" w:line="259" w:lineRule="auto"/>
              <w:ind w:left="-5"/>
              <w:jc w:val="left"/>
              <w:rPr>
                <w:sz w:val="20"/>
                <w:szCs w:val="20"/>
              </w:rPr>
            </w:pPr>
            <w:r w:rsidRPr="00C84887">
              <w:rPr>
                <w:sz w:val="20"/>
                <w:szCs w:val="20"/>
              </w:rPr>
              <w:t>52.28</w:t>
            </w:r>
          </w:p>
        </w:tc>
        <w:tc>
          <w:tcPr>
            <w:tcW w:w="2429" w:type="dxa"/>
            <w:noWrap/>
            <w:hideMark/>
          </w:tcPr>
          <w:p w14:paraId="5B7E9E8F" w14:textId="77777777" w:rsidR="00C82B38" w:rsidRPr="00C84887" w:rsidRDefault="00C82B38" w:rsidP="00C82B38">
            <w:pPr>
              <w:spacing w:after="108" w:line="259" w:lineRule="auto"/>
              <w:ind w:left="-5"/>
              <w:jc w:val="left"/>
              <w:rPr>
                <w:sz w:val="20"/>
                <w:szCs w:val="20"/>
              </w:rPr>
            </w:pPr>
            <w:proofErr w:type="spellStart"/>
            <w:r w:rsidRPr="00C84887">
              <w:rPr>
                <w:sz w:val="20"/>
                <w:szCs w:val="20"/>
              </w:rPr>
              <w:t>Ozbay</w:t>
            </w:r>
            <w:proofErr w:type="spellEnd"/>
            <w:r w:rsidRPr="00C84887">
              <w:rPr>
                <w:sz w:val="20"/>
                <w:szCs w:val="20"/>
              </w:rPr>
              <w:t xml:space="preserve"> et </w:t>
            </w:r>
            <w:proofErr w:type="gramStart"/>
            <w:r w:rsidRPr="00C84887">
              <w:rPr>
                <w:sz w:val="20"/>
                <w:szCs w:val="20"/>
              </w:rPr>
              <w:t>al(</w:t>
            </w:r>
            <w:proofErr w:type="gramEnd"/>
            <w:r w:rsidRPr="00C84887">
              <w:rPr>
                <w:sz w:val="20"/>
                <w:szCs w:val="20"/>
              </w:rPr>
              <w:t>2018)</w:t>
            </w:r>
          </w:p>
        </w:tc>
      </w:tr>
      <w:tr w:rsidR="00C82B38" w:rsidRPr="00C84887" w14:paraId="6BB83F73" w14:textId="77777777" w:rsidTr="00C82B38">
        <w:trPr>
          <w:trHeight w:val="360"/>
        </w:trPr>
        <w:tc>
          <w:tcPr>
            <w:tcW w:w="2989" w:type="dxa"/>
            <w:noWrap/>
          </w:tcPr>
          <w:p w14:paraId="6D3DEE1D" w14:textId="2C6ED2C5" w:rsidR="00C82B38" w:rsidRPr="00C84887" w:rsidRDefault="00C82B38" w:rsidP="00C82B38">
            <w:pPr>
              <w:spacing w:after="108" w:line="259" w:lineRule="auto"/>
              <w:ind w:left="-5"/>
              <w:jc w:val="left"/>
              <w:rPr>
                <w:sz w:val="20"/>
                <w:szCs w:val="20"/>
              </w:rPr>
            </w:pPr>
          </w:p>
        </w:tc>
        <w:tc>
          <w:tcPr>
            <w:tcW w:w="806" w:type="dxa"/>
            <w:noWrap/>
          </w:tcPr>
          <w:p w14:paraId="7BE4BD80" w14:textId="491E59FB" w:rsidR="00C82B38" w:rsidRPr="00C84887" w:rsidRDefault="00C82B38" w:rsidP="00C82B38">
            <w:pPr>
              <w:spacing w:after="108" w:line="259" w:lineRule="auto"/>
              <w:ind w:left="-5"/>
              <w:jc w:val="left"/>
              <w:rPr>
                <w:sz w:val="20"/>
                <w:szCs w:val="20"/>
              </w:rPr>
            </w:pPr>
          </w:p>
        </w:tc>
        <w:tc>
          <w:tcPr>
            <w:tcW w:w="739" w:type="dxa"/>
            <w:noWrap/>
          </w:tcPr>
          <w:p w14:paraId="1146D828" w14:textId="539D0039" w:rsidR="00C82B38" w:rsidRPr="00C84887" w:rsidRDefault="00C82B38" w:rsidP="00C82B38">
            <w:pPr>
              <w:spacing w:after="108" w:line="259" w:lineRule="auto"/>
              <w:ind w:left="-5"/>
              <w:jc w:val="left"/>
              <w:rPr>
                <w:sz w:val="20"/>
                <w:szCs w:val="20"/>
              </w:rPr>
            </w:pPr>
          </w:p>
        </w:tc>
        <w:tc>
          <w:tcPr>
            <w:tcW w:w="727" w:type="dxa"/>
            <w:noWrap/>
          </w:tcPr>
          <w:p w14:paraId="65DF255C" w14:textId="2FFB37EB" w:rsidR="00C82B38" w:rsidRPr="00C84887" w:rsidRDefault="00C82B38" w:rsidP="00C82B38">
            <w:pPr>
              <w:spacing w:after="108" w:line="259" w:lineRule="auto"/>
              <w:ind w:left="-5"/>
              <w:jc w:val="left"/>
              <w:rPr>
                <w:sz w:val="20"/>
                <w:szCs w:val="20"/>
              </w:rPr>
            </w:pPr>
          </w:p>
        </w:tc>
        <w:tc>
          <w:tcPr>
            <w:tcW w:w="690" w:type="dxa"/>
            <w:noWrap/>
          </w:tcPr>
          <w:p w14:paraId="3CA9286B" w14:textId="79904D87" w:rsidR="00C82B38" w:rsidRPr="00C84887" w:rsidRDefault="00C82B38" w:rsidP="00C82B38">
            <w:pPr>
              <w:spacing w:after="108" w:line="259" w:lineRule="auto"/>
              <w:ind w:left="-5"/>
              <w:jc w:val="left"/>
              <w:rPr>
                <w:sz w:val="20"/>
                <w:szCs w:val="20"/>
              </w:rPr>
            </w:pPr>
          </w:p>
        </w:tc>
        <w:tc>
          <w:tcPr>
            <w:tcW w:w="806" w:type="dxa"/>
            <w:noWrap/>
          </w:tcPr>
          <w:p w14:paraId="40805D39" w14:textId="342138E4" w:rsidR="00C82B38" w:rsidRPr="00C84887" w:rsidRDefault="00C82B38" w:rsidP="00C82B38">
            <w:pPr>
              <w:spacing w:after="108" w:line="259" w:lineRule="auto"/>
              <w:ind w:left="-5"/>
              <w:jc w:val="left"/>
              <w:rPr>
                <w:sz w:val="20"/>
                <w:szCs w:val="20"/>
              </w:rPr>
            </w:pPr>
          </w:p>
        </w:tc>
        <w:tc>
          <w:tcPr>
            <w:tcW w:w="2429" w:type="dxa"/>
            <w:noWrap/>
          </w:tcPr>
          <w:p w14:paraId="17853112" w14:textId="11BDA9A1" w:rsidR="00C82B38" w:rsidRPr="00C84887" w:rsidRDefault="00C82B38" w:rsidP="00C82B38">
            <w:pPr>
              <w:spacing w:after="108" w:line="259" w:lineRule="auto"/>
              <w:ind w:left="-5"/>
              <w:jc w:val="left"/>
              <w:rPr>
                <w:sz w:val="20"/>
                <w:szCs w:val="20"/>
              </w:rPr>
            </w:pPr>
          </w:p>
        </w:tc>
      </w:tr>
      <w:tr w:rsidR="00C82B38" w:rsidRPr="00C84887" w14:paraId="2C529E70" w14:textId="77777777" w:rsidTr="00C82B38">
        <w:trPr>
          <w:trHeight w:val="360"/>
        </w:trPr>
        <w:tc>
          <w:tcPr>
            <w:tcW w:w="2989" w:type="dxa"/>
            <w:noWrap/>
            <w:hideMark/>
          </w:tcPr>
          <w:p w14:paraId="0CC338DE" w14:textId="77777777" w:rsidR="00C82B38" w:rsidRPr="00C84887" w:rsidRDefault="00C82B38" w:rsidP="00C82B38">
            <w:pPr>
              <w:spacing w:after="108" w:line="259" w:lineRule="auto"/>
              <w:ind w:left="-5"/>
              <w:jc w:val="left"/>
              <w:rPr>
                <w:sz w:val="20"/>
                <w:szCs w:val="20"/>
              </w:rPr>
            </w:pPr>
            <w:r w:rsidRPr="00C84887">
              <w:rPr>
                <w:sz w:val="20"/>
                <w:szCs w:val="20"/>
              </w:rPr>
              <w:t>Wheat straw</w:t>
            </w:r>
          </w:p>
        </w:tc>
        <w:tc>
          <w:tcPr>
            <w:tcW w:w="806" w:type="dxa"/>
            <w:noWrap/>
            <w:hideMark/>
          </w:tcPr>
          <w:p w14:paraId="38695C57" w14:textId="77777777" w:rsidR="00C82B38" w:rsidRPr="00C84887" w:rsidRDefault="00C82B38" w:rsidP="00C82B38">
            <w:pPr>
              <w:spacing w:after="108" w:line="259" w:lineRule="auto"/>
              <w:ind w:left="-5"/>
              <w:jc w:val="left"/>
              <w:rPr>
                <w:sz w:val="20"/>
                <w:szCs w:val="20"/>
              </w:rPr>
            </w:pPr>
            <w:r w:rsidRPr="00C84887">
              <w:rPr>
                <w:sz w:val="20"/>
                <w:szCs w:val="20"/>
              </w:rPr>
              <w:t>50.1</w:t>
            </w:r>
          </w:p>
        </w:tc>
        <w:tc>
          <w:tcPr>
            <w:tcW w:w="739" w:type="dxa"/>
            <w:noWrap/>
            <w:hideMark/>
          </w:tcPr>
          <w:p w14:paraId="3D083838" w14:textId="77777777" w:rsidR="00C82B38" w:rsidRPr="00C84887" w:rsidRDefault="00C82B38" w:rsidP="00C82B38">
            <w:pPr>
              <w:spacing w:after="108" w:line="259" w:lineRule="auto"/>
              <w:ind w:left="-5"/>
              <w:jc w:val="left"/>
              <w:rPr>
                <w:sz w:val="20"/>
                <w:szCs w:val="20"/>
              </w:rPr>
            </w:pPr>
            <w:r w:rsidRPr="00C84887">
              <w:rPr>
                <w:sz w:val="20"/>
                <w:szCs w:val="20"/>
              </w:rPr>
              <w:t>5.77</w:t>
            </w:r>
          </w:p>
        </w:tc>
        <w:tc>
          <w:tcPr>
            <w:tcW w:w="727" w:type="dxa"/>
            <w:noWrap/>
            <w:hideMark/>
          </w:tcPr>
          <w:p w14:paraId="7F61822C" w14:textId="77777777" w:rsidR="00C82B38" w:rsidRPr="00C84887" w:rsidRDefault="00C82B38" w:rsidP="00C82B38">
            <w:pPr>
              <w:spacing w:after="108" w:line="259" w:lineRule="auto"/>
              <w:ind w:left="-5"/>
              <w:jc w:val="left"/>
              <w:rPr>
                <w:sz w:val="20"/>
                <w:szCs w:val="20"/>
              </w:rPr>
            </w:pPr>
            <w:r w:rsidRPr="00C84887">
              <w:rPr>
                <w:sz w:val="20"/>
                <w:szCs w:val="20"/>
              </w:rPr>
              <w:t>1</w:t>
            </w:r>
          </w:p>
        </w:tc>
        <w:tc>
          <w:tcPr>
            <w:tcW w:w="690" w:type="dxa"/>
            <w:noWrap/>
            <w:hideMark/>
          </w:tcPr>
          <w:p w14:paraId="5ACBDD46" w14:textId="77777777" w:rsidR="00C82B38" w:rsidRPr="00C84887" w:rsidRDefault="00C82B38" w:rsidP="00C82B38">
            <w:pPr>
              <w:spacing w:after="108" w:line="259" w:lineRule="auto"/>
              <w:ind w:left="-5"/>
              <w:jc w:val="left"/>
              <w:rPr>
                <w:sz w:val="20"/>
                <w:szCs w:val="20"/>
              </w:rPr>
            </w:pPr>
            <w:r w:rsidRPr="00C84887">
              <w:rPr>
                <w:sz w:val="20"/>
                <w:szCs w:val="20"/>
              </w:rPr>
              <w:t>0.16</w:t>
            </w:r>
          </w:p>
        </w:tc>
        <w:tc>
          <w:tcPr>
            <w:tcW w:w="806" w:type="dxa"/>
            <w:noWrap/>
            <w:hideMark/>
          </w:tcPr>
          <w:p w14:paraId="59F4BA0B" w14:textId="77777777" w:rsidR="00C82B38" w:rsidRPr="00C84887" w:rsidRDefault="00C82B38" w:rsidP="00C82B38">
            <w:pPr>
              <w:spacing w:after="108" w:line="259" w:lineRule="auto"/>
              <w:ind w:left="-5"/>
              <w:jc w:val="left"/>
              <w:rPr>
                <w:sz w:val="20"/>
                <w:szCs w:val="20"/>
              </w:rPr>
            </w:pPr>
            <w:r w:rsidRPr="00C84887">
              <w:rPr>
                <w:sz w:val="20"/>
                <w:szCs w:val="20"/>
              </w:rPr>
              <w:t>42.97</w:t>
            </w:r>
          </w:p>
        </w:tc>
        <w:tc>
          <w:tcPr>
            <w:tcW w:w="2429" w:type="dxa"/>
            <w:noWrap/>
            <w:hideMark/>
          </w:tcPr>
          <w:p w14:paraId="1C921C41" w14:textId="77777777" w:rsidR="00C82B38" w:rsidRPr="00C84887" w:rsidRDefault="00C82B38" w:rsidP="00C82B38">
            <w:pPr>
              <w:spacing w:after="108" w:line="259" w:lineRule="auto"/>
              <w:ind w:left="-5"/>
              <w:jc w:val="left"/>
              <w:rPr>
                <w:sz w:val="20"/>
                <w:szCs w:val="20"/>
              </w:rPr>
            </w:pPr>
            <w:r w:rsidRPr="00C84887">
              <w:rPr>
                <w:sz w:val="20"/>
                <w:szCs w:val="20"/>
              </w:rPr>
              <w:t>Zhao et al.</w:t>
            </w:r>
          </w:p>
        </w:tc>
      </w:tr>
      <w:tr w:rsidR="00C82B38" w:rsidRPr="00C84887" w14:paraId="1080D19F" w14:textId="77777777" w:rsidTr="00C82B38">
        <w:trPr>
          <w:trHeight w:val="360"/>
        </w:trPr>
        <w:tc>
          <w:tcPr>
            <w:tcW w:w="2989" w:type="dxa"/>
            <w:noWrap/>
            <w:hideMark/>
          </w:tcPr>
          <w:p w14:paraId="08C850F8" w14:textId="77777777" w:rsidR="00C82B38" w:rsidRPr="00C84887" w:rsidRDefault="00C82B38" w:rsidP="00C82B38">
            <w:pPr>
              <w:spacing w:after="108" w:line="259" w:lineRule="auto"/>
              <w:ind w:left="-5"/>
              <w:jc w:val="left"/>
              <w:rPr>
                <w:sz w:val="20"/>
                <w:szCs w:val="20"/>
              </w:rPr>
            </w:pPr>
            <w:r w:rsidRPr="00C84887">
              <w:rPr>
                <w:sz w:val="20"/>
                <w:szCs w:val="20"/>
              </w:rPr>
              <w:t>Corn cob</w:t>
            </w:r>
          </w:p>
        </w:tc>
        <w:tc>
          <w:tcPr>
            <w:tcW w:w="806" w:type="dxa"/>
            <w:noWrap/>
            <w:hideMark/>
          </w:tcPr>
          <w:p w14:paraId="07D6E8C7" w14:textId="77777777" w:rsidR="00C82B38" w:rsidRPr="00C84887" w:rsidRDefault="00C82B38" w:rsidP="00C82B38">
            <w:pPr>
              <w:spacing w:after="108" w:line="259" w:lineRule="auto"/>
              <w:ind w:left="-5"/>
              <w:jc w:val="left"/>
              <w:rPr>
                <w:sz w:val="20"/>
                <w:szCs w:val="20"/>
              </w:rPr>
            </w:pPr>
            <w:r w:rsidRPr="00C84887">
              <w:rPr>
                <w:sz w:val="20"/>
                <w:szCs w:val="20"/>
              </w:rPr>
              <w:t>41.07</w:t>
            </w:r>
          </w:p>
        </w:tc>
        <w:tc>
          <w:tcPr>
            <w:tcW w:w="739" w:type="dxa"/>
            <w:noWrap/>
            <w:hideMark/>
          </w:tcPr>
          <w:p w14:paraId="5AACD3FD" w14:textId="77777777" w:rsidR="00C82B38" w:rsidRPr="00C84887" w:rsidRDefault="00C82B38" w:rsidP="00C82B38">
            <w:pPr>
              <w:spacing w:after="108" w:line="259" w:lineRule="auto"/>
              <w:ind w:left="-5"/>
              <w:jc w:val="left"/>
              <w:rPr>
                <w:sz w:val="20"/>
                <w:szCs w:val="20"/>
              </w:rPr>
            </w:pPr>
            <w:r w:rsidRPr="00C84887">
              <w:rPr>
                <w:sz w:val="20"/>
                <w:szCs w:val="20"/>
              </w:rPr>
              <w:t>6.54</w:t>
            </w:r>
          </w:p>
        </w:tc>
        <w:tc>
          <w:tcPr>
            <w:tcW w:w="727" w:type="dxa"/>
            <w:noWrap/>
            <w:hideMark/>
          </w:tcPr>
          <w:p w14:paraId="334D6581" w14:textId="77777777" w:rsidR="00C82B38" w:rsidRPr="00C84887" w:rsidRDefault="00C82B38" w:rsidP="00C82B38">
            <w:pPr>
              <w:spacing w:after="108" w:line="259" w:lineRule="auto"/>
              <w:ind w:left="-5"/>
              <w:jc w:val="left"/>
              <w:rPr>
                <w:sz w:val="20"/>
                <w:szCs w:val="20"/>
              </w:rPr>
            </w:pPr>
            <w:r w:rsidRPr="00C84887">
              <w:rPr>
                <w:sz w:val="20"/>
                <w:szCs w:val="20"/>
              </w:rPr>
              <w:t>0.76</w:t>
            </w:r>
          </w:p>
        </w:tc>
        <w:tc>
          <w:tcPr>
            <w:tcW w:w="690" w:type="dxa"/>
            <w:noWrap/>
            <w:hideMark/>
          </w:tcPr>
          <w:p w14:paraId="3B3BE27A" w14:textId="77777777" w:rsidR="00C82B38" w:rsidRPr="00C84887" w:rsidRDefault="00C82B38" w:rsidP="00C82B38">
            <w:pPr>
              <w:spacing w:after="108" w:line="259" w:lineRule="auto"/>
              <w:ind w:left="-5"/>
              <w:jc w:val="left"/>
              <w:rPr>
                <w:sz w:val="20"/>
                <w:szCs w:val="20"/>
              </w:rPr>
            </w:pPr>
            <w:r w:rsidRPr="00C84887">
              <w:rPr>
                <w:sz w:val="20"/>
                <w:szCs w:val="20"/>
              </w:rPr>
              <w:t>0.09</w:t>
            </w:r>
          </w:p>
        </w:tc>
        <w:tc>
          <w:tcPr>
            <w:tcW w:w="806" w:type="dxa"/>
            <w:noWrap/>
            <w:hideMark/>
          </w:tcPr>
          <w:p w14:paraId="036C2948" w14:textId="77777777" w:rsidR="00C82B38" w:rsidRPr="00C84887" w:rsidRDefault="00C82B38" w:rsidP="00C82B38">
            <w:pPr>
              <w:spacing w:after="108" w:line="259" w:lineRule="auto"/>
              <w:ind w:left="-5"/>
              <w:jc w:val="left"/>
              <w:rPr>
                <w:sz w:val="20"/>
                <w:szCs w:val="20"/>
              </w:rPr>
            </w:pPr>
            <w:r w:rsidRPr="00C84887">
              <w:rPr>
                <w:sz w:val="20"/>
                <w:szCs w:val="20"/>
              </w:rPr>
              <w:t>51.54</w:t>
            </w:r>
          </w:p>
        </w:tc>
        <w:tc>
          <w:tcPr>
            <w:tcW w:w="2429" w:type="dxa"/>
            <w:noWrap/>
            <w:hideMark/>
          </w:tcPr>
          <w:p w14:paraId="67786328" w14:textId="77777777" w:rsidR="00C82B38" w:rsidRPr="00C84887" w:rsidRDefault="00C82B38" w:rsidP="00C82B38">
            <w:pPr>
              <w:spacing w:after="108" w:line="259" w:lineRule="auto"/>
              <w:ind w:left="-5"/>
              <w:jc w:val="left"/>
              <w:rPr>
                <w:sz w:val="20"/>
                <w:szCs w:val="20"/>
              </w:rPr>
            </w:pPr>
            <w:r w:rsidRPr="00C84887">
              <w:rPr>
                <w:sz w:val="20"/>
                <w:szCs w:val="20"/>
              </w:rPr>
              <w:t>Ravikumar C. et al.</w:t>
            </w:r>
          </w:p>
        </w:tc>
      </w:tr>
      <w:tr w:rsidR="00C82B38" w:rsidRPr="00C84887" w14:paraId="033AF454" w14:textId="77777777" w:rsidTr="00C82B38">
        <w:trPr>
          <w:trHeight w:val="360"/>
        </w:trPr>
        <w:tc>
          <w:tcPr>
            <w:tcW w:w="2989" w:type="dxa"/>
            <w:noWrap/>
            <w:hideMark/>
          </w:tcPr>
          <w:p w14:paraId="6331EA2F" w14:textId="77777777" w:rsidR="00C82B38" w:rsidRPr="00C84887" w:rsidRDefault="00C82B38" w:rsidP="00C82B38">
            <w:pPr>
              <w:spacing w:after="108" w:line="259" w:lineRule="auto"/>
              <w:ind w:left="-5"/>
              <w:jc w:val="left"/>
              <w:rPr>
                <w:sz w:val="20"/>
                <w:szCs w:val="20"/>
              </w:rPr>
            </w:pPr>
            <w:r w:rsidRPr="00C84887">
              <w:rPr>
                <w:sz w:val="20"/>
                <w:szCs w:val="20"/>
              </w:rPr>
              <w:t>Rice straw</w:t>
            </w:r>
          </w:p>
        </w:tc>
        <w:tc>
          <w:tcPr>
            <w:tcW w:w="806" w:type="dxa"/>
            <w:noWrap/>
            <w:hideMark/>
          </w:tcPr>
          <w:p w14:paraId="0CF1E68B" w14:textId="77777777" w:rsidR="00C82B38" w:rsidRPr="00C84887" w:rsidRDefault="00C82B38" w:rsidP="00C82B38">
            <w:pPr>
              <w:spacing w:after="108" w:line="259" w:lineRule="auto"/>
              <w:ind w:left="-5"/>
              <w:jc w:val="left"/>
              <w:rPr>
                <w:sz w:val="20"/>
                <w:szCs w:val="20"/>
              </w:rPr>
            </w:pPr>
            <w:r w:rsidRPr="00C84887">
              <w:rPr>
                <w:sz w:val="20"/>
                <w:szCs w:val="20"/>
              </w:rPr>
              <w:t>49.18</w:t>
            </w:r>
          </w:p>
        </w:tc>
        <w:tc>
          <w:tcPr>
            <w:tcW w:w="739" w:type="dxa"/>
            <w:noWrap/>
            <w:hideMark/>
          </w:tcPr>
          <w:p w14:paraId="37261154" w14:textId="77777777" w:rsidR="00C82B38" w:rsidRPr="00C84887" w:rsidRDefault="00C82B38" w:rsidP="00C82B38">
            <w:pPr>
              <w:spacing w:after="108" w:line="259" w:lineRule="auto"/>
              <w:ind w:left="-5"/>
              <w:jc w:val="left"/>
              <w:rPr>
                <w:sz w:val="20"/>
                <w:szCs w:val="20"/>
              </w:rPr>
            </w:pPr>
            <w:r w:rsidRPr="00C84887">
              <w:rPr>
                <w:sz w:val="20"/>
                <w:szCs w:val="20"/>
              </w:rPr>
              <w:t>7.79</w:t>
            </w:r>
          </w:p>
        </w:tc>
        <w:tc>
          <w:tcPr>
            <w:tcW w:w="727" w:type="dxa"/>
            <w:noWrap/>
            <w:hideMark/>
          </w:tcPr>
          <w:p w14:paraId="4A738B26" w14:textId="77777777" w:rsidR="00C82B38" w:rsidRPr="00C84887" w:rsidRDefault="00C82B38" w:rsidP="00C82B38">
            <w:pPr>
              <w:spacing w:after="108" w:line="259" w:lineRule="auto"/>
              <w:ind w:left="-5"/>
              <w:jc w:val="left"/>
              <w:rPr>
                <w:sz w:val="20"/>
                <w:szCs w:val="20"/>
              </w:rPr>
            </w:pPr>
            <w:r w:rsidRPr="00C84887">
              <w:rPr>
                <w:sz w:val="20"/>
                <w:szCs w:val="20"/>
              </w:rPr>
              <w:t>1.3</w:t>
            </w:r>
          </w:p>
        </w:tc>
        <w:tc>
          <w:tcPr>
            <w:tcW w:w="690" w:type="dxa"/>
            <w:noWrap/>
            <w:hideMark/>
          </w:tcPr>
          <w:p w14:paraId="4DADFD28" w14:textId="77777777" w:rsidR="00C82B38" w:rsidRPr="00C84887" w:rsidRDefault="00C82B38" w:rsidP="00C82B38">
            <w:pPr>
              <w:spacing w:after="108" w:line="259" w:lineRule="auto"/>
              <w:ind w:left="-5"/>
              <w:jc w:val="left"/>
              <w:rPr>
                <w:sz w:val="20"/>
                <w:szCs w:val="20"/>
              </w:rPr>
            </w:pPr>
            <w:r w:rsidRPr="00C84887">
              <w:rPr>
                <w:sz w:val="20"/>
                <w:szCs w:val="20"/>
              </w:rPr>
              <w:t>0.13</w:t>
            </w:r>
          </w:p>
        </w:tc>
        <w:tc>
          <w:tcPr>
            <w:tcW w:w="806" w:type="dxa"/>
            <w:noWrap/>
            <w:hideMark/>
          </w:tcPr>
          <w:p w14:paraId="26D5C4E5" w14:textId="77777777" w:rsidR="00C82B38" w:rsidRPr="00C84887" w:rsidRDefault="00C82B38" w:rsidP="00C82B38">
            <w:pPr>
              <w:spacing w:after="108" w:line="259" w:lineRule="auto"/>
              <w:ind w:left="-5"/>
              <w:jc w:val="left"/>
              <w:rPr>
                <w:sz w:val="20"/>
                <w:szCs w:val="20"/>
              </w:rPr>
            </w:pPr>
            <w:r w:rsidRPr="00C84887">
              <w:rPr>
                <w:sz w:val="20"/>
                <w:szCs w:val="20"/>
              </w:rPr>
              <w:t>41.73</w:t>
            </w:r>
          </w:p>
        </w:tc>
        <w:tc>
          <w:tcPr>
            <w:tcW w:w="2429" w:type="dxa"/>
            <w:noWrap/>
            <w:hideMark/>
          </w:tcPr>
          <w:p w14:paraId="71EF451A" w14:textId="77777777" w:rsidR="00C82B38" w:rsidRPr="00C84887" w:rsidRDefault="00C82B38" w:rsidP="00C82B38">
            <w:pPr>
              <w:spacing w:after="108" w:line="259" w:lineRule="auto"/>
              <w:ind w:left="-5"/>
              <w:jc w:val="left"/>
              <w:rPr>
                <w:sz w:val="20"/>
                <w:szCs w:val="20"/>
              </w:rPr>
            </w:pPr>
            <w:r w:rsidRPr="00C84887">
              <w:rPr>
                <w:sz w:val="20"/>
                <w:szCs w:val="20"/>
              </w:rPr>
              <w:t>Wang Y. et al.</w:t>
            </w:r>
          </w:p>
        </w:tc>
      </w:tr>
      <w:tr w:rsidR="00C82B38" w:rsidRPr="00C84887" w14:paraId="47B90F4D" w14:textId="77777777" w:rsidTr="00C82B38">
        <w:trPr>
          <w:trHeight w:val="360"/>
        </w:trPr>
        <w:tc>
          <w:tcPr>
            <w:tcW w:w="2989" w:type="dxa"/>
            <w:noWrap/>
            <w:hideMark/>
          </w:tcPr>
          <w:p w14:paraId="508BF09A" w14:textId="77777777" w:rsidR="00C82B38" w:rsidRPr="00C84887" w:rsidRDefault="00C82B38" w:rsidP="00C82B38">
            <w:pPr>
              <w:spacing w:after="108" w:line="259" w:lineRule="auto"/>
              <w:ind w:left="-5"/>
              <w:jc w:val="left"/>
              <w:rPr>
                <w:sz w:val="20"/>
                <w:szCs w:val="20"/>
              </w:rPr>
            </w:pPr>
            <w:r w:rsidRPr="00C84887">
              <w:rPr>
                <w:sz w:val="20"/>
                <w:szCs w:val="20"/>
              </w:rPr>
              <w:t xml:space="preserve">rice </w:t>
            </w:r>
            <w:proofErr w:type="gramStart"/>
            <w:r w:rsidRPr="00C84887">
              <w:rPr>
                <w:sz w:val="20"/>
                <w:szCs w:val="20"/>
              </w:rPr>
              <w:t>husk(</w:t>
            </w:r>
            <w:proofErr w:type="gramEnd"/>
            <w:r w:rsidRPr="00C84887">
              <w:rPr>
                <w:sz w:val="20"/>
                <w:szCs w:val="20"/>
              </w:rPr>
              <w:t>RH)</w:t>
            </w:r>
          </w:p>
        </w:tc>
        <w:tc>
          <w:tcPr>
            <w:tcW w:w="806" w:type="dxa"/>
            <w:noWrap/>
            <w:hideMark/>
          </w:tcPr>
          <w:p w14:paraId="239A1D8D" w14:textId="77777777" w:rsidR="00C82B38" w:rsidRPr="00C84887" w:rsidRDefault="00C82B38" w:rsidP="00C82B38">
            <w:pPr>
              <w:spacing w:after="108" w:line="259" w:lineRule="auto"/>
              <w:ind w:left="-5"/>
              <w:jc w:val="left"/>
              <w:rPr>
                <w:sz w:val="20"/>
                <w:szCs w:val="20"/>
              </w:rPr>
            </w:pPr>
            <w:r w:rsidRPr="00C84887">
              <w:rPr>
                <w:sz w:val="20"/>
                <w:szCs w:val="20"/>
              </w:rPr>
              <w:t>43.98</w:t>
            </w:r>
          </w:p>
        </w:tc>
        <w:tc>
          <w:tcPr>
            <w:tcW w:w="739" w:type="dxa"/>
            <w:noWrap/>
            <w:hideMark/>
          </w:tcPr>
          <w:p w14:paraId="6A6C7E11" w14:textId="77777777" w:rsidR="00C82B38" w:rsidRPr="00C84887" w:rsidRDefault="00C82B38" w:rsidP="00C82B38">
            <w:pPr>
              <w:spacing w:after="108" w:line="259" w:lineRule="auto"/>
              <w:ind w:left="-5"/>
              <w:jc w:val="left"/>
              <w:rPr>
                <w:sz w:val="20"/>
                <w:szCs w:val="20"/>
              </w:rPr>
            </w:pPr>
            <w:r w:rsidRPr="00C84887">
              <w:rPr>
                <w:sz w:val="20"/>
                <w:szCs w:val="20"/>
              </w:rPr>
              <w:t>5.94</w:t>
            </w:r>
          </w:p>
        </w:tc>
        <w:tc>
          <w:tcPr>
            <w:tcW w:w="727" w:type="dxa"/>
            <w:noWrap/>
            <w:hideMark/>
          </w:tcPr>
          <w:p w14:paraId="5F2D35D4" w14:textId="77777777" w:rsidR="00C82B38" w:rsidRPr="00C84887" w:rsidRDefault="00C82B38" w:rsidP="00C82B38">
            <w:pPr>
              <w:spacing w:after="108" w:line="259" w:lineRule="auto"/>
              <w:ind w:left="-5"/>
              <w:jc w:val="left"/>
              <w:rPr>
                <w:sz w:val="20"/>
                <w:szCs w:val="20"/>
              </w:rPr>
            </w:pPr>
            <w:r w:rsidRPr="00C84887">
              <w:rPr>
                <w:sz w:val="20"/>
                <w:szCs w:val="20"/>
              </w:rPr>
              <w:t>0.4</w:t>
            </w:r>
          </w:p>
        </w:tc>
        <w:tc>
          <w:tcPr>
            <w:tcW w:w="690" w:type="dxa"/>
            <w:noWrap/>
            <w:hideMark/>
          </w:tcPr>
          <w:p w14:paraId="6476F62E" w14:textId="77777777" w:rsidR="00C82B38" w:rsidRPr="00C84887" w:rsidRDefault="00C82B38" w:rsidP="00C82B38">
            <w:pPr>
              <w:spacing w:after="108" w:line="259" w:lineRule="auto"/>
              <w:ind w:left="-5"/>
              <w:jc w:val="left"/>
              <w:rPr>
                <w:sz w:val="20"/>
                <w:szCs w:val="20"/>
              </w:rPr>
            </w:pPr>
            <w:r w:rsidRPr="00C84887">
              <w:rPr>
                <w:sz w:val="20"/>
                <w:szCs w:val="20"/>
              </w:rPr>
              <w:t>0</w:t>
            </w:r>
          </w:p>
        </w:tc>
        <w:tc>
          <w:tcPr>
            <w:tcW w:w="806" w:type="dxa"/>
            <w:noWrap/>
            <w:hideMark/>
          </w:tcPr>
          <w:p w14:paraId="42CF3FB1" w14:textId="77777777" w:rsidR="00C82B38" w:rsidRPr="00C84887" w:rsidRDefault="00C82B38" w:rsidP="00C82B38">
            <w:pPr>
              <w:spacing w:after="108" w:line="259" w:lineRule="auto"/>
              <w:ind w:left="-5"/>
              <w:jc w:val="left"/>
              <w:rPr>
                <w:sz w:val="20"/>
                <w:szCs w:val="20"/>
              </w:rPr>
            </w:pPr>
            <w:r w:rsidRPr="00C84887">
              <w:rPr>
                <w:sz w:val="20"/>
                <w:szCs w:val="20"/>
              </w:rPr>
              <w:t>49.68</w:t>
            </w:r>
          </w:p>
        </w:tc>
        <w:tc>
          <w:tcPr>
            <w:tcW w:w="2429" w:type="dxa"/>
            <w:noWrap/>
            <w:hideMark/>
          </w:tcPr>
          <w:p w14:paraId="23CB423E" w14:textId="77777777" w:rsidR="00C82B38" w:rsidRPr="00C84887" w:rsidRDefault="00C82B38" w:rsidP="00C82B38">
            <w:pPr>
              <w:spacing w:after="108" w:line="259" w:lineRule="auto"/>
              <w:ind w:left="-5"/>
              <w:jc w:val="left"/>
              <w:rPr>
                <w:sz w:val="20"/>
                <w:szCs w:val="20"/>
              </w:rPr>
            </w:pPr>
            <w:r w:rsidRPr="00C84887">
              <w:rPr>
                <w:sz w:val="20"/>
                <w:szCs w:val="20"/>
              </w:rPr>
              <w:t>Reddy B.R. et.al.</w:t>
            </w:r>
          </w:p>
        </w:tc>
      </w:tr>
      <w:tr w:rsidR="00C82B38" w:rsidRPr="00C84887" w14:paraId="3EB4D488" w14:textId="77777777" w:rsidTr="00C82B38">
        <w:trPr>
          <w:trHeight w:val="360"/>
        </w:trPr>
        <w:tc>
          <w:tcPr>
            <w:tcW w:w="2989" w:type="dxa"/>
            <w:noWrap/>
            <w:hideMark/>
          </w:tcPr>
          <w:p w14:paraId="34B1E8DF" w14:textId="77777777" w:rsidR="00C82B38" w:rsidRPr="00C84887" w:rsidRDefault="00C82B38" w:rsidP="00C82B38">
            <w:pPr>
              <w:spacing w:after="108" w:line="259" w:lineRule="auto"/>
              <w:ind w:left="-5"/>
              <w:jc w:val="left"/>
              <w:rPr>
                <w:sz w:val="20"/>
                <w:szCs w:val="20"/>
              </w:rPr>
            </w:pPr>
            <w:r w:rsidRPr="00C84887">
              <w:rPr>
                <w:sz w:val="20"/>
                <w:szCs w:val="20"/>
              </w:rPr>
              <w:t>Corn Stover</w:t>
            </w:r>
          </w:p>
        </w:tc>
        <w:tc>
          <w:tcPr>
            <w:tcW w:w="806" w:type="dxa"/>
            <w:noWrap/>
            <w:hideMark/>
          </w:tcPr>
          <w:p w14:paraId="283F82AA" w14:textId="77777777" w:rsidR="00C82B38" w:rsidRPr="00C84887" w:rsidRDefault="00C82B38" w:rsidP="00C82B38">
            <w:pPr>
              <w:spacing w:after="108" w:line="259" w:lineRule="auto"/>
              <w:ind w:left="-5"/>
              <w:jc w:val="left"/>
              <w:rPr>
                <w:sz w:val="20"/>
                <w:szCs w:val="20"/>
              </w:rPr>
            </w:pPr>
            <w:r w:rsidRPr="00C84887">
              <w:rPr>
                <w:sz w:val="20"/>
                <w:szCs w:val="20"/>
              </w:rPr>
              <w:t>49.38</w:t>
            </w:r>
          </w:p>
        </w:tc>
        <w:tc>
          <w:tcPr>
            <w:tcW w:w="739" w:type="dxa"/>
            <w:noWrap/>
            <w:hideMark/>
          </w:tcPr>
          <w:p w14:paraId="27846A75" w14:textId="77777777" w:rsidR="00C82B38" w:rsidRPr="00C84887" w:rsidRDefault="00C82B38" w:rsidP="00C82B38">
            <w:pPr>
              <w:spacing w:after="108" w:line="259" w:lineRule="auto"/>
              <w:ind w:left="-5"/>
              <w:jc w:val="left"/>
              <w:rPr>
                <w:sz w:val="20"/>
                <w:szCs w:val="20"/>
              </w:rPr>
            </w:pPr>
            <w:r w:rsidRPr="00C84887">
              <w:rPr>
                <w:sz w:val="20"/>
                <w:szCs w:val="20"/>
              </w:rPr>
              <w:t>6.52</w:t>
            </w:r>
          </w:p>
        </w:tc>
        <w:tc>
          <w:tcPr>
            <w:tcW w:w="727" w:type="dxa"/>
            <w:noWrap/>
            <w:hideMark/>
          </w:tcPr>
          <w:p w14:paraId="1DF4D4E9" w14:textId="77777777" w:rsidR="00C82B38" w:rsidRPr="00C84887" w:rsidRDefault="00C82B38" w:rsidP="00C82B38">
            <w:pPr>
              <w:spacing w:after="108" w:line="259" w:lineRule="auto"/>
              <w:ind w:left="-5"/>
              <w:jc w:val="left"/>
              <w:rPr>
                <w:sz w:val="20"/>
                <w:szCs w:val="20"/>
              </w:rPr>
            </w:pPr>
            <w:r w:rsidRPr="00C84887">
              <w:rPr>
                <w:sz w:val="20"/>
                <w:szCs w:val="20"/>
              </w:rPr>
              <w:t>0.63</w:t>
            </w:r>
          </w:p>
        </w:tc>
        <w:tc>
          <w:tcPr>
            <w:tcW w:w="690" w:type="dxa"/>
            <w:noWrap/>
            <w:hideMark/>
          </w:tcPr>
          <w:p w14:paraId="5498B048" w14:textId="77777777" w:rsidR="00C82B38" w:rsidRPr="00C84887" w:rsidRDefault="00C82B38" w:rsidP="00C82B38">
            <w:pPr>
              <w:spacing w:after="108" w:line="259" w:lineRule="auto"/>
              <w:ind w:left="-5"/>
              <w:jc w:val="left"/>
              <w:rPr>
                <w:sz w:val="20"/>
                <w:szCs w:val="20"/>
              </w:rPr>
            </w:pPr>
            <w:r w:rsidRPr="00C84887">
              <w:rPr>
                <w:sz w:val="20"/>
                <w:szCs w:val="20"/>
              </w:rPr>
              <w:t>0</w:t>
            </w:r>
          </w:p>
        </w:tc>
        <w:tc>
          <w:tcPr>
            <w:tcW w:w="806" w:type="dxa"/>
            <w:noWrap/>
            <w:hideMark/>
          </w:tcPr>
          <w:p w14:paraId="00AF987F" w14:textId="77777777" w:rsidR="00C82B38" w:rsidRPr="00C84887" w:rsidRDefault="00C82B38" w:rsidP="00C82B38">
            <w:pPr>
              <w:spacing w:after="108" w:line="259" w:lineRule="auto"/>
              <w:ind w:left="-5"/>
              <w:jc w:val="left"/>
              <w:rPr>
                <w:sz w:val="20"/>
                <w:szCs w:val="20"/>
              </w:rPr>
            </w:pPr>
            <w:r w:rsidRPr="00C84887">
              <w:rPr>
                <w:sz w:val="20"/>
                <w:szCs w:val="20"/>
              </w:rPr>
              <w:t>43.47</w:t>
            </w:r>
          </w:p>
        </w:tc>
        <w:tc>
          <w:tcPr>
            <w:tcW w:w="2429" w:type="dxa"/>
            <w:noWrap/>
            <w:hideMark/>
          </w:tcPr>
          <w:p w14:paraId="6B79E78C" w14:textId="77777777" w:rsidR="00C82B38" w:rsidRPr="00C84887" w:rsidRDefault="00C82B38" w:rsidP="00C82B38">
            <w:pPr>
              <w:spacing w:after="108" w:line="259" w:lineRule="auto"/>
              <w:ind w:left="-5"/>
              <w:jc w:val="left"/>
              <w:rPr>
                <w:sz w:val="20"/>
                <w:szCs w:val="20"/>
              </w:rPr>
            </w:pPr>
            <w:r w:rsidRPr="00C84887">
              <w:rPr>
                <w:sz w:val="20"/>
                <w:szCs w:val="20"/>
              </w:rPr>
              <w:t>Reddy B.R. et.al.</w:t>
            </w:r>
          </w:p>
        </w:tc>
      </w:tr>
      <w:tr w:rsidR="00C82B38" w:rsidRPr="00C84887" w14:paraId="2D1265E8" w14:textId="77777777" w:rsidTr="00C82B38">
        <w:trPr>
          <w:trHeight w:val="360"/>
        </w:trPr>
        <w:tc>
          <w:tcPr>
            <w:tcW w:w="2989" w:type="dxa"/>
            <w:noWrap/>
            <w:hideMark/>
          </w:tcPr>
          <w:p w14:paraId="4B07C0FA" w14:textId="77777777" w:rsidR="00C82B38" w:rsidRPr="00C84887" w:rsidRDefault="00C82B38" w:rsidP="00C82B38">
            <w:pPr>
              <w:spacing w:after="108" w:line="259" w:lineRule="auto"/>
              <w:ind w:left="-5"/>
              <w:jc w:val="left"/>
              <w:rPr>
                <w:sz w:val="20"/>
                <w:szCs w:val="20"/>
              </w:rPr>
            </w:pPr>
            <w:r w:rsidRPr="00C84887">
              <w:rPr>
                <w:sz w:val="20"/>
                <w:szCs w:val="20"/>
              </w:rPr>
              <w:t>Sugarcane Bagasse</w:t>
            </w:r>
          </w:p>
        </w:tc>
        <w:tc>
          <w:tcPr>
            <w:tcW w:w="806" w:type="dxa"/>
            <w:noWrap/>
            <w:hideMark/>
          </w:tcPr>
          <w:p w14:paraId="03830786" w14:textId="77777777" w:rsidR="00C82B38" w:rsidRPr="00C84887" w:rsidRDefault="00C82B38" w:rsidP="00C82B38">
            <w:pPr>
              <w:spacing w:after="108" w:line="259" w:lineRule="auto"/>
              <w:ind w:left="-5"/>
              <w:jc w:val="left"/>
              <w:rPr>
                <w:sz w:val="20"/>
                <w:szCs w:val="20"/>
              </w:rPr>
            </w:pPr>
            <w:r w:rsidRPr="00C84887">
              <w:rPr>
                <w:sz w:val="20"/>
                <w:szCs w:val="20"/>
              </w:rPr>
              <w:t>48.88</w:t>
            </w:r>
          </w:p>
        </w:tc>
        <w:tc>
          <w:tcPr>
            <w:tcW w:w="739" w:type="dxa"/>
            <w:noWrap/>
            <w:hideMark/>
          </w:tcPr>
          <w:p w14:paraId="54C444D8" w14:textId="77777777" w:rsidR="00C82B38" w:rsidRPr="00C84887" w:rsidRDefault="00C82B38" w:rsidP="00C82B38">
            <w:pPr>
              <w:spacing w:after="108" w:line="259" w:lineRule="auto"/>
              <w:ind w:left="-5"/>
              <w:jc w:val="left"/>
              <w:rPr>
                <w:sz w:val="20"/>
                <w:szCs w:val="20"/>
              </w:rPr>
            </w:pPr>
            <w:r w:rsidRPr="00C84887">
              <w:rPr>
                <w:sz w:val="20"/>
                <w:szCs w:val="20"/>
              </w:rPr>
              <w:t>6.71</w:t>
            </w:r>
          </w:p>
        </w:tc>
        <w:tc>
          <w:tcPr>
            <w:tcW w:w="727" w:type="dxa"/>
            <w:noWrap/>
            <w:hideMark/>
          </w:tcPr>
          <w:p w14:paraId="0891EFE8" w14:textId="77777777" w:rsidR="00C82B38" w:rsidRPr="00C84887" w:rsidRDefault="00C82B38" w:rsidP="00C82B38">
            <w:pPr>
              <w:spacing w:after="108" w:line="259" w:lineRule="auto"/>
              <w:ind w:left="-5"/>
              <w:jc w:val="left"/>
              <w:rPr>
                <w:sz w:val="20"/>
                <w:szCs w:val="20"/>
              </w:rPr>
            </w:pPr>
            <w:r w:rsidRPr="00C84887">
              <w:rPr>
                <w:sz w:val="20"/>
                <w:szCs w:val="20"/>
              </w:rPr>
              <w:t>0.27</w:t>
            </w:r>
          </w:p>
        </w:tc>
        <w:tc>
          <w:tcPr>
            <w:tcW w:w="690" w:type="dxa"/>
            <w:noWrap/>
            <w:hideMark/>
          </w:tcPr>
          <w:p w14:paraId="61AD5E29" w14:textId="77777777" w:rsidR="00C82B38" w:rsidRPr="00C84887" w:rsidRDefault="00C82B38" w:rsidP="00C82B38">
            <w:pPr>
              <w:spacing w:after="108" w:line="259" w:lineRule="auto"/>
              <w:ind w:left="-5"/>
              <w:jc w:val="left"/>
              <w:rPr>
                <w:sz w:val="20"/>
                <w:szCs w:val="20"/>
              </w:rPr>
            </w:pPr>
            <w:r w:rsidRPr="00C84887">
              <w:rPr>
                <w:sz w:val="20"/>
                <w:szCs w:val="20"/>
              </w:rPr>
              <w:t>0</w:t>
            </w:r>
          </w:p>
        </w:tc>
        <w:tc>
          <w:tcPr>
            <w:tcW w:w="806" w:type="dxa"/>
            <w:noWrap/>
            <w:hideMark/>
          </w:tcPr>
          <w:p w14:paraId="530244A7" w14:textId="77777777" w:rsidR="00C82B38" w:rsidRPr="00C84887" w:rsidRDefault="00C82B38" w:rsidP="00C82B38">
            <w:pPr>
              <w:spacing w:after="108" w:line="259" w:lineRule="auto"/>
              <w:ind w:left="-5"/>
              <w:jc w:val="left"/>
              <w:rPr>
                <w:sz w:val="20"/>
                <w:szCs w:val="20"/>
              </w:rPr>
            </w:pPr>
            <w:r w:rsidRPr="00C84887">
              <w:rPr>
                <w:sz w:val="20"/>
                <w:szCs w:val="20"/>
              </w:rPr>
              <w:t>0</w:t>
            </w:r>
          </w:p>
        </w:tc>
        <w:tc>
          <w:tcPr>
            <w:tcW w:w="2429" w:type="dxa"/>
            <w:noWrap/>
            <w:hideMark/>
          </w:tcPr>
          <w:p w14:paraId="19109AE1" w14:textId="77777777" w:rsidR="00C82B38" w:rsidRPr="00C84887" w:rsidRDefault="00C82B38" w:rsidP="00C82B38">
            <w:pPr>
              <w:spacing w:after="108" w:line="259" w:lineRule="auto"/>
              <w:ind w:left="-5"/>
              <w:jc w:val="left"/>
              <w:rPr>
                <w:sz w:val="20"/>
                <w:szCs w:val="20"/>
              </w:rPr>
            </w:pPr>
            <w:proofErr w:type="spellStart"/>
            <w:r w:rsidRPr="00C84887">
              <w:rPr>
                <w:sz w:val="20"/>
                <w:szCs w:val="20"/>
              </w:rPr>
              <w:t>Suriapparao</w:t>
            </w:r>
            <w:proofErr w:type="spellEnd"/>
            <w:r w:rsidRPr="00C84887">
              <w:rPr>
                <w:sz w:val="20"/>
                <w:szCs w:val="20"/>
              </w:rPr>
              <w:t xml:space="preserve"> D.V. et.al.</w:t>
            </w:r>
          </w:p>
        </w:tc>
      </w:tr>
      <w:tr w:rsidR="00C82B38" w:rsidRPr="00C84887" w14:paraId="0744FF0D" w14:textId="77777777" w:rsidTr="00C82B38">
        <w:trPr>
          <w:trHeight w:val="360"/>
        </w:trPr>
        <w:tc>
          <w:tcPr>
            <w:tcW w:w="2989" w:type="dxa"/>
            <w:noWrap/>
            <w:hideMark/>
          </w:tcPr>
          <w:p w14:paraId="5F02535F" w14:textId="77777777" w:rsidR="00C82B38" w:rsidRPr="00C84887" w:rsidRDefault="00C82B38" w:rsidP="00C82B38">
            <w:pPr>
              <w:spacing w:after="108" w:line="259" w:lineRule="auto"/>
              <w:ind w:left="-5"/>
              <w:jc w:val="left"/>
              <w:rPr>
                <w:sz w:val="20"/>
                <w:szCs w:val="20"/>
              </w:rPr>
            </w:pPr>
            <w:r w:rsidRPr="00C84887">
              <w:rPr>
                <w:sz w:val="20"/>
                <w:szCs w:val="20"/>
              </w:rPr>
              <w:t>Sugarcane Peel</w:t>
            </w:r>
          </w:p>
        </w:tc>
        <w:tc>
          <w:tcPr>
            <w:tcW w:w="806" w:type="dxa"/>
            <w:noWrap/>
            <w:hideMark/>
          </w:tcPr>
          <w:p w14:paraId="77455D31" w14:textId="77777777" w:rsidR="00C82B38" w:rsidRPr="00C84887" w:rsidRDefault="00C82B38" w:rsidP="00C82B38">
            <w:pPr>
              <w:spacing w:after="108" w:line="259" w:lineRule="auto"/>
              <w:ind w:left="-5"/>
              <w:jc w:val="left"/>
              <w:rPr>
                <w:sz w:val="20"/>
                <w:szCs w:val="20"/>
              </w:rPr>
            </w:pPr>
            <w:r w:rsidRPr="00C84887">
              <w:rPr>
                <w:sz w:val="20"/>
                <w:szCs w:val="20"/>
              </w:rPr>
              <w:t>46.47</w:t>
            </w:r>
          </w:p>
        </w:tc>
        <w:tc>
          <w:tcPr>
            <w:tcW w:w="739" w:type="dxa"/>
            <w:noWrap/>
            <w:hideMark/>
          </w:tcPr>
          <w:p w14:paraId="3B152067" w14:textId="77777777" w:rsidR="00C82B38" w:rsidRPr="00C84887" w:rsidRDefault="00C82B38" w:rsidP="00C82B38">
            <w:pPr>
              <w:spacing w:after="108" w:line="259" w:lineRule="auto"/>
              <w:ind w:left="-5"/>
              <w:jc w:val="left"/>
              <w:rPr>
                <w:sz w:val="20"/>
                <w:szCs w:val="20"/>
              </w:rPr>
            </w:pPr>
            <w:r w:rsidRPr="00C84887">
              <w:rPr>
                <w:sz w:val="20"/>
                <w:szCs w:val="20"/>
              </w:rPr>
              <w:t>6.23</w:t>
            </w:r>
          </w:p>
        </w:tc>
        <w:tc>
          <w:tcPr>
            <w:tcW w:w="727" w:type="dxa"/>
            <w:noWrap/>
            <w:hideMark/>
          </w:tcPr>
          <w:p w14:paraId="3488F625" w14:textId="77777777" w:rsidR="00C82B38" w:rsidRPr="00C84887" w:rsidRDefault="00C82B38" w:rsidP="00C82B38">
            <w:pPr>
              <w:spacing w:after="108" w:line="259" w:lineRule="auto"/>
              <w:ind w:left="-5"/>
              <w:jc w:val="left"/>
              <w:rPr>
                <w:sz w:val="20"/>
                <w:szCs w:val="20"/>
              </w:rPr>
            </w:pPr>
            <w:r w:rsidRPr="00C84887">
              <w:rPr>
                <w:sz w:val="20"/>
                <w:szCs w:val="20"/>
              </w:rPr>
              <w:t>0.92</w:t>
            </w:r>
          </w:p>
        </w:tc>
        <w:tc>
          <w:tcPr>
            <w:tcW w:w="690" w:type="dxa"/>
            <w:noWrap/>
            <w:hideMark/>
          </w:tcPr>
          <w:p w14:paraId="0557C469" w14:textId="77777777" w:rsidR="00C82B38" w:rsidRPr="00C84887" w:rsidRDefault="00C82B38" w:rsidP="00C82B38">
            <w:pPr>
              <w:spacing w:after="108" w:line="259" w:lineRule="auto"/>
              <w:ind w:left="-5"/>
              <w:jc w:val="left"/>
              <w:rPr>
                <w:sz w:val="20"/>
                <w:szCs w:val="20"/>
              </w:rPr>
            </w:pPr>
            <w:r w:rsidRPr="00C84887">
              <w:rPr>
                <w:sz w:val="20"/>
                <w:szCs w:val="20"/>
              </w:rPr>
              <w:t>0</w:t>
            </w:r>
          </w:p>
        </w:tc>
        <w:tc>
          <w:tcPr>
            <w:tcW w:w="806" w:type="dxa"/>
            <w:noWrap/>
            <w:hideMark/>
          </w:tcPr>
          <w:p w14:paraId="131690E4" w14:textId="77777777" w:rsidR="00C82B38" w:rsidRPr="00C84887" w:rsidRDefault="00C82B38" w:rsidP="00C82B38">
            <w:pPr>
              <w:spacing w:after="108" w:line="259" w:lineRule="auto"/>
              <w:ind w:left="-5"/>
              <w:jc w:val="left"/>
              <w:rPr>
                <w:sz w:val="20"/>
                <w:szCs w:val="20"/>
              </w:rPr>
            </w:pPr>
            <w:r w:rsidRPr="00C84887">
              <w:rPr>
                <w:sz w:val="20"/>
                <w:szCs w:val="20"/>
              </w:rPr>
              <w:t>46.38</w:t>
            </w:r>
          </w:p>
        </w:tc>
        <w:tc>
          <w:tcPr>
            <w:tcW w:w="2429" w:type="dxa"/>
            <w:noWrap/>
            <w:hideMark/>
          </w:tcPr>
          <w:p w14:paraId="63C13CC3" w14:textId="77777777" w:rsidR="00C82B38" w:rsidRPr="00C84887" w:rsidRDefault="00C82B38" w:rsidP="00C82B38">
            <w:pPr>
              <w:spacing w:after="108" w:line="259" w:lineRule="auto"/>
              <w:ind w:left="-5"/>
              <w:jc w:val="left"/>
              <w:rPr>
                <w:sz w:val="20"/>
                <w:szCs w:val="20"/>
              </w:rPr>
            </w:pPr>
            <w:r w:rsidRPr="00C84887">
              <w:rPr>
                <w:sz w:val="20"/>
                <w:szCs w:val="20"/>
              </w:rPr>
              <w:t>Lo S.L. et al.</w:t>
            </w:r>
          </w:p>
        </w:tc>
      </w:tr>
      <w:tr w:rsidR="00C82B38" w:rsidRPr="00C84887" w14:paraId="723A7D5E" w14:textId="77777777" w:rsidTr="00C82B38">
        <w:trPr>
          <w:trHeight w:val="360"/>
        </w:trPr>
        <w:tc>
          <w:tcPr>
            <w:tcW w:w="2989" w:type="dxa"/>
            <w:noWrap/>
            <w:hideMark/>
          </w:tcPr>
          <w:p w14:paraId="03F28A43" w14:textId="77777777" w:rsidR="00C82B38" w:rsidRPr="00C84887" w:rsidRDefault="00C82B38" w:rsidP="00C82B38">
            <w:pPr>
              <w:spacing w:after="108" w:line="259" w:lineRule="auto"/>
              <w:ind w:left="-5"/>
              <w:jc w:val="left"/>
              <w:rPr>
                <w:sz w:val="20"/>
                <w:szCs w:val="20"/>
              </w:rPr>
            </w:pPr>
            <w:r w:rsidRPr="00C84887">
              <w:rPr>
                <w:sz w:val="20"/>
                <w:szCs w:val="20"/>
              </w:rPr>
              <w:t>Waste coffee grounds</w:t>
            </w:r>
          </w:p>
        </w:tc>
        <w:tc>
          <w:tcPr>
            <w:tcW w:w="806" w:type="dxa"/>
            <w:noWrap/>
            <w:hideMark/>
          </w:tcPr>
          <w:p w14:paraId="0AAEDCAC" w14:textId="77777777" w:rsidR="00C82B38" w:rsidRPr="00C84887" w:rsidRDefault="00C82B38" w:rsidP="00C82B38">
            <w:pPr>
              <w:spacing w:after="108" w:line="259" w:lineRule="auto"/>
              <w:ind w:left="-5"/>
              <w:jc w:val="left"/>
              <w:rPr>
                <w:sz w:val="20"/>
                <w:szCs w:val="20"/>
              </w:rPr>
            </w:pPr>
            <w:r w:rsidRPr="00C84887">
              <w:rPr>
                <w:sz w:val="20"/>
                <w:szCs w:val="20"/>
              </w:rPr>
              <w:t>44.89</w:t>
            </w:r>
          </w:p>
        </w:tc>
        <w:tc>
          <w:tcPr>
            <w:tcW w:w="739" w:type="dxa"/>
            <w:noWrap/>
            <w:hideMark/>
          </w:tcPr>
          <w:p w14:paraId="71546C07" w14:textId="77777777" w:rsidR="00C82B38" w:rsidRPr="00C84887" w:rsidRDefault="00C82B38" w:rsidP="00C82B38">
            <w:pPr>
              <w:spacing w:after="108" w:line="259" w:lineRule="auto"/>
              <w:ind w:left="-5"/>
              <w:jc w:val="left"/>
              <w:rPr>
                <w:sz w:val="20"/>
                <w:szCs w:val="20"/>
              </w:rPr>
            </w:pPr>
            <w:r w:rsidRPr="00C84887">
              <w:rPr>
                <w:sz w:val="20"/>
                <w:szCs w:val="20"/>
              </w:rPr>
              <w:t>6.14</w:t>
            </w:r>
          </w:p>
        </w:tc>
        <w:tc>
          <w:tcPr>
            <w:tcW w:w="727" w:type="dxa"/>
            <w:noWrap/>
            <w:hideMark/>
          </w:tcPr>
          <w:p w14:paraId="4EC13590" w14:textId="77777777" w:rsidR="00C82B38" w:rsidRPr="00C84887" w:rsidRDefault="00C82B38" w:rsidP="00C82B38">
            <w:pPr>
              <w:spacing w:after="108" w:line="259" w:lineRule="auto"/>
              <w:ind w:left="-5"/>
              <w:jc w:val="left"/>
              <w:rPr>
                <w:sz w:val="20"/>
                <w:szCs w:val="20"/>
              </w:rPr>
            </w:pPr>
            <w:r w:rsidRPr="00C84887">
              <w:rPr>
                <w:sz w:val="20"/>
                <w:szCs w:val="20"/>
              </w:rPr>
              <w:t>0.35</w:t>
            </w:r>
          </w:p>
        </w:tc>
        <w:tc>
          <w:tcPr>
            <w:tcW w:w="690" w:type="dxa"/>
            <w:noWrap/>
            <w:hideMark/>
          </w:tcPr>
          <w:p w14:paraId="6530BA3D" w14:textId="77777777" w:rsidR="00C82B38" w:rsidRPr="00C84887" w:rsidRDefault="00C82B38" w:rsidP="00C82B38">
            <w:pPr>
              <w:spacing w:after="108" w:line="259" w:lineRule="auto"/>
              <w:ind w:left="-5"/>
              <w:jc w:val="left"/>
              <w:rPr>
                <w:sz w:val="20"/>
                <w:szCs w:val="20"/>
              </w:rPr>
            </w:pPr>
            <w:r w:rsidRPr="00C84887">
              <w:rPr>
                <w:sz w:val="20"/>
                <w:szCs w:val="20"/>
              </w:rPr>
              <w:t>0</w:t>
            </w:r>
          </w:p>
        </w:tc>
        <w:tc>
          <w:tcPr>
            <w:tcW w:w="806" w:type="dxa"/>
            <w:noWrap/>
            <w:hideMark/>
          </w:tcPr>
          <w:p w14:paraId="1965A9B4" w14:textId="77777777" w:rsidR="00C82B38" w:rsidRPr="00C84887" w:rsidRDefault="00C82B38" w:rsidP="00C82B38">
            <w:pPr>
              <w:spacing w:after="108" w:line="259" w:lineRule="auto"/>
              <w:ind w:left="-5"/>
              <w:jc w:val="left"/>
              <w:rPr>
                <w:sz w:val="20"/>
                <w:szCs w:val="20"/>
              </w:rPr>
            </w:pPr>
            <w:r w:rsidRPr="00C84887">
              <w:rPr>
                <w:sz w:val="20"/>
                <w:szCs w:val="20"/>
              </w:rPr>
              <w:t>48.62</w:t>
            </w:r>
          </w:p>
        </w:tc>
        <w:tc>
          <w:tcPr>
            <w:tcW w:w="2429" w:type="dxa"/>
            <w:noWrap/>
            <w:hideMark/>
          </w:tcPr>
          <w:p w14:paraId="6C2C1550" w14:textId="77777777" w:rsidR="00C82B38" w:rsidRPr="00C84887" w:rsidRDefault="00C82B38" w:rsidP="00C82B38">
            <w:pPr>
              <w:spacing w:after="108" w:line="259" w:lineRule="auto"/>
              <w:ind w:left="-5"/>
              <w:jc w:val="left"/>
              <w:rPr>
                <w:sz w:val="20"/>
                <w:szCs w:val="20"/>
              </w:rPr>
            </w:pPr>
            <w:r w:rsidRPr="00C84887">
              <w:rPr>
                <w:sz w:val="20"/>
                <w:szCs w:val="20"/>
              </w:rPr>
              <w:t>Lo S.L. et al.</w:t>
            </w:r>
          </w:p>
        </w:tc>
      </w:tr>
      <w:tr w:rsidR="00C82B38" w:rsidRPr="00C84887" w14:paraId="33C60419" w14:textId="77777777" w:rsidTr="00C82B38">
        <w:trPr>
          <w:trHeight w:val="360"/>
        </w:trPr>
        <w:tc>
          <w:tcPr>
            <w:tcW w:w="2989" w:type="dxa"/>
            <w:vMerge w:val="restart"/>
            <w:noWrap/>
            <w:hideMark/>
          </w:tcPr>
          <w:p w14:paraId="2E085487" w14:textId="77777777" w:rsidR="00C82B38" w:rsidRPr="00C84887" w:rsidRDefault="00C82B38" w:rsidP="00C82B38">
            <w:pPr>
              <w:spacing w:after="108" w:line="259" w:lineRule="auto"/>
              <w:ind w:left="-5"/>
              <w:jc w:val="left"/>
              <w:rPr>
                <w:sz w:val="20"/>
                <w:szCs w:val="20"/>
              </w:rPr>
            </w:pPr>
          </w:p>
          <w:p w14:paraId="5396C058" w14:textId="77777777" w:rsidR="00C82B38" w:rsidRPr="00C84887" w:rsidRDefault="00C82B38" w:rsidP="00C82B38">
            <w:pPr>
              <w:spacing w:after="108" w:line="259" w:lineRule="auto"/>
              <w:ind w:left="-5"/>
              <w:jc w:val="left"/>
              <w:rPr>
                <w:sz w:val="20"/>
                <w:szCs w:val="20"/>
              </w:rPr>
            </w:pPr>
          </w:p>
          <w:p w14:paraId="005E417E" w14:textId="77777777" w:rsidR="00C82B38" w:rsidRPr="00C84887" w:rsidRDefault="00C82B38" w:rsidP="00C82B38">
            <w:pPr>
              <w:spacing w:after="108" w:line="259" w:lineRule="auto"/>
              <w:ind w:left="-5"/>
              <w:jc w:val="left"/>
              <w:rPr>
                <w:sz w:val="20"/>
                <w:szCs w:val="20"/>
              </w:rPr>
            </w:pPr>
          </w:p>
          <w:p w14:paraId="0518CE03" w14:textId="77777777" w:rsidR="00C82B38" w:rsidRPr="00C84887" w:rsidRDefault="00C82B38" w:rsidP="00C82B38">
            <w:pPr>
              <w:spacing w:after="108" w:line="259" w:lineRule="auto"/>
              <w:ind w:left="-5"/>
              <w:jc w:val="left"/>
              <w:rPr>
                <w:sz w:val="20"/>
                <w:szCs w:val="20"/>
              </w:rPr>
            </w:pPr>
          </w:p>
          <w:p w14:paraId="66BB05B9" w14:textId="77777777" w:rsidR="00C82B38" w:rsidRPr="00C84887" w:rsidRDefault="00C82B38" w:rsidP="00C82B38">
            <w:pPr>
              <w:spacing w:after="108" w:line="259" w:lineRule="auto"/>
              <w:ind w:left="-5"/>
              <w:jc w:val="left"/>
              <w:rPr>
                <w:sz w:val="20"/>
                <w:szCs w:val="20"/>
              </w:rPr>
            </w:pPr>
          </w:p>
          <w:p w14:paraId="78228FA1" w14:textId="77777777" w:rsidR="00C82B38" w:rsidRPr="00C84887" w:rsidRDefault="00C82B38" w:rsidP="00C82B38">
            <w:pPr>
              <w:spacing w:after="108" w:line="259" w:lineRule="auto"/>
              <w:ind w:left="-5"/>
              <w:jc w:val="left"/>
              <w:rPr>
                <w:sz w:val="20"/>
                <w:szCs w:val="20"/>
              </w:rPr>
            </w:pPr>
          </w:p>
          <w:p w14:paraId="7EBAE5D8" w14:textId="77777777" w:rsidR="00C82B38" w:rsidRPr="00C84887" w:rsidRDefault="00C82B38" w:rsidP="00C82B38">
            <w:pPr>
              <w:spacing w:after="108" w:line="259" w:lineRule="auto"/>
              <w:ind w:left="-5"/>
              <w:jc w:val="left"/>
              <w:rPr>
                <w:sz w:val="20"/>
                <w:szCs w:val="20"/>
              </w:rPr>
            </w:pPr>
          </w:p>
          <w:p w14:paraId="09EC5345" w14:textId="77777777" w:rsidR="00C82B38" w:rsidRPr="00C84887" w:rsidRDefault="00C82B38" w:rsidP="00C82B38">
            <w:pPr>
              <w:spacing w:after="108" w:line="259" w:lineRule="auto"/>
              <w:ind w:left="-5"/>
              <w:jc w:val="left"/>
              <w:rPr>
                <w:sz w:val="20"/>
                <w:szCs w:val="20"/>
              </w:rPr>
            </w:pPr>
          </w:p>
          <w:p w14:paraId="1AAF6E57" w14:textId="0F3BBCD0" w:rsidR="00C82B38" w:rsidRPr="00C84887" w:rsidRDefault="00C82B38" w:rsidP="00C82B38">
            <w:pPr>
              <w:spacing w:after="108" w:line="259" w:lineRule="auto"/>
              <w:ind w:left="-5"/>
              <w:jc w:val="left"/>
              <w:rPr>
                <w:sz w:val="20"/>
                <w:szCs w:val="20"/>
              </w:rPr>
            </w:pPr>
            <w:r w:rsidRPr="00C84887">
              <w:rPr>
                <w:sz w:val="20"/>
                <w:szCs w:val="20"/>
              </w:rPr>
              <w:t xml:space="preserve">           Peanut shells</w:t>
            </w:r>
          </w:p>
        </w:tc>
        <w:tc>
          <w:tcPr>
            <w:tcW w:w="806" w:type="dxa"/>
            <w:noWrap/>
            <w:hideMark/>
          </w:tcPr>
          <w:p w14:paraId="5728C9C9" w14:textId="77777777" w:rsidR="00C82B38" w:rsidRPr="00C84887" w:rsidRDefault="00C82B38" w:rsidP="00C82B38">
            <w:pPr>
              <w:spacing w:after="108" w:line="259" w:lineRule="auto"/>
              <w:ind w:left="-5"/>
              <w:jc w:val="left"/>
              <w:rPr>
                <w:sz w:val="20"/>
                <w:szCs w:val="20"/>
              </w:rPr>
            </w:pPr>
            <w:r w:rsidRPr="00C84887">
              <w:rPr>
                <w:sz w:val="20"/>
                <w:szCs w:val="20"/>
              </w:rPr>
              <w:t>37.87</w:t>
            </w:r>
          </w:p>
        </w:tc>
        <w:tc>
          <w:tcPr>
            <w:tcW w:w="739" w:type="dxa"/>
            <w:noWrap/>
            <w:hideMark/>
          </w:tcPr>
          <w:p w14:paraId="52D1F71D" w14:textId="77777777" w:rsidR="00C82B38" w:rsidRPr="00C84887" w:rsidRDefault="00C82B38" w:rsidP="00C82B38">
            <w:pPr>
              <w:spacing w:after="108" w:line="259" w:lineRule="auto"/>
              <w:ind w:left="-5"/>
              <w:jc w:val="left"/>
              <w:rPr>
                <w:sz w:val="20"/>
                <w:szCs w:val="20"/>
              </w:rPr>
            </w:pPr>
            <w:r w:rsidRPr="00C84887">
              <w:rPr>
                <w:sz w:val="20"/>
                <w:szCs w:val="20"/>
              </w:rPr>
              <w:t>5.18</w:t>
            </w:r>
          </w:p>
        </w:tc>
        <w:tc>
          <w:tcPr>
            <w:tcW w:w="727" w:type="dxa"/>
            <w:noWrap/>
            <w:hideMark/>
          </w:tcPr>
          <w:p w14:paraId="5C01FE3B" w14:textId="77777777" w:rsidR="00C82B38" w:rsidRPr="00C84887" w:rsidRDefault="00C82B38" w:rsidP="00C82B38">
            <w:pPr>
              <w:spacing w:after="108" w:line="259" w:lineRule="auto"/>
              <w:ind w:left="-5"/>
              <w:jc w:val="left"/>
              <w:rPr>
                <w:sz w:val="20"/>
                <w:szCs w:val="20"/>
              </w:rPr>
            </w:pPr>
            <w:r w:rsidRPr="00C84887">
              <w:rPr>
                <w:sz w:val="20"/>
                <w:szCs w:val="20"/>
              </w:rPr>
              <w:t>1.57</w:t>
            </w:r>
          </w:p>
        </w:tc>
        <w:tc>
          <w:tcPr>
            <w:tcW w:w="690" w:type="dxa"/>
            <w:noWrap/>
            <w:hideMark/>
          </w:tcPr>
          <w:p w14:paraId="53831073"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661ADEA5" w14:textId="77777777" w:rsidR="00C82B38" w:rsidRPr="00C84887" w:rsidRDefault="00C82B38" w:rsidP="00C82B38">
            <w:pPr>
              <w:spacing w:after="108" w:line="259" w:lineRule="auto"/>
              <w:ind w:left="-5"/>
              <w:jc w:val="left"/>
              <w:rPr>
                <w:sz w:val="20"/>
                <w:szCs w:val="20"/>
              </w:rPr>
            </w:pPr>
            <w:r w:rsidRPr="00C84887">
              <w:rPr>
                <w:sz w:val="20"/>
                <w:szCs w:val="20"/>
              </w:rPr>
              <w:t>55.24</w:t>
            </w:r>
          </w:p>
        </w:tc>
        <w:tc>
          <w:tcPr>
            <w:tcW w:w="2429" w:type="dxa"/>
            <w:noWrap/>
            <w:hideMark/>
          </w:tcPr>
          <w:p w14:paraId="2FDC5C19" w14:textId="77777777" w:rsidR="00C82B38" w:rsidRPr="00C84887" w:rsidRDefault="00C82B38" w:rsidP="00C82B38">
            <w:pPr>
              <w:spacing w:after="108" w:line="259" w:lineRule="auto"/>
              <w:ind w:left="-5"/>
              <w:jc w:val="left"/>
              <w:rPr>
                <w:sz w:val="20"/>
                <w:szCs w:val="20"/>
              </w:rPr>
            </w:pPr>
            <w:r w:rsidRPr="00C84887">
              <w:rPr>
                <w:sz w:val="20"/>
                <w:szCs w:val="20"/>
              </w:rPr>
              <w:t>Wang N. et al.</w:t>
            </w:r>
          </w:p>
        </w:tc>
      </w:tr>
      <w:tr w:rsidR="00C82B38" w:rsidRPr="00C84887" w14:paraId="74BF229F" w14:textId="77777777" w:rsidTr="00C82B38">
        <w:trPr>
          <w:trHeight w:val="360"/>
        </w:trPr>
        <w:tc>
          <w:tcPr>
            <w:tcW w:w="2989" w:type="dxa"/>
            <w:vMerge/>
            <w:noWrap/>
            <w:hideMark/>
          </w:tcPr>
          <w:p w14:paraId="38FE1960" w14:textId="741A890B" w:rsidR="00C82B38" w:rsidRPr="00C84887" w:rsidRDefault="00C82B38" w:rsidP="00C82B38">
            <w:pPr>
              <w:spacing w:after="108" w:line="259" w:lineRule="auto"/>
              <w:ind w:left="-5"/>
              <w:jc w:val="left"/>
              <w:rPr>
                <w:sz w:val="20"/>
                <w:szCs w:val="20"/>
              </w:rPr>
            </w:pPr>
          </w:p>
        </w:tc>
        <w:tc>
          <w:tcPr>
            <w:tcW w:w="806" w:type="dxa"/>
            <w:noWrap/>
            <w:hideMark/>
          </w:tcPr>
          <w:p w14:paraId="072041FC" w14:textId="77777777" w:rsidR="00C82B38" w:rsidRPr="00C84887" w:rsidRDefault="00C82B38" w:rsidP="00C82B38">
            <w:pPr>
              <w:spacing w:after="108" w:line="259" w:lineRule="auto"/>
              <w:ind w:left="-5"/>
              <w:jc w:val="left"/>
              <w:rPr>
                <w:sz w:val="20"/>
                <w:szCs w:val="20"/>
              </w:rPr>
            </w:pPr>
            <w:r w:rsidRPr="00C84887">
              <w:rPr>
                <w:sz w:val="20"/>
                <w:szCs w:val="20"/>
              </w:rPr>
              <w:t>37.87</w:t>
            </w:r>
          </w:p>
        </w:tc>
        <w:tc>
          <w:tcPr>
            <w:tcW w:w="739" w:type="dxa"/>
            <w:noWrap/>
            <w:hideMark/>
          </w:tcPr>
          <w:p w14:paraId="7B90064F" w14:textId="77777777" w:rsidR="00C82B38" w:rsidRPr="00C84887" w:rsidRDefault="00C82B38" w:rsidP="00C82B38">
            <w:pPr>
              <w:spacing w:after="108" w:line="259" w:lineRule="auto"/>
              <w:ind w:left="-5"/>
              <w:jc w:val="left"/>
              <w:rPr>
                <w:sz w:val="20"/>
                <w:szCs w:val="20"/>
              </w:rPr>
            </w:pPr>
            <w:r w:rsidRPr="00C84887">
              <w:rPr>
                <w:sz w:val="20"/>
                <w:szCs w:val="20"/>
              </w:rPr>
              <w:t>5.18</w:t>
            </w:r>
          </w:p>
        </w:tc>
        <w:tc>
          <w:tcPr>
            <w:tcW w:w="727" w:type="dxa"/>
            <w:noWrap/>
            <w:hideMark/>
          </w:tcPr>
          <w:p w14:paraId="5F4EF384" w14:textId="77777777" w:rsidR="00C82B38" w:rsidRPr="00C84887" w:rsidRDefault="00C82B38" w:rsidP="00C82B38">
            <w:pPr>
              <w:spacing w:after="108" w:line="259" w:lineRule="auto"/>
              <w:ind w:left="-5"/>
              <w:jc w:val="left"/>
              <w:rPr>
                <w:sz w:val="20"/>
                <w:szCs w:val="20"/>
              </w:rPr>
            </w:pPr>
            <w:r w:rsidRPr="00C84887">
              <w:rPr>
                <w:sz w:val="20"/>
                <w:szCs w:val="20"/>
              </w:rPr>
              <w:t>1.57</w:t>
            </w:r>
          </w:p>
        </w:tc>
        <w:tc>
          <w:tcPr>
            <w:tcW w:w="690" w:type="dxa"/>
            <w:noWrap/>
            <w:hideMark/>
          </w:tcPr>
          <w:p w14:paraId="72E101AA"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3D09DA7B" w14:textId="77777777" w:rsidR="00C82B38" w:rsidRPr="00C84887" w:rsidRDefault="00C82B38" w:rsidP="00C82B38">
            <w:pPr>
              <w:spacing w:after="108" w:line="259" w:lineRule="auto"/>
              <w:ind w:left="-5"/>
              <w:jc w:val="left"/>
              <w:rPr>
                <w:sz w:val="20"/>
                <w:szCs w:val="20"/>
              </w:rPr>
            </w:pPr>
            <w:r w:rsidRPr="00C84887">
              <w:rPr>
                <w:sz w:val="20"/>
                <w:szCs w:val="20"/>
              </w:rPr>
              <w:t>55.24</w:t>
            </w:r>
          </w:p>
        </w:tc>
        <w:tc>
          <w:tcPr>
            <w:tcW w:w="2429" w:type="dxa"/>
            <w:vMerge w:val="restart"/>
            <w:noWrap/>
            <w:hideMark/>
          </w:tcPr>
          <w:p w14:paraId="6F016B19" w14:textId="77777777" w:rsidR="00C82B38" w:rsidRPr="00C84887" w:rsidRDefault="00C82B38" w:rsidP="00C82B38">
            <w:pPr>
              <w:spacing w:after="108" w:line="259" w:lineRule="auto"/>
              <w:ind w:left="-5"/>
              <w:jc w:val="left"/>
              <w:rPr>
                <w:sz w:val="20"/>
                <w:szCs w:val="20"/>
              </w:rPr>
            </w:pPr>
          </w:p>
          <w:p w14:paraId="1C244E7E" w14:textId="7B75BDDB" w:rsidR="00C82B38" w:rsidRPr="00C84887" w:rsidRDefault="00C82B38" w:rsidP="00C82B38">
            <w:pPr>
              <w:spacing w:after="108" w:line="259" w:lineRule="auto"/>
              <w:ind w:left="-5"/>
              <w:jc w:val="left"/>
              <w:rPr>
                <w:sz w:val="20"/>
                <w:szCs w:val="20"/>
              </w:rPr>
            </w:pPr>
            <w:r w:rsidRPr="00C84887">
              <w:rPr>
                <w:sz w:val="20"/>
                <w:szCs w:val="20"/>
              </w:rPr>
              <w:t>Wang N. et al.</w:t>
            </w:r>
          </w:p>
          <w:p w14:paraId="6AA5D63E" w14:textId="77777777" w:rsidR="00C82B38" w:rsidRPr="00C84887" w:rsidRDefault="00C82B38" w:rsidP="00C82B38">
            <w:pPr>
              <w:spacing w:after="108" w:line="259" w:lineRule="auto"/>
              <w:ind w:left="-5"/>
              <w:jc w:val="left"/>
              <w:rPr>
                <w:sz w:val="20"/>
                <w:szCs w:val="20"/>
              </w:rPr>
            </w:pPr>
          </w:p>
          <w:p w14:paraId="3E0F871C" w14:textId="44DCEE11" w:rsidR="00C82B38" w:rsidRPr="00C84887" w:rsidRDefault="00C82B38" w:rsidP="00C82B38">
            <w:pPr>
              <w:spacing w:after="108" w:line="259" w:lineRule="auto"/>
              <w:ind w:left="-5"/>
              <w:jc w:val="left"/>
              <w:rPr>
                <w:sz w:val="20"/>
                <w:szCs w:val="20"/>
              </w:rPr>
            </w:pPr>
          </w:p>
        </w:tc>
      </w:tr>
      <w:tr w:rsidR="00C82B38" w:rsidRPr="00C84887" w14:paraId="086C5235" w14:textId="77777777" w:rsidTr="00C82B38">
        <w:trPr>
          <w:trHeight w:val="360"/>
        </w:trPr>
        <w:tc>
          <w:tcPr>
            <w:tcW w:w="2989" w:type="dxa"/>
            <w:vMerge/>
            <w:noWrap/>
            <w:hideMark/>
          </w:tcPr>
          <w:p w14:paraId="12B9F25C" w14:textId="1C7D87B5" w:rsidR="00C82B38" w:rsidRPr="00C84887" w:rsidRDefault="00C82B38" w:rsidP="00C82B38">
            <w:pPr>
              <w:spacing w:after="108" w:line="259" w:lineRule="auto"/>
              <w:ind w:left="-5"/>
              <w:jc w:val="left"/>
              <w:rPr>
                <w:sz w:val="20"/>
                <w:szCs w:val="20"/>
              </w:rPr>
            </w:pPr>
          </w:p>
        </w:tc>
        <w:tc>
          <w:tcPr>
            <w:tcW w:w="806" w:type="dxa"/>
            <w:noWrap/>
            <w:hideMark/>
          </w:tcPr>
          <w:p w14:paraId="029375F6" w14:textId="77777777" w:rsidR="00C82B38" w:rsidRPr="00C84887" w:rsidRDefault="00C82B38" w:rsidP="00C82B38">
            <w:pPr>
              <w:spacing w:after="108" w:line="259" w:lineRule="auto"/>
              <w:ind w:left="-5"/>
              <w:jc w:val="left"/>
              <w:rPr>
                <w:sz w:val="20"/>
                <w:szCs w:val="20"/>
              </w:rPr>
            </w:pPr>
            <w:r w:rsidRPr="00C84887">
              <w:rPr>
                <w:sz w:val="20"/>
                <w:szCs w:val="20"/>
              </w:rPr>
              <w:t>37.87</w:t>
            </w:r>
          </w:p>
        </w:tc>
        <w:tc>
          <w:tcPr>
            <w:tcW w:w="739" w:type="dxa"/>
            <w:noWrap/>
            <w:hideMark/>
          </w:tcPr>
          <w:p w14:paraId="6E211D3B" w14:textId="77777777" w:rsidR="00C82B38" w:rsidRPr="00C84887" w:rsidRDefault="00C82B38" w:rsidP="00C82B38">
            <w:pPr>
              <w:spacing w:after="108" w:line="259" w:lineRule="auto"/>
              <w:ind w:left="-5"/>
              <w:jc w:val="left"/>
              <w:rPr>
                <w:sz w:val="20"/>
                <w:szCs w:val="20"/>
              </w:rPr>
            </w:pPr>
            <w:r w:rsidRPr="00C84887">
              <w:rPr>
                <w:sz w:val="20"/>
                <w:szCs w:val="20"/>
              </w:rPr>
              <w:t>5.18</w:t>
            </w:r>
          </w:p>
        </w:tc>
        <w:tc>
          <w:tcPr>
            <w:tcW w:w="727" w:type="dxa"/>
            <w:noWrap/>
            <w:hideMark/>
          </w:tcPr>
          <w:p w14:paraId="076B497D" w14:textId="77777777" w:rsidR="00C82B38" w:rsidRPr="00C84887" w:rsidRDefault="00C82B38" w:rsidP="00C82B38">
            <w:pPr>
              <w:spacing w:after="108" w:line="259" w:lineRule="auto"/>
              <w:ind w:left="-5"/>
              <w:jc w:val="left"/>
              <w:rPr>
                <w:sz w:val="20"/>
                <w:szCs w:val="20"/>
              </w:rPr>
            </w:pPr>
            <w:r w:rsidRPr="00C84887">
              <w:rPr>
                <w:sz w:val="20"/>
                <w:szCs w:val="20"/>
              </w:rPr>
              <w:t>1.57</w:t>
            </w:r>
          </w:p>
        </w:tc>
        <w:tc>
          <w:tcPr>
            <w:tcW w:w="690" w:type="dxa"/>
            <w:noWrap/>
            <w:hideMark/>
          </w:tcPr>
          <w:p w14:paraId="39EEFDED"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20904BCF" w14:textId="77777777" w:rsidR="00C82B38" w:rsidRPr="00C84887" w:rsidRDefault="00C82B38" w:rsidP="00C82B38">
            <w:pPr>
              <w:spacing w:after="108" w:line="259" w:lineRule="auto"/>
              <w:ind w:left="-5"/>
              <w:jc w:val="left"/>
              <w:rPr>
                <w:sz w:val="20"/>
                <w:szCs w:val="20"/>
              </w:rPr>
            </w:pPr>
            <w:r w:rsidRPr="00C84887">
              <w:rPr>
                <w:sz w:val="20"/>
                <w:szCs w:val="20"/>
              </w:rPr>
              <w:t>55.24</w:t>
            </w:r>
          </w:p>
        </w:tc>
        <w:tc>
          <w:tcPr>
            <w:tcW w:w="2429" w:type="dxa"/>
            <w:vMerge/>
            <w:noWrap/>
            <w:hideMark/>
          </w:tcPr>
          <w:p w14:paraId="5AB90E74" w14:textId="381BC368" w:rsidR="00C82B38" w:rsidRPr="00C84887" w:rsidRDefault="00C82B38" w:rsidP="00C82B38">
            <w:pPr>
              <w:spacing w:after="108" w:line="259" w:lineRule="auto"/>
              <w:ind w:left="-5"/>
              <w:jc w:val="left"/>
              <w:rPr>
                <w:sz w:val="20"/>
                <w:szCs w:val="20"/>
              </w:rPr>
            </w:pPr>
          </w:p>
        </w:tc>
      </w:tr>
      <w:tr w:rsidR="00C82B38" w:rsidRPr="00C84887" w14:paraId="6C46B917" w14:textId="77777777" w:rsidTr="00C82B38">
        <w:trPr>
          <w:trHeight w:val="360"/>
        </w:trPr>
        <w:tc>
          <w:tcPr>
            <w:tcW w:w="2989" w:type="dxa"/>
            <w:vMerge/>
            <w:noWrap/>
            <w:hideMark/>
          </w:tcPr>
          <w:p w14:paraId="477F779F" w14:textId="53FC2C30" w:rsidR="00C82B38" w:rsidRPr="00C84887" w:rsidRDefault="00C82B38" w:rsidP="00C82B38">
            <w:pPr>
              <w:spacing w:after="108" w:line="259" w:lineRule="auto"/>
              <w:ind w:left="-5"/>
              <w:jc w:val="left"/>
              <w:rPr>
                <w:sz w:val="20"/>
                <w:szCs w:val="20"/>
              </w:rPr>
            </w:pPr>
          </w:p>
        </w:tc>
        <w:tc>
          <w:tcPr>
            <w:tcW w:w="806" w:type="dxa"/>
            <w:noWrap/>
            <w:hideMark/>
          </w:tcPr>
          <w:p w14:paraId="001CDE1D" w14:textId="77777777" w:rsidR="00C82B38" w:rsidRPr="00C84887" w:rsidRDefault="00C82B38" w:rsidP="00C82B38">
            <w:pPr>
              <w:spacing w:after="108" w:line="259" w:lineRule="auto"/>
              <w:ind w:left="-5"/>
              <w:jc w:val="left"/>
              <w:rPr>
                <w:sz w:val="20"/>
                <w:szCs w:val="20"/>
              </w:rPr>
            </w:pPr>
            <w:r w:rsidRPr="00C84887">
              <w:rPr>
                <w:sz w:val="20"/>
                <w:szCs w:val="20"/>
              </w:rPr>
              <w:t>37.87</w:t>
            </w:r>
          </w:p>
        </w:tc>
        <w:tc>
          <w:tcPr>
            <w:tcW w:w="739" w:type="dxa"/>
            <w:noWrap/>
            <w:hideMark/>
          </w:tcPr>
          <w:p w14:paraId="6E81BFB8" w14:textId="77777777" w:rsidR="00C82B38" w:rsidRPr="00C84887" w:rsidRDefault="00C82B38" w:rsidP="00C82B38">
            <w:pPr>
              <w:spacing w:after="108" w:line="259" w:lineRule="auto"/>
              <w:ind w:left="-5"/>
              <w:jc w:val="left"/>
              <w:rPr>
                <w:sz w:val="20"/>
                <w:szCs w:val="20"/>
              </w:rPr>
            </w:pPr>
            <w:r w:rsidRPr="00C84887">
              <w:rPr>
                <w:sz w:val="20"/>
                <w:szCs w:val="20"/>
              </w:rPr>
              <w:t>5.18</w:t>
            </w:r>
          </w:p>
        </w:tc>
        <w:tc>
          <w:tcPr>
            <w:tcW w:w="727" w:type="dxa"/>
            <w:noWrap/>
            <w:hideMark/>
          </w:tcPr>
          <w:p w14:paraId="02A4F71A" w14:textId="77777777" w:rsidR="00C82B38" w:rsidRPr="00C84887" w:rsidRDefault="00C82B38" w:rsidP="00C82B38">
            <w:pPr>
              <w:spacing w:after="108" w:line="259" w:lineRule="auto"/>
              <w:ind w:left="-5"/>
              <w:jc w:val="left"/>
              <w:rPr>
                <w:sz w:val="20"/>
                <w:szCs w:val="20"/>
              </w:rPr>
            </w:pPr>
            <w:r w:rsidRPr="00C84887">
              <w:rPr>
                <w:sz w:val="20"/>
                <w:szCs w:val="20"/>
              </w:rPr>
              <w:t>1.57</w:t>
            </w:r>
          </w:p>
        </w:tc>
        <w:tc>
          <w:tcPr>
            <w:tcW w:w="690" w:type="dxa"/>
            <w:noWrap/>
            <w:hideMark/>
          </w:tcPr>
          <w:p w14:paraId="0DA848AF"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0BF929D0" w14:textId="77777777" w:rsidR="00C82B38" w:rsidRPr="00C84887" w:rsidRDefault="00C82B38" w:rsidP="00C82B38">
            <w:pPr>
              <w:spacing w:after="108" w:line="259" w:lineRule="auto"/>
              <w:ind w:left="-5"/>
              <w:jc w:val="left"/>
              <w:rPr>
                <w:sz w:val="20"/>
                <w:szCs w:val="20"/>
              </w:rPr>
            </w:pPr>
            <w:r w:rsidRPr="00C84887">
              <w:rPr>
                <w:sz w:val="20"/>
                <w:szCs w:val="20"/>
              </w:rPr>
              <w:t>55.24</w:t>
            </w:r>
          </w:p>
        </w:tc>
        <w:tc>
          <w:tcPr>
            <w:tcW w:w="2429" w:type="dxa"/>
            <w:vMerge/>
            <w:noWrap/>
            <w:hideMark/>
          </w:tcPr>
          <w:p w14:paraId="70C5B892" w14:textId="2DC3C347" w:rsidR="00C82B38" w:rsidRPr="00C84887" w:rsidRDefault="00C82B38" w:rsidP="00C82B38">
            <w:pPr>
              <w:spacing w:after="108" w:line="259" w:lineRule="auto"/>
              <w:ind w:left="-5"/>
              <w:jc w:val="left"/>
              <w:rPr>
                <w:sz w:val="20"/>
                <w:szCs w:val="20"/>
              </w:rPr>
            </w:pPr>
          </w:p>
        </w:tc>
      </w:tr>
      <w:tr w:rsidR="00C82B38" w:rsidRPr="00C84887" w14:paraId="56E3A213" w14:textId="77777777" w:rsidTr="00C82B38">
        <w:trPr>
          <w:trHeight w:val="360"/>
        </w:trPr>
        <w:tc>
          <w:tcPr>
            <w:tcW w:w="2989" w:type="dxa"/>
            <w:vMerge/>
            <w:noWrap/>
            <w:hideMark/>
          </w:tcPr>
          <w:p w14:paraId="1ED6D0B8" w14:textId="624E9E8E" w:rsidR="00C82B38" w:rsidRPr="00C84887" w:rsidRDefault="00C82B38" w:rsidP="00C82B38">
            <w:pPr>
              <w:spacing w:after="108" w:line="259" w:lineRule="auto"/>
              <w:ind w:left="-5"/>
              <w:jc w:val="left"/>
              <w:rPr>
                <w:sz w:val="20"/>
                <w:szCs w:val="20"/>
              </w:rPr>
            </w:pPr>
          </w:p>
        </w:tc>
        <w:tc>
          <w:tcPr>
            <w:tcW w:w="806" w:type="dxa"/>
            <w:noWrap/>
            <w:hideMark/>
          </w:tcPr>
          <w:p w14:paraId="3211F33E" w14:textId="77777777" w:rsidR="00C82B38" w:rsidRPr="00C84887" w:rsidRDefault="00C82B38" w:rsidP="00C82B38">
            <w:pPr>
              <w:spacing w:after="108" w:line="259" w:lineRule="auto"/>
              <w:ind w:left="-5"/>
              <w:jc w:val="left"/>
              <w:rPr>
                <w:sz w:val="20"/>
                <w:szCs w:val="20"/>
              </w:rPr>
            </w:pPr>
            <w:r w:rsidRPr="00C84887">
              <w:rPr>
                <w:sz w:val="20"/>
                <w:szCs w:val="20"/>
              </w:rPr>
              <w:t>37.87</w:t>
            </w:r>
          </w:p>
        </w:tc>
        <w:tc>
          <w:tcPr>
            <w:tcW w:w="739" w:type="dxa"/>
            <w:noWrap/>
            <w:hideMark/>
          </w:tcPr>
          <w:p w14:paraId="75AD678A" w14:textId="77777777" w:rsidR="00C82B38" w:rsidRPr="00C84887" w:rsidRDefault="00C82B38" w:rsidP="00C82B38">
            <w:pPr>
              <w:spacing w:after="108" w:line="259" w:lineRule="auto"/>
              <w:ind w:left="-5"/>
              <w:jc w:val="left"/>
              <w:rPr>
                <w:sz w:val="20"/>
                <w:szCs w:val="20"/>
              </w:rPr>
            </w:pPr>
            <w:r w:rsidRPr="00C84887">
              <w:rPr>
                <w:sz w:val="20"/>
                <w:szCs w:val="20"/>
              </w:rPr>
              <w:t>5.18</w:t>
            </w:r>
          </w:p>
        </w:tc>
        <w:tc>
          <w:tcPr>
            <w:tcW w:w="727" w:type="dxa"/>
            <w:noWrap/>
            <w:hideMark/>
          </w:tcPr>
          <w:p w14:paraId="186A070E" w14:textId="77777777" w:rsidR="00C82B38" w:rsidRPr="00C84887" w:rsidRDefault="00C82B38" w:rsidP="00C82B38">
            <w:pPr>
              <w:spacing w:after="108" w:line="259" w:lineRule="auto"/>
              <w:ind w:left="-5"/>
              <w:jc w:val="left"/>
              <w:rPr>
                <w:sz w:val="20"/>
                <w:szCs w:val="20"/>
              </w:rPr>
            </w:pPr>
            <w:r w:rsidRPr="00C84887">
              <w:rPr>
                <w:sz w:val="20"/>
                <w:szCs w:val="20"/>
              </w:rPr>
              <w:t>1.57</w:t>
            </w:r>
          </w:p>
        </w:tc>
        <w:tc>
          <w:tcPr>
            <w:tcW w:w="690" w:type="dxa"/>
            <w:noWrap/>
            <w:hideMark/>
          </w:tcPr>
          <w:p w14:paraId="369D698C"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4FE6E1F2" w14:textId="77777777" w:rsidR="00C82B38" w:rsidRPr="00C84887" w:rsidRDefault="00C82B38" w:rsidP="00C82B38">
            <w:pPr>
              <w:spacing w:after="108" w:line="259" w:lineRule="auto"/>
              <w:ind w:left="-5"/>
              <w:jc w:val="left"/>
              <w:rPr>
                <w:sz w:val="20"/>
                <w:szCs w:val="20"/>
              </w:rPr>
            </w:pPr>
            <w:r w:rsidRPr="00C84887">
              <w:rPr>
                <w:sz w:val="20"/>
                <w:szCs w:val="20"/>
              </w:rPr>
              <w:t>55.24</w:t>
            </w:r>
          </w:p>
        </w:tc>
        <w:tc>
          <w:tcPr>
            <w:tcW w:w="2429" w:type="dxa"/>
            <w:vMerge/>
            <w:noWrap/>
            <w:hideMark/>
          </w:tcPr>
          <w:p w14:paraId="6776E2B2" w14:textId="62DF7011" w:rsidR="00C82B38" w:rsidRPr="00C84887" w:rsidRDefault="00C82B38" w:rsidP="00C82B38">
            <w:pPr>
              <w:spacing w:after="108" w:line="259" w:lineRule="auto"/>
              <w:ind w:left="-5"/>
              <w:jc w:val="left"/>
              <w:rPr>
                <w:sz w:val="20"/>
                <w:szCs w:val="20"/>
              </w:rPr>
            </w:pPr>
          </w:p>
        </w:tc>
      </w:tr>
      <w:tr w:rsidR="00C82B38" w:rsidRPr="00C84887" w14:paraId="7813AC3B" w14:textId="77777777" w:rsidTr="00C82B38">
        <w:trPr>
          <w:trHeight w:val="360"/>
        </w:trPr>
        <w:tc>
          <w:tcPr>
            <w:tcW w:w="2989" w:type="dxa"/>
            <w:vMerge/>
            <w:noWrap/>
            <w:hideMark/>
          </w:tcPr>
          <w:p w14:paraId="6D127EDC" w14:textId="44FADE2C" w:rsidR="00C82B38" w:rsidRPr="00C84887" w:rsidRDefault="00C82B38" w:rsidP="00C82B38">
            <w:pPr>
              <w:spacing w:after="108" w:line="259" w:lineRule="auto"/>
              <w:ind w:left="-5"/>
              <w:jc w:val="left"/>
              <w:rPr>
                <w:sz w:val="20"/>
                <w:szCs w:val="20"/>
              </w:rPr>
            </w:pPr>
          </w:p>
        </w:tc>
        <w:tc>
          <w:tcPr>
            <w:tcW w:w="806" w:type="dxa"/>
            <w:noWrap/>
            <w:hideMark/>
          </w:tcPr>
          <w:p w14:paraId="7999BA86" w14:textId="77777777" w:rsidR="00C82B38" w:rsidRPr="00C84887" w:rsidRDefault="00C82B38" w:rsidP="00C82B38">
            <w:pPr>
              <w:spacing w:after="108" w:line="259" w:lineRule="auto"/>
              <w:ind w:left="-5"/>
              <w:jc w:val="left"/>
              <w:rPr>
                <w:sz w:val="20"/>
                <w:szCs w:val="20"/>
              </w:rPr>
            </w:pPr>
            <w:r w:rsidRPr="00C84887">
              <w:rPr>
                <w:sz w:val="20"/>
                <w:szCs w:val="20"/>
              </w:rPr>
              <w:t>37.87</w:t>
            </w:r>
          </w:p>
        </w:tc>
        <w:tc>
          <w:tcPr>
            <w:tcW w:w="739" w:type="dxa"/>
            <w:noWrap/>
            <w:hideMark/>
          </w:tcPr>
          <w:p w14:paraId="1995A995" w14:textId="77777777" w:rsidR="00C82B38" w:rsidRPr="00C84887" w:rsidRDefault="00C82B38" w:rsidP="00C82B38">
            <w:pPr>
              <w:spacing w:after="108" w:line="259" w:lineRule="auto"/>
              <w:ind w:left="-5"/>
              <w:jc w:val="left"/>
              <w:rPr>
                <w:sz w:val="20"/>
                <w:szCs w:val="20"/>
              </w:rPr>
            </w:pPr>
            <w:r w:rsidRPr="00C84887">
              <w:rPr>
                <w:sz w:val="20"/>
                <w:szCs w:val="20"/>
              </w:rPr>
              <w:t>5.18</w:t>
            </w:r>
          </w:p>
        </w:tc>
        <w:tc>
          <w:tcPr>
            <w:tcW w:w="727" w:type="dxa"/>
            <w:noWrap/>
            <w:hideMark/>
          </w:tcPr>
          <w:p w14:paraId="1D977932" w14:textId="77777777" w:rsidR="00C82B38" w:rsidRPr="00C84887" w:rsidRDefault="00C82B38" w:rsidP="00C82B38">
            <w:pPr>
              <w:spacing w:after="108" w:line="259" w:lineRule="auto"/>
              <w:ind w:left="-5"/>
              <w:jc w:val="left"/>
              <w:rPr>
                <w:sz w:val="20"/>
                <w:szCs w:val="20"/>
              </w:rPr>
            </w:pPr>
            <w:r w:rsidRPr="00C84887">
              <w:rPr>
                <w:sz w:val="20"/>
                <w:szCs w:val="20"/>
              </w:rPr>
              <w:t>1.57</w:t>
            </w:r>
          </w:p>
        </w:tc>
        <w:tc>
          <w:tcPr>
            <w:tcW w:w="690" w:type="dxa"/>
            <w:noWrap/>
            <w:hideMark/>
          </w:tcPr>
          <w:p w14:paraId="57113241"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49C1BF34" w14:textId="77777777" w:rsidR="00C82B38" w:rsidRPr="00C84887" w:rsidRDefault="00C82B38" w:rsidP="00C82B38">
            <w:pPr>
              <w:spacing w:after="108" w:line="259" w:lineRule="auto"/>
              <w:ind w:left="-5"/>
              <w:jc w:val="left"/>
              <w:rPr>
                <w:sz w:val="20"/>
                <w:szCs w:val="20"/>
              </w:rPr>
            </w:pPr>
            <w:r w:rsidRPr="00C84887">
              <w:rPr>
                <w:sz w:val="20"/>
                <w:szCs w:val="20"/>
              </w:rPr>
              <w:t>55.24</w:t>
            </w:r>
          </w:p>
        </w:tc>
        <w:tc>
          <w:tcPr>
            <w:tcW w:w="2429" w:type="dxa"/>
            <w:vMerge w:val="restart"/>
            <w:noWrap/>
            <w:hideMark/>
          </w:tcPr>
          <w:p w14:paraId="673B51B7" w14:textId="77777777" w:rsidR="00C82B38" w:rsidRPr="00C84887" w:rsidRDefault="00C82B38" w:rsidP="00C82B38">
            <w:pPr>
              <w:spacing w:after="108" w:line="259" w:lineRule="auto"/>
              <w:ind w:left="-5"/>
              <w:jc w:val="left"/>
              <w:rPr>
                <w:sz w:val="20"/>
                <w:szCs w:val="20"/>
              </w:rPr>
            </w:pPr>
          </w:p>
          <w:p w14:paraId="3CC2C856" w14:textId="77777777" w:rsidR="00C82B38" w:rsidRPr="00C84887" w:rsidRDefault="00C82B38" w:rsidP="00C82B38">
            <w:pPr>
              <w:spacing w:after="108" w:line="259" w:lineRule="auto"/>
              <w:ind w:left="-5"/>
              <w:jc w:val="left"/>
              <w:rPr>
                <w:sz w:val="20"/>
                <w:szCs w:val="20"/>
              </w:rPr>
            </w:pPr>
          </w:p>
          <w:p w14:paraId="01B8152A" w14:textId="77777777" w:rsidR="00C82B38" w:rsidRPr="00C84887" w:rsidRDefault="00C82B38" w:rsidP="00C82B38">
            <w:pPr>
              <w:spacing w:after="108" w:line="259" w:lineRule="auto"/>
              <w:ind w:left="-5"/>
              <w:jc w:val="left"/>
              <w:rPr>
                <w:sz w:val="20"/>
                <w:szCs w:val="20"/>
              </w:rPr>
            </w:pPr>
          </w:p>
          <w:p w14:paraId="2F50FB06" w14:textId="77777777" w:rsidR="00C82B38" w:rsidRPr="00C84887" w:rsidRDefault="00C82B38" w:rsidP="00C82B38">
            <w:pPr>
              <w:spacing w:after="108" w:line="259" w:lineRule="auto"/>
              <w:ind w:left="-5"/>
              <w:jc w:val="left"/>
              <w:rPr>
                <w:sz w:val="20"/>
                <w:szCs w:val="20"/>
              </w:rPr>
            </w:pPr>
          </w:p>
          <w:p w14:paraId="2C681BE6" w14:textId="77777777" w:rsidR="00C82B38" w:rsidRPr="00C84887" w:rsidRDefault="00C82B38" w:rsidP="00C82B38">
            <w:pPr>
              <w:spacing w:after="108" w:line="259" w:lineRule="auto"/>
              <w:ind w:left="-5"/>
              <w:jc w:val="left"/>
              <w:rPr>
                <w:sz w:val="20"/>
                <w:szCs w:val="20"/>
              </w:rPr>
            </w:pPr>
          </w:p>
          <w:p w14:paraId="5CBA19FF" w14:textId="77777777" w:rsidR="00C82B38" w:rsidRPr="00C84887" w:rsidRDefault="00C82B38" w:rsidP="00C82B38">
            <w:pPr>
              <w:spacing w:after="108" w:line="259" w:lineRule="auto"/>
              <w:ind w:left="-5"/>
              <w:jc w:val="left"/>
              <w:rPr>
                <w:sz w:val="20"/>
                <w:szCs w:val="20"/>
              </w:rPr>
            </w:pPr>
          </w:p>
          <w:p w14:paraId="2E5C0B97" w14:textId="31030A97" w:rsidR="00C82B38" w:rsidRPr="00C84887" w:rsidRDefault="00C82B38" w:rsidP="00C82B38">
            <w:pPr>
              <w:spacing w:after="108" w:line="259" w:lineRule="auto"/>
              <w:ind w:left="-5"/>
              <w:jc w:val="left"/>
              <w:rPr>
                <w:sz w:val="20"/>
                <w:szCs w:val="20"/>
              </w:rPr>
            </w:pPr>
            <w:proofErr w:type="spellStart"/>
            <w:r w:rsidRPr="00C84887">
              <w:rPr>
                <w:sz w:val="20"/>
                <w:szCs w:val="20"/>
              </w:rPr>
              <w:t>Mamaeva</w:t>
            </w:r>
            <w:proofErr w:type="spellEnd"/>
            <w:r w:rsidRPr="00C84887">
              <w:rPr>
                <w:sz w:val="20"/>
                <w:szCs w:val="20"/>
              </w:rPr>
              <w:t xml:space="preserve"> A. et al.</w:t>
            </w:r>
          </w:p>
          <w:p w14:paraId="28D114B2" w14:textId="18B38382" w:rsidR="00C82B38" w:rsidRPr="00C84887" w:rsidRDefault="00C82B38" w:rsidP="00C82B38">
            <w:pPr>
              <w:spacing w:after="108" w:line="259" w:lineRule="auto"/>
              <w:ind w:left="-5"/>
              <w:jc w:val="left"/>
              <w:rPr>
                <w:sz w:val="20"/>
                <w:szCs w:val="20"/>
              </w:rPr>
            </w:pPr>
          </w:p>
        </w:tc>
      </w:tr>
      <w:tr w:rsidR="00C82B38" w:rsidRPr="00C84887" w14:paraId="5C907771" w14:textId="77777777" w:rsidTr="00C82B38">
        <w:trPr>
          <w:trHeight w:val="360"/>
        </w:trPr>
        <w:tc>
          <w:tcPr>
            <w:tcW w:w="2989" w:type="dxa"/>
            <w:vMerge/>
            <w:noWrap/>
            <w:hideMark/>
          </w:tcPr>
          <w:p w14:paraId="4DFFAD7B" w14:textId="6F4237A6" w:rsidR="00C82B38" w:rsidRPr="00C84887" w:rsidRDefault="00C82B38" w:rsidP="00C82B38">
            <w:pPr>
              <w:spacing w:after="108" w:line="259" w:lineRule="auto"/>
              <w:ind w:left="-5"/>
              <w:jc w:val="left"/>
              <w:rPr>
                <w:sz w:val="20"/>
                <w:szCs w:val="20"/>
              </w:rPr>
            </w:pPr>
          </w:p>
        </w:tc>
        <w:tc>
          <w:tcPr>
            <w:tcW w:w="806" w:type="dxa"/>
            <w:noWrap/>
            <w:hideMark/>
          </w:tcPr>
          <w:p w14:paraId="64AF25F1" w14:textId="77777777" w:rsidR="00C82B38" w:rsidRPr="00C84887" w:rsidRDefault="00C82B38" w:rsidP="00C82B38">
            <w:pPr>
              <w:spacing w:after="108" w:line="259" w:lineRule="auto"/>
              <w:ind w:left="-5"/>
              <w:jc w:val="left"/>
              <w:rPr>
                <w:sz w:val="20"/>
                <w:szCs w:val="20"/>
              </w:rPr>
            </w:pPr>
            <w:r w:rsidRPr="00C84887">
              <w:rPr>
                <w:sz w:val="20"/>
                <w:szCs w:val="20"/>
              </w:rPr>
              <w:t>37.87</w:t>
            </w:r>
          </w:p>
        </w:tc>
        <w:tc>
          <w:tcPr>
            <w:tcW w:w="739" w:type="dxa"/>
            <w:noWrap/>
            <w:hideMark/>
          </w:tcPr>
          <w:p w14:paraId="2E4F7BB9" w14:textId="77777777" w:rsidR="00C82B38" w:rsidRPr="00C84887" w:rsidRDefault="00C82B38" w:rsidP="00C82B38">
            <w:pPr>
              <w:spacing w:after="108" w:line="259" w:lineRule="auto"/>
              <w:ind w:left="-5"/>
              <w:jc w:val="left"/>
              <w:rPr>
                <w:sz w:val="20"/>
                <w:szCs w:val="20"/>
              </w:rPr>
            </w:pPr>
            <w:r w:rsidRPr="00C84887">
              <w:rPr>
                <w:sz w:val="20"/>
                <w:szCs w:val="20"/>
              </w:rPr>
              <w:t>5.18</w:t>
            </w:r>
          </w:p>
        </w:tc>
        <w:tc>
          <w:tcPr>
            <w:tcW w:w="727" w:type="dxa"/>
            <w:noWrap/>
            <w:hideMark/>
          </w:tcPr>
          <w:p w14:paraId="3A4A34A2" w14:textId="77777777" w:rsidR="00C82B38" w:rsidRPr="00C84887" w:rsidRDefault="00C82B38" w:rsidP="00C82B38">
            <w:pPr>
              <w:spacing w:after="108" w:line="259" w:lineRule="auto"/>
              <w:ind w:left="-5"/>
              <w:jc w:val="left"/>
              <w:rPr>
                <w:sz w:val="20"/>
                <w:szCs w:val="20"/>
              </w:rPr>
            </w:pPr>
            <w:r w:rsidRPr="00C84887">
              <w:rPr>
                <w:sz w:val="20"/>
                <w:szCs w:val="20"/>
              </w:rPr>
              <w:t>1.57</w:t>
            </w:r>
          </w:p>
        </w:tc>
        <w:tc>
          <w:tcPr>
            <w:tcW w:w="690" w:type="dxa"/>
            <w:noWrap/>
            <w:hideMark/>
          </w:tcPr>
          <w:p w14:paraId="4BD20F2E"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549D39DE" w14:textId="77777777" w:rsidR="00C82B38" w:rsidRPr="00C84887" w:rsidRDefault="00C82B38" w:rsidP="00C82B38">
            <w:pPr>
              <w:spacing w:after="108" w:line="259" w:lineRule="auto"/>
              <w:ind w:left="-5"/>
              <w:jc w:val="left"/>
              <w:rPr>
                <w:sz w:val="20"/>
                <w:szCs w:val="20"/>
              </w:rPr>
            </w:pPr>
            <w:r w:rsidRPr="00C84887">
              <w:rPr>
                <w:sz w:val="20"/>
                <w:szCs w:val="20"/>
              </w:rPr>
              <w:t>55.24</w:t>
            </w:r>
          </w:p>
        </w:tc>
        <w:tc>
          <w:tcPr>
            <w:tcW w:w="2429" w:type="dxa"/>
            <w:vMerge/>
            <w:noWrap/>
            <w:hideMark/>
          </w:tcPr>
          <w:p w14:paraId="2EC1D18A" w14:textId="7B595D45" w:rsidR="00C82B38" w:rsidRPr="00C84887" w:rsidRDefault="00C82B38" w:rsidP="00C82B38">
            <w:pPr>
              <w:spacing w:after="108" w:line="259" w:lineRule="auto"/>
              <w:ind w:left="-5"/>
              <w:jc w:val="left"/>
              <w:rPr>
                <w:sz w:val="20"/>
                <w:szCs w:val="20"/>
              </w:rPr>
            </w:pPr>
          </w:p>
        </w:tc>
      </w:tr>
      <w:tr w:rsidR="00C82B38" w:rsidRPr="00C84887" w14:paraId="6C67D431" w14:textId="77777777" w:rsidTr="00C82B38">
        <w:trPr>
          <w:trHeight w:val="360"/>
        </w:trPr>
        <w:tc>
          <w:tcPr>
            <w:tcW w:w="2989" w:type="dxa"/>
            <w:vMerge/>
            <w:noWrap/>
            <w:hideMark/>
          </w:tcPr>
          <w:p w14:paraId="0376DFC6" w14:textId="450EF16C" w:rsidR="00C82B38" w:rsidRPr="00C84887" w:rsidRDefault="00C82B38" w:rsidP="00C82B38">
            <w:pPr>
              <w:spacing w:after="108" w:line="259" w:lineRule="auto"/>
              <w:ind w:left="-5"/>
              <w:jc w:val="left"/>
              <w:rPr>
                <w:sz w:val="20"/>
                <w:szCs w:val="20"/>
              </w:rPr>
            </w:pPr>
          </w:p>
        </w:tc>
        <w:tc>
          <w:tcPr>
            <w:tcW w:w="806" w:type="dxa"/>
            <w:noWrap/>
            <w:hideMark/>
          </w:tcPr>
          <w:p w14:paraId="02736329" w14:textId="77777777" w:rsidR="00C82B38" w:rsidRPr="00C84887" w:rsidRDefault="00C82B38" w:rsidP="00C82B38">
            <w:pPr>
              <w:spacing w:after="108" w:line="259" w:lineRule="auto"/>
              <w:ind w:left="-5"/>
              <w:jc w:val="left"/>
              <w:rPr>
                <w:sz w:val="20"/>
                <w:szCs w:val="20"/>
              </w:rPr>
            </w:pPr>
            <w:r w:rsidRPr="00C84887">
              <w:rPr>
                <w:sz w:val="20"/>
                <w:szCs w:val="20"/>
              </w:rPr>
              <w:t>37.87</w:t>
            </w:r>
          </w:p>
        </w:tc>
        <w:tc>
          <w:tcPr>
            <w:tcW w:w="739" w:type="dxa"/>
            <w:noWrap/>
            <w:hideMark/>
          </w:tcPr>
          <w:p w14:paraId="1FAFC02A" w14:textId="77777777" w:rsidR="00C82B38" w:rsidRPr="00C84887" w:rsidRDefault="00C82B38" w:rsidP="00C82B38">
            <w:pPr>
              <w:spacing w:after="108" w:line="259" w:lineRule="auto"/>
              <w:ind w:left="-5"/>
              <w:jc w:val="left"/>
              <w:rPr>
                <w:sz w:val="20"/>
                <w:szCs w:val="20"/>
              </w:rPr>
            </w:pPr>
            <w:r w:rsidRPr="00C84887">
              <w:rPr>
                <w:sz w:val="20"/>
                <w:szCs w:val="20"/>
              </w:rPr>
              <w:t>5.18</w:t>
            </w:r>
          </w:p>
        </w:tc>
        <w:tc>
          <w:tcPr>
            <w:tcW w:w="727" w:type="dxa"/>
            <w:noWrap/>
            <w:hideMark/>
          </w:tcPr>
          <w:p w14:paraId="346BBB71" w14:textId="77777777" w:rsidR="00C82B38" w:rsidRPr="00C84887" w:rsidRDefault="00C82B38" w:rsidP="00C82B38">
            <w:pPr>
              <w:spacing w:after="108" w:line="259" w:lineRule="auto"/>
              <w:ind w:left="-5"/>
              <w:jc w:val="left"/>
              <w:rPr>
                <w:sz w:val="20"/>
                <w:szCs w:val="20"/>
              </w:rPr>
            </w:pPr>
            <w:r w:rsidRPr="00C84887">
              <w:rPr>
                <w:sz w:val="20"/>
                <w:szCs w:val="20"/>
              </w:rPr>
              <w:t>1.57</w:t>
            </w:r>
          </w:p>
        </w:tc>
        <w:tc>
          <w:tcPr>
            <w:tcW w:w="690" w:type="dxa"/>
            <w:noWrap/>
            <w:hideMark/>
          </w:tcPr>
          <w:p w14:paraId="2402A0AA"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13DA5F98" w14:textId="77777777" w:rsidR="00C82B38" w:rsidRPr="00C84887" w:rsidRDefault="00C82B38" w:rsidP="00C82B38">
            <w:pPr>
              <w:spacing w:after="108" w:line="259" w:lineRule="auto"/>
              <w:ind w:left="-5"/>
              <w:jc w:val="left"/>
              <w:rPr>
                <w:sz w:val="20"/>
                <w:szCs w:val="20"/>
              </w:rPr>
            </w:pPr>
            <w:r w:rsidRPr="00C84887">
              <w:rPr>
                <w:sz w:val="20"/>
                <w:szCs w:val="20"/>
              </w:rPr>
              <w:t>55.24</w:t>
            </w:r>
          </w:p>
        </w:tc>
        <w:tc>
          <w:tcPr>
            <w:tcW w:w="2429" w:type="dxa"/>
            <w:vMerge/>
            <w:noWrap/>
            <w:hideMark/>
          </w:tcPr>
          <w:p w14:paraId="3B9208C9" w14:textId="15D579E2" w:rsidR="00C82B38" w:rsidRPr="00C84887" w:rsidRDefault="00C82B38" w:rsidP="00C82B38">
            <w:pPr>
              <w:spacing w:after="108" w:line="259" w:lineRule="auto"/>
              <w:ind w:left="-5"/>
              <w:jc w:val="left"/>
              <w:rPr>
                <w:sz w:val="20"/>
                <w:szCs w:val="20"/>
              </w:rPr>
            </w:pPr>
          </w:p>
        </w:tc>
      </w:tr>
      <w:tr w:rsidR="00C82B38" w:rsidRPr="00C84887" w14:paraId="2209DA92" w14:textId="77777777" w:rsidTr="00C82B38">
        <w:trPr>
          <w:trHeight w:val="360"/>
        </w:trPr>
        <w:tc>
          <w:tcPr>
            <w:tcW w:w="2989" w:type="dxa"/>
            <w:vMerge/>
            <w:noWrap/>
            <w:hideMark/>
          </w:tcPr>
          <w:p w14:paraId="680E9E29" w14:textId="01941178" w:rsidR="00C82B38" w:rsidRPr="00C84887" w:rsidRDefault="00C82B38" w:rsidP="00C82B38">
            <w:pPr>
              <w:spacing w:after="108" w:line="259" w:lineRule="auto"/>
              <w:ind w:left="-5"/>
              <w:jc w:val="left"/>
              <w:rPr>
                <w:sz w:val="20"/>
                <w:szCs w:val="20"/>
              </w:rPr>
            </w:pPr>
          </w:p>
        </w:tc>
        <w:tc>
          <w:tcPr>
            <w:tcW w:w="806" w:type="dxa"/>
            <w:noWrap/>
            <w:hideMark/>
          </w:tcPr>
          <w:p w14:paraId="13D66D81" w14:textId="77777777" w:rsidR="00C82B38" w:rsidRPr="00C84887" w:rsidRDefault="00C82B38" w:rsidP="00C82B38">
            <w:pPr>
              <w:spacing w:after="108" w:line="259" w:lineRule="auto"/>
              <w:ind w:left="-5"/>
              <w:jc w:val="left"/>
              <w:rPr>
                <w:sz w:val="20"/>
                <w:szCs w:val="20"/>
              </w:rPr>
            </w:pPr>
            <w:r w:rsidRPr="00C84887">
              <w:rPr>
                <w:sz w:val="20"/>
                <w:szCs w:val="20"/>
              </w:rPr>
              <w:t>37.87</w:t>
            </w:r>
          </w:p>
        </w:tc>
        <w:tc>
          <w:tcPr>
            <w:tcW w:w="739" w:type="dxa"/>
            <w:noWrap/>
            <w:hideMark/>
          </w:tcPr>
          <w:p w14:paraId="2433A2D7" w14:textId="77777777" w:rsidR="00C82B38" w:rsidRPr="00C84887" w:rsidRDefault="00C82B38" w:rsidP="00C82B38">
            <w:pPr>
              <w:spacing w:after="108" w:line="259" w:lineRule="auto"/>
              <w:ind w:left="-5"/>
              <w:jc w:val="left"/>
              <w:rPr>
                <w:sz w:val="20"/>
                <w:szCs w:val="20"/>
              </w:rPr>
            </w:pPr>
            <w:r w:rsidRPr="00C84887">
              <w:rPr>
                <w:sz w:val="20"/>
                <w:szCs w:val="20"/>
              </w:rPr>
              <w:t>5.18</w:t>
            </w:r>
          </w:p>
        </w:tc>
        <w:tc>
          <w:tcPr>
            <w:tcW w:w="727" w:type="dxa"/>
            <w:noWrap/>
            <w:hideMark/>
          </w:tcPr>
          <w:p w14:paraId="6BFAD5B0" w14:textId="77777777" w:rsidR="00C82B38" w:rsidRPr="00C84887" w:rsidRDefault="00C82B38" w:rsidP="00C82B38">
            <w:pPr>
              <w:spacing w:after="108" w:line="259" w:lineRule="auto"/>
              <w:ind w:left="-5"/>
              <w:jc w:val="left"/>
              <w:rPr>
                <w:sz w:val="20"/>
                <w:szCs w:val="20"/>
              </w:rPr>
            </w:pPr>
            <w:r w:rsidRPr="00C84887">
              <w:rPr>
                <w:sz w:val="20"/>
                <w:szCs w:val="20"/>
              </w:rPr>
              <w:t>1.57</w:t>
            </w:r>
          </w:p>
        </w:tc>
        <w:tc>
          <w:tcPr>
            <w:tcW w:w="690" w:type="dxa"/>
            <w:noWrap/>
            <w:hideMark/>
          </w:tcPr>
          <w:p w14:paraId="10E4BB00"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31E69E6E" w14:textId="77777777" w:rsidR="00C82B38" w:rsidRPr="00C84887" w:rsidRDefault="00C82B38" w:rsidP="00C82B38">
            <w:pPr>
              <w:spacing w:after="108" w:line="259" w:lineRule="auto"/>
              <w:ind w:left="-5"/>
              <w:jc w:val="left"/>
              <w:rPr>
                <w:sz w:val="20"/>
                <w:szCs w:val="20"/>
              </w:rPr>
            </w:pPr>
            <w:r w:rsidRPr="00C84887">
              <w:rPr>
                <w:sz w:val="20"/>
                <w:szCs w:val="20"/>
              </w:rPr>
              <w:t>55.24</w:t>
            </w:r>
          </w:p>
        </w:tc>
        <w:tc>
          <w:tcPr>
            <w:tcW w:w="2429" w:type="dxa"/>
            <w:vMerge/>
            <w:noWrap/>
            <w:hideMark/>
          </w:tcPr>
          <w:p w14:paraId="7758BAF9" w14:textId="40A16B66" w:rsidR="00C82B38" w:rsidRPr="00C84887" w:rsidRDefault="00C82B38" w:rsidP="00C82B38">
            <w:pPr>
              <w:spacing w:after="108" w:line="259" w:lineRule="auto"/>
              <w:ind w:left="-5"/>
              <w:jc w:val="left"/>
              <w:rPr>
                <w:sz w:val="20"/>
                <w:szCs w:val="20"/>
              </w:rPr>
            </w:pPr>
          </w:p>
        </w:tc>
      </w:tr>
      <w:tr w:rsidR="00C82B38" w:rsidRPr="00C84887" w14:paraId="67BAC82D" w14:textId="77777777" w:rsidTr="00C82B38">
        <w:trPr>
          <w:trHeight w:val="360"/>
        </w:trPr>
        <w:tc>
          <w:tcPr>
            <w:tcW w:w="2989" w:type="dxa"/>
            <w:vMerge/>
            <w:noWrap/>
            <w:hideMark/>
          </w:tcPr>
          <w:p w14:paraId="3F537C3F" w14:textId="665FB94A" w:rsidR="00C82B38" w:rsidRPr="00C84887" w:rsidRDefault="00C82B38" w:rsidP="00C82B38">
            <w:pPr>
              <w:spacing w:after="108" w:line="259" w:lineRule="auto"/>
              <w:ind w:left="-5"/>
              <w:jc w:val="left"/>
              <w:rPr>
                <w:sz w:val="20"/>
                <w:szCs w:val="20"/>
              </w:rPr>
            </w:pPr>
          </w:p>
        </w:tc>
        <w:tc>
          <w:tcPr>
            <w:tcW w:w="806" w:type="dxa"/>
            <w:noWrap/>
            <w:hideMark/>
          </w:tcPr>
          <w:p w14:paraId="00D2450C" w14:textId="77777777" w:rsidR="00C82B38" w:rsidRPr="00C84887" w:rsidRDefault="00C82B38" w:rsidP="00C82B38">
            <w:pPr>
              <w:spacing w:after="108" w:line="259" w:lineRule="auto"/>
              <w:ind w:left="-5"/>
              <w:jc w:val="left"/>
              <w:rPr>
                <w:sz w:val="20"/>
                <w:szCs w:val="20"/>
              </w:rPr>
            </w:pPr>
            <w:r w:rsidRPr="00C84887">
              <w:rPr>
                <w:sz w:val="20"/>
                <w:szCs w:val="20"/>
              </w:rPr>
              <w:t>37.87</w:t>
            </w:r>
          </w:p>
        </w:tc>
        <w:tc>
          <w:tcPr>
            <w:tcW w:w="739" w:type="dxa"/>
            <w:noWrap/>
            <w:hideMark/>
          </w:tcPr>
          <w:p w14:paraId="1DAF8DC4" w14:textId="77777777" w:rsidR="00C82B38" w:rsidRPr="00C84887" w:rsidRDefault="00C82B38" w:rsidP="00C82B38">
            <w:pPr>
              <w:spacing w:after="108" w:line="259" w:lineRule="auto"/>
              <w:ind w:left="-5"/>
              <w:jc w:val="left"/>
              <w:rPr>
                <w:sz w:val="20"/>
                <w:szCs w:val="20"/>
              </w:rPr>
            </w:pPr>
            <w:r w:rsidRPr="00C84887">
              <w:rPr>
                <w:sz w:val="20"/>
                <w:szCs w:val="20"/>
              </w:rPr>
              <w:t>5.18</w:t>
            </w:r>
          </w:p>
        </w:tc>
        <w:tc>
          <w:tcPr>
            <w:tcW w:w="727" w:type="dxa"/>
            <w:noWrap/>
            <w:hideMark/>
          </w:tcPr>
          <w:p w14:paraId="72DE58B7" w14:textId="77777777" w:rsidR="00C82B38" w:rsidRPr="00C84887" w:rsidRDefault="00C82B38" w:rsidP="00C82B38">
            <w:pPr>
              <w:spacing w:after="108" w:line="259" w:lineRule="auto"/>
              <w:ind w:left="-5"/>
              <w:jc w:val="left"/>
              <w:rPr>
                <w:sz w:val="20"/>
                <w:szCs w:val="20"/>
              </w:rPr>
            </w:pPr>
            <w:r w:rsidRPr="00C84887">
              <w:rPr>
                <w:sz w:val="20"/>
                <w:szCs w:val="20"/>
              </w:rPr>
              <w:t>1.57</w:t>
            </w:r>
          </w:p>
        </w:tc>
        <w:tc>
          <w:tcPr>
            <w:tcW w:w="690" w:type="dxa"/>
            <w:noWrap/>
            <w:hideMark/>
          </w:tcPr>
          <w:p w14:paraId="56FE58E1"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76A4A3A6" w14:textId="77777777" w:rsidR="00C82B38" w:rsidRPr="00C84887" w:rsidRDefault="00C82B38" w:rsidP="00C82B38">
            <w:pPr>
              <w:spacing w:after="108" w:line="259" w:lineRule="auto"/>
              <w:ind w:left="-5"/>
              <w:jc w:val="left"/>
              <w:rPr>
                <w:sz w:val="20"/>
                <w:szCs w:val="20"/>
              </w:rPr>
            </w:pPr>
            <w:r w:rsidRPr="00C84887">
              <w:rPr>
                <w:sz w:val="20"/>
                <w:szCs w:val="20"/>
              </w:rPr>
              <w:t>55.24</w:t>
            </w:r>
          </w:p>
        </w:tc>
        <w:tc>
          <w:tcPr>
            <w:tcW w:w="2429" w:type="dxa"/>
            <w:vMerge/>
            <w:noWrap/>
            <w:hideMark/>
          </w:tcPr>
          <w:p w14:paraId="2527176F" w14:textId="1198E113" w:rsidR="00C82B38" w:rsidRPr="00C84887" w:rsidRDefault="00C82B38" w:rsidP="00C82B38">
            <w:pPr>
              <w:spacing w:after="108" w:line="259" w:lineRule="auto"/>
              <w:ind w:left="-5"/>
              <w:jc w:val="left"/>
              <w:rPr>
                <w:sz w:val="20"/>
                <w:szCs w:val="20"/>
              </w:rPr>
            </w:pPr>
          </w:p>
        </w:tc>
      </w:tr>
      <w:tr w:rsidR="00C82B38" w:rsidRPr="00C84887" w14:paraId="26F6FEFE" w14:textId="77777777" w:rsidTr="00C82B38">
        <w:trPr>
          <w:trHeight w:val="360"/>
        </w:trPr>
        <w:tc>
          <w:tcPr>
            <w:tcW w:w="2989" w:type="dxa"/>
            <w:vMerge/>
            <w:noWrap/>
            <w:hideMark/>
          </w:tcPr>
          <w:p w14:paraId="6BB4C4B7" w14:textId="37771E5B" w:rsidR="00C82B38" w:rsidRPr="00C84887" w:rsidRDefault="00C82B38" w:rsidP="00C82B38">
            <w:pPr>
              <w:spacing w:after="108" w:line="259" w:lineRule="auto"/>
              <w:ind w:left="-5"/>
              <w:jc w:val="left"/>
              <w:rPr>
                <w:sz w:val="20"/>
                <w:szCs w:val="20"/>
              </w:rPr>
            </w:pPr>
          </w:p>
        </w:tc>
        <w:tc>
          <w:tcPr>
            <w:tcW w:w="806" w:type="dxa"/>
            <w:noWrap/>
            <w:hideMark/>
          </w:tcPr>
          <w:p w14:paraId="10EB96DF" w14:textId="77777777" w:rsidR="00C82B38" w:rsidRPr="00C84887" w:rsidRDefault="00C82B38" w:rsidP="00C82B38">
            <w:pPr>
              <w:spacing w:after="108" w:line="259" w:lineRule="auto"/>
              <w:ind w:left="-5"/>
              <w:jc w:val="left"/>
              <w:rPr>
                <w:sz w:val="20"/>
                <w:szCs w:val="20"/>
              </w:rPr>
            </w:pPr>
            <w:r w:rsidRPr="00C84887">
              <w:rPr>
                <w:sz w:val="20"/>
                <w:szCs w:val="20"/>
              </w:rPr>
              <w:t>37.87</w:t>
            </w:r>
          </w:p>
        </w:tc>
        <w:tc>
          <w:tcPr>
            <w:tcW w:w="739" w:type="dxa"/>
            <w:noWrap/>
            <w:hideMark/>
          </w:tcPr>
          <w:p w14:paraId="39079C30" w14:textId="77777777" w:rsidR="00C82B38" w:rsidRPr="00C84887" w:rsidRDefault="00C82B38" w:rsidP="00C82B38">
            <w:pPr>
              <w:spacing w:after="108" w:line="259" w:lineRule="auto"/>
              <w:ind w:left="-5"/>
              <w:jc w:val="left"/>
              <w:rPr>
                <w:sz w:val="20"/>
                <w:szCs w:val="20"/>
              </w:rPr>
            </w:pPr>
            <w:r w:rsidRPr="00C84887">
              <w:rPr>
                <w:sz w:val="20"/>
                <w:szCs w:val="20"/>
              </w:rPr>
              <w:t>5.18</w:t>
            </w:r>
          </w:p>
        </w:tc>
        <w:tc>
          <w:tcPr>
            <w:tcW w:w="727" w:type="dxa"/>
            <w:noWrap/>
            <w:hideMark/>
          </w:tcPr>
          <w:p w14:paraId="73FFB999" w14:textId="77777777" w:rsidR="00C82B38" w:rsidRPr="00C84887" w:rsidRDefault="00C82B38" w:rsidP="00C82B38">
            <w:pPr>
              <w:spacing w:after="108" w:line="259" w:lineRule="auto"/>
              <w:ind w:left="-5"/>
              <w:jc w:val="left"/>
              <w:rPr>
                <w:sz w:val="20"/>
                <w:szCs w:val="20"/>
              </w:rPr>
            </w:pPr>
            <w:r w:rsidRPr="00C84887">
              <w:rPr>
                <w:sz w:val="20"/>
                <w:szCs w:val="20"/>
              </w:rPr>
              <w:t>1.57</w:t>
            </w:r>
          </w:p>
        </w:tc>
        <w:tc>
          <w:tcPr>
            <w:tcW w:w="690" w:type="dxa"/>
            <w:noWrap/>
            <w:hideMark/>
          </w:tcPr>
          <w:p w14:paraId="34800C75"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2F6AB14F" w14:textId="77777777" w:rsidR="00C82B38" w:rsidRPr="00C84887" w:rsidRDefault="00C82B38" w:rsidP="00C82B38">
            <w:pPr>
              <w:spacing w:after="108" w:line="259" w:lineRule="auto"/>
              <w:ind w:left="-5"/>
              <w:jc w:val="left"/>
              <w:rPr>
                <w:sz w:val="20"/>
                <w:szCs w:val="20"/>
              </w:rPr>
            </w:pPr>
            <w:r w:rsidRPr="00C84887">
              <w:rPr>
                <w:sz w:val="20"/>
                <w:szCs w:val="20"/>
              </w:rPr>
              <w:t>55.24</w:t>
            </w:r>
          </w:p>
        </w:tc>
        <w:tc>
          <w:tcPr>
            <w:tcW w:w="2429" w:type="dxa"/>
            <w:vMerge/>
            <w:noWrap/>
            <w:hideMark/>
          </w:tcPr>
          <w:p w14:paraId="2B20DE25" w14:textId="32E03F42" w:rsidR="00C82B38" w:rsidRPr="00C84887" w:rsidRDefault="00C82B38" w:rsidP="00C82B38">
            <w:pPr>
              <w:spacing w:after="108" w:line="259" w:lineRule="auto"/>
              <w:ind w:left="-5"/>
              <w:jc w:val="left"/>
              <w:rPr>
                <w:sz w:val="20"/>
                <w:szCs w:val="20"/>
              </w:rPr>
            </w:pPr>
          </w:p>
        </w:tc>
      </w:tr>
      <w:tr w:rsidR="00C82B38" w:rsidRPr="00C84887" w14:paraId="28359BED" w14:textId="77777777" w:rsidTr="00C82B38">
        <w:trPr>
          <w:trHeight w:val="360"/>
        </w:trPr>
        <w:tc>
          <w:tcPr>
            <w:tcW w:w="2989" w:type="dxa"/>
            <w:vMerge/>
            <w:noWrap/>
            <w:hideMark/>
          </w:tcPr>
          <w:p w14:paraId="7EBCBA55" w14:textId="2AEC62A8" w:rsidR="00C82B38" w:rsidRPr="00C84887" w:rsidRDefault="00C82B38" w:rsidP="00C82B38">
            <w:pPr>
              <w:spacing w:after="108" w:line="259" w:lineRule="auto"/>
              <w:ind w:left="-5"/>
              <w:jc w:val="left"/>
              <w:rPr>
                <w:sz w:val="20"/>
                <w:szCs w:val="20"/>
              </w:rPr>
            </w:pPr>
          </w:p>
        </w:tc>
        <w:tc>
          <w:tcPr>
            <w:tcW w:w="806" w:type="dxa"/>
            <w:noWrap/>
            <w:hideMark/>
          </w:tcPr>
          <w:p w14:paraId="294552D4" w14:textId="77777777" w:rsidR="00C82B38" w:rsidRPr="00C84887" w:rsidRDefault="00C82B38" w:rsidP="00C82B38">
            <w:pPr>
              <w:spacing w:after="108" w:line="259" w:lineRule="auto"/>
              <w:ind w:left="-5"/>
              <w:jc w:val="left"/>
              <w:rPr>
                <w:sz w:val="20"/>
                <w:szCs w:val="20"/>
              </w:rPr>
            </w:pPr>
            <w:r w:rsidRPr="00C84887">
              <w:rPr>
                <w:sz w:val="20"/>
                <w:szCs w:val="20"/>
              </w:rPr>
              <w:t>37.87</w:t>
            </w:r>
          </w:p>
        </w:tc>
        <w:tc>
          <w:tcPr>
            <w:tcW w:w="739" w:type="dxa"/>
            <w:noWrap/>
            <w:hideMark/>
          </w:tcPr>
          <w:p w14:paraId="638763E8" w14:textId="77777777" w:rsidR="00C82B38" w:rsidRPr="00C84887" w:rsidRDefault="00C82B38" w:rsidP="00C82B38">
            <w:pPr>
              <w:spacing w:after="108" w:line="259" w:lineRule="auto"/>
              <w:ind w:left="-5"/>
              <w:jc w:val="left"/>
              <w:rPr>
                <w:sz w:val="20"/>
                <w:szCs w:val="20"/>
              </w:rPr>
            </w:pPr>
            <w:r w:rsidRPr="00C84887">
              <w:rPr>
                <w:sz w:val="20"/>
                <w:szCs w:val="20"/>
              </w:rPr>
              <w:t>5.18</w:t>
            </w:r>
          </w:p>
        </w:tc>
        <w:tc>
          <w:tcPr>
            <w:tcW w:w="727" w:type="dxa"/>
            <w:noWrap/>
            <w:hideMark/>
          </w:tcPr>
          <w:p w14:paraId="5C10B3C4" w14:textId="77777777" w:rsidR="00C82B38" w:rsidRPr="00C84887" w:rsidRDefault="00C82B38" w:rsidP="00C82B38">
            <w:pPr>
              <w:spacing w:after="108" w:line="259" w:lineRule="auto"/>
              <w:ind w:left="-5"/>
              <w:jc w:val="left"/>
              <w:rPr>
                <w:sz w:val="20"/>
                <w:szCs w:val="20"/>
              </w:rPr>
            </w:pPr>
            <w:r w:rsidRPr="00C84887">
              <w:rPr>
                <w:sz w:val="20"/>
                <w:szCs w:val="20"/>
              </w:rPr>
              <w:t>1.57</w:t>
            </w:r>
          </w:p>
        </w:tc>
        <w:tc>
          <w:tcPr>
            <w:tcW w:w="690" w:type="dxa"/>
            <w:noWrap/>
            <w:hideMark/>
          </w:tcPr>
          <w:p w14:paraId="07CD430B"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6891B27E" w14:textId="77777777" w:rsidR="00C82B38" w:rsidRPr="00C84887" w:rsidRDefault="00C82B38" w:rsidP="00C82B38">
            <w:pPr>
              <w:spacing w:after="108" w:line="259" w:lineRule="auto"/>
              <w:ind w:left="-5"/>
              <w:jc w:val="left"/>
              <w:rPr>
                <w:sz w:val="20"/>
                <w:szCs w:val="20"/>
              </w:rPr>
            </w:pPr>
            <w:r w:rsidRPr="00C84887">
              <w:rPr>
                <w:sz w:val="20"/>
                <w:szCs w:val="20"/>
              </w:rPr>
              <w:t>55.24</w:t>
            </w:r>
          </w:p>
        </w:tc>
        <w:tc>
          <w:tcPr>
            <w:tcW w:w="2429" w:type="dxa"/>
            <w:vMerge/>
            <w:noWrap/>
            <w:hideMark/>
          </w:tcPr>
          <w:p w14:paraId="38798023" w14:textId="085514FB" w:rsidR="00C82B38" w:rsidRPr="00C84887" w:rsidRDefault="00C82B38" w:rsidP="00C82B38">
            <w:pPr>
              <w:spacing w:after="108" w:line="259" w:lineRule="auto"/>
              <w:ind w:left="-5"/>
              <w:jc w:val="left"/>
              <w:rPr>
                <w:sz w:val="20"/>
                <w:szCs w:val="20"/>
              </w:rPr>
            </w:pPr>
          </w:p>
        </w:tc>
      </w:tr>
      <w:tr w:rsidR="00C82B38" w:rsidRPr="00C84887" w14:paraId="56222DAE" w14:textId="77777777" w:rsidTr="00C82B38">
        <w:trPr>
          <w:trHeight w:val="360"/>
        </w:trPr>
        <w:tc>
          <w:tcPr>
            <w:tcW w:w="2989" w:type="dxa"/>
            <w:vMerge/>
            <w:noWrap/>
            <w:hideMark/>
          </w:tcPr>
          <w:p w14:paraId="73DCC771" w14:textId="73017451" w:rsidR="00C82B38" w:rsidRPr="00C84887" w:rsidRDefault="00C82B38" w:rsidP="00C82B38">
            <w:pPr>
              <w:spacing w:after="108" w:line="259" w:lineRule="auto"/>
              <w:ind w:left="-5"/>
              <w:jc w:val="left"/>
              <w:rPr>
                <w:sz w:val="20"/>
                <w:szCs w:val="20"/>
              </w:rPr>
            </w:pPr>
          </w:p>
        </w:tc>
        <w:tc>
          <w:tcPr>
            <w:tcW w:w="806" w:type="dxa"/>
            <w:noWrap/>
            <w:hideMark/>
          </w:tcPr>
          <w:p w14:paraId="77DC3F7F" w14:textId="77777777" w:rsidR="00C82B38" w:rsidRPr="00C84887" w:rsidRDefault="00C82B38" w:rsidP="00C82B38">
            <w:pPr>
              <w:spacing w:after="108" w:line="259" w:lineRule="auto"/>
              <w:ind w:left="-5"/>
              <w:jc w:val="left"/>
              <w:rPr>
                <w:sz w:val="20"/>
                <w:szCs w:val="20"/>
              </w:rPr>
            </w:pPr>
            <w:r w:rsidRPr="00C84887">
              <w:rPr>
                <w:sz w:val="20"/>
                <w:szCs w:val="20"/>
              </w:rPr>
              <w:t>37.87</w:t>
            </w:r>
          </w:p>
        </w:tc>
        <w:tc>
          <w:tcPr>
            <w:tcW w:w="739" w:type="dxa"/>
            <w:noWrap/>
            <w:hideMark/>
          </w:tcPr>
          <w:p w14:paraId="577CD84E" w14:textId="77777777" w:rsidR="00C82B38" w:rsidRPr="00C84887" w:rsidRDefault="00C82B38" w:rsidP="00C82B38">
            <w:pPr>
              <w:spacing w:after="108" w:line="259" w:lineRule="auto"/>
              <w:ind w:left="-5"/>
              <w:jc w:val="left"/>
              <w:rPr>
                <w:sz w:val="20"/>
                <w:szCs w:val="20"/>
              </w:rPr>
            </w:pPr>
            <w:r w:rsidRPr="00C84887">
              <w:rPr>
                <w:sz w:val="20"/>
                <w:szCs w:val="20"/>
              </w:rPr>
              <w:t>5.18</w:t>
            </w:r>
          </w:p>
        </w:tc>
        <w:tc>
          <w:tcPr>
            <w:tcW w:w="727" w:type="dxa"/>
            <w:noWrap/>
            <w:hideMark/>
          </w:tcPr>
          <w:p w14:paraId="6B831B33" w14:textId="77777777" w:rsidR="00C82B38" w:rsidRPr="00C84887" w:rsidRDefault="00C82B38" w:rsidP="00C82B38">
            <w:pPr>
              <w:spacing w:after="108" w:line="259" w:lineRule="auto"/>
              <w:ind w:left="-5"/>
              <w:jc w:val="left"/>
              <w:rPr>
                <w:sz w:val="20"/>
                <w:szCs w:val="20"/>
              </w:rPr>
            </w:pPr>
            <w:r w:rsidRPr="00C84887">
              <w:rPr>
                <w:sz w:val="20"/>
                <w:szCs w:val="20"/>
              </w:rPr>
              <w:t>1.57</w:t>
            </w:r>
          </w:p>
        </w:tc>
        <w:tc>
          <w:tcPr>
            <w:tcW w:w="690" w:type="dxa"/>
            <w:noWrap/>
            <w:hideMark/>
          </w:tcPr>
          <w:p w14:paraId="1FB75ED4"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58BDA2B0" w14:textId="77777777" w:rsidR="00C82B38" w:rsidRPr="00C84887" w:rsidRDefault="00C82B38" w:rsidP="00C82B38">
            <w:pPr>
              <w:spacing w:after="108" w:line="259" w:lineRule="auto"/>
              <w:ind w:left="-5"/>
              <w:jc w:val="left"/>
              <w:rPr>
                <w:sz w:val="20"/>
                <w:szCs w:val="20"/>
              </w:rPr>
            </w:pPr>
            <w:r w:rsidRPr="00C84887">
              <w:rPr>
                <w:sz w:val="20"/>
                <w:szCs w:val="20"/>
              </w:rPr>
              <w:t>55.24</w:t>
            </w:r>
          </w:p>
        </w:tc>
        <w:tc>
          <w:tcPr>
            <w:tcW w:w="2429" w:type="dxa"/>
            <w:vMerge/>
            <w:noWrap/>
            <w:hideMark/>
          </w:tcPr>
          <w:p w14:paraId="7E171233" w14:textId="5D9C8F04" w:rsidR="00C82B38" w:rsidRPr="00C84887" w:rsidRDefault="00C82B38" w:rsidP="00C82B38">
            <w:pPr>
              <w:spacing w:after="108" w:line="259" w:lineRule="auto"/>
              <w:ind w:left="-5"/>
              <w:jc w:val="left"/>
              <w:rPr>
                <w:sz w:val="20"/>
                <w:szCs w:val="20"/>
              </w:rPr>
            </w:pPr>
          </w:p>
        </w:tc>
      </w:tr>
      <w:tr w:rsidR="00C82B38" w:rsidRPr="00C84887" w14:paraId="5C2EE520" w14:textId="77777777" w:rsidTr="00C82B38">
        <w:trPr>
          <w:trHeight w:val="360"/>
        </w:trPr>
        <w:tc>
          <w:tcPr>
            <w:tcW w:w="2989" w:type="dxa"/>
            <w:vMerge/>
            <w:noWrap/>
            <w:hideMark/>
          </w:tcPr>
          <w:p w14:paraId="2FD9621A" w14:textId="26862C4B" w:rsidR="00C82B38" w:rsidRPr="00C84887" w:rsidRDefault="00C82B38" w:rsidP="00C82B38">
            <w:pPr>
              <w:spacing w:after="108" w:line="259" w:lineRule="auto"/>
              <w:ind w:left="-5"/>
              <w:jc w:val="left"/>
              <w:rPr>
                <w:sz w:val="20"/>
                <w:szCs w:val="20"/>
              </w:rPr>
            </w:pPr>
          </w:p>
        </w:tc>
        <w:tc>
          <w:tcPr>
            <w:tcW w:w="806" w:type="dxa"/>
            <w:noWrap/>
            <w:hideMark/>
          </w:tcPr>
          <w:p w14:paraId="4195444E" w14:textId="77777777" w:rsidR="00C82B38" w:rsidRPr="00C84887" w:rsidRDefault="00C82B38" w:rsidP="00C82B38">
            <w:pPr>
              <w:spacing w:after="108" w:line="259" w:lineRule="auto"/>
              <w:ind w:left="-5"/>
              <w:jc w:val="left"/>
              <w:rPr>
                <w:sz w:val="20"/>
                <w:szCs w:val="20"/>
              </w:rPr>
            </w:pPr>
            <w:r w:rsidRPr="00C84887">
              <w:rPr>
                <w:sz w:val="20"/>
                <w:szCs w:val="20"/>
              </w:rPr>
              <w:t>37.87</w:t>
            </w:r>
          </w:p>
        </w:tc>
        <w:tc>
          <w:tcPr>
            <w:tcW w:w="739" w:type="dxa"/>
            <w:noWrap/>
            <w:hideMark/>
          </w:tcPr>
          <w:p w14:paraId="166A3B68" w14:textId="77777777" w:rsidR="00C82B38" w:rsidRPr="00C84887" w:rsidRDefault="00C82B38" w:rsidP="00C82B38">
            <w:pPr>
              <w:spacing w:after="108" w:line="259" w:lineRule="auto"/>
              <w:ind w:left="-5"/>
              <w:jc w:val="left"/>
              <w:rPr>
                <w:sz w:val="20"/>
                <w:szCs w:val="20"/>
              </w:rPr>
            </w:pPr>
            <w:r w:rsidRPr="00C84887">
              <w:rPr>
                <w:sz w:val="20"/>
                <w:szCs w:val="20"/>
              </w:rPr>
              <w:t>5.18</w:t>
            </w:r>
          </w:p>
        </w:tc>
        <w:tc>
          <w:tcPr>
            <w:tcW w:w="727" w:type="dxa"/>
            <w:noWrap/>
            <w:hideMark/>
          </w:tcPr>
          <w:p w14:paraId="0475BACF" w14:textId="77777777" w:rsidR="00C82B38" w:rsidRPr="00C84887" w:rsidRDefault="00C82B38" w:rsidP="00C82B38">
            <w:pPr>
              <w:spacing w:after="108" w:line="259" w:lineRule="auto"/>
              <w:ind w:left="-5"/>
              <w:jc w:val="left"/>
              <w:rPr>
                <w:sz w:val="20"/>
                <w:szCs w:val="20"/>
              </w:rPr>
            </w:pPr>
            <w:r w:rsidRPr="00C84887">
              <w:rPr>
                <w:sz w:val="20"/>
                <w:szCs w:val="20"/>
              </w:rPr>
              <w:t>1.57</w:t>
            </w:r>
          </w:p>
        </w:tc>
        <w:tc>
          <w:tcPr>
            <w:tcW w:w="690" w:type="dxa"/>
            <w:noWrap/>
            <w:hideMark/>
          </w:tcPr>
          <w:p w14:paraId="338C4941"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27E302FA" w14:textId="77777777" w:rsidR="00C82B38" w:rsidRPr="00C84887" w:rsidRDefault="00C82B38" w:rsidP="00C82B38">
            <w:pPr>
              <w:spacing w:after="108" w:line="259" w:lineRule="auto"/>
              <w:ind w:left="-5"/>
              <w:jc w:val="left"/>
              <w:rPr>
                <w:sz w:val="20"/>
                <w:szCs w:val="20"/>
              </w:rPr>
            </w:pPr>
            <w:r w:rsidRPr="00C84887">
              <w:rPr>
                <w:sz w:val="20"/>
                <w:szCs w:val="20"/>
              </w:rPr>
              <w:t>55.24</w:t>
            </w:r>
          </w:p>
        </w:tc>
        <w:tc>
          <w:tcPr>
            <w:tcW w:w="2429" w:type="dxa"/>
            <w:vMerge/>
            <w:noWrap/>
            <w:hideMark/>
          </w:tcPr>
          <w:p w14:paraId="4AF60BC8" w14:textId="72ED40B3" w:rsidR="00C82B38" w:rsidRPr="00C84887" w:rsidRDefault="00C82B38" w:rsidP="00C82B38">
            <w:pPr>
              <w:spacing w:after="108" w:line="259" w:lineRule="auto"/>
              <w:ind w:left="-5"/>
              <w:jc w:val="left"/>
              <w:rPr>
                <w:sz w:val="20"/>
                <w:szCs w:val="20"/>
              </w:rPr>
            </w:pPr>
          </w:p>
        </w:tc>
      </w:tr>
      <w:tr w:rsidR="00C82B38" w:rsidRPr="00C84887" w14:paraId="27D2D20F" w14:textId="77777777" w:rsidTr="00C82B38">
        <w:trPr>
          <w:trHeight w:val="360"/>
        </w:trPr>
        <w:tc>
          <w:tcPr>
            <w:tcW w:w="2989" w:type="dxa"/>
            <w:vMerge/>
            <w:noWrap/>
            <w:hideMark/>
          </w:tcPr>
          <w:p w14:paraId="6C132BF1" w14:textId="5C307AB9" w:rsidR="00C82B38" w:rsidRPr="00C84887" w:rsidRDefault="00C82B38" w:rsidP="00C82B38">
            <w:pPr>
              <w:spacing w:after="108" w:line="259" w:lineRule="auto"/>
              <w:ind w:left="-5"/>
              <w:jc w:val="left"/>
              <w:rPr>
                <w:sz w:val="20"/>
                <w:szCs w:val="20"/>
              </w:rPr>
            </w:pPr>
          </w:p>
        </w:tc>
        <w:tc>
          <w:tcPr>
            <w:tcW w:w="806" w:type="dxa"/>
            <w:noWrap/>
            <w:hideMark/>
          </w:tcPr>
          <w:p w14:paraId="3689A035" w14:textId="77777777" w:rsidR="00C82B38" w:rsidRPr="00C84887" w:rsidRDefault="00C82B38" w:rsidP="00C82B38">
            <w:pPr>
              <w:spacing w:after="108" w:line="259" w:lineRule="auto"/>
              <w:ind w:left="-5"/>
              <w:jc w:val="left"/>
              <w:rPr>
                <w:sz w:val="20"/>
                <w:szCs w:val="20"/>
              </w:rPr>
            </w:pPr>
            <w:r w:rsidRPr="00C84887">
              <w:rPr>
                <w:sz w:val="20"/>
                <w:szCs w:val="20"/>
              </w:rPr>
              <w:t>37.87</w:t>
            </w:r>
          </w:p>
        </w:tc>
        <w:tc>
          <w:tcPr>
            <w:tcW w:w="739" w:type="dxa"/>
            <w:noWrap/>
            <w:hideMark/>
          </w:tcPr>
          <w:p w14:paraId="58D3DB35" w14:textId="77777777" w:rsidR="00C82B38" w:rsidRPr="00C84887" w:rsidRDefault="00C82B38" w:rsidP="00C82B38">
            <w:pPr>
              <w:spacing w:after="108" w:line="259" w:lineRule="auto"/>
              <w:ind w:left="-5"/>
              <w:jc w:val="left"/>
              <w:rPr>
                <w:sz w:val="20"/>
                <w:szCs w:val="20"/>
              </w:rPr>
            </w:pPr>
            <w:r w:rsidRPr="00C84887">
              <w:rPr>
                <w:sz w:val="20"/>
                <w:szCs w:val="20"/>
              </w:rPr>
              <w:t>5.18</w:t>
            </w:r>
          </w:p>
        </w:tc>
        <w:tc>
          <w:tcPr>
            <w:tcW w:w="727" w:type="dxa"/>
            <w:noWrap/>
            <w:hideMark/>
          </w:tcPr>
          <w:p w14:paraId="528D64CF" w14:textId="77777777" w:rsidR="00C82B38" w:rsidRPr="00C84887" w:rsidRDefault="00C82B38" w:rsidP="00C82B38">
            <w:pPr>
              <w:spacing w:after="108" w:line="259" w:lineRule="auto"/>
              <w:ind w:left="-5"/>
              <w:jc w:val="left"/>
              <w:rPr>
                <w:sz w:val="20"/>
                <w:szCs w:val="20"/>
              </w:rPr>
            </w:pPr>
            <w:r w:rsidRPr="00C84887">
              <w:rPr>
                <w:sz w:val="20"/>
                <w:szCs w:val="20"/>
              </w:rPr>
              <w:t>1.57</w:t>
            </w:r>
          </w:p>
        </w:tc>
        <w:tc>
          <w:tcPr>
            <w:tcW w:w="690" w:type="dxa"/>
            <w:noWrap/>
            <w:hideMark/>
          </w:tcPr>
          <w:p w14:paraId="156129E6"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4B912815" w14:textId="77777777" w:rsidR="00C82B38" w:rsidRPr="00C84887" w:rsidRDefault="00C82B38" w:rsidP="00C82B38">
            <w:pPr>
              <w:spacing w:after="108" w:line="259" w:lineRule="auto"/>
              <w:ind w:left="-5"/>
              <w:jc w:val="left"/>
              <w:rPr>
                <w:sz w:val="20"/>
                <w:szCs w:val="20"/>
              </w:rPr>
            </w:pPr>
            <w:r w:rsidRPr="00C84887">
              <w:rPr>
                <w:sz w:val="20"/>
                <w:szCs w:val="20"/>
              </w:rPr>
              <w:t>55.24</w:t>
            </w:r>
          </w:p>
        </w:tc>
        <w:tc>
          <w:tcPr>
            <w:tcW w:w="2429" w:type="dxa"/>
            <w:vMerge/>
            <w:noWrap/>
            <w:hideMark/>
          </w:tcPr>
          <w:p w14:paraId="1ABB8B11" w14:textId="199A366D" w:rsidR="00C82B38" w:rsidRPr="00C84887" w:rsidRDefault="00C82B38" w:rsidP="00C82B38">
            <w:pPr>
              <w:spacing w:after="108" w:line="259" w:lineRule="auto"/>
              <w:ind w:left="-5"/>
              <w:jc w:val="left"/>
              <w:rPr>
                <w:sz w:val="20"/>
                <w:szCs w:val="20"/>
              </w:rPr>
            </w:pPr>
          </w:p>
        </w:tc>
      </w:tr>
      <w:tr w:rsidR="00C82B38" w:rsidRPr="00C84887" w14:paraId="6951C38D" w14:textId="77777777" w:rsidTr="00C82B38">
        <w:trPr>
          <w:trHeight w:val="360"/>
        </w:trPr>
        <w:tc>
          <w:tcPr>
            <w:tcW w:w="2989" w:type="dxa"/>
            <w:vMerge/>
            <w:noWrap/>
            <w:hideMark/>
          </w:tcPr>
          <w:p w14:paraId="43E3AAAD" w14:textId="64847829" w:rsidR="00C82B38" w:rsidRPr="00C84887" w:rsidRDefault="00C82B38" w:rsidP="00C82B38">
            <w:pPr>
              <w:spacing w:after="108" w:line="259" w:lineRule="auto"/>
              <w:ind w:left="-5"/>
              <w:jc w:val="left"/>
              <w:rPr>
                <w:sz w:val="20"/>
                <w:szCs w:val="20"/>
              </w:rPr>
            </w:pPr>
          </w:p>
        </w:tc>
        <w:tc>
          <w:tcPr>
            <w:tcW w:w="806" w:type="dxa"/>
            <w:noWrap/>
            <w:hideMark/>
          </w:tcPr>
          <w:p w14:paraId="10179162" w14:textId="77777777" w:rsidR="00C82B38" w:rsidRPr="00C84887" w:rsidRDefault="00C82B38" w:rsidP="00C82B38">
            <w:pPr>
              <w:spacing w:after="108" w:line="259" w:lineRule="auto"/>
              <w:ind w:left="-5"/>
              <w:jc w:val="left"/>
              <w:rPr>
                <w:sz w:val="20"/>
                <w:szCs w:val="20"/>
              </w:rPr>
            </w:pPr>
            <w:r w:rsidRPr="00C84887">
              <w:rPr>
                <w:sz w:val="20"/>
                <w:szCs w:val="20"/>
              </w:rPr>
              <w:t>37.87</w:t>
            </w:r>
          </w:p>
        </w:tc>
        <w:tc>
          <w:tcPr>
            <w:tcW w:w="739" w:type="dxa"/>
            <w:noWrap/>
            <w:hideMark/>
          </w:tcPr>
          <w:p w14:paraId="73310A9B" w14:textId="77777777" w:rsidR="00C82B38" w:rsidRPr="00C84887" w:rsidRDefault="00C82B38" w:rsidP="00C82B38">
            <w:pPr>
              <w:spacing w:after="108" w:line="259" w:lineRule="auto"/>
              <w:ind w:left="-5"/>
              <w:jc w:val="left"/>
              <w:rPr>
                <w:sz w:val="20"/>
                <w:szCs w:val="20"/>
              </w:rPr>
            </w:pPr>
            <w:r w:rsidRPr="00C84887">
              <w:rPr>
                <w:sz w:val="20"/>
                <w:szCs w:val="20"/>
              </w:rPr>
              <w:t>5.18</w:t>
            </w:r>
          </w:p>
        </w:tc>
        <w:tc>
          <w:tcPr>
            <w:tcW w:w="727" w:type="dxa"/>
            <w:noWrap/>
            <w:hideMark/>
          </w:tcPr>
          <w:p w14:paraId="3B70CA61" w14:textId="77777777" w:rsidR="00C82B38" w:rsidRPr="00C84887" w:rsidRDefault="00C82B38" w:rsidP="00C82B38">
            <w:pPr>
              <w:spacing w:after="108" w:line="259" w:lineRule="auto"/>
              <w:ind w:left="-5"/>
              <w:jc w:val="left"/>
              <w:rPr>
                <w:sz w:val="20"/>
                <w:szCs w:val="20"/>
              </w:rPr>
            </w:pPr>
            <w:r w:rsidRPr="00C84887">
              <w:rPr>
                <w:sz w:val="20"/>
                <w:szCs w:val="20"/>
              </w:rPr>
              <w:t>1.57</w:t>
            </w:r>
          </w:p>
        </w:tc>
        <w:tc>
          <w:tcPr>
            <w:tcW w:w="690" w:type="dxa"/>
            <w:noWrap/>
            <w:hideMark/>
          </w:tcPr>
          <w:p w14:paraId="7110BEA1"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2A6E2D10" w14:textId="77777777" w:rsidR="00C82B38" w:rsidRPr="00C84887" w:rsidRDefault="00C82B38" w:rsidP="00C82B38">
            <w:pPr>
              <w:spacing w:after="108" w:line="259" w:lineRule="auto"/>
              <w:ind w:left="-5"/>
              <w:jc w:val="left"/>
              <w:rPr>
                <w:sz w:val="20"/>
                <w:szCs w:val="20"/>
              </w:rPr>
            </w:pPr>
            <w:r w:rsidRPr="00C84887">
              <w:rPr>
                <w:sz w:val="20"/>
                <w:szCs w:val="20"/>
              </w:rPr>
              <w:t>55.24</w:t>
            </w:r>
          </w:p>
        </w:tc>
        <w:tc>
          <w:tcPr>
            <w:tcW w:w="2429" w:type="dxa"/>
            <w:vMerge/>
            <w:noWrap/>
            <w:hideMark/>
          </w:tcPr>
          <w:p w14:paraId="5FC37AFA" w14:textId="62AF1735" w:rsidR="00C82B38" w:rsidRPr="00C84887" w:rsidRDefault="00C82B38" w:rsidP="00C82B38">
            <w:pPr>
              <w:spacing w:after="108" w:line="259" w:lineRule="auto"/>
              <w:ind w:left="-5"/>
              <w:jc w:val="left"/>
              <w:rPr>
                <w:sz w:val="20"/>
                <w:szCs w:val="20"/>
              </w:rPr>
            </w:pPr>
          </w:p>
        </w:tc>
      </w:tr>
      <w:tr w:rsidR="00C82B38" w:rsidRPr="00C84887" w14:paraId="02C4DA40" w14:textId="77777777" w:rsidTr="00C82B38">
        <w:trPr>
          <w:trHeight w:val="360"/>
        </w:trPr>
        <w:tc>
          <w:tcPr>
            <w:tcW w:w="2989" w:type="dxa"/>
            <w:vMerge/>
            <w:noWrap/>
            <w:hideMark/>
          </w:tcPr>
          <w:p w14:paraId="0FDA9E92" w14:textId="5D00C8CB" w:rsidR="00C82B38" w:rsidRPr="00C84887" w:rsidRDefault="00C82B38" w:rsidP="00C82B38">
            <w:pPr>
              <w:spacing w:after="108" w:line="259" w:lineRule="auto"/>
              <w:ind w:left="-5"/>
              <w:jc w:val="left"/>
              <w:rPr>
                <w:sz w:val="20"/>
                <w:szCs w:val="20"/>
              </w:rPr>
            </w:pPr>
          </w:p>
        </w:tc>
        <w:tc>
          <w:tcPr>
            <w:tcW w:w="806" w:type="dxa"/>
            <w:noWrap/>
            <w:hideMark/>
          </w:tcPr>
          <w:p w14:paraId="5101F9EA" w14:textId="77777777" w:rsidR="00C82B38" w:rsidRPr="00C84887" w:rsidRDefault="00C82B38" w:rsidP="00C82B38">
            <w:pPr>
              <w:spacing w:after="108" w:line="259" w:lineRule="auto"/>
              <w:ind w:left="-5"/>
              <w:jc w:val="left"/>
              <w:rPr>
                <w:sz w:val="20"/>
                <w:szCs w:val="20"/>
              </w:rPr>
            </w:pPr>
            <w:r w:rsidRPr="00C84887">
              <w:rPr>
                <w:sz w:val="20"/>
                <w:szCs w:val="20"/>
              </w:rPr>
              <w:t>37.87</w:t>
            </w:r>
          </w:p>
        </w:tc>
        <w:tc>
          <w:tcPr>
            <w:tcW w:w="739" w:type="dxa"/>
            <w:noWrap/>
            <w:hideMark/>
          </w:tcPr>
          <w:p w14:paraId="53DD7829" w14:textId="77777777" w:rsidR="00C82B38" w:rsidRPr="00C84887" w:rsidRDefault="00C82B38" w:rsidP="00C82B38">
            <w:pPr>
              <w:spacing w:after="108" w:line="259" w:lineRule="auto"/>
              <w:ind w:left="-5"/>
              <w:jc w:val="left"/>
              <w:rPr>
                <w:sz w:val="20"/>
                <w:szCs w:val="20"/>
              </w:rPr>
            </w:pPr>
            <w:r w:rsidRPr="00C84887">
              <w:rPr>
                <w:sz w:val="20"/>
                <w:szCs w:val="20"/>
              </w:rPr>
              <w:t>5.18</w:t>
            </w:r>
          </w:p>
        </w:tc>
        <w:tc>
          <w:tcPr>
            <w:tcW w:w="727" w:type="dxa"/>
            <w:noWrap/>
            <w:hideMark/>
          </w:tcPr>
          <w:p w14:paraId="72579F7F" w14:textId="77777777" w:rsidR="00C82B38" w:rsidRPr="00C84887" w:rsidRDefault="00C82B38" w:rsidP="00C82B38">
            <w:pPr>
              <w:spacing w:after="108" w:line="259" w:lineRule="auto"/>
              <w:ind w:left="-5"/>
              <w:jc w:val="left"/>
              <w:rPr>
                <w:sz w:val="20"/>
                <w:szCs w:val="20"/>
              </w:rPr>
            </w:pPr>
            <w:r w:rsidRPr="00C84887">
              <w:rPr>
                <w:sz w:val="20"/>
                <w:szCs w:val="20"/>
              </w:rPr>
              <w:t>1.57</w:t>
            </w:r>
          </w:p>
        </w:tc>
        <w:tc>
          <w:tcPr>
            <w:tcW w:w="690" w:type="dxa"/>
            <w:noWrap/>
            <w:hideMark/>
          </w:tcPr>
          <w:p w14:paraId="268ECCD7" w14:textId="77777777" w:rsidR="00C82B38" w:rsidRPr="00C84887" w:rsidRDefault="00C82B38" w:rsidP="00C82B38">
            <w:pPr>
              <w:spacing w:after="108" w:line="259" w:lineRule="auto"/>
              <w:ind w:left="-5"/>
              <w:jc w:val="left"/>
              <w:rPr>
                <w:sz w:val="20"/>
                <w:szCs w:val="20"/>
              </w:rPr>
            </w:pPr>
            <w:r w:rsidRPr="00C84887">
              <w:rPr>
                <w:sz w:val="20"/>
                <w:szCs w:val="20"/>
              </w:rPr>
              <w:t>0.14</w:t>
            </w:r>
          </w:p>
        </w:tc>
        <w:tc>
          <w:tcPr>
            <w:tcW w:w="806" w:type="dxa"/>
            <w:noWrap/>
            <w:hideMark/>
          </w:tcPr>
          <w:p w14:paraId="4F5517C4" w14:textId="77777777" w:rsidR="00C82B38" w:rsidRPr="00C84887" w:rsidRDefault="00C82B38" w:rsidP="00C82B38">
            <w:pPr>
              <w:spacing w:after="108" w:line="259" w:lineRule="auto"/>
              <w:ind w:left="-5"/>
              <w:jc w:val="left"/>
              <w:rPr>
                <w:sz w:val="20"/>
                <w:szCs w:val="20"/>
              </w:rPr>
            </w:pPr>
            <w:r w:rsidRPr="00C84887">
              <w:rPr>
                <w:sz w:val="20"/>
                <w:szCs w:val="20"/>
              </w:rPr>
              <w:t>55.24</w:t>
            </w:r>
          </w:p>
        </w:tc>
        <w:tc>
          <w:tcPr>
            <w:tcW w:w="2429" w:type="dxa"/>
            <w:vMerge/>
            <w:noWrap/>
            <w:hideMark/>
          </w:tcPr>
          <w:p w14:paraId="0E7D94DF" w14:textId="289D8C7A" w:rsidR="00C82B38" w:rsidRPr="00C84887" w:rsidRDefault="00C82B38" w:rsidP="00C82B38">
            <w:pPr>
              <w:spacing w:after="108" w:line="259" w:lineRule="auto"/>
              <w:ind w:left="-5"/>
              <w:jc w:val="left"/>
              <w:rPr>
                <w:sz w:val="20"/>
                <w:szCs w:val="20"/>
              </w:rPr>
            </w:pPr>
          </w:p>
        </w:tc>
      </w:tr>
    </w:tbl>
    <w:p w14:paraId="5CFC1B57" w14:textId="25D1A1B5" w:rsidR="008D0372" w:rsidRDefault="008D0372" w:rsidP="00FA7A10">
      <w:pPr>
        <w:spacing w:after="108" w:line="259" w:lineRule="auto"/>
        <w:ind w:left="-5"/>
        <w:jc w:val="left"/>
        <w:rPr>
          <w:b/>
          <w:bCs/>
          <w:u w:val="single"/>
        </w:rPr>
      </w:pPr>
      <w:r>
        <w:t xml:space="preserve">                                              </w:t>
      </w:r>
    </w:p>
    <w:p w14:paraId="63D77A37" w14:textId="5C7874C2" w:rsidR="008D0372" w:rsidRDefault="008D0372" w:rsidP="00FA7A10">
      <w:pPr>
        <w:spacing w:after="108" w:line="259" w:lineRule="auto"/>
        <w:ind w:left="-5"/>
        <w:jc w:val="left"/>
        <w:rPr>
          <w:b/>
          <w:bCs/>
          <w:u w:val="single"/>
        </w:rPr>
      </w:pPr>
    </w:p>
    <w:p w14:paraId="3A519A38" w14:textId="77777777" w:rsidR="00760D5E" w:rsidRDefault="00760D5E" w:rsidP="008D0372">
      <w:pPr>
        <w:spacing w:after="108" w:line="259" w:lineRule="auto"/>
        <w:ind w:left="0" w:firstLine="0"/>
        <w:jc w:val="left"/>
        <w:rPr>
          <w:b/>
          <w:bCs/>
        </w:rPr>
      </w:pPr>
    </w:p>
    <w:p w14:paraId="0744D271" w14:textId="77777777" w:rsidR="00760D5E" w:rsidRDefault="00760D5E" w:rsidP="008D0372">
      <w:pPr>
        <w:spacing w:after="108" w:line="259" w:lineRule="auto"/>
        <w:ind w:left="0" w:firstLine="0"/>
        <w:jc w:val="left"/>
        <w:rPr>
          <w:b/>
          <w:bCs/>
        </w:rPr>
      </w:pPr>
    </w:p>
    <w:p w14:paraId="0B601B9A" w14:textId="77777777" w:rsidR="00760D5E" w:rsidRDefault="00760D5E" w:rsidP="008D0372">
      <w:pPr>
        <w:spacing w:after="108" w:line="259" w:lineRule="auto"/>
        <w:ind w:left="0" w:firstLine="0"/>
        <w:jc w:val="left"/>
        <w:rPr>
          <w:b/>
          <w:bCs/>
        </w:rPr>
      </w:pPr>
    </w:p>
    <w:p w14:paraId="14241C15" w14:textId="010F89D6" w:rsidR="008D0372" w:rsidRPr="00293E8E" w:rsidRDefault="00933F33" w:rsidP="008D0372">
      <w:pPr>
        <w:spacing w:after="108" w:line="259" w:lineRule="auto"/>
        <w:ind w:left="0" w:firstLine="0"/>
        <w:jc w:val="left"/>
        <w:rPr>
          <w:b/>
          <w:bCs/>
        </w:rPr>
      </w:pPr>
      <w:r>
        <w:rPr>
          <w:b/>
          <w:bCs/>
        </w:rPr>
        <w:t>2</w:t>
      </w:r>
      <w:r w:rsidR="008D0372">
        <w:rPr>
          <w:b/>
          <w:bCs/>
        </w:rPr>
        <w:t>.2</w:t>
      </w:r>
      <w:r>
        <w:rPr>
          <w:b/>
          <w:bCs/>
        </w:rPr>
        <w:t>.2</w:t>
      </w:r>
      <w:r w:rsidR="008D0372">
        <w:rPr>
          <w:b/>
          <w:bCs/>
        </w:rPr>
        <w:t xml:space="preserve"> </w:t>
      </w:r>
      <w:r w:rsidR="008D0372" w:rsidRPr="00293E8E">
        <w:rPr>
          <w:b/>
          <w:bCs/>
        </w:rPr>
        <w:t>Proximate analysis:</w:t>
      </w:r>
    </w:p>
    <w:p w14:paraId="4C2794A2" w14:textId="77777777" w:rsidR="00760D5E" w:rsidRDefault="00760D5E" w:rsidP="008D0372">
      <w:pPr>
        <w:spacing w:after="108" w:line="259" w:lineRule="auto"/>
        <w:ind w:left="0" w:firstLine="0"/>
        <w:jc w:val="left"/>
        <w:rPr>
          <w:b/>
          <w:bCs/>
          <w:u w:val="single"/>
        </w:rPr>
      </w:pPr>
    </w:p>
    <w:p w14:paraId="56CA42E4" w14:textId="35FD5D7B" w:rsidR="00F66671" w:rsidRDefault="008D0372" w:rsidP="008D0372">
      <w:pPr>
        <w:spacing w:after="108" w:line="259" w:lineRule="auto"/>
        <w:ind w:left="0" w:firstLine="0"/>
        <w:jc w:val="left"/>
      </w:pPr>
      <w:r>
        <w:t xml:space="preserve">Proximate analysis is done to find out the percentages of </w:t>
      </w:r>
      <w:proofErr w:type="gramStart"/>
      <w:r>
        <w:t>Volatile</w:t>
      </w:r>
      <w:r w:rsidR="00F66671">
        <w:t>(</w:t>
      </w:r>
      <w:proofErr w:type="gramEnd"/>
      <w:r w:rsidR="00F66671">
        <w:t>V.C)</w:t>
      </w:r>
      <w:r>
        <w:t>, ash</w:t>
      </w:r>
      <w:r w:rsidR="00F66671">
        <w:t>(A.C)</w:t>
      </w:r>
      <w:r>
        <w:t>, moist</w:t>
      </w:r>
      <w:r w:rsidR="00F66671">
        <w:t>(M.C)</w:t>
      </w:r>
      <w:r>
        <w:t>, fixed carbon</w:t>
      </w:r>
      <w:r w:rsidR="00F66671">
        <w:t>(F.C)</w:t>
      </w:r>
      <w:r>
        <w:t xml:space="preserve"> in a given feedstock. </w:t>
      </w:r>
      <w:proofErr w:type="gramStart"/>
      <w:r>
        <w:t>Generally</w:t>
      </w:r>
      <w:proofErr w:type="gramEnd"/>
      <w:r>
        <w:t xml:space="preserve"> moisture and volatile content are obtained from pyrolysis and ash content by combustion and fixed carbon content percentage is obtained by sub</w:t>
      </w:r>
      <w:r w:rsidR="00F66671">
        <w:t>tracting V.C, A.C and M.C from 100.</w:t>
      </w:r>
    </w:p>
    <w:p w14:paraId="53F80C0D" w14:textId="77777777" w:rsidR="00F66671" w:rsidRDefault="00F66671" w:rsidP="008D0372">
      <w:pPr>
        <w:spacing w:after="108" w:line="259" w:lineRule="auto"/>
        <w:ind w:left="0" w:firstLine="0"/>
        <w:jc w:val="left"/>
      </w:pPr>
    </w:p>
    <w:p w14:paraId="578CBE9C" w14:textId="7A1D7540" w:rsidR="00066040" w:rsidRDefault="00066040" w:rsidP="00066040">
      <w:pPr>
        <w:spacing w:after="108" w:line="259" w:lineRule="auto"/>
        <w:ind w:left="-5"/>
        <w:jc w:val="left"/>
      </w:pPr>
      <w:r>
        <w:t>Proximate analysis of all the feedstocks collected from various research papers are listed in table 2.4</w:t>
      </w:r>
    </w:p>
    <w:p w14:paraId="1CCA1D29" w14:textId="46CDA19B" w:rsidR="00F66671" w:rsidRDefault="007F0B4C" w:rsidP="00F66671">
      <w:pPr>
        <w:spacing w:after="108" w:line="259" w:lineRule="auto"/>
        <w:ind w:left="-5"/>
        <w:jc w:val="left"/>
      </w:pPr>
      <w:r>
        <w:t xml:space="preserve">                                         Table 2.</w:t>
      </w:r>
      <w:r w:rsidR="00516746">
        <w:t>5</w:t>
      </w:r>
      <w:r>
        <w:t>, Proximate analysis of feedstock</w:t>
      </w:r>
      <w:r w:rsidR="00066040">
        <w:t xml:space="preserve"> (Rows with same feedstock are repeated as their proximate analysis results are different as they are different from each other)</w:t>
      </w:r>
    </w:p>
    <w:tbl>
      <w:tblPr>
        <w:tblStyle w:val="TableGrid0"/>
        <w:tblW w:w="0" w:type="auto"/>
        <w:tblLook w:val="04A0" w:firstRow="1" w:lastRow="0" w:firstColumn="1" w:lastColumn="0" w:noHBand="0" w:noVBand="1"/>
      </w:tblPr>
      <w:tblGrid>
        <w:gridCol w:w="2297"/>
        <w:gridCol w:w="1275"/>
        <w:gridCol w:w="1275"/>
        <w:gridCol w:w="1275"/>
        <w:gridCol w:w="1238"/>
        <w:gridCol w:w="1878"/>
      </w:tblGrid>
      <w:tr w:rsidR="00E82239" w:rsidRPr="00C84887" w14:paraId="2B12CBAE" w14:textId="77777777" w:rsidTr="00717DD2">
        <w:trPr>
          <w:trHeight w:val="1440"/>
        </w:trPr>
        <w:tc>
          <w:tcPr>
            <w:tcW w:w="2297" w:type="dxa"/>
            <w:noWrap/>
            <w:hideMark/>
          </w:tcPr>
          <w:p w14:paraId="69910DB0" w14:textId="77777777" w:rsidR="00E82239" w:rsidRPr="00C84887" w:rsidRDefault="00E82239" w:rsidP="00066040">
            <w:pPr>
              <w:spacing w:after="108" w:line="259" w:lineRule="auto"/>
              <w:ind w:left="-5"/>
              <w:jc w:val="left"/>
              <w:rPr>
                <w:b/>
                <w:bCs/>
                <w:sz w:val="20"/>
                <w:szCs w:val="20"/>
                <w:u w:val="single"/>
              </w:rPr>
            </w:pPr>
            <w:r w:rsidRPr="00C84887">
              <w:rPr>
                <w:b/>
                <w:bCs/>
                <w:sz w:val="20"/>
                <w:szCs w:val="20"/>
                <w:u w:val="single"/>
              </w:rPr>
              <w:t>Feedstock</w:t>
            </w:r>
          </w:p>
        </w:tc>
        <w:tc>
          <w:tcPr>
            <w:tcW w:w="1275" w:type="dxa"/>
            <w:hideMark/>
          </w:tcPr>
          <w:p w14:paraId="7CC70CEC" w14:textId="65D296BF" w:rsidR="00E82239" w:rsidRPr="00C84887" w:rsidRDefault="00E82239" w:rsidP="00066040">
            <w:pPr>
              <w:spacing w:after="108" w:line="259" w:lineRule="auto"/>
              <w:ind w:left="-5"/>
              <w:jc w:val="left"/>
              <w:rPr>
                <w:b/>
                <w:bCs/>
                <w:sz w:val="20"/>
                <w:szCs w:val="20"/>
                <w:u w:val="single"/>
              </w:rPr>
            </w:pPr>
            <w:r w:rsidRPr="00C84887">
              <w:rPr>
                <w:b/>
                <w:bCs/>
                <w:sz w:val="20"/>
                <w:szCs w:val="20"/>
                <w:u w:val="single"/>
              </w:rPr>
              <w:t>Moisture</w:t>
            </w:r>
            <w:r w:rsidRPr="00C84887">
              <w:rPr>
                <w:b/>
                <w:bCs/>
                <w:sz w:val="20"/>
                <w:szCs w:val="20"/>
                <w:u w:val="single"/>
              </w:rPr>
              <w:br/>
            </w:r>
            <w:proofErr w:type="gramStart"/>
            <w:r w:rsidRPr="00C84887">
              <w:rPr>
                <w:b/>
                <w:bCs/>
                <w:sz w:val="20"/>
                <w:szCs w:val="20"/>
                <w:u w:val="single"/>
              </w:rPr>
              <w:t>content(</w:t>
            </w:r>
            <w:proofErr w:type="gramEnd"/>
            <w:r w:rsidRPr="00C84887">
              <w:rPr>
                <w:b/>
                <w:bCs/>
                <w:sz w:val="20"/>
                <w:szCs w:val="20"/>
                <w:u w:val="single"/>
              </w:rPr>
              <w:t>%)</w:t>
            </w:r>
          </w:p>
        </w:tc>
        <w:tc>
          <w:tcPr>
            <w:tcW w:w="1275" w:type="dxa"/>
            <w:hideMark/>
          </w:tcPr>
          <w:p w14:paraId="7B47C0D4" w14:textId="77777777" w:rsidR="00E82239" w:rsidRPr="00C84887" w:rsidRDefault="00E82239" w:rsidP="00066040">
            <w:pPr>
              <w:spacing w:after="108" w:line="259" w:lineRule="auto"/>
              <w:ind w:left="-5"/>
              <w:jc w:val="left"/>
              <w:rPr>
                <w:b/>
                <w:bCs/>
                <w:sz w:val="20"/>
                <w:szCs w:val="20"/>
                <w:u w:val="single"/>
              </w:rPr>
            </w:pPr>
            <w:r w:rsidRPr="00C84887">
              <w:rPr>
                <w:b/>
                <w:bCs/>
                <w:sz w:val="20"/>
                <w:szCs w:val="20"/>
                <w:u w:val="single"/>
              </w:rPr>
              <w:t>Ash</w:t>
            </w:r>
            <w:r w:rsidRPr="00C84887">
              <w:rPr>
                <w:b/>
                <w:bCs/>
                <w:sz w:val="20"/>
                <w:szCs w:val="20"/>
                <w:u w:val="single"/>
              </w:rPr>
              <w:br/>
            </w:r>
            <w:proofErr w:type="gramStart"/>
            <w:r w:rsidRPr="00C84887">
              <w:rPr>
                <w:b/>
                <w:bCs/>
                <w:sz w:val="20"/>
                <w:szCs w:val="20"/>
                <w:u w:val="single"/>
              </w:rPr>
              <w:t>content(</w:t>
            </w:r>
            <w:proofErr w:type="gramEnd"/>
            <w:r w:rsidRPr="00C84887">
              <w:rPr>
                <w:b/>
                <w:bCs/>
                <w:sz w:val="20"/>
                <w:szCs w:val="20"/>
                <w:u w:val="single"/>
              </w:rPr>
              <w:t>%)</w:t>
            </w:r>
          </w:p>
        </w:tc>
        <w:tc>
          <w:tcPr>
            <w:tcW w:w="1275" w:type="dxa"/>
            <w:hideMark/>
          </w:tcPr>
          <w:p w14:paraId="0ABD720A" w14:textId="77777777" w:rsidR="00E82239" w:rsidRPr="00C84887" w:rsidRDefault="00E82239" w:rsidP="00066040">
            <w:pPr>
              <w:spacing w:after="108" w:line="259" w:lineRule="auto"/>
              <w:ind w:left="-5"/>
              <w:jc w:val="left"/>
              <w:rPr>
                <w:b/>
                <w:bCs/>
                <w:sz w:val="20"/>
                <w:szCs w:val="20"/>
                <w:u w:val="single"/>
              </w:rPr>
            </w:pPr>
            <w:r w:rsidRPr="00C84887">
              <w:rPr>
                <w:b/>
                <w:bCs/>
                <w:sz w:val="20"/>
                <w:szCs w:val="20"/>
                <w:u w:val="single"/>
              </w:rPr>
              <w:t>Volatile</w:t>
            </w:r>
            <w:r w:rsidRPr="00C84887">
              <w:rPr>
                <w:b/>
                <w:bCs/>
                <w:sz w:val="20"/>
                <w:szCs w:val="20"/>
                <w:u w:val="single"/>
              </w:rPr>
              <w:br/>
            </w:r>
            <w:proofErr w:type="gramStart"/>
            <w:r w:rsidRPr="00C84887">
              <w:rPr>
                <w:b/>
                <w:bCs/>
                <w:sz w:val="20"/>
                <w:szCs w:val="20"/>
                <w:u w:val="single"/>
              </w:rPr>
              <w:t>content(</w:t>
            </w:r>
            <w:proofErr w:type="gramEnd"/>
            <w:r w:rsidRPr="00C84887">
              <w:rPr>
                <w:b/>
                <w:bCs/>
                <w:sz w:val="20"/>
                <w:szCs w:val="20"/>
                <w:u w:val="single"/>
              </w:rPr>
              <w:t>%)</w:t>
            </w:r>
          </w:p>
        </w:tc>
        <w:tc>
          <w:tcPr>
            <w:tcW w:w="1238" w:type="dxa"/>
            <w:hideMark/>
          </w:tcPr>
          <w:p w14:paraId="20CCA833" w14:textId="77777777" w:rsidR="00E82239" w:rsidRPr="00C84887" w:rsidRDefault="00E82239" w:rsidP="00066040">
            <w:pPr>
              <w:spacing w:after="108" w:line="259" w:lineRule="auto"/>
              <w:ind w:left="-5"/>
              <w:jc w:val="left"/>
              <w:rPr>
                <w:b/>
                <w:bCs/>
                <w:sz w:val="20"/>
                <w:szCs w:val="20"/>
                <w:u w:val="single"/>
              </w:rPr>
            </w:pPr>
            <w:r w:rsidRPr="00C84887">
              <w:rPr>
                <w:b/>
                <w:bCs/>
                <w:sz w:val="20"/>
                <w:szCs w:val="20"/>
                <w:u w:val="single"/>
              </w:rPr>
              <w:t>Fixed</w:t>
            </w:r>
            <w:r w:rsidRPr="00C84887">
              <w:rPr>
                <w:b/>
                <w:bCs/>
                <w:sz w:val="20"/>
                <w:szCs w:val="20"/>
                <w:u w:val="single"/>
              </w:rPr>
              <w:br/>
            </w:r>
            <w:proofErr w:type="gramStart"/>
            <w:r w:rsidRPr="00C84887">
              <w:rPr>
                <w:b/>
                <w:bCs/>
                <w:sz w:val="20"/>
                <w:szCs w:val="20"/>
                <w:u w:val="single"/>
              </w:rPr>
              <w:t>carbon(</w:t>
            </w:r>
            <w:proofErr w:type="gramEnd"/>
            <w:r w:rsidRPr="00C84887">
              <w:rPr>
                <w:b/>
                <w:bCs/>
                <w:sz w:val="20"/>
                <w:szCs w:val="20"/>
                <w:u w:val="single"/>
              </w:rPr>
              <w:t>%)</w:t>
            </w:r>
          </w:p>
        </w:tc>
        <w:tc>
          <w:tcPr>
            <w:tcW w:w="1878" w:type="dxa"/>
            <w:noWrap/>
            <w:hideMark/>
          </w:tcPr>
          <w:p w14:paraId="665D79B4" w14:textId="77777777" w:rsidR="00E82239" w:rsidRPr="00C84887" w:rsidRDefault="00E82239" w:rsidP="00066040">
            <w:pPr>
              <w:spacing w:after="108" w:line="259" w:lineRule="auto"/>
              <w:ind w:left="-5"/>
              <w:jc w:val="left"/>
              <w:rPr>
                <w:b/>
                <w:bCs/>
                <w:sz w:val="20"/>
                <w:szCs w:val="20"/>
                <w:u w:val="single"/>
              </w:rPr>
            </w:pPr>
            <w:r w:rsidRPr="00C84887">
              <w:rPr>
                <w:b/>
                <w:bCs/>
                <w:sz w:val="20"/>
                <w:szCs w:val="20"/>
                <w:u w:val="single"/>
              </w:rPr>
              <w:t>References</w:t>
            </w:r>
          </w:p>
        </w:tc>
      </w:tr>
      <w:tr w:rsidR="00E82239" w:rsidRPr="00C84887" w14:paraId="0000C43C" w14:textId="77777777" w:rsidTr="00717DD2">
        <w:trPr>
          <w:trHeight w:val="360"/>
        </w:trPr>
        <w:tc>
          <w:tcPr>
            <w:tcW w:w="2297" w:type="dxa"/>
            <w:noWrap/>
            <w:hideMark/>
          </w:tcPr>
          <w:p w14:paraId="6113592B" w14:textId="77777777" w:rsidR="00E82239" w:rsidRPr="00C84887" w:rsidRDefault="00E82239" w:rsidP="00066040">
            <w:pPr>
              <w:spacing w:after="108" w:line="259" w:lineRule="auto"/>
              <w:ind w:left="-5"/>
              <w:jc w:val="left"/>
              <w:rPr>
                <w:sz w:val="20"/>
                <w:szCs w:val="20"/>
              </w:rPr>
            </w:pPr>
            <w:r w:rsidRPr="00C84887">
              <w:rPr>
                <w:sz w:val="20"/>
                <w:szCs w:val="20"/>
              </w:rPr>
              <w:t>Olive mill waste</w:t>
            </w:r>
          </w:p>
        </w:tc>
        <w:tc>
          <w:tcPr>
            <w:tcW w:w="1275" w:type="dxa"/>
            <w:noWrap/>
            <w:hideMark/>
          </w:tcPr>
          <w:p w14:paraId="3E50A615" w14:textId="77777777" w:rsidR="00E82239" w:rsidRPr="00C84887" w:rsidRDefault="00E82239" w:rsidP="00066040">
            <w:pPr>
              <w:spacing w:after="108" w:line="259" w:lineRule="auto"/>
              <w:ind w:left="-5"/>
              <w:jc w:val="left"/>
              <w:rPr>
                <w:sz w:val="20"/>
                <w:szCs w:val="20"/>
              </w:rPr>
            </w:pPr>
            <w:r w:rsidRPr="00C84887">
              <w:rPr>
                <w:sz w:val="20"/>
                <w:szCs w:val="20"/>
              </w:rPr>
              <w:t>5.6</w:t>
            </w:r>
          </w:p>
        </w:tc>
        <w:tc>
          <w:tcPr>
            <w:tcW w:w="1275" w:type="dxa"/>
            <w:noWrap/>
            <w:hideMark/>
          </w:tcPr>
          <w:p w14:paraId="370036D7" w14:textId="77777777" w:rsidR="00E82239" w:rsidRPr="00C84887" w:rsidRDefault="00E82239" w:rsidP="00066040">
            <w:pPr>
              <w:spacing w:after="108" w:line="259" w:lineRule="auto"/>
              <w:ind w:left="-5"/>
              <w:jc w:val="left"/>
              <w:rPr>
                <w:sz w:val="20"/>
                <w:szCs w:val="20"/>
              </w:rPr>
            </w:pPr>
            <w:r w:rsidRPr="00C84887">
              <w:rPr>
                <w:sz w:val="20"/>
                <w:szCs w:val="20"/>
              </w:rPr>
              <w:t>1.8</w:t>
            </w:r>
          </w:p>
        </w:tc>
        <w:tc>
          <w:tcPr>
            <w:tcW w:w="1275" w:type="dxa"/>
            <w:noWrap/>
            <w:hideMark/>
          </w:tcPr>
          <w:p w14:paraId="1E44AD53" w14:textId="77777777" w:rsidR="00E82239" w:rsidRPr="00C84887" w:rsidRDefault="00E82239" w:rsidP="00066040">
            <w:pPr>
              <w:spacing w:after="108" w:line="259" w:lineRule="auto"/>
              <w:ind w:left="-5"/>
              <w:jc w:val="left"/>
              <w:rPr>
                <w:sz w:val="20"/>
                <w:szCs w:val="20"/>
              </w:rPr>
            </w:pPr>
            <w:r w:rsidRPr="00C84887">
              <w:rPr>
                <w:sz w:val="20"/>
                <w:szCs w:val="20"/>
              </w:rPr>
              <w:t>79.9</w:t>
            </w:r>
          </w:p>
        </w:tc>
        <w:tc>
          <w:tcPr>
            <w:tcW w:w="1238" w:type="dxa"/>
            <w:noWrap/>
            <w:hideMark/>
          </w:tcPr>
          <w:p w14:paraId="4BBA0D1D" w14:textId="77777777" w:rsidR="00E82239" w:rsidRPr="00C84887" w:rsidRDefault="00E82239" w:rsidP="00066040">
            <w:pPr>
              <w:spacing w:after="108" w:line="259" w:lineRule="auto"/>
              <w:ind w:left="-5"/>
              <w:jc w:val="left"/>
              <w:rPr>
                <w:sz w:val="20"/>
                <w:szCs w:val="20"/>
              </w:rPr>
            </w:pPr>
            <w:r w:rsidRPr="00C84887">
              <w:rPr>
                <w:sz w:val="20"/>
                <w:szCs w:val="20"/>
              </w:rPr>
              <w:t>12.7</w:t>
            </w:r>
          </w:p>
        </w:tc>
        <w:tc>
          <w:tcPr>
            <w:tcW w:w="1878" w:type="dxa"/>
            <w:noWrap/>
            <w:hideMark/>
          </w:tcPr>
          <w:p w14:paraId="3B95E1B6" w14:textId="77777777" w:rsidR="00E82239" w:rsidRPr="00C84887" w:rsidRDefault="00E82239" w:rsidP="00066040">
            <w:pPr>
              <w:spacing w:after="108" w:line="259" w:lineRule="auto"/>
              <w:ind w:left="-5"/>
              <w:jc w:val="left"/>
              <w:rPr>
                <w:sz w:val="20"/>
                <w:szCs w:val="20"/>
              </w:rPr>
            </w:pPr>
            <w:proofErr w:type="spellStart"/>
            <w:r w:rsidRPr="00C84887">
              <w:rPr>
                <w:sz w:val="20"/>
                <w:szCs w:val="20"/>
              </w:rPr>
              <w:t>Hmid</w:t>
            </w:r>
            <w:proofErr w:type="spellEnd"/>
            <w:r w:rsidRPr="00C84887">
              <w:rPr>
                <w:sz w:val="20"/>
                <w:szCs w:val="20"/>
              </w:rPr>
              <w:t xml:space="preserve"> et al. (2014)</w:t>
            </w:r>
          </w:p>
        </w:tc>
      </w:tr>
      <w:tr w:rsidR="00E82239" w:rsidRPr="00C84887" w14:paraId="57A5771E" w14:textId="77777777" w:rsidTr="00717DD2">
        <w:trPr>
          <w:trHeight w:val="360"/>
        </w:trPr>
        <w:tc>
          <w:tcPr>
            <w:tcW w:w="2297" w:type="dxa"/>
            <w:noWrap/>
            <w:hideMark/>
          </w:tcPr>
          <w:p w14:paraId="76A96A51" w14:textId="77777777" w:rsidR="00E82239" w:rsidRPr="00C84887" w:rsidRDefault="00E82239" w:rsidP="00066040">
            <w:pPr>
              <w:spacing w:after="108" w:line="259" w:lineRule="auto"/>
              <w:ind w:left="-5"/>
              <w:jc w:val="left"/>
              <w:rPr>
                <w:sz w:val="20"/>
                <w:szCs w:val="20"/>
              </w:rPr>
            </w:pPr>
            <w:r w:rsidRPr="00C84887">
              <w:rPr>
                <w:sz w:val="20"/>
                <w:szCs w:val="20"/>
              </w:rPr>
              <w:t>Oil palm empty fruit bunches</w:t>
            </w:r>
          </w:p>
        </w:tc>
        <w:tc>
          <w:tcPr>
            <w:tcW w:w="1275" w:type="dxa"/>
            <w:noWrap/>
            <w:hideMark/>
          </w:tcPr>
          <w:p w14:paraId="5C609F42" w14:textId="77777777" w:rsidR="00E82239" w:rsidRPr="00C84887" w:rsidRDefault="00E82239" w:rsidP="00066040">
            <w:pPr>
              <w:spacing w:after="108" w:line="259" w:lineRule="auto"/>
              <w:ind w:left="-5"/>
              <w:jc w:val="left"/>
              <w:rPr>
                <w:sz w:val="20"/>
                <w:szCs w:val="20"/>
              </w:rPr>
            </w:pPr>
            <w:r w:rsidRPr="00C84887">
              <w:rPr>
                <w:sz w:val="20"/>
                <w:szCs w:val="20"/>
              </w:rPr>
              <w:t>8.8</w:t>
            </w:r>
          </w:p>
        </w:tc>
        <w:tc>
          <w:tcPr>
            <w:tcW w:w="1275" w:type="dxa"/>
            <w:noWrap/>
            <w:hideMark/>
          </w:tcPr>
          <w:p w14:paraId="01CA8E4F" w14:textId="77777777" w:rsidR="00E82239" w:rsidRPr="00C84887" w:rsidRDefault="00E82239" w:rsidP="00066040">
            <w:pPr>
              <w:spacing w:after="108" w:line="259" w:lineRule="auto"/>
              <w:ind w:left="-5"/>
              <w:jc w:val="left"/>
              <w:rPr>
                <w:sz w:val="20"/>
                <w:szCs w:val="20"/>
              </w:rPr>
            </w:pPr>
            <w:r w:rsidRPr="00C84887">
              <w:rPr>
                <w:sz w:val="20"/>
                <w:szCs w:val="20"/>
              </w:rPr>
              <w:t>1.8</w:t>
            </w:r>
          </w:p>
        </w:tc>
        <w:tc>
          <w:tcPr>
            <w:tcW w:w="1275" w:type="dxa"/>
            <w:noWrap/>
            <w:hideMark/>
          </w:tcPr>
          <w:p w14:paraId="52C20C51" w14:textId="77777777" w:rsidR="00E82239" w:rsidRPr="00C84887" w:rsidRDefault="00E82239" w:rsidP="00066040">
            <w:pPr>
              <w:spacing w:after="108" w:line="259" w:lineRule="auto"/>
              <w:ind w:left="-5"/>
              <w:jc w:val="left"/>
              <w:rPr>
                <w:sz w:val="20"/>
                <w:szCs w:val="20"/>
              </w:rPr>
            </w:pPr>
            <w:r w:rsidRPr="00C84887">
              <w:rPr>
                <w:sz w:val="20"/>
                <w:szCs w:val="20"/>
              </w:rPr>
              <w:t>79.9</w:t>
            </w:r>
          </w:p>
        </w:tc>
        <w:tc>
          <w:tcPr>
            <w:tcW w:w="1238" w:type="dxa"/>
            <w:noWrap/>
            <w:hideMark/>
          </w:tcPr>
          <w:p w14:paraId="795F724A" w14:textId="77777777" w:rsidR="00E82239" w:rsidRPr="00C84887" w:rsidRDefault="00E82239" w:rsidP="00066040">
            <w:pPr>
              <w:spacing w:after="108" w:line="259" w:lineRule="auto"/>
              <w:ind w:left="-5"/>
              <w:jc w:val="left"/>
              <w:rPr>
                <w:sz w:val="20"/>
                <w:szCs w:val="20"/>
              </w:rPr>
            </w:pPr>
            <w:r w:rsidRPr="00C84887">
              <w:rPr>
                <w:sz w:val="20"/>
                <w:szCs w:val="20"/>
              </w:rPr>
              <w:t>9.5</w:t>
            </w:r>
          </w:p>
        </w:tc>
        <w:tc>
          <w:tcPr>
            <w:tcW w:w="1878" w:type="dxa"/>
            <w:noWrap/>
            <w:hideMark/>
          </w:tcPr>
          <w:p w14:paraId="5DB0832E" w14:textId="77777777" w:rsidR="00E82239" w:rsidRPr="00C84887" w:rsidRDefault="00E82239" w:rsidP="00066040">
            <w:pPr>
              <w:spacing w:after="108" w:line="259" w:lineRule="auto"/>
              <w:ind w:left="-5"/>
              <w:jc w:val="left"/>
              <w:rPr>
                <w:sz w:val="20"/>
                <w:szCs w:val="20"/>
              </w:rPr>
            </w:pPr>
            <w:r w:rsidRPr="00C84887">
              <w:rPr>
                <w:sz w:val="20"/>
                <w:szCs w:val="20"/>
              </w:rPr>
              <w:t>Shariff et al. (2014)</w:t>
            </w:r>
          </w:p>
        </w:tc>
      </w:tr>
      <w:tr w:rsidR="00E82239" w:rsidRPr="00C84887" w14:paraId="61F45FB3" w14:textId="77777777" w:rsidTr="00717DD2">
        <w:trPr>
          <w:trHeight w:val="360"/>
        </w:trPr>
        <w:tc>
          <w:tcPr>
            <w:tcW w:w="2297" w:type="dxa"/>
            <w:noWrap/>
            <w:hideMark/>
          </w:tcPr>
          <w:p w14:paraId="473A2099" w14:textId="77777777" w:rsidR="00E82239" w:rsidRPr="00C84887" w:rsidRDefault="00E82239" w:rsidP="00066040">
            <w:pPr>
              <w:spacing w:after="108" w:line="259" w:lineRule="auto"/>
              <w:ind w:left="-5"/>
              <w:jc w:val="left"/>
              <w:rPr>
                <w:sz w:val="20"/>
                <w:szCs w:val="20"/>
              </w:rPr>
            </w:pPr>
            <w:r w:rsidRPr="00C84887">
              <w:rPr>
                <w:sz w:val="20"/>
                <w:szCs w:val="20"/>
              </w:rPr>
              <w:t>Orange peel</w:t>
            </w:r>
          </w:p>
        </w:tc>
        <w:tc>
          <w:tcPr>
            <w:tcW w:w="1275" w:type="dxa"/>
            <w:noWrap/>
            <w:hideMark/>
          </w:tcPr>
          <w:p w14:paraId="1C016A33" w14:textId="77777777" w:rsidR="00E82239" w:rsidRPr="00C84887" w:rsidRDefault="00E82239" w:rsidP="00066040">
            <w:pPr>
              <w:spacing w:after="108" w:line="259" w:lineRule="auto"/>
              <w:ind w:left="-5"/>
              <w:jc w:val="left"/>
              <w:rPr>
                <w:sz w:val="20"/>
                <w:szCs w:val="20"/>
              </w:rPr>
            </w:pPr>
            <w:r w:rsidRPr="00C84887">
              <w:rPr>
                <w:sz w:val="20"/>
                <w:szCs w:val="20"/>
              </w:rPr>
              <w:t>32.1</w:t>
            </w:r>
          </w:p>
        </w:tc>
        <w:tc>
          <w:tcPr>
            <w:tcW w:w="1275" w:type="dxa"/>
            <w:noWrap/>
            <w:hideMark/>
          </w:tcPr>
          <w:p w14:paraId="7D53DE1F" w14:textId="77777777" w:rsidR="00E82239" w:rsidRPr="00C84887" w:rsidRDefault="00E82239" w:rsidP="00066040">
            <w:pPr>
              <w:spacing w:after="108" w:line="259" w:lineRule="auto"/>
              <w:ind w:left="-5"/>
              <w:jc w:val="left"/>
              <w:rPr>
                <w:sz w:val="20"/>
                <w:szCs w:val="20"/>
              </w:rPr>
            </w:pPr>
            <w:r w:rsidRPr="00C84887">
              <w:rPr>
                <w:sz w:val="20"/>
                <w:szCs w:val="20"/>
              </w:rPr>
              <w:t>3.6</w:t>
            </w:r>
          </w:p>
        </w:tc>
        <w:tc>
          <w:tcPr>
            <w:tcW w:w="1275" w:type="dxa"/>
            <w:noWrap/>
            <w:hideMark/>
          </w:tcPr>
          <w:p w14:paraId="157D42ED" w14:textId="77777777" w:rsidR="00E82239" w:rsidRPr="00C84887" w:rsidRDefault="00E82239" w:rsidP="00066040">
            <w:pPr>
              <w:spacing w:after="108" w:line="259" w:lineRule="auto"/>
              <w:ind w:left="-5"/>
              <w:jc w:val="left"/>
              <w:rPr>
                <w:sz w:val="20"/>
                <w:szCs w:val="20"/>
              </w:rPr>
            </w:pPr>
            <w:r w:rsidRPr="00C84887">
              <w:rPr>
                <w:sz w:val="20"/>
                <w:szCs w:val="20"/>
              </w:rPr>
              <w:t>62</w:t>
            </w:r>
          </w:p>
        </w:tc>
        <w:tc>
          <w:tcPr>
            <w:tcW w:w="1238" w:type="dxa"/>
            <w:noWrap/>
            <w:hideMark/>
          </w:tcPr>
          <w:p w14:paraId="017D34B9" w14:textId="77777777" w:rsidR="00E82239" w:rsidRPr="00C84887" w:rsidRDefault="00E82239" w:rsidP="00066040">
            <w:pPr>
              <w:spacing w:after="108" w:line="259" w:lineRule="auto"/>
              <w:ind w:left="-5"/>
              <w:jc w:val="left"/>
              <w:rPr>
                <w:sz w:val="20"/>
                <w:szCs w:val="20"/>
              </w:rPr>
            </w:pPr>
            <w:r w:rsidRPr="00C84887">
              <w:rPr>
                <w:sz w:val="20"/>
                <w:szCs w:val="20"/>
              </w:rPr>
              <w:t>2.3</w:t>
            </w:r>
          </w:p>
        </w:tc>
        <w:tc>
          <w:tcPr>
            <w:tcW w:w="1878" w:type="dxa"/>
            <w:noWrap/>
            <w:hideMark/>
          </w:tcPr>
          <w:p w14:paraId="3B5C60A5" w14:textId="77777777" w:rsidR="00E82239" w:rsidRPr="00C84887" w:rsidRDefault="00E82239" w:rsidP="00066040">
            <w:pPr>
              <w:spacing w:after="108" w:line="259" w:lineRule="auto"/>
              <w:ind w:left="-5"/>
              <w:jc w:val="left"/>
              <w:rPr>
                <w:sz w:val="20"/>
                <w:szCs w:val="20"/>
              </w:rPr>
            </w:pPr>
            <w:r w:rsidRPr="00C84887">
              <w:rPr>
                <w:sz w:val="20"/>
                <w:szCs w:val="20"/>
              </w:rPr>
              <w:t>Tran et al. (2016)</w:t>
            </w:r>
          </w:p>
        </w:tc>
      </w:tr>
      <w:tr w:rsidR="00717DD2" w:rsidRPr="00C84887" w14:paraId="358342D7" w14:textId="77777777" w:rsidTr="00717DD2">
        <w:trPr>
          <w:trHeight w:val="360"/>
        </w:trPr>
        <w:tc>
          <w:tcPr>
            <w:tcW w:w="2297" w:type="dxa"/>
            <w:vMerge w:val="restart"/>
            <w:noWrap/>
            <w:hideMark/>
          </w:tcPr>
          <w:p w14:paraId="77E1D993" w14:textId="77777777" w:rsidR="00717DD2" w:rsidRPr="00C84887" w:rsidRDefault="00717DD2" w:rsidP="00066040">
            <w:pPr>
              <w:spacing w:after="108" w:line="259" w:lineRule="auto"/>
              <w:ind w:left="-5"/>
              <w:jc w:val="left"/>
              <w:rPr>
                <w:sz w:val="20"/>
                <w:szCs w:val="20"/>
              </w:rPr>
            </w:pPr>
          </w:p>
          <w:p w14:paraId="6A5F66DE" w14:textId="77777777" w:rsidR="00717DD2" w:rsidRPr="00C84887" w:rsidRDefault="00717DD2" w:rsidP="00066040">
            <w:pPr>
              <w:spacing w:after="108" w:line="259" w:lineRule="auto"/>
              <w:ind w:left="-5"/>
              <w:jc w:val="left"/>
              <w:rPr>
                <w:sz w:val="20"/>
                <w:szCs w:val="20"/>
              </w:rPr>
            </w:pPr>
          </w:p>
          <w:p w14:paraId="68424869" w14:textId="2E64C17B" w:rsidR="00717DD2" w:rsidRPr="00C84887" w:rsidRDefault="00717DD2" w:rsidP="00066040">
            <w:pPr>
              <w:spacing w:after="108" w:line="259" w:lineRule="auto"/>
              <w:ind w:left="-5"/>
              <w:jc w:val="left"/>
              <w:rPr>
                <w:sz w:val="20"/>
                <w:szCs w:val="20"/>
              </w:rPr>
            </w:pPr>
            <w:r w:rsidRPr="00C84887">
              <w:rPr>
                <w:sz w:val="20"/>
                <w:szCs w:val="20"/>
              </w:rPr>
              <w:t>Food waste</w:t>
            </w:r>
          </w:p>
          <w:p w14:paraId="12770E6C" w14:textId="58C7CE79" w:rsidR="00717DD2" w:rsidRPr="00C84887" w:rsidRDefault="00717DD2" w:rsidP="00E82239">
            <w:pPr>
              <w:spacing w:after="108" w:line="259" w:lineRule="auto"/>
              <w:ind w:left="-5"/>
              <w:jc w:val="left"/>
              <w:rPr>
                <w:sz w:val="20"/>
                <w:szCs w:val="20"/>
              </w:rPr>
            </w:pPr>
          </w:p>
        </w:tc>
        <w:tc>
          <w:tcPr>
            <w:tcW w:w="1275" w:type="dxa"/>
            <w:noWrap/>
            <w:hideMark/>
          </w:tcPr>
          <w:p w14:paraId="7C711195" w14:textId="77777777" w:rsidR="00717DD2" w:rsidRPr="00C84887" w:rsidRDefault="00717DD2" w:rsidP="00066040">
            <w:pPr>
              <w:spacing w:after="108" w:line="259" w:lineRule="auto"/>
              <w:ind w:left="-5"/>
              <w:jc w:val="left"/>
              <w:rPr>
                <w:sz w:val="20"/>
                <w:szCs w:val="20"/>
              </w:rPr>
            </w:pPr>
            <w:r w:rsidRPr="00C84887">
              <w:rPr>
                <w:sz w:val="20"/>
                <w:szCs w:val="20"/>
              </w:rPr>
              <w:t>36.67</w:t>
            </w:r>
          </w:p>
        </w:tc>
        <w:tc>
          <w:tcPr>
            <w:tcW w:w="1275" w:type="dxa"/>
            <w:noWrap/>
            <w:hideMark/>
          </w:tcPr>
          <w:p w14:paraId="18BC84DB" w14:textId="77777777" w:rsidR="00717DD2" w:rsidRPr="00C84887" w:rsidRDefault="00717DD2" w:rsidP="00066040">
            <w:pPr>
              <w:spacing w:after="108" w:line="259" w:lineRule="auto"/>
              <w:ind w:left="-5"/>
              <w:jc w:val="left"/>
              <w:rPr>
                <w:sz w:val="20"/>
                <w:szCs w:val="20"/>
              </w:rPr>
            </w:pPr>
            <w:r w:rsidRPr="00C84887">
              <w:rPr>
                <w:sz w:val="20"/>
                <w:szCs w:val="20"/>
              </w:rPr>
              <w:t>1.1</w:t>
            </w:r>
          </w:p>
        </w:tc>
        <w:tc>
          <w:tcPr>
            <w:tcW w:w="1275" w:type="dxa"/>
            <w:noWrap/>
            <w:hideMark/>
          </w:tcPr>
          <w:p w14:paraId="134185A0" w14:textId="77777777" w:rsidR="00717DD2" w:rsidRPr="00C84887" w:rsidRDefault="00717DD2" w:rsidP="00066040">
            <w:pPr>
              <w:spacing w:after="108" w:line="259" w:lineRule="auto"/>
              <w:ind w:left="-5"/>
              <w:jc w:val="left"/>
              <w:rPr>
                <w:sz w:val="20"/>
                <w:szCs w:val="20"/>
              </w:rPr>
            </w:pPr>
            <w:r w:rsidRPr="00C84887">
              <w:rPr>
                <w:sz w:val="20"/>
                <w:szCs w:val="20"/>
              </w:rPr>
              <w:t>55.4</w:t>
            </w:r>
          </w:p>
        </w:tc>
        <w:tc>
          <w:tcPr>
            <w:tcW w:w="1238" w:type="dxa"/>
            <w:noWrap/>
            <w:hideMark/>
          </w:tcPr>
          <w:p w14:paraId="53B00A37" w14:textId="77777777" w:rsidR="00717DD2" w:rsidRPr="00C84887" w:rsidRDefault="00717DD2" w:rsidP="00066040">
            <w:pPr>
              <w:spacing w:after="108" w:line="259" w:lineRule="auto"/>
              <w:ind w:left="-5"/>
              <w:jc w:val="left"/>
              <w:rPr>
                <w:sz w:val="20"/>
                <w:szCs w:val="20"/>
              </w:rPr>
            </w:pPr>
            <w:r w:rsidRPr="00C84887">
              <w:rPr>
                <w:sz w:val="20"/>
                <w:szCs w:val="20"/>
              </w:rPr>
              <w:t>6.83</w:t>
            </w:r>
          </w:p>
        </w:tc>
        <w:tc>
          <w:tcPr>
            <w:tcW w:w="1878" w:type="dxa"/>
            <w:noWrap/>
            <w:hideMark/>
          </w:tcPr>
          <w:p w14:paraId="2384B793" w14:textId="77777777" w:rsidR="00717DD2" w:rsidRPr="00C84887" w:rsidRDefault="00717DD2" w:rsidP="00066040">
            <w:pPr>
              <w:spacing w:after="108" w:line="259" w:lineRule="auto"/>
              <w:ind w:left="-5"/>
              <w:jc w:val="left"/>
              <w:rPr>
                <w:sz w:val="20"/>
                <w:szCs w:val="20"/>
              </w:rPr>
            </w:pPr>
            <w:r w:rsidRPr="00C84887">
              <w:rPr>
                <w:sz w:val="20"/>
                <w:szCs w:val="20"/>
              </w:rPr>
              <w:t>Wang et al. (2018)</w:t>
            </w:r>
          </w:p>
        </w:tc>
      </w:tr>
      <w:tr w:rsidR="00717DD2" w:rsidRPr="00C84887" w14:paraId="3C0B89C5" w14:textId="77777777" w:rsidTr="00717DD2">
        <w:trPr>
          <w:trHeight w:val="360"/>
        </w:trPr>
        <w:tc>
          <w:tcPr>
            <w:tcW w:w="2297" w:type="dxa"/>
            <w:vMerge/>
            <w:noWrap/>
            <w:hideMark/>
          </w:tcPr>
          <w:p w14:paraId="5615869E" w14:textId="1AB68CBF" w:rsidR="00717DD2" w:rsidRPr="00C84887" w:rsidRDefault="00717DD2" w:rsidP="00E82239">
            <w:pPr>
              <w:spacing w:after="108" w:line="259" w:lineRule="auto"/>
              <w:ind w:left="-5"/>
              <w:jc w:val="left"/>
              <w:rPr>
                <w:sz w:val="20"/>
                <w:szCs w:val="20"/>
              </w:rPr>
            </w:pPr>
          </w:p>
        </w:tc>
        <w:tc>
          <w:tcPr>
            <w:tcW w:w="1275" w:type="dxa"/>
            <w:noWrap/>
            <w:hideMark/>
          </w:tcPr>
          <w:p w14:paraId="12DA4414" w14:textId="77777777" w:rsidR="00717DD2" w:rsidRPr="00C84887" w:rsidRDefault="00717DD2" w:rsidP="00066040">
            <w:pPr>
              <w:spacing w:after="108" w:line="259" w:lineRule="auto"/>
              <w:ind w:left="-5"/>
              <w:jc w:val="left"/>
              <w:rPr>
                <w:sz w:val="20"/>
                <w:szCs w:val="20"/>
              </w:rPr>
            </w:pPr>
            <w:r w:rsidRPr="00C84887">
              <w:rPr>
                <w:sz w:val="20"/>
                <w:szCs w:val="20"/>
              </w:rPr>
              <w:t>38.4</w:t>
            </w:r>
          </w:p>
        </w:tc>
        <w:tc>
          <w:tcPr>
            <w:tcW w:w="1275" w:type="dxa"/>
            <w:noWrap/>
            <w:hideMark/>
          </w:tcPr>
          <w:p w14:paraId="5A725D39" w14:textId="77777777" w:rsidR="00717DD2" w:rsidRPr="00C84887" w:rsidRDefault="00717DD2" w:rsidP="00066040">
            <w:pPr>
              <w:spacing w:after="108" w:line="259" w:lineRule="auto"/>
              <w:ind w:left="-5"/>
              <w:jc w:val="left"/>
              <w:rPr>
                <w:sz w:val="20"/>
                <w:szCs w:val="20"/>
              </w:rPr>
            </w:pPr>
            <w:r w:rsidRPr="00C84887">
              <w:rPr>
                <w:sz w:val="20"/>
                <w:szCs w:val="20"/>
              </w:rPr>
              <w:t>14.42</w:t>
            </w:r>
          </w:p>
        </w:tc>
        <w:tc>
          <w:tcPr>
            <w:tcW w:w="1275" w:type="dxa"/>
            <w:noWrap/>
            <w:hideMark/>
          </w:tcPr>
          <w:p w14:paraId="706F491E" w14:textId="77777777" w:rsidR="00717DD2" w:rsidRPr="00C84887" w:rsidRDefault="00717DD2" w:rsidP="00066040">
            <w:pPr>
              <w:spacing w:after="108" w:line="259" w:lineRule="auto"/>
              <w:ind w:left="-5"/>
              <w:jc w:val="left"/>
              <w:rPr>
                <w:sz w:val="20"/>
                <w:szCs w:val="20"/>
              </w:rPr>
            </w:pPr>
            <w:r w:rsidRPr="00C84887">
              <w:rPr>
                <w:sz w:val="20"/>
                <w:szCs w:val="20"/>
              </w:rPr>
              <w:t>43.16</w:t>
            </w:r>
          </w:p>
        </w:tc>
        <w:tc>
          <w:tcPr>
            <w:tcW w:w="1238" w:type="dxa"/>
            <w:noWrap/>
            <w:hideMark/>
          </w:tcPr>
          <w:p w14:paraId="7854F5F0" w14:textId="77777777" w:rsidR="00717DD2" w:rsidRPr="00C84887" w:rsidRDefault="00717DD2" w:rsidP="00066040">
            <w:pPr>
              <w:spacing w:after="108" w:line="259" w:lineRule="auto"/>
              <w:ind w:left="-5"/>
              <w:jc w:val="left"/>
              <w:rPr>
                <w:sz w:val="20"/>
                <w:szCs w:val="20"/>
              </w:rPr>
            </w:pPr>
            <w:r w:rsidRPr="00C84887">
              <w:rPr>
                <w:sz w:val="20"/>
                <w:szCs w:val="20"/>
              </w:rPr>
              <w:t>4.02</w:t>
            </w:r>
          </w:p>
        </w:tc>
        <w:tc>
          <w:tcPr>
            <w:tcW w:w="1878" w:type="dxa"/>
            <w:noWrap/>
            <w:hideMark/>
          </w:tcPr>
          <w:p w14:paraId="6E6BE3B5" w14:textId="77777777" w:rsidR="00717DD2" w:rsidRPr="00C84887" w:rsidRDefault="00717DD2" w:rsidP="00066040">
            <w:pPr>
              <w:spacing w:after="108" w:line="259" w:lineRule="auto"/>
              <w:ind w:left="-5"/>
              <w:jc w:val="left"/>
              <w:rPr>
                <w:sz w:val="20"/>
                <w:szCs w:val="20"/>
              </w:rPr>
            </w:pPr>
            <w:r w:rsidRPr="00C84887">
              <w:rPr>
                <w:sz w:val="20"/>
                <w:szCs w:val="20"/>
              </w:rPr>
              <w:t>Lee et al. (2018)</w:t>
            </w:r>
          </w:p>
        </w:tc>
      </w:tr>
      <w:tr w:rsidR="00717DD2" w:rsidRPr="00C84887" w14:paraId="2A121D03" w14:textId="77777777" w:rsidTr="00717DD2">
        <w:trPr>
          <w:trHeight w:val="360"/>
        </w:trPr>
        <w:tc>
          <w:tcPr>
            <w:tcW w:w="2297" w:type="dxa"/>
            <w:vMerge/>
            <w:noWrap/>
            <w:hideMark/>
          </w:tcPr>
          <w:p w14:paraId="22C6075A" w14:textId="319E2CC0" w:rsidR="00717DD2" w:rsidRPr="00C84887" w:rsidRDefault="00717DD2" w:rsidP="00E82239">
            <w:pPr>
              <w:spacing w:after="108" w:line="259" w:lineRule="auto"/>
              <w:ind w:left="-5"/>
              <w:jc w:val="left"/>
              <w:rPr>
                <w:sz w:val="20"/>
                <w:szCs w:val="20"/>
              </w:rPr>
            </w:pPr>
          </w:p>
        </w:tc>
        <w:tc>
          <w:tcPr>
            <w:tcW w:w="1275" w:type="dxa"/>
            <w:noWrap/>
            <w:hideMark/>
          </w:tcPr>
          <w:p w14:paraId="2214DC97" w14:textId="77777777" w:rsidR="00717DD2" w:rsidRPr="00C84887" w:rsidRDefault="00717DD2" w:rsidP="00066040">
            <w:pPr>
              <w:spacing w:after="108" w:line="259" w:lineRule="auto"/>
              <w:ind w:left="-5"/>
              <w:jc w:val="left"/>
              <w:rPr>
                <w:sz w:val="20"/>
                <w:szCs w:val="20"/>
              </w:rPr>
            </w:pPr>
            <w:r w:rsidRPr="00C84887">
              <w:rPr>
                <w:sz w:val="20"/>
                <w:szCs w:val="20"/>
              </w:rPr>
              <w:t>33.38</w:t>
            </w:r>
          </w:p>
        </w:tc>
        <w:tc>
          <w:tcPr>
            <w:tcW w:w="1275" w:type="dxa"/>
            <w:noWrap/>
            <w:hideMark/>
          </w:tcPr>
          <w:p w14:paraId="155F5EFB" w14:textId="77777777" w:rsidR="00717DD2" w:rsidRPr="00C84887" w:rsidRDefault="00717DD2" w:rsidP="00066040">
            <w:pPr>
              <w:spacing w:after="108" w:line="259" w:lineRule="auto"/>
              <w:ind w:left="-5"/>
              <w:jc w:val="left"/>
              <w:rPr>
                <w:sz w:val="20"/>
                <w:szCs w:val="20"/>
              </w:rPr>
            </w:pPr>
            <w:r w:rsidRPr="00C84887">
              <w:rPr>
                <w:sz w:val="20"/>
                <w:szCs w:val="20"/>
              </w:rPr>
              <w:t>17.35</w:t>
            </w:r>
          </w:p>
        </w:tc>
        <w:tc>
          <w:tcPr>
            <w:tcW w:w="1275" w:type="dxa"/>
            <w:noWrap/>
            <w:hideMark/>
          </w:tcPr>
          <w:p w14:paraId="06CB79A9" w14:textId="77777777" w:rsidR="00717DD2" w:rsidRPr="00C84887" w:rsidRDefault="00717DD2" w:rsidP="00066040">
            <w:pPr>
              <w:spacing w:after="108" w:line="259" w:lineRule="auto"/>
              <w:ind w:left="-5"/>
              <w:jc w:val="left"/>
              <w:rPr>
                <w:sz w:val="20"/>
                <w:szCs w:val="20"/>
              </w:rPr>
            </w:pPr>
            <w:r w:rsidRPr="00C84887">
              <w:rPr>
                <w:sz w:val="20"/>
                <w:szCs w:val="20"/>
              </w:rPr>
              <w:t>43.71</w:t>
            </w:r>
          </w:p>
        </w:tc>
        <w:tc>
          <w:tcPr>
            <w:tcW w:w="1238" w:type="dxa"/>
            <w:noWrap/>
            <w:hideMark/>
          </w:tcPr>
          <w:p w14:paraId="4706FDE5" w14:textId="77777777" w:rsidR="00717DD2" w:rsidRPr="00C84887" w:rsidRDefault="00717DD2" w:rsidP="00066040">
            <w:pPr>
              <w:spacing w:after="108" w:line="259" w:lineRule="auto"/>
              <w:ind w:left="-5"/>
              <w:jc w:val="left"/>
              <w:rPr>
                <w:sz w:val="20"/>
                <w:szCs w:val="20"/>
              </w:rPr>
            </w:pPr>
            <w:r w:rsidRPr="00C84887">
              <w:rPr>
                <w:sz w:val="20"/>
                <w:szCs w:val="20"/>
              </w:rPr>
              <w:t>5.56</w:t>
            </w:r>
          </w:p>
        </w:tc>
        <w:tc>
          <w:tcPr>
            <w:tcW w:w="1878" w:type="dxa"/>
            <w:noWrap/>
            <w:hideMark/>
          </w:tcPr>
          <w:p w14:paraId="72470830" w14:textId="77777777" w:rsidR="00717DD2" w:rsidRPr="00C84887" w:rsidRDefault="00717DD2" w:rsidP="00066040">
            <w:pPr>
              <w:spacing w:after="108" w:line="259" w:lineRule="auto"/>
              <w:ind w:left="-5"/>
              <w:jc w:val="left"/>
              <w:rPr>
                <w:sz w:val="20"/>
                <w:szCs w:val="20"/>
              </w:rPr>
            </w:pPr>
            <w:r w:rsidRPr="00C84887">
              <w:rPr>
                <w:sz w:val="20"/>
                <w:szCs w:val="20"/>
              </w:rPr>
              <w:t>Lee et al. (2018)</w:t>
            </w:r>
          </w:p>
        </w:tc>
      </w:tr>
      <w:tr w:rsidR="00717DD2" w:rsidRPr="00C84887" w14:paraId="7EFA3782" w14:textId="77777777" w:rsidTr="00717DD2">
        <w:trPr>
          <w:trHeight w:val="360"/>
        </w:trPr>
        <w:tc>
          <w:tcPr>
            <w:tcW w:w="2297" w:type="dxa"/>
            <w:vMerge/>
            <w:noWrap/>
          </w:tcPr>
          <w:p w14:paraId="6CB023A5" w14:textId="33FB7DF3" w:rsidR="00717DD2" w:rsidRPr="00C84887" w:rsidRDefault="00717DD2" w:rsidP="00E82239">
            <w:pPr>
              <w:spacing w:after="108" w:line="259" w:lineRule="auto"/>
              <w:ind w:left="-5"/>
              <w:jc w:val="left"/>
              <w:rPr>
                <w:sz w:val="20"/>
                <w:szCs w:val="20"/>
              </w:rPr>
            </w:pPr>
          </w:p>
        </w:tc>
        <w:tc>
          <w:tcPr>
            <w:tcW w:w="1275" w:type="dxa"/>
            <w:noWrap/>
          </w:tcPr>
          <w:p w14:paraId="3C547471" w14:textId="4155F29D" w:rsidR="00717DD2" w:rsidRPr="00C84887" w:rsidRDefault="00717DD2" w:rsidP="00E82239">
            <w:pPr>
              <w:spacing w:after="108" w:line="259" w:lineRule="auto"/>
              <w:ind w:left="-5"/>
              <w:jc w:val="left"/>
              <w:rPr>
                <w:sz w:val="20"/>
                <w:szCs w:val="20"/>
              </w:rPr>
            </w:pPr>
            <w:r w:rsidRPr="00C84887">
              <w:rPr>
                <w:sz w:val="20"/>
                <w:szCs w:val="20"/>
              </w:rPr>
              <w:t>36.67</w:t>
            </w:r>
          </w:p>
        </w:tc>
        <w:tc>
          <w:tcPr>
            <w:tcW w:w="1275" w:type="dxa"/>
            <w:noWrap/>
          </w:tcPr>
          <w:p w14:paraId="0F03E480" w14:textId="19493AB1" w:rsidR="00717DD2" w:rsidRPr="00C84887" w:rsidRDefault="00717DD2" w:rsidP="00E82239">
            <w:pPr>
              <w:spacing w:after="108" w:line="259" w:lineRule="auto"/>
              <w:ind w:left="-5"/>
              <w:jc w:val="left"/>
              <w:rPr>
                <w:sz w:val="20"/>
                <w:szCs w:val="20"/>
              </w:rPr>
            </w:pPr>
            <w:r w:rsidRPr="00C84887">
              <w:rPr>
                <w:sz w:val="20"/>
                <w:szCs w:val="20"/>
              </w:rPr>
              <w:t>1.1</w:t>
            </w:r>
          </w:p>
        </w:tc>
        <w:tc>
          <w:tcPr>
            <w:tcW w:w="1275" w:type="dxa"/>
            <w:noWrap/>
          </w:tcPr>
          <w:p w14:paraId="2361C6FD" w14:textId="295D60FC" w:rsidR="00717DD2" w:rsidRPr="00C84887" w:rsidRDefault="00717DD2" w:rsidP="00E82239">
            <w:pPr>
              <w:spacing w:after="108" w:line="259" w:lineRule="auto"/>
              <w:ind w:left="-5"/>
              <w:jc w:val="left"/>
              <w:rPr>
                <w:sz w:val="20"/>
                <w:szCs w:val="20"/>
              </w:rPr>
            </w:pPr>
            <w:r w:rsidRPr="00C84887">
              <w:rPr>
                <w:sz w:val="20"/>
                <w:szCs w:val="20"/>
              </w:rPr>
              <w:t>55.4</w:t>
            </w:r>
          </w:p>
        </w:tc>
        <w:tc>
          <w:tcPr>
            <w:tcW w:w="1238" w:type="dxa"/>
            <w:noWrap/>
          </w:tcPr>
          <w:p w14:paraId="791B8C22" w14:textId="7E5E5E5D" w:rsidR="00717DD2" w:rsidRPr="00C84887" w:rsidRDefault="00717DD2" w:rsidP="00E82239">
            <w:pPr>
              <w:spacing w:after="108" w:line="259" w:lineRule="auto"/>
              <w:ind w:left="-5"/>
              <w:jc w:val="left"/>
              <w:rPr>
                <w:sz w:val="20"/>
                <w:szCs w:val="20"/>
              </w:rPr>
            </w:pPr>
            <w:r w:rsidRPr="00C84887">
              <w:rPr>
                <w:sz w:val="20"/>
                <w:szCs w:val="20"/>
              </w:rPr>
              <w:t>6.83</w:t>
            </w:r>
          </w:p>
        </w:tc>
        <w:tc>
          <w:tcPr>
            <w:tcW w:w="1878" w:type="dxa"/>
            <w:noWrap/>
          </w:tcPr>
          <w:p w14:paraId="30DBE558" w14:textId="0557062E" w:rsidR="00717DD2" w:rsidRPr="00C84887" w:rsidRDefault="00717DD2" w:rsidP="00E82239">
            <w:pPr>
              <w:spacing w:after="108" w:line="259" w:lineRule="auto"/>
              <w:ind w:left="-5"/>
              <w:jc w:val="left"/>
              <w:rPr>
                <w:sz w:val="20"/>
                <w:szCs w:val="20"/>
              </w:rPr>
            </w:pPr>
            <w:proofErr w:type="spellStart"/>
            <w:r w:rsidRPr="00C84887">
              <w:rPr>
                <w:sz w:val="20"/>
                <w:szCs w:val="20"/>
              </w:rPr>
              <w:t>Kadlimatti</w:t>
            </w:r>
            <w:proofErr w:type="spellEnd"/>
            <w:r w:rsidRPr="00C84887">
              <w:rPr>
                <w:sz w:val="20"/>
                <w:szCs w:val="20"/>
              </w:rPr>
              <w:t xml:space="preserve"> et al. (2019)</w:t>
            </w:r>
          </w:p>
        </w:tc>
      </w:tr>
      <w:tr w:rsidR="00717DD2" w:rsidRPr="00C84887" w14:paraId="60E402A4" w14:textId="77777777" w:rsidTr="00717DD2">
        <w:trPr>
          <w:trHeight w:val="360"/>
        </w:trPr>
        <w:tc>
          <w:tcPr>
            <w:tcW w:w="2297" w:type="dxa"/>
            <w:vMerge/>
            <w:noWrap/>
          </w:tcPr>
          <w:p w14:paraId="66B528AD" w14:textId="2DD23F9F" w:rsidR="00717DD2" w:rsidRPr="00C84887" w:rsidRDefault="00717DD2" w:rsidP="00E82239">
            <w:pPr>
              <w:spacing w:after="108" w:line="259" w:lineRule="auto"/>
              <w:ind w:left="-5"/>
              <w:jc w:val="left"/>
              <w:rPr>
                <w:sz w:val="20"/>
                <w:szCs w:val="20"/>
              </w:rPr>
            </w:pPr>
          </w:p>
        </w:tc>
        <w:tc>
          <w:tcPr>
            <w:tcW w:w="1275" w:type="dxa"/>
            <w:noWrap/>
          </w:tcPr>
          <w:p w14:paraId="4EE66610" w14:textId="2B1D13BE" w:rsidR="00717DD2" w:rsidRPr="00C84887" w:rsidRDefault="00717DD2" w:rsidP="00E82239">
            <w:pPr>
              <w:spacing w:after="108" w:line="259" w:lineRule="auto"/>
              <w:ind w:left="-5"/>
              <w:jc w:val="left"/>
              <w:rPr>
                <w:sz w:val="20"/>
                <w:szCs w:val="20"/>
              </w:rPr>
            </w:pPr>
            <w:r w:rsidRPr="00C84887">
              <w:rPr>
                <w:sz w:val="20"/>
                <w:szCs w:val="20"/>
              </w:rPr>
              <w:t>39.41</w:t>
            </w:r>
          </w:p>
        </w:tc>
        <w:tc>
          <w:tcPr>
            <w:tcW w:w="1275" w:type="dxa"/>
            <w:noWrap/>
          </w:tcPr>
          <w:p w14:paraId="77E65F42" w14:textId="158B172C" w:rsidR="00717DD2" w:rsidRPr="00C84887" w:rsidRDefault="00717DD2" w:rsidP="00E82239">
            <w:pPr>
              <w:spacing w:after="108" w:line="259" w:lineRule="auto"/>
              <w:ind w:left="-5"/>
              <w:jc w:val="left"/>
              <w:rPr>
                <w:sz w:val="20"/>
                <w:szCs w:val="20"/>
              </w:rPr>
            </w:pPr>
            <w:r w:rsidRPr="00C84887">
              <w:rPr>
                <w:sz w:val="20"/>
                <w:szCs w:val="20"/>
              </w:rPr>
              <w:t>7.1</w:t>
            </w:r>
          </w:p>
        </w:tc>
        <w:tc>
          <w:tcPr>
            <w:tcW w:w="1275" w:type="dxa"/>
            <w:noWrap/>
          </w:tcPr>
          <w:p w14:paraId="5BE152F2" w14:textId="1404C0D6" w:rsidR="00717DD2" w:rsidRPr="00C84887" w:rsidRDefault="00717DD2" w:rsidP="00E82239">
            <w:pPr>
              <w:spacing w:after="108" w:line="259" w:lineRule="auto"/>
              <w:ind w:left="-5"/>
              <w:jc w:val="left"/>
              <w:rPr>
                <w:sz w:val="20"/>
                <w:szCs w:val="20"/>
              </w:rPr>
            </w:pPr>
            <w:r w:rsidRPr="00C84887">
              <w:rPr>
                <w:sz w:val="20"/>
                <w:szCs w:val="20"/>
              </w:rPr>
              <w:t>48.4</w:t>
            </w:r>
          </w:p>
        </w:tc>
        <w:tc>
          <w:tcPr>
            <w:tcW w:w="1238" w:type="dxa"/>
            <w:noWrap/>
          </w:tcPr>
          <w:p w14:paraId="6E380460" w14:textId="1566A105" w:rsidR="00717DD2" w:rsidRPr="00C84887" w:rsidRDefault="00717DD2" w:rsidP="00E82239">
            <w:pPr>
              <w:spacing w:after="108" w:line="259" w:lineRule="auto"/>
              <w:ind w:left="-5"/>
              <w:jc w:val="left"/>
              <w:rPr>
                <w:sz w:val="20"/>
                <w:szCs w:val="20"/>
              </w:rPr>
            </w:pPr>
            <w:r w:rsidRPr="00C84887">
              <w:rPr>
                <w:sz w:val="20"/>
                <w:szCs w:val="20"/>
              </w:rPr>
              <w:t>5.09</w:t>
            </w:r>
          </w:p>
        </w:tc>
        <w:tc>
          <w:tcPr>
            <w:tcW w:w="1878" w:type="dxa"/>
            <w:noWrap/>
          </w:tcPr>
          <w:p w14:paraId="760CB761" w14:textId="1D3BF70A" w:rsidR="00717DD2" w:rsidRPr="00C84887" w:rsidRDefault="00717DD2" w:rsidP="00E82239">
            <w:pPr>
              <w:spacing w:after="108" w:line="259" w:lineRule="auto"/>
              <w:ind w:left="-5"/>
              <w:jc w:val="left"/>
              <w:rPr>
                <w:sz w:val="20"/>
                <w:szCs w:val="20"/>
              </w:rPr>
            </w:pPr>
            <w:proofErr w:type="spellStart"/>
            <w:r w:rsidRPr="00C84887">
              <w:rPr>
                <w:sz w:val="20"/>
                <w:szCs w:val="20"/>
              </w:rPr>
              <w:t>Ozbay</w:t>
            </w:r>
            <w:proofErr w:type="spellEnd"/>
            <w:r w:rsidRPr="00C84887">
              <w:rPr>
                <w:sz w:val="20"/>
                <w:szCs w:val="20"/>
              </w:rPr>
              <w:t xml:space="preserve"> et </w:t>
            </w:r>
            <w:proofErr w:type="gramStart"/>
            <w:r w:rsidRPr="00C84887">
              <w:rPr>
                <w:sz w:val="20"/>
                <w:szCs w:val="20"/>
              </w:rPr>
              <w:t>al(</w:t>
            </w:r>
            <w:proofErr w:type="gramEnd"/>
            <w:r w:rsidRPr="00C84887">
              <w:rPr>
                <w:sz w:val="20"/>
                <w:szCs w:val="20"/>
              </w:rPr>
              <w:t>2019)</w:t>
            </w:r>
          </w:p>
        </w:tc>
      </w:tr>
      <w:tr w:rsidR="00E82239" w:rsidRPr="00C84887" w14:paraId="3E0880D6" w14:textId="77777777" w:rsidTr="00717DD2">
        <w:trPr>
          <w:trHeight w:val="360"/>
        </w:trPr>
        <w:tc>
          <w:tcPr>
            <w:tcW w:w="2297" w:type="dxa"/>
            <w:vMerge w:val="restart"/>
            <w:noWrap/>
            <w:hideMark/>
          </w:tcPr>
          <w:p w14:paraId="5F2B0918" w14:textId="77777777" w:rsidR="00E82239" w:rsidRPr="00C84887" w:rsidRDefault="00E82239" w:rsidP="00E82239">
            <w:pPr>
              <w:spacing w:after="108" w:line="259" w:lineRule="auto"/>
              <w:ind w:left="-5"/>
              <w:jc w:val="left"/>
              <w:rPr>
                <w:sz w:val="20"/>
                <w:szCs w:val="20"/>
              </w:rPr>
            </w:pPr>
          </w:p>
          <w:p w14:paraId="61D0619D" w14:textId="20C5CBE0" w:rsidR="00E82239" w:rsidRPr="00C84887" w:rsidRDefault="00E82239" w:rsidP="00E82239">
            <w:pPr>
              <w:spacing w:after="108" w:line="259" w:lineRule="auto"/>
              <w:ind w:left="-5"/>
              <w:jc w:val="left"/>
              <w:rPr>
                <w:sz w:val="20"/>
                <w:szCs w:val="20"/>
              </w:rPr>
            </w:pPr>
            <w:r w:rsidRPr="00C84887">
              <w:rPr>
                <w:sz w:val="20"/>
                <w:szCs w:val="20"/>
              </w:rPr>
              <w:t>Raw food waste</w:t>
            </w:r>
          </w:p>
          <w:p w14:paraId="72B55FB7" w14:textId="0A4C00C2" w:rsidR="00E82239" w:rsidRPr="00C84887" w:rsidRDefault="00E82239" w:rsidP="00E82239">
            <w:pPr>
              <w:spacing w:after="108" w:line="259" w:lineRule="auto"/>
              <w:ind w:left="0" w:firstLine="0"/>
              <w:jc w:val="left"/>
              <w:rPr>
                <w:sz w:val="20"/>
                <w:szCs w:val="20"/>
              </w:rPr>
            </w:pPr>
          </w:p>
        </w:tc>
        <w:tc>
          <w:tcPr>
            <w:tcW w:w="1275" w:type="dxa"/>
            <w:noWrap/>
            <w:hideMark/>
          </w:tcPr>
          <w:p w14:paraId="3325F4EE" w14:textId="77777777" w:rsidR="00E82239" w:rsidRPr="00C84887" w:rsidRDefault="00E82239" w:rsidP="00E82239">
            <w:pPr>
              <w:spacing w:after="108" w:line="259" w:lineRule="auto"/>
              <w:ind w:left="-5"/>
              <w:jc w:val="left"/>
              <w:rPr>
                <w:sz w:val="20"/>
                <w:szCs w:val="20"/>
              </w:rPr>
            </w:pPr>
            <w:r w:rsidRPr="00C84887">
              <w:rPr>
                <w:sz w:val="20"/>
                <w:szCs w:val="20"/>
              </w:rPr>
              <w:t>51.1</w:t>
            </w:r>
          </w:p>
        </w:tc>
        <w:tc>
          <w:tcPr>
            <w:tcW w:w="1275" w:type="dxa"/>
            <w:noWrap/>
            <w:hideMark/>
          </w:tcPr>
          <w:p w14:paraId="52321544" w14:textId="77777777" w:rsidR="00E82239" w:rsidRPr="00C84887" w:rsidRDefault="00E82239" w:rsidP="00E82239">
            <w:pPr>
              <w:spacing w:after="108" w:line="259" w:lineRule="auto"/>
              <w:ind w:left="-5"/>
              <w:jc w:val="left"/>
              <w:rPr>
                <w:sz w:val="20"/>
                <w:szCs w:val="20"/>
              </w:rPr>
            </w:pPr>
            <w:r w:rsidRPr="00C84887">
              <w:rPr>
                <w:sz w:val="20"/>
                <w:szCs w:val="20"/>
              </w:rPr>
              <w:t>13.78</w:t>
            </w:r>
          </w:p>
        </w:tc>
        <w:tc>
          <w:tcPr>
            <w:tcW w:w="1275" w:type="dxa"/>
            <w:noWrap/>
            <w:hideMark/>
          </w:tcPr>
          <w:p w14:paraId="6666C47E" w14:textId="77777777" w:rsidR="00E82239" w:rsidRPr="00C84887" w:rsidRDefault="00E82239" w:rsidP="00E82239">
            <w:pPr>
              <w:spacing w:after="108" w:line="259" w:lineRule="auto"/>
              <w:ind w:left="-5"/>
              <w:jc w:val="left"/>
              <w:rPr>
                <w:sz w:val="20"/>
                <w:szCs w:val="20"/>
              </w:rPr>
            </w:pPr>
            <w:r w:rsidRPr="00C84887">
              <w:rPr>
                <w:sz w:val="20"/>
                <w:szCs w:val="20"/>
              </w:rPr>
              <w:t>30.23</w:t>
            </w:r>
          </w:p>
        </w:tc>
        <w:tc>
          <w:tcPr>
            <w:tcW w:w="1238" w:type="dxa"/>
            <w:noWrap/>
            <w:hideMark/>
          </w:tcPr>
          <w:p w14:paraId="0F8CFA1B" w14:textId="77777777" w:rsidR="00E82239" w:rsidRPr="00C84887" w:rsidRDefault="00E82239" w:rsidP="00E82239">
            <w:pPr>
              <w:spacing w:after="108" w:line="259" w:lineRule="auto"/>
              <w:ind w:left="-5"/>
              <w:jc w:val="left"/>
              <w:rPr>
                <w:sz w:val="20"/>
                <w:szCs w:val="20"/>
              </w:rPr>
            </w:pPr>
            <w:r w:rsidRPr="00C84887">
              <w:rPr>
                <w:sz w:val="20"/>
                <w:szCs w:val="20"/>
              </w:rPr>
              <w:t>4.89</w:t>
            </w:r>
          </w:p>
        </w:tc>
        <w:tc>
          <w:tcPr>
            <w:tcW w:w="1878" w:type="dxa"/>
            <w:noWrap/>
            <w:hideMark/>
          </w:tcPr>
          <w:p w14:paraId="2E63999A" w14:textId="77777777" w:rsidR="00E82239" w:rsidRPr="00C84887" w:rsidRDefault="00E82239" w:rsidP="00E82239">
            <w:pPr>
              <w:spacing w:after="108" w:line="259" w:lineRule="auto"/>
              <w:ind w:left="-5"/>
              <w:jc w:val="left"/>
              <w:rPr>
                <w:sz w:val="20"/>
                <w:szCs w:val="20"/>
              </w:rPr>
            </w:pPr>
            <w:proofErr w:type="spellStart"/>
            <w:r w:rsidRPr="00C84887">
              <w:rPr>
                <w:sz w:val="20"/>
                <w:szCs w:val="20"/>
              </w:rPr>
              <w:t>Opatokun</w:t>
            </w:r>
            <w:proofErr w:type="spellEnd"/>
            <w:r w:rsidRPr="00C84887">
              <w:rPr>
                <w:sz w:val="20"/>
                <w:szCs w:val="20"/>
              </w:rPr>
              <w:t xml:space="preserve"> et al. (2015a)</w:t>
            </w:r>
          </w:p>
        </w:tc>
      </w:tr>
      <w:tr w:rsidR="00E82239" w:rsidRPr="00C84887" w14:paraId="271259A1" w14:textId="77777777" w:rsidTr="00717DD2">
        <w:trPr>
          <w:trHeight w:val="360"/>
        </w:trPr>
        <w:tc>
          <w:tcPr>
            <w:tcW w:w="2297" w:type="dxa"/>
            <w:vMerge/>
            <w:noWrap/>
          </w:tcPr>
          <w:p w14:paraId="197E4C63" w14:textId="09497313" w:rsidR="00E82239" w:rsidRPr="00C84887" w:rsidRDefault="00E82239" w:rsidP="00E82239">
            <w:pPr>
              <w:spacing w:after="108" w:line="259" w:lineRule="auto"/>
              <w:ind w:left="-5"/>
              <w:jc w:val="left"/>
              <w:rPr>
                <w:sz w:val="20"/>
                <w:szCs w:val="20"/>
              </w:rPr>
            </w:pPr>
          </w:p>
        </w:tc>
        <w:tc>
          <w:tcPr>
            <w:tcW w:w="1275" w:type="dxa"/>
            <w:noWrap/>
          </w:tcPr>
          <w:p w14:paraId="1D454177" w14:textId="35D41112" w:rsidR="00E82239" w:rsidRPr="00C84887" w:rsidRDefault="00E82239" w:rsidP="00E82239">
            <w:pPr>
              <w:spacing w:after="108" w:line="259" w:lineRule="auto"/>
              <w:ind w:left="-5"/>
              <w:jc w:val="left"/>
              <w:rPr>
                <w:sz w:val="20"/>
                <w:szCs w:val="20"/>
              </w:rPr>
            </w:pPr>
            <w:r w:rsidRPr="00C84887">
              <w:rPr>
                <w:sz w:val="20"/>
                <w:szCs w:val="20"/>
              </w:rPr>
              <w:t>51.1</w:t>
            </w:r>
          </w:p>
        </w:tc>
        <w:tc>
          <w:tcPr>
            <w:tcW w:w="1275" w:type="dxa"/>
            <w:noWrap/>
          </w:tcPr>
          <w:p w14:paraId="04ED415C" w14:textId="239FAD18" w:rsidR="00E82239" w:rsidRPr="00C84887" w:rsidRDefault="00E82239" w:rsidP="00E82239">
            <w:pPr>
              <w:spacing w:after="108" w:line="259" w:lineRule="auto"/>
              <w:ind w:left="-5"/>
              <w:jc w:val="left"/>
              <w:rPr>
                <w:sz w:val="20"/>
                <w:szCs w:val="20"/>
              </w:rPr>
            </w:pPr>
            <w:r w:rsidRPr="00C84887">
              <w:rPr>
                <w:sz w:val="20"/>
                <w:szCs w:val="20"/>
              </w:rPr>
              <w:t>13.78</w:t>
            </w:r>
          </w:p>
        </w:tc>
        <w:tc>
          <w:tcPr>
            <w:tcW w:w="1275" w:type="dxa"/>
            <w:noWrap/>
          </w:tcPr>
          <w:p w14:paraId="1CF112B5" w14:textId="3FC0251F" w:rsidR="00E82239" w:rsidRPr="00C84887" w:rsidRDefault="00E82239" w:rsidP="00E82239">
            <w:pPr>
              <w:spacing w:after="108" w:line="259" w:lineRule="auto"/>
              <w:ind w:left="-5"/>
              <w:jc w:val="left"/>
              <w:rPr>
                <w:sz w:val="20"/>
                <w:szCs w:val="20"/>
              </w:rPr>
            </w:pPr>
            <w:r w:rsidRPr="00C84887">
              <w:rPr>
                <w:sz w:val="20"/>
                <w:szCs w:val="20"/>
              </w:rPr>
              <w:t>30.23</w:t>
            </w:r>
          </w:p>
        </w:tc>
        <w:tc>
          <w:tcPr>
            <w:tcW w:w="1238" w:type="dxa"/>
            <w:noWrap/>
          </w:tcPr>
          <w:p w14:paraId="67676AA4" w14:textId="495CE0F7" w:rsidR="00E82239" w:rsidRPr="00C84887" w:rsidRDefault="00E82239" w:rsidP="00E82239">
            <w:pPr>
              <w:spacing w:after="108" w:line="259" w:lineRule="auto"/>
              <w:ind w:left="-5"/>
              <w:jc w:val="left"/>
              <w:rPr>
                <w:sz w:val="20"/>
                <w:szCs w:val="20"/>
              </w:rPr>
            </w:pPr>
            <w:r w:rsidRPr="00C84887">
              <w:rPr>
                <w:sz w:val="20"/>
                <w:szCs w:val="20"/>
              </w:rPr>
              <w:t>4.89</w:t>
            </w:r>
          </w:p>
        </w:tc>
        <w:tc>
          <w:tcPr>
            <w:tcW w:w="1878" w:type="dxa"/>
            <w:noWrap/>
          </w:tcPr>
          <w:p w14:paraId="0572FAF6" w14:textId="0B2F413F" w:rsidR="00E82239" w:rsidRPr="00C84887" w:rsidRDefault="00E82239" w:rsidP="00E82239">
            <w:pPr>
              <w:spacing w:after="108" w:line="259" w:lineRule="auto"/>
              <w:ind w:left="-5"/>
              <w:jc w:val="left"/>
              <w:rPr>
                <w:sz w:val="20"/>
                <w:szCs w:val="20"/>
              </w:rPr>
            </w:pPr>
            <w:proofErr w:type="spellStart"/>
            <w:r w:rsidRPr="00C84887">
              <w:rPr>
                <w:sz w:val="20"/>
                <w:szCs w:val="20"/>
              </w:rPr>
              <w:t>Opatokun</w:t>
            </w:r>
            <w:proofErr w:type="spellEnd"/>
            <w:r w:rsidRPr="00C84887">
              <w:rPr>
                <w:sz w:val="20"/>
                <w:szCs w:val="20"/>
              </w:rPr>
              <w:t xml:space="preserve"> et al.(2015b)</w:t>
            </w:r>
          </w:p>
        </w:tc>
      </w:tr>
      <w:tr w:rsidR="00E82239" w:rsidRPr="00C84887" w14:paraId="75304617" w14:textId="77777777" w:rsidTr="00717DD2">
        <w:trPr>
          <w:trHeight w:val="360"/>
        </w:trPr>
        <w:tc>
          <w:tcPr>
            <w:tcW w:w="2297" w:type="dxa"/>
            <w:noWrap/>
            <w:hideMark/>
          </w:tcPr>
          <w:p w14:paraId="20E1E089" w14:textId="77777777" w:rsidR="00E82239" w:rsidRPr="00C84887" w:rsidRDefault="00E82239" w:rsidP="00E82239">
            <w:pPr>
              <w:spacing w:after="108" w:line="259" w:lineRule="auto"/>
              <w:ind w:left="-5"/>
              <w:jc w:val="left"/>
              <w:rPr>
                <w:sz w:val="20"/>
                <w:szCs w:val="20"/>
              </w:rPr>
            </w:pPr>
            <w:r w:rsidRPr="00C84887">
              <w:rPr>
                <w:sz w:val="20"/>
                <w:szCs w:val="20"/>
              </w:rPr>
              <w:t>Digested food waste</w:t>
            </w:r>
          </w:p>
        </w:tc>
        <w:tc>
          <w:tcPr>
            <w:tcW w:w="1275" w:type="dxa"/>
            <w:noWrap/>
            <w:hideMark/>
          </w:tcPr>
          <w:p w14:paraId="146FAC42" w14:textId="77777777" w:rsidR="00E82239" w:rsidRPr="00C84887" w:rsidRDefault="00E82239" w:rsidP="00E82239">
            <w:pPr>
              <w:spacing w:after="108" w:line="259" w:lineRule="auto"/>
              <w:ind w:left="-5"/>
              <w:jc w:val="left"/>
              <w:rPr>
                <w:sz w:val="20"/>
                <w:szCs w:val="20"/>
              </w:rPr>
            </w:pPr>
            <w:r w:rsidRPr="00C84887">
              <w:rPr>
                <w:sz w:val="20"/>
                <w:szCs w:val="20"/>
              </w:rPr>
              <w:t>37.11</w:t>
            </w:r>
          </w:p>
        </w:tc>
        <w:tc>
          <w:tcPr>
            <w:tcW w:w="1275" w:type="dxa"/>
            <w:noWrap/>
            <w:hideMark/>
          </w:tcPr>
          <w:p w14:paraId="1B301434" w14:textId="77777777" w:rsidR="00E82239" w:rsidRPr="00C84887" w:rsidRDefault="00E82239" w:rsidP="00E82239">
            <w:pPr>
              <w:spacing w:after="108" w:line="259" w:lineRule="auto"/>
              <w:ind w:left="-5"/>
              <w:jc w:val="left"/>
              <w:rPr>
                <w:sz w:val="20"/>
                <w:szCs w:val="20"/>
              </w:rPr>
            </w:pPr>
            <w:r w:rsidRPr="00C84887">
              <w:rPr>
                <w:sz w:val="20"/>
                <w:szCs w:val="20"/>
              </w:rPr>
              <w:t>17.94</w:t>
            </w:r>
          </w:p>
        </w:tc>
        <w:tc>
          <w:tcPr>
            <w:tcW w:w="1275" w:type="dxa"/>
            <w:noWrap/>
            <w:hideMark/>
          </w:tcPr>
          <w:p w14:paraId="1E83D986" w14:textId="77777777" w:rsidR="00E82239" w:rsidRPr="00C84887" w:rsidRDefault="00E82239" w:rsidP="00E82239">
            <w:pPr>
              <w:spacing w:after="108" w:line="259" w:lineRule="auto"/>
              <w:ind w:left="-5"/>
              <w:jc w:val="left"/>
              <w:rPr>
                <w:sz w:val="20"/>
                <w:szCs w:val="20"/>
              </w:rPr>
            </w:pPr>
            <w:r w:rsidRPr="00C84887">
              <w:rPr>
                <w:sz w:val="20"/>
                <w:szCs w:val="20"/>
              </w:rPr>
              <w:t>38.56</w:t>
            </w:r>
          </w:p>
        </w:tc>
        <w:tc>
          <w:tcPr>
            <w:tcW w:w="1238" w:type="dxa"/>
            <w:noWrap/>
            <w:hideMark/>
          </w:tcPr>
          <w:p w14:paraId="433C99DC" w14:textId="77777777" w:rsidR="00E82239" w:rsidRPr="00C84887" w:rsidRDefault="00E82239" w:rsidP="00E82239">
            <w:pPr>
              <w:spacing w:after="108" w:line="259" w:lineRule="auto"/>
              <w:ind w:left="-5"/>
              <w:jc w:val="left"/>
              <w:rPr>
                <w:sz w:val="20"/>
                <w:szCs w:val="20"/>
              </w:rPr>
            </w:pPr>
            <w:r w:rsidRPr="00C84887">
              <w:rPr>
                <w:sz w:val="20"/>
                <w:szCs w:val="20"/>
              </w:rPr>
              <w:t>6.39</w:t>
            </w:r>
          </w:p>
        </w:tc>
        <w:tc>
          <w:tcPr>
            <w:tcW w:w="1878" w:type="dxa"/>
            <w:noWrap/>
            <w:hideMark/>
          </w:tcPr>
          <w:p w14:paraId="06E75EE6" w14:textId="77777777" w:rsidR="00E82239" w:rsidRPr="00C84887" w:rsidRDefault="00E82239" w:rsidP="00E82239">
            <w:pPr>
              <w:spacing w:after="108" w:line="259" w:lineRule="auto"/>
              <w:ind w:left="-5"/>
              <w:jc w:val="left"/>
              <w:rPr>
                <w:sz w:val="20"/>
                <w:szCs w:val="20"/>
              </w:rPr>
            </w:pPr>
            <w:proofErr w:type="spellStart"/>
            <w:r w:rsidRPr="00C84887">
              <w:rPr>
                <w:sz w:val="20"/>
                <w:szCs w:val="20"/>
              </w:rPr>
              <w:t>Opatokun</w:t>
            </w:r>
            <w:proofErr w:type="spellEnd"/>
            <w:r w:rsidRPr="00C84887">
              <w:rPr>
                <w:sz w:val="20"/>
                <w:szCs w:val="20"/>
              </w:rPr>
              <w:t xml:space="preserve"> et al. (2015a)</w:t>
            </w:r>
          </w:p>
        </w:tc>
      </w:tr>
      <w:tr w:rsidR="00E82239" w:rsidRPr="00C84887" w14:paraId="24996BF9" w14:textId="77777777" w:rsidTr="00717DD2">
        <w:trPr>
          <w:trHeight w:val="360"/>
        </w:trPr>
        <w:tc>
          <w:tcPr>
            <w:tcW w:w="2297" w:type="dxa"/>
            <w:noWrap/>
            <w:hideMark/>
          </w:tcPr>
          <w:p w14:paraId="3D66B01E" w14:textId="77777777" w:rsidR="00E82239" w:rsidRPr="00C84887" w:rsidRDefault="00E82239" w:rsidP="00E82239">
            <w:pPr>
              <w:spacing w:after="108" w:line="259" w:lineRule="auto"/>
              <w:ind w:left="-5"/>
              <w:jc w:val="left"/>
              <w:rPr>
                <w:sz w:val="20"/>
                <w:szCs w:val="20"/>
              </w:rPr>
            </w:pPr>
            <w:r w:rsidRPr="00C84887">
              <w:rPr>
                <w:sz w:val="20"/>
                <w:szCs w:val="20"/>
              </w:rPr>
              <w:t>Hybrid poplar</w:t>
            </w:r>
          </w:p>
        </w:tc>
        <w:tc>
          <w:tcPr>
            <w:tcW w:w="1275" w:type="dxa"/>
            <w:noWrap/>
            <w:hideMark/>
          </w:tcPr>
          <w:p w14:paraId="277F5328" w14:textId="77777777" w:rsidR="00E82239" w:rsidRPr="00C84887" w:rsidRDefault="00E82239" w:rsidP="00E82239">
            <w:pPr>
              <w:spacing w:after="108" w:line="259" w:lineRule="auto"/>
              <w:ind w:left="-5"/>
              <w:jc w:val="left"/>
              <w:rPr>
                <w:sz w:val="20"/>
                <w:szCs w:val="20"/>
              </w:rPr>
            </w:pPr>
            <w:r w:rsidRPr="00C84887">
              <w:rPr>
                <w:sz w:val="20"/>
                <w:szCs w:val="20"/>
              </w:rPr>
              <w:t>8.2</w:t>
            </w:r>
          </w:p>
        </w:tc>
        <w:tc>
          <w:tcPr>
            <w:tcW w:w="1275" w:type="dxa"/>
            <w:noWrap/>
            <w:hideMark/>
          </w:tcPr>
          <w:p w14:paraId="5AA5DA5B" w14:textId="77777777" w:rsidR="00E82239" w:rsidRPr="00C84887" w:rsidRDefault="00E82239" w:rsidP="00E82239">
            <w:pPr>
              <w:spacing w:after="108" w:line="259" w:lineRule="auto"/>
              <w:ind w:left="-5"/>
              <w:jc w:val="left"/>
              <w:rPr>
                <w:sz w:val="20"/>
                <w:szCs w:val="20"/>
              </w:rPr>
            </w:pPr>
            <w:r w:rsidRPr="00C84887">
              <w:rPr>
                <w:sz w:val="20"/>
                <w:szCs w:val="20"/>
              </w:rPr>
              <w:t>18.23</w:t>
            </w:r>
          </w:p>
        </w:tc>
        <w:tc>
          <w:tcPr>
            <w:tcW w:w="1275" w:type="dxa"/>
            <w:noWrap/>
            <w:hideMark/>
          </w:tcPr>
          <w:p w14:paraId="27B6B113" w14:textId="77777777" w:rsidR="00E82239" w:rsidRPr="00C84887" w:rsidRDefault="00E82239" w:rsidP="00E82239">
            <w:pPr>
              <w:spacing w:after="108" w:line="259" w:lineRule="auto"/>
              <w:ind w:left="-5"/>
              <w:jc w:val="left"/>
              <w:rPr>
                <w:sz w:val="20"/>
                <w:szCs w:val="20"/>
              </w:rPr>
            </w:pPr>
            <w:r w:rsidRPr="00C84887">
              <w:rPr>
                <w:sz w:val="20"/>
                <w:szCs w:val="20"/>
              </w:rPr>
              <w:t>62.82</w:t>
            </w:r>
          </w:p>
        </w:tc>
        <w:tc>
          <w:tcPr>
            <w:tcW w:w="1238" w:type="dxa"/>
            <w:noWrap/>
            <w:hideMark/>
          </w:tcPr>
          <w:p w14:paraId="26B3DB7A" w14:textId="77777777" w:rsidR="00E82239" w:rsidRPr="00C84887" w:rsidRDefault="00E82239" w:rsidP="00E82239">
            <w:pPr>
              <w:spacing w:after="108" w:line="259" w:lineRule="auto"/>
              <w:ind w:left="-5"/>
              <w:jc w:val="left"/>
              <w:rPr>
                <w:sz w:val="20"/>
                <w:szCs w:val="20"/>
              </w:rPr>
            </w:pPr>
            <w:r w:rsidRPr="00C84887">
              <w:rPr>
                <w:sz w:val="20"/>
                <w:szCs w:val="20"/>
              </w:rPr>
              <w:t>10.75</w:t>
            </w:r>
          </w:p>
        </w:tc>
        <w:tc>
          <w:tcPr>
            <w:tcW w:w="1878" w:type="dxa"/>
            <w:noWrap/>
            <w:hideMark/>
          </w:tcPr>
          <w:p w14:paraId="5CF7AC4A" w14:textId="77777777" w:rsidR="00E82239" w:rsidRPr="00C84887" w:rsidRDefault="00E82239" w:rsidP="00E82239">
            <w:pPr>
              <w:spacing w:after="108" w:line="259" w:lineRule="auto"/>
              <w:ind w:left="-5"/>
              <w:jc w:val="left"/>
              <w:rPr>
                <w:sz w:val="20"/>
                <w:szCs w:val="20"/>
              </w:rPr>
            </w:pPr>
            <w:r w:rsidRPr="00C84887">
              <w:rPr>
                <w:sz w:val="20"/>
                <w:szCs w:val="20"/>
              </w:rPr>
              <w:t>Liang et al. (2015)</w:t>
            </w:r>
          </w:p>
        </w:tc>
      </w:tr>
      <w:tr w:rsidR="00E82239" w:rsidRPr="00C84887" w14:paraId="25F722AB" w14:textId="77777777" w:rsidTr="00717DD2">
        <w:trPr>
          <w:trHeight w:val="360"/>
        </w:trPr>
        <w:tc>
          <w:tcPr>
            <w:tcW w:w="2297" w:type="dxa"/>
            <w:noWrap/>
            <w:hideMark/>
          </w:tcPr>
          <w:p w14:paraId="43D65C39" w14:textId="77777777" w:rsidR="00E82239" w:rsidRPr="00C84887" w:rsidRDefault="00E82239" w:rsidP="00E82239">
            <w:pPr>
              <w:spacing w:after="108" w:line="259" w:lineRule="auto"/>
              <w:ind w:left="-5"/>
              <w:jc w:val="left"/>
              <w:rPr>
                <w:sz w:val="20"/>
                <w:szCs w:val="20"/>
              </w:rPr>
            </w:pPr>
            <w:r w:rsidRPr="00C84887">
              <w:rPr>
                <w:sz w:val="20"/>
                <w:szCs w:val="20"/>
              </w:rPr>
              <w:t>Potato peel waste</w:t>
            </w:r>
          </w:p>
        </w:tc>
        <w:tc>
          <w:tcPr>
            <w:tcW w:w="1275" w:type="dxa"/>
            <w:noWrap/>
            <w:hideMark/>
          </w:tcPr>
          <w:p w14:paraId="119CC130" w14:textId="77777777" w:rsidR="00E82239" w:rsidRPr="00C84887" w:rsidRDefault="00E82239" w:rsidP="00E82239">
            <w:pPr>
              <w:spacing w:after="108" w:line="259" w:lineRule="auto"/>
              <w:ind w:left="-5"/>
              <w:jc w:val="left"/>
              <w:rPr>
                <w:sz w:val="20"/>
                <w:szCs w:val="20"/>
              </w:rPr>
            </w:pPr>
            <w:r w:rsidRPr="00C84887">
              <w:rPr>
                <w:sz w:val="20"/>
                <w:szCs w:val="20"/>
              </w:rPr>
              <w:t>76.3</w:t>
            </w:r>
          </w:p>
        </w:tc>
        <w:tc>
          <w:tcPr>
            <w:tcW w:w="1275" w:type="dxa"/>
            <w:noWrap/>
            <w:hideMark/>
          </w:tcPr>
          <w:p w14:paraId="45AC170B" w14:textId="77777777" w:rsidR="00E82239" w:rsidRPr="00C84887" w:rsidRDefault="00E82239" w:rsidP="00E82239">
            <w:pPr>
              <w:spacing w:after="108" w:line="259" w:lineRule="auto"/>
              <w:ind w:left="-5"/>
              <w:jc w:val="left"/>
              <w:rPr>
                <w:sz w:val="20"/>
                <w:szCs w:val="20"/>
              </w:rPr>
            </w:pPr>
            <w:r w:rsidRPr="00C84887">
              <w:rPr>
                <w:sz w:val="20"/>
                <w:szCs w:val="20"/>
              </w:rPr>
              <w:t>8.2</w:t>
            </w:r>
          </w:p>
        </w:tc>
        <w:tc>
          <w:tcPr>
            <w:tcW w:w="1275" w:type="dxa"/>
            <w:noWrap/>
            <w:hideMark/>
          </w:tcPr>
          <w:p w14:paraId="75FCDB35" w14:textId="77777777" w:rsidR="00E82239" w:rsidRPr="00C84887" w:rsidRDefault="00E82239" w:rsidP="00E82239">
            <w:pPr>
              <w:spacing w:after="108" w:line="259" w:lineRule="auto"/>
              <w:ind w:left="-5"/>
              <w:jc w:val="left"/>
              <w:rPr>
                <w:sz w:val="20"/>
                <w:szCs w:val="20"/>
              </w:rPr>
            </w:pPr>
            <w:r w:rsidRPr="00C84887">
              <w:rPr>
                <w:sz w:val="20"/>
                <w:szCs w:val="20"/>
              </w:rPr>
              <w:t>1.46</w:t>
            </w:r>
          </w:p>
        </w:tc>
        <w:tc>
          <w:tcPr>
            <w:tcW w:w="1238" w:type="dxa"/>
            <w:noWrap/>
            <w:hideMark/>
          </w:tcPr>
          <w:p w14:paraId="007274C6" w14:textId="77777777" w:rsidR="00E82239" w:rsidRPr="00C84887" w:rsidRDefault="00E82239" w:rsidP="00E82239">
            <w:pPr>
              <w:spacing w:after="108" w:line="259" w:lineRule="auto"/>
              <w:ind w:left="-5"/>
              <w:jc w:val="left"/>
              <w:rPr>
                <w:sz w:val="20"/>
                <w:szCs w:val="20"/>
              </w:rPr>
            </w:pPr>
            <w:r w:rsidRPr="00C84887">
              <w:rPr>
                <w:sz w:val="20"/>
                <w:szCs w:val="20"/>
              </w:rPr>
              <w:t>14.04</w:t>
            </w:r>
          </w:p>
        </w:tc>
        <w:tc>
          <w:tcPr>
            <w:tcW w:w="1878" w:type="dxa"/>
            <w:noWrap/>
            <w:hideMark/>
          </w:tcPr>
          <w:p w14:paraId="41F66E6D" w14:textId="77777777" w:rsidR="00E82239" w:rsidRPr="00C84887" w:rsidRDefault="00E82239" w:rsidP="00E82239">
            <w:pPr>
              <w:spacing w:after="108" w:line="259" w:lineRule="auto"/>
              <w:ind w:left="-5"/>
              <w:jc w:val="left"/>
              <w:rPr>
                <w:sz w:val="20"/>
                <w:szCs w:val="20"/>
              </w:rPr>
            </w:pPr>
            <w:r w:rsidRPr="00C84887">
              <w:rPr>
                <w:sz w:val="20"/>
                <w:szCs w:val="20"/>
              </w:rPr>
              <w:t>Liang et al. (2015)</w:t>
            </w:r>
          </w:p>
        </w:tc>
      </w:tr>
      <w:tr w:rsidR="00E82239" w:rsidRPr="00C84887" w14:paraId="1D7DC65C" w14:textId="77777777" w:rsidTr="00717DD2">
        <w:trPr>
          <w:trHeight w:val="360"/>
        </w:trPr>
        <w:tc>
          <w:tcPr>
            <w:tcW w:w="2297" w:type="dxa"/>
            <w:noWrap/>
            <w:hideMark/>
          </w:tcPr>
          <w:p w14:paraId="4B9F2012" w14:textId="77777777" w:rsidR="00E82239" w:rsidRPr="00C84887" w:rsidRDefault="00E82239" w:rsidP="00E82239">
            <w:pPr>
              <w:spacing w:after="108" w:line="259" w:lineRule="auto"/>
              <w:ind w:left="-5"/>
              <w:jc w:val="left"/>
              <w:rPr>
                <w:sz w:val="20"/>
                <w:szCs w:val="20"/>
              </w:rPr>
            </w:pPr>
            <w:r w:rsidRPr="00C84887">
              <w:rPr>
                <w:sz w:val="20"/>
                <w:szCs w:val="20"/>
              </w:rPr>
              <w:t>Potato peel waste fermentation residue</w:t>
            </w:r>
          </w:p>
        </w:tc>
        <w:tc>
          <w:tcPr>
            <w:tcW w:w="1275" w:type="dxa"/>
            <w:noWrap/>
            <w:hideMark/>
          </w:tcPr>
          <w:p w14:paraId="329E288F" w14:textId="77777777" w:rsidR="00E82239" w:rsidRPr="00C84887" w:rsidRDefault="00E82239" w:rsidP="00E82239">
            <w:pPr>
              <w:spacing w:after="108" w:line="259" w:lineRule="auto"/>
              <w:ind w:left="-5"/>
              <w:jc w:val="left"/>
              <w:rPr>
                <w:sz w:val="20"/>
                <w:szCs w:val="20"/>
              </w:rPr>
            </w:pPr>
            <w:r w:rsidRPr="00C84887">
              <w:rPr>
                <w:sz w:val="20"/>
                <w:szCs w:val="20"/>
              </w:rPr>
              <w:t>68.56</w:t>
            </w:r>
          </w:p>
        </w:tc>
        <w:tc>
          <w:tcPr>
            <w:tcW w:w="1275" w:type="dxa"/>
            <w:noWrap/>
            <w:hideMark/>
          </w:tcPr>
          <w:p w14:paraId="7886BD81" w14:textId="77777777" w:rsidR="00E82239" w:rsidRPr="00C84887" w:rsidRDefault="00E82239" w:rsidP="00E82239">
            <w:pPr>
              <w:spacing w:after="108" w:line="259" w:lineRule="auto"/>
              <w:ind w:left="-5"/>
              <w:jc w:val="left"/>
              <w:rPr>
                <w:sz w:val="20"/>
                <w:szCs w:val="20"/>
              </w:rPr>
            </w:pPr>
            <w:r w:rsidRPr="00C84887">
              <w:rPr>
                <w:sz w:val="20"/>
                <w:szCs w:val="20"/>
              </w:rPr>
              <w:t>6.7</w:t>
            </w:r>
          </w:p>
        </w:tc>
        <w:tc>
          <w:tcPr>
            <w:tcW w:w="1275" w:type="dxa"/>
            <w:noWrap/>
            <w:hideMark/>
          </w:tcPr>
          <w:p w14:paraId="6420E99C" w14:textId="77777777" w:rsidR="00E82239" w:rsidRPr="00C84887" w:rsidRDefault="00E82239" w:rsidP="00E82239">
            <w:pPr>
              <w:spacing w:after="108" w:line="259" w:lineRule="auto"/>
              <w:ind w:left="-5"/>
              <w:jc w:val="left"/>
              <w:rPr>
                <w:sz w:val="20"/>
                <w:szCs w:val="20"/>
              </w:rPr>
            </w:pPr>
            <w:r w:rsidRPr="00C84887">
              <w:rPr>
                <w:sz w:val="20"/>
                <w:szCs w:val="20"/>
              </w:rPr>
              <w:t>1.46</w:t>
            </w:r>
          </w:p>
        </w:tc>
        <w:tc>
          <w:tcPr>
            <w:tcW w:w="1238" w:type="dxa"/>
            <w:noWrap/>
            <w:hideMark/>
          </w:tcPr>
          <w:p w14:paraId="5DAEE74D" w14:textId="77777777" w:rsidR="00E82239" w:rsidRPr="00C84887" w:rsidRDefault="00E82239" w:rsidP="00E82239">
            <w:pPr>
              <w:spacing w:after="108" w:line="259" w:lineRule="auto"/>
              <w:ind w:left="-5"/>
              <w:jc w:val="left"/>
              <w:rPr>
                <w:sz w:val="20"/>
                <w:szCs w:val="20"/>
              </w:rPr>
            </w:pPr>
            <w:r w:rsidRPr="00C84887">
              <w:rPr>
                <w:sz w:val="20"/>
                <w:szCs w:val="20"/>
              </w:rPr>
              <w:t>23.28</w:t>
            </w:r>
          </w:p>
        </w:tc>
        <w:tc>
          <w:tcPr>
            <w:tcW w:w="1878" w:type="dxa"/>
            <w:noWrap/>
            <w:hideMark/>
          </w:tcPr>
          <w:p w14:paraId="19EC68D0" w14:textId="77777777" w:rsidR="00E82239" w:rsidRPr="00C84887" w:rsidRDefault="00E82239" w:rsidP="00E82239">
            <w:pPr>
              <w:spacing w:after="108" w:line="259" w:lineRule="auto"/>
              <w:ind w:left="-5"/>
              <w:jc w:val="left"/>
              <w:rPr>
                <w:sz w:val="20"/>
                <w:szCs w:val="20"/>
              </w:rPr>
            </w:pPr>
            <w:r w:rsidRPr="00C84887">
              <w:rPr>
                <w:sz w:val="20"/>
                <w:szCs w:val="20"/>
              </w:rPr>
              <w:t>Liang et al. (2015)</w:t>
            </w:r>
          </w:p>
        </w:tc>
      </w:tr>
      <w:tr w:rsidR="00E82239" w:rsidRPr="00C84887" w14:paraId="45D72601" w14:textId="77777777" w:rsidTr="00717DD2">
        <w:trPr>
          <w:trHeight w:val="360"/>
        </w:trPr>
        <w:tc>
          <w:tcPr>
            <w:tcW w:w="2297" w:type="dxa"/>
            <w:noWrap/>
            <w:hideMark/>
          </w:tcPr>
          <w:p w14:paraId="233DFC06" w14:textId="77777777" w:rsidR="00E82239" w:rsidRPr="00C84887" w:rsidRDefault="00E82239" w:rsidP="00E82239">
            <w:pPr>
              <w:spacing w:after="108" w:line="259" w:lineRule="auto"/>
              <w:ind w:left="-5"/>
              <w:jc w:val="left"/>
              <w:rPr>
                <w:sz w:val="20"/>
                <w:szCs w:val="20"/>
              </w:rPr>
            </w:pPr>
            <w:r w:rsidRPr="00C84887">
              <w:rPr>
                <w:sz w:val="20"/>
                <w:szCs w:val="20"/>
              </w:rPr>
              <w:t>Ceylon tea waste</w:t>
            </w:r>
          </w:p>
        </w:tc>
        <w:tc>
          <w:tcPr>
            <w:tcW w:w="1275" w:type="dxa"/>
            <w:noWrap/>
            <w:hideMark/>
          </w:tcPr>
          <w:p w14:paraId="1BFA43A1" w14:textId="77777777" w:rsidR="00E82239" w:rsidRPr="00C84887" w:rsidRDefault="00E82239" w:rsidP="00E82239">
            <w:pPr>
              <w:spacing w:after="108" w:line="259" w:lineRule="auto"/>
              <w:ind w:left="-5"/>
              <w:jc w:val="left"/>
              <w:rPr>
                <w:sz w:val="20"/>
                <w:szCs w:val="20"/>
              </w:rPr>
            </w:pPr>
            <w:r w:rsidRPr="00C84887">
              <w:rPr>
                <w:sz w:val="20"/>
                <w:szCs w:val="20"/>
              </w:rPr>
              <w:t>14</w:t>
            </w:r>
          </w:p>
        </w:tc>
        <w:tc>
          <w:tcPr>
            <w:tcW w:w="1275" w:type="dxa"/>
            <w:noWrap/>
            <w:hideMark/>
          </w:tcPr>
          <w:p w14:paraId="6B013BF8" w14:textId="77777777" w:rsidR="00E82239" w:rsidRPr="00C84887" w:rsidRDefault="00E82239" w:rsidP="00E82239">
            <w:pPr>
              <w:spacing w:after="108" w:line="259" w:lineRule="auto"/>
              <w:ind w:left="-5"/>
              <w:jc w:val="left"/>
              <w:rPr>
                <w:sz w:val="20"/>
                <w:szCs w:val="20"/>
              </w:rPr>
            </w:pPr>
            <w:r w:rsidRPr="00C84887">
              <w:rPr>
                <w:sz w:val="20"/>
                <w:szCs w:val="20"/>
              </w:rPr>
              <w:t>16</w:t>
            </w:r>
          </w:p>
        </w:tc>
        <w:tc>
          <w:tcPr>
            <w:tcW w:w="1275" w:type="dxa"/>
            <w:noWrap/>
            <w:hideMark/>
          </w:tcPr>
          <w:p w14:paraId="29669A0C" w14:textId="77777777" w:rsidR="00E82239" w:rsidRPr="00C84887" w:rsidRDefault="00E82239" w:rsidP="00E82239">
            <w:pPr>
              <w:spacing w:after="108" w:line="259" w:lineRule="auto"/>
              <w:ind w:left="-5"/>
              <w:jc w:val="left"/>
              <w:rPr>
                <w:sz w:val="20"/>
                <w:szCs w:val="20"/>
              </w:rPr>
            </w:pPr>
            <w:r w:rsidRPr="00C84887">
              <w:rPr>
                <w:sz w:val="20"/>
                <w:szCs w:val="20"/>
              </w:rPr>
              <w:t>56.7</w:t>
            </w:r>
          </w:p>
        </w:tc>
        <w:tc>
          <w:tcPr>
            <w:tcW w:w="1238" w:type="dxa"/>
            <w:noWrap/>
            <w:hideMark/>
          </w:tcPr>
          <w:p w14:paraId="60308910" w14:textId="77777777" w:rsidR="00E82239" w:rsidRPr="00C84887" w:rsidRDefault="00E82239" w:rsidP="00E82239">
            <w:pPr>
              <w:spacing w:after="108" w:line="259" w:lineRule="auto"/>
              <w:ind w:left="-5"/>
              <w:jc w:val="left"/>
              <w:rPr>
                <w:sz w:val="20"/>
                <w:szCs w:val="20"/>
              </w:rPr>
            </w:pPr>
            <w:r w:rsidRPr="00C84887">
              <w:rPr>
                <w:sz w:val="20"/>
                <w:szCs w:val="20"/>
              </w:rPr>
              <w:t>13.3</w:t>
            </w:r>
          </w:p>
        </w:tc>
        <w:tc>
          <w:tcPr>
            <w:tcW w:w="1878" w:type="dxa"/>
            <w:noWrap/>
            <w:hideMark/>
          </w:tcPr>
          <w:p w14:paraId="41070853" w14:textId="77777777" w:rsidR="00E82239" w:rsidRPr="00C84887" w:rsidRDefault="00E82239" w:rsidP="00E82239">
            <w:pPr>
              <w:spacing w:after="108" w:line="259" w:lineRule="auto"/>
              <w:ind w:left="-5"/>
              <w:jc w:val="left"/>
              <w:rPr>
                <w:sz w:val="20"/>
                <w:szCs w:val="20"/>
              </w:rPr>
            </w:pPr>
            <w:proofErr w:type="spellStart"/>
            <w:r w:rsidRPr="00C84887">
              <w:rPr>
                <w:sz w:val="20"/>
                <w:szCs w:val="20"/>
              </w:rPr>
              <w:t>Soysa</w:t>
            </w:r>
            <w:proofErr w:type="spellEnd"/>
            <w:r w:rsidRPr="00C84887">
              <w:rPr>
                <w:sz w:val="20"/>
                <w:szCs w:val="20"/>
              </w:rPr>
              <w:t xml:space="preserve"> et al. (2016)</w:t>
            </w:r>
          </w:p>
        </w:tc>
      </w:tr>
      <w:tr w:rsidR="00E82239" w:rsidRPr="00C84887" w14:paraId="55CDE583" w14:textId="77777777" w:rsidTr="00717DD2">
        <w:trPr>
          <w:trHeight w:val="360"/>
        </w:trPr>
        <w:tc>
          <w:tcPr>
            <w:tcW w:w="2297" w:type="dxa"/>
            <w:noWrap/>
            <w:hideMark/>
          </w:tcPr>
          <w:p w14:paraId="623324CC" w14:textId="77777777" w:rsidR="00E82239" w:rsidRPr="00C84887" w:rsidRDefault="00E82239" w:rsidP="00E82239">
            <w:pPr>
              <w:spacing w:after="108" w:line="259" w:lineRule="auto"/>
              <w:ind w:left="-5"/>
              <w:jc w:val="left"/>
              <w:rPr>
                <w:sz w:val="20"/>
                <w:szCs w:val="20"/>
              </w:rPr>
            </w:pPr>
            <w:r w:rsidRPr="00C84887">
              <w:rPr>
                <w:sz w:val="20"/>
                <w:szCs w:val="20"/>
              </w:rPr>
              <w:t xml:space="preserve"> Soybean waste</w:t>
            </w:r>
          </w:p>
        </w:tc>
        <w:tc>
          <w:tcPr>
            <w:tcW w:w="1275" w:type="dxa"/>
            <w:noWrap/>
            <w:hideMark/>
          </w:tcPr>
          <w:p w14:paraId="5F17851E" w14:textId="77777777" w:rsidR="00E82239" w:rsidRPr="00C84887" w:rsidRDefault="00E82239" w:rsidP="00E82239">
            <w:pPr>
              <w:spacing w:after="108" w:line="259" w:lineRule="auto"/>
              <w:ind w:left="-5"/>
              <w:jc w:val="left"/>
              <w:rPr>
                <w:sz w:val="20"/>
                <w:szCs w:val="20"/>
              </w:rPr>
            </w:pPr>
            <w:r w:rsidRPr="00C84887">
              <w:rPr>
                <w:sz w:val="20"/>
                <w:szCs w:val="20"/>
              </w:rPr>
              <w:t>7</w:t>
            </w:r>
          </w:p>
        </w:tc>
        <w:tc>
          <w:tcPr>
            <w:tcW w:w="1275" w:type="dxa"/>
            <w:noWrap/>
            <w:hideMark/>
          </w:tcPr>
          <w:p w14:paraId="245AB607" w14:textId="77777777" w:rsidR="00E82239" w:rsidRPr="00C84887" w:rsidRDefault="00E82239" w:rsidP="00E82239">
            <w:pPr>
              <w:spacing w:after="108" w:line="259" w:lineRule="auto"/>
              <w:ind w:left="-5"/>
              <w:jc w:val="left"/>
              <w:rPr>
                <w:sz w:val="20"/>
                <w:szCs w:val="20"/>
              </w:rPr>
            </w:pPr>
            <w:r w:rsidRPr="00C84887">
              <w:rPr>
                <w:sz w:val="20"/>
                <w:szCs w:val="20"/>
              </w:rPr>
              <w:t>36.5</w:t>
            </w:r>
          </w:p>
        </w:tc>
        <w:tc>
          <w:tcPr>
            <w:tcW w:w="1275" w:type="dxa"/>
            <w:noWrap/>
            <w:hideMark/>
          </w:tcPr>
          <w:p w14:paraId="4705F41F" w14:textId="77777777" w:rsidR="00E82239" w:rsidRPr="00C84887" w:rsidRDefault="00E82239" w:rsidP="00E82239">
            <w:pPr>
              <w:spacing w:after="108" w:line="259" w:lineRule="auto"/>
              <w:ind w:left="-5"/>
              <w:jc w:val="left"/>
              <w:rPr>
                <w:sz w:val="20"/>
                <w:szCs w:val="20"/>
              </w:rPr>
            </w:pPr>
            <w:r w:rsidRPr="00C84887">
              <w:rPr>
                <w:sz w:val="20"/>
                <w:szCs w:val="20"/>
              </w:rPr>
              <w:t>51.4</w:t>
            </w:r>
          </w:p>
        </w:tc>
        <w:tc>
          <w:tcPr>
            <w:tcW w:w="1238" w:type="dxa"/>
            <w:noWrap/>
            <w:hideMark/>
          </w:tcPr>
          <w:p w14:paraId="4A733156" w14:textId="77777777" w:rsidR="00E82239" w:rsidRPr="00C84887" w:rsidRDefault="00E82239" w:rsidP="00E82239">
            <w:pPr>
              <w:spacing w:after="108" w:line="259" w:lineRule="auto"/>
              <w:ind w:left="-5"/>
              <w:jc w:val="left"/>
              <w:rPr>
                <w:sz w:val="20"/>
                <w:szCs w:val="20"/>
              </w:rPr>
            </w:pPr>
            <w:r w:rsidRPr="00C84887">
              <w:rPr>
                <w:sz w:val="20"/>
                <w:szCs w:val="20"/>
              </w:rPr>
              <w:t>5.1</w:t>
            </w:r>
          </w:p>
        </w:tc>
        <w:tc>
          <w:tcPr>
            <w:tcW w:w="1878" w:type="dxa"/>
            <w:noWrap/>
            <w:hideMark/>
          </w:tcPr>
          <w:p w14:paraId="4038958C" w14:textId="77777777" w:rsidR="00E82239" w:rsidRPr="00C84887" w:rsidRDefault="00E82239" w:rsidP="00E82239">
            <w:pPr>
              <w:spacing w:after="108" w:line="259" w:lineRule="auto"/>
              <w:ind w:left="-5"/>
              <w:jc w:val="left"/>
              <w:rPr>
                <w:sz w:val="20"/>
                <w:szCs w:val="20"/>
              </w:rPr>
            </w:pPr>
            <w:r w:rsidRPr="00C84887">
              <w:rPr>
                <w:sz w:val="20"/>
                <w:szCs w:val="20"/>
              </w:rPr>
              <w:t>Tang et al. (2018)</w:t>
            </w:r>
          </w:p>
        </w:tc>
      </w:tr>
      <w:tr w:rsidR="00E82239" w:rsidRPr="00C84887" w14:paraId="35BA6DAB" w14:textId="77777777" w:rsidTr="00717DD2">
        <w:trPr>
          <w:trHeight w:val="360"/>
        </w:trPr>
        <w:tc>
          <w:tcPr>
            <w:tcW w:w="2297" w:type="dxa"/>
            <w:noWrap/>
            <w:hideMark/>
          </w:tcPr>
          <w:p w14:paraId="0713450A" w14:textId="77777777" w:rsidR="00E82239" w:rsidRPr="00C84887" w:rsidRDefault="00E82239" w:rsidP="00E82239">
            <w:pPr>
              <w:spacing w:after="108" w:line="259" w:lineRule="auto"/>
              <w:ind w:left="-5"/>
              <w:jc w:val="left"/>
              <w:rPr>
                <w:sz w:val="20"/>
                <w:szCs w:val="20"/>
              </w:rPr>
            </w:pPr>
            <w:r w:rsidRPr="00C84887">
              <w:rPr>
                <w:sz w:val="20"/>
                <w:szCs w:val="20"/>
              </w:rPr>
              <w:t>Winery waste</w:t>
            </w:r>
          </w:p>
        </w:tc>
        <w:tc>
          <w:tcPr>
            <w:tcW w:w="1275" w:type="dxa"/>
            <w:noWrap/>
            <w:hideMark/>
          </w:tcPr>
          <w:p w14:paraId="094C344D" w14:textId="77777777" w:rsidR="00E82239" w:rsidRPr="00C84887" w:rsidRDefault="00E82239" w:rsidP="00E82239">
            <w:pPr>
              <w:spacing w:after="108" w:line="259" w:lineRule="auto"/>
              <w:ind w:left="-5"/>
              <w:jc w:val="left"/>
              <w:rPr>
                <w:sz w:val="20"/>
                <w:szCs w:val="20"/>
              </w:rPr>
            </w:pPr>
          </w:p>
        </w:tc>
        <w:tc>
          <w:tcPr>
            <w:tcW w:w="1275" w:type="dxa"/>
            <w:noWrap/>
            <w:hideMark/>
          </w:tcPr>
          <w:p w14:paraId="4B7F3322" w14:textId="77777777" w:rsidR="00E82239" w:rsidRPr="00C84887" w:rsidRDefault="00E82239" w:rsidP="00E82239">
            <w:pPr>
              <w:spacing w:after="108" w:line="259" w:lineRule="auto"/>
              <w:ind w:left="-5"/>
              <w:jc w:val="left"/>
              <w:rPr>
                <w:sz w:val="20"/>
                <w:szCs w:val="20"/>
              </w:rPr>
            </w:pPr>
          </w:p>
        </w:tc>
        <w:tc>
          <w:tcPr>
            <w:tcW w:w="1275" w:type="dxa"/>
            <w:noWrap/>
            <w:hideMark/>
          </w:tcPr>
          <w:p w14:paraId="69D96BED" w14:textId="77777777" w:rsidR="00E82239" w:rsidRPr="00C84887" w:rsidRDefault="00E82239" w:rsidP="00E82239">
            <w:pPr>
              <w:spacing w:after="108" w:line="259" w:lineRule="auto"/>
              <w:ind w:left="-5"/>
              <w:jc w:val="left"/>
              <w:rPr>
                <w:sz w:val="20"/>
                <w:szCs w:val="20"/>
              </w:rPr>
            </w:pPr>
          </w:p>
        </w:tc>
        <w:tc>
          <w:tcPr>
            <w:tcW w:w="1238" w:type="dxa"/>
            <w:noWrap/>
            <w:hideMark/>
          </w:tcPr>
          <w:p w14:paraId="550E555D" w14:textId="49B5EFF7" w:rsidR="00E82239" w:rsidRPr="00C84887" w:rsidRDefault="00E82239" w:rsidP="00E82239">
            <w:pPr>
              <w:spacing w:after="108" w:line="259" w:lineRule="auto"/>
              <w:ind w:left="-5"/>
              <w:jc w:val="left"/>
              <w:rPr>
                <w:sz w:val="20"/>
                <w:szCs w:val="20"/>
              </w:rPr>
            </w:pPr>
          </w:p>
        </w:tc>
        <w:tc>
          <w:tcPr>
            <w:tcW w:w="1878" w:type="dxa"/>
            <w:noWrap/>
            <w:hideMark/>
          </w:tcPr>
          <w:p w14:paraId="21EDAAB4" w14:textId="77777777" w:rsidR="00E82239" w:rsidRPr="00C84887" w:rsidRDefault="00E82239" w:rsidP="00E82239">
            <w:pPr>
              <w:spacing w:after="108" w:line="259" w:lineRule="auto"/>
              <w:ind w:left="-5"/>
              <w:jc w:val="left"/>
              <w:rPr>
                <w:sz w:val="20"/>
                <w:szCs w:val="20"/>
              </w:rPr>
            </w:pPr>
            <w:proofErr w:type="spellStart"/>
            <w:r w:rsidRPr="00C84887">
              <w:rPr>
                <w:sz w:val="20"/>
                <w:szCs w:val="20"/>
              </w:rPr>
              <w:t>Zabaniotou</w:t>
            </w:r>
            <w:proofErr w:type="spellEnd"/>
            <w:r w:rsidRPr="00C84887">
              <w:rPr>
                <w:sz w:val="20"/>
                <w:szCs w:val="20"/>
              </w:rPr>
              <w:t xml:space="preserve"> et al. (2018)</w:t>
            </w:r>
          </w:p>
        </w:tc>
      </w:tr>
      <w:tr w:rsidR="00E82239" w:rsidRPr="00C84887" w14:paraId="6D357146" w14:textId="77777777" w:rsidTr="00717DD2">
        <w:trPr>
          <w:trHeight w:val="360"/>
        </w:trPr>
        <w:tc>
          <w:tcPr>
            <w:tcW w:w="2297" w:type="dxa"/>
            <w:noWrap/>
            <w:hideMark/>
          </w:tcPr>
          <w:p w14:paraId="524AE0ED" w14:textId="77777777" w:rsidR="00E82239" w:rsidRPr="00C84887" w:rsidRDefault="00E82239" w:rsidP="00E82239">
            <w:pPr>
              <w:spacing w:after="108" w:line="259" w:lineRule="auto"/>
              <w:ind w:left="-5"/>
              <w:jc w:val="left"/>
              <w:rPr>
                <w:sz w:val="20"/>
                <w:szCs w:val="20"/>
              </w:rPr>
            </w:pPr>
            <w:r w:rsidRPr="00C84887">
              <w:rPr>
                <w:sz w:val="20"/>
                <w:szCs w:val="20"/>
              </w:rPr>
              <w:t>Corn cob</w:t>
            </w:r>
          </w:p>
        </w:tc>
        <w:tc>
          <w:tcPr>
            <w:tcW w:w="1275" w:type="dxa"/>
            <w:noWrap/>
            <w:hideMark/>
          </w:tcPr>
          <w:p w14:paraId="1DA3D2B2" w14:textId="77777777" w:rsidR="00E82239" w:rsidRPr="00C84887" w:rsidRDefault="00E82239" w:rsidP="00E82239">
            <w:pPr>
              <w:spacing w:after="108" w:line="259" w:lineRule="auto"/>
              <w:ind w:left="-5"/>
              <w:jc w:val="left"/>
              <w:rPr>
                <w:sz w:val="20"/>
                <w:szCs w:val="20"/>
              </w:rPr>
            </w:pPr>
            <w:r w:rsidRPr="00C84887">
              <w:rPr>
                <w:sz w:val="20"/>
                <w:szCs w:val="20"/>
              </w:rPr>
              <w:t>11.02</w:t>
            </w:r>
          </w:p>
        </w:tc>
        <w:tc>
          <w:tcPr>
            <w:tcW w:w="1275" w:type="dxa"/>
            <w:noWrap/>
            <w:hideMark/>
          </w:tcPr>
          <w:p w14:paraId="30D6AE0A" w14:textId="77777777" w:rsidR="00E82239" w:rsidRPr="00C84887" w:rsidRDefault="00E82239" w:rsidP="00E82239">
            <w:pPr>
              <w:spacing w:after="108" w:line="259" w:lineRule="auto"/>
              <w:ind w:left="-5"/>
              <w:jc w:val="left"/>
              <w:rPr>
                <w:sz w:val="20"/>
                <w:szCs w:val="20"/>
              </w:rPr>
            </w:pPr>
            <w:r w:rsidRPr="00C84887">
              <w:rPr>
                <w:sz w:val="20"/>
                <w:szCs w:val="20"/>
              </w:rPr>
              <w:t>5.07</w:t>
            </w:r>
          </w:p>
        </w:tc>
        <w:tc>
          <w:tcPr>
            <w:tcW w:w="1275" w:type="dxa"/>
            <w:noWrap/>
            <w:hideMark/>
          </w:tcPr>
          <w:p w14:paraId="36DF7207" w14:textId="77777777" w:rsidR="00E82239" w:rsidRPr="00C84887" w:rsidRDefault="00E82239" w:rsidP="00E82239">
            <w:pPr>
              <w:spacing w:after="108" w:line="259" w:lineRule="auto"/>
              <w:ind w:left="-5"/>
              <w:jc w:val="left"/>
              <w:rPr>
                <w:sz w:val="20"/>
                <w:szCs w:val="20"/>
              </w:rPr>
            </w:pPr>
            <w:r w:rsidRPr="00C84887">
              <w:rPr>
                <w:sz w:val="20"/>
                <w:szCs w:val="20"/>
              </w:rPr>
              <w:t>69.3</w:t>
            </w:r>
          </w:p>
        </w:tc>
        <w:tc>
          <w:tcPr>
            <w:tcW w:w="1238" w:type="dxa"/>
            <w:noWrap/>
            <w:hideMark/>
          </w:tcPr>
          <w:p w14:paraId="35263974" w14:textId="77777777" w:rsidR="00E82239" w:rsidRPr="00C84887" w:rsidRDefault="00E82239" w:rsidP="00E82239">
            <w:pPr>
              <w:spacing w:after="108" w:line="259" w:lineRule="auto"/>
              <w:ind w:left="-5"/>
              <w:jc w:val="left"/>
              <w:rPr>
                <w:sz w:val="20"/>
                <w:szCs w:val="20"/>
              </w:rPr>
            </w:pPr>
            <w:r w:rsidRPr="00C84887">
              <w:rPr>
                <w:sz w:val="20"/>
                <w:szCs w:val="20"/>
              </w:rPr>
              <w:t>14.61</w:t>
            </w:r>
          </w:p>
        </w:tc>
        <w:tc>
          <w:tcPr>
            <w:tcW w:w="1878" w:type="dxa"/>
            <w:noWrap/>
            <w:hideMark/>
          </w:tcPr>
          <w:p w14:paraId="1676F8DA" w14:textId="77777777" w:rsidR="00E82239" w:rsidRPr="00C84887" w:rsidRDefault="00E82239" w:rsidP="00E82239">
            <w:pPr>
              <w:spacing w:after="108" w:line="259" w:lineRule="auto"/>
              <w:ind w:left="-5"/>
              <w:jc w:val="left"/>
              <w:rPr>
                <w:sz w:val="20"/>
                <w:szCs w:val="20"/>
              </w:rPr>
            </w:pPr>
            <w:r w:rsidRPr="00C84887">
              <w:rPr>
                <w:sz w:val="20"/>
                <w:szCs w:val="20"/>
              </w:rPr>
              <w:t>Wiggers et al. (2009)</w:t>
            </w:r>
          </w:p>
        </w:tc>
      </w:tr>
      <w:tr w:rsidR="00E82239" w:rsidRPr="00C84887" w14:paraId="77E21432" w14:textId="77777777" w:rsidTr="00717DD2">
        <w:trPr>
          <w:trHeight w:val="360"/>
        </w:trPr>
        <w:tc>
          <w:tcPr>
            <w:tcW w:w="2297" w:type="dxa"/>
            <w:noWrap/>
            <w:hideMark/>
          </w:tcPr>
          <w:p w14:paraId="6FF1EDF1" w14:textId="77777777" w:rsidR="00E82239" w:rsidRPr="00C84887" w:rsidRDefault="00E82239" w:rsidP="00E82239">
            <w:pPr>
              <w:spacing w:after="108" w:line="259" w:lineRule="auto"/>
              <w:ind w:left="-5"/>
              <w:jc w:val="left"/>
              <w:rPr>
                <w:sz w:val="20"/>
                <w:szCs w:val="20"/>
              </w:rPr>
            </w:pPr>
            <w:r w:rsidRPr="00C84887">
              <w:rPr>
                <w:sz w:val="20"/>
                <w:szCs w:val="20"/>
              </w:rPr>
              <w:t>Potato peel waste</w:t>
            </w:r>
          </w:p>
        </w:tc>
        <w:tc>
          <w:tcPr>
            <w:tcW w:w="1275" w:type="dxa"/>
            <w:noWrap/>
            <w:hideMark/>
          </w:tcPr>
          <w:p w14:paraId="2F421E1A" w14:textId="77777777" w:rsidR="00E82239" w:rsidRPr="00C84887" w:rsidRDefault="00E82239" w:rsidP="00E82239">
            <w:pPr>
              <w:spacing w:after="108" w:line="259" w:lineRule="auto"/>
              <w:ind w:left="-5"/>
              <w:jc w:val="left"/>
              <w:rPr>
                <w:sz w:val="20"/>
                <w:szCs w:val="20"/>
              </w:rPr>
            </w:pPr>
            <w:r w:rsidRPr="00C84887">
              <w:rPr>
                <w:sz w:val="20"/>
                <w:szCs w:val="20"/>
              </w:rPr>
              <w:t>76.3</w:t>
            </w:r>
          </w:p>
        </w:tc>
        <w:tc>
          <w:tcPr>
            <w:tcW w:w="1275" w:type="dxa"/>
            <w:noWrap/>
            <w:hideMark/>
          </w:tcPr>
          <w:p w14:paraId="1689A67C" w14:textId="77777777" w:rsidR="00E82239" w:rsidRPr="00C84887" w:rsidRDefault="00E82239" w:rsidP="00E82239">
            <w:pPr>
              <w:spacing w:after="108" w:line="259" w:lineRule="auto"/>
              <w:ind w:left="-5"/>
              <w:jc w:val="left"/>
              <w:rPr>
                <w:sz w:val="20"/>
                <w:szCs w:val="20"/>
              </w:rPr>
            </w:pPr>
            <w:r w:rsidRPr="00C84887">
              <w:rPr>
                <w:sz w:val="20"/>
                <w:szCs w:val="20"/>
              </w:rPr>
              <w:t>8.2</w:t>
            </w:r>
          </w:p>
        </w:tc>
        <w:tc>
          <w:tcPr>
            <w:tcW w:w="1275" w:type="dxa"/>
            <w:noWrap/>
            <w:hideMark/>
          </w:tcPr>
          <w:p w14:paraId="39C4B11F" w14:textId="77777777" w:rsidR="00E82239" w:rsidRPr="00C84887" w:rsidRDefault="00E82239" w:rsidP="00E82239">
            <w:pPr>
              <w:spacing w:after="108" w:line="259" w:lineRule="auto"/>
              <w:ind w:left="-5"/>
              <w:jc w:val="left"/>
              <w:rPr>
                <w:sz w:val="20"/>
                <w:szCs w:val="20"/>
              </w:rPr>
            </w:pPr>
            <w:r w:rsidRPr="00C84887">
              <w:rPr>
                <w:sz w:val="20"/>
                <w:szCs w:val="20"/>
              </w:rPr>
              <w:t>1.46</w:t>
            </w:r>
          </w:p>
        </w:tc>
        <w:tc>
          <w:tcPr>
            <w:tcW w:w="1238" w:type="dxa"/>
            <w:noWrap/>
            <w:hideMark/>
          </w:tcPr>
          <w:p w14:paraId="49CBD671" w14:textId="77777777" w:rsidR="00E82239" w:rsidRPr="00C84887" w:rsidRDefault="00E82239" w:rsidP="00E82239">
            <w:pPr>
              <w:spacing w:after="108" w:line="259" w:lineRule="auto"/>
              <w:ind w:left="-5"/>
              <w:jc w:val="left"/>
              <w:rPr>
                <w:sz w:val="20"/>
                <w:szCs w:val="20"/>
              </w:rPr>
            </w:pPr>
            <w:r w:rsidRPr="00C84887">
              <w:rPr>
                <w:sz w:val="20"/>
                <w:szCs w:val="20"/>
              </w:rPr>
              <w:t>14.04</w:t>
            </w:r>
          </w:p>
        </w:tc>
        <w:tc>
          <w:tcPr>
            <w:tcW w:w="1878" w:type="dxa"/>
            <w:noWrap/>
            <w:hideMark/>
          </w:tcPr>
          <w:p w14:paraId="2BEE8146" w14:textId="77777777" w:rsidR="00E82239" w:rsidRPr="00C84887" w:rsidRDefault="00E82239" w:rsidP="00E82239">
            <w:pPr>
              <w:spacing w:after="108" w:line="259" w:lineRule="auto"/>
              <w:ind w:left="-5"/>
              <w:jc w:val="left"/>
              <w:rPr>
                <w:sz w:val="20"/>
                <w:szCs w:val="20"/>
              </w:rPr>
            </w:pPr>
            <w:proofErr w:type="spellStart"/>
            <w:r w:rsidRPr="00C84887">
              <w:rPr>
                <w:sz w:val="20"/>
                <w:szCs w:val="20"/>
              </w:rPr>
              <w:t>Soysa</w:t>
            </w:r>
            <w:proofErr w:type="spellEnd"/>
            <w:r w:rsidRPr="00C84887">
              <w:rPr>
                <w:sz w:val="20"/>
                <w:szCs w:val="20"/>
              </w:rPr>
              <w:t xml:space="preserve"> et al. (2016)</w:t>
            </w:r>
          </w:p>
        </w:tc>
      </w:tr>
      <w:tr w:rsidR="00E82239" w:rsidRPr="00C84887" w14:paraId="5B0F8D1F" w14:textId="77777777" w:rsidTr="00717DD2">
        <w:trPr>
          <w:trHeight w:val="360"/>
        </w:trPr>
        <w:tc>
          <w:tcPr>
            <w:tcW w:w="2297" w:type="dxa"/>
            <w:noWrap/>
            <w:hideMark/>
          </w:tcPr>
          <w:p w14:paraId="71C87EFE" w14:textId="77777777" w:rsidR="00E82239" w:rsidRPr="00C84887" w:rsidRDefault="00E82239" w:rsidP="00E82239">
            <w:pPr>
              <w:spacing w:after="108" w:line="259" w:lineRule="auto"/>
              <w:ind w:left="-5"/>
              <w:jc w:val="left"/>
              <w:rPr>
                <w:sz w:val="20"/>
                <w:szCs w:val="20"/>
              </w:rPr>
            </w:pPr>
            <w:r w:rsidRPr="00C84887">
              <w:rPr>
                <w:sz w:val="20"/>
                <w:szCs w:val="20"/>
              </w:rPr>
              <w:lastRenderedPageBreak/>
              <w:t xml:space="preserve">Orange peel waste </w:t>
            </w:r>
          </w:p>
        </w:tc>
        <w:tc>
          <w:tcPr>
            <w:tcW w:w="1275" w:type="dxa"/>
            <w:noWrap/>
            <w:hideMark/>
          </w:tcPr>
          <w:p w14:paraId="33BCD1E8" w14:textId="77777777" w:rsidR="00E82239" w:rsidRPr="00C84887" w:rsidRDefault="00E82239" w:rsidP="00E82239">
            <w:pPr>
              <w:spacing w:after="108" w:line="259" w:lineRule="auto"/>
              <w:ind w:left="-5"/>
              <w:jc w:val="left"/>
              <w:rPr>
                <w:sz w:val="20"/>
                <w:szCs w:val="20"/>
              </w:rPr>
            </w:pPr>
            <w:r w:rsidRPr="00C84887">
              <w:rPr>
                <w:sz w:val="20"/>
                <w:szCs w:val="20"/>
              </w:rPr>
              <w:t>8.62</w:t>
            </w:r>
          </w:p>
        </w:tc>
        <w:tc>
          <w:tcPr>
            <w:tcW w:w="1275" w:type="dxa"/>
            <w:noWrap/>
            <w:hideMark/>
          </w:tcPr>
          <w:p w14:paraId="6DCD8007" w14:textId="77777777" w:rsidR="00E82239" w:rsidRPr="00C84887" w:rsidRDefault="00E82239" w:rsidP="00E82239">
            <w:pPr>
              <w:spacing w:after="108" w:line="259" w:lineRule="auto"/>
              <w:ind w:left="-5"/>
              <w:jc w:val="left"/>
              <w:rPr>
                <w:sz w:val="20"/>
                <w:szCs w:val="20"/>
              </w:rPr>
            </w:pPr>
            <w:r w:rsidRPr="00C84887">
              <w:rPr>
                <w:sz w:val="20"/>
                <w:szCs w:val="20"/>
              </w:rPr>
              <w:t>3.6</w:t>
            </w:r>
          </w:p>
        </w:tc>
        <w:tc>
          <w:tcPr>
            <w:tcW w:w="1275" w:type="dxa"/>
            <w:noWrap/>
            <w:hideMark/>
          </w:tcPr>
          <w:p w14:paraId="7FB58912" w14:textId="77777777" w:rsidR="00E82239" w:rsidRPr="00C84887" w:rsidRDefault="00E82239" w:rsidP="00E82239">
            <w:pPr>
              <w:spacing w:after="108" w:line="259" w:lineRule="auto"/>
              <w:ind w:left="-5"/>
              <w:jc w:val="left"/>
              <w:rPr>
                <w:sz w:val="20"/>
                <w:szCs w:val="20"/>
              </w:rPr>
            </w:pPr>
            <w:r w:rsidRPr="00C84887">
              <w:rPr>
                <w:sz w:val="20"/>
                <w:szCs w:val="20"/>
              </w:rPr>
              <w:t>75.8</w:t>
            </w:r>
          </w:p>
        </w:tc>
        <w:tc>
          <w:tcPr>
            <w:tcW w:w="1238" w:type="dxa"/>
            <w:noWrap/>
            <w:hideMark/>
          </w:tcPr>
          <w:p w14:paraId="7258738B" w14:textId="77777777" w:rsidR="00E82239" w:rsidRPr="00C84887" w:rsidRDefault="00E82239" w:rsidP="00E82239">
            <w:pPr>
              <w:spacing w:after="108" w:line="259" w:lineRule="auto"/>
              <w:ind w:left="-5"/>
              <w:jc w:val="left"/>
              <w:rPr>
                <w:sz w:val="20"/>
                <w:szCs w:val="20"/>
              </w:rPr>
            </w:pPr>
            <w:r w:rsidRPr="00C84887">
              <w:rPr>
                <w:sz w:val="20"/>
                <w:szCs w:val="20"/>
              </w:rPr>
              <w:t>11.98</w:t>
            </w:r>
          </w:p>
        </w:tc>
        <w:tc>
          <w:tcPr>
            <w:tcW w:w="1878" w:type="dxa"/>
            <w:noWrap/>
            <w:hideMark/>
          </w:tcPr>
          <w:p w14:paraId="46558D03" w14:textId="77777777" w:rsidR="00E82239" w:rsidRPr="00C84887" w:rsidRDefault="00E82239" w:rsidP="00E82239">
            <w:pPr>
              <w:spacing w:after="108" w:line="259" w:lineRule="auto"/>
              <w:ind w:left="-5"/>
              <w:jc w:val="left"/>
              <w:rPr>
                <w:sz w:val="20"/>
                <w:szCs w:val="20"/>
              </w:rPr>
            </w:pPr>
            <w:proofErr w:type="spellStart"/>
            <w:r w:rsidRPr="00C84887">
              <w:rPr>
                <w:sz w:val="20"/>
                <w:szCs w:val="20"/>
              </w:rPr>
              <w:t>Soysa</w:t>
            </w:r>
            <w:proofErr w:type="spellEnd"/>
            <w:r w:rsidRPr="00C84887">
              <w:rPr>
                <w:sz w:val="20"/>
                <w:szCs w:val="20"/>
              </w:rPr>
              <w:t xml:space="preserve"> et al. (2016)</w:t>
            </w:r>
          </w:p>
        </w:tc>
      </w:tr>
      <w:tr w:rsidR="00E82239" w:rsidRPr="00C84887" w14:paraId="18C93E9B" w14:textId="77777777" w:rsidTr="00717DD2">
        <w:trPr>
          <w:trHeight w:val="360"/>
        </w:trPr>
        <w:tc>
          <w:tcPr>
            <w:tcW w:w="2297" w:type="dxa"/>
            <w:noWrap/>
            <w:hideMark/>
          </w:tcPr>
          <w:p w14:paraId="37DF203F" w14:textId="77777777" w:rsidR="00E82239" w:rsidRPr="00C84887" w:rsidRDefault="00E82239" w:rsidP="00E82239">
            <w:pPr>
              <w:spacing w:after="108" w:line="259" w:lineRule="auto"/>
              <w:ind w:left="-5"/>
              <w:jc w:val="left"/>
              <w:rPr>
                <w:sz w:val="20"/>
                <w:szCs w:val="20"/>
              </w:rPr>
            </w:pPr>
            <w:r w:rsidRPr="00C84887">
              <w:rPr>
                <w:sz w:val="20"/>
                <w:szCs w:val="20"/>
              </w:rPr>
              <w:t>Coconut shells</w:t>
            </w:r>
          </w:p>
        </w:tc>
        <w:tc>
          <w:tcPr>
            <w:tcW w:w="1275" w:type="dxa"/>
            <w:noWrap/>
            <w:hideMark/>
          </w:tcPr>
          <w:p w14:paraId="05E4DCCB" w14:textId="77777777" w:rsidR="00E82239" w:rsidRPr="00C84887" w:rsidRDefault="00E82239" w:rsidP="00E82239">
            <w:pPr>
              <w:spacing w:after="108" w:line="259" w:lineRule="auto"/>
              <w:ind w:left="-5"/>
              <w:jc w:val="left"/>
              <w:rPr>
                <w:sz w:val="20"/>
                <w:szCs w:val="20"/>
              </w:rPr>
            </w:pPr>
            <w:r w:rsidRPr="00C84887">
              <w:rPr>
                <w:sz w:val="20"/>
                <w:szCs w:val="20"/>
              </w:rPr>
              <w:t>10.1</w:t>
            </w:r>
          </w:p>
        </w:tc>
        <w:tc>
          <w:tcPr>
            <w:tcW w:w="1275" w:type="dxa"/>
            <w:noWrap/>
            <w:hideMark/>
          </w:tcPr>
          <w:p w14:paraId="37F70B4C" w14:textId="77777777" w:rsidR="00E82239" w:rsidRPr="00C84887" w:rsidRDefault="00E82239" w:rsidP="00E82239">
            <w:pPr>
              <w:spacing w:after="108" w:line="259" w:lineRule="auto"/>
              <w:ind w:left="-5"/>
              <w:jc w:val="left"/>
              <w:rPr>
                <w:sz w:val="20"/>
                <w:szCs w:val="20"/>
              </w:rPr>
            </w:pPr>
            <w:r w:rsidRPr="00C84887">
              <w:rPr>
                <w:sz w:val="20"/>
                <w:szCs w:val="20"/>
              </w:rPr>
              <w:t>3.2</w:t>
            </w:r>
          </w:p>
        </w:tc>
        <w:tc>
          <w:tcPr>
            <w:tcW w:w="1275" w:type="dxa"/>
            <w:noWrap/>
            <w:hideMark/>
          </w:tcPr>
          <w:p w14:paraId="1B793B41" w14:textId="77777777" w:rsidR="00E82239" w:rsidRPr="00C84887" w:rsidRDefault="00E82239" w:rsidP="00E82239">
            <w:pPr>
              <w:spacing w:after="108" w:line="259" w:lineRule="auto"/>
              <w:ind w:left="-5"/>
              <w:jc w:val="left"/>
              <w:rPr>
                <w:sz w:val="20"/>
                <w:szCs w:val="20"/>
              </w:rPr>
            </w:pPr>
            <w:r w:rsidRPr="00C84887">
              <w:rPr>
                <w:sz w:val="20"/>
                <w:szCs w:val="20"/>
              </w:rPr>
              <w:t>75.5</w:t>
            </w:r>
          </w:p>
        </w:tc>
        <w:tc>
          <w:tcPr>
            <w:tcW w:w="1238" w:type="dxa"/>
            <w:noWrap/>
            <w:hideMark/>
          </w:tcPr>
          <w:p w14:paraId="14E2DB85" w14:textId="77777777" w:rsidR="00E82239" w:rsidRPr="00C84887" w:rsidRDefault="00E82239" w:rsidP="00E82239">
            <w:pPr>
              <w:spacing w:after="108" w:line="259" w:lineRule="auto"/>
              <w:ind w:left="-5"/>
              <w:jc w:val="left"/>
              <w:rPr>
                <w:sz w:val="20"/>
                <w:szCs w:val="20"/>
              </w:rPr>
            </w:pPr>
            <w:r w:rsidRPr="00C84887">
              <w:rPr>
                <w:sz w:val="20"/>
                <w:szCs w:val="20"/>
              </w:rPr>
              <w:t>11.2</w:t>
            </w:r>
          </w:p>
        </w:tc>
        <w:tc>
          <w:tcPr>
            <w:tcW w:w="1878" w:type="dxa"/>
            <w:noWrap/>
            <w:hideMark/>
          </w:tcPr>
          <w:p w14:paraId="5E0C4BEA" w14:textId="77777777" w:rsidR="00E82239" w:rsidRPr="00C84887" w:rsidRDefault="00E82239" w:rsidP="00E82239">
            <w:pPr>
              <w:spacing w:after="108" w:line="259" w:lineRule="auto"/>
              <w:ind w:left="-5"/>
              <w:jc w:val="left"/>
              <w:rPr>
                <w:sz w:val="20"/>
                <w:szCs w:val="20"/>
              </w:rPr>
            </w:pPr>
            <w:r w:rsidRPr="00C84887">
              <w:rPr>
                <w:sz w:val="20"/>
                <w:szCs w:val="20"/>
              </w:rPr>
              <w:t xml:space="preserve">Senthil Kumar </w:t>
            </w:r>
            <w:proofErr w:type="gramStart"/>
            <w:r w:rsidRPr="00C84887">
              <w:rPr>
                <w:sz w:val="20"/>
                <w:szCs w:val="20"/>
              </w:rPr>
              <w:t>b(</w:t>
            </w:r>
            <w:proofErr w:type="gramEnd"/>
            <w:r w:rsidRPr="00C84887">
              <w:rPr>
                <w:sz w:val="20"/>
                <w:szCs w:val="20"/>
              </w:rPr>
              <w:t>2015)</w:t>
            </w:r>
          </w:p>
        </w:tc>
      </w:tr>
      <w:tr w:rsidR="00E82239" w:rsidRPr="00C84887" w14:paraId="6EE5C399" w14:textId="77777777" w:rsidTr="00717DD2">
        <w:trPr>
          <w:trHeight w:val="360"/>
        </w:trPr>
        <w:tc>
          <w:tcPr>
            <w:tcW w:w="2297" w:type="dxa"/>
            <w:noWrap/>
            <w:hideMark/>
          </w:tcPr>
          <w:p w14:paraId="17C330F8" w14:textId="77777777" w:rsidR="00E82239" w:rsidRPr="00C84887" w:rsidRDefault="00E82239" w:rsidP="00E82239">
            <w:pPr>
              <w:spacing w:after="108" w:line="259" w:lineRule="auto"/>
              <w:ind w:left="-5"/>
              <w:jc w:val="left"/>
              <w:rPr>
                <w:sz w:val="20"/>
                <w:szCs w:val="20"/>
              </w:rPr>
            </w:pPr>
            <w:r w:rsidRPr="00C84887">
              <w:rPr>
                <w:sz w:val="20"/>
                <w:szCs w:val="20"/>
              </w:rPr>
              <w:t>Banana peels</w:t>
            </w:r>
          </w:p>
        </w:tc>
        <w:tc>
          <w:tcPr>
            <w:tcW w:w="1275" w:type="dxa"/>
            <w:noWrap/>
            <w:hideMark/>
          </w:tcPr>
          <w:p w14:paraId="363A5D28" w14:textId="77777777" w:rsidR="00E82239" w:rsidRPr="00C84887" w:rsidRDefault="00E82239" w:rsidP="00E82239">
            <w:pPr>
              <w:spacing w:after="108" w:line="259" w:lineRule="auto"/>
              <w:ind w:left="-5"/>
              <w:jc w:val="left"/>
              <w:rPr>
                <w:sz w:val="20"/>
                <w:szCs w:val="20"/>
              </w:rPr>
            </w:pPr>
            <w:r w:rsidRPr="00C84887">
              <w:rPr>
                <w:sz w:val="20"/>
                <w:szCs w:val="20"/>
              </w:rPr>
              <w:t>9.49</w:t>
            </w:r>
          </w:p>
        </w:tc>
        <w:tc>
          <w:tcPr>
            <w:tcW w:w="1275" w:type="dxa"/>
            <w:noWrap/>
            <w:hideMark/>
          </w:tcPr>
          <w:p w14:paraId="781490CF" w14:textId="77777777" w:rsidR="00E82239" w:rsidRPr="00C84887" w:rsidRDefault="00E82239" w:rsidP="00E82239">
            <w:pPr>
              <w:spacing w:after="108" w:line="259" w:lineRule="auto"/>
              <w:ind w:left="-5"/>
              <w:jc w:val="left"/>
              <w:rPr>
                <w:sz w:val="20"/>
                <w:szCs w:val="20"/>
              </w:rPr>
            </w:pPr>
            <w:r w:rsidRPr="00C84887">
              <w:rPr>
                <w:sz w:val="20"/>
                <w:szCs w:val="20"/>
              </w:rPr>
              <w:t>13.36</w:t>
            </w:r>
          </w:p>
        </w:tc>
        <w:tc>
          <w:tcPr>
            <w:tcW w:w="1275" w:type="dxa"/>
            <w:noWrap/>
            <w:hideMark/>
          </w:tcPr>
          <w:p w14:paraId="480447C4" w14:textId="77777777" w:rsidR="00E82239" w:rsidRPr="00C84887" w:rsidRDefault="00E82239" w:rsidP="00E82239">
            <w:pPr>
              <w:spacing w:after="108" w:line="259" w:lineRule="auto"/>
              <w:ind w:left="-5"/>
              <w:jc w:val="left"/>
              <w:rPr>
                <w:sz w:val="20"/>
                <w:szCs w:val="20"/>
              </w:rPr>
            </w:pPr>
            <w:r w:rsidRPr="00C84887">
              <w:rPr>
                <w:sz w:val="20"/>
                <w:szCs w:val="20"/>
              </w:rPr>
              <w:t>62.62</w:t>
            </w:r>
          </w:p>
        </w:tc>
        <w:tc>
          <w:tcPr>
            <w:tcW w:w="1238" w:type="dxa"/>
            <w:noWrap/>
            <w:hideMark/>
          </w:tcPr>
          <w:p w14:paraId="6741F9B3" w14:textId="77777777" w:rsidR="00E82239" w:rsidRPr="00C84887" w:rsidRDefault="00E82239" w:rsidP="00E82239">
            <w:pPr>
              <w:spacing w:after="108" w:line="259" w:lineRule="auto"/>
              <w:ind w:left="-5"/>
              <w:jc w:val="left"/>
              <w:rPr>
                <w:sz w:val="20"/>
                <w:szCs w:val="20"/>
              </w:rPr>
            </w:pPr>
            <w:r w:rsidRPr="00C84887">
              <w:rPr>
                <w:sz w:val="20"/>
                <w:szCs w:val="20"/>
              </w:rPr>
              <w:t>14.53</w:t>
            </w:r>
          </w:p>
        </w:tc>
        <w:tc>
          <w:tcPr>
            <w:tcW w:w="1878" w:type="dxa"/>
            <w:noWrap/>
            <w:hideMark/>
          </w:tcPr>
          <w:p w14:paraId="69153D83" w14:textId="77777777" w:rsidR="00E82239" w:rsidRPr="00C84887" w:rsidRDefault="00E82239" w:rsidP="00E82239">
            <w:pPr>
              <w:spacing w:after="108" w:line="259" w:lineRule="auto"/>
              <w:ind w:left="-5"/>
              <w:jc w:val="left"/>
              <w:rPr>
                <w:sz w:val="20"/>
                <w:szCs w:val="20"/>
              </w:rPr>
            </w:pPr>
            <w:r w:rsidRPr="00C84887">
              <w:rPr>
                <w:sz w:val="20"/>
                <w:szCs w:val="20"/>
              </w:rPr>
              <w:t xml:space="preserve">C. </w:t>
            </w:r>
            <w:proofErr w:type="gramStart"/>
            <w:r w:rsidRPr="00C84887">
              <w:rPr>
                <w:sz w:val="20"/>
                <w:szCs w:val="20"/>
              </w:rPr>
              <w:t>Ravikumar(</w:t>
            </w:r>
            <w:proofErr w:type="gramEnd"/>
            <w:r w:rsidRPr="00C84887">
              <w:rPr>
                <w:sz w:val="20"/>
                <w:szCs w:val="20"/>
              </w:rPr>
              <w:t xml:space="preserve">2014) </w:t>
            </w:r>
          </w:p>
        </w:tc>
      </w:tr>
      <w:tr w:rsidR="00E82239" w:rsidRPr="00C84887" w14:paraId="4AEA1407" w14:textId="77777777" w:rsidTr="00717DD2">
        <w:trPr>
          <w:trHeight w:val="360"/>
        </w:trPr>
        <w:tc>
          <w:tcPr>
            <w:tcW w:w="2297" w:type="dxa"/>
            <w:noWrap/>
            <w:hideMark/>
          </w:tcPr>
          <w:p w14:paraId="7905EFE7" w14:textId="77777777" w:rsidR="00E82239" w:rsidRPr="00C84887" w:rsidRDefault="00E82239" w:rsidP="00E82239">
            <w:pPr>
              <w:spacing w:after="108" w:line="259" w:lineRule="auto"/>
              <w:ind w:left="-5"/>
              <w:jc w:val="left"/>
              <w:rPr>
                <w:sz w:val="20"/>
                <w:szCs w:val="20"/>
              </w:rPr>
            </w:pPr>
            <w:r w:rsidRPr="00C84887">
              <w:rPr>
                <w:sz w:val="20"/>
                <w:szCs w:val="20"/>
              </w:rPr>
              <w:t>Rice waste</w:t>
            </w:r>
          </w:p>
        </w:tc>
        <w:tc>
          <w:tcPr>
            <w:tcW w:w="1275" w:type="dxa"/>
            <w:noWrap/>
            <w:hideMark/>
          </w:tcPr>
          <w:p w14:paraId="73D175EA" w14:textId="77777777" w:rsidR="00E82239" w:rsidRPr="00C84887" w:rsidRDefault="00E82239" w:rsidP="00E82239">
            <w:pPr>
              <w:spacing w:after="108" w:line="259" w:lineRule="auto"/>
              <w:ind w:left="-5"/>
              <w:jc w:val="left"/>
              <w:rPr>
                <w:sz w:val="20"/>
                <w:szCs w:val="20"/>
              </w:rPr>
            </w:pPr>
            <w:r w:rsidRPr="00C84887">
              <w:rPr>
                <w:sz w:val="20"/>
                <w:szCs w:val="20"/>
              </w:rPr>
              <w:t>12.3</w:t>
            </w:r>
          </w:p>
        </w:tc>
        <w:tc>
          <w:tcPr>
            <w:tcW w:w="1275" w:type="dxa"/>
            <w:noWrap/>
            <w:hideMark/>
          </w:tcPr>
          <w:p w14:paraId="45A57BBB" w14:textId="77777777" w:rsidR="00E82239" w:rsidRPr="00C84887" w:rsidRDefault="00E82239" w:rsidP="00E82239">
            <w:pPr>
              <w:spacing w:after="108" w:line="259" w:lineRule="auto"/>
              <w:ind w:left="-5"/>
              <w:jc w:val="left"/>
              <w:rPr>
                <w:sz w:val="20"/>
                <w:szCs w:val="20"/>
              </w:rPr>
            </w:pPr>
            <w:r w:rsidRPr="00C84887">
              <w:rPr>
                <w:sz w:val="20"/>
                <w:szCs w:val="20"/>
              </w:rPr>
              <w:t>14.3</w:t>
            </w:r>
          </w:p>
        </w:tc>
        <w:tc>
          <w:tcPr>
            <w:tcW w:w="1275" w:type="dxa"/>
            <w:noWrap/>
            <w:hideMark/>
          </w:tcPr>
          <w:p w14:paraId="78889A29" w14:textId="77777777" w:rsidR="00E82239" w:rsidRPr="00C84887" w:rsidRDefault="00E82239" w:rsidP="00E82239">
            <w:pPr>
              <w:spacing w:after="108" w:line="259" w:lineRule="auto"/>
              <w:ind w:left="-5"/>
              <w:jc w:val="left"/>
              <w:rPr>
                <w:sz w:val="20"/>
                <w:szCs w:val="20"/>
              </w:rPr>
            </w:pPr>
            <w:r w:rsidRPr="00C84887">
              <w:rPr>
                <w:sz w:val="20"/>
                <w:szCs w:val="20"/>
              </w:rPr>
              <w:t>64.9</w:t>
            </w:r>
          </w:p>
        </w:tc>
        <w:tc>
          <w:tcPr>
            <w:tcW w:w="1238" w:type="dxa"/>
            <w:noWrap/>
            <w:hideMark/>
          </w:tcPr>
          <w:p w14:paraId="2B8EFFF2" w14:textId="77777777" w:rsidR="00E82239" w:rsidRPr="00C84887" w:rsidRDefault="00E82239" w:rsidP="00E82239">
            <w:pPr>
              <w:spacing w:after="108" w:line="259" w:lineRule="auto"/>
              <w:ind w:left="-5"/>
              <w:jc w:val="left"/>
              <w:rPr>
                <w:sz w:val="20"/>
                <w:szCs w:val="20"/>
              </w:rPr>
            </w:pPr>
            <w:r w:rsidRPr="00C84887">
              <w:rPr>
                <w:sz w:val="20"/>
                <w:szCs w:val="20"/>
              </w:rPr>
              <w:t>8.5</w:t>
            </w:r>
          </w:p>
        </w:tc>
        <w:tc>
          <w:tcPr>
            <w:tcW w:w="1878" w:type="dxa"/>
            <w:noWrap/>
            <w:hideMark/>
          </w:tcPr>
          <w:p w14:paraId="27FDB3DE" w14:textId="77777777" w:rsidR="00E82239" w:rsidRPr="00C84887" w:rsidRDefault="00E82239" w:rsidP="00E82239">
            <w:pPr>
              <w:spacing w:after="108" w:line="259" w:lineRule="auto"/>
              <w:ind w:left="-5"/>
              <w:jc w:val="left"/>
              <w:rPr>
                <w:sz w:val="20"/>
                <w:szCs w:val="20"/>
              </w:rPr>
            </w:pPr>
            <w:r w:rsidRPr="00C84887">
              <w:rPr>
                <w:sz w:val="20"/>
                <w:szCs w:val="20"/>
              </w:rPr>
              <w:t xml:space="preserve">C. </w:t>
            </w:r>
            <w:proofErr w:type="gramStart"/>
            <w:r w:rsidRPr="00C84887">
              <w:rPr>
                <w:sz w:val="20"/>
                <w:szCs w:val="20"/>
              </w:rPr>
              <w:t>Ravikumar(</w:t>
            </w:r>
            <w:proofErr w:type="gramEnd"/>
            <w:r w:rsidRPr="00C84887">
              <w:rPr>
                <w:sz w:val="20"/>
                <w:szCs w:val="20"/>
              </w:rPr>
              <w:t xml:space="preserve">2014) </w:t>
            </w:r>
          </w:p>
        </w:tc>
      </w:tr>
      <w:tr w:rsidR="00E82239" w:rsidRPr="00C84887" w14:paraId="2074094B" w14:textId="77777777" w:rsidTr="00717DD2">
        <w:trPr>
          <w:trHeight w:val="360"/>
        </w:trPr>
        <w:tc>
          <w:tcPr>
            <w:tcW w:w="2297" w:type="dxa"/>
            <w:noWrap/>
            <w:hideMark/>
          </w:tcPr>
          <w:p w14:paraId="1085E47F" w14:textId="77777777" w:rsidR="00E82239" w:rsidRPr="00C84887" w:rsidRDefault="00E82239" w:rsidP="00E82239">
            <w:pPr>
              <w:spacing w:after="108" w:line="259" w:lineRule="auto"/>
              <w:ind w:left="-5"/>
              <w:jc w:val="left"/>
              <w:rPr>
                <w:sz w:val="20"/>
                <w:szCs w:val="20"/>
              </w:rPr>
            </w:pPr>
            <w:r w:rsidRPr="00C84887">
              <w:rPr>
                <w:sz w:val="20"/>
                <w:szCs w:val="20"/>
              </w:rPr>
              <w:t>Tunisian waste fish fat</w:t>
            </w:r>
          </w:p>
        </w:tc>
        <w:tc>
          <w:tcPr>
            <w:tcW w:w="1275" w:type="dxa"/>
            <w:noWrap/>
            <w:hideMark/>
          </w:tcPr>
          <w:p w14:paraId="7B9B9FCB" w14:textId="77777777" w:rsidR="00E82239" w:rsidRPr="00C84887" w:rsidRDefault="00E82239" w:rsidP="00E82239">
            <w:pPr>
              <w:spacing w:after="108" w:line="259" w:lineRule="auto"/>
              <w:ind w:left="-5"/>
              <w:jc w:val="left"/>
              <w:rPr>
                <w:sz w:val="20"/>
                <w:szCs w:val="20"/>
              </w:rPr>
            </w:pPr>
            <w:r w:rsidRPr="00C84887">
              <w:rPr>
                <w:sz w:val="20"/>
                <w:szCs w:val="20"/>
              </w:rPr>
              <w:t>36</w:t>
            </w:r>
          </w:p>
        </w:tc>
        <w:tc>
          <w:tcPr>
            <w:tcW w:w="1275" w:type="dxa"/>
            <w:noWrap/>
            <w:hideMark/>
          </w:tcPr>
          <w:p w14:paraId="1C4E2FC6" w14:textId="77777777" w:rsidR="00E82239" w:rsidRPr="00C84887" w:rsidRDefault="00E82239" w:rsidP="00E82239">
            <w:pPr>
              <w:spacing w:after="108" w:line="259" w:lineRule="auto"/>
              <w:ind w:left="-5"/>
              <w:jc w:val="left"/>
              <w:rPr>
                <w:sz w:val="20"/>
                <w:szCs w:val="20"/>
              </w:rPr>
            </w:pPr>
            <w:r w:rsidRPr="00C84887">
              <w:rPr>
                <w:sz w:val="20"/>
                <w:szCs w:val="20"/>
              </w:rPr>
              <w:t>5.8</w:t>
            </w:r>
          </w:p>
        </w:tc>
        <w:tc>
          <w:tcPr>
            <w:tcW w:w="1275" w:type="dxa"/>
            <w:noWrap/>
            <w:hideMark/>
          </w:tcPr>
          <w:p w14:paraId="7E8B90AC" w14:textId="77777777" w:rsidR="00E82239" w:rsidRPr="00C84887" w:rsidRDefault="00E82239" w:rsidP="00E82239">
            <w:pPr>
              <w:spacing w:after="108" w:line="259" w:lineRule="auto"/>
              <w:ind w:left="-5"/>
              <w:jc w:val="left"/>
              <w:rPr>
                <w:sz w:val="20"/>
                <w:szCs w:val="20"/>
              </w:rPr>
            </w:pPr>
            <w:r w:rsidRPr="00C84887">
              <w:rPr>
                <w:sz w:val="20"/>
                <w:szCs w:val="20"/>
              </w:rPr>
              <w:t>56.8</w:t>
            </w:r>
          </w:p>
        </w:tc>
        <w:tc>
          <w:tcPr>
            <w:tcW w:w="1238" w:type="dxa"/>
            <w:noWrap/>
            <w:hideMark/>
          </w:tcPr>
          <w:p w14:paraId="4B3A1D35" w14:textId="77777777" w:rsidR="00E82239" w:rsidRPr="00C84887" w:rsidRDefault="00E82239" w:rsidP="00E82239">
            <w:pPr>
              <w:spacing w:after="108" w:line="259" w:lineRule="auto"/>
              <w:ind w:left="-5"/>
              <w:jc w:val="left"/>
              <w:rPr>
                <w:sz w:val="20"/>
                <w:szCs w:val="20"/>
              </w:rPr>
            </w:pPr>
            <w:r w:rsidRPr="00C84887">
              <w:rPr>
                <w:sz w:val="20"/>
                <w:szCs w:val="20"/>
              </w:rPr>
              <w:t>1.4</w:t>
            </w:r>
          </w:p>
        </w:tc>
        <w:tc>
          <w:tcPr>
            <w:tcW w:w="1878" w:type="dxa"/>
            <w:noWrap/>
            <w:hideMark/>
          </w:tcPr>
          <w:p w14:paraId="0F7F4483" w14:textId="77777777" w:rsidR="00E82239" w:rsidRPr="00C84887" w:rsidRDefault="00E82239" w:rsidP="00E82239">
            <w:pPr>
              <w:spacing w:after="108" w:line="259" w:lineRule="auto"/>
              <w:ind w:left="-5"/>
              <w:jc w:val="left"/>
              <w:rPr>
                <w:sz w:val="20"/>
                <w:szCs w:val="20"/>
              </w:rPr>
            </w:pPr>
            <w:proofErr w:type="spellStart"/>
            <w:r w:rsidRPr="00C84887">
              <w:rPr>
                <w:sz w:val="20"/>
                <w:szCs w:val="20"/>
              </w:rPr>
              <w:t>Kraiem</w:t>
            </w:r>
            <w:proofErr w:type="spellEnd"/>
            <w:r w:rsidRPr="00C84887">
              <w:rPr>
                <w:sz w:val="20"/>
                <w:szCs w:val="20"/>
              </w:rPr>
              <w:t xml:space="preserve"> et al. (2015)</w:t>
            </w:r>
          </w:p>
        </w:tc>
      </w:tr>
      <w:tr w:rsidR="00E82239" w:rsidRPr="00C84887" w14:paraId="4448E1A8" w14:textId="77777777" w:rsidTr="00717DD2">
        <w:trPr>
          <w:trHeight w:val="360"/>
        </w:trPr>
        <w:tc>
          <w:tcPr>
            <w:tcW w:w="2297" w:type="dxa"/>
            <w:noWrap/>
            <w:hideMark/>
          </w:tcPr>
          <w:p w14:paraId="5F2375E4" w14:textId="77777777" w:rsidR="00E82239" w:rsidRPr="00C84887" w:rsidRDefault="00E82239" w:rsidP="00E82239">
            <w:pPr>
              <w:spacing w:after="108" w:line="259" w:lineRule="auto"/>
              <w:ind w:left="-5"/>
              <w:jc w:val="left"/>
              <w:rPr>
                <w:sz w:val="20"/>
                <w:szCs w:val="20"/>
              </w:rPr>
            </w:pPr>
            <w:r w:rsidRPr="00C84887">
              <w:rPr>
                <w:sz w:val="20"/>
                <w:szCs w:val="20"/>
              </w:rPr>
              <w:t xml:space="preserve">Tomato residue </w:t>
            </w:r>
          </w:p>
        </w:tc>
        <w:tc>
          <w:tcPr>
            <w:tcW w:w="1275" w:type="dxa"/>
            <w:noWrap/>
            <w:hideMark/>
          </w:tcPr>
          <w:p w14:paraId="6E6EA18A" w14:textId="77777777" w:rsidR="00E82239" w:rsidRPr="00C84887" w:rsidRDefault="00E82239" w:rsidP="00E82239">
            <w:pPr>
              <w:spacing w:after="108" w:line="259" w:lineRule="auto"/>
              <w:ind w:left="-5"/>
              <w:jc w:val="left"/>
              <w:rPr>
                <w:sz w:val="20"/>
                <w:szCs w:val="20"/>
              </w:rPr>
            </w:pPr>
            <w:r w:rsidRPr="00C84887">
              <w:rPr>
                <w:sz w:val="20"/>
                <w:szCs w:val="20"/>
              </w:rPr>
              <w:t>45.34</w:t>
            </w:r>
          </w:p>
        </w:tc>
        <w:tc>
          <w:tcPr>
            <w:tcW w:w="1275" w:type="dxa"/>
            <w:noWrap/>
            <w:hideMark/>
          </w:tcPr>
          <w:p w14:paraId="253812B0" w14:textId="77777777" w:rsidR="00E82239" w:rsidRPr="00C84887" w:rsidRDefault="00E82239" w:rsidP="00E82239">
            <w:pPr>
              <w:spacing w:after="108" w:line="259" w:lineRule="auto"/>
              <w:ind w:left="-5"/>
              <w:jc w:val="left"/>
              <w:rPr>
                <w:sz w:val="20"/>
                <w:szCs w:val="20"/>
              </w:rPr>
            </w:pPr>
            <w:r w:rsidRPr="00C84887">
              <w:rPr>
                <w:sz w:val="20"/>
                <w:szCs w:val="20"/>
              </w:rPr>
              <w:t>5.11</w:t>
            </w:r>
          </w:p>
        </w:tc>
        <w:tc>
          <w:tcPr>
            <w:tcW w:w="1275" w:type="dxa"/>
            <w:noWrap/>
            <w:hideMark/>
          </w:tcPr>
          <w:p w14:paraId="73319E9C" w14:textId="77777777" w:rsidR="00E82239" w:rsidRPr="00C84887" w:rsidRDefault="00E82239" w:rsidP="00E82239">
            <w:pPr>
              <w:spacing w:after="108" w:line="259" w:lineRule="auto"/>
              <w:ind w:left="-5"/>
              <w:jc w:val="left"/>
              <w:rPr>
                <w:sz w:val="20"/>
                <w:szCs w:val="20"/>
              </w:rPr>
            </w:pPr>
            <w:r w:rsidRPr="00C84887">
              <w:rPr>
                <w:sz w:val="20"/>
                <w:szCs w:val="20"/>
              </w:rPr>
              <w:t>36.78</w:t>
            </w:r>
          </w:p>
        </w:tc>
        <w:tc>
          <w:tcPr>
            <w:tcW w:w="1238" w:type="dxa"/>
            <w:noWrap/>
            <w:hideMark/>
          </w:tcPr>
          <w:p w14:paraId="519EBB1C" w14:textId="77777777" w:rsidR="00E82239" w:rsidRPr="00C84887" w:rsidRDefault="00E82239" w:rsidP="00E82239">
            <w:pPr>
              <w:spacing w:after="108" w:line="259" w:lineRule="auto"/>
              <w:ind w:left="-5"/>
              <w:jc w:val="left"/>
              <w:rPr>
                <w:sz w:val="20"/>
                <w:szCs w:val="20"/>
              </w:rPr>
            </w:pPr>
            <w:r w:rsidRPr="00C84887">
              <w:rPr>
                <w:sz w:val="20"/>
                <w:szCs w:val="20"/>
              </w:rPr>
              <w:t>12.77</w:t>
            </w:r>
          </w:p>
        </w:tc>
        <w:tc>
          <w:tcPr>
            <w:tcW w:w="1878" w:type="dxa"/>
            <w:noWrap/>
            <w:hideMark/>
          </w:tcPr>
          <w:p w14:paraId="517D0580" w14:textId="77777777" w:rsidR="00E82239" w:rsidRPr="00C84887" w:rsidRDefault="00E82239" w:rsidP="00E82239">
            <w:pPr>
              <w:spacing w:after="108" w:line="259" w:lineRule="auto"/>
              <w:ind w:left="-5"/>
              <w:jc w:val="left"/>
              <w:rPr>
                <w:sz w:val="20"/>
                <w:szCs w:val="20"/>
              </w:rPr>
            </w:pPr>
            <w:r w:rsidRPr="00C84887">
              <w:rPr>
                <w:sz w:val="20"/>
                <w:szCs w:val="20"/>
              </w:rPr>
              <w:t>Caceres et al. (2015)</w:t>
            </w:r>
          </w:p>
        </w:tc>
      </w:tr>
      <w:tr w:rsidR="00E82239" w:rsidRPr="00C84887" w14:paraId="7FC37FB2" w14:textId="77777777" w:rsidTr="00717DD2">
        <w:trPr>
          <w:trHeight w:val="360"/>
        </w:trPr>
        <w:tc>
          <w:tcPr>
            <w:tcW w:w="2297" w:type="dxa"/>
            <w:noWrap/>
            <w:hideMark/>
          </w:tcPr>
          <w:p w14:paraId="66ED570B" w14:textId="77777777" w:rsidR="00E82239" w:rsidRPr="00C84887" w:rsidRDefault="00E82239" w:rsidP="00E82239">
            <w:pPr>
              <w:spacing w:after="108" w:line="259" w:lineRule="auto"/>
              <w:ind w:left="-5"/>
              <w:jc w:val="left"/>
              <w:rPr>
                <w:sz w:val="20"/>
                <w:szCs w:val="20"/>
              </w:rPr>
            </w:pPr>
            <w:r w:rsidRPr="00C84887">
              <w:rPr>
                <w:sz w:val="20"/>
                <w:szCs w:val="20"/>
              </w:rPr>
              <w:t>Corn stover</w:t>
            </w:r>
          </w:p>
        </w:tc>
        <w:tc>
          <w:tcPr>
            <w:tcW w:w="1275" w:type="dxa"/>
            <w:noWrap/>
            <w:hideMark/>
          </w:tcPr>
          <w:p w14:paraId="3A3138CF" w14:textId="77777777" w:rsidR="00E82239" w:rsidRPr="00C84887" w:rsidRDefault="00E82239" w:rsidP="00E82239">
            <w:pPr>
              <w:spacing w:after="108" w:line="259" w:lineRule="auto"/>
              <w:ind w:left="-5"/>
              <w:jc w:val="left"/>
              <w:rPr>
                <w:sz w:val="20"/>
                <w:szCs w:val="20"/>
              </w:rPr>
            </w:pPr>
            <w:r w:rsidRPr="00C84887">
              <w:rPr>
                <w:sz w:val="20"/>
                <w:szCs w:val="20"/>
              </w:rPr>
              <w:t>11.2</w:t>
            </w:r>
          </w:p>
        </w:tc>
        <w:tc>
          <w:tcPr>
            <w:tcW w:w="1275" w:type="dxa"/>
            <w:noWrap/>
            <w:hideMark/>
          </w:tcPr>
          <w:p w14:paraId="0D5D21B0" w14:textId="77777777" w:rsidR="00E82239" w:rsidRPr="00C84887" w:rsidRDefault="00E82239" w:rsidP="00E82239">
            <w:pPr>
              <w:spacing w:after="108" w:line="259" w:lineRule="auto"/>
              <w:ind w:left="-5"/>
              <w:jc w:val="left"/>
              <w:rPr>
                <w:sz w:val="20"/>
                <w:szCs w:val="20"/>
              </w:rPr>
            </w:pPr>
            <w:r w:rsidRPr="00C84887">
              <w:rPr>
                <w:sz w:val="20"/>
                <w:szCs w:val="20"/>
              </w:rPr>
              <w:t>4.94</w:t>
            </w:r>
          </w:p>
        </w:tc>
        <w:tc>
          <w:tcPr>
            <w:tcW w:w="1275" w:type="dxa"/>
            <w:noWrap/>
            <w:hideMark/>
          </w:tcPr>
          <w:p w14:paraId="48E2112A" w14:textId="77777777" w:rsidR="00E82239" w:rsidRPr="00C84887" w:rsidRDefault="00E82239" w:rsidP="00E82239">
            <w:pPr>
              <w:spacing w:after="108" w:line="259" w:lineRule="auto"/>
              <w:ind w:left="-5"/>
              <w:jc w:val="left"/>
              <w:rPr>
                <w:sz w:val="20"/>
                <w:szCs w:val="20"/>
              </w:rPr>
            </w:pPr>
            <w:r w:rsidRPr="00C84887">
              <w:rPr>
                <w:sz w:val="20"/>
                <w:szCs w:val="20"/>
              </w:rPr>
              <w:t>82.58</w:t>
            </w:r>
          </w:p>
        </w:tc>
        <w:tc>
          <w:tcPr>
            <w:tcW w:w="1238" w:type="dxa"/>
            <w:noWrap/>
            <w:hideMark/>
          </w:tcPr>
          <w:p w14:paraId="23B942E3" w14:textId="77777777" w:rsidR="00E82239" w:rsidRPr="00C84887" w:rsidRDefault="00E82239" w:rsidP="00E82239">
            <w:pPr>
              <w:spacing w:after="108" w:line="259" w:lineRule="auto"/>
              <w:ind w:left="-5"/>
              <w:jc w:val="left"/>
              <w:rPr>
                <w:sz w:val="20"/>
                <w:szCs w:val="20"/>
              </w:rPr>
            </w:pPr>
            <w:r w:rsidRPr="00C84887">
              <w:rPr>
                <w:sz w:val="20"/>
                <w:szCs w:val="20"/>
              </w:rPr>
              <w:t>1.28</w:t>
            </w:r>
          </w:p>
        </w:tc>
        <w:tc>
          <w:tcPr>
            <w:tcW w:w="1878" w:type="dxa"/>
            <w:noWrap/>
            <w:hideMark/>
          </w:tcPr>
          <w:p w14:paraId="1547D503" w14:textId="77777777" w:rsidR="00E82239" w:rsidRPr="00C84887" w:rsidRDefault="00E82239" w:rsidP="00E82239">
            <w:pPr>
              <w:spacing w:after="108" w:line="259" w:lineRule="auto"/>
              <w:ind w:left="-5"/>
              <w:jc w:val="left"/>
              <w:rPr>
                <w:sz w:val="20"/>
                <w:szCs w:val="20"/>
              </w:rPr>
            </w:pPr>
            <w:proofErr w:type="spellStart"/>
            <w:r w:rsidRPr="00C84887">
              <w:rPr>
                <w:sz w:val="20"/>
                <w:szCs w:val="20"/>
              </w:rPr>
              <w:t>Kraiem</w:t>
            </w:r>
            <w:proofErr w:type="spellEnd"/>
            <w:r w:rsidRPr="00C84887">
              <w:rPr>
                <w:sz w:val="20"/>
                <w:szCs w:val="20"/>
              </w:rPr>
              <w:t xml:space="preserve"> et al. (2017)</w:t>
            </w:r>
          </w:p>
        </w:tc>
      </w:tr>
      <w:tr w:rsidR="00E82239" w:rsidRPr="00C84887" w14:paraId="6FC8DDFF" w14:textId="77777777" w:rsidTr="00717DD2">
        <w:trPr>
          <w:trHeight w:val="360"/>
        </w:trPr>
        <w:tc>
          <w:tcPr>
            <w:tcW w:w="2297" w:type="dxa"/>
            <w:noWrap/>
            <w:hideMark/>
          </w:tcPr>
          <w:p w14:paraId="40BD9C47" w14:textId="77777777" w:rsidR="00E82239" w:rsidRPr="00C84887" w:rsidRDefault="00E82239" w:rsidP="00E82239">
            <w:pPr>
              <w:spacing w:after="108" w:line="259" w:lineRule="auto"/>
              <w:ind w:left="-5"/>
              <w:jc w:val="left"/>
              <w:rPr>
                <w:sz w:val="20"/>
                <w:szCs w:val="20"/>
              </w:rPr>
            </w:pPr>
            <w:r w:rsidRPr="00C84887">
              <w:rPr>
                <w:sz w:val="20"/>
                <w:szCs w:val="20"/>
              </w:rPr>
              <w:t>Mango seeds</w:t>
            </w:r>
          </w:p>
        </w:tc>
        <w:tc>
          <w:tcPr>
            <w:tcW w:w="1275" w:type="dxa"/>
            <w:noWrap/>
            <w:hideMark/>
          </w:tcPr>
          <w:p w14:paraId="45212403" w14:textId="77777777" w:rsidR="00E82239" w:rsidRPr="00C84887" w:rsidRDefault="00E82239" w:rsidP="00E82239">
            <w:pPr>
              <w:spacing w:after="108" w:line="259" w:lineRule="auto"/>
              <w:ind w:left="-5"/>
              <w:jc w:val="left"/>
              <w:rPr>
                <w:sz w:val="20"/>
                <w:szCs w:val="20"/>
              </w:rPr>
            </w:pPr>
            <w:r w:rsidRPr="00C84887">
              <w:rPr>
                <w:sz w:val="20"/>
                <w:szCs w:val="20"/>
              </w:rPr>
              <w:t>2.5</w:t>
            </w:r>
          </w:p>
        </w:tc>
        <w:tc>
          <w:tcPr>
            <w:tcW w:w="1275" w:type="dxa"/>
            <w:noWrap/>
            <w:hideMark/>
          </w:tcPr>
          <w:p w14:paraId="236F673A" w14:textId="77777777" w:rsidR="00E82239" w:rsidRPr="00C84887" w:rsidRDefault="00E82239" w:rsidP="00E82239">
            <w:pPr>
              <w:spacing w:after="108" w:line="259" w:lineRule="auto"/>
              <w:ind w:left="-5"/>
              <w:jc w:val="left"/>
              <w:rPr>
                <w:sz w:val="20"/>
                <w:szCs w:val="20"/>
              </w:rPr>
            </w:pPr>
            <w:r w:rsidRPr="00C84887">
              <w:rPr>
                <w:sz w:val="20"/>
                <w:szCs w:val="20"/>
              </w:rPr>
              <w:t>81.3</w:t>
            </w:r>
          </w:p>
        </w:tc>
        <w:tc>
          <w:tcPr>
            <w:tcW w:w="1275" w:type="dxa"/>
            <w:noWrap/>
            <w:hideMark/>
          </w:tcPr>
          <w:p w14:paraId="03D7D146" w14:textId="77777777" w:rsidR="00E82239" w:rsidRPr="00C84887" w:rsidRDefault="00E82239" w:rsidP="00E82239">
            <w:pPr>
              <w:spacing w:after="108" w:line="259" w:lineRule="auto"/>
              <w:ind w:left="-5"/>
              <w:jc w:val="left"/>
              <w:rPr>
                <w:sz w:val="20"/>
                <w:szCs w:val="20"/>
              </w:rPr>
            </w:pPr>
            <w:r w:rsidRPr="00C84887">
              <w:rPr>
                <w:sz w:val="20"/>
                <w:szCs w:val="20"/>
              </w:rPr>
              <w:t>3.8</w:t>
            </w:r>
          </w:p>
        </w:tc>
        <w:tc>
          <w:tcPr>
            <w:tcW w:w="1238" w:type="dxa"/>
            <w:noWrap/>
            <w:hideMark/>
          </w:tcPr>
          <w:p w14:paraId="09841C8F" w14:textId="77777777" w:rsidR="00E82239" w:rsidRPr="00C84887" w:rsidRDefault="00E82239" w:rsidP="00E82239">
            <w:pPr>
              <w:spacing w:after="108" w:line="259" w:lineRule="auto"/>
              <w:ind w:left="-5"/>
              <w:jc w:val="left"/>
              <w:rPr>
                <w:sz w:val="20"/>
                <w:szCs w:val="20"/>
              </w:rPr>
            </w:pPr>
            <w:r w:rsidRPr="00C84887">
              <w:rPr>
                <w:sz w:val="20"/>
                <w:szCs w:val="20"/>
              </w:rPr>
              <w:t>12.4</w:t>
            </w:r>
          </w:p>
        </w:tc>
        <w:tc>
          <w:tcPr>
            <w:tcW w:w="1878" w:type="dxa"/>
            <w:noWrap/>
            <w:hideMark/>
          </w:tcPr>
          <w:p w14:paraId="2C486148" w14:textId="77777777" w:rsidR="00E82239" w:rsidRPr="00C84887" w:rsidRDefault="00E82239" w:rsidP="00E82239">
            <w:pPr>
              <w:spacing w:after="108" w:line="259" w:lineRule="auto"/>
              <w:ind w:left="-5"/>
              <w:jc w:val="left"/>
              <w:rPr>
                <w:sz w:val="20"/>
                <w:szCs w:val="20"/>
              </w:rPr>
            </w:pPr>
            <w:proofErr w:type="spellStart"/>
            <w:r w:rsidRPr="00C84887">
              <w:rPr>
                <w:sz w:val="20"/>
                <w:szCs w:val="20"/>
              </w:rPr>
              <w:t>Lazzari</w:t>
            </w:r>
            <w:proofErr w:type="spellEnd"/>
            <w:r w:rsidRPr="00C84887">
              <w:rPr>
                <w:sz w:val="20"/>
                <w:szCs w:val="20"/>
              </w:rPr>
              <w:t xml:space="preserve"> et al. (2016)</w:t>
            </w:r>
          </w:p>
        </w:tc>
      </w:tr>
      <w:tr w:rsidR="00E82239" w:rsidRPr="00C84887" w14:paraId="7A840530" w14:textId="77777777" w:rsidTr="00717DD2">
        <w:trPr>
          <w:trHeight w:val="360"/>
        </w:trPr>
        <w:tc>
          <w:tcPr>
            <w:tcW w:w="2297" w:type="dxa"/>
            <w:noWrap/>
            <w:hideMark/>
          </w:tcPr>
          <w:p w14:paraId="06E9EC9E" w14:textId="77777777" w:rsidR="00E82239" w:rsidRPr="00C84887" w:rsidRDefault="00E82239" w:rsidP="00E82239">
            <w:pPr>
              <w:spacing w:after="108" w:line="259" w:lineRule="auto"/>
              <w:ind w:left="-5"/>
              <w:jc w:val="left"/>
              <w:rPr>
                <w:sz w:val="20"/>
                <w:szCs w:val="20"/>
              </w:rPr>
            </w:pPr>
            <w:r w:rsidRPr="00C84887">
              <w:rPr>
                <w:sz w:val="20"/>
                <w:szCs w:val="20"/>
              </w:rPr>
              <w:t>Fish waste</w:t>
            </w:r>
          </w:p>
        </w:tc>
        <w:tc>
          <w:tcPr>
            <w:tcW w:w="1275" w:type="dxa"/>
            <w:noWrap/>
            <w:hideMark/>
          </w:tcPr>
          <w:p w14:paraId="57271036" w14:textId="77777777" w:rsidR="00E82239" w:rsidRPr="00C84887" w:rsidRDefault="00E82239" w:rsidP="00E82239">
            <w:pPr>
              <w:spacing w:after="108" w:line="259" w:lineRule="auto"/>
              <w:ind w:left="-5"/>
              <w:jc w:val="left"/>
              <w:rPr>
                <w:sz w:val="20"/>
                <w:szCs w:val="20"/>
              </w:rPr>
            </w:pPr>
            <w:r w:rsidRPr="00C84887">
              <w:rPr>
                <w:sz w:val="20"/>
                <w:szCs w:val="20"/>
              </w:rPr>
              <w:t>39.6</w:t>
            </w:r>
          </w:p>
        </w:tc>
        <w:tc>
          <w:tcPr>
            <w:tcW w:w="1275" w:type="dxa"/>
            <w:noWrap/>
            <w:hideMark/>
          </w:tcPr>
          <w:p w14:paraId="10A5C4E8" w14:textId="77777777" w:rsidR="00E82239" w:rsidRPr="00C84887" w:rsidRDefault="00E82239" w:rsidP="00E82239">
            <w:pPr>
              <w:spacing w:after="108" w:line="259" w:lineRule="auto"/>
              <w:ind w:left="-5"/>
              <w:jc w:val="left"/>
              <w:rPr>
                <w:sz w:val="20"/>
                <w:szCs w:val="20"/>
              </w:rPr>
            </w:pPr>
            <w:r w:rsidRPr="00C84887">
              <w:rPr>
                <w:sz w:val="20"/>
                <w:szCs w:val="20"/>
              </w:rPr>
              <w:t>4.9</w:t>
            </w:r>
          </w:p>
        </w:tc>
        <w:tc>
          <w:tcPr>
            <w:tcW w:w="1275" w:type="dxa"/>
            <w:noWrap/>
            <w:hideMark/>
          </w:tcPr>
          <w:p w14:paraId="427FB13A" w14:textId="77777777" w:rsidR="00E82239" w:rsidRPr="00C84887" w:rsidRDefault="00E82239" w:rsidP="00E82239">
            <w:pPr>
              <w:spacing w:after="108" w:line="259" w:lineRule="auto"/>
              <w:ind w:left="-5"/>
              <w:jc w:val="left"/>
              <w:rPr>
                <w:sz w:val="20"/>
                <w:szCs w:val="20"/>
              </w:rPr>
            </w:pPr>
            <w:r w:rsidRPr="00C84887">
              <w:rPr>
                <w:sz w:val="20"/>
                <w:szCs w:val="20"/>
              </w:rPr>
              <w:t>51.8</w:t>
            </w:r>
          </w:p>
        </w:tc>
        <w:tc>
          <w:tcPr>
            <w:tcW w:w="1238" w:type="dxa"/>
            <w:noWrap/>
            <w:hideMark/>
          </w:tcPr>
          <w:p w14:paraId="37BED9B5" w14:textId="77777777" w:rsidR="00E82239" w:rsidRPr="00C84887" w:rsidRDefault="00E82239" w:rsidP="00E82239">
            <w:pPr>
              <w:spacing w:after="108" w:line="259" w:lineRule="auto"/>
              <w:ind w:left="-5"/>
              <w:jc w:val="left"/>
              <w:rPr>
                <w:sz w:val="20"/>
                <w:szCs w:val="20"/>
              </w:rPr>
            </w:pPr>
            <w:r w:rsidRPr="00C84887">
              <w:rPr>
                <w:sz w:val="20"/>
                <w:szCs w:val="20"/>
              </w:rPr>
              <w:t>3.7</w:t>
            </w:r>
          </w:p>
        </w:tc>
        <w:tc>
          <w:tcPr>
            <w:tcW w:w="1878" w:type="dxa"/>
            <w:noWrap/>
            <w:hideMark/>
          </w:tcPr>
          <w:p w14:paraId="2FB2D437" w14:textId="77777777" w:rsidR="00E82239" w:rsidRPr="00C84887" w:rsidRDefault="00E82239" w:rsidP="00E82239">
            <w:pPr>
              <w:spacing w:after="108" w:line="259" w:lineRule="auto"/>
              <w:ind w:left="-5"/>
              <w:jc w:val="left"/>
              <w:rPr>
                <w:sz w:val="20"/>
                <w:szCs w:val="20"/>
              </w:rPr>
            </w:pPr>
            <w:r w:rsidRPr="00C84887">
              <w:rPr>
                <w:sz w:val="20"/>
                <w:szCs w:val="20"/>
              </w:rPr>
              <w:t>Fadhil et al. (2017)</w:t>
            </w:r>
          </w:p>
        </w:tc>
      </w:tr>
      <w:tr w:rsidR="00E82239" w:rsidRPr="00C84887" w14:paraId="4F045C8D" w14:textId="77777777" w:rsidTr="00717DD2">
        <w:trPr>
          <w:trHeight w:val="360"/>
        </w:trPr>
        <w:tc>
          <w:tcPr>
            <w:tcW w:w="2297" w:type="dxa"/>
            <w:noWrap/>
          </w:tcPr>
          <w:p w14:paraId="54B583C7" w14:textId="22EC851C" w:rsidR="00E82239" w:rsidRPr="00C84887" w:rsidRDefault="00E82239" w:rsidP="00E82239">
            <w:pPr>
              <w:spacing w:after="108" w:line="259" w:lineRule="auto"/>
              <w:ind w:left="-5"/>
              <w:jc w:val="left"/>
              <w:rPr>
                <w:sz w:val="20"/>
                <w:szCs w:val="20"/>
              </w:rPr>
            </w:pPr>
          </w:p>
        </w:tc>
        <w:tc>
          <w:tcPr>
            <w:tcW w:w="1275" w:type="dxa"/>
            <w:noWrap/>
          </w:tcPr>
          <w:p w14:paraId="528D3977" w14:textId="203B6DB5" w:rsidR="00E82239" w:rsidRPr="00C84887" w:rsidRDefault="00E82239" w:rsidP="00E82239">
            <w:pPr>
              <w:spacing w:after="108" w:line="259" w:lineRule="auto"/>
              <w:ind w:left="-5"/>
              <w:jc w:val="left"/>
              <w:rPr>
                <w:sz w:val="20"/>
                <w:szCs w:val="20"/>
              </w:rPr>
            </w:pPr>
          </w:p>
        </w:tc>
        <w:tc>
          <w:tcPr>
            <w:tcW w:w="1275" w:type="dxa"/>
            <w:noWrap/>
          </w:tcPr>
          <w:p w14:paraId="0EE271B6" w14:textId="5AB6572E" w:rsidR="00E82239" w:rsidRPr="00C84887" w:rsidRDefault="00E82239" w:rsidP="00E82239">
            <w:pPr>
              <w:spacing w:after="108" w:line="259" w:lineRule="auto"/>
              <w:ind w:left="-5"/>
              <w:jc w:val="left"/>
              <w:rPr>
                <w:sz w:val="20"/>
                <w:szCs w:val="20"/>
              </w:rPr>
            </w:pPr>
          </w:p>
        </w:tc>
        <w:tc>
          <w:tcPr>
            <w:tcW w:w="1275" w:type="dxa"/>
            <w:noWrap/>
          </w:tcPr>
          <w:p w14:paraId="203100AD" w14:textId="08CDD022" w:rsidR="00E82239" w:rsidRPr="00C84887" w:rsidRDefault="00E82239" w:rsidP="00E82239">
            <w:pPr>
              <w:spacing w:after="108" w:line="259" w:lineRule="auto"/>
              <w:ind w:left="-5"/>
              <w:jc w:val="left"/>
              <w:rPr>
                <w:sz w:val="20"/>
                <w:szCs w:val="20"/>
              </w:rPr>
            </w:pPr>
          </w:p>
        </w:tc>
        <w:tc>
          <w:tcPr>
            <w:tcW w:w="1238" w:type="dxa"/>
            <w:noWrap/>
          </w:tcPr>
          <w:p w14:paraId="12F3B11C" w14:textId="0806D2B3" w:rsidR="00E82239" w:rsidRPr="00C84887" w:rsidRDefault="00E82239" w:rsidP="00E82239">
            <w:pPr>
              <w:spacing w:after="108" w:line="259" w:lineRule="auto"/>
              <w:ind w:left="-5"/>
              <w:jc w:val="left"/>
              <w:rPr>
                <w:sz w:val="20"/>
                <w:szCs w:val="20"/>
              </w:rPr>
            </w:pPr>
          </w:p>
        </w:tc>
        <w:tc>
          <w:tcPr>
            <w:tcW w:w="1878" w:type="dxa"/>
            <w:noWrap/>
          </w:tcPr>
          <w:p w14:paraId="29DE44DB" w14:textId="199519AD" w:rsidR="00E82239" w:rsidRPr="00C84887" w:rsidRDefault="00E82239" w:rsidP="00E82239">
            <w:pPr>
              <w:spacing w:after="108" w:line="259" w:lineRule="auto"/>
              <w:ind w:left="-5"/>
              <w:jc w:val="left"/>
              <w:rPr>
                <w:sz w:val="20"/>
                <w:szCs w:val="20"/>
              </w:rPr>
            </w:pPr>
          </w:p>
        </w:tc>
      </w:tr>
      <w:tr w:rsidR="00E82239" w:rsidRPr="00C84887" w14:paraId="7F5AFA28" w14:textId="77777777" w:rsidTr="00717DD2">
        <w:trPr>
          <w:trHeight w:val="360"/>
        </w:trPr>
        <w:tc>
          <w:tcPr>
            <w:tcW w:w="2297" w:type="dxa"/>
            <w:noWrap/>
            <w:hideMark/>
          </w:tcPr>
          <w:p w14:paraId="67580A1D" w14:textId="77777777" w:rsidR="00E82239" w:rsidRPr="00C84887" w:rsidRDefault="00E82239" w:rsidP="00E82239">
            <w:pPr>
              <w:spacing w:after="108" w:line="259" w:lineRule="auto"/>
              <w:ind w:left="-5"/>
              <w:jc w:val="left"/>
              <w:rPr>
                <w:sz w:val="20"/>
                <w:szCs w:val="20"/>
              </w:rPr>
            </w:pPr>
            <w:r w:rsidRPr="00C84887">
              <w:rPr>
                <w:sz w:val="20"/>
                <w:szCs w:val="20"/>
              </w:rPr>
              <w:t>Rice hull waste</w:t>
            </w:r>
          </w:p>
        </w:tc>
        <w:tc>
          <w:tcPr>
            <w:tcW w:w="1275" w:type="dxa"/>
            <w:noWrap/>
            <w:hideMark/>
          </w:tcPr>
          <w:p w14:paraId="3788E0F7" w14:textId="77777777" w:rsidR="00E82239" w:rsidRPr="00C84887" w:rsidRDefault="00E82239" w:rsidP="00E82239">
            <w:pPr>
              <w:spacing w:after="108" w:line="259" w:lineRule="auto"/>
              <w:ind w:left="-5"/>
              <w:jc w:val="left"/>
              <w:rPr>
                <w:sz w:val="20"/>
                <w:szCs w:val="20"/>
              </w:rPr>
            </w:pPr>
            <w:r w:rsidRPr="00C84887">
              <w:rPr>
                <w:sz w:val="20"/>
                <w:szCs w:val="20"/>
              </w:rPr>
              <w:t>4.9</w:t>
            </w:r>
          </w:p>
        </w:tc>
        <w:tc>
          <w:tcPr>
            <w:tcW w:w="1275" w:type="dxa"/>
            <w:noWrap/>
            <w:hideMark/>
          </w:tcPr>
          <w:p w14:paraId="192B22D3" w14:textId="77777777" w:rsidR="00E82239" w:rsidRPr="00C84887" w:rsidRDefault="00E82239" w:rsidP="00E82239">
            <w:pPr>
              <w:spacing w:after="108" w:line="259" w:lineRule="auto"/>
              <w:ind w:left="-5"/>
              <w:jc w:val="left"/>
              <w:rPr>
                <w:sz w:val="20"/>
                <w:szCs w:val="20"/>
              </w:rPr>
            </w:pPr>
            <w:r w:rsidRPr="00C84887">
              <w:rPr>
                <w:sz w:val="20"/>
                <w:szCs w:val="20"/>
              </w:rPr>
              <w:t>15.3</w:t>
            </w:r>
          </w:p>
        </w:tc>
        <w:tc>
          <w:tcPr>
            <w:tcW w:w="1275" w:type="dxa"/>
            <w:noWrap/>
            <w:hideMark/>
          </w:tcPr>
          <w:p w14:paraId="26E3A9E2" w14:textId="77777777" w:rsidR="00E82239" w:rsidRPr="00C84887" w:rsidRDefault="00E82239" w:rsidP="00E82239">
            <w:pPr>
              <w:spacing w:after="108" w:line="259" w:lineRule="auto"/>
              <w:ind w:left="-5"/>
              <w:jc w:val="left"/>
              <w:rPr>
                <w:sz w:val="20"/>
                <w:szCs w:val="20"/>
              </w:rPr>
            </w:pPr>
            <w:r w:rsidRPr="00C84887">
              <w:rPr>
                <w:sz w:val="20"/>
                <w:szCs w:val="20"/>
              </w:rPr>
              <w:t>79.7</w:t>
            </w:r>
          </w:p>
        </w:tc>
        <w:tc>
          <w:tcPr>
            <w:tcW w:w="1238" w:type="dxa"/>
            <w:noWrap/>
            <w:hideMark/>
          </w:tcPr>
          <w:p w14:paraId="06F9038B" w14:textId="77777777" w:rsidR="00E82239" w:rsidRPr="00C84887" w:rsidRDefault="00E82239" w:rsidP="00E82239">
            <w:pPr>
              <w:spacing w:after="108" w:line="259" w:lineRule="auto"/>
              <w:ind w:left="-5"/>
              <w:jc w:val="left"/>
              <w:rPr>
                <w:sz w:val="20"/>
                <w:szCs w:val="20"/>
              </w:rPr>
            </w:pPr>
            <w:r w:rsidRPr="00C84887">
              <w:rPr>
                <w:sz w:val="20"/>
                <w:szCs w:val="20"/>
              </w:rPr>
              <w:t>0.1</w:t>
            </w:r>
          </w:p>
        </w:tc>
        <w:tc>
          <w:tcPr>
            <w:tcW w:w="1878" w:type="dxa"/>
            <w:noWrap/>
            <w:hideMark/>
          </w:tcPr>
          <w:p w14:paraId="1A09A711" w14:textId="77777777" w:rsidR="00E82239" w:rsidRPr="00C84887" w:rsidRDefault="00E82239" w:rsidP="00E82239">
            <w:pPr>
              <w:spacing w:after="108" w:line="259" w:lineRule="auto"/>
              <w:ind w:left="-5"/>
              <w:jc w:val="left"/>
              <w:rPr>
                <w:sz w:val="20"/>
                <w:szCs w:val="20"/>
              </w:rPr>
            </w:pPr>
            <w:r w:rsidRPr="00C84887">
              <w:rPr>
                <w:sz w:val="20"/>
                <w:szCs w:val="20"/>
              </w:rPr>
              <w:t xml:space="preserve">Ben Hassen </w:t>
            </w:r>
            <w:proofErr w:type="spellStart"/>
            <w:r w:rsidRPr="00C84887">
              <w:rPr>
                <w:sz w:val="20"/>
                <w:szCs w:val="20"/>
              </w:rPr>
              <w:t>Trabelsiet</w:t>
            </w:r>
            <w:proofErr w:type="spellEnd"/>
            <w:r w:rsidRPr="00C84887">
              <w:rPr>
                <w:sz w:val="20"/>
                <w:szCs w:val="20"/>
              </w:rPr>
              <w:t xml:space="preserve"> al. (2018)</w:t>
            </w:r>
          </w:p>
        </w:tc>
      </w:tr>
      <w:tr w:rsidR="00E82239" w:rsidRPr="00C84887" w14:paraId="3779AFA1" w14:textId="77777777" w:rsidTr="00717DD2">
        <w:trPr>
          <w:trHeight w:val="360"/>
        </w:trPr>
        <w:tc>
          <w:tcPr>
            <w:tcW w:w="2297" w:type="dxa"/>
            <w:noWrap/>
          </w:tcPr>
          <w:p w14:paraId="73FCB46F" w14:textId="58309206" w:rsidR="00E82239" w:rsidRPr="00C84887" w:rsidRDefault="00E82239" w:rsidP="00E82239">
            <w:pPr>
              <w:spacing w:after="108" w:line="259" w:lineRule="auto"/>
              <w:ind w:left="-5"/>
              <w:jc w:val="left"/>
              <w:rPr>
                <w:sz w:val="20"/>
                <w:szCs w:val="20"/>
              </w:rPr>
            </w:pPr>
          </w:p>
        </w:tc>
        <w:tc>
          <w:tcPr>
            <w:tcW w:w="1275" w:type="dxa"/>
            <w:noWrap/>
          </w:tcPr>
          <w:p w14:paraId="40A302B5" w14:textId="14C8033A" w:rsidR="00E82239" w:rsidRPr="00C84887" w:rsidRDefault="00E82239" w:rsidP="00E82239">
            <w:pPr>
              <w:spacing w:after="108" w:line="259" w:lineRule="auto"/>
              <w:ind w:left="-5"/>
              <w:jc w:val="left"/>
              <w:rPr>
                <w:sz w:val="20"/>
                <w:szCs w:val="20"/>
              </w:rPr>
            </w:pPr>
          </w:p>
        </w:tc>
        <w:tc>
          <w:tcPr>
            <w:tcW w:w="1275" w:type="dxa"/>
            <w:noWrap/>
          </w:tcPr>
          <w:p w14:paraId="48ABA14F" w14:textId="65FC2298" w:rsidR="00E82239" w:rsidRPr="00C84887" w:rsidRDefault="00E82239" w:rsidP="00E82239">
            <w:pPr>
              <w:spacing w:after="108" w:line="259" w:lineRule="auto"/>
              <w:ind w:left="-5"/>
              <w:jc w:val="left"/>
              <w:rPr>
                <w:sz w:val="20"/>
                <w:szCs w:val="20"/>
              </w:rPr>
            </w:pPr>
          </w:p>
        </w:tc>
        <w:tc>
          <w:tcPr>
            <w:tcW w:w="1275" w:type="dxa"/>
            <w:noWrap/>
          </w:tcPr>
          <w:p w14:paraId="7B583F71" w14:textId="3F276936" w:rsidR="00E82239" w:rsidRPr="00C84887" w:rsidRDefault="00E82239" w:rsidP="00E82239">
            <w:pPr>
              <w:spacing w:after="108" w:line="259" w:lineRule="auto"/>
              <w:ind w:left="-5"/>
              <w:jc w:val="left"/>
              <w:rPr>
                <w:sz w:val="20"/>
                <w:szCs w:val="20"/>
              </w:rPr>
            </w:pPr>
          </w:p>
        </w:tc>
        <w:tc>
          <w:tcPr>
            <w:tcW w:w="1238" w:type="dxa"/>
            <w:noWrap/>
          </w:tcPr>
          <w:p w14:paraId="0386D9E6" w14:textId="041545E7" w:rsidR="00E82239" w:rsidRPr="00C84887" w:rsidRDefault="00E82239" w:rsidP="00E82239">
            <w:pPr>
              <w:spacing w:after="108" w:line="259" w:lineRule="auto"/>
              <w:ind w:left="-5"/>
              <w:jc w:val="left"/>
              <w:rPr>
                <w:sz w:val="20"/>
                <w:szCs w:val="20"/>
              </w:rPr>
            </w:pPr>
          </w:p>
        </w:tc>
        <w:tc>
          <w:tcPr>
            <w:tcW w:w="1878" w:type="dxa"/>
            <w:noWrap/>
          </w:tcPr>
          <w:p w14:paraId="67620C2B" w14:textId="194B980F" w:rsidR="00E82239" w:rsidRPr="00C84887" w:rsidRDefault="00E82239" w:rsidP="00E82239">
            <w:pPr>
              <w:spacing w:after="108" w:line="259" w:lineRule="auto"/>
              <w:ind w:left="-5"/>
              <w:jc w:val="left"/>
              <w:rPr>
                <w:sz w:val="20"/>
                <w:szCs w:val="20"/>
              </w:rPr>
            </w:pPr>
          </w:p>
        </w:tc>
      </w:tr>
      <w:tr w:rsidR="00E82239" w:rsidRPr="00C84887" w14:paraId="586C7D99" w14:textId="77777777" w:rsidTr="00717DD2">
        <w:trPr>
          <w:trHeight w:val="360"/>
        </w:trPr>
        <w:tc>
          <w:tcPr>
            <w:tcW w:w="2297" w:type="dxa"/>
            <w:noWrap/>
            <w:hideMark/>
          </w:tcPr>
          <w:p w14:paraId="68003C9A" w14:textId="77777777" w:rsidR="00E82239" w:rsidRPr="00C84887" w:rsidRDefault="00E82239" w:rsidP="00E82239">
            <w:pPr>
              <w:spacing w:after="108" w:line="259" w:lineRule="auto"/>
              <w:ind w:left="-5"/>
              <w:jc w:val="left"/>
              <w:rPr>
                <w:sz w:val="20"/>
                <w:szCs w:val="20"/>
              </w:rPr>
            </w:pPr>
            <w:r w:rsidRPr="00C84887">
              <w:rPr>
                <w:sz w:val="20"/>
                <w:szCs w:val="20"/>
              </w:rPr>
              <w:t>Digested food waste</w:t>
            </w:r>
          </w:p>
        </w:tc>
        <w:tc>
          <w:tcPr>
            <w:tcW w:w="1275" w:type="dxa"/>
            <w:noWrap/>
            <w:hideMark/>
          </w:tcPr>
          <w:p w14:paraId="6C21D701" w14:textId="77777777" w:rsidR="00E82239" w:rsidRPr="00C84887" w:rsidRDefault="00E82239" w:rsidP="00E82239">
            <w:pPr>
              <w:spacing w:after="108" w:line="259" w:lineRule="auto"/>
              <w:ind w:left="-5"/>
              <w:jc w:val="left"/>
              <w:rPr>
                <w:sz w:val="20"/>
                <w:szCs w:val="20"/>
              </w:rPr>
            </w:pPr>
            <w:r w:rsidRPr="00C84887">
              <w:rPr>
                <w:sz w:val="20"/>
                <w:szCs w:val="20"/>
              </w:rPr>
              <w:t>37.78</w:t>
            </w:r>
          </w:p>
        </w:tc>
        <w:tc>
          <w:tcPr>
            <w:tcW w:w="1275" w:type="dxa"/>
            <w:noWrap/>
            <w:hideMark/>
          </w:tcPr>
          <w:p w14:paraId="69423341" w14:textId="77777777" w:rsidR="00E82239" w:rsidRPr="00C84887" w:rsidRDefault="00E82239" w:rsidP="00E82239">
            <w:pPr>
              <w:spacing w:after="108" w:line="259" w:lineRule="auto"/>
              <w:ind w:left="-5"/>
              <w:jc w:val="left"/>
              <w:rPr>
                <w:sz w:val="20"/>
                <w:szCs w:val="20"/>
              </w:rPr>
            </w:pPr>
            <w:r w:rsidRPr="00C84887">
              <w:rPr>
                <w:sz w:val="20"/>
                <w:szCs w:val="20"/>
              </w:rPr>
              <w:t>1.1</w:t>
            </w:r>
          </w:p>
        </w:tc>
        <w:tc>
          <w:tcPr>
            <w:tcW w:w="1275" w:type="dxa"/>
            <w:noWrap/>
            <w:hideMark/>
          </w:tcPr>
          <w:p w14:paraId="2BB5220D" w14:textId="77777777" w:rsidR="00E82239" w:rsidRPr="00C84887" w:rsidRDefault="00E82239" w:rsidP="00E82239">
            <w:pPr>
              <w:spacing w:after="108" w:line="259" w:lineRule="auto"/>
              <w:ind w:left="-5"/>
              <w:jc w:val="left"/>
              <w:rPr>
                <w:sz w:val="20"/>
                <w:szCs w:val="20"/>
              </w:rPr>
            </w:pPr>
            <w:r w:rsidRPr="00C84887">
              <w:rPr>
                <w:sz w:val="20"/>
                <w:szCs w:val="20"/>
              </w:rPr>
              <w:t>55.4</w:t>
            </w:r>
          </w:p>
        </w:tc>
        <w:tc>
          <w:tcPr>
            <w:tcW w:w="1238" w:type="dxa"/>
            <w:noWrap/>
            <w:hideMark/>
          </w:tcPr>
          <w:p w14:paraId="5EE8139A" w14:textId="77777777" w:rsidR="00E82239" w:rsidRPr="00C84887" w:rsidRDefault="00E82239" w:rsidP="00E82239">
            <w:pPr>
              <w:spacing w:after="108" w:line="259" w:lineRule="auto"/>
              <w:ind w:left="-5"/>
              <w:jc w:val="left"/>
              <w:rPr>
                <w:sz w:val="20"/>
                <w:szCs w:val="20"/>
              </w:rPr>
            </w:pPr>
            <w:r w:rsidRPr="00C84887">
              <w:rPr>
                <w:sz w:val="20"/>
                <w:szCs w:val="20"/>
              </w:rPr>
              <w:t>5.72</w:t>
            </w:r>
          </w:p>
        </w:tc>
        <w:tc>
          <w:tcPr>
            <w:tcW w:w="1878" w:type="dxa"/>
            <w:noWrap/>
            <w:hideMark/>
          </w:tcPr>
          <w:p w14:paraId="0844F4B5" w14:textId="77777777" w:rsidR="00E82239" w:rsidRPr="00C84887" w:rsidRDefault="00E82239" w:rsidP="00E82239">
            <w:pPr>
              <w:spacing w:after="108" w:line="259" w:lineRule="auto"/>
              <w:ind w:left="-5"/>
              <w:jc w:val="left"/>
              <w:rPr>
                <w:sz w:val="20"/>
                <w:szCs w:val="20"/>
              </w:rPr>
            </w:pPr>
            <w:proofErr w:type="spellStart"/>
            <w:r w:rsidRPr="00C84887">
              <w:rPr>
                <w:sz w:val="20"/>
                <w:szCs w:val="20"/>
              </w:rPr>
              <w:t>Opatokun</w:t>
            </w:r>
            <w:proofErr w:type="spellEnd"/>
            <w:r w:rsidRPr="00C84887">
              <w:rPr>
                <w:sz w:val="20"/>
                <w:szCs w:val="20"/>
              </w:rPr>
              <w:t xml:space="preserve"> et al.(2015b)</w:t>
            </w:r>
          </w:p>
        </w:tc>
      </w:tr>
      <w:tr w:rsidR="00E82239" w:rsidRPr="00C84887" w14:paraId="3E3C9516" w14:textId="77777777" w:rsidTr="00717DD2">
        <w:trPr>
          <w:trHeight w:val="360"/>
        </w:trPr>
        <w:tc>
          <w:tcPr>
            <w:tcW w:w="2297" w:type="dxa"/>
            <w:noWrap/>
            <w:hideMark/>
          </w:tcPr>
          <w:p w14:paraId="106AE1E8" w14:textId="77777777" w:rsidR="00E82239" w:rsidRPr="00C84887" w:rsidRDefault="00E82239" w:rsidP="00E82239">
            <w:pPr>
              <w:spacing w:after="108" w:line="259" w:lineRule="auto"/>
              <w:ind w:left="-5"/>
              <w:jc w:val="left"/>
              <w:rPr>
                <w:sz w:val="20"/>
                <w:szCs w:val="20"/>
              </w:rPr>
            </w:pPr>
            <w:r w:rsidRPr="00C84887">
              <w:rPr>
                <w:sz w:val="20"/>
                <w:szCs w:val="20"/>
              </w:rPr>
              <w:t>Animal fats (lamb)</w:t>
            </w:r>
          </w:p>
        </w:tc>
        <w:tc>
          <w:tcPr>
            <w:tcW w:w="1275" w:type="dxa"/>
            <w:noWrap/>
            <w:hideMark/>
          </w:tcPr>
          <w:p w14:paraId="6F6948FC" w14:textId="77777777" w:rsidR="00E82239" w:rsidRPr="00C84887" w:rsidRDefault="00E82239" w:rsidP="00E82239">
            <w:pPr>
              <w:spacing w:after="108" w:line="259" w:lineRule="auto"/>
              <w:ind w:left="-5"/>
              <w:jc w:val="left"/>
              <w:rPr>
                <w:sz w:val="20"/>
                <w:szCs w:val="20"/>
              </w:rPr>
            </w:pPr>
            <w:r w:rsidRPr="00C84887">
              <w:rPr>
                <w:sz w:val="20"/>
                <w:szCs w:val="20"/>
              </w:rPr>
              <w:t>28.7</w:t>
            </w:r>
          </w:p>
        </w:tc>
        <w:tc>
          <w:tcPr>
            <w:tcW w:w="1275" w:type="dxa"/>
            <w:noWrap/>
            <w:hideMark/>
          </w:tcPr>
          <w:p w14:paraId="3521E53B" w14:textId="77777777" w:rsidR="00E82239" w:rsidRPr="00C84887" w:rsidRDefault="00E82239" w:rsidP="00E82239">
            <w:pPr>
              <w:spacing w:after="108" w:line="259" w:lineRule="auto"/>
              <w:ind w:left="-5"/>
              <w:jc w:val="left"/>
              <w:rPr>
                <w:sz w:val="20"/>
                <w:szCs w:val="20"/>
              </w:rPr>
            </w:pPr>
            <w:r w:rsidRPr="00C84887">
              <w:rPr>
                <w:sz w:val="20"/>
                <w:szCs w:val="20"/>
              </w:rPr>
              <w:t>0.34</w:t>
            </w:r>
          </w:p>
        </w:tc>
        <w:tc>
          <w:tcPr>
            <w:tcW w:w="1275" w:type="dxa"/>
            <w:noWrap/>
            <w:hideMark/>
          </w:tcPr>
          <w:p w14:paraId="7063E1AC" w14:textId="77777777" w:rsidR="00E82239" w:rsidRPr="00C84887" w:rsidRDefault="00E82239" w:rsidP="00E82239">
            <w:pPr>
              <w:spacing w:after="108" w:line="259" w:lineRule="auto"/>
              <w:ind w:left="-5"/>
              <w:jc w:val="left"/>
              <w:rPr>
                <w:sz w:val="20"/>
                <w:szCs w:val="20"/>
              </w:rPr>
            </w:pPr>
            <w:r w:rsidRPr="00C84887">
              <w:rPr>
                <w:sz w:val="20"/>
                <w:szCs w:val="20"/>
              </w:rPr>
              <w:t>70.56</w:t>
            </w:r>
          </w:p>
        </w:tc>
        <w:tc>
          <w:tcPr>
            <w:tcW w:w="1238" w:type="dxa"/>
            <w:noWrap/>
            <w:hideMark/>
          </w:tcPr>
          <w:p w14:paraId="42D56A23" w14:textId="77777777" w:rsidR="00E82239" w:rsidRPr="00C84887" w:rsidRDefault="00E82239" w:rsidP="00E82239">
            <w:pPr>
              <w:spacing w:after="108" w:line="259" w:lineRule="auto"/>
              <w:ind w:left="-5"/>
              <w:jc w:val="left"/>
              <w:rPr>
                <w:sz w:val="20"/>
                <w:szCs w:val="20"/>
              </w:rPr>
            </w:pPr>
            <w:r w:rsidRPr="00C84887">
              <w:rPr>
                <w:sz w:val="20"/>
                <w:szCs w:val="20"/>
              </w:rPr>
              <w:t>0.4</w:t>
            </w:r>
          </w:p>
        </w:tc>
        <w:tc>
          <w:tcPr>
            <w:tcW w:w="1878" w:type="dxa"/>
            <w:noWrap/>
            <w:hideMark/>
          </w:tcPr>
          <w:p w14:paraId="105594DD" w14:textId="77777777" w:rsidR="00E82239" w:rsidRPr="00C84887" w:rsidRDefault="00E82239" w:rsidP="00E82239">
            <w:pPr>
              <w:spacing w:after="108" w:line="259" w:lineRule="auto"/>
              <w:ind w:left="-5"/>
              <w:jc w:val="left"/>
              <w:rPr>
                <w:sz w:val="20"/>
                <w:szCs w:val="20"/>
              </w:rPr>
            </w:pPr>
            <w:r w:rsidRPr="00C84887">
              <w:rPr>
                <w:sz w:val="20"/>
                <w:szCs w:val="20"/>
              </w:rPr>
              <w:t>Ben Hassen-</w:t>
            </w:r>
            <w:proofErr w:type="spellStart"/>
            <w:r w:rsidRPr="00C84887">
              <w:rPr>
                <w:sz w:val="20"/>
                <w:szCs w:val="20"/>
              </w:rPr>
              <w:t>Trabelsiet</w:t>
            </w:r>
            <w:proofErr w:type="spellEnd"/>
            <w:r w:rsidRPr="00C84887">
              <w:rPr>
                <w:sz w:val="20"/>
                <w:szCs w:val="20"/>
              </w:rPr>
              <w:t xml:space="preserve"> al. (2014)</w:t>
            </w:r>
          </w:p>
        </w:tc>
      </w:tr>
      <w:tr w:rsidR="00E82239" w:rsidRPr="00C84887" w14:paraId="714ED1C5" w14:textId="77777777" w:rsidTr="00717DD2">
        <w:trPr>
          <w:trHeight w:val="360"/>
        </w:trPr>
        <w:tc>
          <w:tcPr>
            <w:tcW w:w="2297" w:type="dxa"/>
            <w:noWrap/>
            <w:hideMark/>
          </w:tcPr>
          <w:p w14:paraId="18FA60F7" w14:textId="77777777" w:rsidR="00E82239" w:rsidRPr="00C84887" w:rsidRDefault="00E82239" w:rsidP="00E82239">
            <w:pPr>
              <w:spacing w:after="108" w:line="259" w:lineRule="auto"/>
              <w:ind w:left="-5"/>
              <w:jc w:val="left"/>
              <w:rPr>
                <w:sz w:val="20"/>
                <w:szCs w:val="20"/>
              </w:rPr>
            </w:pPr>
            <w:r w:rsidRPr="00C84887">
              <w:rPr>
                <w:sz w:val="20"/>
                <w:szCs w:val="20"/>
              </w:rPr>
              <w:t>Animal fats (poultry)</w:t>
            </w:r>
          </w:p>
        </w:tc>
        <w:tc>
          <w:tcPr>
            <w:tcW w:w="1275" w:type="dxa"/>
            <w:noWrap/>
            <w:hideMark/>
          </w:tcPr>
          <w:p w14:paraId="5866AE95" w14:textId="77777777" w:rsidR="00E82239" w:rsidRPr="00C84887" w:rsidRDefault="00E82239" w:rsidP="00E82239">
            <w:pPr>
              <w:spacing w:after="108" w:line="259" w:lineRule="auto"/>
              <w:ind w:left="-5"/>
              <w:jc w:val="left"/>
              <w:rPr>
                <w:sz w:val="20"/>
                <w:szCs w:val="20"/>
              </w:rPr>
            </w:pPr>
            <w:r w:rsidRPr="00C84887">
              <w:rPr>
                <w:sz w:val="20"/>
                <w:szCs w:val="20"/>
              </w:rPr>
              <w:t>31.6</w:t>
            </w:r>
          </w:p>
        </w:tc>
        <w:tc>
          <w:tcPr>
            <w:tcW w:w="1275" w:type="dxa"/>
            <w:noWrap/>
            <w:hideMark/>
          </w:tcPr>
          <w:p w14:paraId="76447593" w14:textId="77777777" w:rsidR="00E82239" w:rsidRPr="00C84887" w:rsidRDefault="00E82239" w:rsidP="00E82239">
            <w:pPr>
              <w:spacing w:after="108" w:line="259" w:lineRule="auto"/>
              <w:ind w:left="-5"/>
              <w:jc w:val="left"/>
              <w:rPr>
                <w:sz w:val="20"/>
                <w:szCs w:val="20"/>
              </w:rPr>
            </w:pPr>
            <w:r w:rsidRPr="00C84887">
              <w:rPr>
                <w:sz w:val="20"/>
                <w:szCs w:val="20"/>
              </w:rPr>
              <w:t>0.59</w:t>
            </w:r>
          </w:p>
        </w:tc>
        <w:tc>
          <w:tcPr>
            <w:tcW w:w="1275" w:type="dxa"/>
            <w:noWrap/>
            <w:hideMark/>
          </w:tcPr>
          <w:p w14:paraId="3B5F7460" w14:textId="77777777" w:rsidR="00E82239" w:rsidRPr="00C84887" w:rsidRDefault="00E82239" w:rsidP="00E82239">
            <w:pPr>
              <w:spacing w:after="108" w:line="259" w:lineRule="auto"/>
              <w:ind w:left="-5"/>
              <w:jc w:val="left"/>
              <w:rPr>
                <w:sz w:val="20"/>
                <w:szCs w:val="20"/>
              </w:rPr>
            </w:pPr>
            <w:r w:rsidRPr="00C84887">
              <w:rPr>
                <w:sz w:val="20"/>
                <w:szCs w:val="20"/>
              </w:rPr>
              <w:t>66.7</w:t>
            </w:r>
          </w:p>
        </w:tc>
        <w:tc>
          <w:tcPr>
            <w:tcW w:w="1238" w:type="dxa"/>
            <w:noWrap/>
            <w:hideMark/>
          </w:tcPr>
          <w:p w14:paraId="580056F9" w14:textId="77777777" w:rsidR="00E82239" w:rsidRPr="00C84887" w:rsidRDefault="00E82239" w:rsidP="00E82239">
            <w:pPr>
              <w:spacing w:after="108" w:line="259" w:lineRule="auto"/>
              <w:ind w:left="-5"/>
              <w:jc w:val="left"/>
              <w:rPr>
                <w:sz w:val="20"/>
                <w:szCs w:val="20"/>
              </w:rPr>
            </w:pPr>
            <w:r w:rsidRPr="00C84887">
              <w:rPr>
                <w:sz w:val="20"/>
                <w:szCs w:val="20"/>
              </w:rPr>
              <w:t>1.11</w:t>
            </w:r>
          </w:p>
        </w:tc>
        <w:tc>
          <w:tcPr>
            <w:tcW w:w="1878" w:type="dxa"/>
            <w:noWrap/>
            <w:hideMark/>
          </w:tcPr>
          <w:p w14:paraId="20156EF8" w14:textId="77777777" w:rsidR="00E82239" w:rsidRPr="00C84887" w:rsidRDefault="00E82239" w:rsidP="00E82239">
            <w:pPr>
              <w:spacing w:after="108" w:line="259" w:lineRule="auto"/>
              <w:ind w:left="-5"/>
              <w:jc w:val="left"/>
              <w:rPr>
                <w:sz w:val="20"/>
                <w:szCs w:val="20"/>
              </w:rPr>
            </w:pPr>
            <w:r w:rsidRPr="00C84887">
              <w:rPr>
                <w:sz w:val="20"/>
                <w:szCs w:val="20"/>
              </w:rPr>
              <w:t>Ben Hassen-</w:t>
            </w:r>
            <w:proofErr w:type="spellStart"/>
            <w:r w:rsidRPr="00C84887">
              <w:rPr>
                <w:sz w:val="20"/>
                <w:szCs w:val="20"/>
              </w:rPr>
              <w:t>Trabelsiet</w:t>
            </w:r>
            <w:proofErr w:type="spellEnd"/>
            <w:r w:rsidRPr="00C84887">
              <w:rPr>
                <w:sz w:val="20"/>
                <w:szCs w:val="20"/>
              </w:rPr>
              <w:t xml:space="preserve"> al. (2014)</w:t>
            </w:r>
          </w:p>
        </w:tc>
      </w:tr>
      <w:tr w:rsidR="00E82239" w:rsidRPr="00C84887" w14:paraId="66767775" w14:textId="77777777" w:rsidTr="00717DD2">
        <w:trPr>
          <w:trHeight w:val="360"/>
        </w:trPr>
        <w:tc>
          <w:tcPr>
            <w:tcW w:w="2297" w:type="dxa"/>
            <w:noWrap/>
            <w:hideMark/>
          </w:tcPr>
          <w:p w14:paraId="5C3F8747" w14:textId="77777777" w:rsidR="00E82239" w:rsidRPr="00C84887" w:rsidRDefault="00E82239" w:rsidP="00E82239">
            <w:pPr>
              <w:spacing w:after="108" w:line="259" w:lineRule="auto"/>
              <w:ind w:left="-5"/>
              <w:jc w:val="left"/>
              <w:rPr>
                <w:sz w:val="20"/>
                <w:szCs w:val="20"/>
              </w:rPr>
            </w:pPr>
            <w:r w:rsidRPr="00C84887">
              <w:rPr>
                <w:sz w:val="20"/>
                <w:szCs w:val="20"/>
              </w:rPr>
              <w:t>Animal fats (swine)</w:t>
            </w:r>
          </w:p>
        </w:tc>
        <w:tc>
          <w:tcPr>
            <w:tcW w:w="1275" w:type="dxa"/>
            <w:noWrap/>
            <w:hideMark/>
          </w:tcPr>
          <w:p w14:paraId="0C35A868" w14:textId="77777777" w:rsidR="00E82239" w:rsidRPr="00C84887" w:rsidRDefault="00E82239" w:rsidP="00E82239">
            <w:pPr>
              <w:spacing w:after="108" w:line="259" w:lineRule="auto"/>
              <w:ind w:left="-5"/>
              <w:jc w:val="left"/>
              <w:rPr>
                <w:sz w:val="20"/>
                <w:szCs w:val="20"/>
              </w:rPr>
            </w:pPr>
            <w:r w:rsidRPr="00C84887">
              <w:rPr>
                <w:sz w:val="20"/>
                <w:szCs w:val="20"/>
              </w:rPr>
              <w:t>30</w:t>
            </w:r>
          </w:p>
        </w:tc>
        <w:tc>
          <w:tcPr>
            <w:tcW w:w="1275" w:type="dxa"/>
            <w:noWrap/>
            <w:hideMark/>
          </w:tcPr>
          <w:p w14:paraId="018A49B2" w14:textId="77777777" w:rsidR="00E82239" w:rsidRPr="00C84887" w:rsidRDefault="00E82239" w:rsidP="00E82239">
            <w:pPr>
              <w:spacing w:after="108" w:line="259" w:lineRule="auto"/>
              <w:ind w:left="-5"/>
              <w:jc w:val="left"/>
              <w:rPr>
                <w:sz w:val="20"/>
                <w:szCs w:val="20"/>
              </w:rPr>
            </w:pPr>
            <w:r w:rsidRPr="00C84887">
              <w:rPr>
                <w:sz w:val="20"/>
                <w:szCs w:val="20"/>
              </w:rPr>
              <w:t>0.64</w:t>
            </w:r>
          </w:p>
        </w:tc>
        <w:tc>
          <w:tcPr>
            <w:tcW w:w="1275" w:type="dxa"/>
            <w:noWrap/>
            <w:hideMark/>
          </w:tcPr>
          <w:p w14:paraId="3139CFB6" w14:textId="77777777" w:rsidR="00E82239" w:rsidRPr="00C84887" w:rsidRDefault="00E82239" w:rsidP="00E82239">
            <w:pPr>
              <w:spacing w:after="108" w:line="259" w:lineRule="auto"/>
              <w:ind w:left="-5"/>
              <w:jc w:val="left"/>
              <w:rPr>
                <w:sz w:val="20"/>
                <w:szCs w:val="20"/>
              </w:rPr>
            </w:pPr>
            <w:r w:rsidRPr="00C84887">
              <w:rPr>
                <w:sz w:val="20"/>
                <w:szCs w:val="20"/>
              </w:rPr>
              <w:t>68.9</w:t>
            </w:r>
          </w:p>
        </w:tc>
        <w:tc>
          <w:tcPr>
            <w:tcW w:w="1238" w:type="dxa"/>
            <w:noWrap/>
            <w:hideMark/>
          </w:tcPr>
          <w:p w14:paraId="11E24CBE" w14:textId="77777777" w:rsidR="00E82239" w:rsidRPr="00C84887" w:rsidRDefault="00E82239" w:rsidP="00E82239">
            <w:pPr>
              <w:spacing w:after="108" w:line="259" w:lineRule="auto"/>
              <w:ind w:left="-5"/>
              <w:jc w:val="left"/>
              <w:rPr>
                <w:sz w:val="20"/>
                <w:szCs w:val="20"/>
              </w:rPr>
            </w:pPr>
            <w:r w:rsidRPr="00C84887">
              <w:rPr>
                <w:sz w:val="20"/>
                <w:szCs w:val="20"/>
              </w:rPr>
              <w:t>0.46</w:t>
            </w:r>
          </w:p>
        </w:tc>
        <w:tc>
          <w:tcPr>
            <w:tcW w:w="1878" w:type="dxa"/>
            <w:noWrap/>
            <w:hideMark/>
          </w:tcPr>
          <w:p w14:paraId="31A6C8EA" w14:textId="77777777" w:rsidR="00E82239" w:rsidRPr="00C84887" w:rsidRDefault="00E82239" w:rsidP="00E82239">
            <w:pPr>
              <w:spacing w:after="108" w:line="259" w:lineRule="auto"/>
              <w:ind w:left="-5"/>
              <w:jc w:val="left"/>
              <w:rPr>
                <w:sz w:val="20"/>
                <w:szCs w:val="20"/>
              </w:rPr>
            </w:pPr>
            <w:r w:rsidRPr="00C84887">
              <w:rPr>
                <w:sz w:val="20"/>
                <w:szCs w:val="20"/>
              </w:rPr>
              <w:t>Ben Hassen-</w:t>
            </w:r>
            <w:proofErr w:type="spellStart"/>
            <w:r w:rsidRPr="00C84887">
              <w:rPr>
                <w:sz w:val="20"/>
                <w:szCs w:val="20"/>
              </w:rPr>
              <w:t>Trabelsiet</w:t>
            </w:r>
            <w:proofErr w:type="spellEnd"/>
            <w:r w:rsidRPr="00C84887">
              <w:rPr>
                <w:sz w:val="20"/>
                <w:szCs w:val="20"/>
              </w:rPr>
              <w:t xml:space="preserve"> al. (2014)</w:t>
            </w:r>
          </w:p>
        </w:tc>
      </w:tr>
      <w:tr w:rsidR="00E82239" w:rsidRPr="00C84887" w14:paraId="33DD7FDE" w14:textId="77777777" w:rsidTr="00717DD2">
        <w:trPr>
          <w:trHeight w:val="360"/>
        </w:trPr>
        <w:tc>
          <w:tcPr>
            <w:tcW w:w="2297" w:type="dxa"/>
            <w:noWrap/>
            <w:hideMark/>
          </w:tcPr>
          <w:p w14:paraId="2EB6DF41" w14:textId="77777777" w:rsidR="00E82239" w:rsidRPr="00C84887" w:rsidRDefault="00E82239" w:rsidP="00E82239">
            <w:pPr>
              <w:spacing w:after="108" w:line="259" w:lineRule="auto"/>
              <w:ind w:left="-5"/>
              <w:jc w:val="left"/>
              <w:rPr>
                <w:sz w:val="20"/>
                <w:szCs w:val="20"/>
              </w:rPr>
            </w:pPr>
            <w:r w:rsidRPr="00C84887">
              <w:rPr>
                <w:sz w:val="20"/>
                <w:szCs w:val="20"/>
              </w:rPr>
              <w:t>Rice straw</w:t>
            </w:r>
          </w:p>
        </w:tc>
        <w:tc>
          <w:tcPr>
            <w:tcW w:w="1275" w:type="dxa"/>
            <w:noWrap/>
            <w:hideMark/>
          </w:tcPr>
          <w:p w14:paraId="389F8FAA" w14:textId="77777777" w:rsidR="00E82239" w:rsidRPr="00C84887" w:rsidRDefault="00E82239" w:rsidP="00E82239">
            <w:pPr>
              <w:spacing w:after="108" w:line="259" w:lineRule="auto"/>
              <w:ind w:left="-5"/>
              <w:jc w:val="left"/>
              <w:rPr>
                <w:sz w:val="20"/>
                <w:szCs w:val="20"/>
              </w:rPr>
            </w:pPr>
            <w:r w:rsidRPr="00C84887">
              <w:rPr>
                <w:sz w:val="20"/>
                <w:szCs w:val="20"/>
              </w:rPr>
              <w:t>4.4</w:t>
            </w:r>
          </w:p>
        </w:tc>
        <w:tc>
          <w:tcPr>
            <w:tcW w:w="1275" w:type="dxa"/>
            <w:noWrap/>
            <w:hideMark/>
          </w:tcPr>
          <w:p w14:paraId="5C57386F" w14:textId="77777777" w:rsidR="00E82239" w:rsidRPr="00C84887" w:rsidRDefault="00E82239" w:rsidP="00E82239">
            <w:pPr>
              <w:spacing w:after="108" w:line="259" w:lineRule="auto"/>
              <w:ind w:left="-5"/>
              <w:jc w:val="left"/>
              <w:rPr>
                <w:sz w:val="20"/>
                <w:szCs w:val="20"/>
              </w:rPr>
            </w:pPr>
            <w:r w:rsidRPr="00C84887">
              <w:rPr>
                <w:sz w:val="20"/>
                <w:szCs w:val="20"/>
              </w:rPr>
              <w:t>8.51</w:t>
            </w:r>
          </w:p>
        </w:tc>
        <w:tc>
          <w:tcPr>
            <w:tcW w:w="1275" w:type="dxa"/>
            <w:noWrap/>
            <w:hideMark/>
          </w:tcPr>
          <w:p w14:paraId="191CE5B3" w14:textId="77777777" w:rsidR="00E82239" w:rsidRPr="00C84887" w:rsidRDefault="00E82239" w:rsidP="00E82239">
            <w:pPr>
              <w:spacing w:after="108" w:line="259" w:lineRule="auto"/>
              <w:ind w:left="-5"/>
              <w:jc w:val="left"/>
              <w:rPr>
                <w:sz w:val="20"/>
                <w:szCs w:val="20"/>
              </w:rPr>
            </w:pPr>
            <w:r w:rsidRPr="00C84887">
              <w:rPr>
                <w:sz w:val="20"/>
                <w:szCs w:val="20"/>
              </w:rPr>
              <w:t>79.22</w:t>
            </w:r>
          </w:p>
        </w:tc>
        <w:tc>
          <w:tcPr>
            <w:tcW w:w="1238" w:type="dxa"/>
            <w:noWrap/>
            <w:hideMark/>
          </w:tcPr>
          <w:p w14:paraId="04A4C2AC" w14:textId="77777777" w:rsidR="00E82239" w:rsidRPr="00C84887" w:rsidRDefault="00E82239" w:rsidP="00E82239">
            <w:pPr>
              <w:spacing w:after="108" w:line="259" w:lineRule="auto"/>
              <w:ind w:left="-5"/>
              <w:jc w:val="left"/>
              <w:rPr>
                <w:sz w:val="20"/>
                <w:szCs w:val="20"/>
              </w:rPr>
            </w:pPr>
            <w:r w:rsidRPr="00C84887">
              <w:rPr>
                <w:sz w:val="20"/>
                <w:szCs w:val="20"/>
              </w:rPr>
              <w:t>7.87</w:t>
            </w:r>
          </w:p>
        </w:tc>
        <w:tc>
          <w:tcPr>
            <w:tcW w:w="1878" w:type="dxa"/>
            <w:noWrap/>
            <w:hideMark/>
          </w:tcPr>
          <w:p w14:paraId="3FCCEE44" w14:textId="77777777" w:rsidR="00E82239" w:rsidRPr="00C84887" w:rsidRDefault="00E82239" w:rsidP="00E82239">
            <w:pPr>
              <w:spacing w:after="108" w:line="259" w:lineRule="auto"/>
              <w:ind w:left="-5"/>
              <w:jc w:val="left"/>
              <w:rPr>
                <w:sz w:val="20"/>
                <w:szCs w:val="20"/>
              </w:rPr>
            </w:pPr>
            <w:r w:rsidRPr="00C84887">
              <w:rPr>
                <w:sz w:val="20"/>
                <w:szCs w:val="20"/>
              </w:rPr>
              <w:t>Wiggers et al. (2009)</w:t>
            </w:r>
          </w:p>
        </w:tc>
      </w:tr>
      <w:tr w:rsidR="00E82239" w:rsidRPr="00C84887" w14:paraId="1ADCCFBD" w14:textId="77777777" w:rsidTr="00717DD2">
        <w:trPr>
          <w:trHeight w:val="360"/>
        </w:trPr>
        <w:tc>
          <w:tcPr>
            <w:tcW w:w="2297" w:type="dxa"/>
            <w:noWrap/>
            <w:hideMark/>
          </w:tcPr>
          <w:p w14:paraId="54E05FFE" w14:textId="77777777" w:rsidR="00E82239" w:rsidRPr="00C84887" w:rsidRDefault="00E82239" w:rsidP="00E82239">
            <w:pPr>
              <w:spacing w:after="108" w:line="259" w:lineRule="auto"/>
              <w:ind w:left="-5"/>
              <w:jc w:val="left"/>
              <w:rPr>
                <w:sz w:val="20"/>
                <w:szCs w:val="20"/>
              </w:rPr>
            </w:pPr>
            <w:r w:rsidRPr="00C84887">
              <w:rPr>
                <w:sz w:val="20"/>
                <w:szCs w:val="20"/>
              </w:rPr>
              <w:t>Potato peel waste</w:t>
            </w:r>
          </w:p>
        </w:tc>
        <w:tc>
          <w:tcPr>
            <w:tcW w:w="1275" w:type="dxa"/>
            <w:noWrap/>
            <w:hideMark/>
          </w:tcPr>
          <w:p w14:paraId="3ECF847E" w14:textId="77777777" w:rsidR="00E82239" w:rsidRPr="00C84887" w:rsidRDefault="00E82239" w:rsidP="00E82239">
            <w:pPr>
              <w:spacing w:after="108" w:line="259" w:lineRule="auto"/>
              <w:ind w:left="-5"/>
              <w:jc w:val="left"/>
              <w:rPr>
                <w:sz w:val="20"/>
                <w:szCs w:val="20"/>
              </w:rPr>
            </w:pPr>
            <w:r w:rsidRPr="00C84887">
              <w:rPr>
                <w:sz w:val="20"/>
                <w:szCs w:val="20"/>
              </w:rPr>
              <w:t>76.3</w:t>
            </w:r>
          </w:p>
        </w:tc>
        <w:tc>
          <w:tcPr>
            <w:tcW w:w="1275" w:type="dxa"/>
            <w:noWrap/>
            <w:hideMark/>
          </w:tcPr>
          <w:p w14:paraId="3A1A9ADC" w14:textId="77777777" w:rsidR="00E82239" w:rsidRPr="00C84887" w:rsidRDefault="00E82239" w:rsidP="00E82239">
            <w:pPr>
              <w:spacing w:after="108" w:line="259" w:lineRule="auto"/>
              <w:ind w:left="-5"/>
              <w:jc w:val="left"/>
              <w:rPr>
                <w:sz w:val="20"/>
                <w:szCs w:val="20"/>
              </w:rPr>
            </w:pPr>
            <w:r w:rsidRPr="00C84887">
              <w:rPr>
                <w:sz w:val="20"/>
                <w:szCs w:val="20"/>
              </w:rPr>
              <w:t>8.2</w:t>
            </w:r>
          </w:p>
        </w:tc>
        <w:tc>
          <w:tcPr>
            <w:tcW w:w="1275" w:type="dxa"/>
            <w:noWrap/>
            <w:hideMark/>
          </w:tcPr>
          <w:p w14:paraId="29B3AF88" w14:textId="77777777" w:rsidR="00E82239" w:rsidRPr="00C84887" w:rsidRDefault="00E82239" w:rsidP="00E82239">
            <w:pPr>
              <w:spacing w:after="108" w:line="259" w:lineRule="auto"/>
              <w:ind w:left="-5"/>
              <w:jc w:val="left"/>
              <w:rPr>
                <w:sz w:val="20"/>
                <w:szCs w:val="20"/>
              </w:rPr>
            </w:pPr>
            <w:r w:rsidRPr="00C84887">
              <w:rPr>
                <w:sz w:val="20"/>
                <w:szCs w:val="20"/>
              </w:rPr>
              <w:t>1.46</w:t>
            </w:r>
          </w:p>
        </w:tc>
        <w:tc>
          <w:tcPr>
            <w:tcW w:w="1238" w:type="dxa"/>
            <w:noWrap/>
            <w:hideMark/>
          </w:tcPr>
          <w:p w14:paraId="6D61C46D" w14:textId="77777777" w:rsidR="00E82239" w:rsidRPr="00C84887" w:rsidRDefault="00E82239" w:rsidP="00E82239">
            <w:pPr>
              <w:spacing w:after="108" w:line="259" w:lineRule="auto"/>
              <w:ind w:left="-5"/>
              <w:jc w:val="left"/>
              <w:rPr>
                <w:sz w:val="20"/>
                <w:szCs w:val="20"/>
              </w:rPr>
            </w:pPr>
            <w:r w:rsidRPr="00C84887">
              <w:rPr>
                <w:sz w:val="20"/>
                <w:szCs w:val="20"/>
              </w:rPr>
              <w:t>14.04</w:t>
            </w:r>
          </w:p>
        </w:tc>
        <w:tc>
          <w:tcPr>
            <w:tcW w:w="1878" w:type="dxa"/>
            <w:noWrap/>
            <w:hideMark/>
          </w:tcPr>
          <w:p w14:paraId="5AB98980" w14:textId="77777777" w:rsidR="00E82239" w:rsidRPr="00C84887" w:rsidRDefault="00E82239" w:rsidP="00E82239">
            <w:pPr>
              <w:spacing w:after="108" w:line="259" w:lineRule="auto"/>
              <w:ind w:left="-5"/>
              <w:jc w:val="left"/>
              <w:rPr>
                <w:sz w:val="20"/>
                <w:szCs w:val="20"/>
              </w:rPr>
            </w:pPr>
            <w:r w:rsidRPr="00C84887">
              <w:rPr>
                <w:sz w:val="20"/>
                <w:szCs w:val="20"/>
              </w:rPr>
              <w:t>Liang et al. (2015)</w:t>
            </w:r>
          </w:p>
        </w:tc>
      </w:tr>
      <w:tr w:rsidR="00E82239" w:rsidRPr="00C84887" w14:paraId="180509AC" w14:textId="77777777" w:rsidTr="00717DD2">
        <w:trPr>
          <w:trHeight w:val="360"/>
        </w:trPr>
        <w:tc>
          <w:tcPr>
            <w:tcW w:w="2297" w:type="dxa"/>
            <w:noWrap/>
            <w:hideMark/>
          </w:tcPr>
          <w:p w14:paraId="20813DB0" w14:textId="77777777" w:rsidR="00E82239" w:rsidRPr="00C84887" w:rsidRDefault="00E82239" w:rsidP="00E82239">
            <w:pPr>
              <w:spacing w:after="108" w:line="259" w:lineRule="auto"/>
              <w:ind w:left="-5"/>
              <w:jc w:val="left"/>
              <w:rPr>
                <w:sz w:val="20"/>
                <w:szCs w:val="20"/>
              </w:rPr>
            </w:pPr>
            <w:r w:rsidRPr="00C84887">
              <w:rPr>
                <w:sz w:val="20"/>
                <w:szCs w:val="20"/>
              </w:rPr>
              <w:t>Waste cereal</w:t>
            </w:r>
          </w:p>
        </w:tc>
        <w:tc>
          <w:tcPr>
            <w:tcW w:w="1275" w:type="dxa"/>
            <w:noWrap/>
            <w:hideMark/>
          </w:tcPr>
          <w:p w14:paraId="19283CCA" w14:textId="77777777" w:rsidR="00E82239" w:rsidRPr="00C84887" w:rsidRDefault="00E82239" w:rsidP="00E82239">
            <w:pPr>
              <w:spacing w:after="108" w:line="259" w:lineRule="auto"/>
              <w:ind w:left="-5"/>
              <w:jc w:val="left"/>
              <w:rPr>
                <w:sz w:val="20"/>
                <w:szCs w:val="20"/>
              </w:rPr>
            </w:pPr>
          </w:p>
        </w:tc>
        <w:tc>
          <w:tcPr>
            <w:tcW w:w="1275" w:type="dxa"/>
            <w:noWrap/>
            <w:hideMark/>
          </w:tcPr>
          <w:p w14:paraId="37B0DF89" w14:textId="77777777" w:rsidR="00E82239" w:rsidRPr="00C84887" w:rsidRDefault="00E82239" w:rsidP="00E82239">
            <w:pPr>
              <w:spacing w:after="108" w:line="259" w:lineRule="auto"/>
              <w:ind w:left="-5"/>
              <w:jc w:val="left"/>
              <w:rPr>
                <w:sz w:val="20"/>
                <w:szCs w:val="20"/>
              </w:rPr>
            </w:pPr>
          </w:p>
        </w:tc>
        <w:tc>
          <w:tcPr>
            <w:tcW w:w="1275" w:type="dxa"/>
            <w:noWrap/>
            <w:hideMark/>
          </w:tcPr>
          <w:p w14:paraId="177C4F8E" w14:textId="77777777" w:rsidR="00E82239" w:rsidRPr="00C84887" w:rsidRDefault="00E82239" w:rsidP="00E82239">
            <w:pPr>
              <w:spacing w:after="108" w:line="259" w:lineRule="auto"/>
              <w:ind w:left="-5"/>
              <w:jc w:val="left"/>
              <w:rPr>
                <w:sz w:val="20"/>
                <w:szCs w:val="20"/>
              </w:rPr>
            </w:pPr>
          </w:p>
        </w:tc>
        <w:tc>
          <w:tcPr>
            <w:tcW w:w="1238" w:type="dxa"/>
            <w:noWrap/>
            <w:hideMark/>
          </w:tcPr>
          <w:p w14:paraId="1704CAB0" w14:textId="2D4DFED8" w:rsidR="00E82239" w:rsidRPr="00C84887" w:rsidRDefault="00E82239" w:rsidP="00E82239">
            <w:pPr>
              <w:spacing w:after="108" w:line="259" w:lineRule="auto"/>
              <w:ind w:left="-5"/>
              <w:jc w:val="left"/>
              <w:rPr>
                <w:sz w:val="20"/>
                <w:szCs w:val="20"/>
              </w:rPr>
            </w:pPr>
          </w:p>
        </w:tc>
        <w:tc>
          <w:tcPr>
            <w:tcW w:w="1878" w:type="dxa"/>
            <w:noWrap/>
            <w:hideMark/>
          </w:tcPr>
          <w:p w14:paraId="2DE07C15" w14:textId="77777777" w:rsidR="00E82239" w:rsidRPr="00C84887" w:rsidRDefault="00E82239" w:rsidP="00E82239">
            <w:pPr>
              <w:spacing w:after="108" w:line="259" w:lineRule="auto"/>
              <w:ind w:left="-5"/>
              <w:jc w:val="left"/>
              <w:rPr>
                <w:sz w:val="20"/>
                <w:szCs w:val="20"/>
              </w:rPr>
            </w:pPr>
            <w:proofErr w:type="spellStart"/>
            <w:r w:rsidRPr="00C84887">
              <w:rPr>
                <w:sz w:val="20"/>
                <w:szCs w:val="20"/>
              </w:rPr>
              <w:t>Grycova</w:t>
            </w:r>
            <w:proofErr w:type="spellEnd"/>
            <w:r w:rsidRPr="00C84887">
              <w:rPr>
                <w:sz w:val="20"/>
                <w:szCs w:val="20"/>
              </w:rPr>
              <w:t xml:space="preserve"> et al. (2016)</w:t>
            </w:r>
          </w:p>
        </w:tc>
      </w:tr>
      <w:tr w:rsidR="00E82239" w:rsidRPr="00C84887" w14:paraId="06E6AFC0" w14:textId="77777777" w:rsidTr="00717DD2">
        <w:trPr>
          <w:trHeight w:val="360"/>
        </w:trPr>
        <w:tc>
          <w:tcPr>
            <w:tcW w:w="2297" w:type="dxa"/>
            <w:noWrap/>
            <w:hideMark/>
          </w:tcPr>
          <w:p w14:paraId="7B3038B7" w14:textId="77777777" w:rsidR="00E82239" w:rsidRPr="00C84887" w:rsidRDefault="00E82239" w:rsidP="00E82239">
            <w:pPr>
              <w:spacing w:after="108" w:line="259" w:lineRule="auto"/>
              <w:ind w:left="-5"/>
              <w:jc w:val="left"/>
              <w:rPr>
                <w:sz w:val="20"/>
                <w:szCs w:val="20"/>
              </w:rPr>
            </w:pPr>
            <w:r w:rsidRPr="00C84887">
              <w:rPr>
                <w:sz w:val="20"/>
                <w:szCs w:val="20"/>
              </w:rPr>
              <w:t>Waste peanut crisps</w:t>
            </w:r>
          </w:p>
        </w:tc>
        <w:tc>
          <w:tcPr>
            <w:tcW w:w="1275" w:type="dxa"/>
            <w:noWrap/>
            <w:hideMark/>
          </w:tcPr>
          <w:p w14:paraId="03FCB015" w14:textId="77777777" w:rsidR="00E82239" w:rsidRPr="00C84887" w:rsidRDefault="00E82239" w:rsidP="00E82239">
            <w:pPr>
              <w:spacing w:after="108" w:line="259" w:lineRule="auto"/>
              <w:ind w:left="-5"/>
              <w:jc w:val="left"/>
              <w:rPr>
                <w:sz w:val="20"/>
                <w:szCs w:val="20"/>
              </w:rPr>
            </w:pPr>
            <w:r w:rsidRPr="00C84887">
              <w:rPr>
                <w:sz w:val="20"/>
                <w:szCs w:val="20"/>
              </w:rPr>
              <w:t>4.1</w:t>
            </w:r>
          </w:p>
        </w:tc>
        <w:tc>
          <w:tcPr>
            <w:tcW w:w="1275" w:type="dxa"/>
            <w:noWrap/>
            <w:hideMark/>
          </w:tcPr>
          <w:p w14:paraId="0FFBC2D0" w14:textId="77777777" w:rsidR="00E82239" w:rsidRPr="00C84887" w:rsidRDefault="00E82239" w:rsidP="00E82239">
            <w:pPr>
              <w:spacing w:after="108" w:line="259" w:lineRule="auto"/>
              <w:ind w:left="-5"/>
              <w:jc w:val="left"/>
              <w:rPr>
                <w:sz w:val="20"/>
                <w:szCs w:val="20"/>
              </w:rPr>
            </w:pPr>
            <w:r w:rsidRPr="00C84887">
              <w:rPr>
                <w:sz w:val="20"/>
                <w:szCs w:val="20"/>
              </w:rPr>
              <w:t>14.8</w:t>
            </w:r>
          </w:p>
        </w:tc>
        <w:tc>
          <w:tcPr>
            <w:tcW w:w="1275" w:type="dxa"/>
            <w:noWrap/>
            <w:hideMark/>
          </w:tcPr>
          <w:p w14:paraId="486D6D58" w14:textId="77777777" w:rsidR="00E82239" w:rsidRPr="00C84887" w:rsidRDefault="00E82239" w:rsidP="00E82239">
            <w:pPr>
              <w:spacing w:after="108" w:line="259" w:lineRule="auto"/>
              <w:ind w:left="-5"/>
              <w:jc w:val="left"/>
              <w:rPr>
                <w:sz w:val="20"/>
                <w:szCs w:val="20"/>
              </w:rPr>
            </w:pPr>
            <w:r w:rsidRPr="00C84887">
              <w:rPr>
                <w:sz w:val="20"/>
                <w:szCs w:val="20"/>
              </w:rPr>
              <w:t>77.1</w:t>
            </w:r>
          </w:p>
        </w:tc>
        <w:tc>
          <w:tcPr>
            <w:tcW w:w="1238" w:type="dxa"/>
            <w:noWrap/>
            <w:hideMark/>
          </w:tcPr>
          <w:p w14:paraId="2908A342" w14:textId="77777777" w:rsidR="00E82239" w:rsidRPr="00C84887" w:rsidRDefault="00E82239" w:rsidP="00E82239">
            <w:pPr>
              <w:spacing w:after="108" w:line="259" w:lineRule="auto"/>
              <w:ind w:left="-5"/>
              <w:jc w:val="left"/>
              <w:rPr>
                <w:sz w:val="20"/>
                <w:szCs w:val="20"/>
              </w:rPr>
            </w:pPr>
            <w:r w:rsidRPr="00C84887">
              <w:rPr>
                <w:sz w:val="20"/>
                <w:szCs w:val="20"/>
              </w:rPr>
              <w:t>4</w:t>
            </w:r>
          </w:p>
        </w:tc>
        <w:tc>
          <w:tcPr>
            <w:tcW w:w="1878" w:type="dxa"/>
            <w:noWrap/>
            <w:hideMark/>
          </w:tcPr>
          <w:p w14:paraId="4B6BF018" w14:textId="77777777" w:rsidR="00E82239" w:rsidRPr="00C84887" w:rsidRDefault="00E82239" w:rsidP="00E82239">
            <w:pPr>
              <w:spacing w:after="108" w:line="259" w:lineRule="auto"/>
              <w:ind w:left="-5"/>
              <w:jc w:val="left"/>
              <w:rPr>
                <w:sz w:val="20"/>
                <w:szCs w:val="20"/>
              </w:rPr>
            </w:pPr>
            <w:proofErr w:type="spellStart"/>
            <w:r w:rsidRPr="00C84887">
              <w:rPr>
                <w:sz w:val="20"/>
                <w:szCs w:val="20"/>
              </w:rPr>
              <w:t>Grycova</w:t>
            </w:r>
            <w:proofErr w:type="spellEnd"/>
            <w:r w:rsidRPr="00C84887">
              <w:rPr>
                <w:sz w:val="20"/>
                <w:szCs w:val="20"/>
              </w:rPr>
              <w:t xml:space="preserve"> et al. (2015)</w:t>
            </w:r>
          </w:p>
        </w:tc>
      </w:tr>
      <w:tr w:rsidR="00E82239" w:rsidRPr="00C84887" w14:paraId="72D4A4C6" w14:textId="77777777" w:rsidTr="00717DD2">
        <w:trPr>
          <w:trHeight w:val="360"/>
        </w:trPr>
        <w:tc>
          <w:tcPr>
            <w:tcW w:w="2297" w:type="dxa"/>
            <w:noWrap/>
            <w:hideMark/>
          </w:tcPr>
          <w:p w14:paraId="6B078EE8" w14:textId="77777777" w:rsidR="00E82239" w:rsidRPr="00C84887" w:rsidRDefault="00E82239" w:rsidP="00E82239">
            <w:pPr>
              <w:spacing w:after="108" w:line="259" w:lineRule="auto"/>
              <w:ind w:left="-5"/>
              <w:jc w:val="left"/>
              <w:rPr>
                <w:sz w:val="20"/>
                <w:szCs w:val="20"/>
              </w:rPr>
            </w:pPr>
            <w:r w:rsidRPr="00C84887">
              <w:rPr>
                <w:sz w:val="20"/>
                <w:szCs w:val="20"/>
              </w:rPr>
              <w:t>Ceylon tea waste</w:t>
            </w:r>
          </w:p>
        </w:tc>
        <w:tc>
          <w:tcPr>
            <w:tcW w:w="1275" w:type="dxa"/>
            <w:noWrap/>
            <w:hideMark/>
          </w:tcPr>
          <w:p w14:paraId="1C024415" w14:textId="77777777" w:rsidR="00E82239" w:rsidRPr="00C84887" w:rsidRDefault="00E82239" w:rsidP="00E82239">
            <w:pPr>
              <w:spacing w:after="108" w:line="259" w:lineRule="auto"/>
              <w:ind w:left="-5"/>
              <w:jc w:val="left"/>
              <w:rPr>
                <w:sz w:val="20"/>
                <w:szCs w:val="20"/>
              </w:rPr>
            </w:pPr>
            <w:r w:rsidRPr="00C84887">
              <w:rPr>
                <w:sz w:val="20"/>
                <w:szCs w:val="20"/>
              </w:rPr>
              <w:t>25</w:t>
            </w:r>
          </w:p>
        </w:tc>
        <w:tc>
          <w:tcPr>
            <w:tcW w:w="1275" w:type="dxa"/>
            <w:noWrap/>
            <w:hideMark/>
          </w:tcPr>
          <w:p w14:paraId="1DFA9F64" w14:textId="77777777" w:rsidR="00E82239" w:rsidRPr="00C84887" w:rsidRDefault="00E82239" w:rsidP="00E82239">
            <w:pPr>
              <w:spacing w:after="108" w:line="259" w:lineRule="auto"/>
              <w:ind w:left="-5"/>
              <w:jc w:val="left"/>
              <w:rPr>
                <w:sz w:val="20"/>
                <w:szCs w:val="20"/>
              </w:rPr>
            </w:pPr>
            <w:r w:rsidRPr="00C84887">
              <w:rPr>
                <w:sz w:val="20"/>
                <w:szCs w:val="20"/>
              </w:rPr>
              <w:t>3.8</w:t>
            </w:r>
          </w:p>
        </w:tc>
        <w:tc>
          <w:tcPr>
            <w:tcW w:w="1275" w:type="dxa"/>
            <w:noWrap/>
            <w:hideMark/>
          </w:tcPr>
          <w:p w14:paraId="32C176ED" w14:textId="77777777" w:rsidR="00E82239" w:rsidRPr="00C84887" w:rsidRDefault="00E82239" w:rsidP="00E82239">
            <w:pPr>
              <w:spacing w:after="108" w:line="259" w:lineRule="auto"/>
              <w:ind w:left="-5"/>
              <w:jc w:val="left"/>
              <w:rPr>
                <w:sz w:val="20"/>
                <w:szCs w:val="20"/>
              </w:rPr>
            </w:pPr>
            <w:r w:rsidRPr="00C84887">
              <w:rPr>
                <w:sz w:val="20"/>
                <w:szCs w:val="20"/>
              </w:rPr>
              <w:t>69.6</w:t>
            </w:r>
          </w:p>
        </w:tc>
        <w:tc>
          <w:tcPr>
            <w:tcW w:w="1238" w:type="dxa"/>
            <w:noWrap/>
            <w:hideMark/>
          </w:tcPr>
          <w:p w14:paraId="42FC3365" w14:textId="77777777" w:rsidR="00E82239" w:rsidRPr="00C84887" w:rsidRDefault="00E82239" w:rsidP="00E82239">
            <w:pPr>
              <w:spacing w:after="108" w:line="259" w:lineRule="auto"/>
              <w:ind w:left="-5"/>
              <w:jc w:val="left"/>
              <w:rPr>
                <w:sz w:val="20"/>
                <w:szCs w:val="20"/>
              </w:rPr>
            </w:pPr>
            <w:r w:rsidRPr="00C84887">
              <w:rPr>
                <w:sz w:val="20"/>
                <w:szCs w:val="20"/>
              </w:rPr>
              <w:t>1.6</w:t>
            </w:r>
          </w:p>
        </w:tc>
        <w:tc>
          <w:tcPr>
            <w:tcW w:w="1878" w:type="dxa"/>
            <w:noWrap/>
            <w:hideMark/>
          </w:tcPr>
          <w:p w14:paraId="604C869A" w14:textId="77777777" w:rsidR="00E82239" w:rsidRPr="00C84887" w:rsidRDefault="00E82239" w:rsidP="00E82239">
            <w:pPr>
              <w:spacing w:after="108" w:line="259" w:lineRule="auto"/>
              <w:ind w:left="-5"/>
              <w:jc w:val="left"/>
              <w:rPr>
                <w:sz w:val="20"/>
                <w:szCs w:val="20"/>
              </w:rPr>
            </w:pPr>
            <w:proofErr w:type="spellStart"/>
            <w:r w:rsidRPr="00C84887">
              <w:rPr>
                <w:sz w:val="20"/>
                <w:szCs w:val="20"/>
              </w:rPr>
              <w:t>Soysa</w:t>
            </w:r>
            <w:proofErr w:type="spellEnd"/>
            <w:r w:rsidRPr="00C84887">
              <w:rPr>
                <w:sz w:val="20"/>
                <w:szCs w:val="20"/>
              </w:rPr>
              <w:t xml:space="preserve"> et al. (2016)</w:t>
            </w:r>
          </w:p>
        </w:tc>
      </w:tr>
      <w:tr w:rsidR="00E82239" w:rsidRPr="00C84887" w14:paraId="6AC88E08" w14:textId="77777777" w:rsidTr="00717DD2">
        <w:trPr>
          <w:trHeight w:val="360"/>
        </w:trPr>
        <w:tc>
          <w:tcPr>
            <w:tcW w:w="2297" w:type="dxa"/>
            <w:noWrap/>
            <w:hideMark/>
          </w:tcPr>
          <w:p w14:paraId="4EBEE5B8" w14:textId="77777777" w:rsidR="00E82239" w:rsidRPr="00C84887" w:rsidRDefault="00E82239" w:rsidP="00E82239">
            <w:pPr>
              <w:spacing w:after="108" w:line="259" w:lineRule="auto"/>
              <w:ind w:left="-5"/>
              <w:jc w:val="left"/>
              <w:rPr>
                <w:sz w:val="20"/>
                <w:szCs w:val="20"/>
              </w:rPr>
            </w:pPr>
            <w:r w:rsidRPr="00C84887">
              <w:rPr>
                <w:sz w:val="20"/>
                <w:szCs w:val="20"/>
              </w:rPr>
              <w:t>Orange peel waste</w:t>
            </w:r>
          </w:p>
        </w:tc>
        <w:tc>
          <w:tcPr>
            <w:tcW w:w="1275" w:type="dxa"/>
            <w:noWrap/>
            <w:hideMark/>
          </w:tcPr>
          <w:p w14:paraId="0C7FA69A" w14:textId="77777777" w:rsidR="00E82239" w:rsidRPr="00C84887" w:rsidRDefault="00E82239" w:rsidP="00E82239">
            <w:pPr>
              <w:spacing w:after="108" w:line="259" w:lineRule="auto"/>
              <w:ind w:left="-5"/>
              <w:jc w:val="left"/>
              <w:rPr>
                <w:sz w:val="20"/>
                <w:szCs w:val="20"/>
              </w:rPr>
            </w:pPr>
            <w:r w:rsidRPr="00C84887">
              <w:rPr>
                <w:sz w:val="20"/>
                <w:szCs w:val="20"/>
              </w:rPr>
              <w:t>8.62</w:t>
            </w:r>
          </w:p>
        </w:tc>
        <w:tc>
          <w:tcPr>
            <w:tcW w:w="1275" w:type="dxa"/>
            <w:noWrap/>
            <w:hideMark/>
          </w:tcPr>
          <w:p w14:paraId="182724DC" w14:textId="77777777" w:rsidR="00E82239" w:rsidRPr="00C84887" w:rsidRDefault="00E82239" w:rsidP="00E82239">
            <w:pPr>
              <w:spacing w:after="108" w:line="259" w:lineRule="auto"/>
              <w:ind w:left="-5"/>
              <w:jc w:val="left"/>
              <w:rPr>
                <w:sz w:val="20"/>
                <w:szCs w:val="20"/>
              </w:rPr>
            </w:pPr>
            <w:r w:rsidRPr="00C84887">
              <w:rPr>
                <w:sz w:val="20"/>
                <w:szCs w:val="20"/>
              </w:rPr>
              <w:t>3.6</w:t>
            </w:r>
          </w:p>
        </w:tc>
        <w:tc>
          <w:tcPr>
            <w:tcW w:w="1275" w:type="dxa"/>
            <w:noWrap/>
            <w:hideMark/>
          </w:tcPr>
          <w:p w14:paraId="30BDC744" w14:textId="77777777" w:rsidR="00E82239" w:rsidRPr="00C84887" w:rsidRDefault="00E82239" w:rsidP="00E82239">
            <w:pPr>
              <w:spacing w:after="108" w:line="259" w:lineRule="auto"/>
              <w:ind w:left="-5"/>
              <w:jc w:val="left"/>
              <w:rPr>
                <w:sz w:val="20"/>
                <w:szCs w:val="20"/>
              </w:rPr>
            </w:pPr>
            <w:r w:rsidRPr="00C84887">
              <w:rPr>
                <w:sz w:val="20"/>
                <w:szCs w:val="20"/>
              </w:rPr>
              <w:t>75.8</w:t>
            </w:r>
          </w:p>
        </w:tc>
        <w:tc>
          <w:tcPr>
            <w:tcW w:w="1238" w:type="dxa"/>
            <w:noWrap/>
            <w:hideMark/>
          </w:tcPr>
          <w:p w14:paraId="7B925025" w14:textId="77777777" w:rsidR="00E82239" w:rsidRPr="00C84887" w:rsidRDefault="00E82239" w:rsidP="00E82239">
            <w:pPr>
              <w:spacing w:after="108" w:line="259" w:lineRule="auto"/>
              <w:ind w:left="-5"/>
              <w:jc w:val="left"/>
              <w:rPr>
                <w:sz w:val="20"/>
                <w:szCs w:val="20"/>
              </w:rPr>
            </w:pPr>
            <w:r w:rsidRPr="00C84887">
              <w:rPr>
                <w:sz w:val="20"/>
                <w:szCs w:val="20"/>
              </w:rPr>
              <w:t>11.98</w:t>
            </w:r>
          </w:p>
        </w:tc>
        <w:tc>
          <w:tcPr>
            <w:tcW w:w="1878" w:type="dxa"/>
            <w:noWrap/>
            <w:hideMark/>
          </w:tcPr>
          <w:p w14:paraId="3719907B" w14:textId="77777777" w:rsidR="00E82239" w:rsidRPr="00C84887" w:rsidRDefault="00E82239" w:rsidP="00E82239">
            <w:pPr>
              <w:spacing w:after="108" w:line="259" w:lineRule="auto"/>
              <w:ind w:left="-5"/>
              <w:jc w:val="left"/>
              <w:rPr>
                <w:sz w:val="20"/>
                <w:szCs w:val="20"/>
              </w:rPr>
            </w:pPr>
            <w:r w:rsidRPr="00C84887">
              <w:rPr>
                <w:sz w:val="20"/>
                <w:szCs w:val="20"/>
              </w:rPr>
              <w:t>Nanda et al. (2016)</w:t>
            </w:r>
          </w:p>
        </w:tc>
      </w:tr>
      <w:tr w:rsidR="00E82239" w:rsidRPr="00C84887" w14:paraId="3AD59550" w14:textId="77777777" w:rsidTr="00717DD2">
        <w:trPr>
          <w:trHeight w:val="360"/>
        </w:trPr>
        <w:tc>
          <w:tcPr>
            <w:tcW w:w="2297" w:type="dxa"/>
            <w:noWrap/>
            <w:hideMark/>
          </w:tcPr>
          <w:p w14:paraId="6167538A" w14:textId="77777777" w:rsidR="00E82239" w:rsidRPr="00C84887" w:rsidRDefault="00E82239" w:rsidP="00E82239">
            <w:pPr>
              <w:spacing w:after="108" w:line="259" w:lineRule="auto"/>
              <w:ind w:left="-5"/>
              <w:jc w:val="left"/>
              <w:rPr>
                <w:sz w:val="20"/>
                <w:szCs w:val="20"/>
              </w:rPr>
            </w:pPr>
            <w:r w:rsidRPr="00C84887">
              <w:rPr>
                <w:sz w:val="20"/>
                <w:szCs w:val="20"/>
              </w:rPr>
              <w:t>Lemon peel waste</w:t>
            </w:r>
          </w:p>
        </w:tc>
        <w:tc>
          <w:tcPr>
            <w:tcW w:w="1275" w:type="dxa"/>
            <w:noWrap/>
            <w:hideMark/>
          </w:tcPr>
          <w:p w14:paraId="53FCC992" w14:textId="77777777" w:rsidR="00E82239" w:rsidRPr="00C84887" w:rsidRDefault="00E82239" w:rsidP="00E82239">
            <w:pPr>
              <w:spacing w:after="108" w:line="259" w:lineRule="auto"/>
              <w:ind w:left="-5"/>
              <w:jc w:val="left"/>
              <w:rPr>
                <w:sz w:val="20"/>
                <w:szCs w:val="20"/>
              </w:rPr>
            </w:pPr>
            <w:r w:rsidRPr="00C84887">
              <w:rPr>
                <w:sz w:val="20"/>
                <w:szCs w:val="20"/>
              </w:rPr>
              <w:t>10.78</w:t>
            </w:r>
          </w:p>
        </w:tc>
        <w:tc>
          <w:tcPr>
            <w:tcW w:w="1275" w:type="dxa"/>
            <w:noWrap/>
            <w:hideMark/>
          </w:tcPr>
          <w:p w14:paraId="23CDCA38" w14:textId="77777777" w:rsidR="00E82239" w:rsidRPr="00C84887" w:rsidRDefault="00E82239" w:rsidP="00E82239">
            <w:pPr>
              <w:spacing w:after="108" w:line="259" w:lineRule="auto"/>
              <w:ind w:left="-5"/>
              <w:jc w:val="left"/>
              <w:rPr>
                <w:sz w:val="20"/>
                <w:szCs w:val="20"/>
              </w:rPr>
            </w:pPr>
            <w:r w:rsidRPr="00C84887">
              <w:rPr>
                <w:sz w:val="20"/>
                <w:szCs w:val="20"/>
              </w:rPr>
              <w:t>3.6</w:t>
            </w:r>
          </w:p>
        </w:tc>
        <w:tc>
          <w:tcPr>
            <w:tcW w:w="1275" w:type="dxa"/>
            <w:noWrap/>
            <w:hideMark/>
          </w:tcPr>
          <w:p w14:paraId="28D39A91" w14:textId="77777777" w:rsidR="00E82239" w:rsidRPr="00C84887" w:rsidRDefault="00E82239" w:rsidP="00E82239">
            <w:pPr>
              <w:spacing w:after="108" w:line="259" w:lineRule="auto"/>
              <w:ind w:left="-5"/>
              <w:jc w:val="left"/>
              <w:rPr>
                <w:sz w:val="20"/>
                <w:szCs w:val="20"/>
              </w:rPr>
            </w:pPr>
            <w:r w:rsidRPr="00C84887">
              <w:rPr>
                <w:sz w:val="20"/>
                <w:szCs w:val="20"/>
              </w:rPr>
              <w:t>77.8</w:t>
            </w:r>
          </w:p>
        </w:tc>
        <w:tc>
          <w:tcPr>
            <w:tcW w:w="1238" w:type="dxa"/>
            <w:noWrap/>
            <w:hideMark/>
          </w:tcPr>
          <w:p w14:paraId="58DD6672" w14:textId="77777777" w:rsidR="00E82239" w:rsidRPr="00C84887" w:rsidRDefault="00E82239" w:rsidP="00E82239">
            <w:pPr>
              <w:spacing w:after="108" w:line="259" w:lineRule="auto"/>
              <w:ind w:left="-5"/>
              <w:jc w:val="left"/>
              <w:rPr>
                <w:sz w:val="20"/>
                <w:szCs w:val="20"/>
              </w:rPr>
            </w:pPr>
            <w:r w:rsidRPr="00C84887">
              <w:rPr>
                <w:sz w:val="20"/>
                <w:szCs w:val="20"/>
              </w:rPr>
              <w:t>7.82</w:t>
            </w:r>
          </w:p>
        </w:tc>
        <w:tc>
          <w:tcPr>
            <w:tcW w:w="1878" w:type="dxa"/>
            <w:noWrap/>
            <w:hideMark/>
          </w:tcPr>
          <w:p w14:paraId="40AFFEFA" w14:textId="77777777" w:rsidR="00E82239" w:rsidRPr="00C84887" w:rsidRDefault="00E82239" w:rsidP="00E82239">
            <w:pPr>
              <w:spacing w:after="108" w:line="259" w:lineRule="auto"/>
              <w:ind w:left="-5"/>
              <w:jc w:val="left"/>
              <w:rPr>
                <w:sz w:val="20"/>
                <w:szCs w:val="20"/>
              </w:rPr>
            </w:pPr>
            <w:r w:rsidRPr="00C84887">
              <w:rPr>
                <w:sz w:val="20"/>
                <w:szCs w:val="20"/>
              </w:rPr>
              <w:t>Nanda et al. (2016)</w:t>
            </w:r>
          </w:p>
        </w:tc>
      </w:tr>
      <w:tr w:rsidR="00E82239" w:rsidRPr="00C84887" w14:paraId="46B5F459" w14:textId="77777777" w:rsidTr="00717DD2">
        <w:trPr>
          <w:trHeight w:val="360"/>
        </w:trPr>
        <w:tc>
          <w:tcPr>
            <w:tcW w:w="2297" w:type="dxa"/>
            <w:noWrap/>
            <w:hideMark/>
          </w:tcPr>
          <w:p w14:paraId="2BE62A89" w14:textId="77777777" w:rsidR="00E82239" w:rsidRPr="00C84887" w:rsidRDefault="00E82239" w:rsidP="00E82239">
            <w:pPr>
              <w:spacing w:after="108" w:line="259" w:lineRule="auto"/>
              <w:ind w:left="-5"/>
              <w:jc w:val="left"/>
              <w:rPr>
                <w:sz w:val="20"/>
                <w:szCs w:val="20"/>
              </w:rPr>
            </w:pPr>
            <w:proofErr w:type="spellStart"/>
            <w:r w:rsidRPr="00C84887">
              <w:rPr>
                <w:sz w:val="20"/>
                <w:szCs w:val="20"/>
              </w:rPr>
              <w:t>Mangaba</w:t>
            </w:r>
            <w:proofErr w:type="spellEnd"/>
            <w:r w:rsidRPr="00C84887">
              <w:rPr>
                <w:sz w:val="20"/>
                <w:szCs w:val="20"/>
              </w:rPr>
              <w:t xml:space="preserve"> seeds</w:t>
            </w:r>
          </w:p>
        </w:tc>
        <w:tc>
          <w:tcPr>
            <w:tcW w:w="1275" w:type="dxa"/>
            <w:noWrap/>
            <w:hideMark/>
          </w:tcPr>
          <w:p w14:paraId="37FA9140" w14:textId="77777777" w:rsidR="00E82239" w:rsidRPr="00C84887" w:rsidRDefault="00E82239" w:rsidP="00E82239">
            <w:pPr>
              <w:spacing w:after="108" w:line="259" w:lineRule="auto"/>
              <w:ind w:left="-5"/>
              <w:jc w:val="left"/>
              <w:rPr>
                <w:sz w:val="20"/>
                <w:szCs w:val="20"/>
              </w:rPr>
            </w:pPr>
            <w:r w:rsidRPr="00C84887">
              <w:rPr>
                <w:sz w:val="20"/>
                <w:szCs w:val="20"/>
              </w:rPr>
              <w:t>4.5</w:t>
            </w:r>
          </w:p>
        </w:tc>
        <w:tc>
          <w:tcPr>
            <w:tcW w:w="1275" w:type="dxa"/>
            <w:noWrap/>
            <w:hideMark/>
          </w:tcPr>
          <w:p w14:paraId="22A32908" w14:textId="77777777" w:rsidR="00E82239" w:rsidRPr="00C84887" w:rsidRDefault="00E82239" w:rsidP="00E82239">
            <w:pPr>
              <w:spacing w:after="108" w:line="259" w:lineRule="auto"/>
              <w:ind w:left="-5"/>
              <w:jc w:val="left"/>
              <w:rPr>
                <w:sz w:val="20"/>
                <w:szCs w:val="20"/>
              </w:rPr>
            </w:pPr>
            <w:r w:rsidRPr="00C84887">
              <w:rPr>
                <w:sz w:val="20"/>
                <w:szCs w:val="20"/>
              </w:rPr>
              <w:t>71.3</w:t>
            </w:r>
          </w:p>
        </w:tc>
        <w:tc>
          <w:tcPr>
            <w:tcW w:w="1275" w:type="dxa"/>
            <w:noWrap/>
            <w:hideMark/>
          </w:tcPr>
          <w:p w14:paraId="6869D725" w14:textId="77777777" w:rsidR="00E82239" w:rsidRPr="00C84887" w:rsidRDefault="00E82239" w:rsidP="00E82239">
            <w:pPr>
              <w:spacing w:after="108" w:line="259" w:lineRule="auto"/>
              <w:ind w:left="-5"/>
              <w:jc w:val="left"/>
              <w:rPr>
                <w:sz w:val="20"/>
                <w:szCs w:val="20"/>
              </w:rPr>
            </w:pPr>
            <w:r w:rsidRPr="00C84887">
              <w:rPr>
                <w:sz w:val="20"/>
                <w:szCs w:val="20"/>
              </w:rPr>
              <w:t>13.8</w:t>
            </w:r>
          </w:p>
        </w:tc>
        <w:tc>
          <w:tcPr>
            <w:tcW w:w="1238" w:type="dxa"/>
            <w:noWrap/>
            <w:hideMark/>
          </w:tcPr>
          <w:p w14:paraId="3F6F8BF8" w14:textId="77777777" w:rsidR="00E82239" w:rsidRPr="00C84887" w:rsidRDefault="00E82239" w:rsidP="00E82239">
            <w:pPr>
              <w:spacing w:after="108" w:line="259" w:lineRule="auto"/>
              <w:ind w:left="-5"/>
              <w:jc w:val="left"/>
              <w:rPr>
                <w:sz w:val="20"/>
                <w:szCs w:val="20"/>
              </w:rPr>
            </w:pPr>
            <w:r w:rsidRPr="00C84887">
              <w:rPr>
                <w:sz w:val="20"/>
                <w:szCs w:val="20"/>
              </w:rPr>
              <w:t>10.4</w:t>
            </w:r>
          </w:p>
        </w:tc>
        <w:tc>
          <w:tcPr>
            <w:tcW w:w="1878" w:type="dxa"/>
            <w:noWrap/>
            <w:hideMark/>
          </w:tcPr>
          <w:p w14:paraId="355987A7" w14:textId="77777777" w:rsidR="00E82239" w:rsidRPr="00C84887" w:rsidRDefault="00E82239" w:rsidP="00E82239">
            <w:pPr>
              <w:spacing w:after="108" w:line="259" w:lineRule="auto"/>
              <w:ind w:left="-5"/>
              <w:jc w:val="left"/>
              <w:rPr>
                <w:sz w:val="20"/>
                <w:szCs w:val="20"/>
              </w:rPr>
            </w:pPr>
            <w:r w:rsidRPr="00C84887">
              <w:rPr>
                <w:sz w:val="20"/>
                <w:szCs w:val="20"/>
              </w:rPr>
              <w:t>Santos et al. (2015)</w:t>
            </w:r>
          </w:p>
        </w:tc>
      </w:tr>
      <w:tr w:rsidR="00E82239" w:rsidRPr="00C84887" w14:paraId="3E2D7D54" w14:textId="77777777" w:rsidTr="00717DD2">
        <w:trPr>
          <w:trHeight w:val="360"/>
        </w:trPr>
        <w:tc>
          <w:tcPr>
            <w:tcW w:w="2297" w:type="dxa"/>
            <w:noWrap/>
            <w:hideMark/>
          </w:tcPr>
          <w:p w14:paraId="3DFC3F0B" w14:textId="77777777" w:rsidR="00E82239" w:rsidRPr="00C84887" w:rsidRDefault="00E82239" w:rsidP="00E82239">
            <w:pPr>
              <w:spacing w:after="108" w:line="259" w:lineRule="auto"/>
              <w:ind w:left="-5"/>
              <w:jc w:val="left"/>
              <w:rPr>
                <w:sz w:val="20"/>
                <w:szCs w:val="20"/>
              </w:rPr>
            </w:pPr>
            <w:r w:rsidRPr="00C84887">
              <w:rPr>
                <w:sz w:val="20"/>
                <w:szCs w:val="20"/>
              </w:rPr>
              <w:t>Mushroom waste</w:t>
            </w:r>
          </w:p>
        </w:tc>
        <w:tc>
          <w:tcPr>
            <w:tcW w:w="1275" w:type="dxa"/>
            <w:noWrap/>
            <w:hideMark/>
          </w:tcPr>
          <w:p w14:paraId="110B5D12" w14:textId="77777777" w:rsidR="00E82239" w:rsidRPr="00C84887" w:rsidRDefault="00E82239" w:rsidP="00E82239">
            <w:pPr>
              <w:spacing w:after="108" w:line="259" w:lineRule="auto"/>
              <w:ind w:left="-5"/>
              <w:jc w:val="left"/>
              <w:rPr>
                <w:sz w:val="20"/>
                <w:szCs w:val="20"/>
              </w:rPr>
            </w:pPr>
            <w:r w:rsidRPr="00C84887">
              <w:rPr>
                <w:sz w:val="20"/>
                <w:szCs w:val="20"/>
              </w:rPr>
              <w:t>34</w:t>
            </w:r>
          </w:p>
        </w:tc>
        <w:tc>
          <w:tcPr>
            <w:tcW w:w="1275" w:type="dxa"/>
            <w:noWrap/>
            <w:hideMark/>
          </w:tcPr>
          <w:p w14:paraId="7BFE275E" w14:textId="77777777" w:rsidR="00E82239" w:rsidRPr="00C84887" w:rsidRDefault="00E82239" w:rsidP="00E82239">
            <w:pPr>
              <w:spacing w:after="108" w:line="259" w:lineRule="auto"/>
              <w:ind w:left="-5"/>
              <w:jc w:val="left"/>
              <w:rPr>
                <w:sz w:val="20"/>
                <w:szCs w:val="20"/>
              </w:rPr>
            </w:pPr>
            <w:r w:rsidRPr="00C84887">
              <w:rPr>
                <w:sz w:val="20"/>
                <w:szCs w:val="20"/>
              </w:rPr>
              <w:t>29</w:t>
            </w:r>
          </w:p>
        </w:tc>
        <w:tc>
          <w:tcPr>
            <w:tcW w:w="1275" w:type="dxa"/>
            <w:noWrap/>
            <w:hideMark/>
          </w:tcPr>
          <w:p w14:paraId="60394B51" w14:textId="77777777" w:rsidR="00E82239" w:rsidRPr="00C84887" w:rsidRDefault="00E82239" w:rsidP="00E82239">
            <w:pPr>
              <w:spacing w:after="108" w:line="259" w:lineRule="auto"/>
              <w:ind w:left="-5"/>
              <w:jc w:val="left"/>
              <w:rPr>
                <w:sz w:val="20"/>
                <w:szCs w:val="20"/>
              </w:rPr>
            </w:pPr>
            <w:r w:rsidRPr="00C84887">
              <w:rPr>
                <w:sz w:val="20"/>
                <w:szCs w:val="20"/>
              </w:rPr>
              <w:t>34.8</w:t>
            </w:r>
          </w:p>
        </w:tc>
        <w:tc>
          <w:tcPr>
            <w:tcW w:w="1238" w:type="dxa"/>
            <w:noWrap/>
            <w:hideMark/>
          </w:tcPr>
          <w:p w14:paraId="110B3A2C" w14:textId="77777777" w:rsidR="00E82239" w:rsidRPr="00C84887" w:rsidRDefault="00E82239" w:rsidP="00E82239">
            <w:pPr>
              <w:spacing w:after="108" w:line="259" w:lineRule="auto"/>
              <w:ind w:left="-5"/>
              <w:jc w:val="left"/>
              <w:rPr>
                <w:sz w:val="20"/>
                <w:szCs w:val="20"/>
              </w:rPr>
            </w:pPr>
            <w:r w:rsidRPr="00C84887">
              <w:rPr>
                <w:sz w:val="20"/>
                <w:szCs w:val="20"/>
              </w:rPr>
              <w:t>2.2</w:t>
            </w:r>
          </w:p>
        </w:tc>
        <w:tc>
          <w:tcPr>
            <w:tcW w:w="1878" w:type="dxa"/>
            <w:noWrap/>
            <w:hideMark/>
          </w:tcPr>
          <w:p w14:paraId="76C351FE" w14:textId="77777777" w:rsidR="00E82239" w:rsidRPr="00C84887" w:rsidRDefault="00E82239" w:rsidP="00E82239">
            <w:pPr>
              <w:spacing w:after="108" w:line="259" w:lineRule="auto"/>
              <w:ind w:left="-5"/>
              <w:jc w:val="left"/>
              <w:rPr>
                <w:sz w:val="20"/>
                <w:szCs w:val="20"/>
              </w:rPr>
            </w:pPr>
            <w:r w:rsidRPr="00C84887">
              <w:rPr>
                <w:sz w:val="20"/>
                <w:szCs w:val="20"/>
              </w:rPr>
              <w:t xml:space="preserve">Wang </w:t>
            </w:r>
            <w:proofErr w:type="gramStart"/>
            <w:r w:rsidRPr="00C84887">
              <w:rPr>
                <w:sz w:val="20"/>
                <w:szCs w:val="20"/>
              </w:rPr>
              <w:t>et al.(</w:t>
            </w:r>
            <w:proofErr w:type="gramEnd"/>
            <w:r w:rsidRPr="00C84887">
              <w:rPr>
                <w:sz w:val="20"/>
                <w:szCs w:val="20"/>
              </w:rPr>
              <w:t>2016)</w:t>
            </w:r>
          </w:p>
        </w:tc>
      </w:tr>
      <w:tr w:rsidR="00E82239" w:rsidRPr="00C84887" w14:paraId="6DB7F7EC" w14:textId="77777777" w:rsidTr="00717DD2">
        <w:trPr>
          <w:trHeight w:val="360"/>
        </w:trPr>
        <w:tc>
          <w:tcPr>
            <w:tcW w:w="2297" w:type="dxa"/>
            <w:noWrap/>
            <w:hideMark/>
          </w:tcPr>
          <w:p w14:paraId="60AB2FC0" w14:textId="77777777" w:rsidR="00E82239" w:rsidRPr="00C84887" w:rsidRDefault="00E82239" w:rsidP="00E82239">
            <w:pPr>
              <w:spacing w:after="108" w:line="259" w:lineRule="auto"/>
              <w:ind w:left="-5"/>
              <w:jc w:val="left"/>
              <w:rPr>
                <w:sz w:val="20"/>
                <w:szCs w:val="20"/>
              </w:rPr>
            </w:pPr>
            <w:r w:rsidRPr="00C84887">
              <w:rPr>
                <w:sz w:val="20"/>
                <w:szCs w:val="20"/>
              </w:rPr>
              <w:t>Waste vegetable</w:t>
            </w:r>
          </w:p>
        </w:tc>
        <w:tc>
          <w:tcPr>
            <w:tcW w:w="1275" w:type="dxa"/>
            <w:noWrap/>
            <w:hideMark/>
          </w:tcPr>
          <w:p w14:paraId="2253C878" w14:textId="77777777" w:rsidR="00E82239" w:rsidRPr="00C84887" w:rsidRDefault="00E82239" w:rsidP="00E82239">
            <w:pPr>
              <w:spacing w:after="108" w:line="259" w:lineRule="auto"/>
              <w:ind w:left="-5"/>
              <w:jc w:val="left"/>
              <w:rPr>
                <w:sz w:val="20"/>
                <w:szCs w:val="20"/>
              </w:rPr>
            </w:pPr>
            <w:r w:rsidRPr="00C84887">
              <w:rPr>
                <w:sz w:val="20"/>
                <w:szCs w:val="20"/>
              </w:rPr>
              <w:t>34.6</w:t>
            </w:r>
          </w:p>
        </w:tc>
        <w:tc>
          <w:tcPr>
            <w:tcW w:w="1275" w:type="dxa"/>
            <w:noWrap/>
            <w:hideMark/>
          </w:tcPr>
          <w:p w14:paraId="033E76C5" w14:textId="77777777" w:rsidR="00E82239" w:rsidRPr="00C84887" w:rsidRDefault="00E82239" w:rsidP="00E82239">
            <w:pPr>
              <w:spacing w:after="108" w:line="259" w:lineRule="auto"/>
              <w:ind w:left="-5"/>
              <w:jc w:val="left"/>
              <w:rPr>
                <w:sz w:val="20"/>
                <w:szCs w:val="20"/>
              </w:rPr>
            </w:pPr>
            <w:r w:rsidRPr="00C84887">
              <w:rPr>
                <w:sz w:val="20"/>
                <w:szCs w:val="20"/>
              </w:rPr>
              <w:t>14.1</w:t>
            </w:r>
          </w:p>
        </w:tc>
        <w:tc>
          <w:tcPr>
            <w:tcW w:w="1275" w:type="dxa"/>
            <w:noWrap/>
            <w:hideMark/>
          </w:tcPr>
          <w:p w14:paraId="0E5F0882" w14:textId="77777777" w:rsidR="00E82239" w:rsidRPr="00C84887" w:rsidRDefault="00E82239" w:rsidP="00E82239">
            <w:pPr>
              <w:spacing w:after="108" w:line="259" w:lineRule="auto"/>
              <w:ind w:left="-5"/>
              <w:jc w:val="left"/>
              <w:rPr>
                <w:sz w:val="20"/>
                <w:szCs w:val="20"/>
              </w:rPr>
            </w:pPr>
            <w:r w:rsidRPr="00C84887">
              <w:rPr>
                <w:sz w:val="20"/>
                <w:szCs w:val="20"/>
              </w:rPr>
              <w:t>51.3</w:t>
            </w:r>
          </w:p>
        </w:tc>
        <w:tc>
          <w:tcPr>
            <w:tcW w:w="1238" w:type="dxa"/>
            <w:noWrap/>
            <w:hideMark/>
          </w:tcPr>
          <w:p w14:paraId="6ED62BC2" w14:textId="77777777" w:rsidR="00E82239" w:rsidRPr="00C84887" w:rsidRDefault="00E82239" w:rsidP="00E82239">
            <w:pPr>
              <w:spacing w:after="108" w:line="259" w:lineRule="auto"/>
              <w:ind w:left="-5"/>
              <w:jc w:val="left"/>
              <w:rPr>
                <w:sz w:val="20"/>
                <w:szCs w:val="20"/>
              </w:rPr>
            </w:pPr>
            <w:r w:rsidRPr="00C84887">
              <w:rPr>
                <w:sz w:val="20"/>
                <w:szCs w:val="20"/>
              </w:rPr>
              <w:t>0</w:t>
            </w:r>
          </w:p>
        </w:tc>
        <w:tc>
          <w:tcPr>
            <w:tcW w:w="1878" w:type="dxa"/>
            <w:noWrap/>
            <w:hideMark/>
          </w:tcPr>
          <w:p w14:paraId="29599BBA" w14:textId="77777777" w:rsidR="00E82239" w:rsidRPr="00C84887" w:rsidRDefault="00E82239" w:rsidP="00E82239">
            <w:pPr>
              <w:spacing w:after="108" w:line="259" w:lineRule="auto"/>
              <w:ind w:left="-5"/>
              <w:jc w:val="left"/>
              <w:rPr>
                <w:sz w:val="20"/>
                <w:szCs w:val="20"/>
              </w:rPr>
            </w:pPr>
            <w:r w:rsidRPr="00C84887">
              <w:rPr>
                <w:sz w:val="20"/>
                <w:szCs w:val="20"/>
              </w:rPr>
              <w:t xml:space="preserve">Wang </w:t>
            </w:r>
            <w:proofErr w:type="gramStart"/>
            <w:r w:rsidRPr="00C84887">
              <w:rPr>
                <w:sz w:val="20"/>
                <w:szCs w:val="20"/>
              </w:rPr>
              <w:t>et al.(</w:t>
            </w:r>
            <w:proofErr w:type="gramEnd"/>
            <w:r w:rsidRPr="00C84887">
              <w:rPr>
                <w:sz w:val="20"/>
                <w:szCs w:val="20"/>
              </w:rPr>
              <w:t>2017)</w:t>
            </w:r>
          </w:p>
        </w:tc>
      </w:tr>
      <w:tr w:rsidR="00E82239" w:rsidRPr="00C84887" w14:paraId="6328238B" w14:textId="77777777" w:rsidTr="00717DD2">
        <w:trPr>
          <w:trHeight w:val="360"/>
        </w:trPr>
        <w:tc>
          <w:tcPr>
            <w:tcW w:w="2297" w:type="dxa"/>
            <w:noWrap/>
            <w:hideMark/>
          </w:tcPr>
          <w:p w14:paraId="685CAC84" w14:textId="77777777" w:rsidR="00E82239" w:rsidRPr="00C84887" w:rsidRDefault="00E82239" w:rsidP="00E82239">
            <w:pPr>
              <w:spacing w:after="108" w:line="259" w:lineRule="auto"/>
              <w:ind w:left="-5"/>
              <w:jc w:val="left"/>
              <w:rPr>
                <w:sz w:val="20"/>
                <w:szCs w:val="20"/>
              </w:rPr>
            </w:pPr>
            <w:r w:rsidRPr="00C84887">
              <w:rPr>
                <w:sz w:val="20"/>
                <w:szCs w:val="20"/>
              </w:rPr>
              <w:t xml:space="preserve"> Tea residue</w:t>
            </w:r>
          </w:p>
        </w:tc>
        <w:tc>
          <w:tcPr>
            <w:tcW w:w="1275" w:type="dxa"/>
            <w:noWrap/>
            <w:hideMark/>
          </w:tcPr>
          <w:p w14:paraId="465340C9" w14:textId="77777777" w:rsidR="00E82239" w:rsidRPr="00C84887" w:rsidRDefault="00E82239" w:rsidP="00E82239">
            <w:pPr>
              <w:spacing w:after="108" w:line="259" w:lineRule="auto"/>
              <w:ind w:left="-5"/>
              <w:jc w:val="left"/>
              <w:rPr>
                <w:sz w:val="20"/>
                <w:szCs w:val="20"/>
              </w:rPr>
            </w:pPr>
            <w:r w:rsidRPr="00C84887">
              <w:rPr>
                <w:sz w:val="20"/>
                <w:szCs w:val="20"/>
              </w:rPr>
              <w:t>28</w:t>
            </w:r>
          </w:p>
        </w:tc>
        <w:tc>
          <w:tcPr>
            <w:tcW w:w="1275" w:type="dxa"/>
            <w:noWrap/>
            <w:hideMark/>
          </w:tcPr>
          <w:p w14:paraId="02E92A07" w14:textId="77777777" w:rsidR="00E82239" w:rsidRPr="00C84887" w:rsidRDefault="00E82239" w:rsidP="00E82239">
            <w:pPr>
              <w:spacing w:after="108" w:line="259" w:lineRule="auto"/>
              <w:ind w:left="-5"/>
              <w:jc w:val="left"/>
              <w:rPr>
                <w:sz w:val="20"/>
                <w:szCs w:val="20"/>
              </w:rPr>
            </w:pPr>
            <w:r w:rsidRPr="00C84887">
              <w:rPr>
                <w:sz w:val="20"/>
                <w:szCs w:val="20"/>
              </w:rPr>
              <w:t>9.8</w:t>
            </w:r>
          </w:p>
        </w:tc>
        <w:tc>
          <w:tcPr>
            <w:tcW w:w="1275" w:type="dxa"/>
            <w:noWrap/>
            <w:hideMark/>
          </w:tcPr>
          <w:p w14:paraId="45FDFB33" w14:textId="77777777" w:rsidR="00E82239" w:rsidRPr="00C84887" w:rsidRDefault="00E82239" w:rsidP="00E82239">
            <w:pPr>
              <w:spacing w:after="108" w:line="259" w:lineRule="auto"/>
              <w:ind w:left="-5"/>
              <w:jc w:val="left"/>
              <w:rPr>
                <w:sz w:val="20"/>
                <w:szCs w:val="20"/>
              </w:rPr>
            </w:pPr>
            <w:r w:rsidRPr="00C84887">
              <w:rPr>
                <w:sz w:val="20"/>
                <w:szCs w:val="20"/>
              </w:rPr>
              <w:t>61.6</w:t>
            </w:r>
          </w:p>
        </w:tc>
        <w:tc>
          <w:tcPr>
            <w:tcW w:w="1238" w:type="dxa"/>
            <w:noWrap/>
            <w:hideMark/>
          </w:tcPr>
          <w:p w14:paraId="3B9AB743" w14:textId="77777777" w:rsidR="00E82239" w:rsidRPr="00C84887" w:rsidRDefault="00E82239" w:rsidP="00E82239">
            <w:pPr>
              <w:spacing w:after="108" w:line="259" w:lineRule="auto"/>
              <w:ind w:left="-5"/>
              <w:jc w:val="left"/>
              <w:rPr>
                <w:sz w:val="20"/>
                <w:szCs w:val="20"/>
              </w:rPr>
            </w:pPr>
            <w:r w:rsidRPr="00C84887">
              <w:rPr>
                <w:sz w:val="20"/>
                <w:szCs w:val="20"/>
              </w:rPr>
              <w:t>0.6</w:t>
            </w:r>
          </w:p>
        </w:tc>
        <w:tc>
          <w:tcPr>
            <w:tcW w:w="1878" w:type="dxa"/>
            <w:noWrap/>
            <w:hideMark/>
          </w:tcPr>
          <w:p w14:paraId="397546C1" w14:textId="77777777" w:rsidR="00E82239" w:rsidRPr="00C84887" w:rsidRDefault="00E82239" w:rsidP="00E82239">
            <w:pPr>
              <w:spacing w:after="108" w:line="259" w:lineRule="auto"/>
              <w:ind w:left="-5"/>
              <w:jc w:val="left"/>
              <w:rPr>
                <w:sz w:val="20"/>
                <w:szCs w:val="20"/>
              </w:rPr>
            </w:pPr>
            <w:r w:rsidRPr="00C84887">
              <w:rPr>
                <w:sz w:val="20"/>
                <w:szCs w:val="20"/>
              </w:rPr>
              <w:t xml:space="preserve">Das </w:t>
            </w:r>
            <w:proofErr w:type="gramStart"/>
            <w:r w:rsidRPr="00C84887">
              <w:rPr>
                <w:sz w:val="20"/>
                <w:szCs w:val="20"/>
              </w:rPr>
              <w:t>et al.(</w:t>
            </w:r>
            <w:proofErr w:type="gramEnd"/>
            <w:r w:rsidRPr="00C84887">
              <w:rPr>
                <w:sz w:val="20"/>
                <w:szCs w:val="20"/>
              </w:rPr>
              <w:t>2019)</w:t>
            </w:r>
          </w:p>
        </w:tc>
      </w:tr>
      <w:tr w:rsidR="00E82239" w:rsidRPr="00C84887" w14:paraId="68CB250B" w14:textId="77777777" w:rsidTr="00717DD2">
        <w:trPr>
          <w:trHeight w:val="360"/>
        </w:trPr>
        <w:tc>
          <w:tcPr>
            <w:tcW w:w="2297" w:type="dxa"/>
            <w:noWrap/>
            <w:hideMark/>
          </w:tcPr>
          <w:p w14:paraId="0F8FE566" w14:textId="77777777" w:rsidR="00E82239" w:rsidRPr="00C84887" w:rsidRDefault="00E82239" w:rsidP="00E82239">
            <w:pPr>
              <w:spacing w:after="108" w:line="259" w:lineRule="auto"/>
              <w:ind w:left="-5"/>
              <w:jc w:val="left"/>
              <w:rPr>
                <w:sz w:val="20"/>
                <w:szCs w:val="20"/>
              </w:rPr>
            </w:pPr>
            <w:r w:rsidRPr="00C84887">
              <w:rPr>
                <w:sz w:val="20"/>
                <w:szCs w:val="20"/>
              </w:rPr>
              <w:t>Banana pseudo-stems</w:t>
            </w:r>
          </w:p>
        </w:tc>
        <w:tc>
          <w:tcPr>
            <w:tcW w:w="1275" w:type="dxa"/>
            <w:noWrap/>
            <w:hideMark/>
          </w:tcPr>
          <w:p w14:paraId="1E6042F6" w14:textId="77777777" w:rsidR="00E82239" w:rsidRPr="00C84887" w:rsidRDefault="00E82239" w:rsidP="00E82239">
            <w:pPr>
              <w:spacing w:after="108" w:line="259" w:lineRule="auto"/>
              <w:ind w:left="-5"/>
              <w:jc w:val="left"/>
              <w:rPr>
                <w:sz w:val="20"/>
                <w:szCs w:val="20"/>
              </w:rPr>
            </w:pPr>
            <w:r w:rsidRPr="00C84887">
              <w:rPr>
                <w:sz w:val="20"/>
                <w:szCs w:val="20"/>
              </w:rPr>
              <w:t>29.49</w:t>
            </w:r>
          </w:p>
        </w:tc>
        <w:tc>
          <w:tcPr>
            <w:tcW w:w="1275" w:type="dxa"/>
            <w:noWrap/>
            <w:hideMark/>
          </w:tcPr>
          <w:p w14:paraId="6DF5A717" w14:textId="77777777" w:rsidR="00E82239" w:rsidRPr="00C84887" w:rsidRDefault="00E82239" w:rsidP="00E82239">
            <w:pPr>
              <w:spacing w:after="108" w:line="259" w:lineRule="auto"/>
              <w:ind w:left="-5"/>
              <w:jc w:val="left"/>
              <w:rPr>
                <w:sz w:val="20"/>
                <w:szCs w:val="20"/>
              </w:rPr>
            </w:pPr>
            <w:r w:rsidRPr="00C84887">
              <w:rPr>
                <w:sz w:val="20"/>
                <w:szCs w:val="20"/>
              </w:rPr>
              <w:t>8.36</w:t>
            </w:r>
          </w:p>
        </w:tc>
        <w:tc>
          <w:tcPr>
            <w:tcW w:w="1275" w:type="dxa"/>
            <w:noWrap/>
            <w:hideMark/>
          </w:tcPr>
          <w:p w14:paraId="04180164" w14:textId="77777777" w:rsidR="00E82239" w:rsidRPr="00C84887" w:rsidRDefault="00E82239" w:rsidP="00E82239">
            <w:pPr>
              <w:spacing w:after="108" w:line="259" w:lineRule="auto"/>
              <w:ind w:left="-5"/>
              <w:jc w:val="left"/>
              <w:rPr>
                <w:sz w:val="20"/>
                <w:szCs w:val="20"/>
              </w:rPr>
            </w:pPr>
            <w:r w:rsidRPr="00C84887">
              <w:rPr>
                <w:sz w:val="20"/>
                <w:szCs w:val="20"/>
              </w:rPr>
              <w:t>61.62</w:t>
            </w:r>
          </w:p>
        </w:tc>
        <w:tc>
          <w:tcPr>
            <w:tcW w:w="1238" w:type="dxa"/>
            <w:noWrap/>
            <w:hideMark/>
          </w:tcPr>
          <w:p w14:paraId="27F9F953" w14:textId="77777777" w:rsidR="00E82239" w:rsidRPr="00C84887" w:rsidRDefault="00E82239" w:rsidP="00E82239">
            <w:pPr>
              <w:spacing w:after="108" w:line="259" w:lineRule="auto"/>
              <w:ind w:left="-5"/>
              <w:jc w:val="left"/>
              <w:rPr>
                <w:sz w:val="20"/>
                <w:szCs w:val="20"/>
              </w:rPr>
            </w:pPr>
            <w:r w:rsidRPr="00C84887">
              <w:rPr>
                <w:sz w:val="20"/>
                <w:szCs w:val="20"/>
              </w:rPr>
              <w:t>0.53</w:t>
            </w:r>
          </w:p>
        </w:tc>
        <w:tc>
          <w:tcPr>
            <w:tcW w:w="1878" w:type="dxa"/>
            <w:noWrap/>
            <w:hideMark/>
          </w:tcPr>
          <w:p w14:paraId="3BDEAE22" w14:textId="77777777" w:rsidR="00E82239" w:rsidRPr="00C84887" w:rsidRDefault="00E82239" w:rsidP="00E82239">
            <w:pPr>
              <w:spacing w:after="108" w:line="259" w:lineRule="auto"/>
              <w:ind w:left="-5"/>
              <w:jc w:val="left"/>
              <w:rPr>
                <w:sz w:val="20"/>
                <w:szCs w:val="20"/>
              </w:rPr>
            </w:pPr>
            <w:r w:rsidRPr="00C84887">
              <w:rPr>
                <w:sz w:val="20"/>
                <w:szCs w:val="20"/>
              </w:rPr>
              <w:t xml:space="preserve">Jung et </w:t>
            </w:r>
            <w:proofErr w:type="gramStart"/>
            <w:r w:rsidRPr="00C84887">
              <w:rPr>
                <w:sz w:val="20"/>
                <w:szCs w:val="20"/>
              </w:rPr>
              <w:t>al(</w:t>
            </w:r>
            <w:proofErr w:type="gramEnd"/>
            <w:r w:rsidRPr="00C84887">
              <w:rPr>
                <w:sz w:val="20"/>
                <w:szCs w:val="20"/>
              </w:rPr>
              <w:t>2018)</w:t>
            </w:r>
          </w:p>
        </w:tc>
      </w:tr>
      <w:tr w:rsidR="00E82239" w:rsidRPr="00C84887" w14:paraId="39176E6A" w14:textId="77777777" w:rsidTr="00717DD2">
        <w:trPr>
          <w:trHeight w:val="360"/>
        </w:trPr>
        <w:tc>
          <w:tcPr>
            <w:tcW w:w="2297" w:type="dxa"/>
            <w:noWrap/>
            <w:hideMark/>
          </w:tcPr>
          <w:p w14:paraId="7404E8F0" w14:textId="77777777" w:rsidR="00E82239" w:rsidRPr="00C84887" w:rsidRDefault="00E82239" w:rsidP="00E82239">
            <w:pPr>
              <w:spacing w:after="108" w:line="259" w:lineRule="auto"/>
              <w:ind w:left="-5"/>
              <w:jc w:val="left"/>
              <w:rPr>
                <w:sz w:val="20"/>
                <w:szCs w:val="20"/>
              </w:rPr>
            </w:pPr>
            <w:r w:rsidRPr="00C84887">
              <w:rPr>
                <w:sz w:val="20"/>
                <w:szCs w:val="20"/>
              </w:rPr>
              <w:t xml:space="preserve"> pine sawdust</w:t>
            </w:r>
          </w:p>
        </w:tc>
        <w:tc>
          <w:tcPr>
            <w:tcW w:w="1275" w:type="dxa"/>
            <w:noWrap/>
            <w:hideMark/>
          </w:tcPr>
          <w:p w14:paraId="7B69240A" w14:textId="77777777" w:rsidR="00E82239" w:rsidRPr="00C84887" w:rsidRDefault="00E82239" w:rsidP="00E82239">
            <w:pPr>
              <w:spacing w:after="108" w:line="259" w:lineRule="auto"/>
              <w:ind w:left="-5"/>
              <w:jc w:val="left"/>
              <w:rPr>
                <w:sz w:val="20"/>
                <w:szCs w:val="20"/>
              </w:rPr>
            </w:pPr>
            <w:r w:rsidRPr="00C84887">
              <w:rPr>
                <w:sz w:val="20"/>
                <w:szCs w:val="20"/>
              </w:rPr>
              <w:t>2.16</w:t>
            </w:r>
          </w:p>
        </w:tc>
        <w:tc>
          <w:tcPr>
            <w:tcW w:w="1275" w:type="dxa"/>
            <w:noWrap/>
            <w:hideMark/>
          </w:tcPr>
          <w:p w14:paraId="0B98805B" w14:textId="77777777" w:rsidR="00E82239" w:rsidRPr="00C84887" w:rsidRDefault="00E82239" w:rsidP="00E82239">
            <w:pPr>
              <w:spacing w:after="108" w:line="259" w:lineRule="auto"/>
              <w:ind w:left="-5"/>
              <w:jc w:val="left"/>
              <w:rPr>
                <w:sz w:val="20"/>
                <w:szCs w:val="20"/>
              </w:rPr>
            </w:pPr>
            <w:r w:rsidRPr="00C84887">
              <w:rPr>
                <w:sz w:val="20"/>
                <w:szCs w:val="20"/>
              </w:rPr>
              <w:t>39.5</w:t>
            </w:r>
          </w:p>
        </w:tc>
        <w:tc>
          <w:tcPr>
            <w:tcW w:w="1275" w:type="dxa"/>
            <w:noWrap/>
            <w:hideMark/>
          </w:tcPr>
          <w:p w14:paraId="7480EC1C" w14:textId="77777777" w:rsidR="00E82239" w:rsidRPr="00C84887" w:rsidRDefault="00E82239" w:rsidP="00E82239">
            <w:pPr>
              <w:spacing w:after="108" w:line="259" w:lineRule="auto"/>
              <w:ind w:left="-5"/>
              <w:jc w:val="left"/>
              <w:rPr>
                <w:sz w:val="20"/>
                <w:szCs w:val="20"/>
              </w:rPr>
            </w:pPr>
            <w:r w:rsidRPr="00C84887">
              <w:rPr>
                <w:sz w:val="20"/>
                <w:szCs w:val="20"/>
              </w:rPr>
              <w:t>47.88</w:t>
            </w:r>
          </w:p>
        </w:tc>
        <w:tc>
          <w:tcPr>
            <w:tcW w:w="1238" w:type="dxa"/>
            <w:noWrap/>
            <w:hideMark/>
          </w:tcPr>
          <w:p w14:paraId="10EEF233" w14:textId="77777777" w:rsidR="00E82239" w:rsidRPr="00C84887" w:rsidRDefault="00E82239" w:rsidP="00E82239">
            <w:pPr>
              <w:spacing w:after="108" w:line="259" w:lineRule="auto"/>
              <w:ind w:left="-5"/>
              <w:jc w:val="left"/>
              <w:rPr>
                <w:sz w:val="20"/>
                <w:szCs w:val="20"/>
              </w:rPr>
            </w:pPr>
            <w:r w:rsidRPr="00C84887">
              <w:rPr>
                <w:sz w:val="20"/>
                <w:szCs w:val="20"/>
              </w:rPr>
              <w:t>10.46</w:t>
            </w:r>
          </w:p>
        </w:tc>
        <w:tc>
          <w:tcPr>
            <w:tcW w:w="1878" w:type="dxa"/>
            <w:noWrap/>
            <w:hideMark/>
          </w:tcPr>
          <w:p w14:paraId="39CE441A" w14:textId="77777777" w:rsidR="00E82239" w:rsidRPr="00C84887" w:rsidRDefault="00E82239" w:rsidP="00E82239">
            <w:pPr>
              <w:spacing w:after="108" w:line="259" w:lineRule="auto"/>
              <w:ind w:left="-5"/>
              <w:jc w:val="left"/>
              <w:rPr>
                <w:sz w:val="20"/>
                <w:szCs w:val="20"/>
              </w:rPr>
            </w:pPr>
            <w:r w:rsidRPr="00C84887">
              <w:rPr>
                <w:sz w:val="20"/>
                <w:szCs w:val="20"/>
              </w:rPr>
              <w:t xml:space="preserve">Ma </w:t>
            </w:r>
            <w:proofErr w:type="gramStart"/>
            <w:r w:rsidRPr="00C84887">
              <w:rPr>
                <w:sz w:val="20"/>
                <w:szCs w:val="20"/>
              </w:rPr>
              <w:t>et al.(</w:t>
            </w:r>
            <w:proofErr w:type="gramEnd"/>
            <w:r w:rsidRPr="00C84887">
              <w:rPr>
                <w:sz w:val="20"/>
                <w:szCs w:val="20"/>
              </w:rPr>
              <w:t>2018)</w:t>
            </w:r>
          </w:p>
        </w:tc>
      </w:tr>
      <w:tr w:rsidR="00E82239" w:rsidRPr="00C84887" w14:paraId="5ADA8479" w14:textId="77777777" w:rsidTr="00717DD2">
        <w:trPr>
          <w:trHeight w:val="360"/>
        </w:trPr>
        <w:tc>
          <w:tcPr>
            <w:tcW w:w="2297" w:type="dxa"/>
            <w:noWrap/>
            <w:hideMark/>
          </w:tcPr>
          <w:p w14:paraId="69F1134B" w14:textId="77777777" w:rsidR="00E82239" w:rsidRPr="00C84887" w:rsidRDefault="00E82239" w:rsidP="00E82239">
            <w:pPr>
              <w:spacing w:after="108" w:line="259" w:lineRule="auto"/>
              <w:ind w:left="-5"/>
              <w:jc w:val="left"/>
              <w:rPr>
                <w:sz w:val="20"/>
                <w:szCs w:val="20"/>
              </w:rPr>
            </w:pPr>
            <w:r w:rsidRPr="00C84887">
              <w:rPr>
                <w:sz w:val="20"/>
                <w:szCs w:val="20"/>
              </w:rPr>
              <w:t>Industrial waste fish fats</w:t>
            </w:r>
          </w:p>
        </w:tc>
        <w:tc>
          <w:tcPr>
            <w:tcW w:w="1275" w:type="dxa"/>
            <w:noWrap/>
            <w:hideMark/>
          </w:tcPr>
          <w:p w14:paraId="607E26D8" w14:textId="77777777" w:rsidR="00E82239" w:rsidRPr="00C84887" w:rsidRDefault="00E82239" w:rsidP="00E82239">
            <w:pPr>
              <w:spacing w:after="108" w:line="259" w:lineRule="auto"/>
              <w:ind w:left="-5"/>
              <w:jc w:val="left"/>
              <w:rPr>
                <w:sz w:val="20"/>
                <w:szCs w:val="20"/>
              </w:rPr>
            </w:pPr>
            <w:r w:rsidRPr="00C84887">
              <w:rPr>
                <w:sz w:val="20"/>
                <w:szCs w:val="20"/>
              </w:rPr>
              <w:t>36.6</w:t>
            </w:r>
          </w:p>
        </w:tc>
        <w:tc>
          <w:tcPr>
            <w:tcW w:w="1275" w:type="dxa"/>
            <w:noWrap/>
            <w:hideMark/>
          </w:tcPr>
          <w:p w14:paraId="62A51D4F" w14:textId="77777777" w:rsidR="00E82239" w:rsidRPr="00C84887" w:rsidRDefault="00E82239" w:rsidP="00E82239">
            <w:pPr>
              <w:spacing w:after="108" w:line="259" w:lineRule="auto"/>
              <w:ind w:left="-5"/>
              <w:jc w:val="left"/>
              <w:rPr>
                <w:sz w:val="20"/>
                <w:szCs w:val="20"/>
              </w:rPr>
            </w:pPr>
            <w:r w:rsidRPr="00C84887">
              <w:rPr>
                <w:sz w:val="20"/>
                <w:szCs w:val="20"/>
              </w:rPr>
              <w:t>4.9</w:t>
            </w:r>
          </w:p>
        </w:tc>
        <w:tc>
          <w:tcPr>
            <w:tcW w:w="1275" w:type="dxa"/>
            <w:noWrap/>
            <w:hideMark/>
          </w:tcPr>
          <w:p w14:paraId="73624EAA" w14:textId="77777777" w:rsidR="00E82239" w:rsidRPr="00C84887" w:rsidRDefault="00E82239" w:rsidP="00E82239">
            <w:pPr>
              <w:spacing w:after="108" w:line="259" w:lineRule="auto"/>
              <w:ind w:left="-5"/>
              <w:jc w:val="left"/>
              <w:rPr>
                <w:sz w:val="20"/>
                <w:szCs w:val="20"/>
              </w:rPr>
            </w:pPr>
            <w:r w:rsidRPr="00C84887">
              <w:rPr>
                <w:sz w:val="20"/>
                <w:szCs w:val="20"/>
              </w:rPr>
              <w:t>57.8</w:t>
            </w:r>
          </w:p>
        </w:tc>
        <w:tc>
          <w:tcPr>
            <w:tcW w:w="1238" w:type="dxa"/>
            <w:noWrap/>
            <w:hideMark/>
          </w:tcPr>
          <w:p w14:paraId="1D70D056" w14:textId="77777777" w:rsidR="00E82239" w:rsidRPr="00C84887" w:rsidRDefault="00E82239" w:rsidP="00E82239">
            <w:pPr>
              <w:spacing w:after="108" w:line="259" w:lineRule="auto"/>
              <w:ind w:left="-5"/>
              <w:jc w:val="left"/>
              <w:rPr>
                <w:sz w:val="20"/>
                <w:szCs w:val="20"/>
              </w:rPr>
            </w:pPr>
            <w:r w:rsidRPr="00C84887">
              <w:rPr>
                <w:sz w:val="20"/>
                <w:szCs w:val="20"/>
              </w:rPr>
              <w:t>0.7</w:t>
            </w:r>
          </w:p>
        </w:tc>
        <w:tc>
          <w:tcPr>
            <w:tcW w:w="1878" w:type="dxa"/>
            <w:noWrap/>
            <w:hideMark/>
          </w:tcPr>
          <w:p w14:paraId="0BF54165" w14:textId="77777777" w:rsidR="00E82239" w:rsidRPr="00C84887" w:rsidRDefault="00E82239" w:rsidP="00E82239">
            <w:pPr>
              <w:spacing w:after="108" w:line="259" w:lineRule="auto"/>
              <w:ind w:left="-5"/>
              <w:jc w:val="left"/>
              <w:rPr>
                <w:sz w:val="20"/>
                <w:szCs w:val="20"/>
              </w:rPr>
            </w:pPr>
            <w:proofErr w:type="spellStart"/>
            <w:r w:rsidRPr="00C84887">
              <w:rPr>
                <w:sz w:val="20"/>
                <w:szCs w:val="20"/>
              </w:rPr>
              <w:t>Mrad</w:t>
            </w:r>
            <w:proofErr w:type="spellEnd"/>
            <w:r w:rsidRPr="00C84887">
              <w:rPr>
                <w:sz w:val="20"/>
                <w:szCs w:val="20"/>
              </w:rPr>
              <w:t xml:space="preserve"> </w:t>
            </w:r>
            <w:proofErr w:type="gramStart"/>
            <w:r w:rsidRPr="00C84887">
              <w:rPr>
                <w:sz w:val="20"/>
                <w:szCs w:val="20"/>
              </w:rPr>
              <w:t>et al.(</w:t>
            </w:r>
            <w:proofErr w:type="gramEnd"/>
            <w:r w:rsidRPr="00C84887">
              <w:rPr>
                <w:sz w:val="20"/>
                <w:szCs w:val="20"/>
              </w:rPr>
              <w:t>2013)</w:t>
            </w:r>
          </w:p>
        </w:tc>
      </w:tr>
      <w:tr w:rsidR="00E82239" w:rsidRPr="00C84887" w14:paraId="1D5FD5C5" w14:textId="77777777" w:rsidTr="00717DD2">
        <w:trPr>
          <w:trHeight w:val="360"/>
        </w:trPr>
        <w:tc>
          <w:tcPr>
            <w:tcW w:w="2297" w:type="dxa"/>
            <w:noWrap/>
            <w:hideMark/>
          </w:tcPr>
          <w:p w14:paraId="37FE4561" w14:textId="77777777" w:rsidR="00E82239" w:rsidRPr="00C84887" w:rsidRDefault="00E82239" w:rsidP="00E82239">
            <w:pPr>
              <w:spacing w:after="108" w:line="259" w:lineRule="auto"/>
              <w:ind w:left="-5"/>
              <w:jc w:val="left"/>
              <w:rPr>
                <w:sz w:val="20"/>
                <w:szCs w:val="20"/>
              </w:rPr>
            </w:pPr>
            <w:r w:rsidRPr="00C84887">
              <w:rPr>
                <w:sz w:val="20"/>
                <w:szCs w:val="20"/>
              </w:rPr>
              <w:t xml:space="preserve"> Pistachio seed shell waste</w:t>
            </w:r>
          </w:p>
        </w:tc>
        <w:tc>
          <w:tcPr>
            <w:tcW w:w="1275" w:type="dxa"/>
            <w:noWrap/>
            <w:hideMark/>
          </w:tcPr>
          <w:p w14:paraId="30B87248" w14:textId="77777777" w:rsidR="00E82239" w:rsidRPr="00C84887" w:rsidRDefault="00E82239" w:rsidP="00E82239">
            <w:pPr>
              <w:spacing w:after="108" w:line="259" w:lineRule="auto"/>
              <w:ind w:left="-5"/>
              <w:jc w:val="left"/>
              <w:rPr>
                <w:sz w:val="20"/>
                <w:szCs w:val="20"/>
              </w:rPr>
            </w:pPr>
            <w:r w:rsidRPr="00C84887">
              <w:rPr>
                <w:sz w:val="20"/>
                <w:szCs w:val="20"/>
              </w:rPr>
              <w:t>2.6</w:t>
            </w:r>
          </w:p>
        </w:tc>
        <w:tc>
          <w:tcPr>
            <w:tcW w:w="1275" w:type="dxa"/>
            <w:noWrap/>
            <w:hideMark/>
          </w:tcPr>
          <w:p w14:paraId="2F04F80B" w14:textId="77777777" w:rsidR="00E82239" w:rsidRPr="00C84887" w:rsidRDefault="00E82239" w:rsidP="00E82239">
            <w:pPr>
              <w:spacing w:after="108" w:line="259" w:lineRule="auto"/>
              <w:ind w:left="-5"/>
              <w:jc w:val="left"/>
              <w:rPr>
                <w:sz w:val="20"/>
                <w:szCs w:val="20"/>
              </w:rPr>
            </w:pPr>
            <w:r w:rsidRPr="00C84887">
              <w:rPr>
                <w:sz w:val="20"/>
                <w:szCs w:val="20"/>
              </w:rPr>
              <w:t>34.7</w:t>
            </w:r>
          </w:p>
        </w:tc>
        <w:tc>
          <w:tcPr>
            <w:tcW w:w="1275" w:type="dxa"/>
            <w:noWrap/>
            <w:hideMark/>
          </w:tcPr>
          <w:p w14:paraId="6CAC8733" w14:textId="77777777" w:rsidR="00E82239" w:rsidRPr="00C84887" w:rsidRDefault="00E82239" w:rsidP="00E82239">
            <w:pPr>
              <w:spacing w:after="108" w:line="259" w:lineRule="auto"/>
              <w:ind w:left="-5"/>
              <w:jc w:val="left"/>
              <w:rPr>
                <w:sz w:val="20"/>
                <w:szCs w:val="20"/>
              </w:rPr>
            </w:pPr>
            <w:r w:rsidRPr="00C84887">
              <w:rPr>
                <w:sz w:val="20"/>
                <w:szCs w:val="20"/>
              </w:rPr>
              <w:t>55.9</w:t>
            </w:r>
          </w:p>
        </w:tc>
        <w:tc>
          <w:tcPr>
            <w:tcW w:w="1238" w:type="dxa"/>
            <w:noWrap/>
            <w:hideMark/>
          </w:tcPr>
          <w:p w14:paraId="31CB9B20" w14:textId="77777777" w:rsidR="00E82239" w:rsidRPr="00C84887" w:rsidRDefault="00E82239" w:rsidP="00E82239">
            <w:pPr>
              <w:spacing w:after="108" w:line="259" w:lineRule="auto"/>
              <w:ind w:left="-5"/>
              <w:jc w:val="left"/>
              <w:rPr>
                <w:sz w:val="20"/>
                <w:szCs w:val="20"/>
              </w:rPr>
            </w:pPr>
            <w:r w:rsidRPr="00C84887">
              <w:rPr>
                <w:sz w:val="20"/>
                <w:szCs w:val="20"/>
              </w:rPr>
              <w:t>6.8</w:t>
            </w:r>
          </w:p>
        </w:tc>
        <w:tc>
          <w:tcPr>
            <w:tcW w:w="1878" w:type="dxa"/>
            <w:noWrap/>
            <w:hideMark/>
          </w:tcPr>
          <w:p w14:paraId="6B0AEE2B" w14:textId="77777777" w:rsidR="00E82239" w:rsidRPr="00C84887" w:rsidRDefault="00E82239" w:rsidP="00E82239">
            <w:pPr>
              <w:spacing w:after="108" w:line="259" w:lineRule="auto"/>
              <w:ind w:left="-5"/>
              <w:jc w:val="left"/>
              <w:rPr>
                <w:sz w:val="20"/>
                <w:szCs w:val="20"/>
              </w:rPr>
            </w:pPr>
            <w:proofErr w:type="spellStart"/>
            <w:proofErr w:type="gramStart"/>
            <w:r w:rsidRPr="00C84887">
              <w:rPr>
                <w:sz w:val="20"/>
                <w:szCs w:val="20"/>
              </w:rPr>
              <w:t>Onay</w:t>
            </w:r>
            <w:proofErr w:type="spellEnd"/>
            <w:r w:rsidRPr="00C84887">
              <w:rPr>
                <w:sz w:val="20"/>
                <w:szCs w:val="20"/>
              </w:rPr>
              <w:t>(</w:t>
            </w:r>
            <w:proofErr w:type="gramEnd"/>
            <w:r w:rsidRPr="00C84887">
              <w:rPr>
                <w:sz w:val="20"/>
                <w:szCs w:val="20"/>
              </w:rPr>
              <w:t>2014)</w:t>
            </w:r>
          </w:p>
        </w:tc>
      </w:tr>
      <w:tr w:rsidR="00E82239" w:rsidRPr="00C84887" w14:paraId="225E02E4" w14:textId="77777777" w:rsidTr="00717DD2">
        <w:trPr>
          <w:trHeight w:val="360"/>
        </w:trPr>
        <w:tc>
          <w:tcPr>
            <w:tcW w:w="2297" w:type="dxa"/>
            <w:noWrap/>
            <w:hideMark/>
          </w:tcPr>
          <w:p w14:paraId="797168A1" w14:textId="77777777" w:rsidR="00E82239" w:rsidRPr="00C84887" w:rsidRDefault="00E82239" w:rsidP="00E82239">
            <w:pPr>
              <w:spacing w:after="108" w:line="259" w:lineRule="auto"/>
              <w:ind w:left="-5"/>
              <w:jc w:val="left"/>
              <w:rPr>
                <w:sz w:val="20"/>
                <w:szCs w:val="20"/>
              </w:rPr>
            </w:pPr>
            <w:r w:rsidRPr="00C84887">
              <w:rPr>
                <w:sz w:val="20"/>
                <w:szCs w:val="20"/>
              </w:rPr>
              <w:t>Coconut shells</w:t>
            </w:r>
          </w:p>
        </w:tc>
        <w:tc>
          <w:tcPr>
            <w:tcW w:w="1275" w:type="dxa"/>
            <w:noWrap/>
            <w:hideMark/>
          </w:tcPr>
          <w:p w14:paraId="0EC7EDA4" w14:textId="77777777" w:rsidR="00E82239" w:rsidRPr="00C84887" w:rsidRDefault="00E82239" w:rsidP="00E82239">
            <w:pPr>
              <w:spacing w:after="108" w:line="259" w:lineRule="auto"/>
              <w:ind w:left="-5"/>
              <w:jc w:val="left"/>
              <w:rPr>
                <w:sz w:val="20"/>
                <w:szCs w:val="20"/>
              </w:rPr>
            </w:pPr>
            <w:r w:rsidRPr="00C84887">
              <w:rPr>
                <w:sz w:val="20"/>
                <w:szCs w:val="20"/>
              </w:rPr>
              <w:t>10.1</w:t>
            </w:r>
          </w:p>
        </w:tc>
        <w:tc>
          <w:tcPr>
            <w:tcW w:w="1275" w:type="dxa"/>
            <w:noWrap/>
            <w:hideMark/>
          </w:tcPr>
          <w:p w14:paraId="26F4630E" w14:textId="77777777" w:rsidR="00E82239" w:rsidRPr="00C84887" w:rsidRDefault="00E82239" w:rsidP="00E82239">
            <w:pPr>
              <w:spacing w:after="108" w:line="259" w:lineRule="auto"/>
              <w:ind w:left="-5"/>
              <w:jc w:val="left"/>
              <w:rPr>
                <w:sz w:val="20"/>
                <w:szCs w:val="20"/>
              </w:rPr>
            </w:pPr>
            <w:r w:rsidRPr="00C84887">
              <w:rPr>
                <w:sz w:val="20"/>
                <w:szCs w:val="20"/>
              </w:rPr>
              <w:t>3.2</w:t>
            </w:r>
          </w:p>
        </w:tc>
        <w:tc>
          <w:tcPr>
            <w:tcW w:w="1275" w:type="dxa"/>
            <w:noWrap/>
            <w:hideMark/>
          </w:tcPr>
          <w:p w14:paraId="0888C597" w14:textId="77777777" w:rsidR="00E82239" w:rsidRPr="00C84887" w:rsidRDefault="00E82239" w:rsidP="00E82239">
            <w:pPr>
              <w:spacing w:after="108" w:line="259" w:lineRule="auto"/>
              <w:ind w:left="-5"/>
              <w:jc w:val="left"/>
              <w:rPr>
                <w:sz w:val="20"/>
                <w:szCs w:val="20"/>
              </w:rPr>
            </w:pPr>
            <w:r w:rsidRPr="00C84887">
              <w:rPr>
                <w:sz w:val="20"/>
                <w:szCs w:val="20"/>
              </w:rPr>
              <w:t>75.5</w:t>
            </w:r>
          </w:p>
        </w:tc>
        <w:tc>
          <w:tcPr>
            <w:tcW w:w="1238" w:type="dxa"/>
            <w:noWrap/>
            <w:hideMark/>
          </w:tcPr>
          <w:p w14:paraId="0210D97F" w14:textId="77777777" w:rsidR="00E82239" w:rsidRPr="00C84887" w:rsidRDefault="00E82239" w:rsidP="00E82239">
            <w:pPr>
              <w:spacing w:after="108" w:line="259" w:lineRule="auto"/>
              <w:ind w:left="-5"/>
              <w:jc w:val="left"/>
              <w:rPr>
                <w:sz w:val="20"/>
                <w:szCs w:val="20"/>
              </w:rPr>
            </w:pPr>
            <w:r w:rsidRPr="00C84887">
              <w:rPr>
                <w:sz w:val="20"/>
                <w:szCs w:val="20"/>
              </w:rPr>
              <w:t>11.2</w:t>
            </w:r>
          </w:p>
        </w:tc>
        <w:tc>
          <w:tcPr>
            <w:tcW w:w="1878" w:type="dxa"/>
            <w:noWrap/>
            <w:hideMark/>
          </w:tcPr>
          <w:p w14:paraId="5B7493FC" w14:textId="77777777" w:rsidR="00E82239" w:rsidRPr="00C84887" w:rsidRDefault="00E82239" w:rsidP="00E82239">
            <w:pPr>
              <w:spacing w:after="108" w:line="259" w:lineRule="auto"/>
              <w:ind w:left="-5"/>
              <w:jc w:val="left"/>
              <w:rPr>
                <w:sz w:val="20"/>
                <w:szCs w:val="20"/>
              </w:rPr>
            </w:pPr>
            <w:r w:rsidRPr="00C84887">
              <w:rPr>
                <w:sz w:val="20"/>
                <w:szCs w:val="20"/>
              </w:rPr>
              <w:t xml:space="preserve">Liu </w:t>
            </w:r>
            <w:proofErr w:type="gramStart"/>
            <w:r w:rsidRPr="00C84887">
              <w:rPr>
                <w:sz w:val="20"/>
                <w:szCs w:val="20"/>
              </w:rPr>
              <w:t>et al.(</w:t>
            </w:r>
            <w:proofErr w:type="gramEnd"/>
            <w:r w:rsidRPr="00C84887">
              <w:rPr>
                <w:sz w:val="20"/>
                <w:szCs w:val="20"/>
              </w:rPr>
              <w:t>2014)</w:t>
            </w:r>
          </w:p>
        </w:tc>
      </w:tr>
      <w:tr w:rsidR="00E82239" w:rsidRPr="00C84887" w14:paraId="6D1AE403" w14:textId="77777777" w:rsidTr="00717DD2">
        <w:trPr>
          <w:trHeight w:val="360"/>
        </w:trPr>
        <w:tc>
          <w:tcPr>
            <w:tcW w:w="2297" w:type="dxa"/>
            <w:noWrap/>
            <w:hideMark/>
          </w:tcPr>
          <w:p w14:paraId="55B24816" w14:textId="77777777" w:rsidR="00E82239" w:rsidRPr="00C84887" w:rsidRDefault="00E82239" w:rsidP="00E82239">
            <w:pPr>
              <w:spacing w:after="108" w:line="259" w:lineRule="auto"/>
              <w:ind w:left="-5"/>
              <w:jc w:val="left"/>
              <w:rPr>
                <w:sz w:val="20"/>
                <w:szCs w:val="20"/>
              </w:rPr>
            </w:pPr>
            <w:r w:rsidRPr="00C84887">
              <w:rPr>
                <w:sz w:val="20"/>
                <w:szCs w:val="20"/>
              </w:rPr>
              <w:t>Tomato waste</w:t>
            </w:r>
          </w:p>
        </w:tc>
        <w:tc>
          <w:tcPr>
            <w:tcW w:w="1275" w:type="dxa"/>
            <w:noWrap/>
            <w:hideMark/>
          </w:tcPr>
          <w:p w14:paraId="338461EA" w14:textId="77777777" w:rsidR="00E82239" w:rsidRPr="00C84887" w:rsidRDefault="00E82239" w:rsidP="00E82239">
            <w:pPr>
              <w:spacing w:after="108" w:line="259" w:lineRule="auto"/>
              <w:ind w:left="-5"/>
              <w:jc w:val="left"/>
              <w:rPr>
                <w:sz w:val="20"/>
                <w:szCs w:val="20"/>
              </w:rPr>
            </w:pPr>
            <w:r w:rsidRPr="00C84887">
              <w:rPr>
                <w:sz w:val="20"/>
                <w:szCs w:val="20"/>
              </w:rPr>
              <w:t>45.7</w:t>
            </w:r>
          </w:p>
        </w:tc>
        <w:tc>
          <w:tcPr>
            <w:tcW w:w="1275" w:type="dxa"/>
            <w:noWrap/>
            <w:hideMark/>
          </w:tcPr>
          <w:p w14:paraId="78AD1363" w14:textId="77777777" w:rsidR="00E82239" w:rsidRPr="00C84887" w:rsidRDefault="00E82239" w:rsidP="00E82239">
            <w:pPr>
              <w:spacing w:after="108" w:line="259" w:lineRule="auto"/>
              <w:ind w:left="-5"/>
              <w:jc w:val="left"/>
              <w:rPr>
                <w:sz w:val="20"/>
                <w:szCs w:val="20"/>
              </w:rPr>
            </w:pPr>
            <w:r w:rsidRPr="00C84887">
              <w:rPr>
                <w:sz w:val="20"/>
                <w:szCs w:val="20"/>
              </w:rPr>
              <w:t>2.4</w:t>
            </w:r>
          </w:p>
        </w:tc>
        <w:tc>
          <w:tcPr>
            <w:tcW w:w="1275" w:type="dxa"/>
            <w:noWrap/>
            <w:hideMark/>
          </w:tcPr>
          <w:p w14:paraId="22CDC4D0" w14:textId="77777777" w:rsidR="00E82239" w:rsidRPr="00C84887" w:rsidRDefault="00E82239" w:rsidP="00E82239">
            <w:pPr>
              <w:spacing w:after="108" w:line="259" w:lineRule="auto"/>
              <w:ind w:left="-5"/>
              <w:jc w:val="left"/>
              <w:rPr>
                <w:sz w:val="20"/>
                <w:szCs w:val="20"/>
              </w:rPr>
            </w:pPr>
            <w:r w:rsidRPr="00C84887">
              <w:rPr>
                <w:sz w:val="20"/>
                <w:szCs w:val="20"/>
              </w:rPr>
              <w:t>51.8</w:t>
            </w:r>
          </w:p>
        </w:tc>
        <w:tc>
          <w:tcPr>
            <w:tcW w:w="1238" w:type="dxa"/>
            <w:noWrap/>
            <w:hideMark/>
          </w:tcPr>
          <w:p w14:paraId="4B041F2D" w14:textId="77777777" w:rsidR="00E82239" w:rsidRPr="00C84887" w:rsidRDefault="00E82239" w:rsidP="00E82239">
            <w:pPr>
              <w:spacing w:after="108" w:line="259" w:lineRule="auto"/>
              <w:ind w:left="-5"/>
              <w:jc w:val="left"/>
              <w:rPr>
                <w:sz w:val="20"/>
                <w:szCs w:val="20"/>
              </w:rPr>
            </w:pPr>
            <w:r w:rsidRPr="00C84887">
              <w:rPr>
                <w:sz w:val="20"/>
                <w:szCs w:val="20"/>
              </w:rPr>
              <w:t>0.1</w:t>
            </w:r>
          </w:p>
        </w:tc>
        <w:tc>
          <w:tcPr>
            <w:tcW w:w="1878" w:type="dxa"/>
            <w:noWrap/>
            <w:hideMark/>
          </w:tcPr>
          <w:p w14:paraId="782CE35A" w14:textId="77777777" w:rsidR="00E82239" w:rsidRPr="00C84887" w:rsidRDefault="00E82239" w:rsidP="00E82239">
            <w:pPr>
              <w:spacing w:after="108" w:line="259" w:lineRule="auto"/>
              <w:ind w:left="-5"/>
              <w:jc w:val="left"/>
              <w:rPr>
                <w:sz w:val="20"/>
                <w:szCs w:val="20"/>
              </w:rPr>
            </w:pPr>
            <w:r w:rsidRPr="00C84887">
              <w:rPr>
                <w:sz w:val="20"/>
                <w:szCs w:val="20"/>
              </w:rPr>
              <w:t>Nanda et al. (2016)</w:t>
            </w:r>
          </w:p>
        </w:tc>
      </w:tr>
      <w:tr w:rsidR="00E82239" w:rsidRPr="00C84887" w14:paraId="07F737E3" w14:textId="77777777" w:rsidTr="00717DD2">
        <w:trPr>
          <w:trHeight w:val="360"/>
        </w:trPr>
        <w:tc>
          <w:tcPr>
            <w:tcW w:w="2297" w:type="dxa"/>
            <w:noWrap/>
            <w:hideMark/>
          </w:tcPr>
          <w:p w14:paraId="0A5C0997" w14:textId="77777777" w:rsidR="00E82239" w:rsidRPr="00C84887" w:rsidRDefault="00E82239" w:rsidP="00E82239">
            <w:pPr>
              <w:spacing w:after="108" w:line="259" w:lineRule="auto"/>
              <w:ind w:left="-5"/>
              <w:jc w:val="left"/>
              <w:rPr>
                <w:sz w:val="20"/>
                <w:szCs w:val="20"/>
              </w:rPr>
            </w:pPr>
            <w:r w:rsidRPr="00C84887">
              <w:rPr>
                <w:sz w:val="20"/>
                <w:szCs w:val="20"/>
              </w:rPr>
              <w:lastRenderedPageBreak/>
              <w:t>Banana peel waste</w:t>
            </w:r>
          </w:p>
        </w:tc>
        <w:tc>
          <w:tcPr>
            <w:tcW w:w="1275" w:type="dxa"/>
            <w:noWrap/>
            <w:hideMark/>
          </w:tcPr>
          <w:p w14:paraId="07E88DDF" w14:textId="77777777" w:rsidR="00E82239" w:rsidRPr="00C84887" w:rsidRDefault="00E82239" w:rsidP="00E82239">
            <w:pPr>
              <w:spacing w:after="108" w:line="259" w:lineRule="auto"/>
              <w:ind w:left="-5"/>
              <w:jc w:val="left"/>
              <w:rPr>
                <w:sz w:val="20"/>
                <w:szCs w:val="20"/>
              </w:rPr>
            </w:pPr>
            <w:r w:rsidRPr="00C84887">
              <w:rPr>
                <w:sz w:val="20"/>
                <w:szCs w:val="20"/>
              </w:rPr>
              <w:t>9.49</w:t>
            </w:r>
          </w:p>
        </w:tc>
        <w:tc>
          <w:tcPr>
            <w:tcW w:w="1275" w:type="dxa"/>
            <w:noWrap/>
            <w:hideMark/>
          </w:tcPr>
          <w:p w14:paraId="7F975756" w14:textId="77777777" w:rsidR="00E82239" w:rsidRPr="00C84887" w:rsidRDefault="00E82239" w:rsidP="00E82239">
            <w:pPr>
              <w:spacing w:after="108" w:line="259" w:lineRule="auto"/>
              <w:ind w:left="-5"/>
              <w:jc w:val="left"/>
              <w:rPr>
                <w:sz w:val="20"/>
                <w:szCs w:val="20"/>
              </w:rPr>
            </w:pPr>
            <w:r w:rsidRPr="00C84887">
              <w:rPr>
                <w:sz w:val="20"/>
                <w:szCs w:val="20"/>
              </w:rPr>
              <w:t>13.36</w:t>
            </w:r>
          </w:p>
        </w:tc>
        <w:tc>
          <w:tcPr>
            <w:tcW w:w="1275" w:type="dxa"/>
            <w:noWrap/>
            <w:hideMark/>
          </w:tcPr>
          <w:p w14:paraId="6BFE6857" w14:textId="77777777" w:rsidR="00E82239" w:rsidRPr="00C84887" w:rsidRDefault="00E82239" w:rsidP="00E82239">
            <w:pPr>
              <w:spacing w:after="108" w:line="259" w:lineRule="auto"/>
              <w:ind w:left="-5"/>
              <w:jc w:val="left"/>
              <w:rPr>
                <w:sz w:val="20"/>
                <w:szCs w:val="20"/>
              </w:rPr>
            </w:pPr>
            <w:r w:rsidRPr="00C84887">
              <w:rPr>
                <w:sz w:val="20"/>
                <w:szCs w:val="20"/>
              </w:rPr>
              <w:t>62.62</w:t>
            </w:r>
          </w:p>
        </w:tc>
        <w:tc>
          <w:tcPr>
            <w:tcW w:w="1238" w:type="dxa"/>
            <w:noWrap/>
            <w:hideMark/>
          </w:tcPr>
          <w:p w14:paraId="19F5B33D" w14:textId="77777777" w:rsidR="00E82239" w:rsidRPr="00C84887" w:rsidRDefault="00E82239" w:rsidP="00E82239">
            <w:pPr>
              <w:spacing w:after="108" w:line="259" w:lineRule="auto"/>
              <w:ind w:left="-5"/>
              <w:jc w:val="left"/>
              <w:rPr>
                <w:sz w:val="20"/>
                <w:szCs w:val="20"/>
              </w:rPr>
            </w:pPr>
            <w:r w:rsidRPr="00C84887">
              <w:rPr>
                <w:sz w:val="20"/>
                <w:szCs w:val="20"/>
              </w:rPr>
              <w:t>14.53</w:t>
            </w:r>
          </w:p>
        </w:tc>
        <w:tc>
          <w:tcPr>
            <w:tcW w:w="1878" w:type="dxa"/>
            <w:noWrap/>
            <w:hideMark/>
          </w:tcPr>
          <w:p w14:paraId="01E9F8B7" w14:textId="77777777" w:rsidR="00E82239" w:rsidRPr="00C84887" w:rsidRDefault="00E82239" w:rsidP="00E82239">
            <w:pPr>
              <w:spacing w:after="108" w:line="259" w:lineRule="auto"/>
              <w:ind w:left="-5"/>
              <w:jc w:val="left"/>
              <w:rPr>
                <w:sz w:val="20"/>
                <w:szCs w:val="20"/>
              </w:rPr>
            </w:pPr>
            <w:proofErr w:type="spellStart"/>
            <w:r w:rsidRPr="00C84887">
              <w:rPr>
                <w:sz w:val="20"/>
                <w:szCs w:val="20"/>
              </w:rPr>
              <w:t>Ozbay</w:t>
            </w:r>
            <w:proofErr w:type="spellEnd"/>
            <w:r w:rsidRPr="00C84887">
              <w:rPr>
                <w:sz w:val="20"/>
                <w:szCs w:val="20"/>
              </w:rPr>
              <w:t xml:space="preserve"> et </w:t>
            </w:r>
            <w:proofErr w:type="gramStart"/>
            <w:r w:rsidRPr="00C84887">
              <w:rPr>
                <w:sz w:val="20"/>
                <w:szCs w:val="20"/>
              </w:rPr>
              <w:t>al(</w:t>
            </w:r>
            <w:proofErr w:type="gramEnd"/>
            <w:r w:rsidRPr="00C84887">
              <w:rPr>
                <w:sz w:val="20"/>
                <w:szCs w:val="20"/>
              </w:rPr>
              <w:t>2018)</w:t>
            </w:r>
          </w:p>
        </w:tc>
      </w:tr>
      <w:tr w:rsidR="00E82239" w:rsidRPr="00C84887" w14:paraId="056E92E7" w14:textId="77777777" w:rsidTr="00717DD2">
        <w:trPr>
          <w:trHeight w:val="360"/>
        </w:trPr>
        <w:tc>
          <w:tcPr>
            <w:tcW w:w="2297" w:type="dxa"/>
            <w:noWrap/>
          </w:tcPr>
          <w:p w14:paraId="35C40A57" w14:textId="50326032" w:rsidR="00E82239" w:rsidRPr="00C84887" w:rsidRDefault="00E82239" w:rsidP="00E82239">
            <w:pPr>
              <w:spacing w:after="108" w:line="259" w:lineRule="auto"/>
              <w:ind w:left="-5"/>
              <w:jc w:val="left"/>
              <w:rPr>
                <w:sz w:val="20"/>
                <w:szCs w:val="20"/>
              </w:rPr>
            </w:pPr>
          </w:p>
        </w:tc>
        <w:tc>
          <w:tcPr>
            <w:tcW w:w="1275" w:type="dxa"/>
            <w:noWrap/>
          </w:tcPr>
          <w:p w14:paraId="3CCD8781" w14:textId="169E410D" w:rsidR="00E82239" w:rsidRPr="00C84887" w:rsidRDefault="00E82239" w:rsidP="00E82239">
            <w:pPr>
              <w:spacing w:after="108" w:line="259" w:lineRule="auto"/>
              <w:ind w:left="-5"/>
              <w:jc w:val="left"/>
              <w:rPr>
                <w:sz w:val="20"/>
                <w:szCs w:val="20"/>
              </w:rPr>
            </w:pPr>
          </w:p>
        </w:tc>
        <w:tc>
          <w:tcPr>
            <w:tcW w:w="1275" w:type="dxa"/>
            <w:noWrap/>
          </w:tcPr>
          <w:p w14:paraId="33D44491" w14:textId="4E1855BE" w:rsidR="00E82239" w:rsidRPr="00C84887" w:rsidRDefault="00E82239" w:rsidP="00E82239">
            <w:pPr>
              <w:spacing w:after="108" w:line="259" w:lineRule="auto"/>
              <w:ind w:left="-5"/>
              <w:jc w:val="left"/>
              <w:rPr>
                <w:sz w:val="20"/>
                <w:szCs w:val="20"/>
              </w:rPr>
            </w:pPr>
          </w:p>
        </w:tc>
        <w:tc>
          <w:tcPr>
            <w:tcW w:w="1275" w:type="dxa"/>
            <w:noWrap/>
          </w:tcPr>
          <w:p w14:paraId="71574D4F" w14:textId="34AC3920" w:rsidR="00E82239" w:rsidRPr="00C84887" w:rsidRDefault="00E82239" w:rsidP="00E82239">
            <w:pPr>
              <w:spacing w:after="108" w:line="259" w:lineRule="auto"/>
              <w:ind w:left="-5"/>
              <w:jc w:val="left"/>
              <w:rPr>
                <w:sz w:val="20"/>
                <w:szCs w:val="20"/>
              </w:rPr>
            </w:pPr>
          </w:p>
        </w:tc>
        <w:tc>
          <w:tcPr>
            <w:tcW w:w="1238" w:type="dxa"/>
            <w:noWrap/>
          </w:tcPr>
          <w:p w14:paraId="3D3DB959" w14:textId="567A80CE" w:rsidR="00E82239" w:rsidRPr="00C84887" w:rsidRDefault="00E82239" w:rsidP="00E82239">
            <w:pPr>
              <w:spacing w:after="108" w:line="259" w:lineRule="auto"/>
              <w:ind w:left="-5"/>
              <w:jc w:val="left"/>
              <w:rPr>
                <w:sz w:val="20"/>
                <w:szCs w:val="20"/>
              </w:rPr>
            </w:pPr>
          </w:p>
        </w:tc>
        <w:tc>
          <w:tcPr>
            <w:tcW w:w="1878" w:type="dxa"/>
            <w:noWrap/>
          </w:tcPr>
          <w:p w14:paraId="03FC69AC" w14:textId="290240BE" w:rsidR="00E82239" w:rsidRPr="00C84887" w:rsidRDefault="00E82239" w:rsidP="00E82239">
            <w:pPr>
              <w:spacing w:after="108" w:line="259" w:lineRule="auto"/>
              <w:ind w:left="-5"/>
              <w:jc w:val="left"/>
              <w:rPr>
                <w:sz w:val="20"/>
                <w:szCs w:val="20"/>
              </w:rPr>
            </w:pPr>
          </w:p>
        </w:tc>
      </w:tr>
      <w:tr w:rsidR="00E82239" w:rsidRPr="00C84887" w14:paraId="69D5C7AF" w14:textId="77777777" w:rsidTr="00717DD2">
        <w:trPr>
          <w:trHeight w:val="360"/>
        </w:trPr>
        <w:tc>
          <w:tcPr>
            <w:tcW w:w="2297" w:type="dxa"/>
            <w:noWrap/>
            <w:hideMark/>
          </w:tcPr>
          <w:p w14:paraId="524C61A0" w14:textId="77777777" w:rsidR="00E82239" w:rsidRPr="00C84887" w:rsidRDefault="00E82239" w:rsidP="00E82239">
            <w:pPr>
              <w:spacing w:after="108" w:line="259" w:lineRule="auto"/>
              <w:ind w:left="-5"/>
              <w:jc w:val="left"/>
              <w:rPr>
                <w:sz w:val="20"/>
                <w:szCs w:val="20"/>
              </w:rPr>
            </w:pPr>
            <w:r w:rsidRPr="00C84887">
              <w:rPr>
                <w:sz w:val="20"/>
                <w:szCs w:val="20"/>
              </w:rPr>
              <w:t>Wheat straw</w:t>
            </w:r>
          </w:p>
        </w:tc>
        <w:tc>
          <w:tcPr>
            <w:tcW w:w="1275" w:type="dxa"/>
            <w:noWrap/>
            <w:hideMark/>
          </w:tcPr>
          <w:p w14:paraId="574A15C2" w14:textId="77777777" w:rsidR="00E82239" w:rsidRPr="00C84887" w:rsidRDefault="00E82239" w:rsidP="00E82239">
            <w:pPr>
              <w:spacing w:after="108" w:line="259" w:lineRule="auto"/>
              <w:ind w:left="-5"/>
              <w:jc w:val="left"/>
              <w:rPr>
                <w:sz w:val="20"/>
                <w:szCs w:val="20"/>
              </w:rPr>
            </w:pPr>
            <w:r w:rsidRPr="00C84887">
              <w:rPr>
                <w:sz w:val="20"/>
                <w:szCs w:val="20"/>
              </w:rPr>
              <w:t>4.1</w:t>
            </w:r>
          </w:p>
        </w:tc>
        <w:tc>
          <w:tcPr>
            <w:tcW w:w="1275" w:type="dxa"/>
            <w:noWrap/>
            <w:hideMark/>
          </w:tcPr>
          <w:p w14:paraId="50319D20" w14:textId="77777777" w:rsidR="00E82239" w:rsidRPr="00C84887" w:rsidRDefault="00E82239" w:rsidP="00E82239">
            <w:pPr>
              <w:spacing w:after="108" w:line="259" w:lineRule="auto"/>
              <w:ind w:left="-5"/>
              <w:jc w:val="left"/>
              <w:rPr>
                <w:sz w:val="20"/>
                <w:szCs w:val="20"/>
              </w:rPr>
            </w:pPr>
            <w:r w:rsidRPr="00C84887">
              <w:rPr>
                <w:sz w:val="20"/>
                <w:szCs w:val="20"/>
              </w:rPr>
              <w:t>15.88</w:t>
            </w:r>
          </w:p>
        </w:tc>
        <w:tc>
          <w:tcPr>
            <w:tcW w:w="1275" w:type="dxa"/>
            <w:noWrap/>
            <w:hideMark/>
          </w:tcPr>
          <w:p w14:paraId="1A65B2D0" w14:textId="77777777" w:rsidR="00E82239" w:rsidRPr="00C84887" w:rsidRDefault="00E82239" w:rsidP="00E82239">
            <w:pPr>
              <w:spacing w:after="108" w:line="259" w:lineRule="auto"/>
              <w:ind w:left="-5"/>
              <w:jc w:val="left"/>
              <w:rPr>
                <w:sz w:val="20"/>
                <w:szCs w:val="20"/>
              </w:rPr>
            </w:pPr>
            <w:r w:rsidRPr="00C84887">
              <w:rPr>
                <w:sz w:val="20"/>
                <w:szCs w:val="20"/>
              </w:rPr>
              <w:t>78.9</w:t>
            </w:r>
          </w:p>
        </w:tc>
        <w:tc>
          <w:tcPr>
            <w:tcW w:w="1238" w:type="dxa"/>
            <w:noWrap/>
            <w:hideMark/>
          </w:tcPr>
          <w:p w14:paraId="4A899567" w14:textId="77777777" w:rsidR="00E82239" w:rsidRPr="00C84887" w:rsidRDefault="00E82239" w:rsidP="00E82239">
            <w:pPr>
              <w:spacing w:after="108" w:line="259" w:lineRule="auto"/>
              <w:ind w:left="-5"/>
              <w:jc w:val="left"/>
              <w:rPr>
                <w:sz w:val="20"/>
                <w:szCs w:val="20"/>
              </w:rPr>
            </w:pPr>
            <w:r w:rsidRPr="00C84887">
              <w:rPr>
                <w:sz w:val="20"/>
                <w:szCs w:val="20"/>
              </w:rPr>
              <w:t>1.12</w:t>
            </w:r>
          </w:p>
        </w:tc>
        <w:tc>
          <w:tcPr>
            <w:tcW w:w="1878" w:type="dxa"/>
            <w:noWrap/>
            <w:hideMark/>
          </w:tcPr>
          <w:p w14:paraId="1B3560F8" w14:textId="77777777" w:rsidR="00E82239" w:rsidRPr="00C84887" w:rsidRDefault="00E82239" w:rsidP="00E82239">
            <w:pPr>
              <w:spacing w:after="108" w:line="259" w:lineRule="auto"/>
              <w:ind w:left="-5"/>
              <w:jc w:val="left"/>
              <w:rPr>
                <w:sz w:val="20"/>
                <w:szCs w:val="20"/>
              </w:rPr>
            </w:pPr>
            <w:r w:rsidRPr="00C84887">
              <w:rPr>
                <w:sz w:val="20"/>
                <w:szCs w:val="20"/>
              </w:rPr>
              <w:t>Zhao et al.</w:t>
            </w:r>
          </w:p>
        </w:tc>
      </w:tr>
      <w:tr w:rsidR="00E82239" w:rsidRPr="00C84887" w14:paraId="44295BF4" w14:textId="77777777" w:rsidTr="00717DD2">
        <w:trPr>
          <w:trHeight w:val="360"/>
        </w:trPr>
        <w:tc>
          <w:tcPr>
            <w:tcW w:w="2297" w:type="dxa"/>
            <w:noWrap/>
            <w:hideMark/>
          </w:tcPr>
          <w:p w14:paraId="2CAB05BF" w14:textId="77777777" w:rsidR="00E82239" w:rsidRPr="00C84887" w:rsidRDefault="00E82239" w:rsidP="00E82239">
            <w:pPr>
              <w:spacing w:after="108" w:line="259" w:lineRule="auto"/>
              <w:ind w:left="-5"/>
              <w:jc w:val="left"/>
              <w:rPr>
                <w:sz w:val="20"/>
                <w:szCs w:val="20"/>
              </w:rPr>
            </w:pPr>
            <w:r w:rsidRPr="00C84887">
              <w:rPr>
                <w:sz w:val="20"/>
                <w:szCs w:val="20"/>
              </w:rPr>
              <w:t>Corn cob</w:t>
            </w:r>
          </w:p>
        </w:tc>
        <w:tc>
          <w:tcPr>
            <w:tcW w:w="1275" w:type="dxa"/>
            <w:noWrap/>
            <w:hideMark/>
          </w:tcPr>
          <w:p w14:paraId="38084AD3" w14:textId="77777777" w:rsidR="00E82239" w:rsidRPr="00C84887" w:rsidRDefault="00E82239" w:rsidP="00E82239">
            <w:pPr>
              <w:spacing w:after="108" w:line="259" w:lineRule="auto"/>
              <w:ind w:left="-5"/>
              <w:jc w:val="left"/>
              <w:rPr>
                <w:sz w:val="20"/>
                <w:szCs w:val="20"/>
              </w:rPr>
            </w:pPr>
            <w:r w:rsidRPr="00C84887">
              <w:rPr>
                <w:sz w:val="20"/>
                <w:szCs w:val="20"/>
              </w:rPr>
              <w:t>11.5</w:t>
            </w:r>
          </w:p>
        </w:tc>
        <w:tc>
          <w:tcPr>
            <w:tcW w:w="1275" w:type="dxa"/>
            <w:noWrap/>
            <w:hideMark/>
          </w:tcPr>
          <w:p w14:paraId="312B63B5" w14:textId="77777777" w:rsidR="00E82239" w:rsidRPr="00C84887" w:rsidRDefault="00E82239" w:rsidP="00E82239">
            <w:pPr>
              <w:spacing w:after="108" w:line="259" w:lineRule="auto"/>
              <w:ind w:left="-5"/>
              <w:jc w:val="left"/>
              <w:rPr>
                <w:sz w:val="20"/>
                <w:szCs w:val="20"/>
              </w:rPr>
            </w:pPr>
            <w:r w:rsidRPr="00C84887">
              <w:rPr>
                <w:sz w:val="20"/>
                <w:szCs w:val="20"/>
              </w:rPr>
              <w:t>6.18</w:t>
            </w:r>
          </w:p>
        </w:tc>
        <w:tc>
          <w:tcPr>
            <w:tcW w:w="1275" w:type="dxa"/>
            <w:noWrap/>
            <w:hideMark/>
          </w:tcPr>
          <w:p w14:paraId="689CF589" w14:textId="77777777" w:rsidR="00E82239" w:rsidRPr="00C84887" w:rsidRDefault="00E82239" w:rsidP="00E82239">
            <w:pPr>
              <w:spacing w:after="108" w:line="259" w:lineRule="auto"/>
              <w:ind w:left="-5"/>
              <w:jc w:val="left"/>
              <w:rPr>
                <w:sz w:val="20"/>
                <w:szCs w:val="20"/>
              </w:rPr>
            </w:pPr>
            <w:r w:rsidRPr="00C84887">
              <w:rPr>
                <w:sz w:val="20"/>
                <w:szCs w:val="20"/>
              </w:rPr>
              <w:t>74.069</w:t>
            </w:r>
          </w:p>
        </w:tc>
        <w:tc>
          <w:tcPr>
            <w:tcW w:w="1238" w:type="dxa"/>
            <w:noWrap/>
            <w:hideMark/>
          </w:tcPr>
          <w:p w14:paraId="6884805A" w14:textId="77777777" w:rsidR="00E82239" w:rsidRPr="00C84887" w:rsidRDefault="00E82239" w:rsidP="00E82239">
            <w:pPr>
              <w:spacing w:after="108" w:line="259" w:lineRule="auto"/>
              <w:ind w:left="-5"/>
              <w:jc w:val="left"/>
              <w:rPr>
                <w:sz w:val="20"/>
                <w:szCs w:val="20"/>
              </w:rPr>
            </w:pPr>
            <w:r w:rsidRPr="00C84887">
              <w:rPr>
                <w:sz w:val="20"/>
                <w:szCs w:val="20"/>
              </w:rPr>
              <w:t>8.251</w:t>
            </w:r>
          </w:p>
        </w:tc>
        <w:tc>
          <w:tcPr>
            <w:tcW w:w="1878" w:type="dxa"/>
            <w:noWrap/>
            <w:hideMark/>
          </w:tcPr>
          <w:p w14:paraId="3E3CF900" w14:textId="77777777" w:rsidR="00E82239" w:rsidRPr="00C84887" w:rsidRDefault="00E82239" w:rsidP="00E82239">
            <w:pPr>
              <w:spacing w:after="108" w:line="259" w:lineRule="auto"/>
              <w:ind w:left="-5"/>
              <w:jc w:val="left"/>
              <w:rPr>
                <w:sz w:val="20"/>
                <w:szCs w:val="20"/>
              </w:rPr>
            </w:pPr>
            <w:r w:rsidRPr="00C84887">
              <w:rPr>
                <w:sz w:val="20"/>
                <w:szCs w:val="20"/>
              </w:rPr>
              <w:t>Ravikumar C. et al.</w:t>
            </w:r>
          </w:p>
        </w:tc>
      </w:tr>
      <w:tr w:rsidR="00E82239" w:rsidRPr="00C84887" w14:paraId="32AFFE6A" w14:textId="77777777" w:rsidTr="00717DD2">
        <w:trPr>
          <w:trHeight w:val="360"/>
        </w:trPr>
        <w:tc>
          <w:tcPr>
            <w:tcW w:w="2297" w:type="dxa"/>
            <w:noWrap/>
            <w:hideMark/>
          </w:tcPr>
          <w:p w14:paraId="4103918C" w14:textId="77777777" w:rsidR="00E82239" w:rsidRPr="00C84887" w:rsidRDefault="00E82239" w:rsidP="00E82239">
            <w:pPr>
              <w:spacing w:after="108" w:line="259" w:lineRule="auto"/>
              <w:ind w:left="-5"/>
              <w:jc w:val="left"/>
              <w:rPr>
                <w:sz w:val="20"/>
                <w:szCs w:val="20"/>
              </w:rPr>
            </w:pPr>
            <w:r w:rsidRPr="00C84887">
              <w:rPr>
                <w:sz w:val="20"/>
                <w:szCs w:val="20"/>
              </w:rPr>
              <w:t>Rice straw</w:t>
            </w:r>
          </w:p>
        </w:tc>
        <w:tc>
          <w:tcPr>
            <w:tcW w:w="1275" w:type="dxa"/>
            <w:noWrap/>
            <w:hideMark/>
          </w:tcPr>
          <w:p w14:paraId="40F39149" w14:textId="77777777" w:rsidR="00E82239" w:rsidRPr="00C84887" w:rsidRDefault="00E82239" w:rsidP="00E82239">
            <w:pPr>
              <w:spacing w:after="108" w:line="259" w:lineRule="auto"/>
              <w:ind w:left="-5"/>
              <w:jc w:val="left"/>
              <w:rPr>
                <w:sz w:val="20"/>
                <w:szCs w:val="20"/>
              </w:rPr>
            </w:pPr>
            <w:r w:rsidRPr="00C84887">
              <w:rPr>
                <w:sz w:val="20"/>
                <w:szCs w:val="20"/>
              </w:rPr>
              <w:t>4.4</w:t>
            </w:r>
          </w:p>
        </w:tc>
        <w:tc>
          <w:tcPr>
            <w:tcW w:w="1275" w:type="dxa"/>
            <w:noWrap/>
            <w:hideMark/>
          </w:tcPr>
          <w:p w14:paraId="5B197DCD" w14:textId="77777777" w:rsidR="00E82239" w:rsidRPr="00C84887" w:rsidRDefault="00E82239" w:rsidP="00E82239">
            <w:pPr>
              <w:spacing w:after="108" w:line="259" w:lineRule="auto"/>
              <w:ind w:left="-5"/>
              <w:jc w:val="left"/>
              <w:rPr>
                <w:sz w:val="20"/>
                <w:szCs w:val="20"/>
              </w:rPr>
            </w:pPr>
            <w:r w:rsidRPr="00C84887">
              <w:rPr>
                <w:sz w:val="20"/>
                <w:szCs w:val="20"/>
              </w:rPr>
              <w:t>8.51</w:t>
            </w:r>
          </w:p>
        </w:tc>
        <w:tc>
          <w:tcPr>
            <w:tcW w:w="1275" w:type="dxa"/>
            <w:noWrap/>
            <w:hideMark/>
          </w:tcPr>
          <w:p w14:paraId="7BFC0AF8" w14:textId="77777777" w:rsidR="00E82239" w:rsidRPr="00C84887" w:rsidRDefault="00E82239" w:rsidP="00E82239">
            <w:pPr>
              <w:spacing w:after="108" w:line="259" w:lineRule="auto"/>
              <w:ind w:left="-5"/>
              <w:jc w:val="left"/>
              <w:rPr>
                <w:sz w:val="20"/>
                <w:szCs w:val="20"/>
              </w:rPr>
            </w:pPr>
            <w:r w:rsidRPr="00C84887">
              <w:rPr>
                <w:sz w:val="20"/>
                <w:szCs w:val="20"/>
              </w:rPr>
              <w:t>79.22</w:t>
            </w:r>
          </w:p>
        </w:tc>
        <w:tc>
          <w:tcPr>
            <w:tcW w:w="1238" w:type="dxa"/>
            <w:noWrap/>
            <w:hideMark/>
          </w:tcPr>
          <w:p w14:paraId="0F3DC2B5" w14:textId="77777777" w:rsidR="00E82239" w:rsidRPr="00C84887" w:rsidRDefault="00E82239" w:rsidP="00E82239">
            <w:pPr>
              <w:spacing w:after="108" w:line="259" w:lineRule="auto"/>
              <w:ind w:left="-5"/>
              <w:jc w:val="left"/>
              <w:rPr>
                <w:sz w:val="20"/>
                <w:szCs w:val="20"/>
              </w:rPr>
            </w:pPr>
            <w:r w:rsidRPr="00C84887">
              <w:rPr>
                <w:sz w:val="20"/>
                <w:szCs w:val="20"/>
              </w:rPr>
              <w:t>7.87</w:t>
            </w:r>
          </w:p>
        </w:tc>
        <w:tc>
          <w:tcPr>
            <w:tcW w:w="1878" w:type="dxa"/>
            <w:noWrap/>
            <w:hideMark/>
          </w:tcPr>
          <w:p w14:paraId="4F6361E9" w14:textId="77777777" w:rsidR="00E82239" w:rsidRPr="00C84887" w:rsidRDefault="00E82239" w:rsidP="00E82239">
            <w:pPr>
              <w:spacing w:after="108" w:line="259" w:lineRule="auto"/>
              <w:ind w:left="-5"/>
              <w:jc w:val="left"/>
              <w:rPr>
                <w:sz w:val="20"/>
                <w:szCs w:val="20"/>
              </w:rPr>
            </w:pPr>
            <w:r w:rsidRPr="00C84887">
              <w:rPr>
                <w:sz w:val="20"/>
                <w:szCs w:val="20"/>
              </w:rPr>
              <w:t>Wang Y. et al.</w:t>
            </w:r>
          </w:p>
        </w:tc>
      </w:tr>
      <w:tr w:rsidR="00E82239" w:rsidRPr="00C84887" w14:paraId="77DB3D02" w14:textId="77777777" w:rsidTr="00717DD2">
        <w:trPr>
          <w:trHeight w:val="360"/>
        </w:trPr>
        <w:tc>
          <w:tcPr>
            <w:tcW w:w="2297" w:type="dxa"/>
            <w:noWrap/>
            <w:hideMark/>
          </w:tcPr>
          <w:p w14:paraId="715B4DB7" w14:textId="77777777" w:rsidR="00E82239" w:rsidRPr="00C84887" w:rsidRDefault="00E82239" w:rsidP="00E82239">
            <w:pPr>
              <w:spacing w:after="108" w:line="259" w:lineRule="auto"/>
              <w:ind w:left="-5"/>
              <w:jc w:val="left"/>
              <w:rPr>
                <w:sz w:val="20"/>
                <w:szCs w:val="20"/>
              </w:rPr>
            </w:pPr>
            <w:r w:rsidRPr="00C84887">
              <w:rPr>
                <w:sz w:val="20"/>
                <w:szCs w:val="20"/>
              </w:rPr>
              <w:t xml:space="preserve">rice </w:t>
            </w:r>
            <w:proofErr w:type="gramStart"/>
            <w:r w:rsidRPr="00C84887">
              <w:rPr>
                <w:sz w:val="20"/>
                <w:szCs w:val="20"/>
              </w:rPr>
              <w:t>husk(</w:t>
            </w:r>
            <w:proofErr w:type="gramEnd"/>
            <w:r w:rsidRPr="00C84887">
              <w:rPr>
                <w:sz w:val="20"/>
                <w:szCs w:val="20"/>
              </w:rPr>
              <w:t>RH)</w:t>
            </w:r>
          </w:p>
        </w:tc>
        <w:tc>
          <w:tcPr>
            <w:tcW w:w="1275" w:type="dxa"/>
            <w:noWrap/>
            <w:hideMark/>
          </w:tcPr>
          <w:p w14:paraId="56C14AB5" w14:textId="77777777" w:rsidR="00E82239" w:rsidRPr="00C84887" w:rsidRDefault="00E82239" w:rsidP="00E82239">
            <w:pPr>
              <w:spacing w:after="108" w:line="259" w:lineRule="auto"/>
              <w:ind w:left="-5"/>
              <w:jc w:val="left"/>
              <w:rPr>
                <w:sz w:val="20"/>
                <w:szCs w:val="20"/>
              </w:rPr>
            </w:pPr>
            <w:r w:rsidRPr="00C84887">
              <w:rPr>
                <w:sz w:val="20"/>
                <w:szCs w:val="20"/>
              </w:rPr>
              <w:t>7.7</w:t>
            </w:r>
          </w:p>
        </w:tc>
        <w:tc>
          <w:tcPr>
            <w:tcW w:w="1275" w:type="dxa"/>
            <w:noWrap/>
            <w:hideMark/>
          </w:tcPr>
          <w:p w14:paraId="505BEAE1" w14:textId="77777777" w:rsidR="00E82239" w:rsidRPr="00C84887" w:rsidRDefault="00E82239" w:rsidP="00E82239">
            <w:pPr>
              <w:spacing w:after="108" w:line="259" w:lineRule="auto"/>
              <w:ind w:left="-5"/>
              <w:jc w:val="left"/>
              <w:rPr>
                <w:sz w:val="20"/>
                <w:szCs w:val="20"/>
              </w:rPr>
            </w:pPr>
            <w:r w:rsidRPr="00C84887">
              <w:rPr>
                <w:sz w:val="20"/>
                <w:szCs w:val="20"/>
              </w:rPr>
              <w:t>10.85</w:t>
            </w:r>
          </w:p>
        </w:tc>
        <w:tc>
          <w:tcPr>
            <w:tcW w:w="1275" w:type="dxa"/>
            <w:noWrap/>
            <w:hideMark/>
          </w:tcPr>
          <w:p w14:paraId="714E8D81" w14:textId="77777777" w:rsidR="00E82239" w:rsidRPr="00C84887" w:rsidRDefault="00E82239" w:rsidP="00E82239">
            <w:pPr>
              <w:spacing w:after="108" w:line="259" w:lineRule="auto"/>
              <w:ind w:left="-5"/>
              <w:jc w:val="left"/>
              <w:rPr>
                <w:sz w:val="20"/>
                <w:szCs w:val="20"/>
              </w:rPr>
            </w:pPr>
            <w:r w:rsidRPr="00C84887">
              <w:rPr>
                <w:sz w:val="20"/>
                <w:szCs w:val="20"/>
              </w:rPr>
              <w:t>80.45</w:t>
            </w:r>
          </w:p>
        </w:tc>
        <w:tc>
          <w:tcPr>
            <w:tcW w:w="1238" w:type="dxa"/>
            <w:noWrap/>
            <w:hideMark/>
          </w:tcPr>
          <w:p w14:paraId="6D9790E9" w14:textId="77777777" w:rsidR="00E82239" w:rsidRPr="00C84887" w:rsidRDefault="00E82239" w:rsidP="00E82239">
            <w:pPr>
              <w:spacing w:after="108" w:line="259" w:lineRule="auto"/>
              <w:ind w:left="-5"/>
              <w:jc w:val="left"/>
              <w:rPr>
                <w:sz w:val="20"/>
                <w:szCs w:val="20"/>
              </w:rPr>
            </w:pPr>
            <w:r w:rsidRPr="00C84887">
              <w:rPr>
                <w:sz w:val="20"/>
                <w:szCs w:val="20"/>
              </w:rPr>
              <w:t>1</w:t>
            </w:r>
          </w:p>
        </w:tc>
        <w:tc>
          <w:tcPr>
            <w:tcW w:w="1878" w:type="dxa"/>
            <w:noWrap/>
            <w:hideMark/>
          </w:tcPr>
          <w:p w14:paraId="6A9F2F02" w14:textId="77777777" w:rsidR="00E82239" w:rsidRPr="00C84887" w:rsidRDefault="00E82239" w:rsidP="00E82239">
            <w:pPr>
              <w:spacing w:after="108" w:line="259" w:lineRule="auto"/>
              <w:ind w:left="-5"/>
              <w:jc w:val="left"/>
              <w:rPr>
                <w:sz w:val="20"/>
                <w:szCs w:val="20"/>
              </w:rPr>
            </w:pPr>
            <w:r w:rsidRPr="00C84887">
              <w:rPr>
                <w:sz w:val="20"/>
                <w:szCs w:val="20"/>
              </w:rPr>
              <w:t>Reddy B.R. et.al.</w:t>
            </w:r>
          </w:p>
        </w:tc>
      </w:tr>
      <w:tr w:rsidR="00E82239" w:rsidRPr="00C84887" w14:paraId="3A969B51" w14:textId="77777777" w:rsidTr="00717DD2">
        <w:trPr>
          <w:trHeight w:val="360"/>
        </w:trPr>
        <w:tc>
          <w:tcPr>
            <w:tcW w:w="2297" w:type="dxa"/>
            <w:noWrap/>
            <w:hideMark/>
          </w:tcPr>
          <w:p w14:paraId="634AD3B1" w14:textId="77777777" w:rsidR="00E82239" w:rsidRPr="00C84887" w:rsidRDefault="00E82239" w:rsidP="00E82239">
            <w:pPr>
              <w:spacing w:after="108" w:line="259" w:lineRule="auto"/>
              <w:ind w:left="-5"/>
              <w:jc w:val="left"/>
              <w:rPr>
                <w:sz w:val="20"/>
                <w:szCs w:val="20"/>
              </w:rPr>
            </w:pPr>
            <w:r w:rsidRPr="00C84887">
              <w:rPr>
                <w:sz w:val="20"/>
                <w:szCs w:val="20"/>
              </w:rPr>
              <w:t>Corn Stover</w:t>
            </w:r>
          </w:p>
        </w:tc>
        <w:tc>
          <w:tcPr>
            <w:tcW w:w="1275" w:type="dxa"/>
            <w:noWrap/>
            <w:hideMark/>
          </w:tcPr>
          <w:p w14:paraId="48A80CC2" w14:textId="77777777" w:rsidR="00E82239" w:rsidRPr="00C84887" w:rsidRDefault="00E82239" w:rsidP="00E82239">
            <w:pPr>
              <w:spacing w:after="108" w:line="259" w:lineRule="auto"/>
              <w:ind w:left="-5"/>
              <w:jc w:val="left"/>
              <w:rPr>
                <w:sz w:val="20"/>
                <w:szCs w:val="20"/>
              </w:rPr>
            </w:pPr>
            <w:r w:rsidRPr="00C84887">
              <w:rPr>
                <w:sz w:val="20"/>
                <w:szCs w:val="20"/>
              </w:rPr>
              <w:t>11.2</w:t>
            </w:r>
          </w:p>
        </w:tc>
        <w:tc>
          <w:tcPr>
            <w:tcW w:w="1275" w:type="dxa"/>
            <w:noWrap/>
            <w:hideMark/>
          </w:tcPr>
          <w:p w14:paraId="71FE580C" w14:textId="77777777" w:rsidR="00E82239" w:rsidRPr="00C84887" w:rsidRDefault="00E82239" w:rsidP="00E82239">
            <w:pPr>
              <w:spacing w:after="108" w:line="259" w:lineRule="auto"/>
              <w:ind w:left="-5"/>
              <w:jc w:val="left"/>
              <w:rPr>
                <w:sz w:val="20"/>
                <w:szCs w:val="20"/>
              </w:rPr>
            </w:pPr>
            <w:r w:rsidRPr="00C84887">
              <w:rPr>
                <w:sz w:val="20"/>
                <w:szCs w:val="20"/>
              </w:rPr>
              <w:t>4.94</w:t>
            </w:r>
          </w:p>
        </w:tc>
        <w:tc>
          <w:tcPr>
            <w:tcW w:w="1275" w:type="dxa"/>
            <w:noWrap/>
            <w:hideMark/>
          </w:tcPr>
          <w:p w14:paraId="4584C1F0" w14:textId="77777777" w:rsidR="00E82239" w:rsidRPr="00C84887" w:rsidRDefault="00E82239" w:rsidP="00E82239">
            <w:pPr>
              <w:spacing w:after="108" w:line="259" w:lineRule="auto"/>
              <w:ind w:left="-5"/>
              <w:jc w:val="left"/>
              <w:rPr>
                <w:sz w:val="20"/>
                <w:szCs w:val="20"/>
              </w:rPr>
            </w:pPr>
            <w:r w:rsidRPr="00C84887">
              <w:rPr>
                <w:sz w:val="20"/>
                <w:szCs w:val="20"/>
              </w:rPr>
              <w:t>82.58</w:t>
            </w:r>
          </w:p>
        </w:tc>
        <w:tc>
          <w:tcPr>
            <w:tcW w:w="1238" w:type="dxa"/>
            <w:noWrap/>
            <w:hideMark/>
          </w:tcPr>
          <w:p w14:paraId="1110FE84" w14:textId="77777777" w:rsidR="00E82239" w:rsidRPr="00C84887" w:rsidRDefault="00E82239" w:rsidP="00E82239">
            <w:pPr>
              <w:spacing w:after="108" w:line="259" w:lineRule="auto"/>
              <w:ind w:left="-5"/>
              <w:jc w:val="left"/>
              <w:rPr>
                <w:sz w:val="20"/>
                <w:szCs w:val="20"/>
              </w:rPr>
            </w:pPr>
            <w:r w:rsidRPr="00C84887">
              <w:rPr>
                <w:sz w:val="20"/>
                <w:szCs w:val="20"/>
              </w:rPr>
              <w:t>1.28</w:t>
            </w:r>
          </w:p>
        </w:tc>
        <w:tc>
          <w:tcPr>
            <w:tcW w:w="1878" w:type="dxa"/>
            <w:noWrap/>
            <w:hideMark/>
          </w:tcPr>
          <w:p w14:paraId="5400B7C3" w14:textId="77777777" w:rsidR="00E82239" w:rsidRPr="00C84887" w:rsidRDefault="00E82239" w:rsidP="00E82239">
            <w:pPr>
              <w:spacing w:after="108" w:line="259" w:lineRule="auto"/>
              <w:ind w:left="-5"/>
              <w:jc w:val="left"/>
              <w:rPr>
                <w:sz w:val="20"/>
                <w:szCs w:val="20"/>
              </w:rPr>
            </w:pPr>
            <w:r w:rsidRPr="00C84887">
              <w:rPr>
                <w:sz w:val="20"/>
                <w:szCs w:val="20"/>
              </w:rPr>
              <w:t>Reddy B.R. et.al.</w:t>
            </w:r>
          </w:p>
        </w:tc>
      </w:tr>
      <w:tr w:rsidR="00E82239" w:rsidRPr="00C84887" w14:paraId="010FBCCD" w14:textId="77777777" w:rsidTr="00717DD2">
        <w:trPr>
          <w:trHeight w:val="360"/>
        </w:trPr>
        <w:tc>
          <w:tcPr>
            <w:tcW w:w="2297" w:type="dxa"/>
            <w:noWrap/>
            <w:hideMark/>
          </w:tcPr>
          <w:p w14:paraId="7D848897" w14:textId="77777777" w:rsidR="00E82239" w:rsidRPr="00C84887" w:rsidRDefault="00E82239" w:rsidP="00E82239">
            <w:pPr>
              <w:spacing w:after="108" w:line="259" w:lineRule="auto"/>
              <w:ind w:left="-5"/>
              <w:jc w:val="left"/>
              <w:rPr>
                <w:sz w:val="20"/>
                <w:szCs w:val="20"/>
              </w:rPr>
            </w:pPr>
            <w:r w:rsidRPr="00C84887">
              <w:rPr>
                <w:sz w:val="20"/>
                <w:szCs w:val="20"/>
              </w:rPr>
              <w:t>Sugarcane Bagasse</w:t>
            </w:r>
          </w:p>
        </w:tc>
        <w:tc>
          <w:tcPr>
            <w:tcW w:w="1275" w:type="dxa"/>
            <w:noWrap/>
            <w:hideMark/>
          </w:tcPr>
          <w:p w14:paraId="6078F4E7" w14:textId="77777777" w:rsidR="00E82239" w:rsidRPr="00C84887" w:rsidRDefault="00E82239" w:rsidP="00E82239">
            <w:pPr>
              <w:spacing w:after="108" w:line="259" w:lineRule="auto"/>
              <w:ind w:left="-5"/>
              <w:jc w:val="left"/>
              <w:rPr>
                <w:sz w:val="20"/>
                <w:szCs w:val="20"/>
              </w:rPr>
            </w:pPr>
            <w:r w:rsidRPr="00C84887">
              <w:rPr>
                <w:sz w:val="20"/>
                <w:szCs w:val="20"/>
              </w:rPr>
              <w:t>3.7</w:t>
            </w:r>
          </w:p>
        </w:tc>
        <w:tc>
          <w:tcPr>
            <w:tcW w:w="1275" w:type="dxa"/>
            <w:noWrap/>
            <w:hideMark/>
          </w:tcPr>
          <w:p w14:paraId="1B581910" w14:textId="77777777" w:rsidR="00E82239" w:rsidRPr="00C84887" w:rsidRDefault="00E82239" w:rsidP="00E82239">
            <w:pPr>
              <w:spacing w:after="108" w:line="259" w:lineRule="auto"/>
              <w:ind w:left="-5"/>
              <w:jc w:val="left"/>
              <w:rPr>
                <w:sz w:val="20"/>
                <w:szCs w:val="20"/>
              </w:rPr>
            </w:pPr>
            <w:r w:rsidRPr="00C84887">
              <w:rPr>
                <w:sz w:val="20"/>
                <w:szCs w:val="20"/>
              </w:rPr>
              <w:t>4.05</w:t>
            </w:r>
          </w:p>
        </w:tc>
        <w:tc>
          <w:tcPr>
            <w:tcW w:w="1275" w:type="dxa"/>
            <w:noWrap/>
            <w:hideMark/>
          </w:tcPr>
          <w:p w14:paraId="1DC637CE" w14:textId="77777777" w:rsidR="00E82239" w:rsidRPr="00C84887" w:rsidRDefault="00E82239" w:rsidP="00E82239">
            <w:pPr>
              <w:spacing w:after="108" w:line="259" w:lineRule="auto"/>
              <w:ind w:left="-5"/>
              <w:jc w:val="left"/>
              <w:rPr>
                <w:sz w:val="20"/>
                <w:szCs w:val="20"/>
              </w:rPr>
            </w:pPr>
            <w:r w:rsidRPr="00C84887">
              <w:rPr>
                <w:sz w:val="20"/>
                <w:szCs w:val="20"/>
              </w:rPr>
              <w:t>81.34</w:t>
            </w:r>
          </w:p>
        </w:tc>
        <w:tc>
          <w:tcPr>
            <w:tcW w:w="1238" w:type="dxa"/>
            <w:noWrap/>
            <w:hideMark/>
          </w:tcPr>
          <w:p w14:paraId="5857AE21" w14:textId="77777777" w:rsidR="00E82239" w:rsidRPr="00C84887" w:rsidRDefault="00E82239" w:rsidP="00E82239">
            <w:pPr>
              <w:spacing w:after="108" w:line="259" w:lineRule="auto"/>
              <w:ind w:left="-5"/>
              <w:jc w:val="left"/>
              <w:rPr>
                <w:sz w:val="20"/>
                <w:szCs w:val="20"/>
              </w:rPr>
            </w:pPr>
            <w:r w:rsidRPr="00C84887">
              <w:rPr>
                <w:sz w:val="20"/>
                <w:szCs w:val="20"/>
              </w:rPr>
              <w:t>10.91</w:t>
            </w:r>
          </w:p>
        </w:tc>
        <w:tc>
          <w:tcPr>
            <w:tcW w:w="1878" w:type="dxa"/>
            <w:noWrap/>
            <w:hideMark/>
          </w:tcPr>
          <w:p w14:paraId="36C00F17" w14:textId="77777777" w:rsidR="00E82239" w:rsidRPr="00C84887" w:rsidRDefault="00E82239" w:rsidP="00E82239">
            <w:pPr>
              <w:spacing w:after="108" w:line="259" w:lineRule="auto"/>
              <w:ind w:left="-5"/>
              <w:jc w:val="left"/>
              <w:rPr>
                <w:sz w:val="20"/>
                <w:szCs w:val="20"/>
              </w:rPr>
            </w:pPr>
            <w:proofErr w:type="spellStart"/>
            <w:r w:rsidRPr="00C84887">
              <w:rPr>
                <w:sz w:val="20"/>
                <w:szCs w:val="20"/>
              </w:rPr>
              <w:t>Suriapparao</w:t>
            </w:r>
            <w:proofErr w:type="spellEnd"/>
            <w:r w:rsidRPr="00C84887">
              <w:rPr>
                <w:sz w:val="20"/>
                <w:szCs w:val="20"/>
              </w:rPr>
              <w:t xml:space="preserve"> D.V. et.al.</w:t>
            </w:r>
          </w:p>
        </w:tc>
      </w:tr>
      <w:tr w:rsidR="00E82239" w:rsidRPr="00C84887" w14:paraId="22277607" w14:textId="77777777" w:rsidTr="00717DD2">
        <w:trPr>
          <w:trHeight w:val="360"/>
        </w:trPr>
        <w:tc>
          <w:tcPr>
            <w:tcW w:w="2297" w:type="dxa"/>
            <w:noWrap/>
            <w:hideMark/>
          </w:tcPr>
          <w:p w14:paraId="22DA58A2" w14:textId="77777777" w:rsidR="00E82239" w:rsidRPr="00C84887" w:rsidRDefault="00E82239" w:rsidP="00E82239">
            <w:pPr>
              <w:spacing w:after="108" w:line="259" w:lineRule="auto"/>
              <w:ind w:left="-5"/>
              <w:jc w:val="left"/>
              <w:rPr>
                <w:sz w:val="20"/>
                <w:szCs w:val="20"/>
              </w:rPr>
            </w:pPr>
            <w:r w:rsidRPr="00C84887">
              <w:rPr>
                <w:sz w:val="20"/>
                <w:szCs w:val="20"/>
              </w:rPr>
              <w:t>Sugarcane Peel</w:t>
            </w:r>
          </w:p>
        </w:tc>
        <w:tc>
          <w:tcPr>
            <w:tcW w:w="1275" w:type="dxa"/>
            <w:noWrap/>
            <w:hideMark/>
          </w:tcPr>
          <w:p w14:paraId="2D870C8E" w14:textId="77777777" w:rsidR="00E82239" w:rsidRPr="00C84887" w:rsidRDefault="00E82239" w:rsidP="00E82239">
            <w:pPr>
              <w:spacing w:after="108" w:line="259" w:lineRule="auto"/>
              <w:ind w:left="-5"/>
              <w:jc w:val="left"/>
              <w:rPr>
                <w:sz w:val="20"/>
                <w:szCs w:val="20"/>
              </w:rPr>
            </w:pPr>
            <w:r w:rsidRPr="00C84887">
              <w:rPr>
                <w:sz w:val="20"/>
                <w:szCs w:val="20"/>
              </w:rPr>
              <w:t>8.7</w:t>
            </w:r>
          </w:p>
        </w:tc>
        <w:tc>
          <w:tcPr>
            <w:tcW w:w="1275" w:type="dxa"/>
            <w:noWrap/>
            <w:hideMark/>
          </w:tcPr>
          <w:p w14:paraId="30F964ED" w14:textId="77777777" w:rsidR="00E82239" w:rsidRPr="00C84887" w:rsidRDefault="00E82239" w:rsidP="00E82239">
            <w:pPr>
              <w:spacing w:after="108" w:line="259" w:lineRule="auto"/>
              <w:ind w:left="-5"/>
              <w:jc w:val="left"/>
              <w:rPr>
                <w:sz w:val="20"/>
                <w:szCs w:val="20"/>
              </w:rPr>
            </w:pPr>
            <w:r w:rsidRPr="00C84887">
              <w:rPr>
                <w:sz w:val="20"/>
                <w:szCs w:val="20"/>
              </w:rPr>
              <w:t>4.54</w:t>
            </w:r>
          </w:p>
        </w:tc>
        <w:tc>
          <w:tcPr>
            <w:tcW w:w="1275" w:type="dxa"/>
            <w:noWrap/>
            <w:hideMark/>
          </w:tcPr>
          <w:p w14:paraId="6AA19A8F" w14:textId="77777777" w:rsidR="00E82239" w:rsidRPr="00C84887" w:rsidRDefault="00E82239" w:rsidP="00E82239">
            <w:pPr>
              <w:spacing w:after="108" w:line="259" w:lineRule="auto"/>
              <w:ind w:left="-5"/>
              <w:jc w:val="left"/>
              <w:rPr>
                <w:sz w:val="20"/>
                <w:szCs w:val="20"/>
              </w:rPr>
            </w:pPr>
            <w:r w:rsidRPr="00C84887">
              <w:rPr>
                <w:sz w:val="20"/>
                <w:szCs w:val="20"/>
              </w:rPr>
              <w:t>80.04</w:t>
            </w:r>
          </w:p>
        </w:tc>
        <w:tc>
          <w:tcPr>
            <w:tcW w:w="1238" w:type="dxa"/>
            <w:noWrap/>
            <w:hideMark/>
          </w:tcPr>
          <w:p w14:paraId="54B33E35" w14:textId="77777777" w:rsidR="00E82239" w:rsidRPr="00C84887" w:rsidRDefault="00E82239" w:rsidP="00E82239">
            <w:pPr>
              <w:spacing w:after="108" w:line="259" w:lineRule="auto"/>
              <w:ind w:left="-5"/>
              <w:jc w:val="left"/>
              <w:rPr>
                <w:sz w:val="20"/>
                <w:szCs w:val="20"/>
              </w:rPr>
            </w:pPr>
            <w:r w:rsidRPr="00C84887">
              <w:rPr>
                <w:sz w:val="20"/>
                <w:szCs w:val="20"/>
              </w:rPr>
              <w:t>6.72</w:t>
            </w:r>
          </w:p>
        </w:tc>
        <w:tc>
          <w:tcPr>
            <w:tcW w:w="1878" w:type="dxa"/>
            <w:noWrap/>
            <w:hideMark/>
          </w:tcPr>
          <w:p w14:paraId="7B66646C" w14:textId="77777777" w:rsidR="00E82239" w:rsidRPr="00C84887" w:rsidRDefault="00E82239" w:rsidP="00E82239">
            <w:pPr>
              <w:spacing w:after="108" w:line="259" w:lineRule="auto"/>
              <w:ind w:left="-5"/>
              <w:jc w:val="left"/>
              <w:rPr>
                <w:sz w:val="20"/>
                <w:szCs w:val="20"/>
              </w:rPr>
            </w:pPr>
            <w:r w:rsidRPr="00C84887">
              <w:rPr>
                <w:sz w:val="20"/>
                <w:szCs w:val="20"/>
              </w:rPr>
              <w:t>Lo S.L. et al.</w:t>
            </w:r>
          </w:p>
        </w:tc>
      </w:tr>
      <w:tr w:rsidR="00E82239" w:rsidRPr="00C84887" w14:paraId="7F67176A" w14:textId="77777777" w:rsidTr="00717DD2">
        <w:trPr>
          <w:trHeight w:val="360"/>
        </w:trPr>
        <w:tc>
          <w:tcPr>
            <w:tcW w:w="2297" w:type="dxa"/>
            <w:noWrap/>
            <w:hideMark/>
          </w:tcPr>
          <w:p w14:paraId="78386561" w14:textId="77777777" w:rsidR="00E82239" w:rsidRPr="00C84887" w:rsidRDefault="00E82239" w:rsidP="00E82239">
            <w:pPr>
              <w:spacing w:after="108" w:line="259" w:lineRule="auto"/>
              <w:ind w:left="-5"/>
              <w:jc w:val="left"/>
              <w:rPr>
                <w:sz w:val="20"/>
                <w:szCs w:val="20"/>
              </w:rPr>
            </w:pPr>
            <w:r w:rsidRPr="00C84887">
              <w:rPr>
                <w:sz w:val="20"/>
                <w:szCs w:val="20"/>
              </w:rPr>
              <w:t>Waste coffee grounds</w:t>
            </w:r>
          </w:p>
        </w:tc>
        <w:tc>
          <w:tcPr>
            <w:tcW w:w="1275" w:type="dxa"/>
            <w:noWrap/>
            <w:hideMark/>
          </w:tcPr>
          <w:p w14:paraId="2696387F" w14:textId="77777777" w:rsidR="00E82239" w:rsidRPr="00C84887" w:rsidRDefault="00E82239" w:rsidP="00E82239">
            <w:pPr>
              <w:spacing w:after="108" w:line="259" w:lineRule="auto"/>
              <w:ind w:left="-5"/>
              <w:jc w:val="left"/>
              <w:rPr>
                <w:sz w:val="20"/>
                <w:szCs w:val="20"/>
              </w:rPr>
            </w:pPr>
            <w:r w:rsidRPr="00C84887">
              <w:rPr>
                <w:sz w:val="20"/>
                <w:szCs w:val="20"/>
              </w:rPr>
              <w:t>11.3</w:t>
            </w:r>
          </w:p>
        </w:tc>
        <w:tc>
          <w:tcPr>
            <w:tcW w:w="1275" w:type="dxa"/>
            <w:noWrap/>
            <w:hideMark/>
          </w:tcPr>
          <w:p w14:paraId="6C021628" w14:textId="77777777" w:rsidR="00E82239" w:rsidRPr="00C84887" w:rsidRDefault="00E82239" w:rsidP="00E82239">
            <w:pPr>
              <w:spacing w:after="108" w:line="259" w:lineRule="auto"/>
              <w:ind w:left="-5"/>
              <w:jc w:val="left"/>
              <w:rPr>
                <w:sz w:val="20"/>
                <w:szCs w:val="20"/>
              </w:rPr>
            </w:pPr>
            <w:r w:rsidRPr="00C84887">
              <w:rPr>
                <w:sz w:val="20"/>
                <w:szCs w:val="20"/>
              </w:rPr>
              <w:t>7.06</w:t>
            </w:r>
          </w:p>
        </w:tc>
        <w:tc>
          <w:tcPr>
            <w:tcW w:w="1275" w:type="dxa"/>
            <w:noWrap/>
            <w:hideMark/>
          </w:tcPr>
          <w:p w14:paraId="2718FB50" w14:textId="77777777" w:rsidR="00E82239" w:rsidRPr="00C84887" w:rsidRDefault="00E82239" w:rsidP="00E82239">
            <w:pPr>
              <w:spacing w:after="108" w:line="259" w:lineRule="auto"/>
              <w:ind w:left="-5"/>
              <w:jc w:val="left"/>
              <w:rPr>
                <w:sz w:val="20"/>
                <w:szCs w:val="20"/>
              </w:rPr>
            </w:pPr>
            <w:r w:rsidRPr="00C84887">
              <w:rPr>
                <w:sz w:val="20"/>
                <w:szCs w:val="20"/>
              </w:rPr>
              <w:t>78.69</w:t>
            </w:r>
          </w:p>
        </w:tc>
        <w:tc>
          <w:tcPr>
            <w:tcW w:w="1238" w:type="dxa"/>
            <w:noWrap/>
            <w:hideMark/>
          </w:tcPr>
          <w:p w14:paraId="046DEC6E" w14:textId="77777777" w:rsidR="00E82239" w:rsidRPr="00C84887" w:rsidRDefault="00E82239" w:rsidP="00E82239">
            <w:pPr>
              <w:spacing w:after="108" w:line="259" w:lineRule="auto"/>
              <w:ind w:left="-5"/>
              <w:jc w:val="left"/>
              <w:rPr>
                <w:sz w:val="20"/>
                <w:szCs w:val="20"/>
              </w:rPr>
            </w:pPr>
            <w:r w:rsidRPr="00C84887">
              <w:rPr>
                <w:sz w:val="20"/>
                <w:szCs w:val="20"/>
              </w:rPr>
              <w:t>2.95</w:t>
            </w:r>
          </w:p>
        </w:tc>
        <w:tc>
          <w:tcPr>
            <w:tcW w:w="1878" w:type="dxa"/>
            <w:noWrap/>
            <w:hideMark/>
          </w:tcPr>
          <w:p w14:paraId="0813EC90" w14:textId="77777777" w:rsidR="00E82239" w:rsidRPr="00C84887" w:rsidRDefault="00E82239" w:rsidP="00E82239">
            <w:pPr>
              <w:spacing w:after="108" w:line="259" w:lineRule="auto"/>
              <w:ind w:left="-5"/>
              <w:jc w:val="left"/>
              <w:rPr>
                <w:sz w:val="20"/>
                <w:szCs w:val="20"/>
              </w:rPr>
            </w:pPr>
            <w:r w:rsidRPr="00C84887">
              <w:rPr>
                <w:sz w:val="20"/>
                <w:szCs w:val="20"/>
              </w:rPr>
              <w:t>Lo S.L. et al.</w:t>
            </w:r>
          </w:p>
        </w:tc>
      </w:tr>
      <w:tr w:rsidR="00E82239" w:rsidRPr="00C84887" w14:paraId="2F56A55E" w14:textId="77777777" w:rsidTr="00717DD2">
        <w:trPr>
          <w:trHeight w:val="360"/>
        </w:trPr>
        <w:tc>
          <w:tcPr>
            <w:tcW w:w="2297" w:type="dxa"/>
            <w:vMerge w:val="restart"/>
            <w:noWrap/>
            <w:hideMark/>
          </w:tcPr>
          <w:p w14:paraId="39397342" w14:textId="77777777" w:rsidR="00E82239" w:rsidRPr="00C84887" w:rsidRDefault="00E82239" w:rsidP="00E82239">
            <w:pPr>
              <w:spacing w:after="108" w:line="259" w:lineRule="auto"/>
              <w:ind w:left="-5"/>
              <w:jc w:val="left"/>
              <w:rPr>
                <w:sz w:val="20"/>
                <w:szCs w:val="20"/>
              </w:rPr>
            </w:pPr>
          </w:p>
          <w:p w14:paraId="77FAB209" w14:textId="77777777" w:rsidR="00E82239" w:rsidRPr="00C84887" w:rsidRDefault="00E82239" w:rsidP="00E82239">
            <w:pPr>
              <w:spacing w:after="108" w:line="259" w:lineRule="auto"/>
              <w:ind w:left="-5"/>
              <w:jc w:val="left"/>
              <w:rPr>
                <w:sz w:val="20"/>
                <w:szCs w:val="20"/>
              </w:rPr>
            </w:pPr>
          </w:p>
          <w:p w14:paraId="242D7459" w14:textId="77777777" w:rsidR="00E82239" w:rsidRPr="00C84887" w:rsidRDefault="00E82239" w:rsidP="00E82239">
            <w:pPr>
              <w:spacing w:after="108" w:line="259" w:lineRule="auto"/>
              <w:ind w:left="-5"/>
              <w:jc w:val="left"/>
              <w:rPr>
                <w:sz w:val="20"/>
                <w:szCs w:val="20"/>
              </w:rPr>
            </w:pPr>
          </w:p>
          <w:p w14:paraId="3F8C8F68" w14:textId="77777777" w:rsidR="00E82239" w:rsidRPr="00C84887" w:rsidRDefault="00E82239" w:rsidP="00E82239">
            <w:pPr>
              <w:spacing w:after="108" w:line="259" w:lineRule="auto"/>
              <w:ind w:left="0" w:firstLine="0"/>
              <w:jc w:val="left"/>
              <w:rPr>
                <w:sz w:val="20"/>
                <w:szCs w:val="20"/>
              </w:rPr>
            </w:pPr>
          </w:p>
          <w:p w14:paraId="074CF1AC" w14:textId="77777777" w:rsidR="00E82239" w:rsidRPr="00C84887" w:rsidRDefault="00E82239" w:rsidP="00E82239">
            <w:pPr>
              <w:spacing w:after="108" w:line="259" w:lineRule="auto"/>
              <w:ind w:left="0" w:firstLine="0"/>
              <w:jc w:val="left"/>
              <w:rPr>
                <w:sz w:val="20"/>
                <w:szCs w:val="20"/>
              </w:rPr>
            </w:pPr>
          </w:p>
          <w:p w14:paraId="073E341F" w14:textId="77777777" w:rsidR="00E82239" w:rsidRPr="00C84887" w:rsidRDefault="00E82239" w:rsidP="00E82239">
            <w:pPr>
              <w:spacing w:after="108" w:line="259" w:lineRule="auto"/>
              <w:ind w:left="0" w:firstLine="0"/>
              <w:jc w:val="left"/>
              <w:rPr>
                <w:sz w:val="20"/>
                <w:szCs w:val="20"/>
              </w:rPr>
            </w:pPr>
          </w:p>
          <w:p w14:paraId="070A4D85" w14:textId="2DE00C22" w:rsidR="00E82239" w:rsidRPr="00C84887" w:rsidRDefault="00E82239" w:rsidP="00E82239">
            <w:pPr>
              <w:spacing w:after="108" w:line="259" w:lineRule="auto"/>
              <w:ind w:left="0" w:firstLine="0"/>
              <w:jc w:val="left"/>
              <w:rPr>
                <w:sz w:val="20"/>
                <w:szCs w:val="20"/>
              </w:rPr>
            </w:pPr>
            <w:r w:rsidRPr="00C84887">
              <w:rPr>
                <w:sz w:val="20"/>
                <w:szCs w:val="20"/>
              </w:rPr>
              <w:t>Peanut Shell</w:t>
            </w:r>
          </w:p>
          <w:p w14:paraId="0D4907D5" w14:textId="7006A5C4" w:rsidR="00E82239" w:rsidRPr="00C84887" w:rsidRDefault="00E82239" w:rsidP="00E82239">
            <w:pPr>
              <w:spacing w:after="108" w:line="259" w:lineRule="auto"/>
              <w:ind w:left="-5"/>
              <w:jc w:val="left"/>
              <w:rPr>
                <w:sz w:val="20"/>
                <w:szCs w:val="20"/>
              </w:rPr>
            </w:pPr>
          </w:p>
        </w:tc>
        <w:tc>
          <w:tcPr>
            <w:tcW w:w="1275" w:type="dxa"/>
            <w:noWrap/>
            <w:hideMark/>
          </w:tcPr>
          <w:p w14:paraId="45BE33AC" w14:textId="77777777" w:rsidR="00E82239" w:rsidRPr="00C84887" w:rsidRDefault="00E82239" w:rsidP="00E82239">
            <w:pPr>
              <w:spacing w:after="108" w:line="259" w:lineRule="auto"/>
              <w:ind w:left="-5"/>
              <w:jc w:val="left"/>
              <w:rPr>
                <w:sz w:val="20"/>
                <w:szCs w:val="20"/>
              </w:rPr>
            </w:pPr>
            <w:r w:rsidRPr="00C84887">
              <w:rPr>
                <w:sz w:val="20"/>
                <w:szCs w:val="20"/>
              </w:rPr>
              <w:t>22.29</w:t>
            </w:r>
          </w:p>
        </w:tc>
        <w:tc>
          <w:tcPr>
            <w:tcW w:w="1275" w:type="dxa"/>
            <w:noWrap/>
            <w:hideMark/>
          </w:tcPr>
          <w:p w14:paraId="2CD1174A" w14:textId="77777777" w:rsidR="00E82239" w:rsidRPr="00C84887" w:rsidRDefault="00E82239" w:rsidP="00E82239">
            <w:pPr>
              <w:spacing w:after="108" w:line="259" w:lineRule="auto"/>
              <w:ind w:left="-5"/>
              <w:jc w:val="left"/>
              <w:rPr>
                <w:sz w:val="20"/>
                <w:szCs w:val="20"/>
              </w:rPr>
            </w:pPr>
            <w:r w:rsidRPr="00C84887">
              <w:rPr>
                <w:sz w:val="20"/>
                <w:szCs w:val="20"/>
              </w:rPr>
              <w:t>11.31</w:t>
            </w:r>
          </w:p>
        </w:tc>
        <w:tc>
          <w:tcPr>
            <w:tcW w:w="1275" w:type="dxa"/>
            <w:noWrap/>
            <w:hideMark/>
          </w:tcPr>
          <w:p w14:paraId="6C77487F" w14:textId="77777777" w:rsidR="00E82239" w:rsidRPr="00C84887" w:rsidRDefault="00E82239" w:rsidP="00E82239">
            <w:pPr>
              <w:spacing w:after="108" w:line="259" w:lineRule="auto"/>
              <w:ind w:left="-5"/>
              <w:jc w:val="left"/>
              <w:rPr>
                <w:sz w:val="20"/>
                <w:szCs w:val="20"/>
              </w:rPr>
            </w:pPr>
            <w:r w:rsidRPr="00C84887">
              <w:rPr>
                <w:sz w:val="20"/>
                <w:szCs w:val="20"/>
              </w:rPr>
              <w:t>58.39</w:t>
            </w:r>
          </w:p>
        </w:tc>
        <w:tc>
          <w:tcPr>
            <w:tcW w:w="1238" w:type="dxa"/>
            <w:noWrap/>
            <w:hideMark/>
          </w:tcPr>
          <w:p w14:paraId="37252F71" w14:textId="77777777" w:rsidR="00E82239" w:rsidRPr="00C84887" w:rsidRDefault="00E82239" w:rsidP="00E82239">
            <w:pPr>
              <w:spacing w:after="108" w:line="259" w:lineRule="auto"/>
              <w:ind w:left="-5"/>
              <w:jc w:val="left"/>
              <w:rPr>
                <w:sz w:val="20"/>
                <w:szCs w:val="20"/>
              </w:rPr>
            </w:pPr>
            <w:r w:rsidRPr="00C84887">
              <w:rPr>
                <w:sz w:val="20"/>
                <w:szCs w:val="20"/>
              </w:rPr>
              <w:t>8.01</w:t>
            </w:r>
          </w:p>
        </w:tc>
        <w:tc>
          <w:tcPr>
            <w:tcW w:w="1878" w:type="dxa"/>
            <w:vMerge w:val="restart"/>
            <w:noWrap/>
            <w:hideMark/>
          </w:tcPr>
          <w:p w14:paraId="00CFED18" w14:textId="77777777" w:rsidR="00E82239" w:rsidRPr="00C84887" w:rsidRDefault="00E82239" w:rsidP="00E82239">
            <w:pPr>
              <w:spacing w:after="108" w:line="259" w:lineRule="auto"/>
              <w:ind w:left="-5"/>
              <w:jc w:val="left"/>
              <w:rPr>
                <w:sz w:val="20"/>
                <w:szCs w:val="20"/>
              </w:rPr>
            </w:pPr>
          </w:p>
          <w:p w14:paraId="54D53193" w14:textId="77777777" w:rsidR="00E82239" w:rsidRPr="00C84887" w:rsidRDefault="00E82239" w:rsidP="00E82239">
            <w:pPr>
              <w:spacing w:after="108" w:line="259" w:lineRule="auto"/>
              <w:ind w:left="-5"/>
              <w:jc w:val="left"/>
              <w:rPr>
                <w:sz w:val="20"/>
                <w:szCs w:val="20"/>
              </w:rPr>
            </w:pPr>
          </w:p>
          <w:p w14:paraId="675FCFFC" w14:textId="43C76E09" w:rsidR="00E82239" w:rsidRPr="00C84887" w:rsidRDefault="00E82239" w:rsidP="00E82239">
            <w:pPr>
              <w:spacing w:after="108" w:line="259" w:lineRule="auto"/>
              <w:ind w:left="-5"/>
              <w:jc w:val="left"/>
              <w:rPr>
                <w:sz w:val="20"/>
                <w:szCs w:val="20"/>
              </w:rPr>
            </w:pPr>
            <w:r w:rsidRPr="00C84887">
              <w:rPr>
                <w:sz w:val="20"/>
                <w:szCs w:val="20"/>
              </w:rPr>
              <w:t>Wang N. et al.</w:t>
            </w:r>
          </w:p>
          <w:p w14:paraId="2899CCE8" w14:textId="16430916" w:rsidR="00E82239" w:rsidRPr="00C84887" w:rsidRDefault="00E82239" w:rsidP="00E82239">
            <w:pPr>
              <w:spacing w:after="108" w:line="259" w:lineRule="auto"/>
              <w:ind w:left="-5"/>
              <w:jc w:val="left"/>
              <w:rPr>
                <w:sz w:val="20"/>
                <w:szCs w:val="20"/>
              </w:rPr>
            </w:pPr>
          </w:p>
        </w:tc>
      </w:tr>
      <w:tr w:rsidR="00E82239" w:rsidRPr="00C84887" w14:paraId="79E253FE" w14:textId="77777777" w:rsidTr="00717DD2">
        <w:trPr>
          <w:trHeight w:val="360"/>
        </w:trPr>
        <w:tc>
          <w:tcPr>
            <w:tcW w:w="2297" w:type="dxa"/>
            <w:vMerge/>
            <w:noWrap/>
            <w:hideMark/>
          </w:tcPr>
          <w:p w14:paraId="2E45FE80" w14:textId="6565A225" w:rsidR="00E82239" w:rsidRPr="00C84887" w:rsidRDefault="00E82239" w:rsidP="00E82239">
            <w:pPr>
              <w:spacing w:after="108" w:line="259" w:lineRule="auto"/>
              <w:ind w:left="-5"/>
              <w:jc w:val="left"/>
              <w:rPr>
                <w:sz w:val="20"/>
                <w:szCs w:val="20"/>
              </w:rPr>
            </w:pPr>
          </w:p>
        </w:tc>
        <w:tc>
          <w:tcPr>
            <w:tcW w:w="1275" w:type="dxa"/>
            <w:noWrap/>
            <w:hideMark/>
          </w:tcPr>
          <w:p w14:paraId="4E414E0A" w14:textId="77777777" w:rsidR="00E82239" w:rsidRPr="00C84887" w:rsidRDefault="00E82239" w:rsidP="00E82239">
            <w:pPr>
              <w:spacing w:after="108" w:line="259" w:lineRule="auto"/>
              <w:ind w:left="-5"/>
              <w:jc w:val="left"/>
              <w:rPr>
                <w:sz w:val="20"/>
                <w:szCs w:val="20"/>
              </w:rPr>
            </w:pPr>
            <w:r w:rsidRPr="00C84887">
              <w:rPr>
                <w:sz w:val="20"/>
                <w:szCs w:val="20"/>
              </w:rPr>
              <w:t>22.29</w:t>
            </w:r>
          </w:p>
        </w:tc>
        <w:tc>
          <w:tcPr>
            <w:tcW w:w="1275" w:type="dxa"/>
            <w:noWrap/>
            <w:hideMark/>
          </w:tcPr>
          <w:p w14:paraId="3A5BB1CC" w14:textId="77777777" w:rsidR="00E82239" w:rsidRPr="00C84887" w:rsidRDefault="00E82239" w:rsidP="00E82239">
            <w:pPr>
              <w:spacing w:after="108" w:line="259" w:lineRule="auto"/>
              <w:ind w:left="-5"/>
              <w:jc w:val="left"/>
              <w:rPr>
                <w:sz w:val="20"/>
                <w:szCs w:val="20"/>
              </w:rPr>
            </w:pPr>
            <w:r w:rsidRPr="00C84887">
              <w:rPr>
                <w:sz w:val="20"/>
                <w:szCs w:val="20"/>
              </w:rPr>
              <w:t>11.31</w:t>
            </w:r>
          </w:p>
        </w:tc>
        <w:tc>
          <w:tcPr>
            <w:tcW w:w="1275" w:type="dxa"/>
            <w:noWrap/>
            <w:hideMark/>
          </w:tcPr>
          <w:p w14:paraId="6AC0A29E" w14:textId="77777777" w:rsidR="00E82239" w:rsidRPr="00C84887" w:rsidRDefault="00E82239" w:rsidP="00E82239">
            <w:pPr>
              <w:spacing w:after="108" w:line="259" w:lineRule="auto"/>
              <w:ind w:left="-5"/>
              <w:jc w:val="left"/>
              <w:rPr>
                <w:sz w:val="20"/>
                <w:szCs w:val="20"/>
              </w:rPr>
            </w:pPr>
            <w:r w:rsidRPr="00C84887">
              <w:rPr>
                <w:sz w:val="20"/>
                <w:szCs w:val="20"/>
              </w:rPr>
              <w:t>58.39</w:t>
            </w:r>
          </w:p>
        </w:tc>
        <w:tc>
          <w:tcPr>
            <w:tcW w:w="1238" w:type="dxa"/>
            <w:noWrap/>
            <w:hideMark/>
          </w:tcPr>
          <w:p w14:paraId="7B2B7A7C" w14:textId="77777777" w:rsidR="00E82239" w:rsidRPr="00C84887" w:rsidRDefault="00E82239" w:rsidP="00E82239">
            <w:pPr>
              <w:spacing w:after="108" w:line="259" w:lineRule="auto"/>
              <w:ind w:left="-5"/>
              <w:jc w:val="left"/>
              <w:rPr>
                <w:sz w:val="20"/>
                <w:szCs w:val="20"/>
              </w:rPr>
            </w:pPr>
            <w:r w:rsidRPr="00C84887">
              <w:rPr>
                <w:sz w:val="20"/>
                <w:szCs w:val="20"/>
              </w:rPr>
              <w:t>8.01</w:t>
            </w:r>
          </w:p>
        </w:tc>
        <w:tc>
          <w:tcPr>
            <w:tcW w:w="1878" w:type="dxa"/>
            <w:vMerge/>
            <w:noWrap/>
            <w:hideMark/>
          </w:tcPr>
          <w:p w14:paraId="4E06E740" w14:textId="007D70DF" w:rsidR="00E82239" w:rsidRPr="00C84887" w:rsidRDefault="00E82239" w:rsidP="00E82239">
            <w:pPr>
              <w:spacing w:after="108" w:line="259" w:lineRule="auto"/>
              <w:ind w:left="-5"/>
              <w:jc w:val="left"/>
              <w:rPr>
                <w:sz w:val="20"/>
                <w:szCs w:val="20"/>
              </w:rPr>
            </w:pPr>
          </w:p>
        </w:tc>
      </w:tr>
      <w:tr w:rsidR="00E82239" w:rsidRPr="00C84887" w14:paraId="45BE51D4" w14:textId="77777777" w:rsidTr="00717DD2">
        <w:trPr>
          <w:trHeight w:val="360"/>
        </w:trPr>
        <w:tc>
          <w:tcPr>
            <w:tcW w:w="2297" w:type="dxa"/>
            <w:vMerge/>
            <w:noWrap/>
            <w:hideMark/>
          </w:tcPr>
          <w:p w14:paraId="490029E4" w14:textId="3B2F7587" w:rsidR="00E82239" w:rsidRPr="00C84887" w:rsidRDefault="00E82239" w:rsidP="00E82239">
            <w:pPr>
              <w:spacing w:after="108" w:line="259" w:lineRule="auto"/>
              <w:ind w:left="-5"/>
              <w:jc w:val="left"/>
              <w:rPr>
                <w:sz w:val="20"/>
                <w:szCs w:val="20"/>
              </w:rPr>
            </w:pPr>
          </w:p>
        </w:tc>
        <w:tc>
          <w:tcPr>
            <w:tcW w:w="1275" w:type="dxa"/>
            <w:noWrap/>
            <w:hideMark/>
          </w:tcPr>
          <w:p w14:paraId="2653E9F8" w14:textId="77777777" w:rsidR="00E82239" w:rsidRPr="00C84887" w:rsidRDefault="00E82239" w:rsidP="00E82239">
            <w:pPr>
              <w:spacing w:after="108" w:line="259" w:lineRule="auto"/>
              <w:ind w:left="-5"/>
              <w:jc w:val="left"/>
              <w:rPr>
                <w:sz w:val="20"/>
                <w:szCs w:val="20"/>
              </w:rPr>
            </w:pPr>
            <w:r w:rsidRPr="00C84887">
              <w:rPr>
                <w:sz w:val="20"/>
                <w:szCs w:val="20"/>
              </w:rPr>
              <w:t>22.29</w:t>
            </w:r>
          </w:p>
        </w:tc>
        <w:tc>
          <w:tcPr>
            <w:tcW w:w="1275" w:type="dxa"/>
            <w:noWrap/>
            <w:hideMark/>
          </w:tcPr>
          <w:p w14:paraId="7C439646" w14:textId="77777777" w:rsidR="00E82239" w:rsidRPr="00C84887" w:rsidRDefault="00E82239" w:rsidP="00E82239">
            <w:pPr>
              <w:spacing w:after="108" w:line="259" w:lineRule="auto"/>
              <w:ind w:left="-5"/>
              <w:jc w:val="left"/>
              <w:rPr>
                <w:sz w:val="20"/>
                <w:szCs w:val="20"/>
              </w:rPr>
            </w:pPr>
            <w:r w:rsidRPr="00C84887">
              <w:rPr>
                <w:sz w:val="20"/>
                <w:szCs w:val="20"/>
              </w:rPr>
              <w:t>11.31</w:t>
            </w:r>
          </w:p>
        </w:tc>
        <w:tc>
          <w:tcPr>
            <w:tcW w:w="1275" w:type="dxa"/>
            <w:noWrap/>
            <w:hideMark/>
          </w:tcPr>
          <w:p w14:paraId="47E8EAB3" w14:textId="77777777" w:rsidR="00E82239" w:rsidRPr="00C84887" w:rsidRDefault="00E82239" w:rsidP="00E82239">
            <w:pPr>
              <w:spacing w:after="108" w:line="259" w:lineRule="auto"/>
              <w:ind w:left="-5"/>
              <w:jc w:val="left"/>
              <w:rPr>
                <w:sz w:val="20"/>
                <w:szCs w:val="20"/>
              </w:rPr>
            </w:pPr>
            <w:r w:rsidRPr="00C84887">
              <w:rPr>
                <w:sz w:val="20"/>
                <w:szCs w:val="20"/>
              </w:rPr>
              <w:t>58.39</w:t>
            </w:r>
          </w:p>
        </w:tc>
        <w:tc>
          <w:tcPr>
            <w:tcW w:w="1238" w:type="dxa"/>
            <w:noWrap/>
            <w:hideMark/>
          </w:tcPr>
          <w:p w14:paraId="4D80A4D3" w14:textId="77777777" w:rsidR="00E82239" w:rsidRPr="00C84887" w:rsidRDefault="00E82239" w:rsidP="00E82239">
            <w:pPr>
              <w:spacing w:after="108" w:line="259" w:lineRule="auto"/>
              <w:ind w:left="-5"/>
              <w:jc w:val="left"/>
              <w:rPr>
                <w:sz w:val="20"/>
                <w:szCs w:val="20"/>
              </w:rPr>
            </w:pPr>
            <w:r w:rsidRPr="00C84887">
              <w:rPr>
                <w:sz w:val="20"/>
                <w:szCs w:val="20"/>
              </w:rPr>
              <w:t>8.01</w:t>
            </w:r>
          </w:p>
        </w:tc>
        <w:tc>
          <w:tcPr>
            <w:tcW w:w="1878" w:type="dxa"/>
            <w:vMerge/>
            <w:noWrap/>
            <w:hideMark/>
          </w:tcPr>
          <w:p w14:paraId="5B401DA6" w14:textId="31EC44E9" w:rsidR="00E82239" w:rsidRPr="00C84887" w:rsidRDefault="00E82239" w:rsidP="00E82239">
            <w:pPr>
              <w:spacing w:after="108" w:line="259" w:lineRule="auto"/>
              <w:ind w:left="-5"/>
              <w:jc w:val="left"/>
              <w:rPr>
                <w:sz w:val="20"/>
                <w:szCs w:val="20"/>
              </w:rPr>
            </w:pPr>
          </w:p>
        </w:tc>
      </w:tr>
      <w:tr w:rsidR="00E82239" w:rsidRPr="00C84887" w14:paraId="50A37745" w14:textId="77777777" w:rsidTr="00717DD2">
        <w:trPr>
          <w:trHeight w:val="360"/>
        </w:trPr>
        <w:tc>
          <w:tcPr>
            <w:tcW w:w="2297" w:type="dxa"/>
            <w:vMerge/>
            <w:noWrap/>
            <w:hideMark/>
          </w:tcPr>
          <w:p w14:paraId="4F4DA87E" w14:textId="608D9FF4" w:rsidR="00E82239" w:rsidRPr="00C84887" w:rsidRDefault="00E82239" w:rsidP="00E82239">
            <w:pPr>
              <w:spacing w:after="108" w:line="259" w:lineRule="auto"/>
              <w:ind w:left="-5"/>
              <w:jc w:val="left"/>
              <w:rPr>
                <w:sz w:val="20"/>
                <w:szCs w:val="20"/>
              </w:rPr>
            </w:pPr>
          </w:p>
        </w:tc>
        <w:tc>
          <w:tcPr>
            <w:tcW w:w="1275" w:type="dxa"/>
            <w:noWrap/>
            <w:hideMark/>
          </w:tcPr>
          <w:p w14:paraId="7145DB10" w14:textId="77777777" w:rsidR="00E82239" w:rsidRPr="00C84887" w:rsidRDefault="00E82239" w:rsidP="00E82239">
            <w:pPr>
              <w:spacing w:after="108" w:line="259" w:lineRule="auto"/>
              <w:ind w:left="-5"/>
              <w:jc w:val="left"/>
              <w:rPr>
                <w:sz w:val="20"/>
                <w:szCs w:val="20"/>
              </w:rPr>
            </w:pPr>
            <w:r w:rsidRPr="00C84887">
              <w:rPr>
                <w:sz w:val="20"/>
                <w:szCs w:val="20"/>
              </w:rPr>
              <w:t>22.29</w:t>
            </w:r>
          </w:p>
        </w:tc>
        <w:tc>
          <w:tcPr>
            <w:tcW w:w="1275" w:type="dxa"/>
            <w:noWrap/>
            <w:hideMark/>
          </w:tcPr>
          <w:p w14:paraId="1FF1E73B" w14:textId="77777777" w:rsidR="00E82239" w:rsidRPr="00C84887" w:rsidRDefault="00E82239" w:rsidP="00E82239">
            <w:pPr>
              <w:spacing w:after="108" w:line="259" w:lineRule="auto"/>
              <w:ind w:left="-5"/>
              <w:jc w:val="left"/>
              <w:rPr>
                <w:sz w:val="20"/>
                <w:szCs w:val="20"/>
              </w:rPr>
            </w:pPr>
            <w:r w:rsidRPr="00C84887">
              <w:rPr>
                <w:sz w:val="20"/>
                <w:szCs w:val="20"/>
              </w:rPr>
              <w:t>11.31</w:t>
            </w:r>
          </w:p>
        </w:tc>
        <w:tc>
          <w:tcPr>
            <w:tcW w:w="1275" w:type="dxa"/>
            <w:noWrap/>
            <w:hideMark/>
          </w:tcPr>
          <w:p w14:paraId="1E408400" w14:textId="77777777" w:rsidR="00E82239" w:rsidRPr="00C84887" w:rsidRDefault="00E82239" w:rsidP="00E82239">
            <w:pPr>
              <w:spacing w:after="108" w:line="259" w:lineRule="auto"/>
              <w:ind w:left="-5"/>
              <w:jc w:val="left"/>
              <w:rPr>
                <w:sz w:val="20"/>
                <w:szCs w:val="20"/>
              </w:rPr>
            </w:pPr>
            <w:r w:rsidRPr="00C84887">
              <w:rPr>
                <w:sz w:val="20"/>
                <w:szCs w:val="20"/>
              </w:rPr>
              <w:t>58.39</w:t>
            </w:r>
          </w:p>
        </w:tc>
        <w:tc>
          <w:tcPr>
            <w:tcW w:w="1238" w:type="dxa"/>
            <w:noWrap/>
            <w:hideMark/>
          </w:tcPr>
          <w:p w14:paraId="2C14A501" w14:textId="77777777" w:rsidR="00E82239" w:rsidRPr="00C84887" w:rsidRDefault="00E82239" w:rsidP="00E82239">
            <w:pPr>
              <w:spacing w:after="108" w:line="259" w:lineRule="auto"/>
              <w:ind w:left="-5"/>
              <w:jc w:val="left"/>
              <w:rPr>
                <w:sz w:val="20"/>
                <w:szCs w:val="20"/>
              </w:rPr>
            </w:pPr>
            <w:r w:rsidRPr="00C84887">
              <w:rPr>
                <w:sz w:val="20"/>
                <w:szCs w:val="20"/>
              </w:rPr>
              <w:t>8.01</w:t>
            </w:r>
          </w:p>
        </w:tc>
        <w:tc>
          <w:tcPr>
            <w:tcW w:w="1878" w:type="dxa"/>
            <w:vMerge/>
            <w:noWrap/>
            <w:hideMark/>
          </w:tcPr>
          <w:p w14:paraId="2F0AE943" w14:textId="12A5F630" w:rsidR="00E82239" w:rsidRPr="00C84887" w:rsidRDefault="00E82239" w:rsidP="00E82239">
            <w:pPr>
              <w:spacing w:after="108" w:line="259" w:lineRule="auto"/>
              <w:ind w:left="-5"/>
              <w:jc w:val="left"/>
              <w:rPr>
                <w:sz w:val="20"/>
                <w:szCs w:val="20"/>
              </w:rPr>
            </w:pPr>
          </w:p>
        </w:tc>
      </w:tr>
      <w:tr w:rsidR="00E82239" w:rsidRPr="00C84887" w14:paraId="24EC107E" w14:textId="77777777" w:rsidTr="00717DD2">
        <w:trPr>
          <w:trHeight w:val="360"/>
        </w:trPr>
        <w:tc>
          <w:tcPr>
            <w:tcW w:w="2297" w:type="dxa"/>
            <w:vMerge/>
            <w:noWrap/>
            <w:hideMark/>
          </w:tcPr>
          <w:p w14:paraId="2E175C20" w14:textId="2DF77776" w:rsidR="00E82239" w:rsidRPr="00C84887" w:rsidRDefault="00E82239" w:rsidP="00E82239">
            <w:pPr>
              <w:spacing w:after="108" w:line="259" w:lineRule="auto"/>
              <w:ind w:left="-5"/>
              <w:jc w:val="left"/>
              <w:rPr>
                <w:sz w:val="20"/>
                <w:szCs w:val="20"/>
              </w:rPr>
            </w:pPr>
          </w:p>
        </w:tc>
        <w:tc>
          <w:tcPr>
            <w:tcW w:w="1275" w:type="dxa"/>
            <w:noWrap/>
            <w:hideMark/>
          </w:tcPr>
          <w:p w14:paraId="5135F909" w14:textId="77777777" w:rsidR="00E82239" w:rsidRPr="00C84887" w:rsidRDefault="00E82239" w:rsidP="00E82239">
            <w:pPr>
              <w:spacing w:after="108" w:line="259" w:lineRule="auto"/>
              <w:ind w:left="-5"/>
              <w:jc w:val="left"/>
              <w:rPr>
                <w:sz w:val="20"/>
                <w:szCs w:val="20"/>
              </w:rPr>
            </w:pPr>
            <w:r w:rsidRPr="00C84887">
              <w:rPr>
                <w:sz w:val="20"/>
                <w:szCs w:val="20"/>
              </w:rPr>
              <w:t>22.29</w:t>
            </w:r>
          </w:p>
        </w:tc>
        <w:tc>
          <w:tcPr>
            <w:tcW w:w="1275" w:type="dxa"/>
            <w:noWrap/>
            <w:hideMark/>
          </w:tcPr>
          <w:p w14:paraId="1E9FBE11" w14:textId="77777777" w:rsidR="00E82239" w:rsidRPr="00C84887" w:rsidRDefault="00E82239" w:rsidP="00E82239">
            <w:pPr>
              <w:spacing w:after="108" w:line="259" w:lineRule="auto"/>
              <w:ind w:left="-5"/>
              <w:jc w:val="left"/>
              <w:rPr>
                <w:sz w:val="20"/>
                <w:szCs w:val="20"/>
              </w:rPr>
            </w:pPr>
            <w:r w:rsidRPr="00C84887">
              <w:rPr>
                <w:sz w:val="20"/>
                <w:szCs w:val="20"/>
              </w:rPr>
              <w:t>11.31</w:t>
            </w:r>
          </w:p>
        </w:tc>
        <w:tc>
          <w:tcPr>
            <w:tcW w:w="1275" w:type="dxa"/>
            <w:noWrap/>
            <w:hideMark/>
          </w:tcPr>
          <w:p w14:paraId="714B45F3" w14:textId="77777777" w:rsidR="00E82239" w:rsidRPr="00C84887" w:rsidRDefault="00E82239" w:rsidP="00E82239">
            <w:pPr>
              <w:spacing w:after="108" w:line="259" w:lineRule="auto"/>
              <w:ind w:left="-5"/>
              <w:jc w:val="left"/>
              <w:rPr>
                <w:sz w:val="20"/>
                <w:szCs w:val="20"/>
              </w:rPr>
            </w:pPr>
            <w:r w:rsidRPr="00C84887">
              <w:rPr>
                <w:sz w:val="20"/>
                <w:szCs w:val="20"/>
              </w:rPr>
              <w:t>58.39</w:t>
            </w:r>
          </w:p>
        </w:tc>
        <w:tc>
          <w:tcPr>
            <w:tcW w:w="1238" w:type="dxa"/>
            <w:noWrap/>
            <w:hideMark/>
          </w:tcPr>
          <w:p w14:paraId="6FC768D2" w14:textId="77777777" w:rsidR="00E82239" w:rsidRPr="00C84887" w:rsidRDefault="00E82239" w:rsidP="00E82239">
            <w:pPr>
              <w:spacing w:after="108" w:line="259" w:lineRule="auto"/>
              <w:ind w:left="-5"/>
              <w:jc w:val="left"/>
              <w:rPr>
                <w:sz w:val="20"/>
                <w:szCs w:val="20"/>
              </w:rPr>
            </w:pPr>
            <w:r w:rsidRPr="00C84887">
              <w:rPr>
                <w:sz w:val="20"/>
                <w:szCs w:val="20"/>
              </w:rPr>
              <w:t>8.01</w:t>
            </w:r>
          </w:p>
        </w:tc>
        <w:tc>
          <w:tcPr>
            <w:tcW w:w="1878" w:type="dxa"/>
            <w:vMerge/>
            <w:noWrap/>
            <w:hideMark/>
          </w:tcPr>
          <w:p w14:paraId="500D2FB5" w14:textId="5EFC957B" w:rsidR="00E82239" w:rsidRPr="00C84887" w:rsidRDefault="00E82239" w:rsidP="00E82239">
            <w:pPr>
              <w:spacing w:after="108" w:line="259" w:lineRule="auto"/>
              <w:ind w:left="-5"/>
              <w:jc w:val="left"/>
              <w:rPr>
                <w:sz w:val="20"/>
                <w:szCs w:val="20"/>
              </w:rPr>
            </w:pPr>
          </w:p>
        </w:tc>
      </w:tr>
      <w:tr w:rsidR="00E82239" w:rsidRPr="00C84887" w14:paraId="0CD59D82" w14:textId="77777777" w:rsidTr="00717DD2">
        <w:trPr>
          <w:trHeight w:val="360"/>
        </w:trPr>
        <w:tc>
          <w:tcPr>
            <w:tcW w:w="2297" w:type="dxa"/>
            <w:vMerge/>
            <w:noWrap/>
            <w:hideMark/>
          </w:tcPr>
          <w:p w14:paraId="5C2C2A88" w14:textId="2B14DE6D" w:rsidR="00E82239" w:rsidRPr="00C84887" w:rsidRDefault="00E82239" w:rsidP="00E82239">
            <w:pPr>
              <w:spacing w:after="108" w:line="259" w:lineRule="auto"/>
              <w:ind w:left="-5"/>
              <w:jc w:val="left"/>
              <w:rPr>
                <w:sz w:val="20"/>
                <w:szCs w:val="20"/>
              </w:rPr>
            </w:pPr>
          </w:p>
        </w:tc>
        <w:tc>
          <w:tcPr>
            <w:tcW w:w="1275" w:type="dxa"/>
            <w:noWrap/>
            <w:hideMark/>
          </w:tcPr>
          <w:p w14:paraId="2568851D" w14:textId="77777777" w:rsidR="00E82239" w:rsidRPr="00C84887" w:rsidRDefault="00E82239" w:rsidP="00E82239">
            <w:pPr>
              <w:spacing w:after="108" w:line="259" w:lineRule="auto"/>
              <w:ind w:left="-5"/>
              <w:jc w:val="left"/>
              <w:rPr>
                <w:sz w:val="20"/>
                <w:szCs w:val="20"/>
              </w:rPr>
            </w:pPr>
            <w:r w:rsidRPr="00C84887">
              <w:rPr>
                <w:sz w:val="20"/>
                <w:szCs w:val="20"/>
              </w:rPr>
              <w:t>22.29</w:t>
            </w:r>
          </w:p>
        </w:tc>
        <w:tc>
          <w:tcPr>
            <w:tcW w:w="1275" w:type="dxa"/>
            <w:noWrap/>
            <w:hideMark/>
          </w:tcPr>
          <w:p w14:paraId="35C77DFB" w14:textId="77777777" w:rsidR="00E82239" w:rsidRPr="00C84887" w:rsidRDefault="00E82239" w:rsidP="00E82239">
            <w:pPr>
              <w:spacing w:after="108" w:line="259" w:lineRule="auto"/>
              <w:ind w:left="-5"/>
              <w:jc w:val="left"/>
              <w:rPr>
                <w:sz w:val="20"/>
                <w:szCs w:val="20"/>
              </w:rPr>
            </w:pPr>
            <w:r w:rsidRPr="00C84887">
              <w:rPr>
                <w:sz w:val="20"/>
                <w:szCs w:val="20"/>
              </w:rPr>
              <w:t>11.31</w:t>
            </w:r>
          </w:p>
        </w:tc>
        <w:tc>
          <w:tcPr>
            <w:tcW w:w="1275" w:type="dxa"/>
            <w:noWrap/>
            <w:hideMark/>
          </w:tcPr>
          <w:p w14:paraId="4138D4DC" w14:textId="77777777" w:rsidR="00E82239" w:rsidRPr="00C84887" w:rsidRDefault="00E82239" w:rsidP="00E82239">
            <w:pPr>
              <w:spacing w:after="108" w:line="259" w:lineRule="auto"/>
              <w:ind w:left="-5"/>
              <w:jc w:val="left"/>
              <w:rPr>
                <w:sz w:val="20"/>
                <w:szCs w:val="20"/>
              </w:rPr>
            </w:pPr>
            <w:r w:rsidRPr="00C84887">
              <w:rPr>
                <w:sz w:val="20"/>
                <w:szCs w:val="20"/>
              </w:rPr>
              <w:t>58.39</w:t>
            </w:r>
          </w:p>
        </w:tc>
        <w:tc>
          <w:tcPr>
            <w:tcW w:w="1238" w:type="dxa"/>
            <w:noWrap/>
            <w:hideMark/>
          </w:tcPr>
          <w:p w14:paraId="3C4ACB1F" w14:textId="77777777" w:rsidR="00E82239" w:rsidRPr="00C84887" w:rsidRDefault="00E82239" w:rsidP="00E82239">
            <w:pPr>
              <w:spacing w:after="108" w:line="259" w:lineRule="auto"/>
              <w:ind w:left="-5"/>
              <w:jc w:val="left"/>
              <w:rPr>
                <w:sz w:val="20"/>
                <w:szCs w:val="20"/>
              </w:rPr>
            </w:pPr>
            <w:r w:rsidRPr="00C84887">
              <w:rPr>
                <w:sz w:val="20"/>
                <w:szCs w:val="20"/>
              </w:rPr>
              <w:t>8.01</w:t>
            </w:r>
          </w:p>
        </w:tc>
        <w:tc>
          <w:tcPr>
            <w:tcW w:w="1878" w:type="dxa"/>
            <w:vMerge w:val="restart"/>
            <w:noWrap/>
            <w:hideMark/>
          </w:tcPr>
          <w:p w14:paraId="28BB768A" w14:textId="77777777" w:rsidR="00E82239" w:rsidRPr="00C84887" w:rsidRDefault="00E82239" w:rsidP="00E82239">
            <w:pPr>
              <w:spacing w:after="108" w:line="259" w:lineRule="auto"/>
              <w:ind w:left="-5"/>
              <w:jc w:val="left"/>
              <w:rPr>
                <w:sz w:val="20"/>
                <w:szCs w:val="20"/>
              </w:rPr>
            </w:pPr>
          </w:p>
          <w:p w14:paraId="5839DB59" w14:textId="77777777" w:rsidR="00E82239" w:rsidRPr="00C84887" w:rsidRDefault="00E82239" w:rsidP="00E82239">
            <w:pPr>
              <w:spacing w:after="108" w:line="259" w:lineRule="auto"/>
              <w:ind w:left="-5"/>
              <w:jc w:val="left"/>
              <w:rPr>
                <w:sz w:val="20"/>
                <w:szCs w:val="20"/>
              </w:rPr>
            </w:pPr>
          </w:p>
          <w:p w14:paraId="3A1A5267" w14:textId="77777777" w:rsidR="00E82239" w:rsidRPr="00C84887" w:rsidRDefault="00E82239" w:rsidP="00E82239">
            <w:pPr>
              <w:spacing w:after="108" w:line="259" w:lineRule="auto"/>
              <w:ind w:left="-5"/>
              <w:jc w:val="left"/>
              <w:rPr>
                <w:sz w:val="20"/>
                <w:szCs w:val="20"/>
              </w:rPr>
            </w:pPr>
          </w:p>
          <w:p w14:paraId="6372F09F" w14:textId="77777777" w:rsidR="00E82239" w:rsidRPr="00C84887" w:rsidRDefault="00E82239" w:rsidP="00E82239">
            <w:pPr>
              <w:spacing w:after="108" w:line="259" w:lineRule="auto"/>
              <w:ind w:left="-5"/>
              <w:jc w:val="left"/>
              <w:rPr>
                <w:sz w:val="20"/>
                <w:szCs w:val="20"/>
              </w:rPr>
            </w:pPr>
          </w:p>
          <w:p w14:paraId="69904EBF" w14:textId="77777777" w:rsidR="00E82239" w:rsidRPr="00C84887" w:rsidRDefault="00E82239" w:rsidP="00E82239">
            <w:pPr>
              <w:spacing w:after="108" w:line="259" w:lineRule="auto"/>
              <w:ind w:left="-5"/>
              <w:jc w:val="left"/>
              <w:rPr>
                <w:sz w:val="20"/>
                <w:szCs w:val="20"/>
              </w:rPr>
            </w:pPr>
          </w:p>
          <w:p w14:paraId="28B33C16" w14:textId="4B85DD87" w:rsidR="00E82239" w:rsidRPr="00C84887" w:rsidRDefault="00E82239" w:rsidP="00E82239">
            <w:pPr>
              <w:spacing w:after="108" w:line="259" w:lineRule="auto"/>
              <w:ind w:left="-5"/>
              <w:jc w:val="left"/>
              <w:rPr>
                <w:sz w:val="20"/>
                <w:szCs w:val="20"/>
              </w:rPr>
            </w:pPr>
            <w:proofErr w:type="spellStart"/>
            <w:r w:rsidRPr="00C84887">
              <w:rPr>
                <w:sz w:val="20"/>
                <w:szCs w:val="20"/>
              </w:rPr>
              <w:t>Mamaeva</w:t>
            </w:r>
            <w:proofErr w:type="spellEnd"/>
            <w:r w:rsidRPr="00C84887">
              <w:rPr>
                <w:sz w:val="20"/>
                <w:szCs w:val="20"/>
              </w:rPr>
              <w:t xml:space="preserve"> A. et al.</w:t>
            </w:r>
          </w:p>
          <w:p w14:paraId="1C5F3DE1" w14:textId="6FFD045D" w:rsidR="00E82239" w:rsidRPr="00C84887" w:rsidRDefault="00E82239" w:rsidP="00E82239">
            <w:pPr>
              <w:spacing w:after="108" w:line="259" w:lineRule="auto"/>
              <w:ind w:left="-5"/>
              <w:jc w:val="left"/>
              <w:rPr>
                <w:sz w:val="20"/>
                <w:szCs w:val="20"/>
              </w:rPr>
            </w:pPr>
          </w:p>
        </w:tc>
      </w:tr>
      <w:tr w:rsidR="00E82239" w:rsidRPr="00C84887" w14:paraId="7AEFF4EC" w14:textId="77777777" w:rsidTr="00717DD2">
        <w:trPr>
          <w:trHeight w:val="360"/>
        </w:trPr>
        <w:tc>
          <w:tcPr>
            <w:tcW w:w="2297" w:type="dxa"/>
            <w:vMerge/>
            <w:noWrap/>
            <w:hideMark/>
          </w:tcPr>
          <w:p w14:paraId="2A16D180" w14:textId="3A134F53" w:rsidR="00E82239" w:rsidRPr="00C84887" w:rsidRDefault="00E82239" w:rsidP="00E82239">
            <w:pPr>
              <w:spacing w:after="108" w:line="259" w:lineRule="auto"/>
              <w:ind w:left="-5"/>
              <w:jc w:val="left"/>
              <w:rPr>
                <w:sz w:val="20"/>
                <w:szCs w:val="20"/>
              </w:rPr>
            </w:pPr>
          </w:p>
        </w:tc>
        <w:tc>
          <w:tcPr>
            <w:tcW w:w="1275" w:type="dxa"/>
            <w:noWrap/>
            <w:hideMark/>
          </w:tcPr>
          <w:p w14:paraId="486FF1E4" w14:textId="77777777" w:rsidR="00E82239" w:rsidRPr="00C84887" w:rsidRDefault="00E82239" w:rsidP="00E82239">
            <w:pPr>
              <w:spacing w:after="108" w:line="259" w:lineRule="auto"/>
              <w:ind w:left="-5"/>
              <w:jc w:val="left"/>
              <w:rPr>
                <w:sz w:val="20"/>
                <w:szCs w:val="20"/>
              </w:rPr>
            </w:pPr>
            <w:r w:rsidRPr="00C84887">
              <w:rPr>
                <w:sz w:val="20"/>
                <w:szCs w:val="20"/>
              </w:rPr>
              <w:t>22.29</w:t>
            </w:r>
          </w:p>
        </w:tc>
        <w:tc>
          <w:tcPr>
            <w:tcW w:w="1275" w:type="dxa"/>
            <w:noWrap/>
            <w:hideMark/>
          </w:tcPr>
          <w:p w14:paraId="099FA23B" w14:textId="77777777" w:rsidR="00E82239" w:rsidRPr="00C84887" w:rsidRDefault="00E82239" w:rsidP="00E82239">
            <w:pPr>
              <w:spacing w:after="108" w:line="259" w:lineRule="auto"/>
              <w:ind w:left="-5"/>
              <w:jc w:val="left"/>
              <w:rPr>
                <w:sz w:val="20"/>
                <w:szCs w:val="20"/>
              </w:rPr>
            </w:pPr>
            <w:r w:rsidRPr="00C84887">
              <w:rPr>
                <w:sz w:val="20"/>
                <w:szCs w:val="20"/>
              </w:rPr>
              <w:t>11.31</w:t>
            </w:r>
          </w:p>
        </w:tc>
        <w:tc>
          <w:tcPr>
            <w:tcW w:w="1275" w:type="dxa"/>
            <w:noWrap/>
            <w:hideMark/>
          </w:tcPr>
          <w:p w14:paraId="4C1F6236" w14:textId="77777777" w:rsidR="00E82239" w:rsidRPr="00C84887" w:rsidRDefault="00E82239" w:rsidP="00E82239">
            <w:pPr>
              <w:spacing w:after="108" w:line="259" w:lineRule="auto"/>
              <w:ind w:left="-5"/>
              <w:jc w:val="left"/>
              <w:rPr>
                <w:sz w:val="20"/>
                <w:szCs w:val="20"/>
              </w:rPr>
            </w:pPr>
            <w:r w:rsidRPr="00C84887">
              <w:rPr>
                <w:sz w:val="20"/>
                <w:szCs w:val="20"/>
              </w:rPr>
              <w:t>58.39</w:t>
            </w:r>
          </w:p>
        </w:tc>
        <w:tc>
          <w:tcPr>
            <w:tcW w:w="1238" w:type="dxa"/>
            <w:noWrap/>
            <w:hideMark/>
          </w:tcPr>
          <w:p w14:paraId="6B0794F8" w14:textId="77777777" w:rsidR="00E82239" w:rsidRPr="00C84887" w:rsidRDefault="00E82239" w:rsidP="00E82239">
            <w:pPr>
              <w:spacing w:after="108" w:line="259" w:lineRule="auto"/>
              <w:ind w:left="-5"/>
              <w:jc w:val="left"/>
              <w:rPr>
                <w:sz w:val="20"/>
                <w:szCs w:val="20"/>
              </w:rPr>
            </w:pPr>
            <w:r w:rsidRPr="00C84887">
              <w:rPr>
                <w:sz w:val="20"/>
                <w:szCs w:val="20"/>
              </w:rPr>
              <w:t>8.01</w:t>
            </w:r>
          </w:p>
        </w:tc>
        <w:tc>
          <w:tcPr>
            <w:tcW w:w="1878" w:type="dxa"/>
            <w:vMerge/>
            <w:noWrap/>
            <w:hideMark/>
          </w:tcPr>
          <w:p w14:paraId="1CEAE8C1" w14:textId="35FC3CBF" w:rsidR="00E82239" w:rsidRPr="00C84887" w:rsidRDefault="00E82239" w:rsidP="00E82239">
            <w:pPr>
              <w:spacing w:after="108" w:line="259" w:lineRule="auto"/>
              <w:ind w:left="-5"/>
              <w:jc w:val="left"/>
              <w:rPr>
                <w:sz w:val="20"/>
                <w:szCs w:val="20"/>
              </w:rPr>
            </w:pPr>
          </w:p>
        </w:tc>
      </w:tr>
      <w:tr w:rsidR="00E82239" w:rsidRPr="00C84887" w14:paraId="676C7A45" w14:textId="77777777" w:rsidTr="00717DD2">
        <w:trPr>
          <w:trHeight w:val="360"/>
        </w:trPr>
        <w:tc>
          <w:tcPr>
            <w:tcW w:w="2297" w:type="dxa"/>
            <w:vMerge/>
            <w:noWrap/>
            <w:hideMark/>
          </w:tcPr>
          <w:p w14:paraId="63CA7DF8" w14:textId="032F92D2" w:rsidR="00E82239" w:rsidRPr="00C84887" w:rsidRDefault="00E82239" w:rsidP="00E82239">
            <w:pPr>
              <w:spacing w:after="108" w:line="259" w:lineRule="auto"/>
              <w:ind w:left="-5"/>
              <w:jc w:val="left"/>
              <w:rPr>
                <w:sz w:val="20"/>
                <w:szCs w:val="20"/>
              </w:rPr>
            </w:pPr>
          </w:p>
        </w:tc>
        <w:tc>
          <w:tcPr>
            <w:tcW w:w="1275" w:type="dxa"/>
            <w:noWrap/>
            <w:hideMark/>
          </w:tcPr>
          <w:p w14:paraId="6A4F7DA4" w14:textId="77777777" w:rsidR="00E82239" w:rsidRPr="00C84887" w:rsidRDefault="00E82239" w:rsidP="00E82239">
            <w:pPr>
              <w:spacing w:after="108" w:line="259" w:lineRule="auto"/>
              <w:ind w:left="-5"/>
              <w:jc w:val="left"/>
              <w:rPr>
                <w:sz w:val="20"/>
                <w:szCs w:val="20"/>
              </w:rPr>
            </w:pPr>
            <w:r w:rsidRPr="00C84887">
              <w:rPr>
                <w:sz w:val="20"/>
                <w:szCs w:val="20"/>
              </w:rPr>
              <w:t>22.29</w:t>
            </w:r>
          </w:p>
        </w:tc>
        <w:tc>
          <w:tcPr>
            <w:tcW w:w="1275" w:type="dxa"/>
            <w:noWrap/>
            <w:hideMark/>
          </w:tcPr>
          <w:p w14:paraId="0693E1A9" w14:textId="77777777" w:rsidR="00E82239" w:rsidRPr="00C84887" w:rsidRDefault="00E82239" w:rsidP="00E82239">
            <w:pPr>
              <w:spacing w:after="108" w:line="259" w:lineRule="auto"/>
              <w:ind w:left="-5"/>
              <w:jc w:val="left"/>
              <w:rPr>
                <w:sz w:val="20"/>
                <w:szCs w:val="20"/>
              </w:rPr>
            </w:pPr>
            <w:r w:rsidRPr="00C84887">
              <w:rPr>
                <w:sz w:val="20"/>
                <w:szCs w:val="20"/>
              </w:rPr>
              <w:t>11.31</w:t>
            </w:r>
          </w:p>
        </w:tc>
        <w:tc>
          <w:tcPr>
            <w:tcW w:w="1275" w:type="dxa"/>
            <w:noWrap/>
            <w:hideMark/>
          </w:tcPr>
          <w:p w14:paraId="7244C524" w14:textId="77777777" w:rsidR="00E82239" w:rsidRPr="00C84887" w:rsidRDefault="00E82239" w:rsidP="00E82239">
            <w:pPr>
              <w:spacing w:after="108" w:line="259" w:lineRule="auto"/>
              <w:ind w:left="-5"/>
              <w:jc w:val="left"/>
              <w:rPr>
                <w:sz w:val="20"/>
                <w:szCs w:val="20"/>
              </w:rPr>
            </w:pPr>
            <w:r w:rsidRPr="00C84887">
              <w:rPr>
                <w:sz w:val="20"/>
                <w:szCs w:val="20"/>
              </w:rPr>
              <w:t>58.39</w:t>
            </w:r>
          </w:p>
        </w:tc>
        <w:tc>
          <w:tcPr>
            <w:tcW w:w="1238" w:type="dxa"/>
            <w:noWrap/>
            <w:hideMark/>
          </w:tcPr>
          <w:p w14:paraId="534BF17C" w14:textId="77777777" w:rsidR="00E82239" w:rsidRPr="00C84887" w:rsidRDefault="00E82239" w:rsidP="00E82239">
            <w:pPr>
              <w:spacing w:after="108" w:line="259" w:lineRule="auto"/>
              <w:ind w:left="-5"/>
              <w:jc w:val="left"/>
              <w:rPr>
                <w:sz w:val="20"/>
                <w:szCs w:val="20"/>
              </w:rPr>
            </w:pPr>
            <w:r w:rsidRPr="00C84887">
              <w:rPr>
                <w:sz w:val="20"/>
                <w:szCs w:val="20"/>
              </w:rPr>
              <w:t>8.01</w:t>
            </w:r>
          </w:p>
        </w:tc>
        <w:tc>
          <w:tcPr>
            <w:tcW w:w="1878" w:type="dxa"/>
            <w:vMerge/>
            <w:noWrap/>
            <w:hideMark/>
          </w:tcPr>
          <w:p w14:paraId="237C022F" w14:textId="2A8D3740" w:rsidR="00E82239" w:rsidRPr="00C84887" w:rsidRDefault="00E82239" w:rsidP="00E82239">
            <w:pPr>
              <w:spacing w:after="108" w:line="259" w:lineRule="auto"/>
              <w:ind w:left="-5"/>
              <w:jc w:val="left"/>
              <w:rPr>
                <w:sz w:val="20"/>
                <w:szCs w:val="20"/>
              </w:rPr>
            </w:pPr>
          </w:p>
        </w:tc>
      </w:tr>
      <w:tr w:rsidR="00E82239" w:rsidRPr="00C84887" w14:paraId="2B574974" w14:textId="77777777" w:rsidTr="00717DD2">
        <w:trPr>
          <w:trHeight w:val="360"/>
        </w:trPr>
        <w:tc>
          <w:tcPr>
            <w:tcW w:w="2297" w:type="dxa"/>
            <w:vMerge/>
            <w:noWrap/>
            <w:hideMark/>
          </w:tcPr>
          <w:p w14:paraId="3985D011" w14:textId="1F3B7ACF" w:rsidR="00E82239" w:rsidRPr="00C84887" w:rsidRDefault="00E82239" w:rsidP="00E82239">
            <w:pPr>
              <w:spacing w:after="108" w:line="259" w:lineRule="auto"/>
              <w:ind w:left="-5"/>
              <w:jc w:val="left"/>
              <w:rPr>
                <w:sz w:val="20"/>
                <w:szCs w:val="20"/>
              </w:rPr>
            </w:pPr>
          </w:p>
        </w:tc>
        <w:tc>
          <w:tcPr>
            <w:tcW w:w="1275" w:type="dxa"/>
            <w:noWrap/>
            <w:hideMark/>
          </w:tcPr>
          <w:p w14:paraId="5D8BF304" w14:textId="77777777" w:rsidR="00E82239" w:rsidRPr="00C84887" w:rsidRDefault="00E82239" w:rsidP="00E82239">
            <w:pPr>
              <w:spacing w:after="108" w:line="259" w:lineRule="auto"/>
              <w:ind w:left="-5"/>
              <w:jc w:val="left"/>
              <w:rPr>
                <w:sz w:val="20"/>
                <w:szCs w:val="20"/>
              </w:rPr>
            </w:pPr>
            <w:r w:rsidRPr="00C84887">
              <w:rPr>
                <w:sz w:val="20"/>
                <w:szCs w:val="20"/>
              </w:rPr>
              <w:t>22.29</w:t>
            </w:r>
          </w:p>
        </w:tc>
        <w:tc>
          <w:tcPr>
            <w:tcW w:w="1275" w:type="dxa"/>
            <w:noWrap/>
            <w:hideMark/>
          </w:tcPr>
          <w:p w14:paraId="5CF6CE4C" w14:textId="77777777" w:rsidR="00E82239" w:rsidRPr="00C84887" w:rsidRDefault="00E82239" w:rsidP="00E82239">
            <w:pPr>
              <w:spacing w:after="108" w:line="259" w:lineRule="auto"/>
              <w:ind w:left="-5"/>
              <w:jc w:val="left"/>
              <w:rPr>
                <w:sz w:val="20"/>
                <w:szCs w:val="20"/>
              </w:rPr>
            </w:pPr>
            <w:r w:rsidRPr="00C84887">
              <w:rPr>
                <w:sz w:val="20"/>
                <w:szCs w:val="20"/>
              </w:rPr>
              <w:t>11.31</w:t>
            </w:r>
          </w:p>
        </w:tc>
        <w:tc>
          <w:tcPr>
            <w:tcW w:w="1275" w:type="dxa"/>
            <w:noWrap/>
            <w:hideMark/>
          </w:tcPr>
          <w:p w14:paraId="03551E64" w14:textId="77777777" w:rsidR="00E82239" w:rsidRPr="00C84887" w:rsidRDefault="00E82239" w:rsidP="00E82239">
            <w:pPr>
              <w:spacing w:after="108" w:line="259" w:lineRule="auto"/>
              <w:ind w:left="-5"/>
              <w:jc w:val="left"/>
              <w:rPr>
                <w:sz w:val="20"/>
                <w:szCs w:val="20"/>
              </w:rPr>
            </w:pPr>
            <w:r w:rsidRPr="00C84887">
              <w:rPr>
                <w:sz w:val="20"/>
                <w:szCs w:val="20"/>
              </w:rPr>
              <w:t>58.39</w:t>
            </w:r>
          </w:p>
        </w:tc>
        <w:tc>
          <w:tcPr>
            <w:tcW w:w="1238" w:type="dxa"/>
            <w:noWrap/>
            <w:hideMark/>
          </w:tcPr>
          <w:p w14:paraId="737BA191" w14:textId="77777777" w:rsidR="00E82239" w:rsidRPr="00C84887" w:rsidRDefault="00E82239" w:rsidP="00E82239">
            <w:pPr>
              <w:spacing w:after="108" w:line="259" w:lineRule="auto"/>
              <w:ind w:left="-5"/>
              <w:jc w:val="left"/>
              <w:rPr>
                <w:sz w:val="20"/>
                <w:szCs w:val="20"/>
              </w:rPr>
            </w:pPr>
            <w:r w:rsidRPr="00C84887">
              <w:rPr>
                <w:sz w:val="20"/>
                <w:szCs w:val="20"/>
              </w:rPr>
              <w:t>8.01</w:t>
            </w:r>
          </w:p>
        </w:tc>
        <w:tc>
          <w:tcPr>
            <w:tcW w:w="1878" w:type="dxa"/>
            <w:vMerge/>
            <w:noWrap/>
            <w:hideMark/>
          </w:tcPr>
          <w:p w14:paraId="68F21D34" w14:textId="3D027565" w:rsidR="00E82239" w:rsidRPr="00C84887" w:rsidRDefault="00E82239" w:rsidP="00E82239">
            <w:pPr>
              <w:spacing w:after="108" w:line="259" w:lineRule="auto"/>
              <w:ind w:left="-5"/>
              <w:jc w:val="left"/>
              <w:rPr>
                <w:sz w:val="20"/>
                <w:szCs w:val="20"/>
              </w:rPr>
            </w:pPr>
          </w:p>
        </w:tc>
      </w:tr>
      <w:tr w:rsidR="00E82239" w:rsidRPr="00C84887" w14:paraId="7FBB7039" w14:textId="77777777" w:rsidTr="00717DD2">
        <w:trPr>
          <w:trHeight w:val="360"/>
        </w:trPr>
        <w:tc>
          <w:tcPr>
            <w:tcW w:w="2297" w:type="dxa"/>
            <w:vMerge/>
            <w:noWrap/>
            <w:hideMark/>
          </w:tcPr>
          <w:p w14:paraId="61548F3E" w14:textId="50FA592E" w:rsidR="00E82239" w:rsidRPr="00C84887" w:rsidRDefault="00E82239" w:rsidP="00E82239">
            <w:pPr>
              <w:spacing w:after="108" w:line="259" w:lineRule="auto"/>
              <w:ind w:left="-5"/>
              <w:jc w:val="left"/>
              <w:rPr>
                <w:sz w:val="20"/>
                <w:szCs w:val="20"/>
              </w:rPr>
            </w:pPr>
          </w:p>
        </w:tc>
        <w:tc>
          <w:tcPr>
            <w:tcW w:w="1275" w:type="dxa"/>
            <w:noWrap/>
            <w:hideMark/>
          </w:tcPr>
          <w:p w14:paraId="04082348" w14:textId="77777777" w:rsidR="00E82239" w:rsidRPr="00C84887" w:rsidRDefault="00E82239" w:rsidP="00E82239">
            <w:pPr>
              <w:spacing w:after="108" w:line="259" w:lineRule="auto"/>
              <w:ind w:left="-5"/>
              <w:jc w:val="left"/>
              <w:rPr>
                <w:sz w:val="20"/>
                <w:szCs w:val="20"/>
              </w:rPr>
            </w:pPr>
            <w:r w:rsidRPr="00C84887">
              <w:rPr>
                <w:sz w:val="20"/>
                <w:szCs w:val="20"/>
              </w:rPr>
              <w:t>22.29</w:t>
            </w:r>
          </w:p>
        </w:tc>
        <w:tc>
          <w:tcPr>
            <w:tcW w:w="1275" w:type="dxa"/>
            <w:noWrap/>
            <w:hideMark/>
          </w:tcPr>
          <w:p w14:paraId="473E27E5" w14:textId="77777777" w:rsidR="00E82239" w:rsidRPr="00C84887" w:rsidRDefault="00E82239" w:rsidP="00E82239">
            <w:pPr>
              <w:spacing w:after="108" w:line="259" w:lineRule="auto"/>
              <w:ind w:left="-5"/>
              <w:jc w:val="left"/>
              <w:rPr>
                <w:sz w:val="20"/>
                <w:szCs w:val="20"/>
              </w:rPr>
            </w:pPr>
            <w:r w:rsidRPr="00C84887">
              <w:rPr>
                <w:sz w:val="20"/>
                <w:szCs w:val="20"/>
              </w:rPr>
              <w:t>11.31</w:t>
            </w:r>
          </w:p>
        </w:tc>
        <w:tc>
          <w:tcPr>
            <w:tcW w:w="1275" w:type="dxa"/>
            <w:noWrap/>
            <w:hideMark/>
          </w:tcPr>
          <w:p w14:paraId="368D5282" w14:textId="77777777" w:rsidR="00E82239" w:rsidRPr="00C84887" w:rsidRDefault="00E82239" w:rsidP="00E82239">
            <w:pPr>
              <w:spacing w:after="108" w:line="259" w:lineRule="auto"/>
              <w:ind w:left="-5"/>
              <w:jc w:val="left"/>
              <w:rPr>
                <w:sz w:val="20"/>
                <w:szCs w:val="20"/>
              </w:rPr>
            </w:pPr>
            <w:r w:rsidRPr="00C84887">
              <w:rPr>
                <w:sz w:val="20"/>
                <w:szCs w:val="20"/>
              </w:rPr>
              <w:t>58.39</w:t>
            </w:r>
          </w:p>
        </w:tc>
        <w:tc>
          <w:tcPr>
            <w:tcW w:w="1238" w:type="dxa"/>
            <w:noWrap/>
            <w:hideMark/>
          </w:tcPr>
          <w:p w14:paraId="66A328A8" w14:textId="77777777" w:rsidR="00E82239" w:rsidRPr="00C84887" w:rsidRDefault="00E82239" w:rsidP="00E82239">
            <w:pPr>
              <w:spacing w:after="108" w:line="259" w:lineRule="auto"/>
              <w:ind w:left="-5"/>
              <w:jc w:val="left"/>
              <w:rPr>
                <w:sz w:val="20"/>
                <w:szCs w:val="20"/>
              </w:rPr>
            </w:pPr>
            <w:r w:rsidRPr="00C84887">
              <w:rPr>
                <w:sz w:val="20"/>
                <w:szCs w:val="20"/>
              </w:rPr>
              <w:t>8.01</w:t>
            </w:r>
          </w:p>
        </w:tc>
        <w:tc>
          <w:tcPr>
            <w:tcW w:w="1878" w:type="dxa"/>
            <w:vMerge/>
            <w:noWrap/>
            <w:hideMark/>
          </w:tcPr>
          <w:p w14:paraId="1C5B904C" w14:textId="5BCDFB63" w:rsidR="00E82239" w:rsidRPr="00C84887" w:rsidRDefault="00E82239" w:rsidP="00E82239">
            <w:pPr>
              <w:spacing w:after="108" w:line="259" w:lineRule="auto"/>
              <w:ind w:left="-5"/>
              <w:jc w:val="left"/>
              <w:rPr>
                <w:sz w:val="20"/>
                <w:szCs w:val="20"/>
              </w:rPr>
            </w:pPr>
          </w:p>
        </w:tc>
      </w:tr>
      <w:tr w:rsidR="00E82239" w:rsidRPr="00C84887" w14:paraId="7ECCAC98" w14:textId="77777777" w:rsidTr="00717DD2">
        <w:trPr>
          <w:trHeight w:val="360"/>
        </w:trPr>
        <w:tc>
          <w:tcPr>
            <w:tcW w:w="2297" w:type="dxa"/>
            <w:vMerge/>
            <w:noWrap/>
            <w:hideMark/>
          </w:tcPr>
          <w:p w14:paraId="600C31CE" w14:textId="0C55C4C0" w:rsidR="00E82239" w:rsidRPr="00C84887" w:rsidRDefault="00E82239" w:rsidP="00E82239">
            <w:pPr>
              <w:spacing w:after="108" w:line="259" w:lineRule="auto"/>
              <w:ind w:left="-5"/>
              <w:jc w:val="left"/>
              <w:rPr>
                <w:sz w:val="20"/>
                <w:szCs w:val="20"/>
              </w:rPr>
            </w:pPr>
          </w:p>
        </w:tc>
        <w:tc>
          <w:tcPr>
            <w:tcW w:w="1275" w:type="dxa"/>
            <w:noWrap/>
            <w:hideMark/>
          </w:tcPr>
          <w:p w14:paraId="4EDFA7C4" w14:textId="77777777" w:rsidR="00E82239" w:rsidRPr="00C84887" w:rsidRDefault="00E82239" w:rsidP="00E82239">
            <w:pPr>
              <w:spacing w:after="108" w:line="259" w:lineRule="auto"/>
              <w:ind w:left="-5"/>
              <w:jc w:val="left"/>
              <w:rPr>
                <w:sz w:val="20"/>
                <w:szCs w:val="20"/>
              </w:rPr>
            </w:pPr>
            <w:r w:rsidRPr="00C84887">
              <w:rPr>
                <w:sz w:val="20"/>
                <w:szCs w:val="20"/>
              </w:rPr>
              <w:t>22.29</w:t>
            </w:r>
          </w:p>
        </w:tc>
        <w:tc>
          <w:tcPr>
            <w:tcW w:w="1275" w:type="dxa"/>
            <w:noWrap/>
            <w:hideMark/>
          </w:tcPr>
          <w:p w14:paraId="7533F4AC" w14:textId="77777777" w:rsidR="00E82239" w:rsidRPr="00C84887" w:rsidRDefault="00E82239" w:rsidP="00E82239">
            <w:pPr>
              <w:spacing w:after="108" w:line="259" w:lineRule="auto"/>
              <w:ind w:left="-5"/>
              <w:jc w:val="left"/>
              <w:rPr>
                <w:sz w:val="20"/>
                <w:szCs w:val="20"/>
              </w:rPr>
            </w:pPr>
            <w:r w:rsidRPr="00C84887">
              <w:rPr>
                <w:sz w:val="20"/>
                <w:szCs w:val="20"/>
              </w:rPr>
              <w:t>11.31</w:t>
            </w:r>
          </w:p>
        </w:tc>
        <w:tc>
          <w:tcPr>
            <w:tcW w:w="1275" w:type="dxa"/>
            <w:noWrap/>
            <w:hideMark/>
          </w:tcPr>
          <w:p w14:paraId="653E6EF5" w14:textId="77777777" w:rsidR="00E82239" w:rsidRPr="00C84887" w:rsidRDefault="00E82239" w:rsidP="00E82239">
            <w:pPr>
              <w:spacing w:after="108" w:line="259" w:lineRule="auto"/>
              <w:ind w:left="-5"/>
              <w:jc w:val="left"/>
              <w:rPr>
                <w:sz w:val="20"/>
                <w:szCs w:val="20"/>
              </w:rPr>
            </w:pPr>
            <w:r w:rsidRPr="00C84887">
              <w:rPr>
                <w:sz w:val="20"/>
                <w:szCs w:val="20"/>
              </w:rPr>
              <w:t>58.39</w:t>
            </w:r>
          </w:p>
        </w:tc>
        <w:tc>
          <w:tcPr>
            <w:tcW w:w="1238" w:type="dxa"/>
            <w:noWrap/>
            <w:hideMark/>
          </w:tcPr>
          <w:p w14:paraId="27338C3D" w14:textId="77777777" w:rsidR="00E82239" w:rsidRPr="00C84887" w:rsidRDefault="00E82239" w:rsidP="00E82239">
            <w:pPr>
              <w:spacing w:after="108" w:line="259" w:lineRule="auto"/>
              <w:ind w:left="-5"/>
              <w:jc w:val="left"/>
              <w:rPr>
                <w:sz w:val="20"/>
                <w:szCs w:val="20"/>
              </w:rPr>
            </w:pPr>
            <w:r w:rsidRPr="00C84887">
              <w:rPr>
                <w:sz w:val="20"/>
                <w:szCs w:val="20"/>
              </w:rPr>
              <w:t>8.01</w:t>
            </w:r>
          </w:p>
        </w:tc>
        <w:tc>
          <w:tcPr>
            <w:tcW w:w="1878" w:type="dxa"/>
            <w:vMerge/>
            <w:noWrap/>
            <w:hideMark/>
          </w:tcPr>
          <w:p w14:paraId="7F97D4D3" w14:textId="12CFB7F9" w:rsidR="00E82239" w:rsidRPr="00C84887" w:rsidRDefault="00E82239" w:rsidP="00E82239">
            <w:pPr>
              <w:spacing w:after="108" w:line="259" w:lineRule="auto"/>
              <w:ind w:left="-5"/>
              <w:jc w:val="left"/>
              <w:rPr>
                <w:sz w:val="20"/>
                <w:szCs w:val="20"/>
              </w:rPr>
            </w:pPr>
          </w:p>
        </w:tc>
      </w:tr>
      <w:tr w:rsidR="00E82239" w:rsidRPr="00C84887" w14:paraId="1E9A16F4" w14:textId="77777777" w:rsidTr="00717DD2">
        <w:trPr>
          <w:trHeight w:val="360"/>
        </w:trPr>
        <w:tc>
          <w:tcPr>
            <w:tcW w:w="2297" w:type="dxa"/>
            <w:vMerge/>
            <w:noWrap/>
            <w:hideMark/>
          </w:tcPr>
          <w:p w14:paraId="40E5BF8E" w14:textId="1DA774CD" w:rsidR="00E82239" w:rsidRPr="00C84887" w:rsidRDefault="00E82239" w:rsidP="00E82239">
            <w:pPr>
              <w:spacing w:after="108" w:line="259" w:lineRule="auto"/>
              <w:ind w:left="-5"/>
              <w:jc w:val="left"/>
              <w:rPr>
                <w:sz w:val="20"/>
                <w:szCs w:val="20"/>
              </w:rPr>
            </w:pPr>
          </w:p>
        </w:tc>
        <w:tc>
          <w:tcPr>
            <w:tcW w:w="1275" w:type="dxa"/>
            <w:noWrap/>
            <w:hideMark/>
          </w:tcPr>
          <w:p w14:paraId="48F28600" w14:textId="77777777" w:rsidR="00E82239" w:rsidRPr="00C84887" w:rsidRDefault="00E82239" w:rsidP="00E82239">
            <w:pPr>
              <w:spacing w:after="108" w:line="259" w:lineRule="auto"/>
              <w:ind w:left="-5"/>
              <w:jc w:val="left"/>
              <w:rPr>
                <w:sz w:val="20"/>
                <w:szCs w:val="20"/>
              </w:rPr>
            </w:pPr>
            <w:r w:rsidRPr="00C84887">
              <w:rPr>
                <w:sz w:val="20"/>
                <w:szCs w:val="20"/>
              </w:rPr>
              <w:t>22.29</w:t>
            </w:r>
          </w:p>
        </w:tc>
        <w:tc>
          <w:tcPr>
            <w:tcW w:w="1275" w:type="dxa"/>
            <w:noWrap/>
            <w:hideMark/>
          </w:tcPr>
          <w:p w14:paraId="1B0B788E" w14:textId="77777777" w:rsidR="00E82239" w:rsidRPr="00C84887" w:rsidRDefault="00E82239" w:rsidP="00E82239">
            <w:pPr>
              <w:spacing w:after="108" w:line="259" w:lineRule="auto"/>
              <w:ind w:left="-5"/>
              <w:jc w:val="left"/>
              <w:rPr>
                <w:sz w:val="20"/>
                <w:szCs w:val="20"/>
              </w:rPr>
            </w:pPr>
            <w:r w:rsidRPr="00C84887">
              <w:rPr>
                <w:sz w:val="20"/>
                <w:szCs w:val="20"/>
              </w:rPr>
              <w:t>11.31</w:t>
            </w:r>
          </w:p>
        </w:tc>
        <w:tc>
          <w:tcPr>
            <w:tcW w:w="1275" w:type="dxa"/>
            <w:noWrap/>
            <w:hideMark/>
          </w:tcPr>
          <w:p w14:paraId="221CAF29" w14:textId="77777777" w:rsidR="00E82239" w:rsidRPr="00C84887" w:rsidRDefault="00E82239" w:rsidP="00E82239">
            <w:pPr>
              <w:spacing w:after="108" w:line="259" w:lineRule="auto"/>
              <w:ind w:left="-5"/>
              <w:jc w:val="left"/>
              <w:rPr>
                <w:sz w:val="20"/>
                <w:szCs w:val="20"/>
              </w:rPr>
            </w:pPr>
            <w:r w:rsidRPr="00C84887">
              <w:rPr>
                <w:sz w:val="20"/>
                <w:szCs w:val="20"/>
              </w:rPr>
              <w:t>58.39</w:t>
            </w:r>
          </w:p>
        </w:tc>
        <w:tc>
          <w:tcPr>
            <w:tcW w:w="1238" w:type="dxa"/>
            <w:noWrap/>
            <w:hideMark/>
          </w:tcPr>
          <w:p w14:paraId="41788DFD" w14:textId="77777777" w:rsidR="00E82239" w:rsidRPr="00C84887" w:rsidRDefault="00E82239" w:rsidP="00E82239">
            <w:pPr>
              <w:spacing w:after="108" w:line="259" w:lineRule="auto"/>
              <w:ind w:left="-5"/>
              <w:jc w:val="left"/>
              <w:rPr>
                <w:sz w:val="20"/>
                <w:szCs w:val="20"/>
              </w:rPr>
            </w:pPr>
            <w:r w:rsidRPr="00C84887">
              <w:rPr>
                <w:sz w:val="20"/>
                <w:szCs w:val="20"/>
              </w:rPr>
              <w:t>8.01</w:t>
            </w:r>
          </w:p>
        </w:tc>
        <w:tc>
          <w:tcPr>
            <w:tcW w:w="1878" w:type="dxa"/>
            <w:vMerge/>
            <w:noWrap/>
            <w:hideMark/>
          </w:tcPr>
          <w:p w14:paraId="48EBF16F" w14:textId="75CF6ECA" w:rsidR="00E82239" w:rsidRPr="00C84887" w:rsidRDefault="00E82239" w:rsidP="00E82239">
            <w:pPr>
              <w:spacing w:after="108" w:line="259" w:lineRule="auto"/>
              <w:ind w:left="-5"/>
              <w:jc w:val="left"/>
              <w:rPr>
                <w:sz w:val="20"/>
                <w:szCs w:val="20"/>
              </w:rPr>
            </w:pPr>
          </w:p>
        </w:tc>
      </w:tr>
      <w:tr w:rsidR="00E82239" w:rsidRPr="00C84887" w14:paraId="2748A9B3" w14:textId="77777777" w:rsidTr="00717DD2">
        <w:trPr>
          <w:trHeight w:val="360"/>
        </w:trPr>
        <w:tc>
          <w:tcPr>
            <w:tcW w:w="2297" w:type="dxa"/>
            <w:vMerge/>
            <w:noWrap/>
            <w:hideMark/>
          </w:tcPr>
          <w:p w14:paraId="007BDCBD" w14:textId="6096C939" w:rsidR="00E82239" w:rsidRPr="00C84887" w:rsidRDefault="00E82239" w:rsidP="00E82239">
            <w:pPr>
              <w:spacing w:after="108" w:line="259" w:lineRule="auto"/>
              <w:ind w:left="-5"/>
              <w:jc w:val="left"/>
              <w:rPr>
                <w:sz w:val="20"/>
                <w:szCs w:val="20"/>
              </w:rPr>
            </w:pPr>
          </w:p>
        </w:tc>
        <w:tc>
          <w:tcPr>
            <w:tcW w:w="1275" w:type="dxa"/>
            <w:noWrap/>
            <w:hideMark/>
          </w:tcPr>
          <w:p w14:paraId="2ACFDEBB" w14:textId="77777777" w:rsidR="00E82239" w:rsidRPr="00C84887" w:rsidRDefault="00E82239" w:rsidP="00E82239">
            <w:pPr>
              <w:spacing w:after="108" w:line="259" w:lineRule="auto"/>
              <w:ind w:left="-5"/>
              <w:jc w:val="left"/>
              <w:rPr>
                <w:sz w:val="20"/>
                <w:szCs w:val="20"/>
              </w:rPr>
            </w:pPr>
            <w:r w:rsidRPr="00C84887">
              <w:rPr>
                <w:sz w:val="20"/>
                <w:szCs w:val="20"/>
              </w:rPr>
              <w:t>22.29</w:t>
            </w:r>
          </w:p>
        </w:tc>
        <w:tc>
          <w:tcPr>
            <w:tcW w:w="1275" w:type="dxa"/>
            <w:noWrap/>
            <w:hideMark/>
          </w:tcPr>
          <w:p w14:paraId="03A07BE3" w14:textId="77777777" w:rsidR="00E82239" w:rsidRPr="00C84887" w:rsidRDefault="00E82239" w:rsidP="00E82239">
            <w:pPr>
              <w:spacing w:after="108" w:line="259" w:lineRule="auto"/>
              <w:ind w:left="-5"/>
              <w:jc w:val="left"/>
              <w:rPr>
                <w:sz w:val="20"/>
                <w:szCs w:val="20"/>
              </w:rPr>
            </w:pPr>
            <w:r w:rsidRPr="00C84887">
              <w:rPr>
                <w:sz w:val="20"/>
                <w:szCs w:val="20"/>
              </w:rPr>
              <w:t>11.31</w:t>
            </w:r>
          </w:p>
        </w:tc>
        <w:tc>
          <w:tcPr>
            <w:tcW w:w="1275" w:type="dxa"/>
            <w:noWrap/>
            <w:hideMark/>
          </w:tcPr>
          <w:p w14:paraId="3EBD6B2D" w14:textId="77777777" w:rsidR="00E82239" w:rsidRPr="00C84887" w:rsidRDefault="00E82239" w:rsidP="00E82239">
            <w:pPr>
              <w:spacing w:after="108" w:line="259" w:lineRule="auto"/>
              <w:ind w:left="-5"/>
              <w:jc w:val="left"/>
              <w:rPr>
                <w:sz w:val="20"/>
                <w:szCs w:val="20"/>
              </w:rPr>
            </w:pPr>
            <w:r w:rsidRPr="00C84887">
              <w:rPr>
                <w:sz w:val="20"/>
                <w:szCs w:val="20"/>
              </w:rPr>
              <w:t>58.39</w:t>
            </w:r>
          </w:p>
        </w:tc>
        <w:tc>
          <w:tcPr>
            <w:tcW w:w="1238" w:type="dxa"/>
            <w:noWrap/>
            <w:hideMark/>
          </w:tcPr>
          <w:p w14:paraId="03C565EB" w14:textId="77777777" w:rsidR="00E82239" w:rsidRPr="00C84887" w:rsidRDefault="00E82239" w:rsidP="00E82239">
            <w:pPr>
              <w:spacing w:after="108" w:line="259" w:lineRule="auto"/>
              <w:ind w:left="-5"/>
              <w:jc w:val="left"/>
              <w:rPr>
                <w:sz w:val="20"/>
                <w:szCs w:val="20"/>
              </w:rPr>
            </w:pPr>
            <w:r w:rsidRPr="00C84887">
              <w:rPr>
                <w:sz w:val="20"/>
                <w:szCs w:val="20"/>
              </w:rPr>
              <w:t>8.01</w:t>
            </w:r>
          </w:p>
        </w:tc>
        <w:tc>
          <w:tcPr>
            <w:tcW w:w="1878" w:type="dxa"/>
            <w:vMerge/>
            <w:noWrap/>
            <w:hideMark/>
          </w:tcPr>
          <w:p w14:paraId="46E3ABF5" w14:textId="045CC65F" w:rsidR="00E82239" w:rsidRPr="00C84887" w:rsidRDefault="00E82239" w:rsidP="00E82239">
            <w:pPr>
              <w:spacing w:after="108" w:line="259" w:lineRule="auto"/>
              <w:ind w:left="-5"/>
              <w:jc w:val="left"/>
              <w:rPr>
                <w:sz w:val="20"/>
                <w:szCs w:val="20"/>
              </w:rPr>
            </w:pPr>
          </w:p>
        </w:tc>
      </w:tr>
      <w:tr w:rsidR="00E82239" w:rsidRPr="00C84887" w14:paraId="5D448284" w14:textId="77777777" w:rsidTr="00717DD2">
        <w:trPr>
          <w:trHeight w:val="360"/>
        </w:trPr>
        <w:tc>
          <w:tcPr>
            <w:tcW w:w="2297" w:type="dxa"/>
            <w:vMerge/>
            <w:noWrap/>
            <w:hideMark/>
          </w:tcPr>
          <w:p w14:paraId="6F532A6E" w14:textId="7C43A1A1" w:rsidR="00E82239" w:rsidRPr="00C84887" w:rsidRDefault="00E82239" w:rsidP="00E82239">
            <w:pPr>
              <w:spacing w:after="108" w:line="259" w:lineRule="auto"/>
              <w:ind w:left="-5"/>
              <w:jc w:val="left"/>
              <w:rPr>
                <w:sz w:val="20"/>
                <w:szCs w:val="20"/>
              </w:rPr>
            </w:pPr>
          </w:p>
        </w:tc>
        <w:tc>
          <w:tcPr>
            <w:tcW w:w="1275" w:type="dxa"/>
            <w:noWrap/>
            <w:hideMark/>
          </w:tcPr>
          <w:p w14:paraId="648FBA31" w14:textId="77777777" w:rsidR="00E82239" w:rsidRPr="00C84887" w:rsidRDefault="00E82239" w:rsidP="00E82239">
            <w:pPr>
              <w:spacing w:after="108" w:line="259" w:lineRule="auto"/>
              <w:ind w:left="-5"/>
              <w:jc w:val="left"/>
              <w:rPr>
                <w:sz w:val="20"/>
                <w:szCs w:val="20"/>
              </w:rPr>
            </w:pPr>
            <w:r w:rsidRPr="00C84887">
              <w:rPr>
                <w:sz w:val="20"/>
                <w:szCs w:val="20"/>
              </w:rPr>
              <w:t>22.29</w:t>
            </w:r>
          </w:p>
        </w:tc>
        <w:tc>
          <w:tcPr>
            <w:tcW w:w="1275" w:type="dxa"/>
            <w:noWrap/>
            <w:hideMark/>
          </w:tcPr>
          <w:p w14:paraId="78E6C9EE" w14:textId="77777777" w:rsidR="00E82239" w:rsidRPr="00C84887" w:rsidRDefault="00E82239" w:rsidP="00E82239">
            <w:pPr>
              <w:spacing w:after="108" w:line="259" w:lineRule="auto"/>
              <w:ind w:left="-5"/>
              <w:jc w:val="left"/>
              <w:rPr>
                <w:sz w:val="20"/>
                <w:szCs w:val="20"/>
              </w:rPr>
            </w:pPr>
            <w:r w:rsidRPr="00C84887">
              <w:rPr>
                <w:sz w:val="20"/>
                <w:szCs w:val="20"/>
              </w:rPr>
              <w:t>11.31</w:t>
            </w:r>
          </w:p>
        </w:tc>
        <w:tc>
          <w:tcPr>
            <w:tcW w:w="1275" w:type="dxa"/>
            <w:noWrap/>
            <w:hideMark/>
          </w:tcPr>
          <w:p w14:paraId="48DDB163" w14:textId="77777777" w:rsidR="00E82239" w:rsidRPr="00C84887" w:rsidRDefault="00E82239" w:rsidP="00E82239">
            <w:pPr>
              <w:spacing w:after="108" w:line="259" w:lineRule="auto"/>
              <w:ind w:left="-5"/>
              <w:jc w:val="left"/>
              <w:rPr>
                <w:sz w:val="20"/>
                <w:szCs w:val="20"/>
              </w:rPr>
            </w:pPr>
            <w:r w:rsidRPr="00C84887">
              <w:rPr>
                <w:sz w:val="20"/>
                <w:szCs w:val="20"/>
              </w:rPr>
              <w:t>58.39</w:t>
            </w:r>
          </w:p>
        </w:tc>
        <w:tc>
          <w:tcPr>
            <w:tcW w:w="1238" w:type="dxa"/>
            <w:noWrap/>
            <w:hideMark/>
          </w:tcPr>
          <w:p w14:paraId="7BEAFB9A" w14:textId="77777777" w:rsidR="00E82239" w:rsidRPr="00C84887" w:rsidRDefault="00E82239" w:rsidP="00E82239">
            <w:pPr>
              <w:spacing w:after="108" w:line="259" w:lineRule="auto"/>
              <w:ind w:left="-5"/>
              <w:jc w:val="left"/>
              <w:rPr>
                <w:sz w:val="20"/>
                <w:szCs w:val="20"/>
              </w:rPr>
            </w:pPr>
            <w:r w:rsidRPr="00C84887">
              <w:rPr>
                <w:sz w:val="20"/>
                <w:szCs w:val="20"/>
              </w:rPr>
              <w:t>8.01</w:t>
            </w:r>
          </w:p>
        </w:tc>
        <w:tc>
          <w:tcPr>
            <w:tcW w:w="1878" w:type="dxa"/>
            <w:vMerge/>
            <w:noWrap/>
            <w:hideMark/>
          </w:tcPr>
          <w:p w14:paraId="00C33E95" w14:textId="252A56D0" w:rsidR="00E82239" w:rsidRPr="00C84887" w:rsidRDefault="00E82239" w:rsidP="00E82239">
            <w:pPr>
              <w:spacing w:after="108" w:line="259" w:lineRule="auto"/>
              <w:ind w:left="-5"/>
              <w:jc w:val="left"/>
              <w:rPr>
                <w:sz w:val="20"/>
                <w:szCs w:val="20"/>
              </w:rPr>
            </w:pPr>
          </w:p>
        </w:tc>
      </w:tr>
      <w:tr w:rsidR="00E82239" w:rsidRPr="00C84887" w14:paraId="557E0259" w14:textId="77777777" w:rsidTr="00717DD2">
        <w:trPr>
          <w:trHeight w:val="360"/>
        </w:trPr>
        <w:tc>
          <w:tcPr>
            <w:tcW w:w="2297" w:type="dxa"/>
            <w:vMerge/>
            <w:noWrap/>
            <w:hideMark/>
          </w:tcPr>
          <w:p w14:paraId="1A22FE39" w14:textId="245C9CD6" w:rsidR="00E82239" w:rsidRPr="00C84887" w:rsidRDefault="00E82239" w:rsidP="00E82239">
            <w:pPr>
              <w:spacing w:after="108" w:line="259" w:lineRule="auto"/>
              <w:ind w:left="-5"/>
              <w:jc w:val="left"/>
              <w:rPr>
                <w:sz w:val="20"/>
                <w:szCs w:val="20"/>
              </w:rPr>
            </w:pPr>
          </w:p>
        </w:tc>
        <w:tc>
          <w:tcPr>
            <w:tcW w:w="1275" w:type="dxa"/>
            <w:noWrap/>
            <w:hideMark/>
          </w:tcPr>
          <w:p w14:paraId="4B7F85D5" w14:textId="77777777" w:rsidR="00E82239" w:rsidRPr="00C84887" w:rsidRDefault="00E82239" w:rsidP="00E82239">
            <w:pPr>
              <w:spacing w:after="108" w:line="259" w:lineRule="auto"/>
              <w:ind w:left="-5"/>
              <w:jc w:val="left"/>
              <w:rPr>
                <w:sz w:val="20"/>
                <w:szCs w:val="20"/>
              </w:rPr>
            </w:pPr>
            <w:r w:rsidRPr="00C84887">
              <w:rPr>
                <w:sz w:val="20"/>
                <w:szCs w:val="20"/>
              </w:rPr>
              <w:t>22.29</w:t>
            </w:r>
          </w:p>
        </w:tc>
        <w:tc>
          <w:tcPr>
            <w:tcW w:w="1275" w:type="dxa"/>
            <w:noWrap/>
            <w:hideMark/>
          </w:tcPr>
          <w:p w14:paraId="763E0DE6" w14:textId="77777777" w:rsidR="00E82239" w:rsidRPr="00C84887" w:rsidRDefault="00E82239" w:rsidP="00E82239">
            <w:pPr>
              <w:spacing w:after="108" w:line="259" w:lineRule="auto"/>
              <w:ind w:left="-5"/>
              <w:jc w:val="left"/>
              <w:rPr>
                <w:sz w:val="20"/>
                <w:szCs w:val="20"/>
              </w:rPr>
            </w:pPr>
            <w:r w:rsidRPr="00C84887">
              <w:rPr>
                <w:sz w:val="20"/>
                <w:szCs w:val="20"/>
              </w:rPr>
              <w:t>11.31</w:t>
            </w:r>
          </w:p>
        </w:tc>
        <w:tc>
          <w:tcPr>
            <w:tcW w:w="1275" w:type="dxa"/>
            <w:noWrap/>
            <w:hideMark/>
          </w:tcPr>
          <w:p w14:paraId="45A8225F" w14:textId="77777777" w:rsidR="00E82239" w:rsidRPr="00C84887" w:rsidRDefault="00E82239" w:rsidP="00E82239">
            <w:pPr>
              <w:spacing w:after="108" w:line="259" w:lineRule="auto"/>
              <w:ind w:left="-5"/>
              <w:jc w:val="left"/>
              <w:rPr>
                <w:sz w:val="20"/>
                <w:szCs w:val="20"/>
              </w:rPr>
            </w:pPr>
            <w:r w:rsidRPr="00C84887">
              <w:rPr>
                <w:sz w:val="20"/>
                <w:szCs w:val="20"/>
              </w:rPr>
              <w:t>58.39</w:t>
            </w:r>
          </w:p>
        </w:tc>
        <w:tc>
          <w:tcPr>
            <w:tcW w:w="1238" w:type="dxa"/>
            <w:noWrap/>
            <w:hideMark/>
          </w:tcPr>
          <w:p w14:paraId="5E3B6D0D" w14:textId="77777777" w:rsidR="00E82239" w:rsidRPr="00C84887" w:rsidRDefault="00E82239" w:rsidP="00E82239">
            <w:pPr>
              <w:spacing w:after="108" w:line="259" w:lineRule="auto"/>
              <w:ind w:left="-5"/>
              <w:jc w:val="left"/>
              <w:rPr>
                <w:sz w:val="20"/>
                <w:szCs w:val="20"/>
              </w:rPr>
            </w:pPr>
            <w:r w:rsidRPr="00C84887">
              <w:rPr>
                <w:sz w:val="20"/>
                <w:szCs w:val="20"/>
              </w:rPr>
              <w:t>8.01</w:t>
            </w:r>
          </w:p>
        </w:tc>
        <w:tc>
          <w:tcPr>
            <w:tcW w:w="1878" w:type="dxa"/>
            <w:vMerge/>
            <w:noWrap/>
            <w:hideMark/>
          </w:tcPr>
          <w:p w14:paraId="28D3840F" w14:textId="45ED02C0" w:rsidR="00E82239" w:rsidRPr="00C84887" w:rsidRDefault="00E82239" w:rsidP="00E82239">
            <w:pPr>
              <w:spacing w:after="108" w:line="259" w:lineRule="auto"/>
              <w:ind w:left="-5"/>
              <w:jc w:val="left"/>
              <w:rPr>
                <w:sz w:val="20"/>
                <w:szCs w:val="20"/>
              </w:rPr>
            </w:pPr>
          </w:p>
        </w:tc>
      </w:tr>
      <w:tr w:rsidR="00E82239" w:rsidRPr="00C84887" w14:paraId="4A883038" w14:textId="77777777" w:rsidTr="00717DD2">
        <w:trPr>
          <w:trHeight w:val="360"/>
        </w:trPr>
        <w:tc>
          <w:tcPr>
            <w:tcW w:w="2297" w:type="dxa"/>
            <w:vMerge/>
            <w:noWrap/>
            <w:hideMark/>
          </w:tcPr>
          <w:p w14:paraId="7DAA39EF" w14:textId="65C0EA8E" w:rsidR="00E82239" w:rsidRPr="00C84887" w:rsidRDefault="00E82239" w:rsidP="00E82239">
            <w:pPr>
              <w:spacing w:after="108" w:line="259" w:lineRule="auto"/>
              <w:ind w:left="-5"/>
              <w:jc w:val="left"/>
              <w:rPr>
                <w:sz w:val="20"/>
                <w:szCs w:val="20"/>
              </w:rPr>
            </w:pPr>
          </w:p>
        </w:tc>
        <w:tc>
          <w:tcPr>
            <w:tcW w:w="1275" w:type="dxa"/>
            <w:noWrap/>
            <w:hideMark/>
          </w:tcPr>
          <w:p w14:paraId="067D9072" w14:textId="77777777" w:rsidR="00E82239" w:rsidRPr="00C84887" w:rsidRDefault="00E82239" w:rsidP="00E82239">
            <w:pPr>
              <w:spacing w:after="108" w:line="259" w:lineRule="auto"/>
              <w:ind w:left="-5"/>
              <w:jc w:val="left"/>
              <w:rPr>
                <w:sz w:val="20"/>
                <w:szCs w:val="20"/>
              </w:rPr>
            </w:pPr>
            <w:r w:rsidRPr="00C84887">
              <w:rPr>
                <w:sz w:val="20"/>
                <w:szCs w:val="20"/>
              </w:rPr>
              <w:t>22.29</w:t>
            </w:r>
          </w:p>
        </w:tc>
        <w:tc>
          <w:tcPr>
            <w:tcW w:w="1275" w:type="dxa"/>
            <w:noWrap/>
            <w:hideMark/>
          </w:tcPr>
          <w:p w14:paraId="1A1B1A64" w14:textId="77777777" w:rsidR="00E82239" w:rsidRPr="00C84887" w:rsidRDefault="00E82239" w:rsidP="00E82239">
            <w:pPr>
              <w:spacing w:after="108" w:line="259" w:lineRule="auto"/>
              <w:ind w:left="-5"/>
              <w:jc w:val="left"/>
              <w:rPr>
                <w:sz w:val="20"/>
                <w:szCs w:val="20"/>
              </w:rPr>
            </w:pPr>
            <w:r w:rsidRPr="00C84887">
              <w:rPr>
                <w:sz w:val="20"/>
                <w:szCs w:val="20"/>
              </w:rPr>
              <w:t>11.31</w:t>
            </w:r>
          </w:p>
        </w:tc>
        <w:tc>
          <w:tcPr>
            <w:tcW w:w="1275" w:type="dxa"/>
            <w:noWrap/>
            <w:hideMark/>
          </w:tcPr>
          <w:p w14:paraId="1CD031EA" w14:textId="77777777" w:rsidR="00E82239" w:rsidRPr="00C84887" w:rsidRDefault="00E82239" w:rsidP="00E82239">
            <w:pPr>
              <w:spacing w:after="108" w:line="259" w:lineRule="auto"/>
              <w:ind w:left="-5"/>
              <w:jc w:val="left"/>
              <w:rPr>
                <w:sz w:val="20"/>
                <w:szCs w:val="20"/>
              </w:rPr>
            </w:pPr>
            <w:r w:rsidRPr="00C84887">
              <w:rPr>
                <w:sz w:val="20"/>
                <w:szCs w:val="20"/>
              </w:rPr>
              <w:t>58.39</w:t>
            </w:r>
          </w:p>
        </w:tc>
        <w:tc>
          <w:tcPr>
            <w:tcW w:w="1238" w:type="dxa"/>
            <w:noWrap/>
            <w:hideMark/>
          </w:tcPr>
          <w:p w14:paraId="7A17B1B3" w14:textId="77777777" w:rsidR="00E82239" w:rsidRPr="00C84887" w:rsidRDefault="00E82239" w:rsidP="00E82239">
            <w:pPr>
              <w:spacing w:after="108" w:line="259" w:lineRule="auto"/>
              <w:ind w:left="-5"/>
              <w:jc w:val="left"/>
              <w:rPr>
                <w:sz w:val="20"/>
                <w:szCs w:val="20"/>
              </w:rPr>
            </w:pPr>
            <w:r w:rsidRPr="00C84887">
              <w:rPr>
                <w:sz w:val="20"/>
                <w:szCs w:val="20"/>
              </w:rPr>
              <w:t>8.01</w:t>
            </w:r>
          </w:p>
        </w:tc>
        <w:tc>
          <w:tcPr>
            <w:tcW w:w="1878" w:type="dxa"/>
            <w:vMerge/>
            <w:noWrap/>
            <w:hideMark/>
          </w:tcPr>
          <w:p w14:paraId="7A091C1B" w14:textId="5843F80C" w:rsidR="00E82239" w:rsidRPr="00C84887" w:rsidRDefault="00E82239" w:rsidP="00E82239">
            <w:pPr>
              <w:spacing w:after="108" w:line="259" w:lineRule="auto"/>
              <w:ind w:left="-5"/>
              <w:jc w:val="left"/>
              <w:rPr>
                <w:sz w:val="20"/>
                <w:szCs w:val="20"/>
              </w:rPr>
            </w:pPr>
          </w:p>
        </w:tc>
      </w:tr>
      <w:tr w:rsidR="00E82239" w:rsidRPr="00C84887" w14:paraId="7EF6AFA0" w14:textId="77777777" w:rsidTr="00717DD2">
        <w:trPr>
          <w:trHeight w:val="360"/>
        </w:trPr>
        <w:tc>
          <w:tcPr>
            <w:tcW w:w="2297" w:type="dxa"/>
            <w:vMerge/>
            <w:noWrap/>
            <w:hideMark/>
          </w:tcPr>
          <w:p w14:paraId="78C79978" w14:textId="4A161359" w:rsidR="00E82239" w:rsidRPr="00C84887" w:rsidRDefault="00E82239" w:rsidP="00E82239">
            <w:pPr>
              <w:spacing w:after="108" w:line="259" w:lineRule="auto"/>
              <w:ind w:left="-5"/>
              <w:jc w:val="left"/>
              <w:rPr>
                <w:sz w:val="20"/>
                <w:szCs w:val="20"/>
              </w:rPr>
            </w:pPr>
          </w:p>
        </w:tc>
        <w:tc>
          <w:tcPr>
            <w:tcW w:w="1275" w:type="dxa"/>
            <w:noWrap/>
            <w:hideMark/>
          </w:tcPr>
          <w:p w14:paraId="1C578077" w14:textId="77777777" w:rsidR="00E82239" w:rsidRPr="00C84887" w:rsidRDefault="00E82239" w:rsidP="00E82239">
            <w:pPr>
              <w:spacing w:after="108" w:line="259" w:lineRule="auto"/>
              <w:ind w:left="-5"/>
              <w:jc w:val="left"/>
              <w:rPr>
                <w:sz w:val="20"/>
                <w:szCs w:val="20"/>
              </w:rPr>
            </w:pPr>
            <w:r w:rsidRPr="00C84887">
              <w:rPr>
                <w:sz w:val="20"/>
                <w:szCs w:val="20"/>
              </w:rPr>
              <w:t>22.29</w:t>
            </w:r>
          </w:p>
        </w:tc>
        <w:tc>
          <w:tcPr>
            <w:tcW w:w="1275" w:type="dxa"/>
            <w:noWrap/>
            <w:hideMark/>
          </w:tcPr>
          <w:p w14:paraId="63E8100C" w14:textId="77777777" w:rsidR="00E82239" w:rsidRPr="00C84887" w:rsidRDefault="00E82239" w:rsidP="00E82239">
            <w:pPr>
              <w:spacing w:after="108" w:line="259" w:lineRule="auto"/>
              <w:ind w:left="-5"/>
              <w:jc w:val="left"/>
              <w:rPr>
                <w:sz w:val="20"/>
                <w:szCs w:val="20"/>
              </w:rPr>
            </w:pPr>
            <w:r w:rsidRPr="00C84887">
              <w:rPr>
                <w:sz w:val="20"/>
                <w:szCs w:val="20"/>
              </w:rPr>
              <w:t>11.31</w:t>
            </w:r>
          </w:p>
        </w:tc>
        <w:tc>
          <w:tcPr>
            <w:tcW w:w="1275" w:type="dxa"/>
            <w:noWrap/>
            <w:hideMark/>
          </w:tcPr>
          <w:p w14:paraId="58BC8CC0" w14:textId="77777777" w:rsidR="00E82239" w:rsidRPr="00C84887" w:rsidRDefault="00E82239" w:rsidP="00E82239">
            <w:pPr>
              <w:spacing w:after="108" w:line="259" w:lineRule="auto"/>
              <w:ind w:left="-5"/>
              <w:jc w:val="left"/>
              <w:rPr>
                <w:sz w:val="20"/>
                <w:szCs w:val="20"/>
              </w:rPr>
            </w:pPr>
            <w:r w:rsidRPr="00C84887">
              <w:rPr>
                <w:sz w:val="20"/>
                <w:szCs w:val="20"/>
              </w:rPr>
              <w:t>58.39</w:t>
            </w:r>
          </w:p>
        </w:tc>
        <w:tc>
          <w:tcPr>
            <w:tcW w:w="1238" w:type="dxa"/>
            <w:noWrap/>
            <w:hideMark/>
          </w:tcPr>
          <w:p w14:paraId="54708D45" w14:textId="77777777" w:rsidR="00E82239" w:rsidRPr="00C84887" w:rsidRDefault="00E82239" w:rsidP="00E82239">
            <w:pPr>
              <w:spacing w:after="108" w:line="259" w:lineRule="auto"/>
              <w:ind w:left="-5"/>
              <w:jc w:val="left"/>
              <w:rPr>
                <w:sz w:val="20"/>
                <w:szCs w:val="20"/>
              </w:rPr>
            </w:pPr>
            <w:r w:rsidRPr="00C84887">
              <w:rPr>
                <w:sz w:val="20"/>
                <w:szCs w:val="20"/>
              </w:rPr>
              <w:t>8.01</w:t>
            </w:r>
          </w:p>
        </w:tc>
        <w:tc>
          <w:tcPr>
            <w:tcW w:w="1878" w:type="dxa"/>
            <w:vMerge/>
            <w:noWrap/>
            <w:hideMark/>
          </w:tcPr>
          <w:p w14:paraId="7CE88301" w14:textId="2BA467D6" w:rsidR="00E82239" w:rsidRPr="00C84887" w:rsidRDefault="00E82239" w:rsidP="00E82239">
            <w:pPr>
              <w:spacing w:after="108" w:line="259" w:lineRule="auto"/>
              <w:ind w:left="-5"/>
              <w:jc w:val="left"/>
              <w:rPr>
                <w:sz w:val="20"/>
                <w:szCs w:val="20"/>
              </w:rPr>
            </w:pPr>
          </w:p>
        </w:tc>
      </w:tr>
    </w:tbl>
    <w:p w14:paraId="5887A989" w14:textId="2633C554" w:rsidR="007B3B94" w:rsidRPr="007B3B94" w:rsidRDefault="007B3B94" w:rsidP="00F66671">
      <w:pPr>
        <w:spacing w:after="108" w:line="259" w:lineRule="auto"/>
        <w:ind w:left="-5"/>
        <w:jc w:val="left"/>
        <w:rPr>
          <w:b/>
          <w:bCs/>
          <w:u w:val="single"/>
        </w:rPr>
      </w:pPr>
      <w:r>
        <w:t xml:space="preserve">                                                              </w:t>
      </w:r>
    </w:p>
    <w:p w14:paraId="27700B11" w14:textId="65CB4EC6" w:rsidR="00F66671" w:rsidRDefault="00F66671" w:rsidP="00F66671">
      <w:pPr>
        <w:spacing w:after="108" w:line="259" w:lineRule="auto"/>
        <w:ind w:left="-5"/>
        <w:jc w:val="left"/>
      </w:pPr>
    </w:p>
    <w:p w14:paraId="4399FF36" w14:textId="15427C0A" w:rsidR="004955F4" w:rsidRDefault="00933F33" w:rsidP="00F66671">
      <w:pPr>
        <w:spacing w:after="108" w:line="259" w:lineRule="auto"/>
        <w:ind w:left="-5"/>
        <w:jc w:val="left"/>
        <w:rPr>
          <w:b/>
          <w:bCs/>
          <w:u w:val="single"/>
        </w:rPr>
      </w:pPr>
      <w:r>
        <w:rPr>
          <w:b/>
          <w:bCs/>
        </w:rPr>
        <w:t>2.2</w:t>
      </w:r>
      <w:r w:rsidR="007B3B94" w:rsidRPr="007B3B94">
        <w:rPr>
          <w:b/>
          <w:bCs/>
        </w:rPr>
        <w:t>.</w:t>
      </w:r>
      <w:r w:rsidR="007B3B94" w:rsidRPr="00293E8E">
        <w:rPr>
          <w:b/>
          <w:bCs/>
        </w:rPr>
        <w:t>3 Biochar output:</w:t>
      </w:r>
    </w:p>
    <w:p w14:paraId="48628C88" w14:textId="32895BF8" w:rsidR="00522A77" w:rsidRDefault="00522A77" w:rsidP="00F66671">
      <w:pPr>
        <w:spacing w:after="108" w:line="259" w:lineRule="auto"/>
        <w:ind w:left="-5"/>
        <w:jc w:val="left"/>
      </w:pPr>
      <w:r>
        <w:t>Here the output parameter chosen is biochar yield</w:t>
      </w:r>
      <w:r w:rsidR="00D51471">
        <w:t xml:space="preserve"> </w:t>
      </w:r>
      <w:r>
        <w:t>(%) with heating rate (</w:t>
      </w:r>
      <w:r w:rsidRPr="00522A77">
        <w:t>°</w:t>
      </w:r>
      <w:r>
        <w:t>C/min), Initial room temperature to a final temperature</w:t>
      </w:r>
      <w:r w:rsidR="00CF7311">
        <w:t>, residence time and</w:t>
      </w:r>
      <w:r>
        <w:t xml:space="preserve"> power of the reactor which is being used.</w:t>
      </w:r>
    </w:p>
    <w:p w14:paraId="4E861EB2" w14:textId="0C50DBB6" w:rsidR="00522A77" w:rsidRPr="00522A77" w:rsidRDefault="00522A77" w:rsidP="00F66671">
      <w:pPr>
        <w:spacing w:after="108" w:line="259" w:lineRule="auto"/>
        <w:ind w:left="-5"/>
        <w:jc w:val="left"/>
        <w:rPr>
          <w:u w:val="single"/>
        </w:rPr>
      </w:pPr>
      <w:r>
        <w:t>All of the above parameters for 76 feedstocks</w:t>
      </w:r>
      <w:r w:rsidR="00FD6224">
        <w:t xml:space="preserve"> given below in the table</w:t>
      </w:r>
      <w:r w:rsidR="00144CCC">
        <w:t xml:space="preserve"> 2.5</w:t>
      </w:r>
      <w:r w:rsidR="008C0D6C">
        <w:t xml:space="preserve"> (some of the cells are left blank as there was no information for filling them).</w:t>
      </w:r>
    </w:p>
    <w:p w14:paraId="0D0F6340" w14:textId="59EEBF89" w:rsidR="007B3B94" w:rsidRPr="007F0B4C" w:rsidRDefault="007F0B4C" w:rsidP="00F66671">
      <w:pPr>
        <w:spacing w:after="108" w:line="259" w:lineRule="auto"/>
        <w:ind w:left="-5"/>
        <w:jc w:val="left"/>
      </w:pPr>
      <w:r>
        <w:t xml:space="preserve">                                     Table 2.</w:t>
      </w:r>
      <w:r w:rsidR="00516746">
        <w:t>6</w:t>
      </w:r>
      <w:r>
        <w:t>, Biochar output of feedstock</w:t>
      </w:r>
      <w:r w:rsidR="00144CCC">
        <w:t xml:space="preserve"> (Rows with same feedstock are repeated as their biochar yields are different as they are different from each other)</w:t>
      </w:r>
      <w:r>
        <w:t xml:space="preserve"> </w:t>
      </w:r>
    </w:p>
    <w:tbl>
      <w:tblPr>
        <w:tblStyle w:val="TableGrid0"/>
        <w:tblW w:w="0" w:type="auto"/>
        <w:tblLook w:val="04A0" w:firstRow="1" w:lastRow="0" w:firstColumn="1" w:lastColumn="0" w:noHBand="0" w:noVBand="1"/>
      </w:tblPr>
      <w:tblGrid>
        <w:gridCol w:w="1245"/>
        <w:gridCol w:w="967"/>
        <w:gridCol w:w="1652"/>
        <w:gridCol w:w="1069"/>
        <w:gridCol w:w="1270"/>
        <w:gridCol w:w="889"/>
        <w:gridCol w:w="1136"/>
        <w:gridCol w:w="1650"/>
      </w:tblGrid>
      <w:tr w:rsidR="00FE17F9" w:rsidRPr="00C84887" w14:paraId="49958BA5" w14:textId="77777777" w:rsidTr="00FE17F9">
        <w:trPr>
          <w:trHeight w:val="1080"/>
        </w:trPr>
        <w:tc>
          <w:tcPr>
            <w:tcW w:w="1245" w:type="dxa"/>
            <w:noWrap/>
            <w:hideMark/>
          </w:tcPr>
          <w:p w14:paraId="3FB76BD8" w14:textId="77777777" w:rsidR="00FE17F9" w:rsidRPr="00C84887" w:rsidRDefault="00FE17F9" w:rsidP="00CF7311">
            <w:pPr>
              <w:spacing w:after="108" w:line="259" w:lineRule="auto"/>
              <w:ind w:left="-5"/>
              <w:jc w:val="left"/>
              <w:rPr>
                <w:b/>
                <w:bCs/>
                <w:sz w:val="20"/>
                <w:szCs w:val="20"/>
                <w:u w:val="single"/>
              </w:rPr>
            </w:pPr>
            <w:r w:rsidRPr="00C84887">
              <w:rPr>
                <w:b/>
                <w:bCs/>
                <w:sz w:val="20"/>
                <w:szCs w:val="20"/>
                <w:u w:val="single"/>
              </w:rPr>
              <w:t>Feedstock</w:t>
            </w:r>
          </w:p>
        </w:tc>
        <w:tc>
          <w:tcPr>
            <w:tcW w:w="967" w:type="dxa"/>
            <w:hideMark/>
          </w:tcPr>
          <w:p w14:paraId="7AB11D26" w14:textId="77777777" w:rsidR="00FE17F9" w:rsidRPr="00C84887" w:rsidRDefault="00FE17F9" w:rsidP="00CF7311">
            <w:pPr>
              <w:spacing w:after="108" w:line="259" w:lineRule="auto"/>
              <w:ind w:left="-5"/>
              <w:jc w:val="left"/>
              <w:rPr>
                <w:b/>
                <w:bCs/>
                <w:sz w:val="20"/>
                <w:szCs w:val="20"/>
                <w:u w:val="single"/>
              </w:rPr>
            </w:pPr>
            <w:r w:rsidRPr="00C84887">
              <w:rPr>
                <w:b/>
                <w:bCs/>
                <w:sz w:val="20"/>
                <w:szCs w:val="20"/>
                <w:u w:val="single"/>
              </w:rPr>
              <w:t>Heating rate</w:t>
            </w:r>
            <w:r w:rsidRPr="00C84887">
              <w:rPr>
                <w:b/>
                <w:bCs/>
                <w:sz w:val="20"/>
                <w:szCs w:val="20"/>
                <w:u w:val="single"/>
              </w:rPr>
              <w:br/>
              <w:t>(°C/min)</w:t>
            </w:r>
          </w:p>
        </w:tc>
        <w:tc>
          <w:tcPr>
            <w:tcW w:w="1652" w:type="dxa"/>
            <w:hideMark/>
          </w:tcPr>
          <w:p w14:paraId="77B83948" w14:textId="77777777" w:rsidR="00FE17F9" w:rsidRPr="00C84887" w:rsidRDefault="00FE17F9" w:rsidP="00CF7311">
            <w:pPr>
              <w:spacing w:after="108" w:line="259" w:lineRule="auto"/>
              <w:ind w:left="-5"/>
              <w:jc w:val="left"/>
              <w:rPr>
                <w:b/>
                <w:bCs/>
                <w:sz w:val="20"/>
                <w:szCs w:val="20"/>
                <w:u w:val="single"/>
              </w:rPr>
            </w:pPr>
            <w:r w:rsidRPr="00C84887">
              <w:rPr>
                <w:b/>
                <w:bCs/>
                <w:sz w:val="20"/>
                <w:szCs w:val="20"/>
                <w:u w:val="single"/>
              </w:rPr>
              <w:t xml:space="preserve">Final </w:t>
            </w:r>
            <w:r w:rsidRPr="00C84887">
              <w:rPr>
                <w:b/>
                <w:bCs/>
                <w:sz w:val="20"/>
                <w:szCs w:val="20"/>
                <w:u w:val="single"/>
              </w:rPr>
              <w:br/>
              <w:t>temperature(°C)</w:t>
            </w:r>
          </w:p>
        </w:tc>
        <w:tc>
          <w:tcPr>
            <w:tcW w:w="1069" w:type="dxa"/>
            <w:hideMark/>
          </w:tcPr>
          <w:p w14:paraId="1A881D0A" w14:textId="77777777" w:rsidR="00FE17F9" w:rsidRPr="00C84887" w:rsidRDefault="00FE17F9" w:rsidP="00CF7311">
            <w:pPr>
              <w:spacing w:after="108" w:line="259" w:lineRule="auto"/>
              <w:ind w:left="-5"/>
              <w:jc w:val="left"/>
              <w:rPr>
                <w:b/>
                <w:bCs/>
                <w:sz w:val="20"/>
                <w:szCs w:val="20"/>
                <w:u w:val="single"/>
              </w:rPr>
            </w:pPr>
            <w:r w:rsidRPr="00C84887">
              <w:rPr>
                <w:b/>
                <w:bCs/>
                <w:sz w:val="20"/>
                <w:szCs w:val="20"/>
                <w:u w:val="single"/>
              </w:rPr>
              <w:t xml:space="preserve">Residence </w:t>
            </w:r>
            <w:r w:rsidRPr="00C84887">
              <w:rPr>
                <w:b/>
                <w:bCs/>
                <w:sz w:val="20"/>
                <w:szCs w:val="20"/>
                <w:u w:val="single"/>
              </w:rPr>
              <w:br/>
              <w:t>time</w:t>
            </w:r>
          </w:p>
          <w:p w14:paraId="717A705F" w14:textId="0BFE3C5F" w:rsidR="00FE17F9" w:rsidRPr="00C84887" w:rsidRDefault="00FE17F9" w:rsidP="00CF7311">
            <w:pPr>
              <w:spacing w:after="108" w:line="259" w:lineRule="auto"/>
              <w:ind w:left="-5"/>
              <w:jc w:val="left"/>
              <w:rPr>
                <w:b/>
                <w:bCs/>
                <w:sz w:val="20"/>
                <w:szCs w:val="20"/>
                <w:u w:val="single"/>
              </w:rPr>
            </w:pPr>
            <w:r w:rsidRPr="00C84887">
              <w:rPr>
                <w:b/>
                <w:bCs/>
                <w:sz w:val="20"/>
                <w:szCs w:val="20"/>
                <w:u w:val="single"/>
              </w:rPr>
              <w:t>(min)</w:t>
            </w:r>
          </w:p>
        </w:tc>
        <w:tc>
          <w:tcPr>
            <w:tcW w:w="1270" w:type="dxa"/>
            <w:hideMark/>
          </w:tcPr>
          <w:p w14:paraId="0135D80A" w14:textId="015C1767" w:rsidR="00FE17F9" w:rsidRPr="00C84887" w:rsidRDefault="00FE17F9" w:rsidP="00CF7311">
            <w:pPr>
              <w:spacing w:after="108" w:line="259" w:lineRule="auto"/>
              <w:ind w:left="-5"/>
              <w:jc w:val="left"/>
              <w:rPr>
                <w:b/>
                <w:bCs/>
                <w:sz w:val="20"/>
                <w:szCs w:val="20"/>
                <w:u w:val="single"/>
              </w:rPr>
            </w:pPr>
            <w:r w:rsidRPr="00C84887">
              <w:rPr>
                <w:b/>
                <w:bCs/>
                <w:sz w:val="20"/>
                <w:szCs w:val="20"/>
                <w:u w:val="single"/>
              </w:rPr>
              <w:t>Power(watt)</w:t>
            </w:r>
          </w:p>
        </w:tc>
        <w:tc>
          <w:tcPr>
            <w:tcW w:w="889" w:type="dxa"/>
            <w:hideMark/>
          </w:tcPr>
          <w:p w14:paraId="09AD9DED" w14:textId="77777777" w:rsidR="00FE17F9" w:rsidRPr="00C84887" w:rsidRDefault="00FE17F9" w:rsidP="00CF7311">
            <w:pPr>
              <w:spacing w:after="108" w:line="259" w:lineRule="auto"/>
              <w:ind w:left="-5"/>
              <w:jc w:val="left"/>
              <w:rPr>
                <w:b/>
                <w:bCs/>
                <w:sz w:val="20"/>
                <w:szCs w:val="20"/>
                <w:u w:val="single"/>
              </w:rPr>
            </w:pPr>
            <w:r w:rsidRPr="00C84887">
              <w:rPr>
                <w:b/>
                <w:bCs/>
                <w:sz w:val="20"/>
                <w:szCs w:val="20"/>
                <w:u w:val="single"/>
              </w:rPr>
              <w:t>Biochar</w:t>
            </w:r>
            <w:r w:rsidRPr="00C84887">
              <w:rPr>
                <w:b/>
                <w:bCs/>
                <w:sz w:val="20"/>
                <w:szCs w:val="20"/>
                <w:u w:val="single"/>
              </w:rPr>
              <w:br/>
              <w:t xml:space="preserve"> yield (%)</w:t>
            </w:r>
          </w:p>
        </w:tc>
        <w:tc>
          <w:tcPr>
            <w:tcW w:w="1136" w:type="dxa"/>
            <w:noWrap/>
            <w:hideMark/>
          </w:tcPr>
          <w:p w14:paraId="6490399B" w14:textId="77777777" w:rsidR="00FE17F9" w:rsidRPr="00C84887" w:rsidRDefault="00FE17F9" w:rsidP="00CF7311">
            <w:pPr>
              <w:spacing w:after="108" w:line="259" w:lineRule="auto"/>
              <w:ind w:left="-5"/>
              <w:jc w:val="left"/>
              <w:rPr>
                <w:b/>
                <w:bCs/>
                <w:sz w:val="20"/>
                <w:szCs w:val="20"/>
                <w:u w:val="single"/>
              </w:rPr>
            </w:pPr>
            <w:r w:rsidRPr="00C84887">
              <w:rPr>
                <w:b/>
                <w:bCs/>
                <w:sz w:val="20"/>
                <w:szCs w:val="20"/>
                <w:u w:val="single"/>
              </w:rPr>
              <w:t>Reactor type</w:t>
            </w:r>
          </w:p>
        </w:tc>
        <w:tc>
          <w:tcPr>
            <w:tcW w:w="1650" w:type="dxa"/>
            <w:noWrap/>
            <w:hideMark/>
          </w:tcPr>
          <w:p w14:paraId="0BFED09B" w14:textId="77777777" w:rsidR="00FE17F9" w:rsidRPr="00C84887" w:rsidRDefault="00FE17F9" w:rsidP="00CF7311">
            <w:pPr>
              <w:spacing w:after="108" w:line="259" w:lineRule="auto"/>
              <w:ind w:left="-5"/>
              <w:jc w:val="left"/>
              <w:rPr>
                <w:b/>
                <w:bCs/>
                <w:sz w:val="20"/>
                <w:szCs w:val="20"/>
                <w:u w:val="single"/>
              </w:rPr>
            </w:pPr>
            <w:r w:rsidRPr="00C84887">
              <w:rPr>
                <w:b/>
                <w:bCs/>
                <w:sz w:val="20"/>
                <w:szCs w:val="20"/>
                <w:u w:val="single"/>
              </w:rPr>
              <w:t>References</w:t>
            </w:r>
          </w:p>
        </w:tc>
      </w:tr>
      <w:tr w:rsidR="00FE17F9" w:rsidRPr="00C84887" w14:paraId="1EE1BF92" w14:textId="77777777" w:rsidTr="00FE17F9">
        <w:trPr>
          <w:trHeight w:val="360"/>
        </w:trPr>
        <w:tc>
          <w:tcPr>
            <w:tcW w:w="1245" w:type="dxa"/>
            <w:noWrap/>
            <w:hideMark/>
          </w:tcPr>
          <w:p w14:paraId="70EB3A76" w14:textId="77777777" w:rsidR="00FE17F9" w:rsidRPr="00C84887" w:rsidRDefault="00FE17F9" w:rsidP="00CF7311">
            <w:pPr>
              <w:spacing w:after="108" w:line="259" w:lineRule="auto"/>
              <w:ind w:left="-5"/>
              <w:jc w:val="left"/>
              <w:rPr>
                <w:sz w:val="20"/>
                <w:szCs w:val="20"/>
              </w:rPr>
            </w:pPr>
            <w:r w:rsidRPr="00C84887">
              <w:rPr>
                <w:sz w:val="20"/>
                <w:szCs w:val="20"/>
              </w:rPr>
              <w:lastRenderedPageBreak/>
              <w:t>Olive mill waste</w:t>
            </w:r>
          </w:p>
        </w:tc>
        <w:tc>
          <w:tcPr>
            <w:tcW w:w="967" w:type="dxa"/>
            <w:noWrap/>
            <w:hideMark/>
          </w:tcPr>
          <w:p w14:paraId="0B2EAE0B" w14:textId="77777777" w:rsidR="00FE17F9" w:rsidRPr="00C84887" w:rsidRDefault="00FE17F9" w:rsidP="00CF7311">
            <w:pPr>
              <w:spacing w:after="108" w:line="259" w:lineRule="auto"/>
              <w:ind w:left="-5"/>
              <w:jc w:val="left"/>
              <w:rPr>
                <w:sz w:val="20"/>
                <w:szCs w:val="20"/>
              </w:rPr>
            </w:pPr>
            <w:r w:rsidRPr="00C84887">
              <w:rPr>
                <w:sz w:val="20"/>
                <w:szCs w:val="20"/>
              </w:rPr>
              <w:t>25</w:t>
            </w:r>
          </w:p>
        </w:tc>
        <w:tc>
          <w:tcPr>
            <w:tcW w:w="1652" w:type="dxa"/>
            <w:noWrap/>
            <w:hideMark/>
          </w:tcPr>
          <w:p w14:paraId="18D78223" w14:textId="77777777" w:rsidR="00FE17F9" w:rsidRPr="00C84887" w:rsidRDefault="00FE17F9" w:rsidP="00CF7311">
            <w:pPr>
              <w:spacing w:after="108" w:line="259" w:lineRule="auto"/>
              <w:ind w:left="-5"/>
              <w:jc w:val="left"/>
              <w:rPr>
                <w:sz w:val="20"/>
                <w:szCs w:val="20"/>
              </w:rPr>
            </w:pPr>
            <w:r w:rsidRPr="00C84887">
              <w:rPr>
                <w:sz w:val="20"/>
                <w:szCs w:val="20"/>
              </w:rPr>
              <w:t>430</w:t>
            </w:r>
          </w:p>
        </w:tc>
        <w:tc>
          <w:tcPr>
            <w:tcW w:w="1069" w:type="dxa"/>
            <w:noWrap/>
            <w:hideMark/>
          </w:tcPr>
          <w:p w14:paraId="1EA83DA7" w14:textId="77777777" w:rsidR="00FE17F9" w:rsidRPr="00C84887" w:rsidRDefault="00FE17F9" w:rsidP="00CF7311">
            <w:pPr>
              <w:spacing w:after="108" w:line="259" w:lineRule="auto"/>
              <w:ind w:left="-5"/>
              <w:jc w:val="left"/>
              <w:rPr>
                <w:sz w:val="20"/>
                <w:szCs w:val="20"/>
              </w:rPr>
            </w:pPr>
            <w:r w:rsidRPr="00C84887">
              <w:rPr>
                <w:sz w:val="20"/>
                <w:szCs w:val="20"/>
              </w:rPr>
              <w:t>11</w:t>
            </w:r>
          </w:p>
        </w:tc>
        <w:tc>
          <w:tcPr>
            <w:tcW w:w="1270" w:type="dxa"/>
            <w:noWrap/>
            <w:hideMark/>
          </w:tcPr>
          <w:p w14:paraId="3751E757" w14:textId="77777777" w:rsidR="00FE17F9" w:rsidRPr="00C84887" w:rsidRDefault="00FE17F9" w:rsidP="00CF7311">
            <w:pPr>
              <w:spacing w:after="108" w:line="259" w:lineRule="auto"/>
              <w:ind w:left="-5"/>
              <w:jc w:val="left"/>
              <w:rPr>
                <w:sz w:val="20"/>
                <w:szCs w:val="20"/>
              </w:rPr>
            </w:pPr>
            <w:r w:rsidRPr="00C84887">
              <w:rPr>
                <w:sz w:val="20"/>
                <w:szCs w:val="20"/>
              </w:rPr>
              <w:t>700</w:t>
            </w:r>
          </w:p>
        </w:tc>
        <w:tc>
          <w:tcPr>
            <w:tcW w:w="889" w:type="dxa"/>
            <w:noWrap/>
            <w:hideMark/>
          </w:tcPr>
          <w:p w14:paraId="5C24CCDF" w14:textId="77777777" w:rsidR="00FE17F9" w:rsidRPr="00C84887" w:rsidRDefault="00FE17F9" w:rsidP="00CF7311">
            <w:pPr>
              <w:spacing w:after="108" w:line="259" w:lineRule="auto"/>
              <w:ind w:left="-5"/>
              <w:jc w:val="left"/>
              <w:rPr>
                <w:sz w:val="20"/>
                <w:szCs w:val="20"/>
              </w:rPr>
            </w:pPr>
            <w:r w:rsidRPr="00C84887">
              <w:rPr>
                <w:sz w:val="20"/>
                <w:szCs w:val="20"/>
              </w:rPr>
              <w:t>41.5</w:t>
            </w:r>
          </w:p>
        </w:tc>
        <w:tc>
          <w:tcPr>
            <w:tcW w:w="1136" w:type="dxa"/>
            <w:noWrap/>
            <w:hideMark/>
          </w:tcPr>
          <w:p w14:paraId="0AD45FCE" w14:textId="77777777" w:rsidR="00FE17F9" w:rsidRPr="00C84887" w:rsidRDefault="00FE17F9" w:rsidP="00CF7311">
            <w:pPr>
              <w:spacing w:after="108" w:line="259" w:lineRule="auto"/>
              <w:ind w:left="-5"/>
              <w:jc w:val="left"/>
              <w:rPr>
                <w:sz w:val="20"/>
                <w:szCs w:val="20"/>
              </w:rPr>
            </w:pPr>
            <w:r w:rsidRPr="00C84887">
              <w:rPr>
                <w:sz w:val="20"/>
                <w:szCs w:val="20"/>
              </w:rPr>
              <w:t>Fixed bed reactor</w:t>
            </w:r>
          </w:p>
        </w:tc>
        <w:tc>
          <w:tcPr>
            <w:tcW w:w="1650" w:type="dxa"/>
            <w:noWrap/>
            <w:hideMark/>
          </w:tcPr>
          <w:p w14:paraId="106C1EAE" w14:textId="77777777" w:rsidR="00FE17F9" w:rsidRPr="00C84887" w:rsidRDefault="00FE17F9" w:rsidP="00CF7311">
            <w:pPr>
              <w:spacing w:after="108" w:line="259" w:lineRule="auto"/>
              <w:ind w:left="-5"/>
              <w:jc w:val="left"/>
              <w:rPr>
                <w:sz w:val="20"/>
                <w:szCs w:val="20"/>
              </w:rPr>
            </w:pPr>
            <w:proofErr w:type="spellStart"/>
            <w:r w:rsidRPr="00C84887">
              <w:rPr>
                <w:sz w:val="20"/>
                <w:szCs w:val="20"/>
              </w:rPr>
              <w:t>Hmid</w:t>
            </w:r>
            <w:proofErr w:type="spellEnd"/>
            <w:r w:rsidRPr="00C84887">
              <w:rPr>
                <w:sz w:val="20"/>
                <w:szCs w:val="20"/>
              </w:rPr>
              <w:t xml:space="preserve"> et al. (2014)</w:t>
            </w:r>
          </w:p>
        </w:tc>
      </w:tr>
      <w:tr w:rsidR="00FE17F9" w:rsidRPr="00C84887" w14:paraId="2D2CAC72" w14:textId="77777777" w:rsidTr="00FE17F9">
        <w:trPr>
          <w:trHeight w:val="720"/>
        </w:trPr>
        <w:tc>
          <w:tcPr>
            <w:tcW w:w="1245" w:type="dxa"/>
            <w:hideMark/>
          </w:tcPr>
          <w:p w14:paraId="06234F83" w14:textId="77777777" w:rsidR="00FE17F9" w:rsidRPr="00C84887" w:rsidRDefault="00FE17F9" w:rsidP="00CF7311">
            <w:pPr>
              <w:spacing w:after="108" w:line="259" w:lineRule="auto"/>
              <w:ind w:left="-5"/>
              <w:jc w:val="left"/>
              <w:rPr>
                <w:sz w:val="20"/>
                <w:szCs w:val="20"/>
              </w:rPr>
            </w:pPr>
            <w:r w:rsidRPr="00C84887">
              <w:rPr>
                <w:sz w:val="20"/>
                <w:szCs w:val="20"/>
              </w:rPr>
              <w:t xml:space="preserve">Oil palm empty </w:t>
            </w:r>
            <w:r w:rsidRPr="00C84887">
              <w:rPr>
                <w:sz w:val="20"/>
                <w:szCs w:val="20"/>
              </w:rPr>
              <w:br/>
              <w:t>fruit bunches</w:t>
            </w:r>
          </w:p>
        </w:tc>
        <w:tc>
          <w:tcPr>
            <w:tcW w:w="967" w:type="dxa"/>
            <w:noWrap/>
            <w:hideMark/>
          </w:tcPr>
          <w:p w14:paraId="13AE0E23" w14:textId="77777777" w:rsidR="00FE17F9" w:rsidRPr="00C84887" w:rsidRDefault="00FE17F9" w:rsidP="00CF7311">
            <w:pPr>
              <w:spacing w:after="108" w:line="259" w:lineRule="auto"/>
              <w:ind w:left="-5"/>
              <w:jc w:val="left"/>
              <w:rPr>
                <w:sz w:val="20"/>
                <w:szCs w:val="20"/>
              </w:rPr>
            </w:pPr>
            <w:r w:rsidRPr="00C84887">
              <w:rPr>
                <w:sz w:val="20"/>
                <w:szCs w:val="20"/>
              </w:rPr>
              <w:t>5</w:t>
            </w:r>
          </w:p>
        </w:tc>
        <w:tc>
          <w:tcPr>
            <w:tcW w:w="1652" w:type="dxa"/>
            <w:noWrap/>
            <w:hideMark/>
          </w:tcPr>
          <w:p w14:paraId="17611B60" w14:textId="77777777" w:rsidR="00FE17F9" w:rsidRPr="00C84887" w:rsidRDefault="00FE17F9" w:rsidP="00CF7311">
            <w:pPr>
              <w:spacing w:after="108" w:line="259" w:lineRule="auto"/>
              <w:ind w:left="-5"/>
              <w:jc w:val="left"/>
              <w:rPr>
                <w:sz w:val="20"/>
                <w:szCs w:val="20"/>
              </w:rPr>
            </w:pPr>
            <w:r w:rsidRPr="00C84887">
              <w:rPr>
                <w:sz w:val="20"/>
                <w:szCs w:val="20"/>
              </w:rPr>
              <w:t>550</w:t>
            </w:r>
          </w:p>
        </w:tc>
        <w:tc>
          <w:tcPr>
            <w:tcW w:w="1069" w:type="dxa"/>
            <w:noWrap/>
            <w:hideMark/>
          </w:tcPr>
          <w:p w14:paraId="0363F05F" w14:textId="77777777" w:rsidR="00FE17F9" w:rsidRPr="00C84887" w:rsidRDefault="00FE17F9" w:rsidP="00CF7311">
            <w:pPr>
              <w:spacing w:after="108" w:line="259" w:lineRule="auto"/>
              <w:ind w:left="-5"/>
              <w:jc w:val="left"/>
              <w:rPr>
                <w:sz w:val="20"/>
                <w:szCs w:val="20"/>
              </w:rPr>
            </w:pPr>
            <w:r w:rsidRPr="00C84887">
              <w:rPr>
                <w:sz w:val="20"/>
                <w:szCs w:val="20"/>
              </w:rPr>
              <w:t>10.5</w:t>
            </w:r>
          </w:p>
        </w:tc>
        <w:tc>
          <w:tcPr>
            <w:tcW w:w="1270" w:type="dxa"/>
            <w:noWrap/>
            <w:hideMark/>
          </w:tcPr>
          <w:p w14:paraId="2C090C5C" w14:textId="77777777" w:rsidR="00FE17F9" w:rsidRPr="00C84887" w:rsidRDefault="00FE17F9" w:rsidP="00CF7311">
            <w:pPr>
              <w:spacing w:after="108" w:line="259" w:lineRule="auto"/>
              <w:ind w:left="-5"/>
              <w:jc w:val="left"/>
              <w:rPr>
                <w:sz w:val="20"/>
                <w:szCs w:val="20"/>
              </w:rPr>
            </w:pPr>
            <w:r w:rsidRPr="00C84887">
              <w:rPr>
                <w:sz w:val="20"/>
                <w:szCs w:val="20"/>
              </w:rPr>
              <w:t>700</w:t>
            </w:r>
          </w:p>
        </w:tc>
        <w:tc>
          <w:tcPr>
            <w:tcW w:w="889" w:type="dxa"/>
            <w:noWrap/>
            <w:hideMark/>
          </w:tcPr>
          <w:p w14:paraId="722BE076" w14:textId="77777777" w:rsidR="00FE17F9" w:rsidRPr="00C84887" w:rsidRDefault="00FE17F9" w:rsidP="00CF7311">
            <w:pPr>
              <w:spacing w:after="108" w:line="259" w:lineRule="auto"/>
              <w:ind w:left="-5"/>
              <w:jc w:val="left"/>
              <w:rPr>
                <w:sz w:val="20"/>
                <w:szCs w:val="20"/>
              </w:rPr>
            </w:pPr>
            <w:r w:rsidRPr="00C84887">
              <w:rPr>
                <w:sz w:val="20"/>
                <w:szCs w:val="20"/>
              </w:rPr>
              <w:t>27</w:t>
            </w:r>
          </w:p>
        </w:tc>
        <w:tc>
          <w:tcPr>
            <w:tcW w:w="1136" w:type="dxa"/>
            <w:noWrap/>
            <w:hideMark/>
          </w:tcPr>
          <w:p w14:paraId="184F142B" w14:textId="77777777" w:rsidR="00FE17F9" w:rsidRPr="00C84887" w:rsidRDefault="00FE17F9" w:rsidP="00CF7311">
            <w:pPr>
              <w:spacing w:after="108" w:line="259" w:lineRule="auto"/>
              <w:ind w:left="-5"/>
              <w:jc w:val="left"/>
              <w:rPr>
                <w:sz w:val="20"/>
                <w:szCs w:val="20"/>
              </w:rPr>
            </w:pPr>
            <w:r w:rsidRPr="00C84887">
              <w:rPr>
                <w:sz w:val="20"/>
                <w:szCs w:val="20"/>
              </w:rPr>
              <w:t>Batch reactor</w:t>
            </w:r>
          </w:p>
        </w:tc>
        <w:tc>
          <w:tcPr>
            <w:tcW w:w="1650" w:type="dxa"/>
            <w:noWrap/>
            <w:hideMark/>
          </w:tcPr>
          <w:p w14:paraId="2CC56E7E" w14:textId="77777777" w:rsidR="00FE17F9" w:rsidRPr="00C84887" w:rsidRDefault="00FE17F9" w:rsidP="00CF7311">
            <w:pPr>
              <w:spacing w:after="108" w:line="259" w:lineRule="auto"/>
              <w:ind w:left="-5"/>
              <w:jc w:val="left"/>
              <w:rPr>
                <w:sz w:val="20"/>
                <w:szCs w:val="20"/>
              </w:rPr>
            </w:pPr>
            <w:r w:rsidRPr="00C84887">
              <w:rPr>
                <w:sz w:val="20"/>
                <w:szCs w:val="20"/>
              </w:rPr>
              <w:t>Shariff et al. (2014)</w:t>
            </w:r>
          </w:p>
        </w:tc>
      </w:tr>
      <w:tr w:rsidR="00FE17F9" w:rsidRPr="00C84887" w14:paraId="07616ADD" w14:textId="77777777" w:rsidTr="00FE17F9">
        <w:trPr>
          <w:trHeight w:val="360"/>
        </w:trPr>
        <w:tc>
          <w:tcPr>
            <w:tcW w:w="1245" w:type="dxa"/>
            <w:noWrap/>
            <w:hideMark/>
          </w:tcPr>
          <w:p w14:paraId="29355FB0" w14:textId="77777777" w:rsidR="00FE17F9" w:rsidRPr="00C84887" w:rsidRDefault="00FE17F9" w:rsidP="00CF7311">
            <w:pPr>
              <w:spacing w:after="108" w:line="259" w:lineRule="auto"/>
              <w:ind w:left="-5"/>
              <w:jc w:val="left"/>
              <w:rPr>
                <w:sz w:val="20"/>
                <w:szCs w:val="20"/>
              </w:rPr>
            </w:pPr>
            <w:r w:rsidRPr="00C84887">
              <w:rPr>
                <w:sz w:val="20"/>
                <w:szCs w:val="20"/>
              </w:rPr>
              <w:t>Orange peel</w:t>
            </w:r>
          </w:p>
        </w:tc>
        <w:tc>
          <w:tcPr>
            <w:tcW w:w="967" w:type="dxa"/>
            <w:noWrap/>
            <w:hideMark/>
          </w:tcPr>
          <w:p w14:paraId="7FA4BDAC" w14:textId="77777777" w:rsidR="00FE17F9" w:rsidRPr="00C84887" w:rsidRDefault="00FE17F9" w:rsidP="00CF7311">
            <w:pPr>
              <w:spacing w:after="108" w:line="259" w:lineRule="auto"/>
              <w:ind w:left="-5"/>
              <w:jc w:val="left"/>
              <w:rPr>
                <w:sz w:val="20"/>
                <w:szCs w:val="20"/>
              </w:rPr>
            </w:pPr>
            <w:r w:rsidRPr="00C84887">
              <w:rPr>
                <w:sz w:val="20"/>
                <w:szCs w:val="20"/>
              </w:rPr>
              <w:t>30</w:t>
            </w:r>
          </w:p>
        </w:tc>
        <w:tc>
          <w:tcPr>
            <w:tcW w:w="1652" w:type="dxa"/>
            <w:noWrap/>
            <w:hideMark/>
          </w:tcPr>
          <w:p w14:paraId="6E0D6E69" w14:textId="77777777" w:rsidR="00FE17F9" w:rsidRPr="00C84887" w:rsidRDefault="00FE17F9" w:rsidP="00CF7311">
            <w:pPr>
              <w:spacing w:after="108" w:line="259" w:lineRule="auto"/>
              <w:ind w:left="-5"/>
              <w:jc w:val="left"/>
              <w:rPr>
                <w:sz w:val="20"/>
                <w:szCs w:val="20"/>
              </w:rPr>
            </w:pPr>
            <w:r w:rsidRPr="00C84887">
              <w:rPr>
                <w:sz w:val="20"/>
                <w:szCs w:val="20"/>
              </w:rPr>
              <w:t>400</w:t>
            </w:r>
          </w:p>
        </w:tc>
        <w:tc>
          <w:tcPr>
            <w:tcW w:w="1069" w:type="dxa"/>
            <w:noWrap/>
            <w:hideMark/>
          </w:tcPr>
          <w:p w14:paraId="1451A6F6" w14:textId="77777777" w:rsidR="00FE17F9" w:rsidRPr="00C84887" w:rsidRDefault="00FE17F9" w:rsidP="00CF7311">
            <w:pPr>
              <w:spacing w:after="108" w:line="259" w:lineRule="auto"/>
              <w:ind w:left="-5"/>
              <w:jc w:val="left"/>
              <w:rPr>
                <w:sz w:val="20"/>
                <w:szCs w:val="20"/>
              </w:rPr>
            </w:pPr>
            <w:r w:rsidRPr="00C84887">
              <w:rPr>
                <w:sz w:val="20"/>
                <w:szCs w:val="20"/>
              </w:rPr>
              <w:t>10.3</w:t>
            </w:r>
          </w:p>
        </w:tc>
        <w:tc>
          <w:tcPr>
            <w:tcW w:w="1270" w:type="dxa"/>
            <w:noWrap/>
            <w:hideMark/>
          </w:tcPr>
          <w:p w14:paraId="1B7EE5BD" w14:textId="77777777" w:rsidR="00FE17F9" w:rsidRPr="00C84887" w:rsidRDefault="00FE17F9" w:rsidP="00CF7311">
            <w:pPr>
              <w:spacing w:after="108" w:line="259" w:lineRule="auto"/>
              <w:ind w:left="-5"/>
              <w:jc w:val="left"/>
              <w:rPr>
                <w:sz w:val="20"/>
                <w:szCs w:val="20"/>
              </w:rPr>
            </w:pPr>
            <w:r w:rsidRPr="00C84887">
              <w:rPr>
                <w:sz w:val="20"/>
                <w:szCs w:val="20"/>
              </w:rPr>
              <w:t>850</w:t>
            </w:r>
          </w:p>
        </w:tc>
        <w:tc>
          <w:tcPr>
            <w:tcW w:w="889" w:type="dxa"/>
            <w:noWrap/>
            <w:hideMark/>
          </w:tcPr>
          <w:p w14:paraId="6E404A3D" w14:textId="77777777" w:rsidR="00FE17F9" w:rsidRPr="00C84887" w:rsidRDefault="00FE17F9" w:rsidP="00CF7311">
            <w:pPr>
              <w:spacing w:after="108" w:line="259" w:lineRule="auto"/>
              <w:ind w:left="-5"/>
              <w:jc w:val="left"/>
              <w:rPr>
                <w:sz w:val="20"/>
                <w:szCs w:val="20"/>
              </w:rPr>
            </w:pPr>
            <w:r w:rsidRPr="00C84887">
              <w:rPr>
                <w:sz w:val="20"/>
                <w:szCs w:val="20"/>
              </w:rPr>
              <w:t>33.6</w:t>
            </w:r>
          </w:p>
        </w:tc>
        <w:tc>
          <w:tcPr>
            <w:tcW w:w="1136" w:type="dxa"/>
            <w:noWrap/>
            <w:hideMark/>
          </w:tcPr>
          <w:p w14:paraId="336D0A69" w14:textId="77777777" w:rsidR="00FE17F9" w:rsidRPr="00C84887" w:rsidRDefault="00FE17F9" w:rsidP="00CF7311">
            <w:pPr>
              <w:spacing w:after="108" w:line="259" w:lineRule="auto"/>
              <w:ind w:left="-5"/>
              <w:jc w:val="left"/>
              <w:rPr>
                <w:sz w:val="20"/>
                <w:szCs w:val="20"/>
              </w:rPr>
            </w:pPr>
            <w:r w:rsidRPr="00C84887">
              <w:rPr>
                <w:sz w:val="20"/>
                <w:szCs w:val="20"/>
              </w:rPr>
              <w:t>Batch reactor</w:t>
            </w:r>
          </w:p>
        </w:tc>
        <w:tc>
          <w:tcPr>
            <w:tcW w:w="1650" w:type="dxa"/>
            <w:noWrap/>
            <w:hideMark/>
          </w:tcPr>
          <w:p w14:paraId="7935288C" w14:textId="77777777" w:rsidR="00FE17F9" w:rsidRPr="00C84887" w:rsidRDefault="00FE17F9" w:rsidP="00CF7311">
            <w:pPr>
              <w:spacing w:after="108" w:line="259" w:lineRule="auto"/>
              <w:ind w:left="-5"/>
              <w:jc w:val="left"/>
              <w:rPr>
                <w:sz w:val="20"/>
                <w:szCs w:val="20"/>
              </w:rPr>
            </w:pPr>
            <w:r w:rsidRPr="00C84887">
              <w:rPr>
                <w:sz w:val="20"/>
                <w:szCs w:val="20"/>
              </w:rPr>
              <w:t>Tran et al. (2016)</w:t>
            </w:r>
          </w:p>
        </w:tc>
      </w:tr>
      <w:tr w:rsidR="003F2F89" w:rsidRPr="00C84887" w14:paraId="4564A6A8" w14:textId="77777777" w:rsidTr="00FE17F9">
        <w:trPr>
          <w:trHeight w:val="360"/>
        </w:trPr>
        <w:tc>
          <w:tcPr>
            <w:tcW w:w="1245" w:type="dxa"/>
            <w:vMerge w:val="restart"/>
            <w:noWrap/>
            <w:hideMark/>
          </w:tcPr>
          <w:p w14:paraId="1BE98922" w14:textId="77777777" w:rsidR="003F2F89" w:rsidRPr="00C84887" w:rsidRDefault="003F2F89" w:rsidP="00CF7311">
            <w:pPr>
              <w:spacing w:after="108" w:line="259" w:lineRule="auto"/>
              <w:ind w:left="-5"/>
              <w:jc w:val="left"/>
              <w:rPr>
                <w:sz w:val="20"/>
                <w:szCs w:val="20"/>
              </w:rPr>
            </w:pPr>
          </w:p>
          <w:p w14:paraId="249C74C5" w14:textId="77777777" w:rsidR="003F2F89" w:rsidRPr="00C84887" w:rsidRDefault="003F2F89" w:rsidP="00CF7311">
            <w:pPr>
              <w:spacing w:after="108" w:line="259" w:lineRule="auto"/>
              <w:ind w:left="-5"/>
              <w:jc w:val="left"/>
              <w:rPr>
                <w:sz w:val="20"/>
                <w:szCs w:val="20"/>
              </w:rPr>
            </w:pPr>
          </w:p>
          <w:p w14:paraId="0D589E03" w14:textId="77777777" w:rsidR="003F2F89" w:rsidRPr="00C84887" w:rsidRDefault="003F2F89" w:rsidP="00CF7311">
            <w:pPr>
              <w:spacing w:after="108" w:line="259" w:lineRule="auto"/>
              <w:ind w:left="-5"/>
              <w:jc w:val="left"/>
              <w:rPr>
                <w:sz w:val="20"/>
                <w:szCs w:val="20"/>
              </w:rPr>
            </w:pPr>
          </w:p>
          <w:p w14:paraId="57F0BD64" w14:textId="21387120" w:rsidR="003F2F89" w:rsidRPr="00C84887" w:rsidRDefault="003F2F89" w:rsidP="00CF7311">
            <w:pPr>
              <w:spacing w:after="108" w:line="259" w:lineRule="auto"/>
              <w:ind w:left="-5"/>
              <w:jc w:val="left"/>
              <w:rPr>
                <w:sz w:val="20"/>
                <w:szCs w:val="20"/>
              </w:rPr>
            </w:pPr>
            <w:r w:rsidRPr="00C84887">
              <w:rPr>
                <w:sz w:val="20"/>
                <w:szCs w:val="20"/>
              </w:rPr>
              <w:t>Food waste</w:t>
            </w:r>
          </w:p>
          <w:p w14:paraId="153FA9C1" w14:textId="28731997" w:rsidR="003F2F89" w:rsidRPr="00C84887" w:rsidRDefault="003F2F89" w:rsidP="00FE17F9">
            <w:pPr>
              <w:spacing w:after="108" w:line="259" w:lineRule="auto"/>
              <w:ind w:left="-5"/>
              <w:jc w:val="left"/>
              <w:rPr>
                <w:sz w:val="20"/>
                <w:szCs w:val="20"/>
              </w:rPr>
            </w:pPr>
            <w:r w:rsidRPr="00C84887">
              <w:rPr>
                <w:sz w:val="20"/>
                <w:szCs w:val="20"/>
              </w:rPr>
              <w:t xml:space="preserve"> </w:t>
            </w:r>
          </w:p>
        </w:tc>
        <w:tc>
          <w:tcPr>
            <w:tcW w:w="967" w:type="dxa"/>
            <w:noWrap/>
            <w:hideMark/>
          </w:tcPr>
          <w:p w14:paraId="4660196B" w14:textId="77777777" w:rsidR="003F2F89" w:rsidRPr="00C84887" w:rsidRDefault="003F2F89" w:rsidP="00CF7311">
            <w:pPr>
              <w:spacing w:after="108" w:line="259" w:lineRule="auto"/>
              <w:ind w:left="-5"/>
              <w:jc w:val="left"/>
              <w:rPr>
                <w:sz w:val="20"/>
                <w:szCs w:val="20"/>
              </w:rPr>
            </w:pPr>
            <w:r w:rsidRPr="00C84887">
              <w:rPr>
                <w:sz w:val="20"/>
                <w:szCs w:val="20"/>
              </w:rPr>
              <w:t>4</w:t>
            </w:r>
          </w:p>
        </w:tc>
        <w:tc>
          <w:tcPr>
            <w:tcW w:w="1652" w:type="dxa"/>
            <w:noWrap/>
            <w:hideMark/>
          </w:tcPr>
          <w:p w14:paraId="6FBC0292" w14:textId="77777777" w:rsidR="003F2F89" w:rsidRPr="00C84887" w:rsidRDefault="003F2F89" w:rsidP="00CF7311">
            <w:pPr>
              <w:spacing w:after="108" w:line="259" w:lineRule="auto"/>
              <w:ind w:left="-5"/>
              <w:jc w:val="left"/>
              <w:rPr>
                <w:sz w:val="20"/>
                <w:szCs w:val="20"/>
              </w:rPr>
            </w:pPr>
            <w:r w:rsidRPr="00C84887">
              <w:rPr>
                <w:sz w:val="20"/>
                <w:szCs w:val="20"/>
              </w:rPr>
              <w:t>260</w:t>
            </w:r>
          </w:p>
        </w:tc>
        <w:tc>
          <w:tcPr>
            <w:tcW w:w="1069" w:type="dxa"/>
            <w:noWrap/>
            <w:hideMark/>
          </w:tcPr>
          <w:p w14:paraId="1ABBA00A" w14:textId="77777777" w:rsidR="003F2F89" w:rsidRPr="00C84887" w:rsidRDefault="003F2F89" w:rsidP="00CF7311">
            <w:pPr>
              <w:spacing w:after="108" w:line="259" w:lineRule="auto"/>
              <w:ind w:left="-5"/>
              <w:jc w:val="left"/>
              <w:rPr>
                <w:sz w:val="20"/>
                <w:szCs w:val="20"/>
              </w:rPr>
            </w:pPr>
            <w:r w:rsidRPr="00C84887">
              <w:rPr>
                <w:sz w:val="20"/>
                <w:szCs w:val="20"/>
              </w:rPr>
              <w:t>9.1</w:t>
            </w:r>
          </w:p>
        </w:tc>
        <w:tc>
          <w:tcPr>
            <w:tcW w:w="1270" w:type="dxa"/>
            <w:noWrap/>
            <w:hideMark/>
          </w:tcPr>
          <w:p w14:paraId="2AF762FF" w14:textId="77777777" w:rsidR="003F2F89" w:rsidRPr="00C84887" w:rsidRDefault="003F2F89" w:rsidP="00CF7311">
            <w:pPr>
              <w:spacing w:after="108" w:line="259" w:lineRule="auto"/>
              <w:ind w:left="-5"/>
              <w:jc w:val="left"/>
              <w:rPr>
                <w:sz w:val="20"/>
                <w:szCs w:val="20"/>
              </w:rPr>
            </w:pPr>
            <w:r w:rsidRPr="00C84887">
              <w:rPr>
                <w:sz w:val="20"/>
                <w:szCs w:val="20"/>
              </w:rPr>
              <w:t>550</w:t>
            </w:r>
          </w:p>
        </w:tc>
        <w:tc>
          <w:tcPr>
            <w:tcW w:w="889" w:type="dxa"/>
            <w:noWrap/>
            <w:hideMark/>
          </w:tcPr>
          <w:p w14:paraId="6F9D8F6D" w14:textId="77777777" w:rsidR="003F2F89" w:rsidRPr="00C84887" w:rsidRDefault="003F2F89" w:rsidP="00CF7311">
            <w:pPr>
              <w:spacing w:after="108" w:line="259" w:lineRule="auto"/>
              <w:ind w:left="-5"/>
              <w:jc w:val="left"/>
              <w:rPr>
                <w:sz w:val="20"/>
                <w:szCs w:val="20"/>
              </w:rPr>
            </w:pPr>
            <w:r w:rsidRPr="00C84887">
              <w:rPr>
                <w:sz w:val="20"/>
                <w:szCs w:val="20"/>
              </w:rPr>
              <w:t>38.5</w:t>
            </w:r>
          </w:p>
        </w:tc>
        <w:tc>
          <w:tcPr>
            <w:tcW w:w="1136" w:type="dxa"/>
            <w:noWrap/>
            <w:hideMark/>
          </w:tcPr>
          <w:p w14:paraId="0A942AAF" w14:textId="77777777" w:rsidR="003F2F89" w:rsidRPr="00C84887" w:rsidRDefault="003F2F89" w:rsidP="00CF7311">
            <w:pPr>
              <w:spacing w:after="108" w:line="259" w:lineRule="auto"/>
              <w:ind w:left="-5"/>
              <w:jc w:val="left"/>
              <w:rPr>
                <w:sz w:val="20"/>
                <w:szCs w:val="20"/>
              </w:rPr>
            </w:pPr>
            <w:r w:rsidRPr="00C84887">
              <w:rPr>
                <w:sz w:val="20"/>
                <w:szCs w:val="20"/>
              </w:rPr>
              <w:t>Fixed bed reactor</w:t>
            </w:r>
          </w:p>
        </w:tc>
        <w:tc>
          <w:tcPr>
            <w:tcW w:w="1650" w:type="dxa"/>
            <w:noWrap/>
            <w:hideMark/>
          </w:tcPr>
          <w:p w14:paraId="71362635" w14:textId="77777777" w:rsidR="003F2F89" w:rsidRPr="00C84887" w:rsidRDefault="003F2F89" w:rsidP="00CF7311">
            <w:pPr>
              <w:spacing w:after="108" w:line="259" w:lineRule="auto"/>
              <w:ind w:left="-5"/>
              <w:jc w:val="left"/>
              <w:rPr>
                <w:sz w:val="20"/>
                <w:szCs w:val="20"/>
              </w:rPr>
            </w:pPr>
            <w:r w:rsidRPr="00C84887">
              <w:rPr>
                <w:sz w:val="20"/>
                <w:szCs w:val="20"/>
              </w:rPr>
              <w:t>Wang et al. (2018)</w:t>
            </w:r>
          </w:p>
        </w:tc>
      </w:tr>
      <w:tr w:rsidR="003F2F89" w:rsidRPr="00C84887" w14:paraId="15C5CBCB" w14:textId="77777777" w:rsidTr="00FE17F9">
        <w:trPr>
          <w:trHeight w:val="360"/>
        </w:trPr>
        <w:tc>
          <w:tcPr>
            <w:tcW w:w="1245" w:type="dxa"/>
            <w:vMerge/>
            <w:noWrap/>
            <w:hideMark/>
          </w:tcPr>
          <w:p w14:paraId="3F8856EE" w14:textId="74ED8ABF" w:rsidR="003F2F89" w:rsidRPr="00C84887" w:rsidRDefault="003F2F89" w:rsidP="00FE17F9">
            <w:pPr>
              <w:spacing w:after="108" w:line="259" w:lineRule="auto"/>
              <w:ind w:left="-5"/>
              <w:jc w:val="left"/>
              <w:rPr>
                <w:sz w:val="20"/>
                <w:szCs w:val="20"/>
              </w:rPr>
            </w:pPr>
          </w:p>
        </w:tc>
        <w:tc>
          <w:tcPr>
            <w:tcW w:w="967" w:type="dxa"/>
            <w:noWrap/>
            <w:hideMark/>
          </w:tcPr>
          <w:p w14:paraId="6C7BADC4" w14:textId="77777777" w:rsidR="003F2F89" w:rsidRPr="00C84887" w:rsidRDefault="003F2F89" w:rsidP="00CF7311">
            <w:pPr>
              <w:spacing w:after="108" w:line="259" w:lineRule="auto"/>
              <w:ind w:left="-5"/>
              <w:jc w:val="left"/>
              <w:rPr>
                <w:sz w:val="20"/>
                <w:szCs w:val="20"/>
              </w:rPr>
            </w:pPr>
            <w:r w:rsidRPr="00C84887">
              <w:rPr>
                <w:sz w:val="20"/>
                <w:szCs w:val="20"/>
              </w:rPr>
              <w:t>20</w:t>
            </w:r>
          </w:p>
        </w:tc>
        <w:tc>
          <w:tcPr>
            <w:tcW w:w="1652" w:type="dxa"/>
            <w:noWrap/>
            <w:hideMark/>
          </w:tcPr>
          <w:p w14:paraId="5FC63914" w14:textId="77777777" w:rsidR="003F2F89" w:rsidRPr="00C84887" w:rsidRDefault="003F2F89" w:rsidP="00CF7311">
            <w:pPr>
              <w:spacing w:after="108" w:line="259" w:lineRule="auto"/>
              <w:ind w:left="-5"/>
              <w:jc w:val="left"/>
              <w:rPr>
                <w:sz w:val="20"/>
                <w:szCs w:val="20"/>
              </w:rPr>
            </w:pPr>
            <w:r w:rsidRPr="00C84887">
              <w:rPr>
                <w:sz w:val="20"/>
                <w:szCs w:val="20"/>
              </w:rPr>
              <w:t>500</w:t>
            </w:r>
          </w:p>
        </w:tc>
        <w:tc>
          <w:tcPr>
            <w:tcW w:w="1069" w:type="dxa"/>
            <w:noWrap/>
            <w:hideMark/>
          </w:tcPr>
          <w:p w14:paraId="52889E4A" w14:textId="77777777" w:rsidR="003F2F89" w:rsidRPr="00C84887" w:rsidRDefault="003F2F89" w:rsidP="00CF7311">
            <w:pPr>
              <w:spacing w:after="108" w:line="259" w:lineRule="auto"/>
              <w:ind w:left="-5"/>
              <w:jc w:val="left"/>
              <w:rPr>
                <w:sz w:val="20"/>
                <w:szCs w:val="20"/>
              </w:rPr>
            </w:pPr>
            <w:r w:rsidRPr="00C84887">
              <w:rPr>
                <w:sz w:val="20"/>
                <w:szCs w:val="20"/>
              </w:rPr>
              <w:t>10.7</w:t>
            </w:r>
          </w:p>
        </w:tc>
        <w:tc>
          <w:tcPr>
            <w:tcW w:w="1270" w:type="dxa"/>
            <w:noWrap/>
            <w:hideMark/>
          </w:tcPr>
          <w:p w14:paraId="5E2D578B" w14:textId="77777777" w:rsidR="003F2F89" w:rsidRPr="00C84887" w:rsidRDefault="003F2F89" w:rsidP="00CF7311">
            <w:pPr>
              <w:spacing w:after="108" w:line="259" w:lineRule="auto"/>
              <w:ind w:left="-5"/>
              <w:jc w:val="left"/>
              <w:rPr>
                <w:sz w:val="20"/>
                <w:szCs w:val="20"/>
              </w:rPr>
            </w:pPr>
            <w:r w:rsidRPr="00C84887">
              <w:rPr>
                <w:sz w:val="20"/>
                <w:szCs w:val="20"/>
              </w:rPr>
              <w:t>550</w:t>
            </w:r>
          </w:p>
        </w:tc>
        <w:tc>
          <w:tcPr>
            <w:tcW w:w="889" w:type="dxa"/>
            <w:noWrap/>
            <w:hideMark/>
          </w:tcPr>
          <w:p w14:paraId="0C846776" w14:textId="77777777" w:rsidR="003F2F89" w:rsidRPr="00C84887" w:rsidRDefault="003F2F89" w:rsidP="00CF7311">
            <w:pPr>
              <w:spacing w:after="108" w:line="259" w:lineRule="auto"/>
              <w:ind w:left="-5"/>
              <w:jc w:val="left"/>
              <w:rPr>
                <w:sz w:val="20"/>
                <w:szCs w:val="20"/>
              </w:rPr>
            </w:pPr>
            <w:r w:rsidRPr="00C84887">
              <w:rPr>
                <w:sz w:val="20"/>
                <w:szCs w:val="20"/>
              </w:rPr>
              <w:t>22.9</w:t>
            </w:r>
          </w:p>
        </w:tc>
        <w:tc>
          <w:tcPr>
            <w:tcW w:w="1136" w:type="dxa"/>
            <w:noWrap/>
            <w:hideMark/>
          </w:tcPr>
          <w:p w14:paraId="4E81C5ED" w14:textId="77777777" w:rsidR="003F2F89" w:rsidRPr="00C84887" w:rsidRDefault="003F2F89" w:rsidP="00CF7311">
            <w:pPr>
              <w:spacing w:after="108" w:line="259" w:lineRule="auto"/>
              <w:ind w:left="-5"/>
              <w:jc w:val="left"/>
              <w:rPr>
                <w:sz w:val="20"/>
                <w:szCs w:val="20"/>
              </w:rPr>
            </w:pPr>
            <w:r w:rsidRPr="00C84887">
              <w:rPr>
                <w:sz w:val="20"/>
                <w:szCs w:val="20"/>
              </w:rPr>
              <w:t>Furnace</w:t>
            </w:r>
          </w:p>
        </w:tc>
        <w:tc>
          <w:tcPr>
            <w:tcW w:w="1650" w:type="dxa"/>
            <w:noWrap/>
            <w:hideMark/>
          </w:tcPr>
          <w:p w14:paraId="6392E771" w14:textId="77777777" w:rsidR="003F2F89" w:rsidRPr="00C84887" w:rsidRDefault="003F2F89" w:rsidP="00CF7311">
            <w:pPr>
              <w:spacing w:after="108" w:line="259" w:lineRule="auto"/>
              <w:ind w:left="-5"/>
              <w:jc w:val="left"/>
              <w:rPr>
                <w:sz w:val="20"/>
                <w:szCs w:val="20"/>
              </w:rPr>
            </w:pPr>
            <w:r w:rsidRPr="00C84887">
              <w:rPr>
                <w:sz w:val="20"/>
                <w:szCs w:val="20"/>
              </w:rPr>
              <w:t>Lee et al. (2018)</w:t>
            </w:r>
          </w:p>
        </w:tc>
      </w:tr>
      <w:tr w:rsidR="003F2F89" w:rsidRPr="00C84887" w14:paraId="087056CB" w14:textId="77777777" w:rsidTr="00FE17F9">
        <w:trPr>
          <w:trHeight w:val="360"/>
        </w:trPr>
        <w:tc>
          <w:tcPr>
            <w:tcW w:w="1245" w:type="dxa"/>
            <w:vMerge/>
            <w:noWrap/>
            <w:hideMark/>
          </w:tcPr>
          <w:p w14:paraId="78B81202" w14:textId="61A824EC" w:rsidR="003F2F89" w:rsidRPr="00C84887" w:rsidRDefault="003F2F89" w:rsidP="00FE17F9">
            <w:pPr>
              <w:spacing w:after="108" w:line="259" w:lineRule="auto"/>
              <w:ind w:left="-5"/>
              <w:jc w:val="left"/>
              <w:rPr>
                <w:sz w:val="20"/>
                <w:szCs w:val="20"/>
              </w:rPr>
            </w:pPr>
          </w:p>
        </w:tc>
        <w:tc>
          <w:tcPr>
            <w:tcW w:w="967" w:type="dxa"/>
            <w:noWrap/>
            <w:hideMark/>
          </w:tcPr>
          <w:p w14:paraId="4897CFBC" w14:textId="77777777" w:rsidR="003F2F89" w:rsidRPr="00C84887" w:rsidRDefault="003F2F89" w:rsidP="00CF7311">
            <w:pPr>
              <w:spacing w:after="108" w:line="259" w:lineRule="auto"/>
              <w:ind w:left="-5"/>
              <w:jc w:val="left"/>
              <w:rPr>
                <w:sz w:val="20"/>
                <w:szCs w:val="20"/>
              </w:rPr>
            </w:pPr>
            <w:r w:rsidRPr="00C84887">
              <w:rPr>
                <w:sz w:val="20"/>
                <w:szCs w:val="20"/>
              </w:rPr>
              <w:t>10</w:t>
            </w:r>
          </w:p>
        </w:tc>
        <w:tc>
          <w:tcPr>
            <w:tcW w:w="1652" w:type="dxa"/>
            <w:noWrap/>
            <w:hideMark/>
          </w:tcPr>
          <w:p w14:paraId="030946A1" w14:textId="77777777" w:rsidR="003F2F89" w:rsidRPr="00C84887" w:rsidRDefault="003F2F89" w:rsidP="00CF7311">
            <w:pPr>
              <w:spacing w:after="108" w:line="259" w:lineRule="auto"/>
              <w:ind w:left="-5"/>
              <w:jc w:val="left"/>
              <w:rPr>
                <w:sz w:val="20"/>
                <w:szCs w:val="20"/>
              </w:rPr>
            </w:pPr>
            <w:r w:rsidRPr="00C84887">
              <w:rPr>
                <w:sz w:val="20"/>
                <w:szCs w:val="20"/>
              </w:rPr>
              <w:t>500</w:t>
            </w:r>
          </w:p>
        </w:tc>
        <w:tc>
          <w:tcPr>
            <w:tcW w:w="1069" w:type="dxa"/>
            <w:noWrap/>
            <w:hideMark/>
          </w:tcPr>
          <w:p w14:paraId="15E72E1C" w14:textId="77777777" w:rsidR="003F2F89" w:rsidRPr="00C84887" w:rsidRDefault="003F2F89" w:rsidP="00CF7311">
            <w:pPr>
              <w:spacing w:after="108" w:line="259" w:lineRule="auto"/>
              <w:ind w:left="-5"/>
              <w:jc w:val="left"/>
              <w:rPr>
                <w:sz w:val="20"/>
                <w:szCs w:val="20"/>
              </w:rPr>
            </w:pPr>
            <w:r w:rsidRPr="00C84887">
              <w:rPr>
                <w:sz w:val="20"/>
                <w:szCs w:val="20"/>
              </w:rPr>
              <w:t>9.74</w:t>
            </w:r>
          </w:p>
        </w:tc>
        <w:tc>
          <w:tcPr>
            <w:tcW w:w="1270" w:type="dxa"/>
            <w:noWrap/>
            <w:hideMark/>
          </w:tcPr>
          <w:p w14:paraId="60E0B4AD" w14:textId="77777777" w:rsidR="003F2F89" w:rsidRPr="00C84887" w:rsidRDefault="003F2F89" w:rsidP="00CF7311">
            <w:pPr>
              <w:spacing w:after="108" w:line="259" w:lineRule="auto"/>
              <w:ind w:left="-5"/>
              <w:jc w:val="left"/>
              <w:rPr>
                <w:sz w:val="20"/>
                <w:szCs w:val="20"/>
              </w:rPr>
            </w:pPr>
            <w:r w:rsidRPr="00C84887">
              <w:rPr>
                <w:sz w:val="20"/>
                <w:szCs w:val="20"/>
              </w:rPr>
              <w:t>600</w:t>
            </w:r>
          </w:p>
        </w:tc>
        <w:tc>
          <w:tcPr>
            <w:tcW w:w="889" w:type="dxa"/>
            <w:noWrap/>
            <w:hideMark/>
          </w:tcPr>
          <w:p w14:paraId="27802CC9" w14:textId="77777777" w:rsidR="003F2F89" w:rsidRPr="00C84887" w:rsidRDefault="003F2F89" w:rsidP="00CF7311">
            <w:pPr>
              <w:spacing w:after="108" w:line="259" w:lineRule="auto"/>
              <w:ind w:left="-5"/>
              <w:jc w:val="left"/>
              <w:rPr>
                <w:sz w:val="20"/>
                <w:szCs w:val="20"/>
              </w:rPr>
            </w:pPr>
            <w:r w:rsidRPr="00C84887">
              <w:rPr>
                <w:sz w:val="20"/>
                <w:szCs w:val="20"/>
              </w:rPr>
              <w:t>20.2</w:t>
            </w:r>
          </w:p>
        </w:tc>
        <w:tc>
          <w:tcPr>
            <w:tcW w:w="1136" w:type="dxa"/>
            <w:noWrap/>
            <w:hideMark/>
          </w:tcPr>
          <w:p w14:paraId="7B42EFFC" w14:textId="77777777" w:rsidR="003F2F89" w:rsidRPr="00C84887" w:rsidRDefault="003F2F89" w:rsidP="00CF7311">
            <w:pPr>
              <w:spacing w:after="108" w:line="259" w:lineRule="auto"/>
              <w:ind w:left="-5"/>
              <w:jc w:val="left"/>
              <w:rPr>
                <w:sz w:val="20"/>
                <w:szCs w:val="20"/>
              </w:rPr>
            </w:pPr>
            <w:r w:rsidRPr="00C84887">
              <w:rPr>
                <w:sz w:val="20"/>
                <w:szCs w:val="20"/>
              </w:rPr>
              <w:t>Furnace</w:t>
            </w:r>
          </w:p>
        </w:tc>
        <w:tc>
          <w:tcPr>
            <w:tcW w:w="1650" w:type="dxa"/>
            <w:noWrap/>
            <w:hideMark/>
          </w:tcPr>
          <w:p w14:paraId="51FD9600" w14:textId="77777777" w:rsidR="003F2F89" w:rsidRPr="00C84887" w:rsidRDefault="003F2F89" w:rsidP="00CF7311">
            <w:pPr>
              <w:spacing w:after="108" w:line="259" w:lineRule="auto"/>
              <w:ind w:left="-5"/>
              <w:jc w:val="left"/>
              <w:rPr>
                <w:sz w:val="20"/>
                <w:szCs w:val="20"/>
              </w:rPr>
            </w:pPr>
            <w:r w:rsidRPr="00C84887">
              <w:rPr>
                <w:sz w:val="20"/>
                <w:szCs w:val="20"/>
              </w:rPr>
              <w:t>Lee et al. (2018)</w:t>
            </w:r>
          </w:p>
        </w:tc>
      </w:tr>
      <w:tr w:rsidR="003F2F89" w:rsidRPr="00C84887" w14:paraId="5682F908" w14:textId="77777777" w:rsidTr="00FE17F9">
        <w:trPr>
          <w:trHeight w:val="360"/>
        </w:trPr>
        <w:tc>
          <w:tcPr>
            <w:tcW w:w="1245" w:type="dxa"/>
            <w:vMerge/>
            <w:noWrap/>
          </w:tcPr>
          <w:p w14:paraId="70A2443F" w14:textId="624D1E89" w:rsidR="003F2F89" w:rsidRPr="00C84887" w:rsidRDefault="003F2F89" w:rsidP="00FE17F9">
            <w:pPr>
              <w:spacing w:after="108" w:line="259" w:lineRule="auto"/>
              <w:ind w:left="-5"/>
              <w:jc w:val="left"/>
              <w:rPr>
                <w:sz w:val="20"/>
                <w:szCs w:val="20"/>
              </w:rPr>
            </w:pPr>
          </w:p>
        </w:tc>
        <w:tc>
          <w:tcPr>
            <w:tcW w:w="967" w:type="dxa"/>
            <w:noWrap/>
          </w:tcPr>
          <w:p w14:paraId="1C211BF3" w14:textId="784020CE" w:rsidR="003F2F89" w:rsidRPr="00C84887" w:rsidRDefault="003F2F89" w:rsidP="00FE17F9">
            <w:pPr>
              <w:spacing w:after="108" w:line="259" w:lineRule="auto"/>
              <w:ind w:left="-5"/>
              <w:jc w:val="left"/>
              <w:rPr>
                <w:sz w:val="20"/>
                <w:szCs w:val="20"/>
              </w:rPr>
            </w:pPr>
            <w:r w:rsidRPr="00C84887">
              <w:rPr>
                <w:sz w:val="20"/>
                <w:szCs w:val="20"/>
              </w:rPr>
              <w:t>20</w:t>
            </w:r>
          </w:p>
        </w:tc>
        <w:tc>
          <w:tcPr>
            <w:tcW w:w="1652" w:type="dxa"/>
            <w:noWrap/>
          </w:tcPr>
          <w:p w14:paraId="3D3A04E1" w14:textId="4F3784BB" w:rsidR="003F2F89" w:rsidRPr="00C84887" w:rsidRDefault="003F2F89" w:rsidP="00FE17F9">
            <w:pPr>
              <w:spacing w:after="108" w:line="259" w:lineRule="auto"/>
              <w:ind w:left="-5"/>
              <w:jc w:val="left"/>
              <w:rPr>
                <w:sz w:val="20"/>
                <w:szCs w:val="20"/>
              </w:rPr>
            </w:pPr>
            <w:r w:rsidRPr="00C84887">
              <w:rPr>
                <w:sz w:val="20"/>
                <w:szCs w:val="20"/>
              </w:rPr>
              <w:t>400</w:t>
            </w:r>
          </w:p>
        </w:tc>
        <w:tc>
          <w:tcPr>
            <w:tcW w:w="1069" w:type="dxa"/>
            <w:noWrap/>
          </w:tcPr>
          <w:p w14:paraId="75DA1024" w14:textId="1FEBEA8E" w:rsidR="003F2F89" w:rsidRPr="00C84887" w:rsidRDefault="003F2F89" w:rsidP="00FE17F9">
            <w:pPr>
              <w:spacing w:after="108" w:line="259" w:lineRule="auto"/>
              <w:ind w:left="-5"/>
              <w:jc w:val="left"/>
              <w:rPr>
                <w:sz w:val="20"/>
                <w:szCs w:val="20"/>
              </w:rPr>
            </w:pPr>
            <w:r w:rsidRPr="00C84887">
              <w:rPr>
                <w:sz w:val="20"/>
                <w:szCs w:val="20"/>
              </w:rPr>
              <w:t>7.5</w:t>
            </w:r>
          </w:p>
        </w:tc>
        <w:tc>
          <w:tcPr>
            <w:tcW w:w="1270" w:type="dxa"/>
            <w:noWrap/>
          </w:tcPr>
          <w:p w14:paraId="49AA1E34" w14:textId="3891FD4A" w:rsidR="003F2F89" w:rsidRPr="00C84887" w:rsidRDefault="003F2F89" w:rsidP="00FE17F9">
            <w:pPr>
              <w:spacing w:after="108" w:line="259" w:lineRule="auto"/>
              <w:ind w:left="-5"/>
              <w:jc w:val="left"/>
              <w:rPr>
                <w:sz w:val="20"/>
                <w:szCs w:val="20"/>
              </w:rPr>
            </w:pPr>
            <w:r w:rsidRPr="00C84887">
              <w:rPr>
                <w:sz w:val="20"/>
                <w:szCs w:val="20"/>
              </w:rPr>
              <w:t>500</w:t>
            </w:r>
          </w:p>
        </w:tc>
        <w:tc>
          <w:tcPr>
            <w:tcW w:w="889" w:type="dxa"/>
            <w:noWrap/>
          </w:tcPr>
          <w:p w14:paraId="1E5584BD" w14:textId="53AEC018" w:rsidR="003F2F89" w:rsidRPr="00C84887" w:rsidRDefault="003F2F89" w:rsidP="00FE17F9">
            <w:pPr>
              <w:spacing w:after="108" w:line="259" w:lineRule="auto"/>
              <w:ind w:left="-5"/>
              <w:jc w:val="left"/>
              <w:rPr>
                <w:sz w:val="20"/>
                <w:szCs w:val="20"/>
              </w:rPr>
            </w:pPr>
            <w:r w:rsidRPr="00C84887">
              <w:rPr>
                <w:sz w:val="20"/>
                <w:szCs w:val="20"/>
              </w:rPr>
              <w:t>35</w:t>
            </w:r>
          </w:p>
        </w:tc>
        <w:tc>
          <w:tcPr>
            <w:tcW w:w="1136" w:type="dxa"/>
            <w:noWrap/>
          </w:tcPr>
          <w:p w14:paraId="51D203F3" w14:textId="720C4C1B" w:rsidR="003F2F89" w:rsidRPr="00C84887" w:rsidRDefault="003F2F89" w:rsidP="00FE17F9">
            <w:pPr>
              <w:spacing w:after="108" w:line="259" w:lineRule="auto"/>
              <w:ind w:left="-5"/>
              <w:jc w:val="left"/>
              <w:rPr>
                <w:sz w:val="20"/>
                <w:szCs w:val="20"/>
              </w:rPr>
            </w:pPr>
            <w:r w:rsidRPr="00C84887">
              <w:rPr>
                <w:sz w:val="20"/>
                <w:szCs w:val="20"/>
              </w:rPr>
              <w:t>Fixed bed reactor</w:t>
            </w:r>
          </w:p>
        </w:tc>
        <w:tc>
          <w:tcPr>
            <w:tcW w:w="1650" w:type="dxa"/>
            <w:noWrap/>
          </w:tcPr>
          <w:p w14:paraId="00EE7173" w14:textId="5CD09D85" w:rsidR="003F2F89" w:rsidRPr="00C84887" w:rsidRDefault="003F2F89" w:rsidP="00FE17F9">
            <w:pPr>
              <w:spacing w:after="108" w:line="259" w:lineRule="auto"/>
              <w:ind w:left="-5"/>
              <w:jc w:val="left"/>
              <w:rPr>
                <w:sz w:val="20"/>
                <w:szCs w:val="20"/>
              </w:rPr>
            </w:pPr>
            <w:proofErr w:type="spellStart"/>
            <w:r w:rsidRPr="00C84887">
              <w:rPr>
                <w:sz w:val="20"/>
                <w:szCs w:val="20"/>
              </w:rPr>
              <w:t>Kadlimatti</w:t>
            </w:r>
            <w:proofErr w:type="spellEnd"/>
            <w:r w:rsidRPr="00C84887">
              <w:rPr>
                <w:sz w:val="20"/>
                <w:szCs w:val="20"/>
              </w:rPr>
              <w:t xml:space="preserve"> et al. (2019)</w:t>
            </w:r>
          </w:p>
        </w:tc>
      </w:tr>
      <w:tr w:rsidR="003F2F89" w:rsidRPr="00C84887" w14:paraId="32862E7F" w14:textId="77777777" w:rsidTr="00FE17F9">
        <w:trPr>
          <w:trHeight w:val="360"/>
        </w:trPr>
        <w:tc>
          <w:tcPr>
            <w:tcW w:w="1245" w:type="dxa"/>
            <w:vMerge/>
            <w:noWrap/>
          </w:tcPr>
          <w:p w14:paraId="41055593" w14:textId="5991DF71" w:rsidR="003F2F89" w:rsidRPr="00C84887" w:rsidRDefault="003F2F89" w:rsidP="00FE17F9">
            <w:pPr>
              <w:spacing w:after="108" w:line="259" w:lineRule="auto"/>
              <w:ind w:left="-5"/>
              <w:jc w:val="left"/>
              <w:rPr>
                <w:sz w:val="20"/>
                <w:szCs w:val="20"/>
              </w:rPr>
            </w:pPr>
          </w:p>
        </w:tc>
        <w:tc>
          <w:tcPr>
            <w:tcW w:w="967" w:type="dxa"/>
            <w:noWrap/>
          </w:tcPr>
          <w:p w14:paraId="04B0CFE2" w14:textId="32766E45" w:rsidR="003F2F89" w:rsidRPr="00C84887" w:rsidRDefault="003F2F89" w:rsidP="00FE17F9">
            <w:pPr>
              <w:spacing w:after="108" w:line="259" w:lineRule="auto"/>
              <w:ind w:left="-5"/>
              <w:jc w:val="left"/>
              <w:rPr>
                <w:sz w:val="20"/>
                <w:szCs w:val="20"/>
              </w:rPr>
            </w:pPr>
            <w:r w:rsidRPr="00C84887">
              <w:rPr>
                <w:sz w:val="20"/>
                <w:szCs w:val="20"/>
              </w:rPr>
              <w:t>20</w:t>
            </w:r>
          </w:p>
        </w:tc>
        <w:tc>
          <w:tcPr>
            <w:tcW w:w="1652" w:type="dxa"/>
            <w:noWrap/>
          </w:tcPr>
          <w:p w14:paraId="0E23BEA9" w14:textId="04710DE2" w:rsidR="003F2F89" w:rsidRPr="00C84887" w:rsidRDefault="003F2F89" w:rsidP="00FE17F9">
            <w:pPr>
              <w:spacing w:after="108" w:line="259" w:lineRule="auto"/>
              <w:ind w:left="-5"/>
              <w:jc w:val="left"/>
              <w:rPr>
                <w:sz w:val="20"/>
                <w:szCs w:val="20"/>
              </w:rPr>
            </w:pPr>
            <w:r w:rsidRPr="00C84887">
              <w:rPr>
                <w:sz w:val="20"/>
                <w:szCs w:val="20"/>
              </w:rPr>
              <w:t>224</w:t>
            </w:r>
          </w:p>
        </w:tc>
        <w:tc>
          <w:tcPr>
            <w:tcW w:w="1069" w:type="dxa"/>
            <w:noWrap/>
          </w:tcPr>
          <w:p w14:paraId="0C561DA8" w14:textId="002E4F27" w:rsidR="003F2F89" w:rsidRPr="00C84887" w:rsidRDefault="003F2F89" w:rsidP="00FE17F9">
            <w:pPr>
              <w:spacing w:after="108" w:line="259" w:lineRule="auto"/>
              <w:ind w:left="-5"/>
              <w:jc w:val="left"/>
              <w:rPr>
                <w:sz w:val="20"/>
                <w:szCs w:val="20"/>
              </w:rPr>
            </w:pPr>
            <w:r w:rsidRPr="00C84887">
              <w:rPr>
                <w:sz w:val="20"/>
                <w:szCs w:val="20"/>
              </w:rPr>
              <w:t>10</w:t>
            </w:r>
          </w:p>
        </w:tc>
        <w:tc>
          <w:tcPr>
            <w:tcW w:w="1270" w:type="dxa"/>
            <w:noWrap/>
          </w:tcPr>
          <w:p w14:paraId="5EBC7BB7" w14:textId="0B9F398D" w:rsidR="003F2F89" w:rsidRPr="00C84887" w:rsidRDefault="003F2F89" w:rsidP="00FE17F9">
            <w:pPr>
              <w:spacing w:after="108" w:line="259" w:lineRule="auto"/>
              <w:ind w:left="-5"/>
              <w:jc w:val="left"/>
              <w:rPr>
                <w:sz w:val="20"/>
                <w:szCs w:val="20"/>
              </w:rPr>
            </w:pPr>
            <w:r w:rsidRPr="00C84887">
              <w:rPr>
                <w:sz w:val="20"/>
                <w:szCs w:val="20"/>
              </w:rPr>
              <w:t>500</w:t>
            </w:r>
          </w:p>
        </w:tc>
        <w:tc>
          <w:tcPr>
            <w:tcW w:w="889" w:type="dxa"/>
            <w:noWrap/>
          </w:tcPr>
          <w:p w14:paraId="7FE2F278" w14:textId="766F9A68" w:rsidR="003F2F89" w:rsidRPr="00C84887" w:rsidRDefault="003F2F89" w:rsidP="00FE17F9">
            <w:pPr>
              <w:spacing w:after="108" w:line="259" w:lineRule="auto"/>
              <w:ind w:left="-5"/>
              <w:jc w:val="left"/>
              <w:rPr>
                <w:sz w:val="20"/>
                <w:szCs w:val="20"/>
              </w:rPr>
            </w:pPr>
            <w:r w:rsidRPr="00C84887">
              <w:rPr>
                <w:sz w:val="20"/>
                <w:szCs w:val="20"/>
              </w:rPr>
              <w:t>39</w:t>
            </w:r>
          </w:p>
        </w:tc>
        <w:tc>
          <w:tcPr>
            <w:tcW w:w="1136" w:type="dxa"/>
            <w:noWrap/>
          </w:tcPr>
          <w:p w14:paraId="407CE160" w14:textId="32837B3D" w:rsidR="003F2F89" w:rsidRPr="00C84887" w:rsidRDefault="003F2F89" w:rsidP="00FE17F9">
            <w:pPr>
              <w:spacing w:after="108" w:line="259" w:lineRule="auto"/>
              <w:ind w:left="-5"/>
              <w:jc w:val="left"/>
              <w:rPr>
                <w:sz w:val="20"/>
                <w:szCs w:val="20"/>
              </w:rPr>
            </w:pPr>
            <w:r w:rsidRPr="00C84887">
              <w:rPr>
                <w:sz w:val="20"/>
                <w:szCs w:val="20"/>
              </w:rPr>
              <w:t>Microwave reactor</w:t>
            </w:r>
          </w:p>
        </w:tc>
        <w:tc>
          <w:tcPr>
            <w:tcW w:w="1650" w:type="dxa"/>
            <w:noWrap/>
          </w:tcPr>
          <w:p w14:paraId="11DEFC6A" w14:textId="791B9A44" w:rsidR="003F2F89" w:rsidRPr="00C84887" w:rsidRDefault="003F2F89" w:rsidP="00FE17F9">
            <w:pPr>
              <w:spacing w:after="108" w:line="259" w:lineRule="auto"/>
              <w:ind w:left="-5"/>
              <w:jc w:val="left"/>
              <w:rPr>
                <w:sz w:val="20"/>
                <w:szCs w:val="20"/>
              </w:rPr>
            </w:pPr>
            <w:proofErr w:type="spellStart"/>
            <w:r w:rsidRPr="00C84887">
              <w:rPr>
                <w:sz w:val="20"/>
                <w:szCs w:val="20"/>
              </w:rPr>
              <w:t>Ozbay</w:t>
            </w:r>
            <w:proofErr w:type="spellEnd"/>
            <w:r w:rsidRPr="00C84887">
              <w:rPr>
                <w:sz w:val="20"/>
                <w:szCs w:val="20"/>
              </w:rPr>
              <w:t xml:space="preserve"> et </w:t>
            </w:r>
            <w:proofErr w:type="gramStart"/>
            <w:r w:rsidRPr="00C84887">
              <w:rPr>
                <w:sz w:val="20"/>
                <w:szCs w:val="20"/>
              </w:rPr>
              <w:t>al(</w:t>
            </w:r>
            <w:proofErr w:type="gramEnd"/>
            <w:r w:rsidRPr="00C84887">
              <w:rPr>
                <w:sz w:val="20"/>
                <w:szCs w:val="20"/>
              </w:rPr>
              <w:t>2019)</w:t>
            </w:r>
          </w:p>
        </w:tc>
      </w:tr>
      <w:tr w:rsidR="003F2F89" w:rsidRPr="00C84887" w14:paraId="2D64013C" w14:textId="77777777" w:rsidTr="00FE17F9">
        <w:trPr>
          <w:trHeight w:val="360"/>
        </w:trPr>
        <w:tc>
          <w:tcPr>
            <w:tcW w:w="1245" w:type="dxa"/>
            <w:vMerge w:val="restart"/>
            <w:noWrap/>
            <w:hideMark/>
          </w:tcPr>
          <w:p w14:paraId="6FDA0BEF" w14:textId="77777777" w:rsidR="003F2F89" w:rsidRPr="00C84887" w:rsidRDefault="003F2F89" w:rsidP="00FE17F9">
            <w:pPr>
              <w:spacing w:after="108" w:line="259" w:lineRule="auto"/>
              <w:ind w:left="-5"/>
              <w:jc w:val="left"/>
              <w:rPr>
                <w:sz w:val="20"/>
                <w:szCs w:val="20"/>
              </w:rPr>
            </w:pPr>
          </w:p>
          <w:p w14:paraId="1B727537" w14:textId="415187F8" w:rsidR="003F2F89" w:rsidRPr="00C84887" w:rsidRDefault="003F2F89" w:rsidP="00FE17F9">
            <w:pPr>
              <w:spacing w:after="108" w:line="259" w:lineRule="auto"/>
              <w:ind w:left="-5"/>
              <w:jc w:val="left"/>
              <w:rPr>
                <w:sz w:val="20"/>
                <w:szCs w:val="20"/>
              </w:rPr>
            </w:pPr>
            <w:r w:rsidRPr="00C84887">
              <w:rPr>
                <w:sz w:val="20"/>
                <w:szCs w:val="20"/>
              </w:rPr>
              <w:t>Raw food waste</w:t>
            </w:r>
          </w:p>
        </w:tc>
        <w:tc>
          <w:tcPr>
            <w:tcW w:w="967" w:type="dxa"/>
            <w:noWrap/>
            <w:hideMark/>
          </w:tcPr>
          <w:p w14:paraId="110787F7" w14:textId="77777777" w:rsidR="003F2F89" w:rsidRPr="00C84887" w:rsidRDefault="003F2F89" w:rsidP="00FE17F9">
            <w:pPr>
              <w:spacing w:after="108" w:line="259" w:lineRule="auto"/>
              <w:ind w:left="-5"/>
              <w:jc w:val="left"/>
              <w:rPr>
                <w:sz w:val="20"/>
                <w:szCs w:val="20"/>
              </w:rPr>
            </w:pPr>
            <w:r w:rsidRPr="00C84887">
              <w:rPr>
                <w:sz w:val="20"/>
                <w:szCs w:val="20"/>
              </w:rPr>
              <w:t>10</w:t>
            </w:r>
          </w:p>
        </w:tc>
        <w:tc>
          <w:tcPr>
            <w:tcW w:w="1652" w:type="dxa"/>
            <w:noWrap/>
            <w:hideMark/>
          </w:tcPr>
          <w:p w14:paraId="68F7BF0F" w14:textId="77777777" w:rsidR="003F2F89" w:rsidRPr="00C84887" w:rsidRDefault="003F2F89" w:rsidP="00FE17F9">
            <w:pPr>
              <w:spacing w:after="108" w:line="259" w:lineRule="auto"/>
              <w:ind w:left="-5"/>
              <w:jc w:val="left"/>
              <w:rPr>
                <w:sz w:val="20"/>
                <w:szCs w:val="20"/>
              </w:rPr>
            </w:pPr>
            <w:r w:rsidRPr="00C84887">
              <w:rPr>
                <w:sz w:val="20"/>
                <w:szCs w:val="20"/>
              </w:rPr>
              <w:t>500</w:t>
            </w:r>
          </w:p>
        </w:tc>
        <w:tc>
          <w:tcPr>
            <w:tcW w:w="1069" w:type="dxa"/>
            <w:noWrap/>
            <w:hideMark/>
          </w:tcPr>
          <w:p w14:paraId="0369825D" w14:textId="77777777" w:rsidR="003F2F89" w:rsidRPr="00C84887" w:rsidRDefault="003F2F89" w:rsidP="00FE17F9">
            <w:pPr>
              <w:spacing w:after="108" w:line="259" w:lineRule="auto"/>
              <w:ind w:left="-5"/>
              <w:jc w:val="left"/>
              <w:rPr>
                <w:sz w:val="20"/>
                <w:szCs w:val="20"/>
              </w:rPr>
            </w:pPr>
            <w:r w:rsidRPr="00C84887">
              <w:rPr>
                <w:sz w:val="20"/>
                <w:szCs w:val="20"/>
              </w:rPr>
              <w:t>12.34</w:t>
            </w:r>
          </w:p>
        </w:tc>
        <w:tc>
          <w:tcPr>
            <w:tcW w:w="1270" w:type="dxa"/>
            <w:noWrap/>
            <w:hideMark/>
          </w:tcPr>
          <w:p w14:paraId="01BACA15" w14:textId="77777777" w:rsidR="003F2F89" w:rsidRPr="00C84887" w:rsidRDefault="003F2F89" w:rsidP="00FE17F9">
            <w:pPr>
              <w:spacing w:after="108" w:line="259" w:lineRule="auto"/>
              <w:ind w:left="-5"/>
              <w:jc w:val="left"/>
              <w:rPr>
                <w:sz w:val="20"/>
                <w:szCs w:val="20"/>
              </w:rPr>
            </w:pPr>
            <w:r w:rsidRPr="00C84887">
              <w:rPr>
                <w:sz w:val="20"/>
                <w:szCs w:val="20"/>
              </w:rPr>
              <w:t>800</w:t>
            </w:r>
          </w:p>
        </w:tc>
        <w:tc>
          <w:tcPr>
            <w:tcW w:w="889" w:type="dxa"/>
            <w:noWrap/>
            <w:hideMark/>
          </w:tcPr>
          <w:p w14:paraId="75E7461E" w14:textId="77777777" w:rsidR="003F2F89" w:rsidRPr="00C84887" w:rsidRDefault="003F2F89" w:rsidP="00FE17F9">
            <w:pPr>
              <w:spacing w:after="108" w:line="259" w:lineRule="auto"/>
              <w:ind w:left="-5"/>
              <w:jc w:val="left"/>
              <w:rPr>
                <w:sz w:val="20"/>
                <w:szCs w:val="20"/>
              </w:rPr>
            </w:pPr>
            <w:r w:rsidRPr="00C84887">
              <w:rPr>
                <w:sz w:val="20"/>
                <w:szCs w:val="20"/>
              </w:rPr>
              <w:t>32.3</w:t>
            </w:r>
          </w:p>
        </w:tc>
        <w:tc>
          <w:tcPr>
            <w:tcW w:w="1136" w:type="dxa"/>
            <w:noWrap/>
            <w:hideMark/>
          </w:tcPr>
          <w:p w14:paraId="4479D979" w14:textId="77777777" w:rsidR="003F2F89" w:rsidRPr="00C84887" w:rsidRDefault="003F2F89" w:rsidP="00FE17F9">
            <w:pPr>
              <w:spacing w:after="108" w:line="259" w:lineRule="auto"/>
              <w:ind w:left="-5"/>
              <w:jc w:val="left"/>
              <w:rPr>
                <w:sz w:val="20"/>
                <w:szCs w:val="20"/>
              </w:rPr>
            </w:pPr>
            <w:r w:rsidRPr="00C84887">
              <w:rPr>
                <w:sz w:val="20"/>
                <w:szCs w:val="20"/>
              </w:rPr>
              <w:t>Batch reactor</w:t>
            </w:r>
          </w:p>
        </w:tc>
        <w:tc>
          <w:tcPr>
            <w:tcW w:w="1650" w:type="dxa"/>
            <w:noWrap/>
            <w:hideMark/>
          </w:tcPr>
          <w:p w14:paraId="1198C902" w14:textId="77777777" w:rsidR="003F2F89" w:rsidRPr="00C84887" w:rsidRDefault="003F2F89" w:rsidP="00FE17F9">
            <w:pPr>
              <w:spacing w:after="108" w:line="259" w:lineRule="auto"/>
              <w:ind w:left="-5"/>
              <w:jc w:val="left"/>
              <w:rPr>
                <w:sz w:val="20"/>
                <w:szCs w:val="20"/>
              </w:rPr>
            </w:pPr>
            <w:proofErr w:type="spellStart"/>
            <w:r w:rsidRPr="00C84887">
              <w:rPr>
                <w:sz w:val="20"/>
                <w:szCs w:val="20"/>
              </w:rPr>
              <w:t>Opatokun</w:t>
            </w:r>
            <w:proofErr w:type="spellEnd"/>
            <w:r w:rsidRPr="00C84887">
              <w:rPr>
                <w:sz w:val="20"/>
                <w:szCs w:val="20"/>
              </w:rPr>
              <w:t xml:space="preserve"> et al. (2015a)</w:t>
            </w:r>
          </w:p>
        </w:tc>
      </w:tr>
      <w:tr w:rsidR="003F2F89" w:rsidRPr="00C84887" w14:paraId="1ED279DC" w14:textId="77777777" w:rsidTr="00FE17F9">
        <w:trPr>
          <w:trHeight w:val="360"/>
        </w:trPr>
        <w:tc>
          <w:tcPr>
            <w:tcW w:w="1245" w:type="dxa"/>
            <w:vMerge/>
            <w:noWrap/>
          </w:tcPr>
          <w:p w14:paraId="39636183" w14:textId="552F3BB3" w:rsidR="003F2F89" w:rsidRPr="00C84887" w:rsidRDefault="003F2F89" w:rsidP="00FE17F9">
            <w:pPr>
              <w:spacing w:after="108" w:line="259" w:lineRule="auto"/>
              <w:ind w:left="-5"/>
              <w:jc w:val="left"/>
              <w:rPr>
                <w:sz w:val="20"/>
                <w:szCs w:val="20"/>
              </w:rPr>
            </w:pPr>
          </w:p>
        </w:tc>
        <w:tc>
          <w:tcPr>
            <w:tcW w:w="967" w:type="dxa"/>
            <w:noWrap/>
          </w:tcPr>
          <w:p w14:paraId="34A0A6AC" w14:textId="319C656E" w:rsidR="003F2F89" w:rsidRPr="00C84887" w:rsidRDefault="003F2F89" w:rsidP="00FE17F9">
            <w:pPr>
              <w:spacing w:after="108" w:line="259" w:lineRule="auto"/>
              <w:ind w:left="-5"/>
              <w:jc w:val="left"/>
              <w:rPr>
                <w:sz w:val="20"/>
                <w:szCs w:val="20"/>
              </w:rPr>
            </w:pPr>
            <w:r w:rsidRPr="00C84887">
              <w:rPr>
                <w:sz w:val="20"/>
                <w:szCs w:val="20"/>
              </w:rPr>
              <w:t>10</w:t>
            </w:r>
          </w:p>
        </w:tc>
        <w:tc>
          <w:tcPr>
            <w:tcW w:w="1652" w:type="dxa"/>
            <w:noWrap/>
          </w:tcPr>
          <w:p w14:paraId="1226E449" w14:textId="57EC0C32" w:rsidR="003F2F89" w:rsidRPr="00C84887" w:rsidRDefault="003F2F89" w:rsidP="00FE17F9">
            <w:pPr>
              <w:spacing w:after="108" w:line="259" w:lineRule="auto"/>
              <w:ind w:left="-5"/>
              <w:jc w:val="left"/>
              <w:rPr>
                <w:sz w:val="20"/>
                <w:szCs w:val="20"/>
              </w:rPr>
            </w:pPr>
            <w:r w:rsidRPr="00C84887">
              <w:rPr>
                <w:sz w:val="20"/>
                <w:szCs w:val="20"/>
              </w:rPr>
              <w:t>800</w:t>
            </w:r>
          </w:p>
        </w:tc>
        <w:tc>
          <w:tcPr>
            <w:tcW w:w="1069" w:type="dxa"/>
            <w:noWrap/>
          </w:tcPr>
          <w:p w14:paraId="79108927" w14:textId="159CAED6" w:rsidR="003F2F89" w:rsidRPr="00C84887" w:rsidRDefault="003F2F89" w:rsidP="00FE17F9">
            <w:pPr>
              <w:spacing w:after="108" w:line="259" w:lineRule="auto"/>
              <w:ind w:left="-5"/>
              <w:jc w:val="left"/>
              <w:rPr>
                <w:sz w:val="20"/>
                <w:szCs w:val="20"/>
              </w:rPr>
            </w:pPr>
            <w:r w:rsidRPr="00C84887">
              <w:rPr>
                <w:sz w:val="20"/>
                <w:szCs w:val="20"/>
              </w:rPr>
              <w:t>6</w:t>
            </w:r>
          </w:p>
        </w:tc>
        <w:tc>
          <w:tcPr>
            <w:tcW w:w="1270" w:type="dxa"/>
            <w:noWrap/>
          </w:tcPr>
          <w:p w14:paraId="0A6A85B2" w14:textId="36EC04F6" w:rsidR="003F2F89" w:rsidRPr="00C84887" w:rsidRDefault="003F2F89" w:rsidP="00FE17F9">
            <w:pPr>
              <w:spacing w:after="108" w:line="259" w:lineRule="auto"/>
              <w:ind w:left="-5"/>
              <w:jc w:val="left"/>
              <w:rPr>
                <w:sz w:val="20"/>
                <w:szCs w:val="20"/>
              </w:rPr>
            </w:pPr>
            <w:r w:rsidRPr="00C84887">
              <w:rPr>
                <w:sz w:val="20"/>
                <w:szCs w:val="20"/>
              </w:rPr>
              <w:t>450</w:t>
            </w:r>
          </w:p>
        </w:tc>
        <w:tc>
          <w:tcPr>
            <w:tcW w:w="889" w:type="dxa"/>
            <w:noWrap/>
          </w:tcPr>
          <w:p w14:paraId="3397C020" w14:textId="17871435" w:rsidR="003F2F89" w:rsidRPr="00C84887" w:rsidRDefault="003F2F89" w:rsidP="00FE17F9">
            <w:pPr>
              <w:spacing w:after="108" w:line="259" w:lineRule="auto"/>
              <w:ind w:left="-5"/>
              <w:jc w:val="left"/>
              <w:rPr>
                <w:sz w:val="20"/>
                <w:szCs w:val="20"/>
              </w:rPr>
            </w:pPr>
            <w:r w:rsidRPr="00C84887">
              <w:rPr>
                <w:sz w:val="20"/>
                <w:szCs w:val="20"/>
              </w:rPr>
              <w:t>31.1</w:t>
            </w:r>
          </w:p>
        </w:tc>
        <w:tc>
          <w:tcPr>
            <w:tcW w:w="1136" w:type="dxa"/>
            <w:noWrap/>
          </w:tcPr>
          <w:p w14:paraId="5FB269E2" w14:textId="341EE9A1" w:rsidR="003F2F89" w:rsidRPr="00C84887" w:rsidRDefault="003F2F89" w:rsidP="00FE17F9">
            <w:pPr>
              <w:spacing w:after="108" w:line="259" w:lineRule="auto"/>
              <w:ind w:left="-5"/>
              <w:jc w:val="left"/>
              <w:rPr>
                <w:sz w:val="20"/>
                <w:szCs w:val="20"/>
              </w:rPr>
            </w:pPr>
            <w:r w:rsidRPr="00C84887">
              <w:rPr>
                <w:sz w:val="20"/>
                <w:szCs w:val="20"/>
              </w:rPr>
              <w:t>Fixed bed reactor</w:t>
            </w:r>
          </w:p>
        </w:tc>
        <w:tc>
          <w:tcPr>
            <w:tcW w:w="1650" w:type="dxa"/>
            <w:noWrap/>
          </w:tcPr>
          <w:p w14:paraId="5A94F045" w14:textId="20F59E0E" w:rsidR="003F2F89" w:rsidRPr="00C84887" w:rsidRDefault="003F2F89" w:rsidP="00FE17F9">
            <w:pPr>
              <w:spacing w:after="108" w:line="259" w:lineRule="auto"/>
              <w:ind w:left="-5"/>
              <w:jc w:val="left"/>
              <w:rPr>
                <w:sz w:val="20"/>
                <w:szCs w:val="20"/>
              </w:rPr>
            </w:pPr>
            <w:proofErr w:type="spellStart"/>
            <w:r w:rsidRPr="00C84887">
              <w:rPr>
                <w:sz w:val="20"/>
                <w:szCs w:val="20"/>
              </w:rPr>
              <w:t>Opatokun</w:t>
            </w:r>
            <w:proofErr w:type="spellEnd"/>
            <w:r w:rsidRPr="00C84887">
              <w:rPr>
                <w:sz w:val="20"/>
                <w:szCs w:val="20"/>
              </w:rPr>
              <w:t xml:space="preserve"> et</w:t>
            </w:r>
            <w:r w:rsidRPr="00C84887">
              <w:rPr>
                <w:sz w:val="20"/>
                <w:szCs w:val="20"/>
              </w:rPr>
              <w:br/>
              <w:t xml:space="preserve"> al.(2015b)</w:t>
            </w:r>
          </w:p>
        </w:tc>
      </w:tr>
      <w:tr w:rsidR="00FE17F9" w:rsidRPr="00C84887" w14:paraId="10D85BEB" w14:textId="77777777" w:rsidTr="00FE17F9">
        <w:trPr>
          <w:trHeight w:val="360"/>
        </w:trPr>
        <w:tc>
          <w:tcPr>
            <w:tcW w:w="1245" w:type="dxa"/>
            <w:noWrap/>
            <w:hideMark/>
          </w:tcPr>
          <w:p w14:paraId="626C1A7F" w14:textId="77777777" w:rsidR="00FE17F9" w:rsidRPr="00C84887" w:rsidRDefault="00FE17F9" w:rsidP="00FE17F9">
            <w:pPr>
              <w:spacing w:after="108" w:line="259" w:lineRule="auto"/>
              <w:ind w:left="-5"/>
              <w:jc w:val="left"/>
              <w:rPr>
                <w:sz w:val="20"/>
                <w:szCs w:val="20"/>
              </w:rPr>
            </w:pPr>
            <w:r w:rsidRPr="00C84887">
              <w:rPr>
                <w:sz w:val="20"/>
                <w:szCs w:val="20"/>
              </w:rPr>
              <w:t>Digested food waste</w:t>
            </w:r>
          </w:p>
        </w:tc>
        <w:tc>
          <w:tcPr>
            <w:tcW w:w="967" w:type="dxa"/>
            <w:noWrap/>
            <w:hideMark/>
          </w:tcPr>
          <w:p w14:paraId="68415ADE" w14:textId="77777777" w:rsidR="00FE17F9" w:rsidRPr="00C84887" w:rsidRDefault="00FE17F9" w:rsidP="00FE17F9">
            <w:pPr>
              <w:spacing w:after="108" w:line="259" w:lineRule="auto"/>
              <w:ind w:left="-5"/>
              <w:jc w:val="left"/>
              <w:rPr>
                <w:sz w:val="20"/>
                <w:szCs w:val="20"/>
              </w:rPr>
            </w:pPr>
            <w:r w:rsidRPr="00C84887">
              <w:rPr>
                <w:sz w:val="20"/>
                <w:szCs w:val="20"/>
              </w:rPr>
              <w:t>10</w:t>
            </w:r>
          </w:p>
        </w:tc>
        <w:tc>
          <w:tcPr>
            <w:tcW w:w="1652" w:type="dxa"/>
            <w:noWrap/>
            <w:hideMark/>
          </w:tcPr>
          <w:p w14:paraId="2E47E398"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16F31C1B" w14:textId="77777777" w:rsidR="00FE17F9" w:rsidRPr="00C84887" w:rsidRDefault="00FE17F9" w:rsidP="00FE17F9">
            <w:pPr>
              <w:spacing w:after="108" w:line="259" w:lineRule="auto"/>
              <w:ind w:left="-5"/>
              <w:jc w:val="left"/>
              <w:rPr>
                <w:sz w:val="20"/>
                <w:szCs w:val="20"/>
              </w:rPr>
            </w:pPr>
            <w:r w:rsidRPr="00C84887">
              <w:rPr>
                <w:sz w:val="20"/>
                <w:szCs w:val="20"/>
              </w:rPr>
              <w:t>8.5</w:t>
            </w:r>
          </w:p>
        </w:tc>
        <w:tc>
          <w:tcPr>
            <w:tcW w:w="1270" w:type="dxa"/>
            <w:noWrap/>
            <w:hideMark/>
          </w:tcPr>
          <w:p w14:paraId="078A0224"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889" w:type="dxa"/>
            <w:noWrap/>
            <w:hideMark/>
          </w:tcPr>
          <w:p w14:paraId="5480D9BF" w14:textId="77777777" w:rsidR="00FE17F9" w:rsidRPr="00C84887" w:rsidRDefault="00FE17F9" w:rsidP="00FE17F9">
            <w:pPr>
              <w:spacing w:after="108" w:line="259" w:lineRule="auto"/>
              <w:ind w:left="-5"/>
              <w:jc w:val="left"/>
              <w:rPr>
                <w:sz w:val="20"/>
                <w:szCs w:val="20"/>
              </w:rPr>
            </w:pPr>
            <w:r w:rsidRPr="00C84887">
              <w:rPr>
                <w:sz w:val="20"/>
                <w:szCs w:val="20"/>
              </w:rPr>
              <w:t>42.5</w:t>
            </w:r>
          </w:p>
        </w:tc>
        <w:tc>
          <w:tcPr>
            <w:tcW w:w="1136" w:type="dxa"/>
            <w:noWrap/>
            <w:hideMark/>
          </w:tcPr>
          <w:p w14:paraId="6E2E56D7"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02C669E0" w14:textId="77777777" w:rsidR="00FE17F9" w:rsidRPr="00C84887" w:rsidRDefault="00FE17F9" w:rsidP="00FE17F9">
            <w:pPr>
              <w:spacing w:after="108" w:line="259" w:lineRule="auto"/>
              <w:ind w:left="-5"/>
              <w:jc w:val="left"/>
              <w:rPr>
                <w:sz w:val="20"/>
                <w:szCs w:val="20"/>
              </w:rPr>
            </w:pPr>
            <w:proofErr w:type="spellStart"/>
            <w:r w:rsidRPr="00C84887">
              <w:rPr>
                <w:sz w:val="20"/>
                <w:szCs w:val="20"/>
              </w:rPr>
              <w:t>Opatokun</w:t>
            </w:r>
            <w:proofErr w:type="spellEnd"/>
            <w:r w:rsidRPr="00C84887">
              <w:rPr>
                <w:sz w:val="20"/>
                <w:szCs w:val="20"/>
              </w:rPr>
              <w:t xml:space="preserve"> et al. (2015a)</w:t>
            </w:r>
          </w:p>
        </w:tc>
      </w:tr>
      <w:tr w:rsidR="00FE17F9" w:rsidRPr="00C84887" w14:paraId="187E4C33" w14:textId="77777777" w:rsidTr="00FE17F9">
        <w:trPr>
          <w:trHeight w:val="360"/>
        </w:trPr>
        <w:tc>
          <w:tcPr>
            <w:tcW w:w="1245" w:type="dxa"/>
            <w:noWrap/>
            <w:hideMark/>
          </w:tcPr>
          <w:p w14:paraId="7262C260" w14:textId="77777777" w:rsidR="00FE17F9" w:rsidRPr="00C84887" w:rsidRDefault="00FE17F9" w:rsidP="00FE17F9">
            <w:pPr>
              <w:spacing w:after="108" w:line="259" w:lineRule="auto"/>
              <w:ind w:left="-5"/>
              <w:jc w:val="left"/>
              <w:rPr>
                <w:sz w:val="20"/>
                <w:szCs w:val="20"/>
              </w:rPr>
            </w:pPr>
            <w:r w:rsidRPr="00C84887">
              <w:rPr>
                <w:sz w:val="20"/>
                <w:szCs w:val="20"/>
              </w:rPr>
              <w:t>Hybrid poplar</w:t>
            </w:r>
          </w:p>
        </w:tc>
        <w:tc>
          <w:tcPr>
            <w:tcW w:w="967" w:type="dxa"/>
            <w:noWrap/>
            <w:hideMark/>
          </w:tcPr>
          <w:p w14:paraId="51C7CF71" w14:textId="77777777" w:rsidR="00FE17F9" w:rsidRPr="00C84887" w:rsidRDefault="00FE17F9" w:rsidP="00FE17F9">
            <w:pPr>
              <w:spacing w:after="108" w:line="259" w:lineRule="auto"/>
              <w:ind w:left="-5"/>
              <w:jc w:val="left"/>
              <w:rPr>
                <w:sz w:val="20"/>
                <w:szCs w:val="20"/>
              </w:rPr>
            </w:pPr>
            <w:r w:rsidRPr="00C84887">
              <w:rPr>
                <w:sz w:val="20"/>
                <w:szCs w:val="20"/>
              </w:rPr>
              <w:t>20</w:t>
            </w:r>
          </w:p>
        </w:tc>
        <w:tc>
          <w:tcPr>
            <w:tcW w:w="1652" w:type="dxa"/>
            <w:noWrap/>
            <w:hideMark/>
          </w:tcPr>
          <w:p w14:paraId="796DF18C" w14:textId="77777777" w:rsidR="00FE17F9" w:rsidRPr="00C84887" w:rsidRDefault="00FE17F9" w:rsidP="00FE17F9">
            <w:pPr>
              <w:spacing w:after="108" w:line="259" w:lineRule="auto"/>
              <w:ind w:left="-5"/>
              <w:jc w:val="left"/>
              <w:rPr>
                <w:sz w:val="20"/>
                <w:szCs w:val="20"/>
              </w:rPr>
            </w:pPr>
            <w:r w:rsidRPr="00C84887">
              <w:rPr>
                <w:sz w:val="20"/>
                <w:szCs w:val="20"/>
              </w:rPr>
              <w:t>480</w:t>
            </w:r>
          </w:p>
        </w:tc>
        <w:tc>
          <w:tcPr>
            <w:tcW w:w="1069" w:type="dxa"/>
            <w:noWrap/>
            <w:hideMark/>
          </w:tcPr>
          <w:p w14:paraId="09D87D5A" w14:textId="77777777" w:rsidR="00FE17F9" w:rsidRPr="00C84887" w:rsidRDefault="00FE17F9" w:rsidP="00FE17F9">
            <w:pPr>
              <w:spacing w:after="108" w:line="259" w:lineRule="auto"/>
              <w:ind w:left="-5"/>
              <w:jc w:val="left"/>
              <w:rPr>
                <w:sz w:val="20"/>
                <w:szCs w:val="20"/>
              </w:rPr>
            </w:pPr>
            <w:r w:rsidRPr="00C84887">
              <w:rPr>
                <w:sz w:val="20"/>
                <w:szCs w:val="20"/>
              </w:rPr>
              <w:t>7</w:t>
            </w:r>
          </w:p>
        </w:tc>
        <w:tc>
          <w:tcPr>
            <w:tcW w:w="1270" w:type="dxa"/>
            <w:noWrap/>
            <w:hideMark/>
          </w:tcPr>
          <w:p w14:paraId="514D91FA" w14:textId="77777777" w:rsidR="00FE17F9" w:rsidRPr="00C84887" w:rsidRDefault="00FE17F9" w:rsidP="00FE17F9">
            <w:pPr>
              <w:spacing w:after="108" w:line="259" w:lineRule="auto"/>
              <w:ind w:left="-5"/>
              <w:jc w:val="left"/>
              <w:rPr>
                <w:sz w:val="20"/>
                <w:szCs w:val="20"/>
              </w:rPr>
            </w:pPr>
            <w:r w:rsidRPr="00C84887">
              <w:rPr>
                <w:sz w:val="20"/>
                <w:szCs w:val="20"/>
              </w:rPr>
              <w:t>450</w:t>
            </w:r>
          </w:p>
        </w:tc>
        <w:tc>
          <w:tcPr>
            <w:tcW w:w="889" w:type="dxa"/>
            <w:noWrap/>
            <w:hideMark/>
          </w:tcPr>
          <w:p w14:paraId="27E60B13" w14:textId="77777777" w:rsidR="00FE17F9" w:rsidRPr="00C84887" w:rsidRDefault="00FE17F9" w:rsidP="00FE17F9">
            <w:pPr>
              <w:spacing w:after="108" w:line="259" w:lineRule="auto"/>
              <w:ind w:left="-5"/>
              <w:jc w:val="left"/>
              <w:rPr>
                <w:sz w:val="20"/>
                <w:szCs w:val="20"/>
              </w:rPr>
            </w:pPr>
            <w:r w:rsidRPr="00C84887">
              <w:rPr>
                <w:sz w:val="20"/>
                <w:szCs w:val="20"/>
              </w:rPr>
              <w:t>15.2</w:t>
            </w:r>
          </w:p>
        </w:tc>
        <w:tc>
          <w:tcPr>
            <w:tcW w:w="1136" w:type="dxa"/>
            <w:noWrap/>
            <w:hideMark/>
          </w:tcPr>
          <w:p w14:paraId="3F4396EB"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1F0185FF" w14:textId="77777777" w:rsidR="00FE17F9" w:rsidRPr="00C84887" w:rsidRDefault="00FE17F9" w:rsidP="00FE17F9">
            <w:pPr>
              <w:spacing w:after="108" w:line="259" w:lineRule="auto"/>
              <w:ind w:left="-5"/>
              <w:jc w:val="left"/>
              <w:rPr>
                <w:sz w:val="20"/>
                <w:szCs w:val="20"/>
              </w:rPr>
            </w:pPr>
            <w:r w:rsidRPr="00C84887">
              <w:rPr>
                <w:sz w:val="20"/>
                <w:szCs w:val="20"/>
              </w:rPr>
              <w:t>Liang et al. (2015)</w:t>
            </w:r>
          </w:p>
        </w:tc>
      </w:tr>
      <w:tr w:rsidR="00FE17F9" w:rsidRPr="00C84887" w14:paraId="47807068" w14:textId="77777777" w:rsidTr="00FE17F9">
        <w:trPr>
          <w:trHeight w:val="360"/>
        </w:trPr>
        <w:tc>
          <w:tcPr>
            <w:tcW w:w="1245" w:type="dxa"/>
            <w:noWrap/>
            <w:hideMark/>
          </w:tcPr>
          <w:p w14:paraId="24EEAEB7" w14:textId="77777777" w:rsidR="00FE17F9" w:rsidRPr="00C84887" w:rsidRDefault="00FE17F9" w:rsidP="00FE17F9">
            <w:pPr>
              <w:spacing w:after="108" w:line="259" w:lineRule="auto"/>
              <w:ind w:left="-5"/>
              <w:jc w:val="left"/>
              <w:rPr>
                <w:sz w:val="20"/>
                <w:szCs w:val="20"/>
              </w:rPr>
            </w:pPr>
            <w:r w:rsidRPr="00C84887">
              <w:rPr>
                <w:sz w:val="20"/>
                <w:szCs w:val="20"/>
              </w:rPr>
              <w:t>Potato peel waste</w:t>
            </w:r>
          </w:p>
        </w:tc>
        <w:tc>
          <w:tcPr>
            <w:tcW w:w="967" w:type="dxa"/>
            <w:noWrap/>
            <w:hideMark/>
          </w:tcPr>
          <w:p w14:paraId="73B17965" w14:textId="77777777" w:rsidR="00FE17F9" w:rsidRPr="00C84887" w:rsidRDefault="00FE17F9" w:rsidP="00FE17F9">
            <w:pPr>
              <w:spacing w:after="108" w:line="259" w:lineRule="auto"/>
              <w:ind w:left="-5"/>
              <w:jc w:val="left"/>
              <w:rPr>
                <w:sz w:val="20"/>
                <w:szCs w:val="20"/>
              </w:rPr>
            </w:pPr>
            <w:r w:rsidRPr="00C84887">
              <w:rPr>
                <w:sz w:val="20"/>
                <w:szCs w:val="20"/>
              </w:rPr>
              <w:t>20</w:t>
            </w:r>
          </w:p>
        </w:tc>
        <w:tc>
          <w:tcPr>
            <w:tcW w:w="1652" w:type="dxa"/>
            <w:noWrap/>
            <w:hideMark/>
          </w:tcPr>
          <w:p w14:paraId="7A8B0C80" w14:textId="77777777" w:rsidR="00FE17F9" w:rsidRPr="00C84887" w:rsidRDefault="00FE17F9" w:rsidP="00FE17F9">
            <w:pPr>
              <w:spacing w:after="108" w:line="259" w:lineRule="auto"/>
              <w:ind w:left="-5"/>
              <w:jc w:val="left"/>
              <w:rPr>
                <w:sz w:val="20"/>
                <w:szCs w:val="20"/>
              </w:rPr>
            </w:pPr>
            <w:r w:rsidRPr="00C84887">
              <w:rPr>
                <w:sz w:val="20"/>
                <w:szCs w:val="20"/>
              </w:rPr>
              <w:t>480</w:t>
            </w:r>
          </w:p>
        </w:tc>
        <w:tc>
          <w:tcPr>
            <w:tcW w:w="1069" w:type="dxa"/>
            <w:noWrap/>
            <w:hideMark/>
          </w:tcPr>
          <w:p w14:paraId="436B9199" w14:textId="77777777" w:rsidR="00FE17F9" w:rsidRPr="00C84887" w:rsidRDefault="00FE17F9" w:rsidP="00FE17F9">
            <w:pPr>
              <w:spacing w:after="108" w:line="259" w:lineRule="auto"/>
              <w:ind w:left="-5"/>
              <w:jc w:val="left"/>
              <w:rPr>
                <w:sz w:val="20"/>
                <w:szCs w:val="20"/>
              </w:rPr>
            </w:pPr>
            <w:r w:rsidRPr="00C84887">
              <w:rPr>
                <w:sz w:val="20"/>
                <w:szCs w:val="20"/>
              </w:rPr>
              <w:t>6.5</w:t>
            </w:r>
          </w:p>
        </w:tc>
        <w:tc>
          <w:tcPr>
            <w:tcW w:w="1270" w:type="dxa"/>
            <w:noWrap/>
            <w:hideMark/>
          </w:tcPr>
          <w:p w14:paraId="10BD613E" w14:textId="77777777" w:rsidR="00FE17F9" w:rsidRPr="00C84887" w:rsidRDefault="00FE17F9" w:rsidP="00FE17F9">
            <w:pPr>
              <w:spacing w:after="108" w:line="259" w:lineRule="auto"/>
              <w:ind w:left="-5"/>
              <w:jc w:val="left"/>
              <w:rPr>
                <w:sz w:val="20"/>
                <w:szCs w:val="20"/>
              </w:rPr>
            </w:pPr>
            <w:r w:rsidRPr="00C84887">
              <w:rPr>
                <w:sz w:val="20"/>
                <w:szCs w:val="20"/>
              </w:rPr>
              <w:t>400</w:t>
            </w:r>
          </w:p>
        </w:tc>
        <w:tc>
          <w:tcPr>
            <w:tcW w:w="889" w:type="dxa"/>
            <w:noWrap/>
            <w:hideMark/>
          </w:tcPr>
          <w:p w14:paraId="4C484603" w14:textId="77777777" w:rsidR="00FE17F9" w:rsidRPr="00C84887" w:rsidRDefault="00FE17F9" w:rsidP="00FE17F9">
            <w:pPr>
              <w:spacing w:after="108" w:line="259" w:lineRule="auto"/>
              <w:ind w:left="-5"/>
              <w:jc w:val="left"/>
              <w:rPr>
                <w:sz w:val="20"/>
                <w:szCs w:val="20"/>
              </w:rPr>
            </w:pPr>
            <w:r w:rsidRPr="00C84887">
              <w:rPr>
                <w:sz w:val="20"/>
                <w:szCs w:val="20"/>
              </w:rPr>
              <w:t>30.5</w:t>
            </w:r>
          </w:p>
        </w:tc>
        <w:tc>
          <w:tcPr>
            <w:tcW w:w="1136" w:type="dxa"/>
            <w:noWrap/>
            <w:hideMark/>
          </w:tcPr>
          <w:p w14:paraId="0BB2CDAA"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6588ADCD" w14:textId="77777777" w:rsidR="00FE17F9" w:rsidRPr="00C84887" w:rsidRDefault="00FE17F9" w:rsidP="00FE17F9">
            <w:pPr>
              <w:spacing w:after="108" w:line="259" w:lineRule="auto"/>
              <w:ind w:left="-5"/>
              <w:jc w:val="left"/>
              <w:rPr>
                <w:sz w:val="20"/>
                <w:szCs w:val="20"/>
              </w:rPr>
            </w:pPr>
            <w:r w:rsidRPr="00C84887">
              <w:rPr>
                <w:sz w:val="20"/>
                <w:szCs w:val="20"/>
              </w:rPr>
              <w:t>Liang et al. (2015)</w:t>
            </w:r>
          </w:p>
        </w:tc>
      </w:tr>
      <w:tr w:rsidR="00FE17F9" w:rsidRPr="00C84887" w14:paraId="3F90E7F8" w14:textId="77777777" w:rsidTr="00FE17F9">
        <w:trPr>
          <w:trHeight w:val="720"/>
        </w:trPr>
        <w:tc>
          <w:tcPr>
            <w:tcW w:w="1245" w:type="dxa"/>
            <w:hideMark/>
          </w:tcPr>
          <w:p w14:paraId="3446FF41" w14:textId="77777777" w:rsidR="00FE17F9" w:rsidRPr="00C84887" w:rsidRDefault="00FE17F9" w:rsidP="00FE17F9">
            <w:pPr>
              <w:spacing w:after="108" w:line="259" w:lineRule="auto"/>
              <w:ind w:left="-5"/>
              <w:jc w:val="left"/>
              <w:rPr>
                <w:sz w:val="20"/>
                <w:szCs w:val="20"/>
              </w:rPr>
            </w:pPr>
            <w:r w:rsidRPr="00C84887">
              <w:rPr>
                <w:sz w:val="20"/>
                <w:szCs w:val="20"/>
              </w:rPr>
              <w:t>Potato peel waste</w:t>
            </w:r>
            <w:r w:rsidRPr="00C84887">
              <w:rPr>
                <w:sz w:val="20"/>
                <w:szCs w:val="20"/>
              </w:rPr>
              <w:br/>
              <w:t xml:space="preserve"> fermentation residue</w:t>
            </w:r>
          </w:p>
        </w:tc>
        <w:tc>
          <w:tcPr>
            <w:tcW w:w="967" w:type="dxa"/>
            <w:noWrap/>
            <w:hideMark/>
          </w:tcPr>
          <w:p w14:paraId="22BB21F4" w14:textId="77777777" w:rsidR="00FE17F9" w:rsidRPr="00C84887" w:rsidRDefault="00FE17F9" w:rsidP="00FE17F9">
            <w:pPr>
              <w:spacing w:after="108" w:line="259" w:lineRule="auto"/>
              <w:ind w:left="-5"/>
              <w:jc w:val="left"/>
              <w:rPr>
                <w:sz w:val="20"/>
                <w:szCs w:val="20"/>
              </w:rPr>
            </w:pPr>
            <w:r w:rsidRPr="00C84887">
              <w:rPr>
                <w:sz w:val="20"/>
                <w:szCs w:val="20"/>
              </w:rPr>
              <w:t>20</w:t>
            </w:r>
          </w:p>
        </w:tc>
        <w:tc>
          <w:tcPr>
            <w:tcW w:w="1652" w:type="dxa"/>
            <w:noWrap/>
            <w:hideMark/>
          </w:tcPr>
          <w:p w14:paraId="0012501B" w14:textId="77777777" w:rsidR="00FE17F9" w:rsidRPr="00C84887" w:rsidRDefault="00FE17F9" w:rsidP="00FE17F9">
            <w:pPr>
              <w:spacing w:after="108" w:line="259" w:lineRule="auto"/>
              <w:ind w:left="-5"/>
              <w:jc w:val="left"/>
              <w:rPr>
                <w:sz w:val="20"/>
                <w:szCs w:val="20"/>
              </w:rPr>
            </w:pPr>
            <w:r w:rsidRPr="00C84887">
              <w:rPr>
                <w:sz w:val="20"/>
                <w:szCs w:val="20"/>
              </w:rPr>
              <w:t>480</w:t>
            </w:r>
          </w:p>
        </w:tc>
        <w:tc>
          <w:tcPr>
            <w:tcW w:w="1069" w:type="dxa"/>
            <w:noWrap/>
            <w:hideMark/>
          </w:tcPr>
          <w:p w14:paraId="5997D3B4" w14:textId="77777777" w:rsidR="00FE17F9" w:rsidRPr="00C84887" w:rsidRDefault="00FE17F9" w:rsidP="00FE17F9">
            <w:pPr>
              <w:spacing w:after="108" w:line="259" w:lineRule="auto"/>
              <w:ind w:left="-5"/>
              <w:jc w:val="left"/>
              <w:rPr>
                <w:sz w:val="20"/>
                <w:szCs w:val="20"/>
              </w:rPr>
            </w:pPr>
            <w:r w:rsidRPr="00C84887">
              <w:rPr>
                <w:sz w:val="20"/>
                <w:szCs w:val="20"/>
              </w:rPr>
              <w:t>6.5</w:t>
            </w:r>
          </w:p>
        </w:tc>
        <w:tc>
          <w:tcPr>
            <w:tcW w:w="1270" w:type="dxa"/>
            <w:noWrap/>
            <w:hideMark/>
          </w:tcPr>
          <w:p w14:paraId="30A18D90" w14:textId="77777777" w:rsidR="00FE17F9" w:rsidRPr="00C84887" w:rsidRDefault="00FE17F9" w:rsidP="00FE17F9">
            <w:pPr>
              <w:spacing w:after="108" w:line="259" w:lineRule="auto"/>
              <w:ind w:left="-5"/>
              <w:jc w:val="left"/>
              <w:rPr>
                <w:sz w:val="20"/>
                <w:szCs w:val="20"/>
              </w:rPr>
            </w:pPr>
            <w:r w:rsidRPr="00C84887">
              <w:rPr>
                <w:sz w:val="20"/>
                <w:szCs w:val="20"/>
              </w:rPr>
              <w:t>450</w:t>
            </w:r>
          </w:p>
        </w:tc>
        <w:tc>
          <w:tcPr>
            <w:tcW w:w="889" w:type="dxa"/>
            <w:noWrap/>
            <w:hideMark/>
          </w:tcPr>
          <w:p w14:paraId="40C0A760" w14:textId="77777777" w:rsidR="00FE17F9" w:rsidRPr="00C84887" w:rsidRDefault="00FE17F9" w:rsidP="00FE17F9">
            <w:pPr>
              <w:spacing w:after="108" w:line="259" w:lineRule="auto"/>
              <w:ind w:left="-5"/>
              <w:jc w:val="left"/>
              <w:rPr>
                <w:sz w:val="20"/>
                <w:szCs w:val="20"/>
              </w:rPr>
            </w:pPr>
            <w:r w:rsidRPr="00C84887">
              <w:rPr>
                <w:sz w:val="20"/>
                <w:szCs w:val="20"/>
              </w:rPr>
              <w:t>32.2</w:t>
            </w:r>
          </w:p>
        </w:tc>
        <w:tc>
          <w:tcPr>
            <w:tcW w:w="1136" w:type="dxa"/>
            <w:noWrap/>
            <w:hideMark/>
          </w:tcPr>
          <w:p w14:paraId="39E1F474"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2C6BD32B" w14:textId="77777777" w:rsidR="00FE17F9" w:rsidRPr="00C84887" w:rsidRDefault="00FE17F9" w:rsidP="00FE17F9">
            <w:pPr>
              <w:spacing w:after="108" w:line="259" w:lineRule="auto"/>
              <w:ind w:left="-5"/>
              <w:jc w:val="left"/>
              <w:rPr>
                <w:sz w:val="20"/>
                <w:szCs w:val="20"/>
              </w:rPr>
            </w:pPr>
            <w:r w:rsidRPr="00C84887">
              <w:rPr>
                <w:sz w:val="20"/>
                <w:szCs w:val="20"/>
              </w:rPr>
              <w:t>Liang et al. (2015)</w:t>
            </w:r>
          </w:p>
        </w:tc>
      </w:tr>
      <w:tr w:rsidR="00FE17F9" w:rsidRPr="00C84887" w14:paraId="65381286" w14:textId="77777777" w:rsidTr="00FE17F9">
        <w:trPr>
          <w:trHeight w:val="360"/>
        </w:trPr>
        <w:tc>
          <w:tcPr>
            <w:tcW w:w="1245" w:type="dxa"/>
            <w:noWrap/>
            <w:hideMark/>
          </w:tcPr>
          <w:p w14:paraId="272C20D5" w14:textId="77777777" w:rsidR="00FE17F9" w:rsidRPr="00C84887" w:rsidRDefault="00FE17F9" w:rsidP="00FE17F9">
            <w:pPr>
              <w:spacing w:after="108" w:line="259" w:lineRule="auto"/>
              <w:ind w:left="-5"/>
              <w:jc w:val="left"/>
              <w:rPr>
                <w:sz w:val="20"/>
                <w:szCs w:val="20"/>
              </w:rPr>
            </w:pPr>
            <w:r w:rsidRPr="00C84887">
              <w:rPr>
                <w:sz w:val="20"/>
                <w:szCs w:val="20"/>
              </w:rPr>
              <w:t>Ceylon tea waste</w:t>
            </w:r>
          </w:p>
        </w:tc>
        <w:tc>
          <w:tcPr>
            <w:tcW w:w="967" w:type="dxa"/>
            <w:noWrap/>
            <w:hideMark/>
          </w:tcPr>
          <w:p w14:paraId="62F44B84" w14:textId="77777777" w:rsidR="00FE17F9" w:rsidRPr="00C84887" w:rsidRDefault="00FE17F9" w:rsidP="00FE17F9">
            <w:pPr>
              <w:spacing w:after="108" w:line="259" w:lineRule="auto"/>
              <w:ind w:left="-5"/>
              <w:jc w:val="left"/>
              <w:rPr>
                <w:sz w:val="20"/>
                <w:szCs w:val="20"/>
              </w:rPr>
            </w:pPr>
            <w:r w:rsidRPr="00C84887">
              <w:rPr>
                <w:sz w:val="20"/>
                <w:szCs w:val="20"/>
              </w:rPr>
              <w:t>5</w:t>
            </w:r>
          </w:p>
        </w:tc>
        <w:tc>
          <w:tcPr>
            <w:tcW w:w="1652" w:type="dxa"/>
            <w:noWrap/>
            <w:hideMark/>
          </w:tcPr>
          <w:p w14:paraId="5101F360"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52E27D58" w14:textId="77777777" w:rsidR="00FE17F9" w:rsidRPr="00C84887" w:rsidRDefault="00FE17F9" w:rsidP="00FE17F9">
            <w:pPr>
              <w:spacing w:after="108" w:line="259" w:lineRule="auto"/>
              <w:ind w:left="-5"/>
              <w:jc w:val="left"/>
              <w:rPr>
                <w:sz w:val="20"/>
                <w:szCs w:val="20"/>
              </w:rPr>
            </w:pPr>
            <w:r w:rsidRPr="00C84887">
              <w:rPr>
                <w:sz w:val="20"/>
                <w:szCs w:val="20"/>
              </w:rPr>
              <w:t>11</w:t>
            </w:r>
          </w:p>
        </w:tc>
        <w:tc>
          <w:tcPr>
            <w:tcW w:w="1270" w:type="dxa"/>
            <w:noWrap/>
            <w:hideMark/>
          </w:tcPr>
          <w:p w14:paraId="55EF8025"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889" w:type="dxa"/>
            <w:noWrap/>
            <w:hideMark/>
          </w:tcPr>
          <w:p w14:paraId="6013E9D9" w14:textId="77777777" w:rsidR="00FE17F9" w:rsidRPr="00C84887" w:rsidRDefault="00FE17F9" w:rsidP="00FE17F9">
            <w:pPr>
              <w:spacing w:after="108" w:line="259" w:lineRule="auto"/>
              <w:ind w:left="-5"/>
              <w:jc w:val="left"/>
              <w:rPr>
                <w:sz w:val="20"/>
                <w:szCs w:val="20"/>
              </w:rPr>
            </w:pPr>
            <w:r w:rsidRPr="00C84887">
              <w:rPr>
                <w:sz w:val="20"/>
                <w:szCs w:val="20"/>
              </w:rPr>
              <w:t>35.7</w:t>
            </w:r>
          </w:p>
        </w:tc>
        <w:tc>
          <w:tcPr>
            <w:tcW w:w="1136" w:type="dxa"/>
            <w:noWrap/>
            <w:hideMark/>
          </w:tcPr>
          <w:p w14:paraId="76FF24F0" w14:textId="77777777" w:rsidR="00FE17F9" w:rsidRPr="00C84887" w:rsidRDefault="00FE17F9" w:rsidP="00FE17F9">
            <w:pPr>
              <w:spacing w:after="108" w:line="259" w:lineRule="auto"/>
              <w:ind w:left="-5"/>
              <w:jc w:val="left"/>
              <w:rPr>
                <w:sz w:val="20"/>
                <w:szCs w:val="20"/>
              </w:rPr>
            </w:pPr>
            <w:r w:rsidRPr="00C84887">
              <w:rPr>
                <w:sz w:val="20"/>
                <w:szCs w:val="20"/>
              </w:rPr>
              <w:t>Fluidized bed reactor</w:t>
            </w:r>
          </w:p>
        </w:tc>
        <w:tc>
          <w:tcPr>
            <w:tcW w:w="1650" w:type="dxa"/>
            <w:noWrap/>
            <w:hideMark/>
          </w:tcPr>
          <w:p w14:paraId="3538F5BD" w14:textId="77777777" w:rsidR="00FE17F9" w:rsidRPr="00C84887" w:rsidRDefault="00FE17F9" w:rsidP="00FE17F9">
            <w:pPr>
              <w:spacing w:after="108" w:line="259" w:lineRule="auto"/>
              <w:ind w:left="-5"/>
              <w:jc w:val="left"/>
              <w:rPr>
                <w:sz w:val="20"/>
                <w:szCs w:val="20"/>
              </w:rPr>
            </w:pPr>
            <w:proofErr w:type="spellStart"/>
            <w:r w:rsidRPr="00C84887">
              <w:rPr>
                <w:sz w:val="20"/>
                <w:szCs w:val="20"/>
              </w:rPr>
              <w:t>Soysa</w:t>
            </w:r>
            <w:proofErr w:type="spellEnd"/>
            <w:r w:rsidRPr="00C84887">
              <w:rPr>
                <w:sz w:val="20"/>
                <w:szCs w:val="20"/>
              </w:rPr>
              <w:t xml:space="preserve"> et al. (2016)</w:t>
            </w:r>
          </w:p>
        </w:tc>
      </w:tr>
      <w:tr w:rsidR="00FE17F9" w:rsidRPr="00C84887" w14:paraId="28374911" w14:textId="77777777" w:rsidTr="00FE17F9">
        <w:trPr>
          <w:trHeight w:val="720"/>
        </w:trPr>
        <w:tc>
          <w:tcPr>
            <w:tcW w:w="1245" w:type="dxa"/>
            <w:hideMark/>
          </w:tcPr>
          <w:p w14:paraId="2802DDBD" w14:textId="77777777" w:rsidR="00FE17F9" w:rsidRPr="00C84887" w:rsidRDefault="00FE17F9" w:rsidP="00FE17F9">
            <w:pPr>
              <w:spacing w:after="108" w:line="259" w:lineRule="auto"/>
              <w:ind w:left="-5"/>
              <w:jc w:val="left"/>
              <w:rPr>
                <w:sz w:val="20"/>
                <w:szCs w:val="20"/>
              </w:rPr>
            </w:pPr>
            <w:r w:rsidRPr="00C84887">
              <w:rPr>
                <w:sz w:val="20"/>
                <w:szCs w:val="20"/>
              </w:rPr>
              <w:t xml:space="preserve">Mixture of soybean </w:t>
            </w:r>
            <w:r w:rsidRPr="00C84887">
              <w:rPr>
                <w:sz w:val="20"/>
                <w:szCs w:val="20"/>
              </w:rPr>
              <w:br/>
              <w:t>protein and PVC (1:1)</w:t>
            </w:r>
          </w:p>
        </w:tc>
        <w:tc>
          <w:tcPr>
            <w:tcW w:w="967" w:type="dxa"/>
            <w:noWrap/>
            <w:hideMark/>
          </w:tcPr>
          <w:p w14:paraId="1101561B" w14:textId="77777777" w:rsidR="00FE17F9" w:rsidRPr="00C84887" w:rsidRDefault="00FE17F9" w:rsidP="00FE17F9">
            <w:pPr>
              <w:spacing w:after="108" w:line="259" w:lineRule="auto"/>
              <w:ind w:left="-5"/>
              <w:jc w:val="left"/>
              <w:rPr>
                <w:sz w:val="20"/>
                <w:szCs w:val="20"/>
              </w:rPr>
            </w:pPr>
            <w:r w:rsidRPr="00C84887">
              <w:rPr>
                <w:sz w:val="20"/>
                <w:szCs w:val="20"/>
              </w:rPr>
              <w:t>10</w:t>
            </w:r>
          </w:p>
        </w:tc>
        <w:tc>
          <w:tcPr>
            <w:tcW w:w="1652" w:type="dxa"/>
            <w:noWrap/>
            <w:hideMark/>
          </w:tcPr>
          <w:p w14:paraId="7B51175B" w14:textId="77777777" w:rsidR="00FE17F9" w:rsidRPr="00C84887" w:rsidRDefault="00FE17F9" w:rsidP="00FE17F9">
            <w:pPr>
              <w:spacing w:after="108" w:line="259" w:lineRule="auto"/>
              <w:ind w:left="-5"/>
              <w:jc w:val="left"/>
              <w:rPr>
                <w:sz w:val="20"/>
                <w:szCs w:val="20"/>
              </w:rPr>
            </w:pPr>
            <w:r w:rsidRPr="00C84887">
              <w:rPr>
                <w:sz w:val="20"/>
                <w:szCs w:val="20"/>
              </w:rPr>
              <w:t>600</w:t>
            </w:r>
          </w:p>
        </w:tc>
        <w:tc>
          <w:tcPr>
            <w:tcW w:w="1069" w:type="dxa"/>
            <w:noWrap/>
            <w:hideMark/>
          </w:tcPr>
          <w:p w14:paraId="70F9FE2F" w14:textId="77777777" w:rsidR="00FE17F9" w:rsidRPr="00C84887" w:rsidRDefault="00FE17F9" w:rsidP="00FE17F9">
            <w:pPr>
              <w:spacing w:after="108" w:line="259" w:lineRule="auto"/>
              <w:ind w:left="-5"/>
              <w:jc w:val="left"/>
              <w:rPr>
                <w:sz w:val="20"/>
                <w:szCs w:val="20"/>
              </w:rPr>
            </w:pPr>
            <w:r w:rsidRPr="00C84887">
              <w:rPr>
                <w:sz w:val="20"/>
                <w:szCs w:val="20"/>
              </w:rPr>
              <w:t>8.9</w:t>
            </w:r>
          </w:p>
        </w:tc>
        <w:tc>
          <w:tcPr>
            <w:tcW w:w="1270" w:type="dxa"/>
            <w:noWrap/>
            <w:hideMark/>
          </w:tcPr>
          <w:p w14:paraId="4199424B"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889" w:type="dxa"/>
            <w:noWrap/>
            <w:hideMark/>
          </w:tcPr>
          <w:p w14:paraId="2F90FC68" w14:textId="77777777" w:rsidR="00FE17F9" w:rsidRPr="00C84887" w:rsidRDefault="00FE17F9" w:rsidP="00FE17F9">
            <w:pPr>
              <w:spacing w:after="108" w:line="259" w:lineRule="auto"/>
              <w:ind w:left="-5"/>
              <w:jc w:val="left"/>
              <w:rPr>
                <w:sz w:val="20"/>
                <w:szCs w:val="20"/>
              </w:rPr>
            </w:pPr>
            <w:r w:rsidRPr="00C84887">
              <w:rPr>
                <w:sz w:val="20"/>
                <w:szCs w:val="20"/>
              </w:rPr>
              <w:t>15</w:t>
            </w:r>
          </w:p>
        </w:tc>
        <w:tc>
          <w:tcPr>
            <w:tcW w:w="1136" w:type="dxa"/>
            <w:noWrap/>
            <w:hideMark/>
          </w:tcPr>
          <w:p w14:paraId="682FEE5B" w14:textId="77777777" w:rsidR="00FE17F9" w:rsidRPr="00C84887" w:rsidRDefault="00FE17F9" w:rsidP="00FE17F9">
            <w:pPr>
              <w:spacing w:after="108" w:line="259" w:lineRule="auto"/>
              <w:ind w:left="-5"/>
              <w:jc w:val="left"/>
              <w:rPr>
                <w:sz w:val="20"/>
                <w:szCs w:val="20"/>
              </w:rPr>
            </w:pPr>
            <w:r w:rsidRPr="00C84887">
              <w:rPr>
                <w:sz w:val="20"/>
                <w:szCs w:val="20"/>
              </w:rPr>
              <w:t>Fixed bed reactor</w:t>
            </w:r>
          </w:p>
        </w:tc>
        <w:tc>
          <w:tcPr>
            <w:tcW w:w="1650" w:type="dxa"/>
            <w:noWrap/>
            <w:hideMark/>
          </w:tcPr>
          <w:p w14:paraId="11D80B54" w14:textId="77777777" w:rsidR="00FE17F9" w:rsidRPr="00C84887" w:rsidRDefault="00FE17F9" w:rsidP="00FE17F9">
            <w:pPr>
              <w:spacing w:after="108" w:line="259" w:lineRule="auto"/>
              <w:ind w:left="-5"/>
              <w:jc w:val="left"/>
              <w:rPr>
                <w:sz w:val="20"/>
                <w:szCs w:val="20"/>
              </w:rPr>
            </w:pPr>
            <w:r w:rsidRPr="00C84887">
              <w:rPr>
                <w:sz w:val="20"/>
                <w:szCs w:val="20"/>
              </w:rPr>
              <w:t>Tang et al. (2018)</w:t>
            </w:r>
          </w:p>
        </w:tc>
      </w:tr>
      <w:tr w:rsidR="00FE17F9" w:rsidRPr="00C84887" w14:paraId="7BBC07DE" w14:textId="77777777" w:rsidTr="00FE17F9">
        <w:trPr>
          <w:trHeight w:val="360"/>
        </w:trPr>
        <w:tc>
          <w:tcPr>
            <w:tcW w:w="1245" w:type="dxa"/>
            <w:noWrap/>
            <w:hideMark/>
          </w:tcPr>
          <w:p w14:paraId="13E8CC32" w14:textId="77777777" w:rsidR="00FE17F9" w:rsidRPr="00C84887" w:rsidRDefault="00FE17F9" w:rsidP="00FE17F9">
            <w:pPr>
              <w:spacing w:after="108" w:line="259" w:lineRule="auto"/>
              <w:ind w:left="-5"/>
              <w:jc w:val="left"/>
              <w:rPr>
                <w:sz w:val="20"/>
                <w:szCs w:val="20"/>
              </w:rPr>
            </w:pPr>
            <w:r w:rsidRPr="00C84887">
              <w:rPr>
                <w:sz w:val="20"/>
                <w:szCs w:val="20"/>
              </w:rPr>
              <w:t>Winery waste</w:t>
            </w:r>
          </w:p>
        </w:tc>
        <w:tc>
          <w:tcPr>
            <w:tcW w:w="967" w:type="dxa"/>
            <w:noWrap/>
            <w:hideMark/>
          </w:tcPr>
          <w:p w14:paraId="64EE68E9" w14:textId="77777777" w:rsidR="00FE17F9" w:rsidRPr="00C84887" w:rsidRDefault="00FE17F9" w:rsidP="00FE17F9">
            <w:pPr>
              <w:spacing w:after="108" w:line="259" w:lineRule="auto"/>
              <w:ind w:left="-5"/>
              <w:jc w:val="left"/>
              <w:rPr>
                <w:sz w:val="20"/>
                <w:szCs w:val="20"/>
              </w:rPr>
            </w:pPr>
            <w:r w:rsidRPr="00C84887">
              <w:rPr>
                <w:sz w:val="20"/>
                <w:szCs w:val="20"/>
              </w:rPr>
              <w:t>50</w:t>
            </w:r>
          </w:p>
        </w:tc>
        <w:tc>
          <w:tcPr>
            <w:tcW w:w="1652" w:type="dxa"/>
            <w:noWrap/>
            <w:hideMark/>
          </w:tcPr>
          <w:p w14:paraId="293BAF2D" w14:textId="77777777" w:rsidR="00FE17F9" w:rsidRPr="00C84887" w:rsidRDefault="00FE17F9" w:rsidP="00FE17F9">
            <w:pPr>
              <w:spacing w:after="108" w:line="259" w:lineRule="auto"/>
              <w:ind w:left="-5"/>
              <w:jc w:val="left"/>
              <w:rPr>
                <w:sz w:val="20"/>
                <w:szCs w:val="20"/>
              </w:rPr>
            </w:pPr>
            <w:r w:rsidRPr="00C84887">
              <w:rPr>
                <w:sz w:val="20"/>
                <w:szCs w:val="20"/>
              </w:rPr>
              <w:t>550</w:t>
            </w:r>
          </w:p>
        </w:tc>
        <w:tc>
          <w:tcPr>
            <w:tcW w:w="1069" w:type="dxa"/>
            <w:noWrap/>
            <w:hideMark/>
          </w:tcPr>
          <w:p w14:paraId="71BC26D7" w14:textId="77777777" w:rsidR="00FE17F9" w:rsidRPr="00C84887" w:rsidRDefault="00FE17F9" w:rsidP="00FE17F9">
            <w:pPr>
              <w:spacing w:after="108" w:line="259" w:lineRule="auto"/>
              <w:ind w:left="-5"/>
              <w:jc w:val="left"/>
              <w:rPr>
                <w:sz w:val="20"/>
                <w:szCs w:val="20"/>
              </w:rPr>
            </w:pPr>
            <w:r w:rsidRPr="00C84887">
              <w:rPr>
                <w:sz w:val="20"/>
                <w:szCs w:val="20"/>
              </w:rPr>
              <w:t>8.2</w:t>
            </w:r>
          </w:p>
        </w:tc>
        <w:tc>
          <w:tcPr>
            <w:tcW w:w="1270" w:type="dxa"/>
            <w:noWrap/>
            <w:hideMark/>
          </w:tcPr>
          <w:p w14:paraId="5A2AE99C" w14:textId="77777777" w:rsidR="00FE17F9" w:rsidRPr="00C84887" w:rsidRDefault="00FE17F9" w:rsidP="00FE17F9">
            <w:pPr>
              <w:spacing w:after="108" w:line="259" w:lineRule="auto"/>
              <w:ind w:left="-5"/>
              <w:jc w:val="left"/>
              <w:rPr>
                <w:sz w:val="20"/>
                <w:szCs w:val="20"/>
              </w:rPr>
            </w:pPr>
            <w:r w:rsidRPr="00C84887">
              <w:rPr>
                <w:sz w:val="20"/>
                <w:szCs w:val="20"/>
              </w:rPr>
              <w:t>700</w:t>
            </w:r>
          </w:p>
        </w:tc>
        <w:tc>
          <w:tcPr>
            <w:tcW w:w="889" w:type="dxa"/>
            <w:noWrap/>
            <w:hideMark/>
          </w:tcPr>
          <w:p w14:paraId="3B50E7E7" w14:textId="77777777" w:rsidR="00FE17F9" w:rsidRPr="00C84887" w:rsidRDefault="00FE17F9" w:rsidP="00FE17F9">
            <w:pPr>
              <w:spacing w:after="108" w:line="259" w:lineRule="auto"/>
              <w:ind w:left="-5"/>
              <w:jc w:val="left"/>
              <w:rPr>
                <w:sz w:val="20"/>
                <w:szCs w:val="20"/>
              </w:rPr>
            </w:pPr>
            <w:r w:rsidRPr="00C84887">
              <w:rPr>
                <w:sz w:val="20"/>
                <w:szCs w:val="20"/>
              </w:rPr>
              <w:t>28</w:t>
            </w:r>
          </w:p>
        </w:tc>
        <w:tc>
          <w:tcPr>
            <w:tcW w:w="1136" w:type="dxa"/>
            <w:noWrap/>
            <w:hideMark/>
          </w:tcPr>
          <w:p w14:paraId="29DD67C7" w14:textId="77777777" w:rsidR="00FE17F9" w:rsidRPr="00C84887" w:rsidRDefault="00FE17F9" w:rsidP="00FE17F9">
            <w:pPr>
              <w:spacing w:after="108" w:line="259" w:lineRule="auto"/>
              <w:ind w:left="-5"/>
              <w:jc w:val="left"/>
              <w:rPr>
                <w:sz w:val="20"/>
                <w:szCs w:val="20"/>
              </w:rPr>
            </w:pPr>
            <w:r w:rsidRPr="00C84887">
              <w:rPr>
                <w:sz w:val="20"/>
                <w:szCs w:val="20"/>
              </w:rPr>
              <w:t>Fixed bed reactor</w:t>
            </w:r>
          </w:p>
        </w:tc>
        <w:tc>
          <w:tcPr>
            <w:tcW w:w="1650" w:type="dxa"/>
            <w:noWrap/>
            <w:hideMark/>
          </w:tcPr>
          <w:p w14:paraId="2DE3157C" w14:textId="77777777" w:rsidR="00FE17F9" w:rsidRPr="00C84887" w:rsidRDefault="00FE17F9" w:rsidP="00FE17F9">
            <w:pPr>
              <w:spacing w:after="108" w:line="259" w:lineRule="auto"/>
              <w:ind w:left="-5"/>
              <w:jc w:val="left"/>
              <w:rPr>
                <w:sz w:val="20"/>
                <w:szCs w:val="20"/>
              </w:rPr>
            </w:pPr>
            <w:proofErr w:type="spellStart"/>
            <w:r w:rsidRPr="00C84887">
              <w:rPr>
                <w:sz w:val="20"/>
                <w:szCs w:val="20"/>
              </w:rPr>
              <w:t>Zabaniotou</w:t>
            </w:r>
            <w:proofErr w:type="spellEnd"/>
            <w:r w:rsidRPr="00C84887">
              <w:rPr>
                <w:sz w:val="20"/>
                <w:szCs w:val="20"/>
              </w:rPr>
              <w:t xml:space="preserve"> et al. (2018)</w:t>
            </w:r>
          </w:p>
        </w:tc>
      </w:tr>
      <w:tr w:rsidR="00FE17F9" w:rsidRPr="00C84887" w14:paraId="5498A701" w14:textId="77777777" w:rsidTr="00FE17F9">
        <w:trPr>
          <w:trHeight w:val="360"/>
        </w:trPr>
        <w:tc>
          <w:tcPr>
            <w:tcW w:w="1245" w:type="dxa"/>
            <w:noWrap/>
            <w:hideMark/>
          </w:tcPr>
          <w:p w14:paraId="06265AE2" w14:textId="77777777" w:rsidR="00FE17F9" w:rsidRPr="00C84887" w:rsidRDefault="00FE17F9" w:rsidP="00FE17F9">
            <w:pPr>
              <w:spacing w:after="108" w:line="259" w:lineRule="auto"/>
              <w:ind w:left="-5"/>
              <w:jc w:val="left"/>
              <w:rPr>
                <w:sz w:val="20"/>
                <w:szCs w:val="20"/>
              </w:rPr>
            </w:pPr>
            <w:r w:rsidRPr="00C84887">
              <w:rPr>
                <w:sz w:val="20"/>
                <w:szCs w:val="20"/>
              </w:rPr>
              <w:t>Corn cob</w:t>
            </w:r>
          </w:p>
        </w:tc>
        <w:tc>
          <w:tcPr>
            <w:tcW w:w="967" w:type="dxa"/>
            <w:noWrap/>
            <w:hideMark/>
          </w:tcPr>
          <w:p w14:paraId="08793D49" w14:textId="77777777" w:rsidR="00FE17F9" w:rsidRPr="00C84887" w:rsidRDefault="00FE17F9" w:rsidP="00FE17F9">
            <w:pPr>
              <w:spacing w:after="108" w:line="259" w:lineRule="auto"/>
              <w:ind w:left="-5"/>
              <w:jc w:val="left"/>
              <w:rPr>
                <w:sz w:val="20"/>
                <w:szCs w:val="20"/>
              </w:rPr>
            </w:pPr>
            <w:r w:rsidRPr="00C84887">
              <w:rPr>
                <w:sz w:val="20"/>
                <w:szCs w:val="20"/>
              </w:rPr>
              <w:t>8</w:t>
            </w:r>
          </w:p>
        </w:tc>
        <w:tc>
          <w:tcPr>
            <w:tcW w:w="1652" w:type="dxa"/>
            <w:noWrap/>
            <w:hideMark/>
          </w:tcPr>
          <w:p w14:paraId="2E30E14D" w14:textId="77777777" w:rsidR="00FE17F9" w:rsidRPr="00C84887" w:rsidRDefault="00FE17F9" w:rsidP="00FE17F9">
            <w:pPr>
              <w:spacing w:after="108" w:line="259" w:lineRule="auto"/>
              <w:ind w:left="-5"/>
              <w:jc w:val="left"/>
              <w:rPr>
                <w:sz w:val="20"/>
                <w:szCs w:val="20"/>
              </w:rPr>
            </w:pPr>
            <w:r w:rsidRPr="00C84887">
              <w:rPr>
                <w:sz w:val="20"/>
                <w:szCs w:val="20"/>
              </w:rPr>
              <w:t>200</w:t>
            </w:r>
          </w:p>
        </w:tc>
        <w:tc>
          <w:tcPr>
            <w:tcW w:w="1069" w:type="dxa"/>
            <w:noWrap/>
            <w:hideMark/>
          </w:tcPr>
          <w:p w14:paraId="24402143" w14:textId="77777777" w:rsidR="00FE17F9" w:rsidRPr="00C84887" w:rsidRDefault="00FE17F9" w:rsidP="00FE17F9">
            <w:pPr>
              <w:spacing w:after="108" w:line="259" w:lineRule="auto"/>
              <w:ind w:left="-5"/>
              <w:jc w:val="left"/>
              <w:rPr>
                <w:sz w:val="20"/>
                <w:szCs w:val="20"/>
              </w:rPr>
            </w:pPr>
            <w:r w:rsidRPr="00C84887">
              <w:rPr>
                <w:sz w:val="20"/>
                <w:szCs w:val="20"/>
              </w:rPr>
              <w:t>11</w:t>
            </w:r>
          </w:p>
        </w:tc>
        <w:tc>
          <w:tcPr>
            <w:tcW w:w="1270" w:type="dxa"/>
            <w:noWrap/>
            <w:hideMark/>
          </w:tcPr>
          <w:p w14:paraId="4B48DC75" w14:textId="77777777" w:rsidR="00FE17F9" w:rsidRPr="00C84887" w:rsidRDefault="00FE17F9" w:rsidP="00FE17F9">
            <w:pPr>
              <w:spacing w:after="108" w:line="259" w:lineRule="auto"/>
              <w:ind w:left="-5"/>
              <w:jc w:val="left"/>
              <w:rPr>
                <w:sz w:val="20"/>
                <w:szCs w:val="20"/>
              </w:rPr>
            </w:pPr>
            <w:r w:rsidRPr="00C84887">
              <w:rPr>
                <w:sz w:val="20"/>
                <w:szCs w:val="20"/>
              </w:rPr>
              <w:t>600</w:t>
            </w:r>
          </w:p>
        </w:tc>
        <w:tc>
          <w:tcPr>
            <w:tcW w:w="889" w:type="dxa"/>
            <w:noWrap/>
            <w:hideMark/>
          </w:tcPr>
          <w:p w14:paraId="453E5B88" w14:textId="77777777" w:rsidR="00FE17F9" w:rsidRPr="00C84887" w:rsidRDefault="00FE17F9" w:rsidP="00FE17F9">
            <w:pPr>
              <w:spacing w:after="108" w:line="259" w:lineRule="auto"/>
              <w:ind w:left="-5"/>
              <w:jc w:val="left"/>
              <w:rPr>
                <w:sz w:val="20"/>
                <w:szCs w:val="20"/>
              </w:rPr>
            </w:pPr>
            <w:r w:rsidRPr="00C84887">
              <w:rPr>
                <w:sz w:val="20"/>
                <w:szCs w:val="20"/>
              </w:rPr>
              <w:t>32</w:t>
            </w:r>
          </w:p>
        </w:tc>
        <w:tc>
          <w:tcPr>
            <w:tcW w:w="1136" w:type="dxa"/>
            <w:noWrap/>
            <w:hideMark/>
          </w:tcPr>
          <w:p w14:paraId="044A40E2" w14:textId="77777777" w:rsidR="00FE17F9" w:rsidRPr="00C84887" w:rsidRDefault="00FE17F9" w:rsidP="00FE17F9">
            <w:pPr>
              <w:spacing w:after="108" w:line="259" w:lineRule="auto"/>
              <w:ind w:left="-5"/>
              <w:jc w:val="left"/>
              <w:rPr>
                <w:sz w:val="20"/>
                <w:szCs w:val="20"/>
              </w:rPr>
            </w:pPr>
            <w:r w:rsidRPr="00C84887">
              <w:rPr>
                <w:sz w:val="20"/>
                <w:szCs w:val="20"/>
              </w:rPr>
              <w:t xml:space="preserve">Microwave cavity </w:t>
            </w:r>
            <w:r w:rsidRPr="00C84887">
              <w:rPr>
                <w:sz w:val="20"/>
                <w:szCs w:val="20"/>
              </w:rPr>
              <w:br/>
              <w:t>oven</w:t>
            </w:r>
          </w:p>
        </w:tc>
        <w:tc>
          <w:tcPr>
            <w:tcW w:w="1650" w:type="dxa"/>
            <w:noWrap/>
            <w:hideMark/>
          </w:tcPr>
          <w:p w14:paraId="2FA7D4BA" w14:textId="77777777" w:rsidR="00FE17F9" w:rsidRPr="00C84887" w:rsidRDefault="00FE17F9" w:rsidP="00FE17F9">
            <w:pPr>
              <w:spacing w:after="108" w:line="259" w:lineRule="auto"/>
              <w:ind w:left="-5"/>
              <w:jc w:val="left"/>
              <w:rPr>
                <w:sz w:val="20"/>
                <w:szCs w:val="20"/>
              </w:rPr>
            </w:pPr>
            <w:r w:rsidRPr="00C84887">
              <w:rPr>
                <w:sz w:val="20"/>
                <w:szCs w:val="20"/>
              </w:rPr>
              <w:t>Wiggers et al. (2009)</w:t>
            </w:r>
          </w:p>
        </w:tc>
      </w:tr>
      <w:tr w:rsidR="00FE17F9" w:rsidRPr="00C84887" w14:paraId="0E266301" w14:textId="77777777" w:rsidTr="00FE17F9">
        <w:trPr>
          <w:trHeight w:val="360"/>
        </w:trPr>
        <w:tc>
          <w:tcPr>
            <w:tcW w:w="1245" w:type="dxa"/>
            <w:noWrap/>
            <w:hideMark/>
          </w:tcPr>
          <w:p w14:paraId="17B11C02" w14:textId="77777777" w:rsidR="00FE17F9" w:rsidRPr="00C84887" w:rsidRDefault="00FE17F9" w:rsidP="00FE17F9">
            <w:pPr>
              <w:spacing w:after="108" w:line="259" w:lineRule="auto"/>
              <w:ind w:left="-5"/>
              <w:jc w:val="left"/>
              <w:rPr>
                <w:sz w:val="20"/>
                <w:szCs w:val="20"/>
              </w:rPr>
            </w:pPr>
            <w:r w:rsidRPr="00C84887">
              <w:rPr>
                <w:sz w:val="20"/>
                <w:szCs w:val="20"/>
              </w:rPr>
              <w:t>Potato peel waste</w:t>
            </w:r>
          </w:p>
        </w:tc>
        <w:tc>
          <w:tcPr>
            <w:tcW w:w="967" w:type="dxa"/>
            <w:noWrap/>
            <w:hideMark/>
          </w:tcPr>
          <w:p w14:paraId="008C4A2E" w14:textId="77777777" w:rsidR="00FE17F9" w:rsidRPr="00C84887" w:rsidRDefault="00FE17F9" w:rsidP="00FE17F9">
            <w:pPr>
              <w:spacing w:after="108" w:line="259" w:lineRule="auto"/>
              <w:ind w:left="-5"/>
              <w:jc w:val="left"/>
              <w:rPr>
                <w:sz w:val="20"/>
                <w:szCs w:val="20"/>
              </w:rPr>
            </w:pPr>
            <w:r w:rsidRPr="00C84887">
              <w:rPr>
                <w:sz w:val="20"/>
                <w:szCs w:val="20"/>
              </w:rPr>
              <w:t>20</w:t>
            </w:r>
          </w:p>
        </w:tc>
        <w:tc>
          <w:tcPr>
            <w:tcW w:w="1652" w:type="dxa"/>
            <w:noWrap/>
            <w:hideMark/>
          </w:tcPr>
          <w:p w14:paraId="210664D6" w14:textId="77777777" w:rsidR="00FE17F9" w:rsidRPr="00C84887" w:rsidRDefault="00FE17F9" w:rsidP="00FE17F9">
            <w:pPr>
              <w:spacing w:after="108" w:line="259" w:lineRule="auto"/>
              <w:ind w:left="-5"/>
              <w:jc w:val="left"/>
              <w:rPr>
                <w:sz w:val="20"/>
                <w:szCs w:val="20"/>
              </w:rPr>
            </w:pPr>
            <w:r w:rsidRPr="00C84887">
              <w:rPr>
                <w:sz w:val="20"/>
                <w:szCs w:val="20"/>
              </w:rPr>
              <w:t>450</w:t>
            </w:r>
          </w:p>
        </w:tc>
        <w:tc>
          <w:tcPr>
            <w:tcW w:w="1069" w:type="dxa"/>
            <w:noWrap/>
            <w:hideMark/>
          </w:tcPr>
          <w:p w14:paraId="0D5719F9" w14:textId="77777777" w:rsidR="00FE17F9" w:rsidRPr="00C84887" w:rsidRDefault="00FE17F9" w:rsidP="00FE17F9">
            <w:pPr>
              <w:spacing w:after="108" w:line="259" w:lineRule="auto"/>
              <w:ind w:left="-5"/>
              <w:jc w:val="left"/>
              <w:rPr>
                <w:sz w:val="20"/>
                <w:szCs w:val="20"/>
              </w:rPr>
            </w:pPr>
            <w:r w:rsidRPr="00C84887">
              <w:rPr>
                <w:sz w:val="20"/>
                <w:szCs w:val="20"/>
              </w:rPr>
              <w:t>12.2</w:t>
            </w:r>
          </w:p>
        </w:tc>
        <w:tc>
          <w:tcPr>
            <w:tcW w:w="1270" w:type="dxa"/>
            <w:noWrap/>
            <w:hideMark/>
          </w:tcPr>
          <w:p w14:paraId="618C1539" w14:textId="77777777" w:rsidR="00FE17F9" w:rsidRPr="00C84887" w:rsidRDefault="00FE17F9" w:rsidP="00FE17F9">
            <w:pPr>
              <w:spacing w:after="108" w:line="259" w:lineRule="auto"/>
              <w:ind w:left="-5"/>
              <w:jc w:val="left"/>
              <w:rPr>
                <w:sz w:val="20"/>
                <w:szCs w:val="20"/>
              </w:rPr>
            </w:pPr>
            <w:r w:rsidRPr="00C84887">
              <w:rPr>
                <w:sz w:val="20"/>
                <w:szCs w:val="20"/>
              </w:rPr>
              <w:t>400</w:t>
            </w:r>
          </w:p>
        </w:tc>
        <w:tc>
          <w:tcPr>
            <w:tcW w:w="889" w:type="dxa"/>
            <w:noWrap/>
            <w:hideMark/>
          </w:tcPr>
          <w:p w14:paraId="561710E6" w14:textId="77777777" w:rsidR="00FE17F9" w:rsidRPr="00C84887" w:rsidRDefault="00FE17F9" w:rsidP="00FE17F9">
            <w:pPr>
              <w:spacing w:after="108" w:line="259" w:lineRule="auto"/>
              <w:ind w:left="-5"/>
              <w:jc w:val="left"/>
              <w:rPr>
                <w:sz w:val="20"/>
                <w:szCs w:val="20"/>
              </w:rPr>
            </w:pPr>
            <w:r w:rsidRPr="00C84887">
              <w:rPr>
                <w:sz w:val="20"/>
                <w:szCs w:val="20"/>
              </w:rPr>
              <w:t>30.5</w:t>
            </w:r>
          </w:p>
        </w:tc>
        <w:tc>
          <w:tcPr>
            <w:tcW w:w="1136" w:type="dxa"/>
            <w:noWrap/>
            <w:hideMark/>
          </w:tcPr>
          <w:p w14:paraId="4DF019FA"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0F215E2B" w14:textId="77777777" w:rsidR="00FE17F9" w:rsidRPr="00C84887" w:rsidRDefault="00FE17F9" w:rsidP="00FE17F9">
            <w:pPr>
              <w:spacing w:after="108" w:line="259" w:lineRule="auto"/>
              <w:ind w:left="-5"/>
              <w:jc w:val="left"/>
              <w:rPr>
                <w:sz w:val="20"/>
                <w:szCs w:val="20"/>
              </w:rPr>
            </w:pPr>
            <w:proofErr w:type="spellStart"/>
            <w:r w:rsidRPr="00C84887">
              <w:rPr>
                <w:sz w:val="20"/>
                <w:szCs w:val="20"/>
              </w:rPr>
              <w:t>Soysa</w:t>
            </w:r>
            <w:proofErr w:type="spellEnd"/>
            <w:r w:rsidRPr="00C84887">
              <w:rPr>
                <w:sz w:val="20"/>
                <w:szCs w:val="20"/>
              </w:rPr>
              <w:t xml:space="preserve"> et al. (2016)</w:t>
            </w:r>
          </w:p>
        </w:tc>
      </w:tr>
      <w:tr w:rsidR="00FE17F9" w:rsidRPr="00C84887" w14:paraId="40BB25F1" w14:textId="77777777" w:rsidTr="00FE17F9">
        <w:trPr>
          <w:trHeight w:val="360"/>
        </w:trPr>
        <w:tc>
          <w:tcPr>
            <w:tcW w:w="1245" w:type="dxa"/>
            <w:noWrap/>
            <w:hideMark/>
          </w:tcPr>
          <w:p w14:paraId="25BBEBA0" w14:textId="77777777" w:rsidR="00FE17F9" w:rsidRPr="00C84887" w:rsidRDefault="00FE17F9" w:rsidP="00FE17F9">
            <w:pPr>
              <w:spacing w:after="108" w:line="259" w:lineRule="auto"/>
              <w:ind w:left="-5"/>
              <w:jc w:val="left"/>
              <w:rPr>
                <w:sz w:val="20"/>
                <w:szCs w:val="20"/>
              </w:rPr>
            </w:pPr>
            <w:r w:rsidRPr="00C84887">
              <w:rPr>
                <w:sz w:val="20"/>
                <w:szCs w:val="20"/>
              </w:rPr>
              <w:t xml:space="preserve">Orange peel waste </w:t>
            </w:r>
          </w:p>
        </w:tc>
        <w:tc>
          <w:tcPr>
            <w:tcW w:w="967" w:type="dxa"/>
            <w:noWrap/>
            <w:hideMark/>
          </w:tcPr>
          <w:p w14:paraId="354B2BC6" w14:textId="77777777" w:rsidR="00FE17F9" w:rsidRPr="00C84887" w:rsidRDefault="00FE17F9" w:rsidP="00FE17F9">
            <w:pPr>
              <w:spacing w:after="108" w:line="259" w:lineRule="auto"/>
              <w:ind w:left="-5"/>
              <w:jc w:val="left"/>
              <w:rPr>
                <w:sz w:val="20"/>
                <w:szCs w:val="20"/>
              </w:rPr>
            </w:pPr>
            <w:r w:rsidRPr="00C84887">
              <w:rPr>
                <w:sz w:val="20"/>
                <w:szCs w:val="20"/>
              </w:rPr>
              <w:t>8</w:t>
            </w:r>
          </w:p>
        </w:tc>
        <w:tc>
          <w:tcPr>
            <w:tcW w:w="1652" w:type="dxa"/>
            <w:noWrap/>
            <w:hideMark/>
          </w:tcPr>
          <w:p w14:paraId="1FDB0BD2" w14:textId="77777777" w:rsidR="00FE17F9" w:rsidRPr="00C84887" w:rsidRDefault="00FE17F9" w:rsidP="00FE17F9">
            <w:pPr>
              <w:spacing w:after="108" w:line="259" w:lineRule="auto"/>
              <w:ind w:left="-5"/>
              <w:jc w:val="left"/>
              <w:rPr>
                <w:sz w:val="20"/>
                <w:szCs w:val="20"/>
              </w:rPr>
            </w:pPr>
            <w:r w:rsidRPr="00C84887">
              <w:rPr>
                <w:sz w:val="20"/>
                <w:szCs w:val="20"/>
              </w:rPr>
              <w:t>200</w:t>
            </w:r>
          </w:p>
        </w:tc>
        <w:tc>
          <w:tcPr>
            <w:tcW w:w="1069" w:type="dxa"/>
            <w:noWrap/>
            <w:hideMark/>
          </w:tcPr>
          <w:p w14:paraId="3161364E" w14:textId="77777777" w:rsidR="00FE17F9" w:rsidRPr="00C84887" w:rsidRDefault="00FE17F9" w:rsidP="00FE17F9">
            <w:pPr>
              <w:spacing w:after="108" w:line="259" w:lineRule="auto"/>
              <w:ind w:left="-5"/>
              <w:jc w:val="left"/>
              <w:rPr>
                <w:sz w:val="20"/>
                <w:szCs w:val="20"/>
              </w:rPr>
            </w:pPr>
            <w:r w:rsidRPr="00C84887">
              <w:rPr>
                <w:sz w:val="20"/>
                <w:szCs w:val="20"/>
              </w:rPr>
              <w:t>11</w:t>
            </w:r>
          </w:p>
        </w:tc>
        <w:tc>
          <w:tcPr>
            <w:tcW w:w="1270" w:type="dxa"/>
            <w:noWrap/>
            <w:hideMark/>
          </w:tcPr>
          <w:p w14:paraId="796D1EF5" w14:textId="77777777" w:rsidR="00FE17F9" w:rsidRPr="00C84887" w:rsidRDefault="00FE17F9" w:rsidP="00FE17F9">
            <w:pPr>
              <w:spacing w:after="108" w:line="259" w:lineRule="auto"/>
              <w:ind w:left="-5"/>
              <w:jc w:val="left"/>
              <w:rPr>
                <w:sz w:val="20"/>
                <w:szCs w:val="20"/>
              </w:rPr>
            </w:pPr>
            <w:r w:rsidRPr="00C84887">
              <w:rPr>
                <w:sz w:val="20"/>
                <w:szCs w:val="20"/>
              </w:rPr>
              <w:t>550</w:t>
            </w:r>
          </w:p>
        </w:tc>
        <w:tc>
          <w:tcPr>
            <w:tcW w:w="889" w:type="dxa"/>
            <w:noWrap/>
            <w:hideMark/>
          </w:tcPr>
          <w:p w14:paraId="6A4987ED" w14:textId="77777777" w:rsidR="00FE17F9" w:rsidRPr="00C84887" w:rsidRDefault="00FE17F9" w:rsidP="00FE17F9">
            <w:pPr>
              <w:spacing w:after="108" w:line="259" w:lineRule="auto"/>
              <w:ind w:left="-5"/>
              <w:jc w:val="left"/>
              <w:rPr>
                <w:sz w:val="20"/>
                <w:szCs w:val="20"/>
              </w:rPr>
            </w:pPr>
            <w:r w:rsidRPr="00C84887">
              <w:rPr>
                <w:sz w:val="20"/>
                <w:szCs w:val="20"/>
              </w:rPr>
              <w:t>30</w:t>
            </w:r>
          </w:p>
        </w:tc>
        <w:tc>
          <w:tcPr>
            <w:tcW w:w="1136" w:type="dxa"/>
            <w:noWrap/>
            <w:hideMark/>
          </w:tcPr>
          <w:p w14:paraId="21F070BB" w14:textId="77777777" w:rsidR="00FE17F9" w:rsidRPr="00C84887" w:rsidRDefault="00FE17F9" w:rsidP="00FE17F9">
            <w:pPr>
              <w:spacing w:after="108" w:line="259" w:lineRule="auto"/>
              <w:ind w:left="-5"/>
              <w:jc w:val="left"/>
              <w:rPr>
                <w:sz w:val="20"/>
                <w:szCs w:val="20"/>
              </w:rPr>
            </w:pPr>
            <w:r w:rsidRPr="00C84887">
              <w:rPr>
                <w:sz w:val="20"/>
                <w:szCs w:val="20"/>
              </w:rPr>
              <w:t>Microwave oven</w:t>
            </w:r>
          </w:p>
        </w:tc>
        <w:tc>
          <w:tcPr>
            <w:tcW w:w="1650" w:type="dxa"/>
            <w:noWrap/>
            <w:hideMark/>
          </w:tcPr>
          <w:p w14:paraId="20218369" w14:textId="77777777" w:rsidR="00FE17F9" w:rsidRPr="00C84887" w:rsidRDefault="00FE17F9" w:rsidP="00FE17F9">
            <w:pPr>
              <w:spacing w:after="108" w:line="259" w:lineRule="auto"/>
              <w:ind w:left="-5"/>
              <w:jc w:val="left"/>
              <w:rPr>
                <w:sz w:val="20"/>
                <w:szCs w:val="20"/>
              </w:rPr>
            </w:pPr>
            <w:proofErr w:type="spellStart"/>
            <w:r w:rsidRPr="00C84887">
              <w:rPr>
                <w:sz w:val="20"/>
                <w:szCs w:val="20"/>
              </w:rPr>
              <w:t>Soysa</w:t>
            </w:r>
            <w:proofErr w:type="spellEnd"/>
            <w:r w:rsidRPr="00C84887">
              <w:rPr>
                <w:sz w:val="20"/>
                <w:szCs w:val="20"/>
              </w:rPr>
              <w:t xml:space="preserve"> et al. (2016)</w:t>
            </w:r>
          </w:p>
        </w:tc>
      </w:tr>
      <w:tr w:rsidR="00FE17F9" w:rsidRPr="00C84887" w14:paraId="7CC389E6" w14:textId="77777777" w:rsidTr="00FE17F9">
        <w:trPr>
          <w:trHeight w:val="360"/>
        </w:trPr>
        <w:tc>
          <w:tcPr>
            <w:tcW w:w="1245" w:type="dxa"/>
            <w:noWrap/>
            <w:hideMark/>
          </w:tcPr>
          <w:p w14:paraId="572A0903" w14:textId="77777777" w:rsidR="00FE17F9" w:rsidRPr="00C84887" w:rsidRDefault="00FE17F9" w:rsidP="00FE17F9">
            <w:pPr>
              <w:spacing w:after="108" w:line="259" w:lineRule="auto"/>
              <w:ind w:left="-5"/>
              <w:jc w:val="left"/>
              <w:rPr>
                <w:sz w:val="20"/>
                <w:szCs w:val="20"/>
              </w:rPr>
            </w:pPr>
            <w:r w:rsidRPr="00C84887">
              <w:rPr>
                <w:sz w:val="20"/>
                <w:szCs w:val="20"/>
              </w:rPr>
              <w:t>Coconut shells</w:t>
            </w:r>
          </w:p>
        </w:tc>
        <w:tc>
          <w:tcPr>
            <w:tcW w:w="967" w:type="dxa"/>
            <w:noWrap/>
            <w:hideMark/>
          </w:tcPr>
          <w:p w14:paraId="02A88977" w14:textId="77777777" w:rsidR="00FE17F9" w:rsidRPr="00C84887" w:rsidRDefault="00FE17F9" w:rsidP="00FE17F9">
            <w:pPr>
              <w:spacing w:after="108" w:line="259" w:lineRule="auto"/>
              <w:ind w:left="-5"/>
              <w:jc w:val="left"/>
              <w:rPr>
                <w:sz w:val="20"/>
                <w:szCs w:val="20"/>
              </w:rPr>
            </w:pPr>
            <w:r w:rsidRPr="00C84887">
              <w:rPr>
                <w:sz w:val="20"/>
                <w:szCs w:val="20"/>
              </w:rPr>
              <w:t>20</w:t>
            </w:r>
          </w:p>
        </w:tc>
        <w:tc>
          <w:tcPr>
            <w:tcW w:w="1652" w:type="dxa"/>
            <w:noWrap/>
            <w:hideMark/>
          </w:tcPr>
          <w:p w14:paraId="16AE57C0" w14:textId="77777777" w:rsidR="00FE17F9" w:rsidRPr="00C84887" w:rsidRDefault="00FE17F9" w:rsidP="00FE17F9">
            <w:pPr>
              <w:spacing w:after="108" w:line="259" w:lineRule="auto"/>
              <w:ind w:left="-5"/>
              <w:jc w:val="left"/>
              <w:rPr>
                <w:sz w:val="20"/>
                <w:szCs w:val="20"/>
              </w:rPr>
            </w:pPr>
            <w:r w:rsidRPr="00C84887">
              <w:rPr>
                <w:sz w:val="20"/>
                <w:szCs w:val="20"/>
              </w:rPr>
              <w:t>550</w:t>
            </w:r>
          </w:p>
        </w:tc>
        <w:tc>
          <w:tcPr>
            <w:tcW w:w="1069" w:type="dxa"/>
            <w:noWrap/>
            <w:hideMark/>
          </w:tcPr>
          <w:p w14:paraId="39691919" w14:textId="77777777" w:rsidR="00FE17F9" w:rsidRPr="00C84887" w:rsidRDefault="00FE17F9" w:rsidP="00FE17F9">
            <w:pPr>
              <w:spacing w:after="108" w:line="259" w:lineRule="auto"/>
              <w:ind w:left="-5"/>
              <w:jc w:val="left"/>
              <w:rPr>
                <w:sz w:val="20"/>
                <w:szCs w:val="20"/>
              </w:rPr>
            </w:pPr>
            <w:r w:rsidRPr="00C84887">
              <w:rPr>
                <w:sz w:val="20"/>
                <w:szCs w:val="20"/>
              </w:rPr>
              <w:t>12</w:t>
            </w:r>
          </w:p>
        </w:tc>
        <w:tc>
          <w:tcPr>
            <w:tcW w:w="1270" w:type="dxa"/>
            <w:noWrap/>
            <w:hideMark/>
          </w:tcPr>
          <w:p w14:paraId="0FF4B558" w14:textId="77777777" w:rsidR="00FE17F9" w:rsidRPr="00C84887" w:rsidRDefault="00FE17F9" w:rsidP="00FE17F9">
            <w:pPr>
              <w:spacing w:after="108" w:line="259" w:lineRule="auto"/>
              <w:ind w:left="-5"/>
              <w:jc w:val="left"/>
              <w:rPr>
                <w:sz w:val="20"/>
                <w:szCs w:val="20"/>
              </w:rPr>
            </w:pPr>
            <w:r w:rsidRPr="00C84887">
              <w:rPr>
                <w:sz w:val="20"/>
                <w:szCs w:val="20"/>
              </w:rPr>
              <w:t>800</w:t>
            </w:r>
          </w:p>
        </w:tc>
        <w:tc>
          <w:tcPr>
            <w:tcW w:w="889" w:type="dxa"/>
            <w:noWrap/>
            <w:hideMark/>
          </w:tcPr>
          <w:p w14:paraId="39DD9B9B" w14:textId="77777777" w:rsidR="00FE17F9" w:rsidRPr="00C84887" w:rsidRDefault="00FE17F9" w:rsidP="00FE17F9">
            <w:pPr>
              <w:spacing w:after="108" w:line="259" w:lineRule="auto"/>
              <w:ind w:left="-5"/>
              <w:jc w:val="left"/>
              <w:rPr>
                <w:sz w:val="20"/>
                <w:szCs w:val="20"/>
              </w:rPr>
            </w:pPr>
            <w:r w:rsidRPr="00C84887">
              <w:rPr>
                <w:sz w:val="20"/>
                <w:szCs w:val="20"/>
              </w:rPr>
              <w:t>32.4</w:t>
            </w:r>
          </w:p>
        </w:tc>
        <w:tc>
          <w:tcPr>
            <w:tcW w:w="1136" w:type="dxa"/>
            <w:noWrap/>
            <w:hideMark/>
          </w:tcPr>
          <w:p w14:paraId="05A74A5A" w14:textId="77777777" w:rsidR="00FE17F9" w:rsidRPr="00C84887" w:rsidRDefault="00FE17F9" w:rsidP="00FE17F9">
            <w:pPr>
              <w:spacing w:after="108" w:line="259" w:lineRule="auto"/>
              <w:ind w:left="-5"/>
              <w:jc w:val="left"/>
              <w:rPr>
                <w:sz w:val="20"/>
                <w:szCs w:val="20"/>
              </w:rPr>
            </w:pPr>
            <w:r w:rsidRPr="00C84887">
              <w:rPr>
                <w:sz w:val="20"/>
                <w:szCs w:val="20"/>
              </w:rPr>
              <w:t>Semi-batch reactor</w:t>
            </w:r>
          </w:p>
        </w:tc>
        <w:tc>
          <w:tcPr>
            <w:tcW w:w="1650" w:type="dxa"/>
            <w:noWrap/>
            <w:hideMark/>
          </w:tcPr>
          <w:p w14:paraId="7DDC0548" w14:textId="77777777" w:rsidR="00FE17F9" w:rsidRPr="00C84887" w:rsidRDefault="00FE17F9" w:rsidP="00FE17F9">
            <w:pPr>
              <w:spacing w:after="108" w:line="259" w:lineRule="auto"/>
              <w:ind w:left="-5"/>
              <w:jc w:val="left"/>
              <w:rPr>
                <w:sz w:val="20"/>
                <w:szCs w:val="20"/>
              </w:rPr>
            </w:pPr>
            <w:r w:rsidRPr="00C84887">
              <w:rPr>
                <w:sz w:val="20"/>
                <w:szCs w:val="20"/>
              </w:rPr>
              <w:t xml:space="preserve">Senthil Kumar </w:t>
            </w:r>
            <w:proofErr w:type="gramStart"/>
            <w:r w:rsidRPr="00C84887">
              <w:rPr>
                <w:sz w:val="20"/>
                <w:szCs w:val="20"/>
              </w:rPr>
              <w:t>b(</w:t>
            </w:r>
            <w:proofErr w:type="gramEnd"/>
            <w:r w:rsidRPr="00C84887">
              <w:rPr>
                <w:sz w:val="20"/>
                <w:szCs w:val="20"/>
              </w:rPr>
              <w:t>2015)</w:t>
            </w:r>
          </w:p>
        </w:tc>
      </w:tr>
      <w:tr w:rsidR="00FE17F9" w:rsidRPr="00C84887" w14:paraId="355E80D0" w14:textId="77777777" w:rsidTr="00FE17F9">
        <w:trPr>
          <w:trHeight w:val="360"/>
        </w:trPr>
        <w:tc>
          <w:tcPr>
            <w:tcW w:w="1245" w:type="dxa"/>
            <w:noWrap/>
            <w:hideMark/>
          </w:tcPr>
          <w:p w14:paraId="0CAFD367" w14:textId="77777777" w:rsidR="00FE17F9" w:rsidRPr="00C84887" w:rsidRDefault="00FE17F9" w:rsidP="00FE17F9">
            <w:pPr>
              <w:spacing w:after="108" w:line="259" w:lineRule="auto"/>
              <w:ind w:left="-5"/>
              <w:jc w:val="left"/>
              <w:rPr>
                <w:sz w:val="20"/>
                <w:szCs w:val="20"/>
              </w:rPr>
            </w:pPr>
            <w:r w:rsidRPr="00C84887">
              <w:rPr>
                <w:sz w:val="20"/>
                <w:szCs w:val="20"/>
              </w:rPr>
              <w:lastRenderedPageBreak/>
              <w:t>Banana peels</w:t>
            </w:r>
          </w:p>
        </w:tc>
        <w:tc>
          <w:tcPr>
            <w:tcW w:w="967" w:type="dxa"/>
            <w:noWrap/>
            <w:hideMark/>
          </w:tcPr>
          <w:p w14:paraId="504DD8E1" w14:textId="77777777" w:rsidR="00FE17F9" w:rsidRPr="00C84887" w:rsidRDefault="00FE17F9" w:rsidP="00FE17F9">
            <w:pPr>
              <w:spacing w:after="108" w:line="259" w:lineRule="auto"/>
              <w:ind w:left="-5"/>
              <w:jc w:val="left"/>
              <w:rPr>
                <w:sz w:val="20"/>
                <w:szCs w:val="20"/>
              </w:rPr>
            </w:pPr>
            <w:r w:rsidRPr="00C84887">
              <w:rPr>
                <w:sz w:val="20"/>
                <w:szCs w:val="20"/>
              </w:rPr>
              <w:t>7</w:t>
            </w:r>
          </w:p>
        </w:tc>
        <w:tc>
          <w:tcPr>
            <w:tcW w:w="1652" w:type="dxa"/>
            <w:noWrap/>
            <w:hideMark/>
          </w:tcPr>
          <w:p w14:paraId="55860DFF" w14:textId="77777777" w:rsidR="00FE17F9" w:rsidRPr="00C84887" w:rsidRDefault="00FE17F9" w:rsidP="00FE17F9">
            <w:pPr>
              <w:spacing w:after="108" w:line="259" w:lineRule="auto"/>
              <w:ind w:left="-5"/>
              <w:jc w:val="left"/>
              <w:rPr>
                <w:sz w:val="20"/>
                <w:szCs w:val="20"/>
              </w:rPr>
            </w:pPr>
            <w:r w:rsidRPr="00C84887">
              <w:rPr>
                <w:sz w:val="20"/>
                <w:szCs w:val="20"/>
              </w:rPr>
              <w:t>700</w:t>
            </w:r>
          </w:p>
        </w:tc>
        <w:tc>
          <w:tcPr>
            <w:tcW w:w="1069" w:type="dxa"/>
            <w:noWrap/>
            <w:hideMark/>
          </w:tcPr>
          <w:p w14:paraId="12D3DCCF" w14:textId="77777777" w:rsidR="00FE17F9" w:rsidRPr="00C84887" w:rsidRDefault="00FE17F9" w:rsidP="00FE17F9">
            <w:pPr>
              <w:spacing w:after="108" w:line="259" w:lineRule="auto"/>
              <w:ind w:left="-5"/>
              <w:jc w:val="left"/>
              <w:rPr>
                <w:sz w:val="20"/>
                <w:szCs w:val="20"/>
              </w:rPr>
            </w:pPr>
            <w:r w:rsidRPr="00C84887">
              <w:rPr>
                <w:sz w:val="20"/>
                <w:szCs w:val="20"/>
              </w:rPr>
              <w:t>7.2</w:t>
            </w:r>
          </w:p>
        </w:tc>
        <w:tc>
          <w:tcPr>
            <w:tcW w:w="1270" w:type="dxa"/>
            <w:noWrap/>
            <w:hideMark/>
          </w:tcPr>
          <w:p w14:paraId="64CABDA0" w14:textId="77777777" w:rsidR="00FE17F9" w:rsidRPr="00C84887" w:rsidRDefault="00FE17F9" w:rsidP="00FE17F9">
            <w:pPr>
              <w:spacing w:after="108" w:line="259" w:lineRule="auto"/>
              <w:ind w:left="-5"/>
              <w:jc w:val="left"/>
              <w:rPr>
                <w:sz w:val="20"/>
                <w:szCs w:val="20"/>
              </w:rPr>
            </w:pPr>
            <w:r w:rsidRPr="00C84887">
              <w:rPr>
                <w:sz w:val="20"/>
                <w:szCs w:val="20"/>
              </w:rPr>
              <w:t>400</w:t>
            </w:r>
          </w:p>
        </w:tc>
        <w:tc>
          <w:tcPr>
            <w:tcW w:w="889" w:type="dxa"/>
            <w:noWrap/>
            <w:hideMark/>
          </w:tcPr>
          <w:p w14:paraId="50D98774" w14:textId="77777777" w:rsidR="00FE17F9" w:rsidRPr="00C84887" w:rsidRDefault="00FE17F9" w:rsidP="00FE17F9">
            <w:pPr>
              <w:spacing w:after="108" w:line="259" w:lineRule="auto"/>
              <w:ind w:left="-5"/>
              <w:jc w:val="left"/>
              <w:rPr>
                <w:sz w:val="20"/>
                <w:szCs w:val="20"/>
              </w:rPr>
            </w:pPr>
            <w:r w:rsidRPr="00C84887">
              <w:rPr>
                <w:sz w:val="20"/>
                <w:szCs w:val="20"/>
              </w:rPr>
              <w:t>28.7</w:t>
            </w:r>
          </w:p>
        </w:tc>
        <w:tc>
          <w:tcPr>
            <w:tcW w:w="1136" w:type="dxa"/>
            <w:noWrap/>
            <w:hideMark/>
          </w:tcPr>
          <w:p w14:paraId="442E4F4C" w14:textId="77777777" w:rsidR="00FE17F9" w:rsidRPr="00C84887" w:rsidRDefault="00FE17F9" w:rsidP="00FE17F9">
            <w:pPr>
              <w:spacing w:after="108" w:line="259" w:lineRule="auto"/>
              <w:ind w:left="-5"/>
              <w:jc w:val="left"/>
              <w:rPr>
                <w:sz w:val="20"/>
                <w:szCs w:val="20"/>
              </w:rPr>
            </w:pPr>
            <w:r w:rsidRPr="00C84887">
              <w:rPr>
                <w:sz w:val="20"/>
                <w:szCs w:val="20"/>
              </w:rPr>
              <w:t xml:space="preserve">Microwave cavity </w:t>
            </w:r>
            <w:r w:rsidRPr="00C84887">
              <w:rPr>
                <w:sz w:val="20"/>
                <w:szCs w:val="20"/>
              </w:rPr>
              <w:br/>
              <w:t>oven</w:t>
            </w:r>
          </w:p>
        </w:tc>
        <w:tc>
          <w:tcPr>
            <w:tcW w:w="1650" w:type="dxa"/>
            <w:noWrap/>
            <w:hideMark/>
          </w:tcPr>
          <w:p w14:paraId="3FA4EE80" w14:textId="77777777" w:rsidR="00FE17F9" w:rsidRPr="00C84887" w:rsidRDefault="00FE17F9" w:rsidP="00FE17F9">
            <w:pPr>
              <w:spacing w:after="108" w:line="259" w:lineRule="auto"/>
              <w:ind w:left="-5"/>
              <w:jc w:val="left"/>
              <w:rPr>
                <w:sz w:val="20"/>
                <w:szCs w:val="20"/>
              </w:rPr>
            </w:pPr>
            <w:r w:rsidRPr="00C84887">
              <w:rPr>
                <w:sz w:val="20"/>
                <w:szCs w:val="20"/>
              </w:rPr>
              <w:t xml:space="preserve">C. </w:t>
            </w:r>
            <w:proofErr w:type="gramStart"/>
            <w:r w:rsidRPr="00C84887">
              <w:rPr>
                <w:sz w:val="20"/>
                <w:szCs w:val="20"/>
              </w:rPr>
              <w:t>Ravikumar(</w:t>
            </w:r>
            <w:proofErr w:type="gramEnd"/>
            <w:r w:rsidRPr="00C84887">
              <w:rPr>
                <w:sz w:val="20"/>
                <w:szCs w:val="20"/>
              </w:rPr>
              <w:t xml:space="preserve">2014) </w:t>
            </w:r>
          </w:p>
        </w:tc>
      </w:tr>
      <w:tr w:rsidR="00FE17F9" w:rsidRPr="00C84887" w14:paraId="29773505" w14:textId="77777777" w:rsidTr="00FE17F9">
        <w:trPr>
          <w:trHeight w:val="360"/>
        </w:trPr>
        <w:tc>
          <w:tcPr>
            <w:tcW w:w="1245" w:type="dxa"/>
            <w:noWrap/>
            <w:hideMark/>
          </w:tcPr>
          <w:p w14:paraId="2D48A093" w14:textId="77777777" w:rsidR="00FE17F9" w:rsidRPr="00C84887" w:rsidRDefault="00FE17F9" w:rsidP="00FE17F9">
            <w:pPr>
              <w:spacing w:after="108" w:line="259" w:lineRule="auto"/>
              <w:ind w:left="-5"/>
              <w:jc w:val="left"/>
              <w:rPr>
                <w:sz w:val="20"/>
                <w:szCs w:val="20"/>
              </w:rPr>
            </w:pPr>
            <w:r w:rsidRPr="00C84887">
              <w:rPr>
                <w:sz w:val="20"/>
                <w:szCs w:val="20"/>
              </w:rPr>
              <w:t>Rice waste</w:t>
            </w:r>
          </w:p>
        </w:tc>
        <w:tc>
          <w:tcPr>
            <w:tcW w:w="967" w:type="dxa"/>
            <w:noWrap/>
            <w:hideMark/>
          </w:tcPr>
          <w:p w14:paraId="564501FD" w14:textId="77777777" w:rsidR="00FE17F9" w:rsidRPr="00C84887" w:rsidRDefault="00FE17F9" w:rsidP="00FE17F9">
            <w:pPr>
              <w:spacing w:after="108" w:line="259" w:lineRule="auto"/>
              <w:ind w:left="-5"/>
              <w:jc w:val="left"/>
              <w:rPr>
                <w:sz w:val="20"/>
                <w:szCs w:val="20"/>
              </w:rPr>
            </w:pPr>
            <w:r w:rsidRPr="00C84887">
              <w:rPr>
                <w:sz w:val="20"/>
                <w:szCs w:val="20"/>
              </w:rPr>
              <w:t>10</w:t>
            </w:r>
          </w:p>
        </w:tc>
        <w:tc>
          <w:tcPr>
            <w:tcW w:w="1652" w:type="dxa"/>
            <w:noWrap/>
            <w:hideMark/>
          </w:tcPr>
          <w:p w14:paraId="306A37E7" w14:textId="77777777" w:rsidR="00FE17F9" w:rsidRPr="00C84887" w:rsidRDefault="00FE17F9" w:rsidP="00FE17F9">
            <w:pPr>
              <w:spacing w:after="108" w:line="259" w:lineRule="auto"/>
              <w:ind w:left="-5"/>
              <w:jc w:val="left"/>
              <w:rPr>
                <w:sz w:val="20"/>
                <w:szCs w:val="20"/>
              </w:rPr>
            </w:pPr>
            <w:r w:rsidRPr="00C84887">
              <w:rPr>
                <w:sz w:val="20"/>
                <w:szCs w:val="20"/>
              </w:rPr>
              <w:t>600</w:t>
            </w:r>
          </w:p>
        </w:tc>
        <w:tc>
          <w:tcPr>
            <w:tcW w:w="1069" w:type="dxa"/>
            <w:noWrap/>
            <w:hideMark/>
          </w:tcPr>
          <w:p w14:paraId="75EF6F75" w14:textId="77777777" w:rsidR="00FE17F9" w:rsidRPr="00C84887" w:rsidRDefault="00FE17F9" w:rsidP="00FE17F9">
            <w:pPr>
              <w:spacing w:after="108" w:line="259" w:lineRule="auto"/>
              <w:ind w:left="-5"/>
              <w:jc w:val="left"/>
              <w:rPr>
                <w:sz w:val="20"/>
                <w:szCs w:val="20"/>
              </w:rPr>
            </w:pPr>
            <w:r w:rsidRPr="00C84887">
              <w:rPr>
                <w:sz w:val="20"/>
                <w:szCs w:val="20"/>
              </w:rPr>
              <w:t>12.2</w:t>
            </w:r>
          </w:p>
        </w:tc>
        <w:tc>
          <w:tcPr>
            <w:tcW w:w="1270" w:type="dxa"/>
            <w:noWrap/>
            <w:hideMark/>
          </w:tcPr>
          <w:p w14:paraId="7D93D3D6" w14:textId="77777777" w:rsidR="00FE17F9" w:rsidRPr="00C84887" w:rsidRDefault="00FE17F9" w:rsidP="00FE17F9">
            <w:pPr>
              <w:spacing w:after="108" w:line="259" w:lineRule="auto"/>
              <w:ind w:left="-5"/>
              <w:jc w:val="left"/>
              <w:rPr>
                <w:sz w:val="20"/>
                <w:szCs w:val="20"/>
              </w:rPr>
            </w:pPr>
            <w:r w:rsidRPr="00C84887">
              <w:rPr>
                <w:sz w:val="20"/>
                <w:szCs w:val="20"/>
              </w:rPr>
              <w:t>750</w:t>
            </w:r>
          </w:p>
        </w:tc>
        <w:tc>
          <w:tcPr>
            <w:tcW w:w="889" w:type="dxa"/>
            <w:noWrap/>
            <w:hideMark/>
          </w:tcPr>
          <w:p w14:paraId="2B32AE28" w14:textId="77777777" w:rsidR="00FE17F9" w:rsidRPr="00C84887" w:rsidRDefault="00FE17F9" w:rsidP="00FE17F9">
            <w:pPr>
              <w:spacing w:after="108" w:line="259" w:lineRule="auto"/>
              <w:ind w:left="-5"/>
              <w:jc w:val="left"/>
              <w:rPr>
                <w:sz w:val="20"/>
                <w:szCs w:val="20"/>
              </w:rPr>
            </w:pPr>
            <w:r w:rsidRPr="00C84887">
              <w:rPr>
                <w:sz w:val="20"/>
                <w:szCs w:val="20"/>
              </w:rPr>
              <w:t>38.6</w:t>
            </w:r>
          </w:p>
        </w:tc>
        <w:tc>
          <w:tcPr>
            <w:tcW w:w="1136" w:type="dxa"/>
            <w:noWrap/>
            <w:hideMark/>
          </w:tcPr>
          <w:p w14:paraId="52500048" w14:textId="77777777" w:rsidR="00FE17F9" w:rsidRPr="00C84887" w:rsidRDefault="00FE17F9" w:rsidP="00FE17F9">
            <w:pPr>
              <w:spacing w:after="108" w:line="259" w:lineRule="auto"/>
              <w:ind w:left="-5"/>
              <w:jc w:val="left"/>
              <w:rPr>
                <w:sz w:val="20"/>
                <w:szCs w:val="20"/>
              </w:rPr>
            </w:pPr>
            <w:r w:rsidRPr="00C84887">
              <w:rPr>
                <w:sz w:val="20"/>
                <w:szCs w:val="20"/>
              </w:rPr>
              <w:t>Microwave oven</w:t>
            </w:r>
          </w:p>
        </w:tc>
        <w:tc>
          <w:tcPr>
            <w:tcW w:w="1650" w:type="dxa"/>
            <w:noWrap/>
            <w:hideMark/>
          </w:tcPr>
          <w:p w14:paraId="6227BC7F" w14:textId="77777777" w:rsidR="00FE17F9" w:rsidRPr="00C84887" w:rsidRDefault="00FE17F9" w:rsidP="00FE17F9">
            <w:pPr>
              <w:spacing w:after="108" w:line="259" w:lineRule="auto"/>
              <w:ind w:left="-5"/>
              <w:jc w:val="left"/>
              <w:rPr>
                <w:sz w:val="20"/>
                <w:szCs w:val="20"/>
              </w:rPr>
            </w:pPr>
            <w:r w:rsidRPr="00C84887">
              <w:rPr>
                <w:sz w:val="20"/>
                <w:szCs w:val="20"/>
              </w:rPr>
              <w:t xml:space="preserve">C. </w:t>
            </w:r>
            <w:proofErr w:type="gramStart"/>
            <w:r w:rsidRPr="00C84887">
              <w:rPr>
                <w:sz w:val="20"/>
                <w:szCs w:val="20"/>
              </w:rPr>
              <w:t>Ravikumar(</w:t>
            </w:r>
            <w:proofErr w:type="gramEnd"/>
            <w:r w:rsidRPr="00C84887">
              <w:rPr>
                <w:sz w:val="20"/>
                <w:szCs w:val="20"/>
              </w:rPr>
              <w:t xml:space="preserve">2014) </w:t>
            </w:r>
          </w:p>
        </w:tc>
      </w:tr>
      <w:tr w:rsidR="00FE17F9" w:rsidRPr="00C84887" w14:paraId="667422F3" w14:textId="77777777" w:rsidTr="00FE17F9">
        <w:trPr>
          <w:trHeight w:val="360"/>
        </w:trPr>
        <w:tc>
          <w:tcPr>
            <w:tcW w:w="1245" w:type="dxa"/>
            <w:noWrap/>
            <w:hideMark/>
          </w:tcPr>
          <w:p w14:paraId="0EBA19E3" w14:textId="77777777" w:rsidR="00FE17F9" w:rsidRPr="00C84887" w:rsidRDefault="00FE17F9" w:rsidP="00FE17F9">
            <w:pPr>
              <w:spacing w:after="108" w:line="259" w:lineRule="auto"/>
              <w:ind w:left="-5"/>
              <w:jc w:val="left"/>
              <w:rPr>
                <w:sz w:val="20"/>
                <w:szCs w:val="20"/>
              </w:rPr>
            </w:pPr>
            <w:r w:rsidRPr="00C84887">
              <w:rPr>
                <w:sz w:val="20"/>
                <w:szCs w:val="20"/>
              </w:rPr>
              <w:t>Tunisian waste fish fat</w:t>
            </w:r>
          </w:p>
        </w:tc>
        <w:tc>
          <w:tcPr>
            <w:tcW w:w="967" w:type="dxa"/>
            <w:noWrap/>
            <w:hideMark/>
          </w:tcPr>
          <w:p w14:paraId="147FE48C" w14:textId="77777777" w:rsidR="00FE17F9" w:rsidRPr="00C84887" w:rsidRDefault="00FE17F9" w:rsidP="00FE17F9">
            <w:pPr>
              <w:spacing w:after="108" w:line="259" w:lineRule="auto"/>
              <w:ind w:left="-5"/>
              <w:jc w:val="left"/>
              <w:rPr>
                <w:sz w:val="20"/>
                <w:szCs w:val="20"/>
              </w:rPr>
            </w:pPr>
            <w:r w:rsidRPr="00C84887">
              <w:rPr>
                <w:sz w:val="20"/>
                <w:szCs w:val="20"/>
              </w:rPr>
              <w:t>5</w:t>
            </w:r>
          </w:p>
        </w:tc>
        <w:tc>
          <w:tcPr>
            <w:tcW w:w="1652" w:type="dxa"/>
            <w:noWrap/>
            <w:hideMark/>
          </w:tcPr>
          <w:p w14:paraId="096F827D"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15EDAEA9" w14:textId="77777777" w:rsidR="00FE17F9" w:rsidRPr="00C84887" w:rsidRDefault="00FE17F9" w:rsidP="00FE17F9">
            <w:pPr>
              <w:spacing w:after="108" w:line="259" w:lineRule="auto"/>
              <w:ind w:left="-5"/>
              <w:jc w:val="left"/>
              <w:rPr>
                <w:sz w:val="20"/>
                <w:szCs w:val="20"/>
              </w:rPr>
            </w:pPr>
            <w:r w:rsidRPr="00C84887">
              <w:rPr>
                <w:sz w:val="20"/>
                <w:szCs w:val="20"/>
              </w:rPr>
              <w:t>10.5</w:t>
            </w:r>
          </w:p>
        </w:tc>
        <w:tc>
          <w:tcPr>
            <w:tcW w:w="1270" w:type="dxa"/>
            <w:noWrap/>
            <w:hideMark/>
          </w:tcPr>
          <w:p w14:paraId="5A52342D" w14:textId="77777777" w:rsidR="00FE17F9" w:rsidRPr="00C84887" w:rsidRDefault="00FE17F9" w:rsidP="00FE17F9">
            <w:pPr>
              <w:spacing w:after="108" w:line="259" w:lineRule="auto"/>
              <w:ind w:left="-5"/>
              <w:jc w:val="left"/>
              <w:rPr>
                <w:sz w:val="20"/>
                <w:szCs w:val="20"/>
              </w:rPr>
            </w:pPr>
            <w:r w:rsidRPr="00C84887">
              <w:rPr>
                <w:sz w:val="20"/>
                <w:szCs w:val="20"/>
              </w:rPr>
              <w:t>600</w:t>
            </w:r>
          </w:p>
        </w:tc>
        <w:tc>
          <w:tcPr>
            <w:tcW w:w="889" w:type="dxa"/>
            <w:noWrap/>
            <w:hideMark/>
          </w:tcPr>
          <w:p w14:paraId="1EA897B0" w14:textId="77777777" w:rsidR="00FE17F9" w:rsidRPr="00C84887" w:rsidRDefault="00FE17F9" w:rsidP="00FE17F9">
            <w:pPr>
              <w:spacing w:after="108" w:line="259" w:lineRule="auto"/>
              <w:ind w:left="-5"/>
              <w:jc w:val="left"/>
              <w:rPr>
                <w:sz w:val="20"/>
                <w:szCs w:val="20"/>
              </w:rPr>
            </w:pPr>
            <w:r w:rsidRPr="00C84887">
              <w:rPr>
                <w:sz w:val="20"/>
                <w:szCs w:val="20"/>
              </w:rPr>
              <w:t>29</w:t>
            </w:r>
          </w:p>
        </w:tc>
        <w:tc>
          <w:tcPr>
            <w:tcW w:w="1136" w:type="dxa"/>
            <w:noWrap/>
            <w:hideMark/>
          </w:tcPr>
          <w:p w14:paraId="44CFFFA6" w14:textId="77777777" w:rsidR="00FE17F9" w:rsidRPr="00C84887" w:rsidRDefault="00FE17F9" w:rsidP="00FE17F9">
            <w:pPr>
              <w:spacing w:after="108" w:line="259" w:lineRule="auto"/>
              <w:ind w:left="-5"/>
              <w:jc w:val="left"/>
              <w:rPr>
                <w:sz w:val="20"/>
                <w:szCs w:val="20"/>
              </w:rPr>
            </w:pPr>
            <w:r w:rsidRPr="00C84887">
              <w:rPr>
                <w:sz w:val="20"/>
                <w:szCs w:val="20"/>
              </w:rPr>
              <w:t>Fixed bed reactor</w:t>
            </w:r>
          </w:p>
        </w:tc>
        <w:tc>
          <w:tcPr>
            <w:tcW w:w="1650" w:type="dxa"/>
            <w:noWrap/>
            <w:hideMark/>
          </w:tcPr>
          <w:p w14:paraId="7A8F4C6E" w14:textId="77777777" w:rsidR="00FE17F9" w:rsidRPr="00C84887" w:rsidRDefault="00FE17F9" w:rsidP="00FE17F9">
            <w:pPr>
              <w:spacing w:after="108" w:line="259" w:lineRule="auto"/>
              <w:ind w:left="-5"/>
              <w:jc w:val="left"/>
              <w:rPr>
                <w:sz w:val="20"/>
                <w:szCs w:val="20"/>
              </w:rPr>
            </w:pPr>
            <w:proofErr w:type="spellStart"/>
            <w:r w:rsidRPr="00C84887">
              <w:rPr>
                <w:sz w:val="20"/>
                <w:szCs w:val="20"/>
              </w:rPr>
              <w:t>Kraiem</w:t>
            </w:r>
            <w:proofErr w:type="spellEnd"/>
            <w:r w:rsidRPr="00C84887">
              <w:rPr>
                <w:sz w:val="20"/>
                <w:szCs w:val="20"/>
              </w:rPr>
              <w:t xml:space="preserve"> et al. (2015)</w:t>
            </w:r>
          </w:p>
        </w:tc>
      </w:tr>
      <w:tr w:rsidR="00FE17F9" w:rsidRPr="00C84887" w14:paraId="24DEEF6D" w14:textId="77777777" w:rsidTr="00FE17F9">
        <w:trPr>
          <w:trHeight w:val="360"/>
        </w:trPr>
        <w:tc>
          <w:tcPr>
            <w:tcW w:w="1245" w:type="dxa"/>
            <w:noWrap/>
            <w:hideMark/>
          </w:tcPr>
          <w:p w14:paraId="5DC6F7FA" w14:textId="77777777" w:rsidR="00FE17F9" w:rsidRPr="00C84887" w:rsidRDefault="00FE17F9" w:rsidP="00FE17F9">
            <w:pPr>
              <w:spacing w:after="108" w:line="259" w:lineRule="auto"/>
              <w:ind w:left="-5"/>
              <w:jc w:val="left"/>
              <w:rPr>
                <w:sz w:val="20"/>
                <w:szCs w:val="20"/>
              </w:rPr>
            </w:pPr>
            <w:r w:rsidRPr="00C84887">
              <w:rPr>
                <w:sz w:val="20"/>
                <w:szCs w:val="20"/>
              </w:rPr>
              <w:t xml:space="preserve">Tomato residue </w:t>
            </w:r>
          </w:p>
        </w:tc>
        <w:tc>
          <w:tcPr>
            <w:tcW w:w="967" w:type="dxa"/>
            <w:noWrap/>
            <w:hideMark/>
          </w:tcPr>
          <w:p w14:paraId="35240B83" w14:textId="77777777" w:rsidR="00FE17F9" w:rsidRPr="00C84887" w:rsidRDefault="00FE17F9" w:rsidP="00FE17F9">
            <w:pPr>
              <w:spacing w:after="108" w:line="259" w:lineRule="auto"/>
              <w:ind w:left="-5"/>
              <w:jc w:val="left"/>
              <w:rPr>
                <w:sz w:val="20"/>
                <w:szCs w:val="20"/>
              </w:rPr>
            </w:pPr>
            <w:r w:rsidRPr="00C84887">
              <w:rPr>
                <w:sz w:val="20"/>
                <w:szCs w:val="20"/>
              </w:rPr>
              <w:t>7</w:t>
            </w:r>
          </w:p>
        </w:tc>
        <w:tc>
          <w:tcPr>
            <w:tcW w:w="1652" w:type="dxa"/>
            <w:noWrap/>
            <w:hideMark/>
          </w:tcPr>
          <w:p w14:paraId="42DA6453"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4F47A5C9" w14:textId="77777777" w:rsidR="00FE17F9" w:rsidRPr="00C84887" w:rsidRDefault="00FE17F9" w:rsidP="00FE17F9">
            <w:pPr>
              <w:spacing w:after="108" w:line="259" w:lineRule="auto"/>
              <w:ind w:left="-5"/>
              <w:jc w:val="left"/>
              <w:rPr>
                <w:sz w:val="20"/>
                <w:szCs w:val="20"/>
              </w:rPr>
            </w:pPr>
            <w:r w:rsidRPr="00C84887">
              <w:rPr>
                <w:sz w:val="20"/>
                <w:szCs w:val="20"/>
              </w:rPr>
              <w:t>8.1</w:t>
            </w:r>
          </w:p>
        </w:tc>
        <w:tc>
          <w:tcPr>
            <w:tcW w:w="1270" w:type="dxa"/>
            <w:noWrap/>
            <w:hideMark/>
          </w:tcPr>
          <w:p w14:paraId="0AAFDD80" w14:textId="77777777" w:rsidR="00FE17F9" w:rsidRPr="00C84887" w:rsidRDefault="00FE17F9" w:rsidP="00FE17F9">
            <w:pPr>
              <w:spacing w:after="108" w:line="259" w:lineRule="auto"/>
              <w:ind w:left="-5"/>
              <w:jc w:val="left"/>
              <w:rPr>
                <w:sz w:val="20"/>
                <w:szCs w:val="20"/>
              </w:rPr>
            </w:pPr>
            <w:r w:rsidRPr="00C84887">
              <w:rPr>
                <w:sz w:val="20"/>
                <w:szCs w:val="20"/>
              </w:rPr>
              <w:t>750</w:t>
            </w:r>
          </w:p>
        </w:tc>
        <w:tc>
          <w:tcPr>
            <w:tcW w:w="889" w:type="dxa"/>
            <w:noWrap/>
            <w:hideMark/>
          </w:tcPr>
          <w:p w14:paraId="17D123EF" w14:textId="77777777" w:rsidR="00FE17F9" w:rsidRPr="00C84887" w:rsidRDefault="00FE17F9" w:rsidP="00FE17F9">
            <w:pPr>
              <w:spacing w:after="108" w:line="259" w:lineRule="auto"/>
              <w:ind w:left="-5"/>
              <w:jc w:val="left"/>
              <w:rPr>
                <w:sz w:val="20"/>
                <w:szCs w:val="20"/>
              </w:rPr>
            </w:pPr>
            <w:r w:rsidRPr="00C84887">
              <w:rPr>
                <w:sz w:val="20"/>
                <w:szCs w:val="20"/>
              </w:rPr>
              <w:t>23.8</w:t>
            </w:r>
          </w:p>
        </w:tc>
        <w:tc>
          <w:tcPr>
            <w:tcW w:w="1136" w:type="dxa"/>
            <w:noWrap/>
            <w:hideMark/>
          </w:tcPr>
          <w:p w14:paraId="4D5C56A6" w14:textId="77777777" w:rsidR="00FE17F9" w:rsidRPr="00C84887" w:rsidRDefault="00FE17F9" w:rsidP="00FE17F9">
            <w:pPr>
              <w:spacing w:after="108" w:line="259" w:lineRule="auto"/>
              <w:ind w:left="-5"/>
              <w:jc w:val="left"/>
              <w:rPr>
                <w:sz w:val="20"/>
                <w:szCs w:val="20"/>
              </w:rPr>
            </w:pPr>
            <w:r w:rsidRPr="00C84887">
              <w:rPr>
                <w:sz w:val="20"/>
                <w:szCs w:val="20"/>
              </w:rPr>
              <w:t>Bubbling bed reactor</w:t>
            </w:r>
          </w:p>
        </w:tc>
        <w:tc>
          <w:tcPr>
            <w:tcW w:w="1650" w:type="dxa"/>
            <w:noWrap/>
            <w:hideMark/>
          </w:tcPr>
          <w:p w14:paraId="6A74FB70" w14:textId="77777777" w:rsidR="00FE17F9" w:rsidRPr="00C84887" w:rsidRDefault="00FE17F9" w:rsidP="00FE17F9">
            <w:pPr>
              <w:spacing w:after="108" w:line="259" w:lineRule="auto"/>
              <w:ind w:left="-5"/>
              <w:jc w:val="left"/>
              <w:rPr>
                <w:sz w:val="20"/>
                <w:szCs w:val="20"/>
              </w:rPr>
            </w:pPr>
            <w:r w:rsidRPr="00C84887">
              <w:rPr>
                <w:sz w:val="20"/>
                <w:szCs w:val="20"/>
              </w:rPr>
              <w:t>Caceres et al. (2015)</w:t>
            </w:r>
          </w:p>
        </w:tc>
      </w:tr>
      <w:tr w:rsidR="00FE17F9" w:rsidRPr="00C84887" w14:paraId="7F1A30A8" w14:textId="77777777" w:rsidTr="00FE17F9">
        <w:trPr>
          <w:trHeight w:val="360"/>
        </w:trPr>
        <w:tc>
          <w:tcPr>
            <w:tcW w:w="1245" w:type="dxa"/>
            <w:noWrap/>
            <w:hideMark/>
          </w:tcPr>
          <w:p w14:paraId="1FEFC53F" w14:textId="77777777" w:rsidR="00FE17F9" w:rsidRPr="00C84887" w:rsidRDefault="00FE17F9" w:rsidP="00FE17F9">
            <w:pPr>
              <w:spacing w:after="108" w:line="259" w:lineRule="auto"/>
              <w:ind w:left="-5"/>
              <w:jc w:val="left"/>
              <w:rPr>
                <w:sz w:val="20"/>
                <w:szCs w:val="20"/>
              </w:rPr>
            </w:pPr>
            <w:r w:rsidRPr="00C84887">
              <w:rPr>
                <w:sz w:val="20"/>
                <w:szCs w:val="20"/>
              </w:rPr>
              <w:t>Corn stover</w:t>
            </w:r>
          </w:p>
        </w:tc>
        <w:tc>
          <w:tcPr>
            <w:tcW w:w="967" w:type="dxa"/>
            <w:noWrap/>
            <w:hideMark/>
          </w:tcPr>
          <w:p w14:paraId="4C6ECC24" w14:textId="77777777" w:rsidR="00FE17F9" w:rsidRPr="00C84887" w:rsidRDefault="00FE17F9" w:rsidP="00FE17F9">
            <w:pPr>
              <w:spacing w:after="108" w:line="259" w:lineRule="auto"/>
              <w:ind w:left="-5"/>
              <w:jc w:val="left"/>
              <w:rPr>
                <w:sz w:val="20"/>
                <w:szCs w:val="20"/>
              </w:rPr>
            </w:pPr>
            <w:r w:rsidRPr="00C84887">
              <w:rPr>
                <w:sz w:val="20"/>
                <w:szCs w:val="20"/>
              </w:rPr>
              <w:t>5</w:t>
            </w:r>
          </w:p>
        </w:tc>
        <w:tc>
          <w:tcPr>
            <w:tcW w:w="1652" w:type="dxa"/>
            <w:noWrap/>
            <w:hideMark/>
          </w:tcPr>
          <w:p w14:paraId="519A5B24"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29A75AA8" w14:textId="77777777" w:rsidR="00FE17F9" w:rsidRPr="00C84887" w:rsidRDefault="00FE17F9" w:rsidP="00FE17F9">
            <w:pPr>
              <w:spacing w:after="108" w:line="259" w:lineRule="auto"/>
              <w:ind w:left="-5"/>
              <w:jc w:val="left"/>
              <w:rPr>
                <w:sz w:val="20"/>
                <w:szCs w:val="20"/>
              </w:rPr>
            </w:pPr>
            <w:r w:rsidRPr="00C84887">
              <w:rPr>
                <w:sz w:val="20"/>
                <w:szCs w:val="20"/>
              </w:rPr>
              <w:t>8.1</w:t>
            </w:r>
          </w:p>
        </w:tc>
        <w:tc>
          <w:tcPr>
            <w:tcW w:w="1270" w:type="dxa"/>
            <w:noWrap/>
            <w:hideMark/>
          </w:tcPr>
          <w:p w14:paraId="144DAC0F"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889" w:type="dxa"/>
            <w:noWrap/>
            <w:hideMark/>
          </w:tcPr>
          <w:p w14:paraId="02CE8ACD" w14:textId="77777777" w:rsidR="00FE17F9" w:rsidRPr="00C84887" w:rsidRDefault="00FE17F9" w:rsidP="00FE17F9">
            <w:pPr>
              <w:spacing w:after="108" w:line="259" w:lineRule="auto"/>
              <w:ind w:left="-5"/>
              <w:jc w:val="left"/>
              <w:rPr>
                <w:sz w:val="20"/>
                <w:szCs w:val="20"/>
              </w:rPr>
            </w:pPr>
            <w:r w:rsidRPr="00C84887">
              <w:rPr>
                <w:sz w:val="20"/>
                <w:szCs w:val="20"/>
              </w:rPr>
              <w:t>34.4</w:t>
            </w:r>
          </w:p>
        </w:tc>
        <w:tc>
          <w:tcPr>
            <w:tcW w:w="1136" w:type="dxa"/>
            <w:noWrap/>
            <w:hideMark/>
          </w:tcPr>
          <w:p w14:paraId="48AF9BA9" w14:textId="77777777" w:rsidR="00FE17F9" w:rsidRPr="00C84887" w:rsidRDefault="00FE17F9" w:rsidP="00FE17F9">
            <w:pPr>
              <w:spacing w:after="108" w:line="259" w:lineRule="auto"/>
              <w:ind w:left="-5"/>
              <w:jc w:val="left"/>
              <w:rPr>
                <w:sz w:val="20"/>
                <w:szCs w:val="20"/>
              </w:rPr>
            </w:pPr>
            <w:r w:rsidRPr="00C84887">
              <w:rPr>
                <w:sz w:val="20"/>
                <w:szCs w:val="20"/>
              </w:rPr>
              <w:t>Fixed bed reactor</w:t>
            </w:r>
          </w:p>
        </w:tc>
        <w:tc>
          <w:tcPr>
            <w:tcW w:w="1650" w:type="dxa"/>
            <w:noWrap/>
            <w:hideMark/>
          </w:tcPr>
          <w:p w14:paraId="13F37D4A" w14:textId="77777777" w:rsidR="00FE17F9" w:rsidRPr="00C84887" w:rsidRDefault="00FE17F9" w:rsidP="00FE17F9">
            <w:pPr>
              <w:spacing w:after="108" w:line="259" w:lineRule="auto"/>
              <w:ind w:left="-5"/>
              <w:jc w:val="left"/>
              <w:rPr>
                <w:sz w:val="20"/>
                <w:szCs w:val="20"/>
              </w:rPr>
            </w:pPr>
            <w:proofErr w:type="spellStart"/>
            <w:r w:rsidRPr="00C84887">
              <w:rPr>
                <w:sz w:val="20"/>
                <w:szCs w:val="20"/>
              </w:rPr>
              <w:t>Kraiem</w:t>
            </w:r>
            <w:proofErr w:type="spellEnd"/>
            <w:r w:rsidRPr="00C84887">
              <w:rPr>
                <w:sz w:val="20"/>
                <w:szCs w:val="20"/>
              </w:rPr>
              <w:t xml:space="preserve"> et al. (2017)</w:t>
            </w:r>
          </w:p>
        </w:tc>
      </w:tr>
      <w:tr w:rsidR="00FE17F9" w:rsidRPr="00C84887" w14:paraId="15AA39DB" w14:textId="77777777" w:rsidTr="00FE17F9">
        <w:trPr>
          <w:trHeight w:val="720"/>
        </w:trPr>
        <w:tc>
          <w:tcPr>
            <w:tcW w:w="1245" w:type="dxa"/>
            <w:noWrap/>
            <w:hideMark/>
          </w:tcPr>
          <w:p w14:paraId="150EE832" w14:textId="77777777" w:rsidR="00FE17F9" w:rsidRPr="00C84887" w:rsidRDefault="00FE17F9" w:rsidP="00FE17F9">
            <w:pPr>
              <w:spacing w:after="108" w:line="259" w:lineRule="auto"/>
              <w:ind w:left="-5"/>
              <w:jc w:val="left"/>
              <w:rPr>
                <w:sz w:val="20"/>
                <w:szCs w:val="20"/>
              </w:rPr>
            </w:pPr>
            <w:r w:rsidRPr="00C84887">
              <w:rPr>
                <w:sz w:val="20"/>
                <w:szCs w:val="20"/>
              </w:rPr>
              <w:t>Mango seeds</w:t>
            </w:r>
          </w:p>
        </w:tc>
        <w:tc>
          <w:tcPr>
            <w:tcW w:w="967" w:type="dxa"/>
            <w:noWrap/>
            <w:hideMark/>
          </w:tcPr>
          <w:p w14:paraId="77EE94D6" w14:textId="77777777" w:rsidR="00FE17F9" w:rsidRPr="00C84887" w:rsidRDefault="00FE17F9" w:rsidP="00FE17F9">
            <w:pPr>
              <w:spacing w:after="108" w:line="259" w:lineRule="auto"/>
              <w:ind w:left="-5"/>
              <w:jc w:val="left"/>
              <w:rPr>
                <w:sz w:val="20"/>
                <w:szCs w:val="20"/>
              </w:rPr>
            </w:pPr>
            <w:r w:rsidRPr="00C84887">
              <w:rPr>
                <w:sz w:val="20"/>
                <w:szCs w:val="20"/>
              </w:rPr>
              <w:t>100</w:t>
            </w:r>
          </w:p>
        </w:tc>
        <w:tc>
          <w:tcPr>
            <w:tcW w:w="1652" w:type="dxa"/>
            <w:noWrap/>
            <w:hideMark/>
          </w:tcPr>
          <w:p w14:paraId="16D0CB4F" w14:textId="77777777" w:rsidR="00FE17F9" w:rsidRPr="00C84887" w:rsidRDefault="00FE17F9" w:rsidP="00FE17F9">
            <w:pPr>
              <w:spacing w:after="108" w:line="259" w:lineRule="auto"/>
              <w:ind w:left="-5"/>
              <w:jc w:val="left"/>
              <w:rPr>
                <w:sz w:val="20"/>
                <w:szCs w:val="20"/>
              </w:rPr>
            </w:pPr>
            <w:r w:rsidRPr="00C84887">
              <w:rPr>
                <w:sz w:val="20"/>
                <w:szCs w:val="20"/>
              </w:rPr>
              <w:t>650</w:t>
            </w:r>
          </w:p>
        </w:tc>
        <w:tc>
          <w:tcPr>
            <w:tcW w:w="1069" w:type="dxa"/>
            <w:noWrap/>
            <w:hideMark/>
          </w:tcPr>
          <w:p w14:paraId="63144906" w14:textId="77777777" w:rsidR="00FE17F9" w:rsidRPr="00C84887" w:rsidRDefault="00FE17F9" w:rsidP="00FE17F9">
            <w:pPr>
              <w:spacing w:after="108" w:line="259" w:lineRule="auto"/>
              <w:ind w:left="-5"/>
              <w:jc w:val="left"/>
              <w:rPr>
                <w:sz w:val="20"/>
                <w:szCs w:val="20"/>
              </w:rPr>
            </w:pPr>
            <w:r w:rsidRPr="00C84887">
              <w:rPr>
                <w:sz w:val="20"/>
                <w:szCs w:val="20"/>
              </w:rPr>
              <w:t>10.5</w:t>
            </w:r>
          </w:p>
        </w:tc>
        <w:tc>
          <w:tcPr>
            <w:tcW w:w="1270" w:type="dxa"/>
            <w:noWrap/>
            <w:hideMark/>
          </w:tcPr>
          <w:p w14:paraId="1C425548" w14:textId="77777777" w:rsidR="00FE17F9" w:rsidRPr="00C84887" w:rsidRDefault="00FE17F9" w:rsidP="00FE17F9">
            <w:pPr>
              <w:spacing w:after="108" w:line="259" w:lineRule="auto"/>
              <w:ind w:left="-5"/>
              <w:jc w:val="left"/>
              <w:rPr>
                <w:sz w:val="20"/>
                <w:szCs w:val="20"/>
              </w:rPr>
            </w:pPr>
            <w:r w:rsidRPr="00C84887">
              <w:rPr>
                <w:sz w:val="20"/>
                <w:szCs w:val="20"/>
              </w:rPr>
              <w:t>800</w:t>
            </w:r>
          </w:p>
        </w:tc>
        <w:tc>
          <w:tcPr>
            <w:tcW w:w="889" w:type="dxa"/>
            <w:noWrap/>
            <w:hideMark/>
          </w:tcPr>
          <w:p w14:paraId="37CE666D" w14:textId="77777777" w:rsidR="00FE17F9" w:rsidRPr="00C84887" w:rsidRDefault="00FE17F9" w:rsidP="00FE17F9">
            <w:pPr>
              <w:spacing w:after="108" w:line="259" w:lineRule="auto"/>
              <w:ind w:left="-5"/>
              <w:jc w:val="left"/>
              <w:rPr>
                <w:sz w:val="20"/>
                <w:szCs w:val="20"/>
              </w:rPr>
            </w:pPr>
            <w:r w:rsidRPr="00C84887">
              <w:rPr>
                <w:sz w:val="20"/>
                <w:szCs w:val="20"/>
              </w:rPr>
              <w:t>27</w:t>
            </w:r>
          </w:p>
        </w:tc>
        <w:tc>
          <w:tcPr>
            <w:tcW w:w="1136" w:type="dxa"/>
            <w:hideMark/>
          </w:tcPr>
          <w:p w14:paraId="043C3114" w14:textId="77777777" w:rsidR="00FE17F9" w:rsidRPr="00C84887" w:rsidRDefault="00FE17F9" w:rsidP="00FE17F9">
            <w:pPr>
              <w:spacing w:after="108" w:line="259" w:lineRule="auto"/>
              <w:ind w:left="-5"/>
              <w:jc w:val="left"/>
              <w:rPr>
                <w:sz w:val="20"/>
                <w:szCs w:val="20"/>
              </w:rPr>
            </w:pPr>
            <w:r w:rsidRPr="00C84887">
              <w:rPr>
                <w:sz w:val="20"/>
                <w:szCs w:val="20"/>
              </w:rPr>
              <w:t>Fixed-bed quartz</w:t>
            </w:r>
            <w:r w:rsidRPr="00C84887">
              <w:rPr>
                <w:sz w:val="20"/>
                <w:szCs w:val="20"/>
              </w:rPr>
              <w:br/>
              <w:t xml:space="preserve"> glass reactor</w:t>
            </w:r>
          </w:p>
        </w:tc>
        <w:tc>
          <w:tcPr>
            <w:tcW w:w="1650" w:type="dxa"/>
            <w:noWrap/>
            <w:hideMark/>
          </w:tcPr>
          <w:p w14:paraId="143378B3" w14:textId="77777777" w:rsidR="00FE17F9" w:rsidRPr="00C84887" w:rsidRDefault="00FE17F9" w:rsidP="00FE17F9">
            <w:pPr>
              <w:spacing w:after="108" w:line="259" w:lineRule="auto"/>
              <w:ind w:left="-5"/>
              <w:jc w:val="left"/>
              <w:rPr>
                <w:sz w:val="20"/>
                <w:szCs w:val="20"/>
              </w:rPr>
            </w:pPr>
            <w:proofErr w:type="spellStart"/>
            <w:r w:rsidRPr="00C84887">
              <w:rPr>
                <w:sz w:val="20"/>
                <w:szCs w:val="20"/>
              </w:rPr>
              <w:t>Lazzari</w:t>
            </w:r>
            <w:proofErr w:type="spellEnd"/>
            <w:r w:rsidRPr="00C84887">
              <w:rPr>
                <w:sz w:val="20"/>
                <w:szCs w:val="20"/>
              </w:rPr>
              <w:t xml:space="preserve"> et al. (2016)</w:t>
            </w:r>
          </w:p>
        </w:tc>
      </w:tr>
      <w:tr w:rsidR="00FE17F9" w:rsidRPr="00C84887" w14:paraId="6D40E824" w14:textId="77777777" w:rsidTr="00FE17F9">
        <w:trPr>
          <w:trHeight w:val="360"/>
        </w:trPr>
        <w:tc>
          <w:tcPr>
            <w:tcW w:w="1245" w:type="dxa"/>
            <w:noWrap/>
            <w:hideMark/>
          </w:tcPr>
          <w:p w14:paraId="728FB740" w14:textId="77777777" w:rsidR="00FE17F9" w:rsidRPr="00C84887" w:rsidRDefault="00FE17F9" w:rsidP="00FE17F9">
            <w:pPr>
              <w:spacing w:after="108" w:line="259" w:lineRule="auto"/>
              <w:ind w:left="-5"/>
              <w:jc w:val="left"/>
              <w:rPr>
                <w:sz w:val="20"/>
                <w:szCs w:val="20"/>
              </w:rPr>
            </w:pPr>
            <w:r w:rsidRPr="00C84887">
              <w:rPr>
                <w:sz w:val="20"/>
                <w:szCs w:val="20"/>
              </w:rPr>
              <w:t>Fish waste</w:t>
            </w:r>
          </w:p>
        </w:tc>
        <w:tc>
          <w:tcPr>
            <w:tcW w:w="967" w:type="dxa"/>
            <w:noWrap/>
            <w:hideMark/>
          </w:tcPr>
          <w:p w14:paraId="0E75F622" w14:textId="77777777" w:rsidR="00FE17F9" w:rsidRPr="00C84887" w:rsidRDefault="00FE17F9" w:rsidP="00FE17F9">
            <w:pPr>
              <w:spacing w:after="108" w:line="259" w:lineRule="auto"/>
              <w:ind w:left="-5"/>
              <w:jc w:val="left"/>
              <w:rPr>
                <w:sz w:val="20"/>
                <w:szCs w:val="20"/>
              </w:rPr>
            </w:pPr>
            <w:r w:rsidRPr="00C84887">
              <w:rPr>
                <w:sz w:val="20"/>
                <w:szCs w:val="20"/>
              </w:rPr>
              <w:t>20</w:t>
            </w:r>
          </w:p>
        </w:tc>
        <w:tc>
          <w:tcPr>
            <w:tcW w:w="1652" w:type="dxa"/>
            <w:noWrap/>
            <w:hideMark/>
          </w:tcPr>
          <w:p w14:paraId="5E702EC5"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10BF3328" w14:textId="77777777" w:rsidR="00FE17F9" w:rsidRPr="00C84887" w:rsidRDefault="00FE17F9" w:rsidP="00FE17F9">
            <w:pPr>
              <w:spacing w:after="108" w:line="259" w:lineRule="auto"/>
              <w:ind w:left="-5"/>
              <w:jc w:val="left"/>
              <w:rPr>
                <w:sz w:val="20"/>
                <w:szCs w:val="20"/>
              </w:rPr>
            </w:pPr>
            <w:r w:rsidRPr="00C84887">
              <w:rPr>
                <w:sz w:val="20"/>
                <w:szCs w:val="20"/>
              </w:rPr>
              <w:t>8.2</w:t>
            </w:r>
          </w:p>
        </w:tc>
        <w:tc>
          <w:tcPr>
            <w:tcW w:w="1270" w:type="dxa"/>
            <w:noWrap/>
            <w:hideMark/>
          </w:tcPr>
          <w:p w14:paraId="121A351D"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889" w:type="dxa"/>
            <w:noWrap/>
            <w:hideMark/>
          </w:tcPr>
          <w:p w14:paraId="12745A20" w14:textId="77777777" w:rsidR="00FE17F9" w:rsidRPr="00C84887" w:rsidRDefault="00FE17F9" w:rsidP="00FE17F9">
            <w:pPr>
              <w:spacing w:after="108" w:line="259" w:lineRule="auto"/>
              <w:ind w:left="-5"/>
              <w:jc w:val="left"/>
              <w:rPr>
                <w:sz w:val="20"/>
                <w:szCs w:val="20"/>
              </w:rPr>
            </w:pPr>
            <w:r w:rsidRPr="00C84887">
              <w:rPr>
                <w:sz w:val="20"/>
                <w:szCs w:val="20"/>
              </w:rPr>
              <w:t>33.8</w:t>
            </w:r>
          </w:p>
        </w:tc>
        <w:tc>
          <w:tcPr>
            <w:tcW w:w="1136" w:type="dxa"/>
            <w:noWrap/>
            <w:hideMark/>
          </w:tcPr>
          <w:p w14:paraId="14B24722" w14:textId="77777777" w:rsidR="00FE17F9" w:rsidRPr="00C84887" w:rsidRDefault="00FE17F9" w:rsidP="00FE17F9">
            <w:pPr>
              <w:spacing w:after="108" w:line="259" w:lineRule="auto"/>
              <w:ind w:left="-5"/>
              <w:jc w:val="left"/>
              <w:rPr>
                <w:sz w:val="20"/>
                <w:szCs w:val="20"/>
              </w:rPr>
            </w:pPr>
            <w:r w:rsidRPr="00C84887">
              <w:rPr>
                <w:sz w:val="20"/>
                <w:szCs w:val="20"/>
              </w:rPr>
              <w:t>Fixed bed reactor</w:t>
            </w:r>
          </w:p>
        </w:tc>
        <w:tc>
          <w:tcPr>
            <w:tcW w:w="1650" w:type="dxa"/>
            <w:noWrap/>
            <w:hideMark/>
          </w:tcPr>
          <w:p w14:paraId="165F9E19" w14:textId="77777777" w:rsidR="00FE17F9" w:rsidRPr="00C84887" w:rsidRDefault="00FE17F9" w:rsidP="00FE17F9">
            <w:pPr>
              <w:spacing w:after="108" w:line="259" w:lineRule="auto"/>
              <w:ind w:left="-5"/>
              <w:jc w:val="left"/>
              <w:rPr>
                <w:sz w:val="20"/>
                <w:szCs w:val="20"/>
              </w:rPr>
            </w:pPr>
            <w:r w:rsidRPr="00C84887">
              <w:rPr>
                <w:sz w:val="20"/>
                <w:szCs w:val="20"/>
              </w:rPr>
              <w:t>Fadhil et al. (2017)</w:t>
            </w:r>
          </w:p>
        </w:tc>
      </w:tr>
      <w:tr w:rsidR="00FE17F9" w:rsidRPr="00C84887" w14:paraId="3CB185C9" w14:textId="77777777" w:rsidTr="00FE17F9">
        <w:trPr>
          <w:trHeight w:val="360"/>
        </w:trPr>
        <w:tc>
          <w:tcPr>
            <w:tcW w:w="1245" w:type="dxa"/>
            <w:noWrap/>
          </w:tcPr>
          <w:p w14:paraId="7487318E" w14:textId="3977E033" w:rsidR="00FE17F9" w:rsidRPr="00C84887" w:rsidRDefault="00FE17F9" w:rsidP="00FE17F9">
            <w:pPr>
              <w:spacing w:after="108" w:line="259" w:lineRule="auto"/>
              <w:ind w:left="-5"/>
              <w:jc w:val="left"/>
              <w:rPr>
                <w:sz w:val="20"/>
                <w:szCs w:val="20"/>
              </w:rPr>
            </w:pPr>
          </w:p>
        </w:tc>
        <w:tc>
          <w:tcPr>
            <w:tcW w:w="967" w:type="dxa"/>
            <w:noWrap/>
          </w:tcPr>
          <w:p w14:paraId="01851864" w14:textId="7149DB88" w:rsidR="00FE17F9" w:rsidRPr="00C84887" w:rsidRDefault="00FE17F9" w:rsidP="00FE17F9">
            <w:pPr>
              <w:spacing w:after="108" w:line="259" w:lineRule="auto"/>
              <w:ind w:left="-5"/>
              <w:jc w:val="left"/>
              <w:rPr>
                <w:sz w:val="20"/>
                <w:szCs w:val="20"/>
              </w:rPr>
            </w:pPr>
          </w:p>
        </w:tc>
        <w:tc>
          <w:tcPr>
            <w:tcW w:w="1652" w:type="dxa"/>
            <w:noWrap/>
          </w:tcPr>
          <w:p w14:paraId="6A0554EB" w14:textId="4A45C2AA" w:rsidR="00FE17F9" w:rsidRPr="00C84887" w:rsidRDefault="00FE17F9" w:rsidP="00FE17F9">
            <w:pPr>
              <w:spacing w:after="108" w:line="259" w:lineRule="auto"/>
              <w:ind w:left="-5"/>
              <w:jc w:val="left"/>
              <w:rPr>
                <w:sz w:val="20"/>
                <w:szCs w:val="20"/>
              </w:rPr>
            </w:pPr>
          </w:p>
        </w:tc>
        <w:tc>
          <w:tcPr>
            <w:tcW w:w="1069" w:type="dxa"/>
            <w:noWrap/>
          </w:tcPr>
          <w:p w14:paraId="6997BC19" w14:textId="623C9C51" w:rsidR="00FE17F9" w:rsidRPr="00C84887" w:rsidRDefault="00FE17F9" w:rsidP="00FE17F9">
            <w:pPr>
              <w:spacing w:after="108" w:line="259" w:lineRule="auto"/>
              <w:ind w:left="-5"/>
              <w:jc w:val="left"/>
              <w:rPr>
                <w:sz w:val="20"/>
                <w:szCs w:val="20"/>
              </w:rPr>
            </w:pPr>
          </w:p>
        </w:tc>
        <w:tc>
          <w:tcPr>
            <w:tcW w:w="1270" w:type="dxa"/>
            <w:noWrap/>
          </w:tcPr>
          <w:p w14:paraId="7D17F2A1" w14:textId="603812F8" w:rsidR="00FE17F9" w:rsidRPr="00C84887" w:rsidRDefault="00FE17F9" w:rsidP="00FE17F9">
            <w:pPr>
              <w:spacing w:after="108" w:line="259" w:lineRule="auto"/>
              <w:ind w:left="-5"/>
              <w:jc w:val="left"/>
              <w:rPr>
                <w:sz w:val="20"/>
                <w:szCs w:val="20"/>
              </w:rPr>
            </w:pPr>
          </w:p>
        </w:tc>
        <w:tc>
          <w:tcPr>
            <w:tcW w:w="889" w:type="dxa"/>
            <w:noWrap/>
          </w:tcPr>
          <w:p w14:paraId="1AC40BBE" w14:textId="7DAC90B3" w:rsidR="00FE17F9" w:rsidRPr="00C84887" w:rsidRDefault="00FE17F9" w:rsidP="00FE17F9">
            <w:pPr>
              <w:spacing w:after="108" w:line="259" w:lineRule="auto"/>
              <w:ind w:left="-5"/>
              <w:jc w:val="left"/>
              <w:rPr>
                <w:sz w:val="20"/>
                <w:szCs w:val="20"/>
              </w:rPr>
            </w:pPr>
          </w:p>
        </w:tc>
        <w:tc>
          <w:tcPr>
            <w:tcW w:w="1136" w:type="dxa"/>
            <w:noWrap/>
          </w:tcPr>
          <w:p w14:paraId="6E03383C" w14:textId="4D4225AF" w:rsidR="00FE17F9" w:rsidRPr="00C84887" w:rsidRDefault="00FE17F9" w:rsidP="00FE17F9">
            <w:pPr>
              <w:spacing w:after="108" w:line="259" w:lineRule="auto"/>
              <w:ind w:left="-5"/>
              <w:jc w:val="left"/>
              <w:rPr>
                <w:sz w:val="20"/>
                <w:szCs w:val="20"/>
              </w:rPr>
            </w:pPr>
          </w:p>
        </w:tc>
        <w:tc>
          <w:tcPr>
            <w:tcW w:w="1650" w:type="dxa"/>
            <w:noWrap/>
          </w:tcPr>
          <w:p w14:paraId="0C914931" w14:textId="79B91AB2" w:rsidR="00FE17F9" w:rsidRPr="00C84887" w:rsidRDefault="00FE17F9" w:rsidP="00FE17F9">
            <w:pPr>
              <w:spacing w:after="108" w:line="259" w:lineRule="auto"/>
              <w:ind w:left="-5"/>
              <w:jc w:val="left"/>
              <w:rPr>
                <w:sz w:val="20"/>
                <w:szCs w:val="20"/>
              </w:rPr>
            </w:pPr>
          </w:p>
        </w:tc>
      </w:tr>
      <w:tr w:rsidR="00FE17F9" w:rsidRPr="00C84887" w14:paraId="6090003C" w14:textId="77777777" w:rsidTr="00FE17F9">
        <w:trPr>
          <w:trHeight w:val="720"/>
        </w:trPr>
        <w:tc>
          <w:tcPr>
            <w:tcW w:w="1245" w:type="dxa"/>
            <w:noWrap/>
            <w:hideMark/>
          </w:tcPr>
          <w:p w14:paraId="4E3A56ED" w14:textId="77777777" w:rsidR="00FE17F9" w:rsidRPr="00C84887" w:rsidRDefault="00FE17F9" w:rsidP="00FE17F9">
            <w:pPr>
              <w:spacing w:after="108" w:line="259" w:lineRule="auto"/>
              <w:ind w:left="-5"/>
              <w:jc w:val="left"/>
              <w:rPr>
                <w:sz w:val="20"/>
                <w:szCs w:val="20"/>
              </w:rPr>
            </w:pPr>
            <w:r w:rsidRPr="00C84887">
              <w:rPr>
                <w:sz w:val="20"/>
                <w:szCs w:val="20"/>
              </w:rPr>
              <w:t>Rice hull waste</w:t>
            </w:r>
          </w:p>
        </w:tc>
        <w:tc>
          <w:tcPr>
            <w:tcW w:w="967" w:type="dxa"/>
            <w:noWrap/>
            <w:hideMark/>
          </w:tcPr>
          <w:p w14:paraId="2F25A89A" w14:textId="77777777" w:rsidR="00FE17F9" w:rsidRPr="00C84887" w:rsidRDefault="00FE17F9" w:rsidP="00FE17F9">
            <w:pPr>
              <w:spacing w:after="108" w:line="259" w:lineRule="auto"/>
              <w:ind w:left="-5"/>
              <w:jc w:val="left"/>
              <w:rPr>
                <w:sz w:val="20"/>
                <w:szCs w:val="20"/>
              </w:rPr>
            </w:pPr>
            <w:r w:rsidRPr="00C84887">
              <w:rPr>
                <w:sz w:val="20"/>
                <w:szCs w:val="20"/>
              </w:rPr>
              <w:t>15</w:t>
            </w:r>
          </w:p>
        </w:tc>
        <w:tc>
          <w:tcPr>
            <w:tcW w:w="1652" w:type="dxa"/>
            <w:noWrap/>
            <w:hideMark/>
          </w:tcPr>
          <w:p w14:paraId="52C1ED77" w14:textId="77777777" w:rsidR="00FE17F9" w:rsidRPr="00C84887" w:rsidRDefault="00FE17F9" w:rsidP="00FE17F9">
            <w:pPr>
              <w:spacing w:after="108" w:line="259" w:lineRule="auto"/>
              <w:ind w:left="-5"/>
              <w:jc w:val="left"/>
              <w:rPr>
                <w:sz w:val="20"/>
                <w:szCs w:val="20"/>
              </w:rPr>
            </w:pPr>
            <w:r w:rsidRPr="00C84887">
              <w:rPr>
                <w:sz w:val="20"/>
                <w:szCs w:val="20"/>
              </w:rPr>
              <w:t>300</w:t>
            </w:r>
          </w:p>
        </w:tc>
        <w:tc>
          <w:tcPr>
            <w:tcW w:w="1069" w:type="dxa"/>
            <w:noWrap/>
            <w:hideMark/>
          </w:tcPr>
          <w:p w14:paraId="74BFE00B" w14:textId="77777777" w:rsidR="00FE17F9" w:rsidRPr="00C84887" w:rsidRDefault="00FE17F9" w:rsidP="00FE17F9">
            <w:pPr>
              <w:spacing w:after="108" w:line="259" w:lineRule="auto"/>
              <w:ind w:left="-5"/>
              <w:jc w:val="left"/>
              <w:rPr>
                <w:sz w:val="20"/>
                <w:szCs w:val="20"/>
              </w:rPr>
            </w:pPr>
            <w:r w:rsidRPr="00C84887">
              <w:rPr>
                <w:sz w:val="20"/>
                <w:szCs w:val="20"/>
              </w:rPr>
              <w:t>6.5</w:t>
            </w:r>
          </w:p>
        </w:tc>
        <w:tc>
          <w:tcPr>
            <w:tcW w:w="1270" w:type="dxa"/>
            <w:noWrap/>
            <w:hideMark/>
          </w:tcPr>
          <w:p w14:paraId="000302D5" w14:textId="77777777" w:rsidR="00FE17F9" w:rsidRPr="00C84887" w:rsidRDefault="00FE17F9" w:rsidP="00FE17F9">
            <w:pPr>
              <w:spacing w:after="108" w:line="259" w:lineRule="auto"/>
              <w:ind w:left="-5"/>
              <w:jc w:val="left"/>
              <w:rPr>
                <w:sz w:val="20"/>
                <w:szCs w:val="20"/>
              </w:rPr>
            </w:pPr>
            <w:r w:rsidRPr="00C84887">
              <w:rPr>
                <w:sz w:val="20"/>
                <w:szCs w:val="20"/>
              </w:rPr>
              <w:t>600</w:t>
            </w:r>
          </w:p>
        </w:tc>
        <w:tc>
          <w:tcPr>
            <w:tcW w:w="889" w:type="dxa"/>
            <w:noWrap/>
            <w:hideMark/>
          </w:tcPr>
          <w:p w14:paraId="0E904A2C" w14:textId="77777777" w:rsidR="00FE17F9" w:rsidRPr="00C84887" w:rsidRDefault="00FE17F9" w:rsidP="00FE17F9">
            <w:pPr>
              <w:spacing w:after="108" w:line="259" w:lineRule="auto"/>
              <w:ind w:left="-5"/>
              <w:jc w:val="left"/>
              <w:rPr>
                <w:sz w:val="20"/>
                <w:szCs w:val="20"/>
              </w:rPr>
            </w:pPr>
            <w:r w:rsidRPr="00C84887">
              <w:rPr>
                <w:sz w:val="20"/>
                <w:szCs w:val="20"/>
              </w:rPr>
              <w:t>30</w:t>
            </w:r>
          </w:p>
        </w:tc>
        <w:tc>
          <w:tcPr>
            <w:tcW w:w="1136" w:type="dxa"/>
            <w:noWrap/>
            <w:hideMark/>
          </w:tcPr>
          <w:p w14:paraId="507A3494" w14:textId="77777777" w:rsidR="00FE17F9" w:rsidRPr="00C84887" w:rsidRDefault="00FE17F9" w:rsidP="00FE17F9">
            <w:pPr>
              <w:spacing w:after="108" w:line="259" w:lineRule="auto"/>
              <w:ind w:left="-5"/>
              <w:jc w:val="left"/>
              <w:rPr>
                <w:sz w:val="20"/>
                <w:szCs w:val="20"/>
              </w:rPr>
            </w:pPr>
            <w:r w:rsidRPr="00C84887">
              <w:rPr>
                <w:sz w:val="20"/>
                <w:szCs w:val="20"/>
              </w:rPr>
              <w:t>Fixed bed reactor</w:t>
            </w:r>
          </w:p>
        </w:tc>
        <w:tc>
          <w:tcPr>
            <w:tcW w:w="1650" w:type="dxa"/>
            <w:hideMark/>
          </w:tcPr>
          <w:p w14:paraId="7B3FFB13" w14:textId="77777777" w:rsidR="00FE17F9" w:rsidRPr="00C84887" w:rsidRDefault="00FE17F9" w:rsidP="00FE17F9">
            <w:pPr>
              <w:spacing w:after="108" w:line="259" w:lineRule="auto"/>
              <w:ind w:left="-5"/>
              <w:jc w:val="left"/>
              <w:rPr>
                <w:sz w:val="20"/>
                <w:szCs w:val="20"/>
              </w:rPr>
            </w:pPr>
            <w:r w:rsidRPr="00C84887">
              <w:rPr>
                <w:sz w:val="20"/>
                <w:szCs w:val="20"/>
              </w:rPr>
              <w:t xml:space="preserve">Ben Hassen </w:t>
            </w:r>
            <w:proofErr w:type="spellStart"/>
            <w:r w:rsidRPr="00C84887">
              <w:rPr>
                <w:sz w:val="20"/>
                <w:szCs w:val="20"/>
              </w:rPr>
              <w:t>Trabelsiet</w:t>
            </w:r>
            <w:proofErr w:type="spellEnd"/>
            <w:r w:rsidRPr="00C84887">
              <w:rPr>
                <w:sz w:val="20"/>
                <w:szCs w:val="20"/>
              </w:rPr>
              <w:br/>
              <w:t xml:space="preserve"> al. (2018)</w:t>
            </w:r>
          </w:p>
        </w:tc>
      </w:tr>
      <w:tr w:rsidR="00FE17F9" w:rsidRPr="00C84887" w14:paraId="6E5EC01B" w14:textId="77777777" w:rsidTr="00FE17F9">
        <w:trPr>
          <w:trHeight w:val="720"/>
        </w:trPr>
        <w:tc>
          <w:tcPr>
            <w:tcW w:w="1245" w:type="dxa"/>
            <w:noWrap/>
          </w:tcPr>
          <w:p w14:paraId="55302A4B" w14:textId="05F467B4" w:rsidR="00FE17F9" w:rsidRPr="00C84887" w:rsidRDefault="00FE17F9" w:rsidP="00FE17F9">
            <w:pPr>
              <w:spacing w:after="108" w:line="259" w:lineRule="auto"/>
              <w:ind w:left="-5"/>
              <w:jc w:val="left"/>
              <w:rPr>
                <w:sz w:val="20"/>
                <w:szCs w:val="20"/>
              </w:rPr>
            </w:pPr>
          </w:p>
        </w:tc>
        <w:tc>
          <w:tcPr>
            <w:tcW w:w="967" w:type="dxa"/>
            <w:noWrap/>
          </w:tcPr>
          <w:p w14:paraId="33D36A9F" w14:textId="6049B011" w:rsidR="00FE17F9" w:rsidRPr="00C84887" w:rsidRDefault="00FE17F9" w:rsidP="00FE17F9">
            <w:pPr>
              <w:spacing w:after="108" w:line="259" w:lineRule="auto"/>
              <w:ind w:left="-5"/>
              <w:jc w:val="left"/>
              <w:rPr>
                <w:sz w:val="20"/>
                <w:szCs w:val="20"/>
              </w:rPr>
            </w:pPr>
          </w:p>
        </w:tc>
        <w:tc>
          <w:tcPr>
            <w:tcW w:w="1652" w:type="dxa"/>
            <w:noWrap/>
          </w:tcPr>
          <w:p w14:paraId="50AE1467" w14:textId="42A8C992" w:rsidR="00FE17F9" w:rsidRPr="00C84887" w:rsidRDefault="00FE17F9" w:rsidP="00FE17F9">
            <w:pPr>
              <w:spacing w:after="108" w:line="259" w:lineRule="auto"/>
              <w:ind w:left="-5"/>
              <w:jc w:val="left"/>
              <w:rPr>
                <w:sz w:val="20"/>
                <w:szCs w:val="20"/>
              </w:rPr>
            </w:pPr>
          </w:p>
        </w:tc>
        <w:tc>
          <w:tcPr>
            <w:tcW w:w="1069" w:type="dxa"/>
            <w:noWrap/>
          </w:tcPr>
          <w:p w14:paraId="41518790" w14:textId="57D5DDBF" w:rsidR="00FE17F9" w:rsidRPr="00C84887" w:rsidRDefault="00FE17F9" w:rsidP="00FE17F9">
            <w:pPr>
              <w:spacing w:after="108" w:line="259" w:lineRule="auto"/>
              <w:ind w:left="-5"/>
              <w:jc w:val="left"/>
              <w:rPr>
                <w:sz w:val="20"/>
                <w:szCs w:val="20"/>
              </w:rPr>
            </w:pPr>
          </w:p>
        </w:tc>
        <w:tc>
          <w:tcPr>
            <w:tcW w:w="1270" w:type="dxa"/>
            <w:noWrap/>
          </w:tcPr>
          <w:p w14:paraId="6FCA7879" w14:textId="4A91D644" w:rsidR="00FE17F9" w:rsidRPr="00C84887" w:rsidRDefault="00FE17F9" w:rsidP="00FE17F9">
            <w:pPr>
              <w:spacing w:after="108" w:line="259" w:lineRule="auto"/>
              <w:ind w:left="-5"/>
              <w:jc w:val="left"/>
              <w:rPr>
                <w:sz w:val="20"/>
                <w:szCs w:val="20"/>
              </w:rPr>
            </w:pPr>
          </w:p>
        </w:tc>
        <w:tc>
          <w:tcPr>
            <w:tcW w:w="889" w:type="dxa"/>
            <w:noWrap/>
          </w:tcPr>
          <w:p w14:paraId="457CC001" w14:textId="53359B40" w:rsidR="00FE17F9" w:rsidRPr="00C84887" w:rsidRDefault="00FE17F9" w:rsidP="00FE17F9">
            <w:pPr>
              <w:spacing w:after="108" w:line="259" w:lineRule="auto"/>
              <w:ind w:left="-5"/>
              <w:jc w:val="left"/>
              <w:rPr>
                <w:sz w:val="20"/>
                <w:szCs w:val="20"/>
              </w:rPr>
            </w:pPr>
          </w:p>
        </w:tc>
        <w:tc>
          <w:tcPr>
            <w:tcW w:w="1136" w:type="dxa"/>
            <w:noWrap/>
          </w:tcPr>
          <w:p w14:paraId="5DDEBE8D" w14:textId="179BE890" w:rsidR="00FE17F9" w:rsidRPr="00C84887" w:rsidRDefault="00FE17F9" w:rsidP="00FE17F9">
            <w:pPr>
              <w:spacing w:after="108" w:line="259" w:lineRule="auto"/>
              <w:ind w:left="-5"/>
              <w:jc w:val="left"/>
              <w:rPr>
                <w:sz w:val="20"/>
                <w:szCs w:val="20"/>
              </w:rPr>
            </w:pPr>
          </w:p>
        </w:tc>
        <w:tc>
          <w:tcPr>
            <w:tcW w:w="1650" w:type="dxa"/>
          </w:tcPr>
          <w:p w14:paraId="45411F68" w14:textId="494282AC" w:rsidR="00FE17F9" w:rsidRPr="00C84887" w:rsidRDefault="00FE17F9" w:rsidP="00FE17F9">
            <w:pPr>
              <w:spacing w:after="108" w:line="259" w:lineRule="auto"/>
              <w:ind w:left="-5"/>
              <w:jc w:val="left"/>
              <w:rPr>
                <w:sz w:val="20"/>
                <w:szCs w:val="20"/>
              </w:rPr>
            </w:pPr>
          </w:p>
        </w:tc>
      </w:tr>
      <w:tr w:rsidR="00FE17F9" w:rsidRPr="00C84887" w14:paraId="33F0888D" w14:textId="77777777" w:rsidTr="00FE17F9">
        <w:trPr>
          <w:trHeight w:val="720"/>
        </w:trPr>
        <w:tc>
          <w:tcPr>
            <w:tcW w:w="1245" w:type="dxa"/>
            <w:noWrap/>
            <w:hideMark/>
          </w:tcPr>
          <w:p w14:paraId="5131A32F" w14:textId="77777777" w:rsidR="00FE17F9" w:rsidRPr="00C84887" w:rsidRDefault="00FE17F9" w:rsidP="00FE17F9">
            <w:pPr>
              <w:spacing w:after="108" w:line="259" w:lineRule="auto"/>
              <w:ind w:left="-5"/>
              <w:jc w:val="left"/>
              <w:rPr>
                <w:sz w:val="20"/>
                <w:szCs w:val="20"/>
              </w:rPr>
            </w:pPr>
            <w:r w:rsidRPr="00C84887">
              <w:rPr>
                <w:sz w:val="20"/>
                <w:szCs w:val="20"/>
              </w:rPr>
              <w:t>Digested food waste</w:t>
            </w:r>
          </w:p>
        </w:tc>
        <w:tc>
          <w:tcPr>
            <w:tcW w:w="967" w:type="dxa"/>
            <w:noWrap/>
            <w:hideMark/>
          </w:tcPr>
          <w:p w14:paraId="784E14F1" w14:textId="77777777" w:rsidR="00FE17F9" w:rsidRPr="00C84887" w:rsidRDefault="00FE17F9" w:rsidP="00FE17F9">
            <w:pPr>
              <w:spacing w:after="108" w:line="259" w:lineRule="auto"/>
              <w:ind w:left="-5"/>
              <w:jc w:val="left"/>
              <w:rPr>
                <w:sz w:val="20"/>
                <w:szCs w:val="20"/>
              </w:rPr>
            </w:pPr>
            <w:r w:rsidRPr="00C84887">
              <w:rPr>
                <w:sz w:val="20"/>
                <w:szCs w:val="20"/>
              </w:rPr>
              <w:t>10</w:t>
            </w:r>
          </w:p>
        </w:tc>
        <w:tc>
          <w:tcPr>
            <w:tcW w:w="1652" w:type="dxa"/>
            <w:noWrap/>
            <w:hideMark/>
          </w:tcPr>
          <w:p w14:paraId="66865DB4"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4BC5C1D8" w14:textId="77777777" w:rsidR="00FE17F9" w:rsidRPr="00C84887" w:rsidRDefault="00FE17F9" w:rsidP="00FE17F9">
            <w:pPr>
              <w:spacing w:after="108" w:line="259" w:lineRule="auto"/>
              <w:ind w:left="-5"/>
              <w:jc w:val="left"/>
              <w:rPr>
                <w:sz w:val="20"/>
                <w:szCs w:val="20"/>
              </w:rPr>
            </w:pPr>
            <w:r w:rsidRPr="00C84887">
              <w:rPr>
                <w:sz w:val="20"/>
                <w:szCs w:val="20"/>
              </w:rPr>
              <w:t>20</w:t>
            </w:r>
          </w:p>
        </w:tc>
        <w:tc>
          <w:tcPr>
            <w:tcW w:w="1270" w:type="dxa"/>
            <w:noWrap/>
            <w:hideMark/>
          </w:tcPr>
          <w:p w14:paraId="7CAA542E" w14:textId="77777777" w:rsidR="00FE17F9" w:rsidRPr="00C84887" w:rsidRDefault="00FE17F9" w:rsidP="00FE17F9">
            <w:pPr>
              <w:spacing w:after="108" w:line="259" w:lineRule="auto"/>
              <w:ind w:left="-5"/>
              <w:jc w:val="left"/>
              <w:rPr>
                <w:sz w:val="20"/>
                <w:szCs w:val="20"/>
              </w:rPr>
            </w:pPr>
            <w:r w:rsidRPr="00C84887">
              <w:rPr>
                <w:sz w:val="20"/>
                <w:szCs w:val="20"/>
              </w:rPr>
              <w:t>550</w:t>
            </w:r>
          </w:p>
        </w:tc>
        <w:tc>
          <w:tcPr>
            <w:tcW w:w="889" w:type="dxa"/>
            <w:noWrap/>
            <w:hideMark/>
          </w:tcPr>
          <w:p w14:paraId="2D6C6B50" w14:textId="77777777" w:rsidR="00FE17F9" w:rsidRPr="00C84887" w:rsidRDefault="00FE17F9" w:rsidP="00FE17F9">
            <w:pPr>
              <w:spacing w:after="108" w:line="259" w:lineRule="auto"/>
              <w:ind w:left="-5"/>
              <w:jc w:val="left"/>
              <w:rPr>
                <w:sz w:val="20"/>
                <w:szCs w:val="20"/>
              </w:rPr>
            </w:pPr>
            <w:r w:rsidRPr="00C84887">
              <w:rPr>
                <w:sz w:val="20"/>
                <w:szCs w:val="20"/>
              </w:rPr>
              <w:t>39.5</w:t>
            </w:r>
          </w:p>
        </w:tc>
        <w:tc>
          <w:tcPr>
            <w:tcW w:w="1136" w:type="dxa"/>
            <w:noWrap/>
            <w:hideMark/>
          </w:tcPr>
          <w:p w14:paraId="335DA69E" w14:textId="77777777" w:rsidR="00FE17F9" w:rsidRPr="00C84887" w:rsidRDefault="00FE17F9" w:rsidP="00FE17F9">
            <w:pPr>
              <w:spacing w:after="108" w:line="259" w:lineRule="auto"/>
              <w:ind w:left="-5"/>
              <w:jc w:val="left"/>
              <w:rPr>
                <w:sz w:val="20"/>
                <w:szCs w:val="20"/>
              </w:rPr>
            </w:pPr>
            <w:r w:rsidRPr="00C84887">
              <w:rPr>
                <w:sz w:val="20"/>
                <w:szCs w:val="20"/>
              </w:rPr>
              <w:t>Fixed bed reactor</w:t>
            </w:r>
          </w:p>
        </w:tc>
        <w:tc>
          <w:tcPr>
            <w:tcW w:w="1650" w:type="dxa"/>
            <w:hideMark/>
          </w:tcPr>
          <w:p w14:paraId="2ACDCAF9" w14:textId="77777777" w:rsidR="00FE17F9" w:rsidRPr="00C84887" w:rsidRDefault="00FE17F9" w:rsidP="00FE17F9">
            <w:pPr>
              <w:spacing w:after="108" w:line="259" w:lineRule="auto"/>
              <w:ind w:left="-5"/>
              <w:jc w:val="left"/>
              <w:rPr>
                <w:sz w:val="20"/>
                <w:szCs w:val="20"/>
              </w:rPr>
            </w:pPr>
            <w:proofErr w:type="spellStart"/>
            <w:r w:rsidRPr="00C84887">
              <w:rPr>
                <w:sz w:val="20"/>
                <w:szCs w:val="20"/>
              </w:rPr>
              <w:t>Opatokun</w:t>
            </w:r>
            <w:proofErr w:type="spellEnd"/>
            <w:r w:rsidRPr="00C84887">
              <w:rPr>
                <w:sz w:val="20"/>
                <w:szCs w:val="20"/>
              </w:rPr>
              <w:t xml:space="preserve"> et </w:t>
            </w:r>
            <w:r w:rsidRPr="00C84887">
              <w:rPr>
                <w:sz w:val="20"/>
                <w:szCs w:val="20"/>
              </w:rPr>
              <w:br/>
              <w:t>al.(2015b)</w:t>
            </w:r>
          </w:p>
        </w:tc>
      </w:tr>
      <w:tr w:rsidR="00FE17F9" w:rsidRPr="00C84887" w14:paraId="7891A32A" w14:textId="77777777" w:rsidTr="00FE17F9">
        <w:trPr>
          <w:trHeight w:val="720"/>
        </w:trPr>
        <w:tc>
          <w:tcPr>
            <w:tcW w:w="1245" w:type="dxa"/>
            <w:noWrap/>
            <w:hideMark/>
          </w:tcPr>
          <w:p w14:paraId="543A2203" w14:textId="77777777" w:rsidR="00FE17F9" w:rsidRPr="00C84887" w:rsidRDefault="00FE17F9" w:rsidP="00FE17F9">
            <w:pPr>
              <w:spacing w:after="108" w:line="259" w:lineRule="auto"/>
              <w:ind w:left="-5"/>
              <w:jc w:val="left"/>
              <w:rPr>
                <w:sz w:val="20"/>
                <w:szCs w:val="20"/>
              </w:rPr>
            </w:pPr>
            <w:r w:rsidRPr="00C84887">
              <w:rPr>
                <w:sz w:val="20"/>
                <w:szCs w:val="20"/>
              </w:rPr>
              <w:t>Animal fats (lamb)</w:t>
            </w:r>
          </w:p>
        </w:tc>
        <w:tc>
          <w:tcPr>
            <w:tcW w:w="967" w:type="dxa"/>
            <w:noWrap/>
            <w:hideMark/>
          </w:tcPr>
          <w:p w14:paraId="5537AEF2" w14:textId="77777777" w:rsidR="00FE17F9" w:rsidRPr="00C84887" w:rsidRDefault="00FE17F9" w:rsidP="00FE17F9">
            <w:pPr>
              <w:spacing w:after="108" w:line="259" w:lineRule="auto"/>
              <w:ind w:left="-5"/>
              <w:jc w:val="left"/>
              <w:rPr>
                <w:sz w:val="20"/>
                <w:szCs w:val="20"/>
              </w:rPr>
            </w:pPr>
            <w:r w:rsidRPr="00C84887">
              <w:rPr>
                <w:sz w:val="20"/>
                <w:szCs w:val="20"/>
              </w:rPr>
              <w:t>5</w:t>
            </w:r>
          </w:p>
        </w:tc>
        <w:tc>
          <w:tcPr>
            <w:tcW w:w="1652" w:type="dxa"/>
            <w:noWrap/>
            <w:hideMark/>
          </w:tcPr>
          <w:p w14:paraId="543F5C4B" w14:textId="77777777" w:rsidR="00FE17F9" w:rsidRPr="00C84887" w:rsidRDefault="00FE17F9" w:rsidP="00FE17F9">
            <w:pPr>
              <w:spacing w:after="108" w:line="259" w:lineRule="auto"/>
              <w:ind w:left="-5"/>
              <w:jc w:val="left"/>
              <w:rPr>
                <w:sz w:val="20"/>
                <w:szCs w:val="20"/>
              </w:rPr>
            </w:pPr>
            <w:r w:rsidRPr="00C84887">
              <w:rPr>
                <w:sz w:val="20"/>
                <w:szCs w:val="20"/>
              </w:rPr>
              <w:t>150</w:t>
            </w:r>
          </w:p>
        </w:tc>
        <w:tc>
          <w:tcPr>
            <w:tcW w:w="1069" w:type="dxa"/>
            <w:noWrap/>
            <w:hideMark/>
          </w:tcPr>
          <w:p w14:paraId="1DC4960B" w14:textId="77777777" w:rsidR="00FE17F9" w:rsidRPr="00C84887" w:rsidRDefault="00FE17F9" w:rsidP="00FE17F9">
            <w:pPr>
              <w:spacing w:after="108" w:line="259" w:lineRule="auto"/>
              <w:ind w:left="-5"/>
              <w:jc w:val="left"/>
              <w:rPr>
                <w:sz w:val="20"/>
                <w:szCs w:val="20"/>
              </w:rPr>
            </w:pPr>
            <w:r w:rsidRPr="00C84887">
              <w:rPr>
                <w:sz w:val="20"/>
                <w:szCs w:val="20"/>
              </w:rPr>
              <w:t>20</w:t>
            </w:r>
          </w:p>
        </w:tc>
        <w:tc>
          <w:tcPr>
            <w:tcW w:w="1270" w:type="dxa"/>
            <w:noWrap/>
            <w:hideMark/>
          </w:tcPr>
          <w:p w14:paraId="19BCF3F2" w14:textId="77777777" w:rsidR="00FE17F9" w:rsidRPr="00C84887" w:rsidRDefault="00FE17F9" w:rsidP="00FE17F9">
            <w:pPr>
              <w:spacing w:after="108" w:line="259" w:lineRule="auto"/>
              <w:ind w:left="-5"/>
              <w:jc w:val="left"/>
              <w:rPr>
                <w:sz w:val="20"/>
                <w:szCs w:val="20"/>
              </w:rPr>
            </w:pPr>
            <w:r w:rsidRPr="00C84887">
              <w:rPr>
                <w:sz w:val="20"/>
                <w:szCs w:val="20"/>
              </w:rPr>
              <w:t>400</w:t>
            </w:r>
          </w:p>
        </w:tc>
        <w:tc>
          <w:tcPr>
            <w:tcW w:w="889" w:type="dxa"/>
            <w:noWrap/>
            <w:hideMark/>
          </w:tcPr>
          <w:p w14:paraId="00E75D7D" w14:textId="77777777" w:rsidR="00FE17F9" w:rsidRPr="00C84887" w:rsidRDefault="00FE17F9" w:rsidP="00FE17F9">
            <w:pPr>
              <w:spacing w:after="108" w:line="259" w:lineRule="auto"/>
              <w:ind w:left="-5"/>
              <w:jc w:val="left"/>
              <w:rPr>
                <w:sz w:val="20"/>
                <w:szCs w:val="20"/>
              </w:rPr>
            </w:pPr>
            <w:r w:rsidRPr="00C84887">
              <w:rPr>
                <w:sz w:val="20"/>
                <w:szCs w:val="20"/>
              </w:rPr>
              <w:t>32</w:t>
            </w:r>
          </w:p>
        </w:tc>
        <w:tc>
          <w:tcPr>
            <w:tcW w:w="1136" w:type="dxa"/>
            <w:noWrap/>
            <w:hideMark/>
          </w:tcPr>
          <w:p w14:paraId="46FA3E54" w14:textId="77777777" w:rsidR="00FE17F9" w:rsidRPr="00C84887" w:rsidRDefault="00FE17F9" w:rsidP="00FE17F9">
            <w:pPr>
              <w:spacing w:after="108" w:line="259" w:lineRule="auto"/>
              <w:ind w:left="-5"/>
              <w:jc w:val="left"/>
              <w:rPr>
                <w:sz w:val="20"/>
                <w:szCs w:val="20"/>
              </w:rPr>
            </w:pPr>
            <w:r w:rsidRPr="00C84887">
              <w:rPr>
                <w:sz w:val="20"/>
                <w:szCs w:val="20"/>
              </w:rPr>
              <w:t>Fixed bed reactor</w:t>
            </w:r>
          </w:p>
        </w:tc>
        <w:tc>
          <w:tcPr>
            <w:tcW w:w="1650" w:type="dxa"/>
            <w:hideMark/>
          </w:tcPr>
          <w:p w14:paraId="09360605" w14:textId="77777777" w:rsidR="00FE17F9" w:rsidRPr="00C84887" w:rsidRDefault="00FE17F9" w:rsidP="00FE17F9">
            <w:pPr>
              <w:spacing w:after="108" w:line="259" w:lineRule="auto"/>
              <w:ind w:left="-5"/>
              <w:jc w:val="left"/>
              <w:rPr>
                <w:sz w:val="20"/>
                <w:szCs w:val="20"/>
              </w:rPr>
            </w:pPr>
            <w:r w:rsidRPr="00C84887">
              <w:rPr>
                <w:sz w:val="20"/>
                <w:szCs w:val="20"/>
              </w:rPr>
              <w:t>Ben Hassen-</w:t>
            </w:r>
            <w:proofErr w:type="spellStart"/>
            <w:r w:rsidRPr="00C84887">
              <w:rPr>
                <w:sz w:val="20"/>
                <w:szCs w:val="20"/>
              </w:rPr>
              <w:t>Trabelsiet</w:t>
            </w:r>
            <w:proofErr w:type="spellEnd"/>
            <w:r w:rsidRPr="00C84887">
              <w:rPr>
                <w:sz w:val="20"/>
                <w:szCs w:val="20"/>
              </w:rPr>
              <w:br/>
              <w:t xml:space="preserve"> al. (2014)</w:t>
            </w:r>
          </w:p>
        </w:tc>
      </w:tr>
      <w:tr w:rsidR="00FE17F9" w:rsidRPr="00C84887" w14:paraId="5A641A6B" w14:textId="77777777" w:rsidTr="00FE17F9">
        <w:trPr>
          <w:trHeight w:val="720"/>
        </w:trPr>
        <w:tc>
          <w:tcPr>
            <w:tcW w:w="1245" w:type="dxa"/>
            <w:noWrap/>
            <w:hideMark/>
          </w:tcPr>
          <w:p w14:paraId="1715E71B" w14:textId="77777777" w:rsidR="00FE17F9" w:rsidRPr="00C84887" w:rsidRDefault="00FE17F9" w:rsidP="00FE17F9">
            <w:pPr>
              <w:spacing w:after="108" w:line="259" w:lineRule="auto"/>
              <w:ind w:left="-5"/>
              <w:jc w:val="left"/>
              <w:rPr>
                <w:sz w:val="20"/>
                <w:szCs w:val="20"/>
              </w:rPr>
            </w:pPr>
            <w:r w:rsidRPr="00C84887">
              <w:rPr>
                <w:sz w:val="20"/>
                <w:szCs w:val="20"/>
              </w:rPr>
              <w:t>Animal fats (poultry)</w:t>
            </w:r>
          </w:p>
        </w:tc>
        <w:tc>
          <w:tcPr>
            <w:tcW w:w="967" w:type="dxa"/>
            <w:noWrap/>
            <w:hideMark/>
          </w:tcPr>
          <w:p w14:paraId="3E4FAF01" w14:textId="77777777" w:rsidR="00FE17F9" w:rsidRPr="00C84887" w:rsidRDefault="00FE17F9" w:rsidP="00FE17F9">
            <w:pPr>
              <w:spacing w:after="108" w:line="259" w:lineRule="auto"/>
              <w:ind w:left="-5"/>
              <w:jc w:val="left"/>
              <w:rPr>
                <w:sz w:val="20"/>
                <w:szCs w:val="20"/>
              </w:rPr>
            </w:pPr>
            <w:r w:rsidRPr="00C84887">
              <w:rPr>
                <w:sz w:val="20"/>
                <w:szCs w:val="20"/>
              </w:rPr>
              <w:t>5</w:t>
            </w:r>
          </w:p>
        </w:tc>
        <w:tc>
          <w:tcPr>
            <w:tcW w:w="1652" w:type="dxa"/>
            <w:noWrap/>
            <w:hideMark/>
          </w:tcPr>
          <w:p w14:paraId="11F99C0C"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2FE4344E" w14:textId="77777777" w:rsidR="00FE17F9" w:rsidRPr="00C84887" w:rsidRDefault="00FE17F9" w:rsidP="00FE17F9">
            <w:pPr>
              <w:spacing w:after="108" w:line="259" w:lineRule="auto"/>
              <w:ind w:left="-5"/>
              <w:jc w:val="left"/>
              <w:rPr>
                <w:sz w:val="20"/>
                <w:szCs w:val="20"/>
              </w:rPr>
            </w:pPr>
            <w:r w:rsidRPr="00C84887">
              <w:rPr>
                <w:sz w:val="20"/>
                <w:szCs w:val="20"/>
              </w:rPr>
              <w:t>20</w:t>
            </w:r>
          </w:p>
        </w:tc>
        <w:tc>
          <w:tcPr>
            <w:tcW w:w="1270" w:type="dxa"/>
            <w:noWrap/>
            <w:hideMark/>
          </w:tcPr>
          <w:p w14:paraId="60B753CC" w14:textId="77777777" w:rsidR="00FE17F9" w:rsidRPr="00C84887" w:rsidRDefault="00FE17F9" w:rsidP="00FE17F9">
            <w:pPr>
              <w:spacing w:after="108" w:line="259" w:lineRule="auto"/>
              <w:ind w:left="-5"/>
              <w:jc w:val="left"/>
              <w:rPr>
                <w:sz w:val="20"/>
                <w:szCs w:val="20"/>
              </w:rPr>
            </w:pPr>
            <w:r w:rsidRPr="00C84887">
              <w:rPr>
                <w:sz w:val="20"/>
                <w:szCs w:val="20"/>
              </w:rPr>
              <w:t>400</w:t>
            </w:r>
          </w:p>
        </w:tc>
        <w:tc>
          <w:tcPr>
            <w:tcW w:w="889" w:type="dxa"/>
            <w:noWrap/>
            <w:hideMark/>
          </w:tcPr>
          <w:p w14:paraId="7416B38A" w14:textId="77777777" w:rsidR="00FE17F9" w:rsidRPr="00C84887" w:rsidRDefault="00FE17F9" w:rsidP="00FE17F9">
            <w:pPr>
              <w:spacing w:after="108" w:line="259" w:lineRule="auto"/>
              <w:ind w:left="-5"/>
              <w:jc w:val="left"/>
              <w:rPr>
                <w:sz w:val="20"/>
                <w:szCs w:val="20"/>
              </w:rPr>
            </w:pPr>
            <w:r w:rsidRPr="00C84887">
              <w:rPr>
                <w:sz w:val="20"/>
                <w:szCs w:val="20"/>
              </w:rPr>
              <w:t>33</w:t>
            </w:r>
          </w:p>
        </w:tc>
        <w:tc>
          <w:tcPr>
            <w:tcW w:w="1136" w:type="dxa"/>
            <w:noWrap/>
            <w:hideMark/>
          </w:tcPr>
          <w:p w14:paraId="25F2ADB2" w14:textId="77777777" w:rsidR="00FE17F9" w:rsidRPr="00C84887" w:rsidRDefault="00FE17F9" w:rsidP="00FE17F9">
            <w:pPr>
              <w:spacing w:after="108" w:line="259" w:lineRule="auto"/>
              <w:ind w:left="-5"/>
              <w:jc w:val="left"/>
              <w:rPr>
                <w:sz w:val="20"/>
                <w:szCs w:val="20"/>
              </w:rPr>
            </w:pPr>
            <w:r w:rsidRPr="00C84887">
              <w:rPr>
                <w:sz w:val="20"/>
                <w:szCs w:val="20"/>
              </w:rPr>
              <w:t>Fixed bed reactor</w:t>
            </w:r>
          </w:p>
        </w:tc>
        <w:tc>
          <w:tcPr>
            <w:tcW w:w="1650" w:type="dxa"/>
            <w:hideMark/>
          </w:tcPr>
          <w:p w14:paraId="69FE432E" w14:textId="77777777" w:rsidR="00FE17F9" w:rsidRPr="00C84887" w:rsidRDefault="00FE17F9" w:rsidP="00FE17F9">
            <w:pPr>
              <w:spacing w:after="108" w:line="259" w:lineRule="auto"/>
              <w:ind w:left="-5"/>
              <w:jc w:val="left"/>
              <w:rPr>
                <w:sz w:val="20"/>
                <w:szCs w:val="20"/>
              </w:rPr>
            </w:pPr>
            <w:r w:rsidRPr="00C84887">
              <w:rPr>
                <w:sz w:val="20"/>
                <w:szCs w:val="20"/>
              </w:rPr>
              <w:t>Ben Hassen-</w:t>
            </w:r>
            <w:proofErr w:type="spellStart"/>
            <w:r w:rsidRPr="00C84887">
              <w:rPr>
                <w:sz w:val="20"/>
                <w:szCs w:val="20"/>
              </w:rPr>
              <w:t>Trabelsiet</w:t>
            </w:r>
            <w:proofErr w:type="spellEnd"/>
            <w:r w:rsidRPr="00C84887">
              <w:rPr>
                <w:sz w:val="20"/>
                <w:szCs w:val="20"/>
              </w:rPr>
              <w:br/>
              <w:t xml:space="preserve"> al. (2014)</w:t>
            </w:r>
          </w:p>
        </w:tc>
      </w:tr>
      <w:tr w:rsidR="00FE17F9" w:rsidRPr="00C84887" w14:paraId="32B18D1C" w14:textId="77777777" w:rsidTr="00FE17F9">
        <w:trPr>
          <w:trHeight w:val="720"/>
        </w:trPr>
        <w:tc>
          <w:tcPr>
            <w:tcW w:w="1245" w:type="dxa"/>
            <w:noWrap/>
            <w:hideMark/>
          </w:tcPr>
          <w:p w14:paraId="0766747A" w14:textId="77777777" w:rsidR="00FE17F9" w:rsidRPr="00C84887" w:rsidRDefault="00FE17F9" w:rsidP="00FE17F9">
            <w:pPr>
              <w:spacing w:after="108" w:line="259" w:lineRule="auto"/>
              <w:ind w:left="-5"/>
              <w:jc w:val="left"/>
              <w:rPr>
                <w:sz w:val="20"/>
                <w:szCs w:val="20"/>
              </w:rPr>
            </w:pPr>
            <w:r w:rsidRPr="00C84887">
              <w:rPr>
                <w:sz w:val="20"/>
                <w:szCs w:val="20"/>
              </w:rPr>
              <w:t>Animal fats (swine)</w:t>
            </w:r>
          </w:p>
        </w:tc>
        <w:tc>
          <w:tcPr>
            <w:tcW w:w="967" w:type="dxa"/>
            <w:noWrap/>
            <w:hideMark/>
          </w:tcPr>
          <w:p w14:paraId="008F2C8A" w14:textId="77777777" w:rsidR="00FE17F9" w:rsidRPr="00C84887" w:rsidRDefault="00FE17F9" w:rsidP="00FE17F9">
            <w:pPr>
              <w:spacing w:after="108" w:line="259" w:lineRule="auto"/>
              <w:ind w:left="-5"/>
              <w:jc w:val="left"/>
              <w:rPr>
                <w:sz w:val="20"/>
                <w:szCs w:val="20"/>
              </w:rPr>
            </w:pPr>
            <w:r w:rsidRPr="00C84887">
              <w:rPr>
                <w:sz w:val="20"/>
                <w:szCs w:val="20"/>
              </w:rPr>
              <w:t>5</w:t>
            </w:r>
          </w:p>
        </w:tc>
        <w:tc>
          <w:tcPr>
            <w:tcW w:w="1652" w:type="dxa"/>
            <w:noWrap/>
            <w:hideMark/>
          </w:tcPr>
          <w:p w14:paraId="0FAC50CD" w14:textId="77777777" w:rsidR="00FE17F9" w:rsidRPr="00C84887" w:rsidRDefault="00FE17F9" w:rsidP="00FE17F9">
            <w:pPr>
              <w:spacing w:after="108" w:line="259" w:lineRule="auto"/>
              <w:ind w:left="-5"/>
              <w:jc w:val="left"/>
              <w:rPr>
                <w:sz w:val="20"/>
                <w:szCs w:val="20"/>
              </w:rPr>
            </w:pPr>
            <w:r w:rsidRPr="00C84887">
              <w:rPr>
                <w:sz w:val="20"/>
                <w:szCs w:val="20"/>
              </w:rPr>
              <w:t>270</w:t>
            </w:r>
          </w:p>
        </w:tc>
        <w:tc>
          <w:tcPr>
            <w:tcW w:w="1069" w:type="dxa"/>
            <w:noWrap/>
            <w:hideMark/>
          </w:tcPr>
          <w:p w14:paraId="60A47175" w14:textId="77777777" w:rsidR="00FE17F9" w:rsidRPr="00C84887" w:rsidRDefault="00FE17F9" w:rsidP="00FE17F9">
            <w:pPr>
              <w:spacing w:after="108" w:line="259" w:lineRule="auto"/>
              <w:ind w:left="-5"/>
              <w:jc w:val="left"/>
              <w:rPr>
                <w:sz w:val="20"/>
                <w:szCs w:val="20"/>
              </w:rPr>
            </w:pPr>
            <w:r w:rsidRPr="00C84887">
              <w:rPr>
                <w:sz w:val="20"/>
                <w:szCs w:val="20"/>
              </w:rPr>
              <w:t>22</w:t>
            </w:r>
          </w:p>
        </w:tc>
        <w:tc>
          <w:tcPr>
            <w:tcW w:w="1270" w:type="dxa"/>
            <w:noWrap/>
            <w:hideMark/>
          </w:tcPr>
          <w:p w14:paraId="1FA1888F" w14:textId="77777777" w:rsidR="00FE17F9" w:rsidRPr="00C84887" w:rsidRDefault="00FE17F9" w:rsidP="00FE17F9">
            <w:pPr>
              <w:spacing w:after="108" w:line="259" w:lineRule="auto"/>
              <w:ind w:left="-5"/>
              <w:jc w:val="left"/>
              <w:rPr>
                <w:sz w:val="20"/>
                <w:szCs w:val="20"/>
              </w:rPr>
            </w:pPr>
            <w:r w:rsidRPr="00C84887">
              <w:rPr>
                <w:sz w:val="20"/>
                <w:szCs w:val="20"/>
              </w:rPr>
              <w:t>450</w:t>
            </w:r>
          </w:p>
        </w:tc>
        <w:tc>
          <w:tcPr>
            <w:tcW w:w="889" w:type="dxa"/>
            <w:noWrap/>
            <w:hideMark/>
          </w:tcPr>
          <w:p w14:paraId="13009917" w14:textId="77777777" w:rsidR="00FE17F9" w:rsidRPr="00C84887" w:rsidRDefault="00FE17F9" w:rsidP="00FE17F9">
            <w:pPr>
              <w:spacing w:after="108" w:line="259" w:lineRule="auto"/>
              <w:ind w:left="-5"/>
              <w:jc w:val="left"/>
              <w:rPr>
                <w:sz w:val="20"/>
                <w:szCs w:val="20"/>
              </w:rPr>
            </w:pPr>
            <w:r w:rsidRPr="00C84887">
              <w:rPr>
                <w:sz w:val="20"/>
                <w:szCs w:val="20"/>
              </w:rPr>
              <w:t>28.4</w:t>
            </w:r>
          </w:p>
        </w:tc>
        <w:tc>
          <w:tcPr>
            <w:tcW w:w="1136" w:type="dxa"/>
            <w:noWrap/>
            <w:hideMark/>
          </w:tcPr>
          <w:p w14:paraId="18FDB13E" w14:textId="77777777" w:rsidR="00FE17F9" w:rsidRPr="00C84887" w:rsidRDefault="00FE17F9" w:rsidP="00FE17F9">
            <w:pPr>
              <w:spacing w:after="108" w:line="259" w:lineRule="auto"/>
              <w:ind w:left="-5"/>
              <w:jc w:val="left"/>
              <w:rPr>
                <w:sz w:val="20"/>
                <w:szCs w:val="20"/>
              </w:rPr>
            </w:pPr>
            <w:r w:rsidRPr="00C84887">
              <w:rPr>
                <w:sz w:val="20"/>
                <w:szCs w:val="20"/>
              </w:rPr>
              <w:t>Fixed bed reactor</w:t>
            </w:r>
          </w:p>
        </w:tc>
        <w:tc>
          <w:tcPr>
            <w:tcW w:w="1650" w:type="dxa"/>
            <w:hideMark/>
          </w:tcPr>
          <w:p w14:paraId="57855F9A" w14:textId="77777777" w:rsidR="00FE17F9" w:rsidRPr="00C84887" w:rsidRDefault="00FE17F9" w:rsidP="00FE17F9">
            <w:pPr>
              <w:spacing w:after="108" w:line="259" w:lineRule="auto"/>
              <w:ind w:left="-5"/>
              <w:jc w:val="left"/>
              <w:rPr>
                <w:sz w:val="20"/>
                <w:szCs w:val="20"/>
              </w:rPr>
            </w:pPr>
            <w:r w:rsidRPr="00C84887">
              <w:rPr>
                <w:sz w:val="20"/>
                <w:szCs w:val="20"/>
              </w:rPr>
              <w:t>Ben Hassen-</w:t>
            </w:r>
            <w:proofErr w:type="spellStart"/>
            <w:r w:rsidRPr="00C84887">
              <w:rPr>
                <w:sz w:val="20"/>
                <w:szCs w:val="20"/>
              </w:rPr>
              <w:t>Trabelsiet</w:t>
            </w:r>
            <w:proofErr w:type="spellEnd"/>
            <w:r w:rsidRPr="00C84887">
              <w:rPr>
                <w:sz w:val="20"/>
                <w:szCs w:val="20"/>
              </w:rPr>
              <w:t xml:space="preserve"> </w:t>
            </w:r>
            <w:r w:rsidRPr="00C84887">
              <w:rPr>
                <w:sz w:val="20"/>
                <w:szCs w:val="20"/>
              </w:rPr>
              <w:br/>
              <w:t>al. (2014)</w:t>
            </w:r>
          </w:p>
        </w:tc>
      </w:tr>
      <w:tr w:rsidR="00FE17F9" w:rsidRPr="00C84887" w14:paraId="1DA2C49A" w14:textId="77777777" w:rsidTr="00FE17F9">
        <w:trPr>
          <w:trHeight w:val="720"/>
        </w:trPr>
        <w:tc>
          <w:tcPr>
            <w:tcW w:w="1245" w:type="dxa"/>
            <w:noWrap/>
            <w:hideMark/>
          </w:tcPr>
          <w:p w14:paraId="0A59DA5D" w14:textId="77777777" w:rsidR="00FE17F9" w:rsidRPr="00C84887" w:rsidRDefault="00FE17F9" w:rsidP="00FE17F9">
            <w:pPr>
              <w:spacing w:after="108" w:line="259" w:lineRule="auto"/>
              <w:ind w:left="-5"/>
              <w:jc w:val="left"/>
              <w:rPr>
                <w:sz w:val="20"/>
                <w:szCs w:val="20"/>
              </w:rPr>
            </w:pPr>
            <w:r w:rsidRPr="00C84887">
              <w:rPr>
                <w:sz w:val="20"/>
                <w:szCs w:val="20"/>
              </w:rPr>
              <w:t>Rice straw</w:t>
            </w:r>
          </w:p>
        </w:tc>
        <w:tc>
          <w:tcPr>
            <w:tcW w:w="967" w:type="dxa"/>
            <w:noWrap/>
            <w:hideMark/>
          </w:tcPr>
          <w:p w14:paraId="341AE42C" w14:textId="77777777" w:rsidR="00FE17F9" w:rsidRPr="00C84887" w:rsidRDefault="00FE17F9" w:rsidP="00FE17F9">
            <w:pPr>
              <w:spacing w:after="108" w:line="259" w:lineRule="auto"/>
              <w:ind w:left="-5"/>
              <w:jc w:val="left"/>
              <w:rPr>
                <w:sz w:val="20"/>
                <w:szCs w:val="20"/>
              </w:rPr>
            </w:pPr>
            <w:r w:rsidRPr="00C84887">
              <w:rPr>
                <w:sz w:val="20"/>
                <w:szCs w:val="20"/>
              </w:rPr>
              <w:t>4</w:t>
            </w:r>
          </w:p>
        </w:tc>
        <w:tc>
          <w:tcPr>
            <w:tcW w:w="1652" w:type="dxa"/>
            <w:noWrap/>
            <w:hideMark/>
          </w:tcPr>
          <w:p w14:paraId="06B04348"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3311C5B9" w14:textId="77777777" w:rsidR="00FE17F9" w:rsidRPr="00C84887" w:rsidRDefault="00FE17F9" w:rsidP="00FE17F9">
            <w:pPr>
              <w:spacing w:after="108" w:line="259" w:lineRule="auto"/>
              <w:ind w:left="-5"/>
              <w:jc w:val="left"/>
              <w:rPr>
                <w:sz w:val="20"/>
                <w:szCs w:val="20"/>
              </w:rPr>
            </w:pPr>
            <w:r w:rsidRPr="00C84887">
              <w:rPr>
                <w:sz w:val="20"/>
                <w:szCs w:val="20"/>
              </w:rPr>
              <w:t>34</w:t>
            </w:r>
          </w:p>
        </w:tc>
        <w:tc>
          <w:tcPr>
            <w:tcW w:w="1270" w:type="dxa"/>
            <w:noWrap/>
            <w:hideMark/>
          </w:tcPr>
          <w:p w14:paraId="4BDB1642" w14:textId="77777777" w:rsidR="00FE17F9" w:rsidRPr="00C84887" w:rsidRDefault="00FE17F9" w:rsidP="00FE17F9">
            <w:pPr>
              <w:spacing w:after="108" w:line="259" w:lineRule="auto"/>
              <w:ind w:left="-5"/>
              <w:jc w:val="left"/>
              <w:rPr>
                <w:sz w:val="20"/>
                <w:szCs w:val="20"/>
              </w:rPr>
            </w:pPr>
            <w:r w:rsidRPr="00C84887">
              <w:rPr>
                <w:sz w:val="20"/>
                <w:szCs w:val="20"/>
              </w:rPr>
              <w:t>550</w:t>
            </w:r>
          </w:p>
        </w:tc>
        <w:tc>
          <w:tcPr>
            <w:tcW w:w="889" w:type="dxa"/>
            <w:noWrap/>
            <w:hideMark/>
          </w:tcPr>
          <w:p w14:paraId="2EF1C9D4" w14:textId="77777777" w:rsidR="00FE17F9" w:rsidRPr="00C84887" w:rsidRDefault="00FE17F9" w:rsidP="00FE17F9">
            <w:pPr>
              <w:spacing w:after="108" w:line="259" w:lineRule="auto"/>
              <w:ind w:left="-5"/>
              <w:jc w:val="left"/>
              <w:rPr>
                <w:sz w:val="20"/>
                <w:szCs w:val="20"/>
              </w:rPr>
            </w:pPr>
            <w:r w:rsidRPr="00C84887">
              <w:rPr>
                <w:sz w:val="20"/>
                <w:szCs w:val="20"/>
              </w:rPr>
              <w:t>62.9</w:t>
            </w:r>
          </w:p>
        </w:tc>
        <w:tc>
          <w:tcPr>
            <w:tcW w:w="1136" w:type="dxa"/>
            <w:hideMark/>
          </w:tcPr>
          <w:p w14:paraId="0CD89A6B" w14:textId="77777777" w:rsidR="00FE17F9" w:rsidRPr="00C84887" w:rsidRDefault="00FE17F9" w:rsidP="00FE17F9">
            <w:pPr>
              <w:spacing w:after="108" w:line="259" w:lineRule="auto"/>
              <w:ind w:left="-5"/>
              <w:jc w:val="left"/>
              <w:rPr>
                <w:sz w:val="20"/>
                <w:szCs w:val="20"/>
              </w:rPr>
            </w:pPr>
            <w:r w:rsidRPr="00C84887">
              <w:rPr>
                <w:sz w:val="20"/>
                <w:szCs w:val="20"/>
              </w:rPr>
              <w:t xml:space="preserve">Continuous pilot plant </w:t>
            </w:r>
            <w:r w:rsidRPr="00C84887">
              <w:rPr>
                <w:sz w:val="20"/>
                <w:szCs w:val="20"/>
              </w:rPr>
              <w:br/>
              <w:t>tubular reactor</w:t>
            </w:r>
          </w:p>
        </w:tc>
        <w:tc>
          <w:tcPr>
            <w:tcW w:w="1650" w:type="dxa"/>
            <w:noWrap/>
            <w:hideMark/>
          </w:tcPr>
          <w:p w14:paraId="6CA8AA86" w14:textId="77777777" w:rsidR="00FE17F9" w:rsidRPr="00C84887" w:rsidRDefault="00FE17F9" w:rsidP="00FE17F9">
            <w:pPr>
              <w:spacing w:after="108" w:line="259" w:lineRule="auto"/>
              <w:ind w:left="-5"/>
              <w:jc w:val="left"/>
              <w:rPr>
                <w:sz w:val="20"/>
                <w:szCs w:val="20"/>
              </w:rPr>
            </w:pPr>
            <w:r w:rsidRPr="00C84887">
              <w:rPr>
                <w:sz w:val="20"/>
                <w:szCs w:val="20"/>
              </w:rPr>
              <w:t>Wiggers et al. (2009)</w:t>
            </w:r>
          </w:p>
        </w:tc>
      </w:tr>
      <w:tr w:rsidR="00FE17F9" w:rsidRPr="00C84887" w14:paraId="7E4EE6CF" w14:textId="77777777" w:rsidTr="00FE17F9">
        <w:trPr>
          <w:trHeight w:val="360"/>
        </w:trPr>
        <w:tc>
          <w:tcPr>
            <w:tcW w:w="1245" w:type="dxa"/>
            <w:noWrap/>
            <w:hideMark/>
          </w:tcPr>
          <w:p w14:paraId="74D810DD" w14:textId="77777777" w:rsidR="00FE17F9" w:rsidRPr="00C84887" w:rsidRDefault="00FE17F9" w:rsidP="00FE17F9">
            <w:pPr>
              <w:spacing w:after="108" w:line="259" w:lineRule="auto"/>
              <w:ind w:left="-5"/>
              <w:jc w:val="left"/>
              <w:rPr>
                <w:sz w:val="20"/>
                <w:szCs w:val="20"/>
              </w:rPr>
            </w:pPr>
            <w:r w:rsidRPr="00C84887">
              <w:rPr>
                <w:sz w:val="20"/>
                <w:szCs w:val="20"/>
              </w:rPr>
              <w:t>Potato peel waste</w:t>
            </w:r>
          </w:p>
        </w:tc>
        <w:tc>
          <w:tcPr>
            <w:tcW w:w="967" w:type="dxa"/>
            <w:noWrap/>
            <w:hideMark/>
          </w:tcPr>
          <w:p w14:paraId="200BF66F" w14:textId="77777777" w:rsidR="00FE17F9" w:rsidRPr="00C84887" w:rsidRDefault="00FE17F9" w:rsidP="00FE17F9">
            <w:pPr>
              <w:spacing w:after="108" w:line="259" w:lineRule="auto"/>
              <w:ind w:left="-5"/>
              <w:jc w:val="left"/>
              <w:rPr>
                <w:sz w:val="20"/>
                <w:szCs w:val="20"/>
              </w:rPr>
            </w:pPr>
            <w:r w:rsidRPr="00C84887">
              <w:rPr>
                <w:sz w:val="20"/>
                <w:szCs w:val="20"/>
              </w:rPr>
              <w:t>10</w:t>
            </w:r>
          </w:p>
        </w:tc>
        <w:tc>
          <w:tcPr>
            <w:tcW w:w="1652" w:type="dxa"/>
            <w:noWrap/>
            <w:hideMark/>
          </w:tcPr>
          <w:p w14:paraId="05F9B574"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57B2CE4C" w14:textId="77777777" w:rsidR="00FE17F9" w:rsidRPr="00C84887" w:rsidRDefault="00FE17F9" w:rsidP="00FE17F9">
            <w:pPr>
              <w:spacing w:after="108" w:line="259" w:lineRule="auto"/>
              <w:ind w:left="-5"/>
              <w:jc w:val="left"/>
              <w:rPr>
                <w:sz w:val="20"/>
                <w:szCs w:val="20"/>
              </w:rPr>
            </w:pPr>
            <w:r w:rsidRPr="00C84887">
              <w:rPr>
                <w:sz w:val="20"/>
                <w:szCs w:val="20"/>
              </w:rPr>
              <w:t>20</w:t>
            </w:r>
          </w:p>
        </w:tc>
        <w:tc>
          <w:tcPr>
            <w:tcW w:w="1270" w:type="dxa"/>
            <w:noWrap/>
            <w:hideMark/>
          </w:tcPr>
          <w:p w14:paraId="01A12B6E" w14:textId="77777777" w:rsidR="00FE17F9" w:rsidRPr="00C84887" w:rsidRDefault="00FE17F9" w:rsidP="00FE17F9">
            <w:pPr>
              <w:spacing w:after="108" w:line="259" w:lineRule="auto"/>
              <w:ind w:left="-5"/>
              <w:jc w:val="left"/>
              <w:rPr>
                <w:sz w:val="20"/>
                <w:szCs w:val="20"/>
              </w:rPr>
            </w:pPr>
            <w:r w:rsidRPr="00C84887">
              <w:rPr>
                <w:sz w:val="20"/>
                <w:szCs w:val="20"/>
              </w:rPr>
              <w:t>450</w:t>
            </w:r>
          </w:p>
        </w:tc>
        <w:tc>
          <w:tcPr>
            <w:tcW w:w="889" w:type="dxa"/>
            <w:noWrap/>
            <w:hideMark/>
          </w:tcPr>
          <w:p w14:paraId="1F0BCB11" w14:textId="77777777" w:rsidR="00FE17F9" w:rsidRPr="00C84887" w:rsidRDefault="00FE17F9" w:rsidP="00FE17F9">
            <w:pPr>
              <w:spacing w:after="108" w:line="259" w:lineRule="auto"/>
              <w:ind w:left="-5"/>
              <w:jc w:val="left"/>
              <w:rPr>
                <w:sz w:val="20"/>
                <w:szCs w:val="20"/>
              </w:rPr>
            </w:pPr>
            <w:r w:rsidRPr="00C84887">
              <w:rPr>
                <w:sz w:val="20"/>
                <w:szCs w:val="20"/>
              </w:rPr>
              <w:t>33.2</w:t>
            </w:r>
          </w:p>
        </w:tc>
        <w:tc>
          <w:tcPr>
            <w:tcW w:w="1136" w:type="dxa"/>
            <w:noWrap/>
            <w:hideMark/>
          </w:tcPr>
          <w:p w14:paraId="227A162F" w14:textId="77777777" w:rsidR="00FE17F9" w:rsidRPr="00C84887" w:rsidRDefault="00FE17F9" w:rsidP="00FE17F9">
            <w:pPr>
              <w:spacing w:after="108" w:line="259" w:lineRule="auto"/>
              <w:ind w:left="-5"/>
              <w:jc w:val="left"/>
              <w:rPr>
                <w:sz w:val="20"/>
                <w:szCs w:val="20"/>
              </w:rPr>
            </w:pPr>
            <w:r w:rsidRPr="00C84887">
              <w:rPr>
                <w:sz w:val="20"/>
                <w:szCs w:val="20"/>
              </w:rPr>
              <w:t>Auger reactor</w:t>
            </w:r>
          </w:p>
        </w:tc>
        <w:tc>
          <w:tcPr>
            <w:tcW w:w="1650" w:type="dxa"/>
            <w:noWrap/>
            <w:hideMark/>
          </w:tcPr>
          <w:p w14:paraId="40B1C13C" w14:textId="77777777" w:rsidR="00FE17F9" w:rsidRPr="00C84887" w:rsidRDefault="00FE17F9" w:rsidP="00FE17F9">
            <w:pPr>
              <w:spacing w:after="108" w:line="259" w:lineRule="auto"/>
              <w:ind w:left="-5"/>
              <w:jc w:val="left"/>
              <w:rPr>
                <w:sz w:val="20"/>
                <w:szCs w:val="20"/>
              </w:rPr>
            </w:pPr>
            <w:r w:rsidRPr="00C84887">
              <w:rPr>
                <w:sz w:val="20"/>
                <w:szCs w:val="20"/>
              </w:rPr>
              <w:t>Liang et al. (2015)</w:t>
            </w:r>
          </w:p>
        </w:tc>
      </w:tr>
      <w:tr w:rsidR="00FE17F9" w:rsidRPr="00C84887" w14:paraId="74709B4B" w14:textId="77777777" w:rsidTr="00FE17F9">
        <w:trPr>
          <w:trHeight w:val="360"/>
        </w:trPr>
        <w:tc>
          <w:tcPr>
            <w:tcW w:w="1245" w:type="dxa"/>
            <w:noWrap/>
            <w:hideMark/>
          </w:tcPr>
          <w:p w14:paraId="074E16F7" w14:textId="77777777" w:rsidR="00FE17F9" w:rsidRPr="00C84887" w:rsidRDefault="00FE17F9" w:rsidP="00FE17F9">
            <w:pPr>
              <w:spacing w:after="108" w:line="259" w:lineRule="auto"/>
              <w:ind w:left="-5"/>
              <w:jc w:val="left"/>
              <w:rPr>
                <w:sz w:val="20"/>
                <w:szCs w:val="20"/>
              </w:rPr>
            </w:pPr>
            <w:r w:rsidRPr="00C84887">
              <w:rPr>
                <w:sz w:val="20"/>
                <w:szCs w:val="20"/>
              </w:rPr>
              <w:t xml:space="preserve"> Cereal waste</w:t>
            </w:r>
          </w:p>
        </w:tc>
        <w:tc>
          <w:tcPr>
            <w:tcW w:w="967" w:type="dxa"/>
            <w:noWrap/>
            <w:hideMark/>
          </w:tcPr>
          <w:p w14:paraId="59D3C251" w14:textId="77777777" w:rsidR="00FE17F9" w:rsidRPr="00C84887" w:rsidRDefault="00FE17F9" w:rsidP="00FE17F9">
            <w:pPr>
              <w:spacing w:after="108" w:line="259" w:lineRule="auto"/>
              <w:ind w:left="-5"/>
              <w:jc w:val="left"/>
              <w:rPr>
                <w:sz w:val="20"/>
                <w:szCs w:val="20"/>
              </w:rPr>
            </w:pPr>
            <w:r w:rsidRPr="00C84887">
              <w:rPr>
                <w:sz w:val="20"/>
                <w:szCs w:val="20"/>
              </w:rPr>
              <w:t>15</w:t>
            </w:r>
          </w:p>
        </w:tc>
        <w:tc>
          <w:tcPr>
            <w:tcW w:w="1652" w:type="dxa"/>
            <w:noWrap/>
            <w:hideMark/>
          </w:tcPr>
          <w:p w14:paraId="2BD28D4C"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4783575A" w14:textId="77777777" w:rsidR="00FE17F9" w:rsidRPr="00C84887" w:rsidRDefault="00FE17F9" w:rsidP="00FE17F9">
            <w:pPr>
              <w:spacing w:after="108" w:line="259" w:lineRule="auto"/>
              <w:ind w:left="-5"/>
              <w:jc w:val="left"/>
              <w:rPr>
                <w:sz w:val="20"/>
                <w:szCs w:val="20"/>
              </w:rPr>
            </w:pPr>
            <w:r w:rsidRPr="00C84887">
              <w:rPr>
                <w:sz w:val="20"/>
                <w:szCs w:val="20"/>
              </w:rPr>
              <w:t>12</w:t>
            </w:r>
          </w:p>
        </w:tc>
        <w:tc>
          <w:tcPr>
            <w:tcW w:w="1270" w:type="dxa"/>
            <w:noWrap/>
            <w:hideMark/>
          </w:tcPr>
          <w:p w14:paraId="14BB011F" w14:textId="77777777" w:rsidR="00FE17F9" w:rsidRPr="00C84887" w:rsidRDefault="00FE17F9" w:rsidP="00FE17F9">
            <w:pPr>
              <w:spacing w:after="108" w:line="259" w:lineRule="auto"/>
              <w:ind w:left="-5"/>
              <w:jc w:val="left"/>
              <w:rPr>
                <w:sz w:val="20"/>
                <w:szCs w:val="20"/>
              </w:rPr>
            </w:pPr>
          </w:p>
        </w:tc>
        <w:tc>
          <w:tcPr>
            <w:tcW w:w="889" w:type="dxa"/>
            <w:noWrap/>
            <w:hideMark/>
          </w:tcPr>
          <w:p w14:paraId="6526CB8A" w14:textId="77777777" w:rsidR="00FE17F9" w:rsidRPr="00C84887" w:rsidRDefault="00FE17F9" w:rsidP="00FE17F9">
            <w:pPr>
              <w:spacing w:after="108" w:line="259" w:lineRule="auto"/>
              <w:ind w:left="-5"/>
              <w:jc w:val="left"/>
              <w:rPr>
                <w:sz w:val="20"/>
                <w:szCs w:val="20"/>
              </w:rPr>
            </w:pPr>
            <w:r w:rsidRPr="00C84887">
              <w:rPr>
                <w:sz w:val="20"/>
                <w:szCs w:val="20"/>
              </w:rPr>
              <w:t>45</w:t>
            </w:r>
          </w:p>
        </w:tc>
        <w:tc>
          <w:tcPr>
            <w:tcW w:w="1136" w:type="dxa"/>
            <w:noWrap/>
            <w:hideMark/>
          </w:tcPr>
          <w:p w14:paraId="1C5B5FB3"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78732573" w14:textId="77777777" w:rsidR="00FE17F9" w:rsidRPr="00C84887" w:rsidRDefault="00FE17F9" w:rsidP="00FE17F9">
            <w:pPr>
              <w:spacing w:after="108" w:line="259" w:lineRule="auto"/>
              <w:ind w:left="-5"/>
              <w:jc w:val="left"/>
              <w:rPr>
                <w:sz w:val="20"/>
                <w:szCs w:val="20"/>
              </w:rPr>
            </w:pPr>
            <w:proofErr w:type="spellStart"/>
            <w:r w:rsidRPr="00C84887">
              <w:rPr>
                <w:sz w:val="20"/>
                <w:szCs w:val="20"/>
              </w:rPr>
              <w:t>Grycova</w:t>
            </w:r>
            <w:proofErr w:type="spellEnd"/>
            <w:r w:rsidRPr="00C84887">
              <w:rPr>
                <w:sz w:val="20"/>
                <w:szCs w:val="20"/>
              </w:rPr>
              <w:t xml:space="preserve"> et al. (2016)</w:t>
            </w:r>
          </w:p>
        </w:tc>
      </w:tr>
      <w:tr w:rsidR="00FE17F9" w:rsidRPr="00C84887" w14:paraId="2B7F61D6" w14:textId="77777777" w:rsidTr="00FE17F9">
        <w:trPr>
          <w:trHeight w:val="360"/>
        </w:trPr>
        <w:tc>
          <w:tcPr>
            <w:tcW w:w="1245" w:type="dxa"/>
            <w:noWrap/>
            <w:hideMark/>
          </w:tcPr>
          <w:p w14:paraId="3F5FEEB3" w14:textId="77777777" w:rsidR="00FE17F9" w:rsidRPr="00C84887" w:rsidRDefault="00FE17F9" w:rsidP="00FE17F9">
            <w:pPr>
              <w:spacing w:after="108" w:line="259" w:lineRule="auto"/>
              <w:ind w:left="-5"/>
              <w:jc w:val="left"/>
              <w:rPr>
                <w:sz w:val="20"/>
                <w:szCs w:val="20"/>
              </w:rPr>
            </w:pPr>
            <w:r w:rsidRPr="00C84887">
              <w:rPr>
                <w:sz w:val="20"/>
                <w:szCs w:val="20"/>
              </w:rPr>
              <w:t>Waste peanut crisps</w:t>
            </w:r>
          </w:p>
        </w:tc>
        <w:tc>
          <w:tcPr>
            <w:tcW w:w="967" w:type="dxa"/>
            <w:noWrap/>
            <w:hideMark/>
          </w:tcPr>
          <w:p w14:paraId="5E550E69" w14:textId="77777777" w:rsidR="00FE17F9" w:rsidRPr="00C84887" w:rsidRDefault="00FE17F9" w:rsidP="00FE17F9">
            <w:pPr>
              <w:spacing w:after="108" w:line="259" w:lineRule="auto"/>
              <w:ind w:left="-5"/>
              <w:jc w:val="left"/>
              <w:rPr>
                <w:sz w:val="20"/>
                <w:szCs w:val="20"/>
              </w:rPr>
            </w:pPr>
            <w:r w:rsidRPr="00C84887">
              <w:rPr>
                <w:sz w:val="20"/>
                <w:szCs w:val="20"/>
              </w:rPr>
              <w:t>15</w:t>
            </w:r>
          </w:p>
        </w:tc>
        <w:tc>
          <w:tcPr>
            <w:tcW w:w="1652" w:type="dxa"/>
            <w:noWrap/>
            <w:hideMark/>
          </w:tcPr>
          <w:p w14:paraId="0016B3A1" w14:textId="77777777" w:rsidR="00FE17F9" w:rsidRPr="00C84887" w:rsidRDefault="00FE17F9" w:rsidP="00FE17F9">
            <w:pPr>
              <w:spacing w:after="108" w:line="259" w:lineRule="auto"/>
              <w:ind w:left="-5"/>
              <w:jc w:val="left"/>
              <w:rPr>
                <w:sz w:val="20"/>
                <w:szCs w:val="20"/>
              </w:rPr>
            </w:pPr>
            <w:r w:rsidRPr="00C84887">
              <w:rPr>
                <w:sz w:val="20"/>
                <w:szCs w:val="20"/>
              </w:rPr>
              <w:t>525</w:t>
            </w:r>
          </w:p>
        </w:tc>
        <w:tc>
          <w:tcPr>
            <w:tcW w:w="1069" w:type="dxa"/>
            <w:noWrap/>
            <w:hideMark/>
          </w:tcPr>
          <w:p w14:paraId="01F5E708" w14:textId="77777777" w:rsidR="00FE17F9" w:rsidRPr="00C84887" w:rsidRDefault="00FE17F9" w:rsidP="00FE17F9">
            <w:pPr>
              <w:spacing w:after="108" w:line="259" w:lineRule="auto"/>
              <w:ind w:left="-5"/>
              <w:jc w:val="left"/>
              <w:rPr>
                <w:sz w:val="20"/>
                <w:szCs w:val="20"/>
              </w:rPr>
            </w:pPr>
            <w:r w:rsidRPr="00C84887">
              <w:rPr>
                <w:sz w:val="20"/>
                <w:szCs w:val="20"/>
              </w:rPr>
              <w:t>9.5</w:t>
            </w:r>
          </w:p>
        </w:tc>
        <w:tc>
          <w:tcPr>
            <w:tcW w:w="1270" w:type="dxa"/>
            <w:noWrap/>
            <w:hideMark/>
          </w:tcPr>
          <w:p w14:paraId="51ACD295" w14:textId="77777777" w:rsidR="00FE17F9" w:rsidRPr="00C84887" w:rsidRDefault="00FE17F9" w:rsidP="00FE17F9">
            <w:pPr>
              <w:spacing w:after="108" w:line="259" w:lineRule="auto"/>
              <w:ind w:left="-5"/>
              <w:jc w:val="left"/>
              <w:rPr>
                <w:sz w:val="20"/>
                <w:szCs w:val="20"/>
              </w:rPr>
            </w:pPr>
            <w:r w:rsidRPr="00C84887">
              <w:rPr>
                <w:sz w:val="20"/>
                <w:szCs w:val="20"/>
              </w:rPr>
              <w:t>450</w:t>
            </w:r>
          </w:p>
        </w:tc>
        <w:tc>
          <w:tcPr>
            <w:tcW w:w="889" w:type="dxa"/>
            <w:noWrap/>
            <w:hideMark/>
          </w:tcPr>
          <w:p w14:paraId="6E1779DB" w14:textId="77777777" w:rsidR="00FE17F9" w:rsidRPr="00C84887" w:rsidRDefault="00FE17F9" w:rsidP="00FE17F9">
            <w:pPr>
              <w:spacing w:after="108" w:line="259" w:lineRule="auto"/>
              <w:ind w:left="-5"/>
              <w:jc w:val="left"/>
              <w:rPr>
                <w:sz w:val="20"/>
                <w:szCs w:val="20"/>
              </w:rPr>
            </w:pPr>
            <w:r w:rsidRPr="00C84887">
              <w:rPr>
                <w:sz w:val="20"/>
                <w:szCs w:val="20"/>
              </w:rPr>
              <w:t>38</w:t>
            </w:r>
          </w:p>
        </w:tc>
        <w:tc>
          <w:tcPr>
            <w:tcW w:w="1136" w:type="dxa"/>
            <w:noWrap/>
            <w:hideMark/>
          </w:tcPr>
          <w:p w14:paraId="15AACB7C"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544D1083" w14:textId="77777777" w:rsidR="00FE17F9" w:rsidRPr="00C84887" w:rsidRDefault="00FE17F9" w:rsidP="00FE17F9">
            <w:pPr>
              <w:spacing w:after="108" w:line="259" w:lineRule="auto"/>
              <w:ind w:left="-5"/>
              <w:jc w:val="left"/>
              <w:rPr>
                <w:sz w:val="20"/>
                <w:szCs w:val="20"/>
              </w:rPr>
            </w:pPr>
            <w:proofErr w:type="spellStart"/>
            <w:r w:rsidRPr="00C84887">
              <w:rPr>
                <w:sz w:val="20"/>
                <w:szCs w:val="20"/>
              </w:rPr>
              <w:t>Grycova</w:t>
            </w:r>
            <w:proofErr w:type="spellEnd"/>
            <w:r w:rsidRPr="00C84887">
              <w:rPr>
                <w:sz w:val="20"/>
                <w:szCs w:val="20"/>
              </w:rPr>
              <w:t xml:space="preserve"> et al. (2015)</w:t>
            </w:r>
          </w:p>
        </w:tc>
      </w:tr>
      <w:tr w:rsidR="00FE17F9" w:rsidRPr="00C84887" w14:paraId="2B0203AF" w14:textId="77777777" w:rsidTr="00FE17F9">
        <w:trPr>
          <w:trHeight w:val="360"/>
        </w:trPr>
        <w:tc>
          <w:tcPr>
            <w:tcW w:w="1245" w:type="dxa"/>
            <w:noWrap/>
            <w:hideMark/>
          </w:tcPr>
          <w:p w14:paraId="30C6A98D" w14:textId="77777777" w:rsidR="00FE17F9" w:rsidRPr="00C84887" w:rsidRDefault="00FE17F9" w:rsidP="00FE17F9">
            <w:pPr>
              <w:spacing w:after="108" w:line="259" w:lineRule="auto"/>
              <w:ind w:left="-5"/>
              <w:jc w:val="left"/>
              <w:rPr>
                <w:sz w:val="20"/>
                <w:szCs w:val="20"/>
              </w:rPr>
            </w:pPr>
            <w:r w:rsidRPr="00C84887">
              <w:rPr>
                <w:sz w:val="20"/>
                <w:szCs w:val="20"/>
              </w:rPr>
              <w:t>Ceylon tea waste</w:t>
            </w:r>
          </w:p>
        </w:tc>
        <w:tc>
          <w:tcPr>
            <w:tcW w:w="967" w:type="dxa"/>
            <w:noWrap/>
            <w:hideMark/>
          </w:tcPr>
          <w:p w14:paraId="50635160" w14:textId="77777777" w:rsidR="00FE17F9" w:rsidRPr="00C84887" w:rsidRDefault="00FE17F9" w:rsidP="00FE17F9">
            <w:pPr>
              <w:spacing w:after="108" w:line="259" w:lineRule="auto"/>
              <w:ind w:left="-5"/>
              <w:jc w:val="left"/>
              <w:rPr>
                <w:sz w:val="20"/>
                <w:szCs w:val="20"/>
              </w:rPr>
            </w:pPr>
            <w:r w:rsidRPr="00C84887">
              <w:rPr>
                <w:sz w:val="20"/>
                <w:szCs w:val="20"/>
              </w:rPr>
              <w:t>15</w:t>
            </w:r>
          </w:p>
        </w:tc>
        <w:tc>
          <w:tcPr>
            <w:tcW w:w="1652" w:type="dxa"/>
            <w:noWrap/>
            <w:hideMark/>
          </w:tcPr>
          <w:p w14:paraId="0D35B0D6" w14:textId="77777777" w:rsidR="00FE17F9" w:rsidRPr="00C84887" w:rsidRDefault="00FE17F9" w:rsidP="00FE17F9">
            <w:pPr>
              <w:spacing w:after="108" w:line="259" w:lineRule="auto"/>
              <w:ind w:left="-5"/>
              <w:jc w:val="left"/>
              <w:rPr>
                <w:sz w:val="20"/>
                <w:szCs w:val="20"/>
              </w:rPr>
            </w:pPr>
            <w:r w:rsidRPr="00C84887">
              <w:rPr>
                <w:sz w:val="20"/>
                <w:szCs w:val="20"/>
              </w:rPr>
              <w:t>450</w:t>
            </w:r>
          </w:p>
        </w:tc>
        <w:tc>
          <w:tcPr>
            <w:tcW w:w="1069" w:type="dxa"/>
            <w:noWrap/>
            <w:hideMark/>
          </w:tcPr>
          <w:p w14:paraId="5FCDB6DD" w14:textId="77777777" w:rsidR="00FE17F9" w:rsidRPr="00C84887" w:rsidRDefault="00FE17F9" w:rsidP="00FE17F9">
            <w:pPr>
              <w:spacing w:after="108" w:line="259" w:lineRule="auto"/>
              <w:ind w:left="-5"/>
              <w:jc w:val="left"/>
              <w:rPr>
                <w:sz w:val="20"/>
                <w:szCs w:val="20"/>
              </w:rPr>
            </w:pPr>
            <w:r w:rsidRPr="00C84887">
              <w:rPr>
                <w:sz w:val="20"/>
                <w:szCs w:val="20"/>
              </w:rPr>
              <w:t>10</w:t>
            </w:r>
          </w:p>
        </w:tc>
        <w:tc>
          <w:tcPr>
            <w:tcW w:w="1270" w:type="dxa"/>
            <w:noWrap/>
            <w:hideMark/>
          </w:tcPr>
          <w:p w14:paraId="71ED342B" w14:textId="77777777" w:rsidR="00FE17F9" w:rsidRPr="00C84887" w:rsidRDefault="00FE17F9" w:rsidP="00FE17F9">
            <w:pPr>
              <w:spacing w:after="108" w:line="259" w:lineRule="auto"/>
              <w:ind w:left="-5"/>
              <w:jc w:val="left"/>
              <w:rPr>
                <w:sz w:val="20"/>
                <w:szCs w:val="20"/>
              </w:rPr>
            </w:pPr>
            <w:r w:rsidRPr="00C84887">
              <w:rPr>
                <w:sz w:val="20"/>
                <w:szCs w:val="20"/>
              </w:rPr>
              <w:t>550</w:t>
            </w:r>
          </w:p>
        </w:tc>
        <w:tc>
          <w:tcPr>
            <w:tcW w:w="889" w:type="dxa"/>
            <w:noWrap/>
            <w:hideMark/>
          </w:tcPr>
          <w:p w14:paraId="33F74770" w14:textId="77777777" w:rsidR="00FE17F9" w:rsidRPr="00C84887" w:rsidRDefault="00FE17F9" w:rsidP="00FE17F9">
            <w:pPr>
              <w:spacing w:after="108" w:line="259" w:lineRule="auto"/>
              <w:ind w:left="-5"/>
              <w:jc w:val="left"/>
              <w:rPr>
                <w:sz w:val="20"/>
                <w:szCs w:val="20"/>
              </w:rPr>
            </w:pPr>
            <w:r w:rsidRPr="00C84887">
              <w:rPr>
                <w:sz w:val="20"/>
                <w:szCs w:val="20"/>
              </w:rPr>
              <w:t>33.3</w:t>
            </w:r>
          </w:p>
        </w:tc>
        <w:tc>
          <w:tcPr>
            <w:tcW w:w="1136" w:type="dxa"/>
            <w:noWrap/>
            <w:hideMark/>
          </w:tcPr>
          <w:p w14:paraId="307C6A3B" w14:textId="77777777" w:rsidR="00FE17F9" w:rsidRPr="00C84887" w:rsidRDefault="00FE17F9" w:rsidP="00FE17F9">
            <w:pPr>
              <w:spacing w:after="108" w:line="259" w:lineRule="auto"/>
              <w:ind w:left="-5"/>
              <w:jc w:val="left"/>
              <w:rPr>
                <w:sz w:val="20"/>
                <w:szCs w:val="20"/>
              </w:rPr>
            </w:pPr>
            <w:r w:rsidRPr="00C84887">
              <w:rPr>
                <w:sz w:val="20"/>
                <w:szCs w:val="20"/>
              </w:rPr>
              <w:t>Fixed bed reactor</w:t>
            </w:r>
          </w:p>
        </w:tc>
        <w:tc>
          <w:tcPr>
            <w:tcW w:w="1650" w:type="dxa"/>
            <w:noWrap/>
            <w:hideMark/>
          </w:tcPr>
          <w:p w14:paraId="30042B68" w14:textId="77777777" w:rsidR="00FE17F9" w:rsidRPr="00C84887" w:rsidRDefault="00FE17F9" w:rsidP="00FE17F9">
            <w:pPr>
              <w:spacing w:after="108" w:line="259" w:lineRule="auto"/>
              <w:ind w:left="-5"/>
              <w:jc w:val="left"/>
              <w:rPr>
                <w:sz w:val="20"/>
                <w:szCs w:val="20"/>
              </w:rPr>
            </w:pPr>
            <w:proofErr w:type="spellStart"/>
            <w:r w:rsidRPr="00C84887">
              <w:rPr>
                <w:sz w:val="20"/>
                <w:szCs w:val="20"/>
              </w:rPr>
              <w:t>Soysa</w:t>
            </w:r>
            <w:proofErr w:type="spellEnd"/>
            <w:r w:rsidRPr="00C84887">
              <w:rPr>
                <w:sz w:val="20"/>
                <w:szCs w:val="20"/>
              </w:rPr>
              <w:t xml:space="preserve"> et al. (2016)</w:t>
            </w:r>
          </w:p>
        </w:tc>
      </w:tr>
      <w:tr w:rsidR="00FE17F9" w:rsidRPr="00C84887" w14:paraId="707E5406" w14:textId="77777777" w:rsidTr="00FE17F9">
        <w:trPr>
          <w:trHeight w:val="360"/>
        </w:trPr>
        <w:tc>
          <w:tcPr>
            <w:tcW w:w="1245" w:type="dxa"/>
            <w:noWrap/>
            <w:hideMark/>
          </w:tcPr>
          <w:p w14:paraId="3EB606AD" w14:textId="77777777" w:rsidR="00FE17F9" w:rsidRPr="00C84887" w:rsidRDefault="00FE17F9" w:rsidP="00FE17F9">
            <w:pPr>
              <w:spacing w:after="108" w:line="259" w:lineRule="auto"/>
              <w:ind w:left="-5"/>
              <w:jc w:val="left"/>
              <w:rPr>
                <w:sz w:val="20"/>
                <w:szCs w:val="20"/>
              </w:rPr>
            </w:pPr>
            <w:r w:rsidRPr="00C84887">
              <w:rPr>
                <w:sz w:val="20"/>
                <w:szCs w:val="20"/>
              </w:rPr>
              <w:lastRenderedPageBreak/>
              <w:t>Orange peel waste</w:t>
            </w:r>
          </w:p>
        </w:tc>
        <w:tc>
          <w:tcPr>
            <w:tcW w:w="967" w:type="dxa"/>
            <w:noWrap/>
            <w:hideMark/>
          </w:tcPr>
          <w:p w14:paraId="682AFF19" w14:textId="77777777" w:rsidR="00FE17F9" w:rsidRPr="00C84887" w:rsidRDefault="00FE17F9" w:rsidP="00FE17F9">
            <w:pPr>
              <w:spacing w:after="108" w:line="259" w:lineRule="auto"/>
              <w:ind w:left="-5"/>
              <w:jc w:val="left"/>
              <w:rPr>
                <w:sz w:val="20"/>
                <w:szCs w:val="20"/>
              </w:rPr>
            </w:pPr>
            <w:r w:rsidRPr="00C84887">
              <w:rPr>
                <w:sz w:val="20"/>
                <w:szCs w:val="20"/>
              </w:rPr>
              <w:t>15</w:t>
            </w:r>
          </w:p>
        </w:tc>
        <w:tc>
          <w:tcPr>
            <w:tcW w:w="1652" w:type="dxa"/>
            <w:noWrap/>
            <w:hideMark/>
          </w:tcPr>
          <w:p w14:paraId="548963A2" w14:textId="77777777" w:rsidR="00FE17F9" w:rsidRPr="00C84887" w:rsidRDefault="00FE17F9" w:rsidP="00FE17F9">
            <w:pPr>
              <w:spacing w:after="108" w:line="259" w:lineRule="auto"/>
              <w:ind w:left="-5"/>
              <w:jc w:val="left"/>
              <w:rPr>
                <w:sz w:val="20"/>
                <w:szCs w:val="20"/>
              </w:rPr>
            </w:pPr>
            <w:r w:rsidRPr="00C84887">
              <w:rPr>
                <w:sz w:val="20"/>
                <w:szCs w:val="20"/>
              </w:rPr>
              <w:t>800</w:t>
            </w:r>
          </w:p>
        </w:tc>
        <w:tc>
          <w:tcPr>
            <w:tcW w:w="1069" w:type="dxa"/>
            <w:noWrap/>
            <w:hideMark/>
          </w:tcPr>
          <w:p w14:paraId="35C019DD" w14:textId="77777777" w:rsidR="00FE17F9" w:rsidRPr="00C84887" w:rsidRDefault="00FE17F9" w:rsidP="00FE17F9">
            <w:pPr>
              <w:spacing w:after="108" w:line="259" w:lineRule="auto"/>
              <w:ind w:left="-5"/>
              <w:jc w:val="left"/>
              <w:rPr>
                <w:sz w:val="20"/>
                <w:szCs w:val="20"/>
              </w:rPr>
            </w:pPr>
            <w:r w:rsidRPr="00C84887">
              <w:rPr>
                <w:sz w:val="20"/>
                <w:szCs w:val="20"/>
              </w:rPr>
              <w:t>11</w:t>
            </w:r>
          </w:p>
        </w:tc>
        <w:tc>
          <w:tcPr>
            <w:tcW w:w="1270" w:type="dxa"/>
            <w:noWrap/>
            <w:hideMark/>
          </w:tcPr>
          <w:p w14:paraId="25AD0F39"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889" w:type="dxa"/>
            <w:noWrap/>
            <w:hideMark/>
          </w:tcPr>
          <w:p w14:paraId="7B2DD2AC" w14:textId="77777777" w:rsidR="00FE17F9" w:rsidRPr="00C84887" w:rsidRDefault="00FE17F9" w:rsidP="00FE17F9">
            <w:pPr>
              <w:spacing w:after="108" w:line="259" w:lineRule="auto"/>
              <w:ind w:left="-5"/>
              <w:jc w:val="left"/>
              <w:rPr>
                <w:sz w:val="20"/>
                <w:szCs w:val="20"/>
              </w:rPr>
            </w:pPr>
            <w:r w:rsidRPr="00C84887">
              <w:rPr>
                <w:sz w:val="20"/>
                <w:szCs w:val="20"/>
              </w:rPr>
              <w:t>31.82</w:t>
            </w:r>
          </w:p>
        </w:tc>
        <w:tc>
          <w:tcPr>
            <w:tcW w:w="1136" w:type="dxa"/>
            <w:noWrap/>
            <w:hideMark/>
          </w:tcPr>
          <w:p w14:paraId="27F80FF0" w14:textId="77777777" w:rsidR="00FE17F9" w:rsidRPr="00C84887" w:rsidRDefault="00FE17F9" w:rsidP="00FE17F9">
            <w:pPr>
              <w:spacing w:after="108" w:line="259" w:lineRule="auto"/>
              <w:ind w:left="-5"/>
              <w:jc w:val="left"/>
              <w:rPr>
                <w:sz w:val="20"/>
                <w:szCs w:val="20"/>
              </w:rPr>
            </w:pPr>
            <w:r w:rsidRPr="00C84887">
              <w:rPr>
                <w:sz w:val="20"/>
                <w:szCs w:val="20"/>
              </w:rPr>
              <w:t>Fixed bed reactor</w:t>
            </w:r>
          </w:p>
        </w:tc>
        <w:tc>
          <w:tcPr>
            <w:tcW w:w="1650" w:type="dxa"/>
            <w:noWrap/>
            <w:hideMark/>
          </w:tcPr>
          <w:p w14:paraId="728842FA" w14:textId="77777777" w:rsidR="00FE17F9" w:rsidRPr="00C84887" w:rsidRDefault="00FE17F9" w:rsidP="00FE17F9">
            <w:pPr>
              <w:spacing w:after="108" w:line="259" w:lineRule="auto"/>
              <w:ind w:left="-5"/>
              <w:jc w:val="left"/>
              <w:rPr>
                <w:sz w:val="20"/>
                <w:szCs w:val="20"/>
              </w:rPr>
            </w:pPr>
            <w:r w:rsidRPr="00C84887">
              <w:rPr>
                <w:sz w:val="20"/>
                <w:szCs w:val="20"/>
              </w:rPr>
              <w:t>Nanda et al. (2016)</w:t>
            </w:r>
          </w:p>
        </w:tc>
      </w:tr>
      <w:tr w:rsidR="00FE17F9" w:rsidRPr="00C84887" w14:paraId="4115B0B8" w14:textId="77777777" w:rsidTr="00FE17F9">
        <w:trPr>
          <w:trHeight w:val="360"/>
        </w:trPr>
        <w:tc>
          <w:tcPr>
            <w:tcW w:w="1245" w:type="dxa"/>
            <w:noWrap/>
            <w:hideMark/>
          </w:tcPr>
          <w:p w14:paraId="3F94A4F9" w14:textId="77777777" w:rsidR="00FE17F9" w:rsidRPr="00C84887" w:rsidRDefault="00FE17F9" w:rsidP="00FE17F9">
            <w:pPr>
              <w:spacing w:after="108" w:line="259" w:lineRule="auto"/>
              <w:ind w:left="-5"/>
              <w:jc w:val="left"/>
              <w:rPr>
                <w:sz w:val="20"/>
                <w:szCs w:val="20"/>
              </w:rPr>
            </w:pPr>
            <w:r w:rsidRPr="00C84887">
              <w:rPr>
                <w:sz w:val="20"/>
                <w:szCs w:val="20"/>
              </w:rPr>
              <w:t>Lemon peel waste</w:t>
            </w:r>
          </w:p>
        </w:tc>
        <w:tc>
          <w:tcPr>
            <w:tcW w:w="967" w:type="dxa"/>
            <w:noWrap/>
            <w:hideMark/>
          </w:tcPr>
          <w:p w14:paraId="4489C21E" w14:textId="77777777" w:rsidR="00FE17F9" w:rsidRPr="00C84887" w:rsidRDefault="00FE17F9" w:rsidP="00FE17F9">
            <w:pPr>
              <w:spacing w:after="108" w:line="259" w:lineRule="auto"/>
              <w:ind w:left="-5"/>
              <w:jc w:val="left"/>
              <w:rPr>
                <w:sz w:val="20"/>
                <w:szCs w:val="20"/>
              </w:rPr>
            </w:pPr>
            <w:r w:rsidRPr="00C84887">
              <w:rPr>
                <w:sz w:val="20"/>
                <w:szCs w:val="20"/>
              </w:rPr>
              <w:t>10</w:t>
            </w:r>
          </w:p>
        </w:tc>
        <w:tc>
          <w:tcPr>
            <w:tcW w:w="1652" w:type="dxa"/>
            <w:noWrap/>
            <w:hideMark/>
          </w:tcPr>
          <w:p w14:paraId="73E8D4AF" w14:textId="77777777" w:rsidR="00FE17F9" w:rsidRPr="00C84887" w:rsidRDefault="00FE17F9" w:rsidP="00FE17F9">
            <w:pPr>
              <w:spacing w:after="108" w:line="259" w:lineRule="auto"/>
              <w:ind w:left="-5"/>
              <w:jc w:val="left"/>
              <w:rPr>
                <w:sz w:val="20"/>
                <w:szCs w:val="20"/>
              </w:rPr>
            </w:pPr>
            <w:r w:rsidRPr="00C84887">
              <w:rPr>
                <w:sz w:val="20"/>
                <w:szCs w:val="20"/>
              </w:rPr>
              <w:t>800</w:t>
            </w:r>
          </w:p>
        </w:tc>
        <w:tc>
          <w:tcPr>
            <w:tcW w:w="1069" w:type="dxa"/>
            <w:noWrap/>
            <w:hideMark/>
          </w:tcPr>
          <w:p w14:paraId="46342AF8" w14:textId="77777777" w:rsidR="00FE17F9" w:rsidRPr="00C84887" w:rsidRDefault="00FE17F9" w:rsidP="00FE17F9">
            <w:pPr>
              <w:spacing w:after="108" w:line="259" w:lineRule="auto"/>
              <w:ind w:left="-5"/>
              <w:jc w:val="left"/>
              <w:rPr>
                <w:sz w:val="20"/>
                <w:szCs w:val="20"/>
              </w:rPr>
            </w:pPr>
            <w:r w:rsidRPr="00C84887">
              <w:rPr>
                <w:sz w:val="20"/>
                <w:szCs w:val="20"/>
              </w:rPr>
              <w:t>25</w:t>
            </w:r>
          </w:p>
        </w:tc>
        <w:tc>
          <w:tcPr>
            <w:tcW w:w="1270" w:type="dxa"/>
            <w:noWrap/>
            <w:hideMark/>
          </w:tcPr>
          <w:p w14:paraId="5A614D6D" w14:textId="77777777" w:rsidR="00FE17F9" w:rsidRPr="00C84887" w:rsidRDefault="00FE17F9" w:rsidP="00FE17F9">
            <w:pPr>
              <w:spacing w:after="108" w:line="259" w:lineRule="auto"/>
              <w:ind w:left="-5"/>
              <w:jc w:val="left"/>
              <w:rPr>
                <w:sz w:val="20"/>
                <w:szCs w:val="20"/>
              </w:rPr>
            </w:pPr>
            <w:r w:rsidRPr="00C84887">
              <w:rPr>
                <w:sz w:val="20"/>
                <w:szCs w:val="20"/>
              </w:rPr>
              <w:t>450</w:t>
            </w:r>
          </w:p>
        </w:tc>
        <w:tc>
          <w:tcPr>
            <w:tcW w:w="889" w:type="dxa"/>
            <w:noWrap/>
            <w:hideMark/>
          </w:tcPr>
          <w:p w14:paraId="61E42690" w14:textId="77777777" w:rsidR="00FE17F9" w:rsidRPr="00C84887" w:rsidRDefault="00FE17F9" w:rsidP="00FE17F9">
            <w:pPr>
              <w:spacing w:after="108" w:line="259" w:lineRule="auto"/>
              <w:ind w:left="-5"/>
              <w:jc w:val="left"/>
              <w:rPr>
                <w:sz w:val="20"/>
                <w:szCs w:val="20"/>
              </w:rPr>
            </w:pPr>
            <w:r w:rsidRPr="00C84887">
              <w:rPr>
                <w:sz w:val="20"/>
                <w:szCs w:val="20"/>
              </w:rPr>
              <w:t>34.5</w:t>
            </w:r>
          </w:p>
        </w:tc>
        <w:tc>
          <w:tcPr>
            <w:tcW w:w="1136" w:type="dxa"/>
            <w:noWrap/>
            <w:hideMark/>
          </w:tcPr>
          <w:p w14:paraId="08A84599" w14:textId="77777777" w:rsidR="00FE17F9" w:rsidRPr="00C84887" w:rsidRDefault="00FE17F9" w:rsidP="00FE17F9">
            <w:pPr>
              <w:spacing w:after="108" w:line="259" w:lineRule="auto"/>
              <w:ind w:left="-5"/>
              <w:jc w:val="left"/>
              <w:rPr>
                <w:sz w:val="20"/>
                <w:szCs w:val="20"/>
              </w:rPr>
            </w:pPr>
            <w:r w:rsidRPr="00C84887">
              <w:rPr>
                <w:sz w:val="20"/>
                <w:szCs w:val="20"/>
              </w:rPr>
              <w:t>Fixed bed reactor</w:t>
            </w:r>
          </w:p>
        </w:tc>
        <w:tc>
          <w:tcPr>
            <w:tcW w:w="1650" w:type="dxa"/>
            <w:noWrap/>
            <w:hideMark/>
          </w:tcPr>
          <w:p w14:paraId="3A82A58C" w14:textId="77777777" w:rsidR="00FE17F9" w:rsidRPr="00C84887" w:rsidRDefault="00FE17F9" w:rsidP="00FE17F9">
            <w:pPr>
              <w:spacing w:after="108" w:line="259" w:lineRule="auto"/>
              <w:ind w:left="-5"/>
              <w:jc w:val="left"/>
              <w:rPr>
                <w:sz w:val="20"/>
                <w:szCs w:val="20"/>
              </w:rPr>
            </w:pPr>
            <w:r w:rsidRPr="00C84887">
              <w:rPr>
                <w:sz w:val="20"/>
                <w:szCs w:val="20"/>
              </w:rPr>
              <w:t>Nanda et al. (2016)</w:t>
            </w:r>
          </w:p>
        </w:tc>
      </w:tr>
      <w:tr w:rsidR="00FE17F9" w:rsidRPr="00C84887" w14:paraId="69AF0759" w14:textId="77777777" w:rsidTr="00FE17F9">
        <w:trPr>
          <w:trHeight w:val="360"/>
        </w:trPr>
        <w:tc>
          <w:tcPr>
            <w:tcW w:w="1245" w:type="dxa"/>
            <w:noWrap/>
            <w:hideMark/>
          </w:tcPr>
          <w:p w14:paraId="656B1C07" w14:textId="77777777" w:rsidR="00FE17F9" w:rsidRPr="00C84887" w:rsidRDefault="00FE17F9" w:rsidP="00FE17F9">
            <w:pPr>
              <w:spacing w:after="108" w:line="259" w:lineRule="auto"/>
              <w:ind w:left="-5"/>
              <w:jc w:val="left"/>
              <w:rPr>
                <w:sz w:val="20"/>
                <w:szCs w:val="20"/>
              </w:rPr>
            </w:pPr>
            <w:proofErr w:type="spellStart"/>
            <w:r w:rsidRPr="00C84887">
              <w:rPr>
                <w:sz w:val="20"/>
                <w:szCs w:val="20"/>
              </w:rPr>
              <w:t>Mangaba</w:t>
            </w:r>
            <w:proofErr w:type="spellEnd"/>
            <w:r w:rsidRPr="00C84887">
              <w:rPr>
                <w:sz w:val="20"/>
                <w:szCs w:val="20"/>
              </w:rPr>
              <w:t xml:space="preserve"> seeds</w:t>
            </w:r>
          </w:p>
        </w:tc>
        <w:tc>
          <w:tcPr>
            <w:tcW w:w="967" w:type="dxa"/>
            <w:noWrap/>
            <w:hideMark/>
          </w:tcPr>
          <w:p w14:paraId="591F3765" w14:textId="77777777" w:rsidR="00FE17F9" w:rsidRPr="00C84887" w:rsidRDefault="00FE17F9" w:rsidP="00FE17F9">
            <w:pPr>
              <w:spacing w:after="108" w:line="259" w:lineRule="auto"/>
              <w:ind w:left="-5"/>
              <w:jc w:val="left"/>
              <w:rPr>
                <w:sz w:val="20"/>
                <w:szCs w:val="20"/>
              </w:rPr>
            </w:pPr>
            <w:r w:rsidRPr="00C84887">
              <w:rPr>
                <w:sz w:val="20"/>
                <w:szCs w:val="20"/>
              </w:rPr>
              <w:t>9</w:t>
            </w:r>
          </w:p>
        </w:tc>
        <w:tc>
          <w:tcPr>
            <w:tcW w:w="1652" w:type="dxa"/>
            <w:noWrap/>
            <w:hideMark/>
          </w:tcPr>
          <w:p w14:paraId="1D9D0B64"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2CCAABCF" w14:textId="77777777" w:rsidR="00FE17F9" w:rsidRPr="00C84887" w:rsidRDefault="00FE17F9" w:rsidP="00FE17F9">
            <w:pPr>
              <w:spacing w:after="108" w:line="259" w:lineRule="auto"/>
              <w:ind w:left="-5"/>
              <w:jc w:val="left"/>
              <w:rPr>
                <w:sz w:val="20"/>
                <w:szCs w:val="20"/>
              </w:rPr>
            </w:pPr>
            <w:r w:rsidRPr="00C84887">
              <w:rPr>
                <w:sz w:val="20"/>
                <w:szCs w:val="20"/>
              </w:rPr>
              <w:t>25</w:t>
            </w:r>
          </w:p>
        </w:tc>
        <w:tc>
          <w:tcPr>
            <w:tcW w:w="1270" w:type="dxa"/>
            <w:noWrap/>
            <w:hideMark/>
          </w:tcPr>
          <w:p w14:paraId="762DEBAE" w14:textId="77777777" w:rsidR="00FE17F9" w:rsidRPr="00C84887" w:rsidRDefault="00FE17F9" w:rsidP="00FE17F9">
            <w:pPr>
              <w:spacing w:after="108" w:line="259" w:lineRule="auto"/>
              <w:ind w:left="-5"/>
              <w:jc w:val="left"/>
              <w:rPr>
                <w:sz w:val="20"/>
                <w:szCs w:val="20"/>
              </w:rPr>
            </w:pPr>
            <w:r w:rsidRPr="00C84887">
              <w:rPr>
                <w:sz w:val="20"/>
                <w:szCs w:val="20"/>
              </w:rPr>
              <w:t>700</w:t>
            </w:r>
          </w:p>
        </w:tc>
        <w:tc>
          <w:tcPr>
            <w:tcW w:w="889" w:type="dxa"/>
            <w:noWrap/>
            <w:hideMark/>
          </w:tcPr>
          <w:p w14:paraId="5AB756FD" w14:textId="77777777" w:rsidR="00FE17F9" w:rsidRPr="00C84887" w:rsidRDefault="00FE17F9" w:rsidP="00FE17F9">
            <w:pPr>
              <w:spacing w:after="108" w:line="259" w:lineRule="auto"/>
              <w:ind w:left="-5"/>
              <w:jc w:val="left"/>
              <w:rPr>
                <w:sz w:val="20"/>
                <w:szCs w:val="20"/>
              </w:rPr>
            </w:pPr>
            <w:r w:rsidRPr="00C84887">
              <w:rPr>
                <w:sz w:val="20"/>
                <w:szCs w:val="20"/>
              </w:rPr>
              <w:t>29.5</w:t>
            </w:r>
          </w:p>
        </w:tc>
        <w:tc>
          <w:tcPr>
            <w:tcW w:w="1136" w:type="dxa"/>
            <w:noWrap/>
            <w:hideMark/>
          </w:tcPr>
          <w:p w14:paraId="46910D96" w14:textId="77777777" w:rsidR="00FE17F9" w:rsidRPr="00C84887" w:rsidRDefault="00FE17F9" w:rsidP="00FE17F9">
            <w:pPr>
              <w:spacing w:after="108" w:line="259" w:lineRule="auto"/>
              <w:ind w:left="-5"/>
              <w:jc w:val="left"/>
              <w:rPr>
                <w:sz w:val="20"/>
                <w:szCs w:val="20"/>
              </w:rPr>
            </w:pPr>
            <w:r w:rsidRPr="00C84887">
              <w:rPr>
                <w:sz w:val="20"/>
                <w:szCs w:val="20"/>
              </w:rPr>
              <w:t>Fixed bed reactor</w:t>
            </w:r>
          </w:p>
        </w:tc>
        <w:tc>
          <w:tcPr>
            <w:tcW w:w="1650" w:type="dxa"/>
            <w:noWrap/>
            <w:hideMark/>
          </w:tcPr>
          <w:p w14:paraId="45C31FFD" w14:textId="77777777" w:rsidR="00FE17F9" w:rsidRPr="00C84887" w:rsidRDefault="00FE17F9" w:rsidP="00FE17F9">
            <w:pPr>
              <w:spacing w:after="108" w:line="259" w:lineRule="auto"/>
              <w:ind w:left="-5"/>
              <w:jc w:val="left"/>
              <w:rPr>
                <w:sz w:val="20"/>
                <w:szCs w:val="20"/>
              </w:rPr>
            </w:pPr>
            <w:r w:rsidRPr="00C84887">
              <w:rPr>
                <w:sz w:val="20"/>
                <w:szCs w:val="20"/>
              </w:rPr>
              <w:t>Santos et al. (2015)</w:t>
            </w:r>
          </w:p>
        </w:tc>
      </w:tr>
      <w:tr w:rsidR="00FE17F9" w:rsidRPr="00C84887" w14:paraId="1F7FC490" w14:textId="77777777" w:rsidTr="00FE17F9">
        <w:trPr>
          <w:trHeight w:val="360"/>
        </w:trPr>
        <w:tc>
          <w:tcPr>
            <w:tcW w:w="1245" w:type="dxa"/>
            <w:noWrap/>
            <w:hideMark/>
          </w:tcPr>
          <w:p w14:paraId="43AFE8C0" w14:textId="77777777" w:rsidR="00FE17F9" w:rsidRPr="00C84887" w:rsidRDefault="00FE17F9" w:rsidP="00FE17F9">
            <w:pPr>
              <w:spacing w:after="108" w:line="259" w:lineRule="auto"/>
              <w:ind w:left="-5"/>
              <w:jc w:val="left"/>
              <w:rPr>
                <w:sz w:val="20"/>
                <w:szCs w:val="20"/>
              </w:rPr>
            </w:pPr>
            <w:r w:rsidRPr="00C84887">
              <w:rPr>
                <w:sz w:val="20"/>
                <w:szCs w:val="20"/>
              </w:rPr>
              <w:t>Mushroom waste</w:t>
            </w:r>
          </w:p>
        </w:tc>
        <w:tc>
          <w:tcPr>
            <w:tcW w:w="967" w:type="dxa"/>
            <w:noWrap/>
            <w:hideMark/>
          </w:tcPr>
          <w:p w14:paraId="4E80DF0C" w14:textId="77777777" w:rsidR="00FE17F9" w:rsidRPr="00C84887" w:rsidRDefault="00FE17F9" w:rsidP="00FE17F9">
            <w:pPr>
              <w:spacing w:after="108" w:line="259" w:lineRule="auto"/>
              <w:ind w:left="-5"/>
              <w:jc w:val="left"/>
              <w:rPr>
                <w:sz w:val="20"/>
                <w:szCs w:val="20"/>
              </w:rPr>
            </w:pPr>
            <w:r w:rsidRPr="00C84887">
              <w:rPr>
                <w:sz w:val="20"/>
                <w:szCs w:val="20"/>
              </w:rPr>
              <w:t>5</w:t>
            </w:r>
          </w:p>
        </w:tc>
        <w:tc>
          <w:tcPr>
            <w:tcW w:w="1652" w:type="dxa"/>
            <w:noWrap/>
            <w:hideMark/>
          </w:tcPr>
          <w:p w14:paraId="40F9AC45" w14:textId="77777777" w:rsidR="00FE17F9" w:rsidRPr="00C84887" w:rsidRDefault="00FE17F9" w:rsidP="00FE17F9">
            <w:pPr>
              <w:spacing w:after="108" w:line="259" w:lineRule="auto"/>
              <w:ind w:left="-5"/>
              <w:jc w:val="left"/>
              <w:rPr>
                <w:sz w:val="20"/>
                <w:szCs w:val="20"/>
              </w:rPr>
            </w:pPr>
            <w:r w:rsidRPr="00C84887">
              <w:rPr>
                <w:sz w:val="20"/>
                <w:szCs w:val="20"/>
              </w:rPr>
              <w:t>600</w:t>
            </w:r>
          </w:p>
        </w:tc>
        <w:tc>
          <w:tcPr>
            <w:tcW w:w="1069" w:type="dxa"/>
            <w:noWrap/>
            <w:hideMark/>
          </w:tcPr>
          <w:p w14:paraId="4552B5E6" w14:textId="77777777" w:rsidR="00FE17F9" w:rsidRPr="00C84887" w:rsidRDefault="00FE17F9" w:rsidP="00FE17F9">
            <w:pPr>
              <w:spacing w:after="108" w:line="259" w:lineRule="auto"/>
              <w:ind w:left="-5"/>
              <w:jc w:val="left"/>
              <w:rPr>
                <w:sz w:val="20"/>
                <w:szCs w:val="20"/>
              </w:rPr>
            </w:pPr>
            <w:r w:rsidRPr="00C84887">
              <w:rPr>
                <w:sz w:val="20"/>
                <w:szCs w:val="20"/>
              </w:rPr>
              <w:t>25</w:t>
            </w:r>
          </w:p>
        </w:tc>
        <w:tc>
          <w:tcPr>
            <w:tcW w:w="1270" w:type="dxa"/>
            <w:noWrap/>
            <w:hideMark/>
          </w:tcPr>
          <w:p w14:paraId="11190270" w14:textId="77777777" w:rsidR="00FE17F9" w:rsidRPr="00C84887" w:rsidRDefault="00FE17F9" w:rsidP="00FE17F9">
            <w:pPr>
              <w:spacing w:after="108" w:line="259" w:lineRule="auto"/>
              <w:ind w:left="-5"/>
              <w:jc w:val="left"/>
              <w:rPr>
                <w:sz w:val="20"/>
                <w:szCs w:val="20"/>
              </w:rPr>
            </w:pPr>
            <w:r w:rsidRPr="00C84887">
              <w:rPr>
                <w:sz w:val="20"/>
                <w:szCs w:val="20"/>
              </w:rPr>
              <w:t>300</w:t>
            </w:r>
          </w:p>
        </w:tc>
        <w:tc>
          <w:tcPr>
            <w:tcW w:w="889" w:type="dxa"/>
            <w:noWrap/>
            <w:hideMark/>
          </w:tcPr>
          <w:p w14:paraId="077F39EA" w14:textId="77777777" w:rsidR="00FE17F9" w:rsidRPr="00C84887" w:rsidRDefault="00FE17F9" w:rsidP="00FE17F9">
            <w:pPr>
              <w:spacing w:after="108" w:line="259" w:lineRule="auto"/>
              <w:ind w:left="-5"/>
              <w:jc w:val="left"/>
              <w:rPr>
                <w:sz w:val="20"/>
                <w:szCs w:val="20"/>
              </w:rPr>
            </w:pPr>
            <w:r w:rsidRPr="00C84887">
              <w:rPr>
                <w:sz w:val="20"/>
                <w:szCs w:val="20"/>
              </w:rPr>
              <w:t>22</w:t>
            </w:r>
          </w:p>
        </w:tc>
        <w:tc>
          <w:tcPr>
            <w:tcW w:w="1136" w:type="dxa"/>
            <w:noWrap/>
            <w:hideMark/>
          </w:tcPr>
          <w:p w14:paraId="36DD7477"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68C9C462" w14:textId="77777777" w:rsidR="00FE17F9" w:rsidRPr="00C84887" w:rsidRDefault="00FE17F9" w:rsidP="00FE17F9">
            <w:pPr>
              <w:spacing w:after="108" w:line="259" w:lineRule="auto"/>
              <w:ind w:left="-5"/>
              <w:jc w:val="left"/>
              <w:rPr>
                <w:sz w:val="20"/>
                <w:szCs w:val="20"/>
              </w:rPr>
            </w:pPr>
            <w:r w:rsidRPr="00C84887">
              <w:rPr>
                <w:sz w:val="20"/>
                <w:szCs w:val="20"/>
              </w:rPr>
              <w:t xml:space="preserve">Wang </w:t>
            </w:r>
            <w:proofErr w:type="gramStart"/>
            <w:r w:rsidRPr="00C84887">
              <w:rPr>
                <w:sz w:val="20"/>
                <w:szCs w:val="20"/>
              </w:rPr>
              <w:t>et al.(</w:t>
            </w:r>
            <w:proofErr w:type="gramEnd"/>
            <w:r w:rsidRPr="00C84887">
              <w:rPr>
                <w:sz w:val="20"/>
                <w:szCs w:val="20"/>
              </w:rPr>
              <w:t>2016)</w:t>
            </w:r>
          </w:p>
        </w:tc>
      </w:tr>
      <w:tr w:rsidR="00FE17F9" w:rsidRPr="00C84887" w14:paraId="570048C4" w14:textId="77777777" w:rsidTr="00FE17F9">
        <w:trPr>
          <w:trHeight w:val="360"/>
        </w:trPr>
        <w:tc>
          <w:tcPr>
            <w:tcW w:w="1245" w:type="dxa"/>
            <w:noWrap/>
            <w:hideMark/>
          </w:tcPr>
          <w:p w14:paraId="586D0335" w14:textId="77777777" w:rsidR="00FE17F9" w:rsidRPr="00C84887" w:rsidRDefault="00FE17F9" w:rsidP="00FE17F9">
            <w:pPr>
              <w:spacing w:after="108" w:line="259" w:lineRule="auto"/>
              <w:ind w:left="-5"/>
              <w:jc w:val="left"/>
              <w:rPr>
                <w:sz w:val="20"/>
                <w:szCs w:val="20"/>
              </w:rPr>
            </w:pPr>
            <w:r w:rsidRPr="00C84887">
              <w:rPr>
                <w:sz w:val="20"/>
                <w:szCs w:val="20"/>
              </w:rPr>
              <w:t>Waste vegetable</w:t>
            </w:r>
          </w:p>
        </w:tc>
        <w:tc>
          <w:tcPr>
            <w:tcW w:w="967" w:type="dxa"/>
            <w:noWrap/>
            <w:hideMark/>
          </w:tcPr>
          <w:p w14:paraId="6920FA11" w14:textId="77777777" w:rsidR="00FE17F9" w:rsidRPr="00C84887" w:rsidRDefault="00FE17F9" w:rsidP="00FE17F9">
            <w:pPr>
              <w:spacing w:after="108" w:line="259" w:lineRule="auto"/>
              <w:ind w:left="-5"/>
              <w:jc w:val="left"/>
              <w:rPr>
                <w:sz w:val="20"/>
                <w:szCs w:val="20"/>
              </w:rPr>
            </w:pPr>
            <w:r w:rsidRPr="00C84887">
              <w:rPr>
                <w:sz w:val="20"/>
                <w:szCs w:val="20"/>
              </w:rPr>
              <w:t>25</w:t>
            </w:r>
          </w:p>
        </w:tc>
        <w:tc>
          <w:tcPr>
            <w:tcW w:w="1652" w:type="dxa"/>
            <w:noWrap/>
            <w:hideMark/>
          </w:tcPr>
          <w:p w14:paraId="31265B02" w14:textId="77777777" w:rsidR="00FE17F9" w:rsidRPr="00C84887" w:rsidRDefault="00FE17F9" w:rsidP="00FE17F9">
            <w:pPr>
              <w:spacing w:after="108" w:line="259" w:lineRule="auto"/>
              <w:ind w:left="-5"/>
              <w:jc w:val="left"/>
              <w:rPr>
                <w:sz w:val="20"/>
                <w:szCs w:val="20"/>
              </w:rPr>
            </w:pPr>
            <w:r w:rsidRPr="00C84887">
              <w:rPr>
                <w:sz w:val="20"/>
                <w:szCs w:val="20"/>
              </w:rPr>
              <w:t>450</w:t>
            </w:r>
          </w:p>
        </w:tc>
        <w:tc>
          <w:tcPr>
            <w:tcW w:w="1069" w:type="dxa"/>
            <w:noWrap/>
            <w:hideMark/>
          </w:tcPr>
          <w:p w14:paraId="277E26BB" w14:textId="77777777" w:rsidR="00FE17F9" w:rsidRPr="00C84887" w:rsidRDefault="00FE17F9" w:rsidP="00FE17F9">
            <w:pPr>
              <w:spacing w:after="108" w:line="259" w:lineRule="auto"/>
              <w:ind w:left="-5"/>
              <w:jc w:val="left"/>
              <w:rPr>
                <w:sz w:val="20"/>
                <w:szCs w:val="20"/>
              </w:rPr>
            </w:pPr>
            <w:r w:rsidRPr="00C84887">
              <w:rPr>
                <w:sz w:val="20"/>
                <w:szCs w:val="20"/>
              </w:rPr>
              <w:t>25</w:t>
            </w:r>
          </w:p>
        </w:tc>
        <w:tc>
          <w:tcPr>
            <w:tcW w:w="1270" w:type="dxa"/>
            <w:noWrap/>
            <w:hideMark/>
          </w:tcPr>
          <w:p w14:paraId="2DA0A6F5" w14:textId="77777777" w:rsidR="00FE17F9" w:rsidRPr="00C84887" w:rsidRDefault="00FE17F9" w:rsidP="00FE17F9">
            <w:pPr>
              <w:spacing w:after="108" w:line="259" w:lineRule="auto"/>
              <w:ind w:left="-5"/>
              <w:jc w:val="left"/>
              <w:rPr>
                <w:sz w:val="20"/>
                <w:szCs w:val="20"/>
              </w:rPr>
            </w:pPr>
            <w:r w:rsidRPr="00C84887">
              <w:rPr>
                <w:sz w:val="20"/>
                <w:szCs w:val="20"/>
              </w:rPr>
              <w:t>350</w:t>
            </w:r>
          </w:p>
        </w:tc>
        <w:tc>
          <w:tcPr>
            <w:tcW w:w="889" w:type="dxa"/>
            <w:noWrap/>
            <w:hideMark/>
          </w:tcPr>
          <w:p w14:paraId="0731C260" w14:textId="77777777" w:rsidR="00FE17F9" w:rsidRPr="00C84887" w:rsidRDefault="00FE17F9" w:rsidP="00FE17F9">
            <w:pPr>
              <w:spacing w:after="108" w:line="259" w:lineRule="auto"/>
              <w:ind w:left="-5"/>
              <w:jc w:val="left"/>
              <w:rPr>
                <w:sz w:val="20"/>
                <w:szCs w:val="20"/>
              </w:rPr>
            </w:pPr>
            <w:r w:rsidRPr="00C84887">
              <w:rPr>
                <w:sz w:val="20"/>
                <w:szCs w:val="20"/>
              </w:rPr>
              <w:t>26</w:t>
            </w:r>
          </w:p>
        </w:tc>
        <w:tc>
          <w:tcPr>
            <w:tcW w:w="1136" w:type="dxa"/>
            <w:noWrap/>
            <w:hideMark/>
          </w:tcPr>
          <w:p w14:paraId="1AFA8749"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1824CE05" w14:textId="77777777" w:rsidR="00FE17F9" w:rsidRPr="00C84887" w:rsidRDefault="00FE17F9" w:rsidP="00FE17F9">
            <w:pPr>
              <w:spacing w:after="108" w:line="259" w:lineRule="auto"/>
              <w:ind w:left="-5"/>
              <w:jc w:val="left"/>
              <w:rPr>
                <w:sz w:val="20"/>
                <w:szCs w:val="20"/>
              </w:rPr>
            </w:pPr>
            <w:r w:rsidRPr="00C84887">
              <w:rPr>
                <w:sz w:val="20"/>
                <w:szCs w:val="20"/>
              </w:rPr>
              <w:t xml:space="preserve">Wang </w:t>
            </w:r>
            <w:proofErr w:type="gramStart"/>
            <w:r w:rsidRPr="00C84887">
              <w:rPr>
                <w:sz w:val="20"/>
                <w:szCs w:val="20"/>
              </w:rPr>
              <w:t>et al.(</w:t>
            </w:r>
            <w:proofErr w:type="gramEnd"/>
            <w:r w:rsidRPr="00C84887">
              <w:rPr>
                <w:sz w:val="20"/>
                <w:szCs w:val="20"/>
              </w:rPr>
              <w:t>2017)</w:t>
            </w:r>
          </w:p>
        </w:tc>
      </w:tr>
      <w:tr w:rsidR="00FE17F9" w:rsidRPr="00C84887" w14:paraId="5ED52CE9" w14:textId="77777777" w:rsidTr="00FE17F9">
        <w:trPr>
          <w:trHeight w:val="360"/>
        </w:trPr>
        <w:tc>
          <w:tcPr>
            <w:tcW w:w="1245" w:type="dxa"/>
            <w:noWrap/>
            <w:hideMark/>
          </w:tcPr>
          <w:p w14:paraId="7D329286" w14:textId="77777777" w:rsidR="00FE17F9" w:rsidRPr="00C84887" w:rsidRDefault="00FE17F9" w:rsidP="00FE17F9">
            <w:pPr>
              <w:spacing w:after="108" w:line="259" w:lineRule="auto"/>
              <w:ind w:left="-5"/>
              <w:jc w:val="left"/>
              <w:rPr>
                <w:sz w:val="20"/>
                <w:szCs w:val="20"/>
              </w:rPr>
            </w:pPr>
            <w:r w:rsidRPr="00C84887">
              <w:rPr>
                <w:sz w:val="20"/>
                <w:szCs w:val="20"/>
              </w:rPr>
              <w:t xml:space="preserve"> Tea residue</w:t>
            </w:r>
          </w:p>
        </w:tc>
        <w:tc>
          <w:tcPr>
            <w:tcW w:w="967" w:type="dxa"/>
            <w:noWrap/>
            <w:hideMark/>
          </w:tcPr>
          <w:p w14:paraId="182C10A6" w14:textId="77777777" w:rsidR="00FE17F9" w:rsidRPr="00C84887" w:rsidRDefault="00FE17F9" w:rsidP="00FE17F9">
            <w:pPr>
              <w:spacing w:after="108" w:line="259" w:lineRule="auto"/>
              <w:ind w:left="-5"/>
              <w:jc w:val="left"/>
              <w:rPr>
                <w:sz w:val="20"/>
                <w:szCs w:val="20"/>
              </w:rPr>
            </w:pPr>
            <w:r w:rsidRPr="00C84887">
              <w:rPr>
                <w:sz w:val="20"/>
                <w:szCs w:val="20"/>
              </w:rPr>
              <w:t>15</w:t>
            </w:r>
          </w:p>
        </w:tc>
        <w:tc>
          <w:tcPr>
            <w:tcW w:w="1652" w:type="dxa"/>
            <w:noWrap/>
            <w:hideMark/>
          </w:tcPr>
          <w:p w14:paraId="6D876E6B" w14:textId="77777777" w:rsidR="00FE17F9" w:rsidRPr="00C84887" w:rsidRDefault="00FE17F9" w:rsidP="00FE17F9">
            <w:pPr>
              <w:spacing w:after="108" w:line="259" w:lineRule="auto"/>
              <w:ind w:left="-5"/>
              <w:jc w:val="left"/>
              <w:rPr>
                <w:sz w:val="20"/>
                <w:szCs w:val="20"/>
              </w:rPr>
            </w:pPr>
            <w:r w:rsidRPr="00C84887">
              <w:rPr>
                <w:sz w:val="20"/>
                <w:szCs w:val="20"/>
              </w:rPr>
              <w:t>530</w:t>
            </w:r>
          </w:p>
        </w:tc>
        <w:tc>
          <w:tcPr>
            <w:tcW w:w="1069" w:type="dxa"/>
            <w:noWrap/>
            <w:hideMark/>
          </w:tcPr>
          <w:p w14:paraId="7FA3EEF6" w14:textId="77777777" w:rsidR="00FE17F9" w:rsidRPr="00C84887" w:rsidRDefault="00FE17F9" w:rsidP="00FE17F9">
            <w:pPr>
              <w:spacing w:after="108" w:line="259" w:lineRule="auto"/>
              <w:ind w:left="-5"/>
              <w:jc w:val="left"/>
              <w:rPr>
                <w:sz w:val="20"/>
                <w:szCs w:val="20"/>
              </w:rPr>
            </w:pPr>
            <w:r w:rsidRPr="00C84887">
              <w:rPr>
                <w:sz w:val="20"/>
                <w:szCs w:val="20"/>
              </w:rPr>
              <w:t>22</w:t>
            </w:r>
          </w:p>
        </w:tc>
        <w:tc>
          <w:tcPr>
            <w:tcW w:w="1270" w:type="dxa"/>
            <w:noWrap/>
            <w:hideMark/>
          </w:tcPr>
          <w:p w14:paraId="4F134961" w14:textId="77777777" w:rsidR="00FE17F9" w:rsidRPr="00C84887" w:rsidRDefault="00FE17F9" w:rsidP="00FE17F9">
            <w:pPr>
              <w:spacing w:after="108" w:line="259" w:lineRule="auto"/>
              <w:ind w:left="-5"/>
              <w:jc w:val="left"/>
              <w:rPr>
                <w:sz w:val="20"/>
                <w:szCs w:val="20"/>
              </w:rPr>
            </w:pPr>
            <w:r w:rsidRPr="00C84887">
              <w:rPr>
                <w:sz w:val="20"/>
                <w:szCs w:val="20"/>
              </w:rPr>
              <w:t>550</w:t>
            </w:r>
          </w:p>
        </w:tc>
        <w:tc>
          <w:tcPr>
            <w:tcW w:w="889" w:type="dxa"/>
            <w:noWrap/>
            <w:hideMark/>
          </w:tcPr>
          <w:p w14:paraId="31F2EB60" w14:textId="77777777" w:rsidR="00FE17F9" w:rsidRPr="00C84887" w:rsidRDefault="00FE17F9" w:rsidP="00FE17F9">
            <w:pPr>
              <w:spacing w:after="108" w:line="259" w:lineRule="auto"/>
              <w:ind w:left="-5"/>
              <w:jc w:val="left"/>
              <w:rPr>
                <w:sz w:val="20"/>
                <w:szCs w:val="20"/>
              </w:rPr>
            </w:pPr>
            <w:r w:rsidRPr="00C84887">
              <w:rPr>
                <w:sz w:val="20"/>
                <w:szCs w:val="20"/>
              </w:rPr>
              <w:t>36.8</w:t>
            </w:r>
          </w:p>
        </w:tc>
        <w:tc>
          <w:tcPr>
            <w:tcW w:w="1136" w:type="dxa"/>
            <w:noWrap/>
            <w:hideMark/>
          </w:tcPr>
          <w:p w14:paraId="4F3C933F"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61E9BBC4" w14:textId="77777777" w:rsidR="00FE17F9" w:rsidRPr="00C84887" w:rsidRDefault="00FE17F9" w:rsidP="00FE17F9">
            <w:pPr>
              <w:spacing w:after="108" w:line="259" w:lineRule="auto"/>
              <w:ind w:left="-5"/>
              <w:jc w:val="left"/>
              <w:rPr>
                <w:sz w:val="20"/>
                <w:szCs w:val="20"/>
              </w:rPr>
            </w:pPr>
            <w:r w:rsidRPr="00C84887">
              <w:rPr>
                <w:sz w:val="20"/>
                <w:szCs w:val="20"/>
              </w:rPr>
              <w:t xml:space="preserve">Das </w:t>
            </w:r>
            <w:proofErr w:type="gramStart"/>
            <w:r w:rsidRPr="00C84887">
              <w:rPr>
                <w:sz w:val="20"/>
                <w:szCs w:val="20"/>
              </w:rPr>
              <w:t>et al.(</w:t>
            </w:r>
            <w:proofErr w:type="gramEnd"/>
            <w:r w:rsidRPr="00C84887">
              <w:rPr>
                <w:sz w:val="20"/>
                <w:szCs w:val="20"/>
              </w:rPr>
              <w:t>2019)</w:t>
            </w:r>
          </w:p>
        </w:tc>
      </w:tr>
      <w:tr w:rsidR="00FE17F9" w:rsidRPr="00C84887" w14:paraId="1CEB2BA4" w14:textId="77777777" w:rsidTr="00FE17F9">
        <w:trPr>
          <w:trHeight w:val="720"/>
        </w:trPr>
        <w:tc>
          <w:tcPr>
            <w:tcW w:w="1245" w:type="dxa"/>
            <w:noWrap/>
            <w:hideMark/>
          </w:tcPr>
          <w:p w14:paraId="40D6FF67" w14:textId="77777777" w:rsidR="00FE17F9" w:rsidRPr="00C84887" w:rsidRDefault="00FE17F9" w:rsidP="00FE17F9">
            <w:pPr>
              <w:spacing w:after="108" w:line="259" w:lineRule="auto"/>
              <w:ind w:left="-5"/>
              <w:jc w:val="left"/>
              <w:rPr>
                <w:sz w:val="20"/>
                <w:szCs w:val="20"/>
              </w:rPr>
            </w:pPr>
            <w:r w:rsidRPr="00C84887">
              <w:rPr>
                <w:sz w:val="20"/>
                <w:szCs w:val="20"/>
              </w:rPr>
              <w:t>Banana pseudo-stems</w:t>
            </w:r>
          </w:p>
        </w:tc>
        <w:tc>
          <w:tcPr>
            <w:tcW w:w="967" w:type="dxa"/>
            <w:noWrap/>
            <w:hideMark/>
          </w:tcPr>
          <w:p w14:paraId="1310F8FF" w14:textId="77777777" w:rsidR="00FE17F9" w:rsidRPr="00C84887" w:rsidRDefault="00FE17F9" w:rsidP="00FE17F9">
            <w:pPr>
              <w:spacing w:after="108" w:line="259" w:lineRule="auto"/>
              <w:ind w:left="-5"/>
              <w:jc w:val="left"/>
              <w:rPr>
                <w:sz w:val="20"/>
                <w:szCs w:val="20"/>
              </w:rPr>
            </w:pPr>
            <w:r w:rsidRPr="00C84887">
              <w:rPr>
                <w:sz w:val="20"/>
                <w:szCs w:val="20"/>
              </w:rPr>
              <w:t>15</w:t>
            </w:r>
          </w:p>
        </w:tc>
        <w:tc>
          <w:tcPr>
            <w:tcW w:w="1652" w:type="dxa"/>
            <w:noWrap/>
            <w:hideMark/>
          </w:tcPr>
          <w:p w14:paraId="0D2D1BAB" w14:textId="77777777" w:rsidR="00FE17F9" w:rsidRPr="00C84887" w:rsidRDefault="00FE17F9" w:rsidP="00FE17F9">
            <w:pPr>
              <w:spacing w:after="108" w:line="259" w:lineRule="auto"/>
              <w:ind w:left="-5"/>
              <w:jc w:val="left"/>
              <w:rPr>
                <w:sz w:val="20"/>
                <w:szCs w:val="20"/>
              </w:rPr>
            </w:pPr>
            <w:r w:rsidRPr="00C84887">
              <w:rPr>
                <w:sz w:val="20"/>
                <w:szCs w:val="20"/>
              </w:rPr>
              <w:t>350</w:t>
            </w:r>
          </w:p>
        </w:tc>
        <w:tc>
          <w:tcPr>
            <w:tcW w:w="1069" w:type="dxa"/>
            <w:noWrap/>
            <w:hideMark/>
          </w:tcPr>
          <w:p w14:paraId="168B181C" w14:textId="77777777" w:rsidR="00FE17F9" w:rsidRPr="00C84887" w:rsidRDefault="00FE17F9" w:rsidP="00FE17F9">
            <w:pPr>
              <w:spacing w:after="108" w:line="259" w:lineRule="auto"/>
              <w:ind w:left="-5"/>
              <w:jc w:val="left"/>
              <w:rPr>
                <w:sz w:val="20"/>
                <w:szCs w:val="20"/>
              </w:rPr>
            </w:pPr>
            <w:r w:rsidRPr="00C84887">
              <w:rPr>
                <w:sz w:val="20"/>
                <w:szCs w:val="20"/>
              </w:rPr>
              <w:t>34</w:t>
            </w:r>
          </w:p>
        </w:tc>
        <w:tc>
          <w:tcPr>
            <w:tcW w:w="1270" w:type="dxa"/>
            <w:noWrap/>
            <w:hideMark/>
          </w:tcPr>
          <w:p w14:paraId="7128AB5B" w14:textId="77777777" w:rsidR="00FE17F9" w:rsidRPr="00C84887" w:rsidRDefault="00FE17F9" w:rsidP="00FE17F9">
            <w:pPr>
              <w:spacing w:after="108" w:line="259" w:lineRule="auto"/>
              <w:ind w:left="-5"/>
              <w:jc w:val="left"/>
              <w:rPr>
                <w:sz w:val="20"/>
                <w:szCs w:val="20"/>
              </w:rPr>
            </w:pPr>
            <w:r w:rsidRPr="00C84887">
              <w:rPr>
                <w:sz w:val="20"/>
                <w:szCs w:val="20"/>
              </w:rPr>
              <w:t>700</w:t>
            </w:r>
          </w:p>
        </w:tc>
        <w:tc>
          <w:tcPr>
            <w:tcW w:w="889" w:type="dxa"/>
            <w:noWrap/>
            <w:hideMark/>
          </w:tcPr>
          <w:p w14:paraId="4042C34F" w14:textId="77777777" w:rsidR="00FE17F9" w:rsidRPr="00C84887" w:rsidRDefault="00FE17F9" w:rsidP="00FE17F9">
            <w:pPr>
              <w:spacing w:after="108" w:line="259" w:lineRule="auto"/>
              <w:ind w:left="-5"/>
              <w:jc w:val="left"/>
              <w:rPr>
                <w:sz w:val="20"/>
                <w:szCs w:val="20"/>
              </w:rPr>
            </w:pPr>
            <w:r w:rsidRPr="00C84887">
              <w:rPr>
                <w:sz w:val="20"/>
                <w:szCs w:val="20"/>
              </w:rPr>
              <w:t>27</w:t>
            </w:r>
          </w:p>
        </w:tc>
        <w:tc>
          <w:tcPr>
            <w:tcW w:w="1136" w:type="dxa"/>
            <w:hideMark/>
          </w:tcPr>
          <w:p w14:paraId="5C4B9446" w14:textId="77777777" w:rsidR="00FE17F9" w:rsidRPr="00C84887" w:rsidRDefault="00FE17F9" w:rsidP="00FE17F9">
            <w:pPr>
              <w:spacing w:after="108" w:line="259" w:lineRule="auto"/>
              <w:ind w:left="-5"/>
              <w:jc w:val="left"/>
              <w:rPr>
                <w:sz w:val="20"/>
                <w:szCs w:val="20"/>
              </w:rPr>
            </w:pPr>
            <w:r w:rsidRPr="00C84887">
              <w:rPr>
                <w:sz w:val="20"/>
                <w:szCs w:val="20"/>
              </w:rPr>
              <w:t xml:space="preserve">Semi-batch fixed </w:t>
            </w:r>
            <w:r w:rsidRPr="00C84887">
              <w:rPr>
                <w:sz w:val="20"/>
                <w:szCs w:val="20"/>
              </w:rPr>
              <w:br/>
              <w:t>bed reactor</w:t>
            </w:r>
          </w:p>
        </w:tc>
        <w:tc>
          <w:tcPr>
            <w:tcW w:w="1650" w:type="dxa"/>
            <w:noWrap/>
            <w:hideMark/>
          </w:tcPr>
          <w:p w14:paraId="5A8434D1" w14:textId="77777777" w:rsidR="00FE17F9" w:rsidRPr="00C84887" w:rsidRDefault="00FE17F9" w:rsidP="00FE17F9">
            <w:pPr>
              <w:spacing w:after="108" w:line="259" w:lineRule="auto"/>
              <w:ind w:left="-5"/>
              <w:jc w:val="left"/>
              <w:rPr>
                <w:sz w:val="20"/>
                <w:szCs w:val="20"/>
              </w:rPr>
            </w:pPr>
            <w:r w:rsidRPr="00C84887">
              <w:rPr>
                <w:sz w:val="20"/>
                <w:szCs w:val="20"/>
              </w:rPr>
              <w:t xml:space="preserve">Jung et </w:t>
            </w:r>
            <w:proofErr w:type="gramStart"/>
            <w:r w:rsidRPr="00C84887">
              <w:rPr>
                <w:sz w:val="20"/>
                <w:szCs w:val="20"/>
              </w:rPr>
              <w:t>al(</w:t>
            </w:r>
            <w:proofErr w:type="gramEnd"/>
            <w:r w:rsidRPr="00C84887">
              <w:rPr>
                <w:sz w:val="20"/>
                <w:szCs w:val="20"/>
              </w:rPr>
              <w:t>2018)</w:t>
            </w:r>
          </w:p>
        </w:tc>
      </w:tr>
      <w:tr w:rsidR="00FE17F9" w:rsidRPr="00C84887" w14:paraId="4B4D74B7" w14:textId="77777777" w:rsidTr="00FE17F9">
        <w:trPr>
          <w:trHeight w:val="360"/>
        </w:trPr>
        <w:tc>
          <w:tcPr>
            <w:tcW w:w="1245" w:type="dxa"/>
            <w:noWrap/>
            <w:hideMark/>
          </w:tcPr>
          <w:p w14:paraId="6A958117" w14:textId="77777777" w:rsidR="00FE17F9" w:rsidRPr="00C84887" w:rsidRDefault="00FE17F9" w:rsidP="00FE17F9">
            <w:pPr>
              <w:spacing w:after="108" w:line="259" w:lineRule="auto"/>
              <w:ind w:left="-5"/>
              <w:jc w:val="left"/>
              <w:rPr>
                <w:sz w:val="20"/>
                <w:szCs w:val="20"/>
              </w:rPr>
            </w:pPr>
            <w:r w:rsidRPr="00C84887">
              <w:rPr>
                <w:sz w:val="20"/>
                <w:szCs w:val="20"/>
              </w:rPr>
              <w:t xml:space="preserve"> pine sawdust</w:t>
            </w:r>
          </w:p>
        </w:tc>
        <w:tc>
          <w:tcPr>
            <w:tcW w:w="967" w:type="dxa"/>
            <w:noWrap/>
            <w:hideMark/>
          </w:tcPr>
          <w:p w14:paraId="048635DC" w14:textId="77777777" w:rsidR="00FE17F9" w:rsidRPr="00C84887" w:rsidRDefault="00FE17F9" w:rsidP="00FE17F9">
            <w:pPr>
              <w:spacing w:after="108" w:line="259" w:lineRule="auto"/>
              <w:ind w:left="-5"/>
              <w:jc w:val="left"/>
              <w:rPr>
                <w:sz w:val="20"/>
                <w:szCs w:val="20"/>
              </w:rPr>
            </w:pPr>
            <w:r w:rsidRPr="00C84887">
              <w:rPr>
                <w:sz w:val="20"/>
                <w:szCs w:val="20"/>
              </w:rPr>
              <w:t>8</w:t>
            </w:r>
          </w:p>
        </w:tc>
        <w:tc>
          <w:tcPr>
            <w:tcW w:w="1652" w:type="dxa"/>
            <w:noWrap/>
            <w:hideMark/>
          </w:tcPr>
          <w:p w14:paraId="2BCCFEFB" w14:textId="77777777" w:rsidR="00FE17F9" w:rsidRPr="00C84887" w:rsidRDefault="00FE17F9" w:rsidP="00FE17F9">
            <w:pPr>
              <w:spacing w:after="108" w:line="259" w:lineRule="auto"/>
              <w:ind w:left="-5"/>
              <w:jc w:val="left"/>
              <w:rPr>
                <w:sz w:val="20"/>
                <w:szCs w:val="20"/>
              </w:rPr>
            </w:pPr>
            <w:r w:rsidRPr="00C84887">
              <w:rPr>
                <w:sz w:val="20"/>
                <w:szCs w:val="20"/>
              </w:rPr>
              <w:t>550</w:t>
            </w:r>
          </w:p>
        </w:tc>
        <w:tc>
          <w:tcPr>
            <w:tcW w:w="1069" w:type="dxa"/>
            <w:noWrap/>
            <w:hideMark/>
          </w:tcPr>
          <w:p w14:paraId="725EB6A7" w14:textId="77777777" w:rsidR="00FE17F9" w:rsidRPr="00C84887" w:rsidRDefault="00FE17F9" w:rsidP="00FE17F9">
            <w:pPr>
              <w:spacing w:after="108" w:line="259" w:lineRule="auto"/>
              <w:ind w:left="-5"/>
              <w:jc w:val="left"/>
              <w:rPr>
                <w:sz w:val="20"/>
                <w:szCs w:val="20"/>
              </w:rPr>
            </w:pPr>
            <w:r w:rsidRPr="00C84887">
              <w:rPr>
                <w:sz w:val="20"/>
                <w:szCs w:val="20"/>
              </w:rPr>
              <w:t>20</w:t>
            </w:r>
          </w:p>
        </w:tc>
        <w:tc>
          <w:tcPr>
            <w:tcW w:w="1270" w:type="dxa"/>
            <w:noWrap/>
            <w:hideMark/>
          </w:tcPr>
          <w:p w14:paraId="36920BD8" w14:textId="77777777" w:rsidR="00FE17F9" w:rsidRPr="00C84887" w:rsidRDefault="00FE17F9" w:rsidP="00FE17F9">
            <w:pPr>
              <w:spacing w:after="108" w:line="259" w:lineRule="auto"/>
              <w:ind w:left="-5"/>
              <w:jc w:val="left"/>
              <w:rPr>
                <w:sz w:val="20"/>
                <w:szCs w:val="20"/>
              </w:rPr>
            </w:pPr>
            <w:r w:rsidRPr="00C84887">
              <w:rPr>
                <w:sz w:val="20"/>
                <w:szCs w:val="20"/>
              </w:rPr>
              <w:t>700</w:t>
            </w:r>
          </w:p>
        </w:tc>
        <w:tc>
          <w:tcPr>
            <w:tcW w:w="889" w:type="dxa"/>
            <w:noWrap/>
            <w:hideMark/>
          </w:tcPr>
          <w:p w14:paraId="1BDD3BF5" w14:textId="77777777" w:rsidR="00FE17F9" w:rsidRPr="00C84887" w:rsidRDefault="00FE17F9" w:rsidP="00FE17F9">
            <w:pPr>
              <w:spacing w:after="108" w:line="259" w:lineRule="auto"/>
              <w:ind w:left="-5"/>
              <w:jc w:val="left"/>
              <w:rPr>
                <w:sz w:val="20"/>
                <w:szCs w:val="20"/>
              </w:rPr>
            </w:pPr>
            <w:r w:rsidRPr="00C84887">
              <w:rPr>
                <w:sz w:val="20"/>
                <w:szCs w:val="20"/>
              </w:rPr>
              <w:t>37</w:t>
            </w:r>
          </w:p>
        </w:tc>
        <w:tc>
          <w:tcPr>
            <w:tcW w:w="1136" w:type="dxa"/>
            <w:noWrap/>
            <w:hideMark/>
          </w:tcPr>
          <w:p w14:paraId="1151DB5B"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0C58F220" w14:textId="77777777" w:rsidR="00FE17F9" w:rsidRPr="00C84887" w:rsidRDefault="00FE17F9" w:rsidP="00FE17F9">
            <w:pPr>
              <w:spacing w:after="108" w:line="259" w:lineRule="auto"/>
              <w:ind w:left="-5"/>
              <w:jc w:val="left"/>
              <w:rPr>
                <w:sz w:val="20"/>
                <w:szCs w:val="20"/>
              </w:rPr>
            </w:pPr>
            <w:r w:rsidRPr="00C84887">
              <w:rPr>
                <w:sz w:val="20"/>
                <w:szCs w:val="20"/>
              </w:rPr>
              <w:t xml:space="preserve">Ma </w:t>
            </w:r>
            <w:proofErr w:type="gramStart"/>
            <w:r w:rsidRPr="00C84887">
              <w:rPr>
                <w:sz w:val="20"/>
                <w:szCs w:val="20"/>
              </w:rPr>
              <w:t>et al.(</w:t>
            </w:r>
            <w:proofErr w:type="gramEnd"/>
            <w:r w:rsidRPr="00C84887">
              <w:rPr>
                <w:sz w:val="20"/>
                <w:szCs w:val="20"/>
              </w:rPr>
              <w:t>2018)</w:t>
            </w:r>
          </w:p>
        </w:tc>
      </w:tr>
      <w:tr w:rsidR="00FE17F9" w:rsidRPr="00C84887" w14:paraId="73ADF873" w14:textId="77777777" w:rsidTr="00FE17F9">
        <w:trPr>
          <w:trHeight w:val="360"/>
        </w:trPr>
        <w:tc>
          <w:tcPr>
            <w:tcW w:w="1245" w:type="dxa"/>
            <w:noWrap/>
            <w:hideMark/>
          </w:tcPr>
          <w:p w14:paraId="4D3C6157" w14:textId="77777777" w:rsidR="00FE17F9" w:rsidRPr="00C84887" w:rsidRDefault="00FE17F9" w:rsidP="00FE17F9">
            <w:pPr>
              <w:spacing w:after="108" w:line="259" w:lineRule="auto"/>
              <w:ind w:left="-5"/>
              <w:jc w:val="left"/>
              <w:rPr>
                <w:sz w:val="20"/>
                <w:szCs w:val="20"/>
              </w:rPr>
            </w:pPr>
            <w:r w:rsidRPr="00C84887">
              <w:rPr>
                <w:sz w:val="20"/>
                <w:szCs w:val="20"/>
              </w:rPr>
              <w:t>Industrial waste fish fats</w:t>
            </w:r>
          </w:p>
        </w:tc>
        <w:tc>
          <w:tcPr>
            <w:tcW w:w="967" w:type="dxa"/>
            <w:noWrap/>
            <w:hideMark/>
          </w:tcPr>
          <w:p w14:paraId="206F288A" w14:textId="77777777" w:rsidR="00FE17F9" w:rsidRPr="00C84887" w:rsidRDefault="00FE17F9" w:rsidP="00FE17F9">
            <w:pPr>
              <w:spacing w:after="108" w:line="259" w:lineRule="auto"/>
              <w:ind w:left="-5"/>
              <w:jc w:val="left"/>
              <w:rPr>
                <w:sz w:val="20"/>
                <w:szCs w:val="20"/>
              </w:rPr>
            </w:pPr>
            <w:r w:rsidRPr="00C84887">
              <w:rPr>
                <w:sz w:val="20"/>
                <w:szCs w:val="20"/>
              </w:rPr>
              <w:t>20</w:t>
            </w:r>
          </w:p>
        </w:tc>
        <w:tc>
          <w:tcPr>
            <w:tcW w:w="1652" w:type="dxa"/>
            <w:noWrap/>
            <w:hideMark/>
          </w:tcPr>
          <w:p w14:paraId="6372F91E" w14:textId="77777777" w:rsidR="00FE17F9" w:rsidRPr="00C84887" w:rsidRDefault="00FE17F9" w:rsidP="00FE17F9">
            <w:pPr>
              <w:spacing w:after="108" w:line="259" w:lineRule="auto"/>
              <w:ind w:left="-5"/>
              <w:jc w:val="left"/>
              <w:rPr>
                <w:sz w:val="20"/>
                <w:szCs w:val="20"/>
              </w:rPr>
            </w:pPr>
            <w:r w:rsidRPr="00C84887">
              <w:rPr>
                <w:sz w:val="20"/>
                <w:szCs w:val="20"/>
              </w:rPr>
              <w:t>480</w:t>
            </w:r>
          </w:p>
        </w:tc>
        <w:tc>
          <w:tcPr>
            <w:tcW w:w="1069" w:type="dxa"/>
            <w:noWrap/>
            <w:hideMark/>
          </w:tcPr>
          <w:p w14:paraId="4CCBDC93" w14:textId="77777777" w:rsidR="00FE17F9" w:rsidRPr="00C84887" w:rsidRDefault="00FE17F9" w:rsidP="00FE17F9">
            <w:pPr>
              <w:spacing w:after="108" w:line="259" w:lineRule="auto"/>
              <w:ind w:left="-5"/>
              <w:jc w:val="left"/>
              <w:rPr>
                <w:sz w:val="20"/>
                <w:szCs w:val="20"/>
              </w:rPr>
            </w:pPr>
            <w:r w:rsidRPr="00C84887">
              <w:rPr>
                <w:sz w:val="20"/>
                <w:szCs w:val="20"/>
              </w:rPr>
              <w:t>12</w:t>
            </w:r>
          </w:p>
        </w:tc>
        <w:tc>
          <w:tcPr>
            <w:tcW w:w="1270" w:type="dxa"/>
            <w:noWrap/>
            <w:hideMark/>
          </w:tcPr>
          <w:p w14:paraId="43D9C3BA" w14:textId="77777777" w:rsidR="00FE17F9" w:rsidRPr="00C84887" w:rsidRDefault="00FE17F9" w:rsidP="00FE17F9">
            <w:pPr>
              <w:spacing w:after="108" w:line="259" w:lineRule="auto"/>
              <w:ind w:left="-5"/>
              <w:jc w:val="left"/>
              <w:rPr>
                <w:sz w:val="20"/>
                <w:szCs w:val="20"/>
              </w:rPr>
            </w:pPr>
            <w:r w:rsidRPr="00C84887">
              <w:rPr>
                <w:sz w:val="20"/>
                <w:szCs w:val="20"/>
              </w:rPr>
              <w:t>700</w:t>
            </w:r>
          </w:p>
        </w:tc>
        <w:tc>
          <w:tcPr>
            <w:tcW w:w="889" w:type="dxa"/>
            <w:noWrap/>
            <w:hideMark/>
          </w:tcPr>
          <w:p w14:paraId="1436859F" w14:textId="77777777" w:rsidR="00FE17F9" w:rsidRPr="00C84887" w:rsidRDefault="00FE17F9" w:rsidP="00FE17F9">
            <w:pPr>
              <w:spacing w:after="108" w:line="259" w:lineRule="auto"/>
              <w:ind w:left="-5"/>
              <w:jc w:val="left"/>
              <w:rPr>
                <w:sz w:val="20"/>
                <w:szCs w:val="20"/>
              </w:rPr>
            </w:pPr>
            <w:r w:rsidRPr="00C84887">
              <w:rPr>
                <w:sz w:val="20"/>
                <w:szCs w:val="20"/>
              </w:rPr>
              <w:t>31.6</w:t>
            </w:r>
          </w:p>
        </w:tc>
        <w:tc>
          <w:tcPr>
            <w:tcW w:w="1136" w:type="dxa"/>
            <w:noWrap/>
            <w:hideMark/>
          </w:tcPr>
          <w:p w14:paraId="0AB0F071" w14:textId="77777777" w:rsidR="00FE17F9" w:rsidRPr="00C84887" w:rsidRDefault="00FE17F9" w:rsidP="00FE17F9">
            <w:pPr>
              <w:spacing w:after="108" w:line="259" w:lineRule="auto"/>
              <w:ind w:left="-5"/>
              <w:jc w:val="left"/>
              <w:rPr>
                <w:sz w:val="20"/>
                <w:szCs w:val="20"/>
              </w:rPr>
            </w:pPr>
            <w:r w:rsidRPr="00C84887">
              <w:rPr>
                <w:sz w:val="20"/>
                <w:szCs w:val="20"/>
              </w:rPr>
              <w:t>Fixed bed reactor</w:t>
            </w:r>
          </w:p>
        </w:tc>
        <w:tc>
          <w:tcPr>
            <w:tcW w:w="1650" w:type="dxa"/>
            <w:noWrap/>
            <w:hideMark/>
          </w:tcPr>
          <w:p w14:paraId="4104E40F" w14:textId="77777777" w:rsidR="00FE17F9" w:rsidRPr="00C84887" w:rsidRDefault="00FE17F9" w:rsidP="00FE17F9">
            <w:pPr>
              <w:spacing w:after="108" w:line="259" w:lineRule="auto"/>
              <w:ind w:left="-5"/>
              <w:jc w:val="left"/>
              <w:rPr>
                <w:sz w:val="20"/>
                <w:szCs w:val="20"/>
              </w:rPr>
            </w:pPr>
            <w:proofErr w:type="spellStart"/>
            <w:r w:rsidRPr="00C84887">
              <w:rPr>
                <w:sz w:val="20"/>
                <w:szCs w:val="20"/>
              </w:rPr>
              <w:t>Mrad</w:t>
            </w:r>
            <w:proofErr w:type="spellEnd"/>
            <w:r w:rsidRPr="00C84887">
              <w:rPr>
                <w:sz w:val="20"/>
                <w:szCs w:val="20"/>
              </w:rPr>
              <w:t xml:space="preserve"> </w:t>
            </w:r>
            <w:proofErr w:type="gramStart"/>
            <w:r w:rsidRPr="00C84887">
              <w:rPr>
                <w:sz w:val="20"/>
                <w:szCs w:val="20"/>
              </w:rPr>
              <w:t>et al.(</w:t>
            </w:r>
            <w:proofErr w:type="gramEnd"/>
            <w:r w:rsidRPr="00C84887">
              <w:rPr>
                <w:sz w:val="20"/>
                <w:szCs w:val="20"/>
              </w:rPr>
              <w:t>2013)</w:t>
            </w:r>
          </w:p>
        </w:tc>
      </w:tr>
      <w:tr w:rsidR="00FE17F9" w:rsidRPr="00C84887" w14:paraId="7642C2A2" w14:textId="77777777" w:rsidTr="00FE17F9">
        <w:trPr>
          <w:trHeight w:val="360"/>
        </w:trPr>
        <w:tc>
          <w:tcPr>
            <w:tcW w:w="1245" w:type="dxa"/>
            <w:noWrap/>
            <w:hideMark/>
          </w:tcPr>
          <w:p w14:paraId="3CC51FC2" w14:textId="77777777" w:rsidR="00FE17F9" w:rsidRPr="00C84887" w:rsidRDefault="00FE17F9" w:rsidP="00FE17F9">
            <w:pPr>
              <w:spacing w:after="108" w:line="259" w:lineRule="auto"/>
              <w:ind w:left="-5"/>
              <w:jc w:val="left"/>
              <w:rPr>
                <w:sz w:val="20"/>
                <w:szCs w:val="20"/>
              </w:rPr>
            </w:pPr>
            <w:r w:rsidRPr="00C84887">
              <w:rPr>
                <w:sz w:val="20"/>
                <w:szCs w:val="20"/>
              </w:rPr>
              <w:t xml:space="preserve"> Pistachio seed shell waste</w:t>
            </w:r>
          </w:p>
        </w:tc>
        <w:tc>
          <w:tcPr>
            <w:tcW w:w="967" w:type="dxa"/>
            <w:noWrap/>
            <w:hideMark/>
          </w:tcPr>
          <w:p w14:paraId="71603C33" w14:textId="77777777" w:rsidR="00FE17F9" w:rsidRPr="00C84887" w:rsidRDefault="00FE17F9" w:rsidP="00FE17F9">
            <w:pPr>
              <w:spacing w:after="108" w:line="259" w:lineRule="auto"/>
              <w:ind w:left="-5"/>
              <w:jc w:val="left"/>
              <w:rPr>
                <w:sz w:val="20"/>
                <w:szCs w:val="20"/>
              </w:rPr>
            </w:pPr>
            <w:r w:rsidRPr="00C84887">
              <w:rPr>
                <w:sz w:val="20"/>
                <w:szCs w:val="20"/>
              </w:rPr>
              <w:t>20</w:t>
            </w:r>
          </w:p>
        </w:tc>
        <w:tc>
          <w:tcPr>
            <w:tcW w:w="1652" w:type="dxa"/>
            <w:noWrap/>
            <w:hideMark/>
          </w:tcPr>
          <w:p w14:paraId="13F271DB"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5706A5D0" w14:textId="77777777" w:rsidR="00FE17F9" w:rsidRPr="00C84887" w:rsidRDefault="00FE17F9" w:rsidP="00FE17F9">
            <w:pPr>
              <w:spacing w:after="108" w:line="259" w:lineRule="auto"/>
              <w:ind w:left="-5"/>
              <w:jc w:val="left"/>
              <w:rPr>
                <w:sz w:val="20"/>
                <w:szCs w:val="20"/>
              </w:rPr>
            </w:pPr>
            <w:r w:rsidRPr="00C84887">
              <w:rPr>
                <w:sz w:val="20"/>
                <w:szCs w:val="20"/>
              </w:rPr>
              <w:t>7.6</w:t>
            </w:r>
          </w:p>
        </w:tc>
        <w:tc>
          <w:tcPr>
            <w:tcW w:w="1270" w:type="dxa"/>
            <w:noWrap/>
            <w:hideMark/>
          </w:tcPr>
          <w:p w14:paraId="351412CD" w14:textId="77777777" w:rsidR="00FE17F9" w:rsidRPr="00C84887" w:rsidRDefault="00FE17F9" w:rsidP="00FE17F9">
            <w:pPr>
              <w:spacing w:after="108" w:line="259" w:lineRule="auto"/>
              <w:ind w:left="-5"/>
              <w:jc w:val="left"/>
              <w:rPr>
                <w:sz w:val="20"/>
                <w:szCs w:val="20"/>
              </w:rPr>
            </w:pPr>
            <w:r w:rsidRPr="00C84887">
              <w:rPr>
                <w:sz w:val="20"/>
                <w:szCs w:val="20"/>
              </w:rPr>
              <w:t>750</w:t>
            </w:r>
          </w:p>
        </w:tc>
        <w:tc>
          <w:tcPr>
            <w:tcW w:w="889" w:type="dxa"/>
            <w:noWrap/>
            <w:hideMark/>
          </w:tcPr>
          <w:p w14:paraId="5E220E13" w14:textId="77777777" w:rsidR="00FE17F9" w:rsidRPr="00C84887" w:rsidRDefault="00FE17F9" w:rsidP="00FE17F9">
            <w:pPr>
              <w:spacing w:after="108" w:line="259" w:lineRule="auto"/>
              <w:ind w:left="-5"/>
              <w:jc w:val="left"/>
              <w:rPr>
                <w:sz w:val="20"/>
                <w:szCs w:val="20"/>
              </w:rPr>
            </w:pPr>
            <w:r w:rsidRPr="00C84887">
              <w:rPr>
                <w:sz w:val="20"/>
                <w:szCs w:val="20"/>
              </w:rPr>
              <w:t>18</w:t>
            </w:r>
          </w:p>
        </w:tc>
        <w:tc>
          <w:tcPr>
            <w:tcW w:w="1136" w:type="dxa"/>
            <w:noWrap/>
            <w:hideMark/>
          </w:tcPr>
          <w:p w14:paraId="5B82D34E" w14:textId="77777777" w:rsidR="00FE17F9" w:rsidRPr="00C84887" w:rsidRDefault="00FE17F9" w:rsidP="00FE17F9">
            <w:pPr>
              <w:spacing w:after="108" w:line="259" w:lineRule="auto"/>
              <w:ind w:left="-5"/>
              <w:jc w:val="left"/>
              <w:rPr>
                <w:sz w:val="20"/>
                <w:szCs w:val="20"/>
              </w:rPr>
            </w:pPr>
            <w:r w:rsidRPr="00C84887">
              <w:rPr>
                <w:sz w:val="20"/>
                <w:szCs w:val="20"/>
              </w:rPr>
              <w:t>Fixed bed reactor</w:t>
            </w:r>
          </w:p>
        </w:tc>
        <w:tc>
          <w:tcPr>
            <w:tcW w:w="1650" w:type="dxa"/>
            <w:noWrap/>
            <w:hideMark/>
          </w:tcPr>
          <w:p w14:paraId="44F14076" w14:textId="77777777" w:rsidR="00FE17F9" w:rsidRPr="00C84887" w:rsidRDefault="00FE17F9" w:rsidP="00FE17F9">
            <w:pPr>
              <w:spacing w:after="108" w:line="259" w:lineRule="auto"/>
              <w:ind w:left="-5"/>
              <w:jc w:val="left"/>
              <w:rPr>
                <w:sz w:val="20"/>
                <w:szCs w:val="20"/>
              </w:rPr>
            </w:pPr>
            <w:proofErr w:type="spellStart"/>
            <w:proofErr w:type="gramStart"/>
            <w:r w:rsidRPr="00C84887">
              <w:rPr>
                <w:sz w:val="20"/>
                <w:szCs w:val="20"/>
              </w:rPr>
              <w:t>Onay</w:t>
            </w:r>
            <w:proofErr w:type="spellEnd"/>
            <w:r w:rsidRPr="00C84887">
              <w:rPr>
                <w:sz w:val="20"/>
                <w:szCs w:val="20"/>
              </w:rPr>
              <w:t>(</w:t>
            </w:r>
            <w:proofErr w:type="gramEnd"/>
            <w:r w:rsidRPr="00C84887">
              <w:rPr>
                <w:sz w:val="20"/>
                <w:szCs w:val="20"/>
              </w:rPr>
              <w:t>2014)</w:t>
            </w:r>
          </w:p>
        </w:tc>
      </w:tr>
      <w:tr w:rsidR="00FE17F9" w:rsidRPr="00C84887" w14:paraId="4D30D54C" w14:textId="77777777" w:rsidTr="00FE17F9">
        <w:trPr>
          <w:trHeight w:val="360"/>
        </w:trPr>
        <w:tc>
          <w:tcPr>
            <w:tcW w:w="1245" w:type="dxa"/>
            <w:noWrap/>
            <w:hideMark/>
          </w:tcPr>
          <w:p w14:paraId="623542EB" w14:textId="77777777" w:rsidR="00FE17F9" w:rsidRPr="00C84887" w:rsidRDefault="00FE17F9" w:rsidP="00FE17F9">
            <w:pPr>
              <w:spacing w:after="108" w:line="259" w:lineRule="auto"/>
              <w:ind w:left="-5"/>
              <w:jc w:val="left"/>
              <w:rPr>
                <w:sz w:val="20"/>
                <w:szCs w:val="20"/>
              </w:rPr>
            </w:pPr>
            <w:r w:rsidRPr="00C84887">
              <w:rPr>
                <w:sz w:val="20"/>
                <w:szCs w:val="20"/>
              </w:rPr>
              <w:t>Coconut shells</w:t>
            </w:r>
          </w:p>
        </w:tc>
        <w:tc>
          <w:tcPr>
            <w:tcW w:w="967" w:type="dxa"/>
            <w:noWrap/>
            <w:hideMark/>
          </w:tcPr>
          <w:p w14:paraId="30550EA8" w14:textId="77777777" w:rsidR="00FE17F9" w:rsidRPr="00C84887" w:rsidRDefault="00FE17F9" w:rsidP="00FE17F9">
            <w:pPr>
              <w:spacing w:after="108" w:line="259" w:lineRule="auto"/>
              <w:ind w:left="-5"/>
              <w:jc w:val="left"/>
              <w:rPr>
                <w:sz w:val="20"/>
                <w:szCs w:val="20"/>
              </w:rPr>
            </w:pPr>
            <w:r w:rsidRPr="00C84887">
              <w:rPr>
                <w:sz w:val="20"/>
                <w:szCs w:val="20"/>
              </w:rPr>
              <w:t>10</w:t>
            </w:r>
          </w:p>
        </w:tc>
        <w:tc>
          <w:tcPr>
            <w:tcW w:w="1652" w:type="dxa"/>
            <w:noWrap/>
            <w:hideMark/>
          </w:tcPr>
          <w:p w14:paraId="4A202257" w14:textId="77777777" w:rsidR="00FE17F9" w:rsidRPr="00C84887" w:rsidRDefault="00FE17F9" w:rsidP="00FE17F9">
            <w:pPr>
              <w:spacing w:after="108" w:line="259" w:lineRule="auto"/>
              <w:ind w:left="-5"/>
              <w:jc w:val="left"/>
              <w:rPr>
                <w:sz w:val="20"/>
                <w:szCs w:val="20"/>
              </w:rPr>
            </w:pPr>
            <w:r w:rsidRPr="00C84887">
              <w:rPr>
                <w:sz w:val="20"/>
                <w:szCs w:val="20"/>
              </w:rPr>
              <w:t>600</w:t>
            </w:r>
          </w:p>
        </w:tc>
        <w:tc>
          <w:tcPr>
            <w:tcW w:w="1069" w:type="dxa"/>
            <w:noWrap/>
            <w:hideMark/>
          </w:tcPr>
          <w:p w14:paraId="4DD23F3E" w14:textId="77777777" w:rsidR="00FE17F9" w:rsidRPr="00C84887" w:rsidRDefault="00FE17F9" w:rsidP="00FE17F9">
            <w:pPr>
              <w:spacing w:after="108" w:line="259" w:lineRule="auto"/>
              <w:ind w:left="-5"/>
              <w:jc w:val="left"/>
              <w:rPr>
                <w:sz w:val="20"/>
                <w:szCs w:val="20"/>
              </w:rPr>
            </w:pPr>
            <w:r w:rsidRPr="00C84887">
              <w:rPr>
                <w:sz w:val="20"/>
                <w:szCs w:val="20"/>
              </w:rPr>
              <w:t>8.4</w:t>
            </w:r>
          </w:p>
        </w:tc>
        <w:tc>
          <w:tcPr>
            <w:tcW w:w="1270" w:type="dxa"/>
            <w:noWrap/>
            <w:hideMark/>
          </w:tcPr>
          <w:p w14:paraId="15D10CFC" w14:textId="77777777" w:rsidR="00FE17F9" w:rsidRPr="00C84887" w:rsidRDefault="00FE17F9" w:rsidP="00FE17F9">
            <w:pPr>
              <w:spacing w:after="108" w:line="259" w:lineRule="auto"/>
              <w:ind w:left="-5"/>
              <w:jc w:val="left"/>
              <w:rPr>
                <w:sz w:val="20"/>
                <w:szCs w:val="20"/>
              </w:rPr>
            </w:pPr>
            <w:r w:rsidRPr="00C84887">
              <w:rPr>
                <w:sz w:val="20"/>
                <w:szCs w:val="20"/>
              </w:rPr>
              <w:t>600</w:t>
            </w:r>
          </w:p>
        </w:tc>
        <w:tc>
          <w:tcPr>
            <w:tcW w:w="889" w:type="dxa"/>
            <w:noWrap/>
            <w:hideMark/>
          </w:tcPr>
          <w:p w14:paraId="0FEBE2C3" w14:textId="77777777" w:rsidR="00FE17F9" w:rsidRPr="00C84887" w:rsidRDefault="00FE17F9" w:rsidP="00FE17F9">
            <w:pPr>
              <w:spacing w:after="108" w:line="259" w:lineRule="auto"/>
              <w:ind w:left="-5"/>
              <w:jc w:val="left"/>
              <w:rPr>
                <w:sz w:val="20"/>
                <w:szCs w:val="20"/>
              </w:rPr>
            </w:pPr>
            <w:r w:rsidRPr="00C84887">
              <w:rPr>
                <w:sz w:val="20"/>
                <w:szCs w:val="20"/>
              </w:rPr>
              <w:t>29.4</w:t>
            </w:r>
          </w:p>
        </w:tc>
        <w:tc>
          <w:tcPr>
            <w:tcW w:w="1136" w:type="dxa"/>
            <w:noWrap/>
            <w:hideMark/>
          </w:tcPr>
          <w:p w14:paraId="676703B1"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7605879F" w14:textId="77777777" w:rsidR="00FE17F9" w:rsidRPr="00C84887" w:rsidRDefault="00FE17F9" w:rsidP="00FE17F9">
            <w:pPr>
              <w:spacing w:after="108" w:line="259" w:lineRule="auto"/>
              <w:ind w:left="-5"/>
              <w:jc w:val="left"/>
              <w:rPr>
                <w:sz w:val="20"/>
                <w:szCs w:val="20"/>
              </w:rPr>
            </w:pPr>
            <w:r w:rsidRPr="00C84887">
              <w:rPr>
                <w:sz w:val="20"/>
                <w:szCs w:val="20"/>
              </w:rPr>
              <w:t xml:space="preserve">Liu </w:t>
            </w:r>
            <w:proofErr w:type="gramStart"/>
            <w:r w:rsidRPr="00C84887">
              <w:rPr>
                <w:sz w:val="20"/>
                <w:szCs w:val="20"/>
              </w:rPr>
              <w:t>et al.(</w:t>
            </w:r>
            <w:proofErr w:type="gramEnd"/>
            <w:r w:rsidRPr="00C84887">
              <w:rPr>
                <w:sz w:val="20"/>
                <w:szCs w:val="20"/>
              </w:rPr>
              <w:t>2014)</w:t>
            </w:r>
          </w:p>
        </w:tc>
      </w:tr>
      <w:tr w:rsidR="00FE17F9" w:rsidRPr="00C84887" w14:paraId="1E167971" w14:textId="77777777" w:rsidTr="00FE17F9">
        <w:trPr>
          <w:trHeight w:val="360"/>
        </w:trPr>
        <w:tc>
          <w:tcPr>
            <w:tcW w:w="1245" w:type="dxa"/>
            <w:noWrap/>
            <w:hideMark/>
          </w:tcPr>
          <w:p w14:paraId="21A35BA8" w14:textId="77777777" w:rsidR="00FE17F9" w:rsidRPr="00C84887" w:rsidRDefault="00FE17F9" w:rsidP="00FE17F9">
            <w:pPr>
              <w:spacing w:after="108" w:line="259" w:lineRule="auto"/>
              <w:ind w:left="-5"/>
              <w:jc w:val="left"/>
              <w:rPr>
                <w:sz w:val="20"/>
                <w:szCs w:val="20"/>
              </w:rPr>
            </w:pPr>
            <w:r w:rsidRPr="00C84887">
              <w:rPr>
                <w:sz w:val="20"/>
                <w:szCs w:val="20"/>
              </w:rPr>
              <w:t>Tomato waste</w:t>
            </w:r>
          </w:p>
        </w:tc>
        <w:tc>
          <w:tcPr>
            <w:tcW w:w="967" w:type="dxa"/>
            <w:noWrap/>
            <w:hideMark/>
          </w:tcPr>
          <w:p w14:paraId="12FFF80D" w14:textId="77777777" w:rsidR="00FE17F9" w:rsidRPr="00C84887" w:rsidRDefault="00FE17F9" w:rsidP="00FE17F9">
            <w:pPr>
              <w:spacing w:after="108" w:line="259" w:lineRule="auto"/>
              <w:ind w:left="-5"/>
              <w:jc w:val="left"/>
              <w:rPr>
                <w:sz w:val="20"/>
                <w:szCs w:val="20"/>
              </w:rPr>
            </w:pPr>
            <w:r w:rsidRPr="00C84887">
              <w:rPr>
                <w:sz w:val="20"/>
                <w:szCs w:val="20"/>
              </w:rPr>
              <w:t>5</w:t>
            </w:r>
          </w:p>
        </w:tc>
        <w:tc>
          <w:tcPr>
            <w:tcW w:w="1652" w:type="dxa"/>
            <w:noWrap/>
            <w:hideMark/>
          </w:tcPr>
          <w:p w14:paraId="00DBD129"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0BF3BB7C" w14:textId="77777777" w:rsidR="00FE17F9" w:rsidRPr="00C84887" w:rsidRDefault="00FE17F9" w:rsidP="00FE17F9">
            <w:pPr>
              <w:spacing w:after="108" w:line="259" w:lineRule="auto"/>
              <w:ind w:left="-5"/>
              <w:jc w:val="left"/>
              <w:rPr>
                <w:sz w:val="20"/>
                <w:szCs w:val="20"/>
              </w:rPr>
            </w:pPr>
            <w:r w:rsidRPr="00C84887">
              <w:rPr>
                <w:sz w:val="20"/>
                <w:szCs w:val="20"/>
              </w:rPr>
              <w:t>8.3</w:t>
            </w:r>
          </w:p>
        </w:tc>
        <w:tc>
          <w:tcPr>
            <w:tcW w:w="1270" w:type="dxa"/>
            <w:noWrap/>
            <w:hideMark/>
          </w:tcPr>
          <w:p w14:paraId="206C3042" w14:textId="77777777" w:rsidR="00FE17F9" w:rsidRPr="00C84887" w:rsidRDefault="00FE17F9" w:rsidP="00FE17F9">
            <w:pPr>
              <w:spacing w:after="108" w:line="259" w:lineRule="auto"/>
              <w:ind w:left="-5"/>
              <w:jc w:val="left"/>
              <w:rPr>
                <w:sz w:val="20"/>
                <w:szCs w:val="20"/>
              </w:rPr>
            </w:pPr>
            <w:r w:rsidRPr="00C84887">
              <w:rPr>
                <w:sz w:val="20"/>
                <w:szCs w:val="20"/>
              </w:rPr>
              <w:t>450</w:t>
            </w:r>
          </w:p>
        </w:tc>
        <w:tc>
          <w:tcPr>
            <w:tcW w:w="889" w:type="dxa"/>
            <w:noWrap/>
            <w:hideMark/>
          </w:tcPr>
          <w:p w14:paraId="71841965" w14:textId="77777777" w:rsidR="00FE17F9" w:rsidRPr="00C84887" w:rsidRDefault="00FE17F9" w:rsidP="00FE17F9">
            <w:pPr>
              <w:spacing w:after="108" w:line="259" w:lineRule="auto"/>
              <w:ind w:left="-5"/>
              <w:jc w:val="left"/>
              <w:rPr>
                <w:sz w:val="20"/>
                <w:szCs w:val="20"/>
              </w:rPr>
            </w:pPr>
            <w:r w:rsidRPr="00C84887">
              <w:rPr>
                <w:sz w:val="20"/>
                <w:szCs w:val="20"/>
              </w:rPr>
              <w:t>26.1</w:t>
            </w:r>
          </w:p>
        </w:tc>
        <w:tc>
          <w:tcPr>
            <w:tcW w:w="1136" w:type="dxa"/>
            <w:noWrap/>
            <w:hideMark/>
          </w:tcPr>
          <w:p w14:paraId="73CF2FD6" w14:textId="77777777" w:rsidR="00FE17F9" w:rsidRPr="00C84887" w:rsidRDefault="00FE17F9" w:rsidP="00FE17F9">
            <w:pPr>
              <w:spacing w:after="108" w:line="259" w:lineRule="auto"/>
              <w:ind w:left="-5"/>
              <w:jc w:val="left"/>
              <w:rPr>
                <w:sz w:val="20"/>
                <w:szCs w:val="20"/>
              </w:rPr>
            </w:pPr>
            <w:r w:rsidRPr="00C84887">
              <w:rPr>
                <w:sz w:val="20"/>
                <w:szCs w:val="20"/>
              </w:rPr>
              <w:t>Fixed bed tubular reactor</w:t>
            </w:r>
          </w:p>
        </w:tc>
        <w:tc>
          <w:tcPr>
            <w:tcW w:w="1650" w:type="dxa"/>
            <w:noWrap/>
            <w:hideMark/>
          </w:tcPr>
          <w:p w14:paraId="6E6B1BCD" w14:textId="77777777" w:rsidR="00FE17F9" w:rsidRPr="00C84887" w:rsidRDefault="00FE17F9" w:rsidP="00FE17F9">
            <w:pPr>
              <w:spacing w:after="108" w:line="259" w:lineRule="auto"/>
              <w:ind w:left="-5"/>
              <w:jc w:val="left"/>
              <w:rPr>
                <w:sz w:val="20"/>
                <w:szCs w:val="20"/>
              </w:rPr>
            </w:pPr>
            <w:r w:rsidRPr="00C84887">
              <w:rPr>
                <w:sz w:val="20"/>
                <w:szCs w:val="20"/>
              </w:rPr>
              <w:t>Nanda et al. (2016)</w:t>
            </w:r>
          </w:p>
        </w:tc>
      </w:tr>
      <w:tr w:rsidR="00FE17F9" w:rsidRPr="00C84887" w14:paraId="6CEE6AEA" w14:textId="77777777" w:rsidTr="00FE17F9">
        <w:trPr>
          <w:trHeight w:val="360"/>
        </w:trPr>
        <w:tc>
          <w:tcPr>
            <w:tcW w:w="1245" w:type="dxa"/>
            <w:noWrap/>
            <w:hideMark/>
          </w:tcPr>
          <w:p w14:paraId="5A831559" w14:textId="77777777" w:rsidR="00FE17F9" w:rsidRPr="00C84887" w:rsidRDefault="00FE17F9" w:rsidP="00FE17F9">
            <w:pPr>
              <w:spacing w:after="108" w:line="259" w:lineRule="auto"/>
              <w:ind w:left="-5"/>
              <w:jc w:val="left"/>
              <w:rPr>
                <w:sz w:val="20"/>
                <w:szCs w:val="20"/>
              </w:rPr>
            </w:pPr>
            <w:r w:rsidRPr="00C84887">
              <w:rPr>
                <w:sz w:val="20"/>
                <w:szCs w:val="20"/>
              </w:rPr>
              <w:t>Banana peel waste</w:t>
            </w:r>
          </w:p>
        </w:tc>
        <w:tc>
          <w:tcPr>
            <w:tcW w:w="967" w:type="dxa"/>
            <w:noWrap/>
            <w:hideMark/>
          </w:tcPr>
          <w:p w14:paraId="71D6ED57" w14:textId="77777777" w:rsidR="00FE17F9" w:rsidRPr="00C84887" w:rsidRDefault="00FE17F9" w:rsidP="00FE17F9">
            <w:pPr>
              <w:spacing w:after="108" w:line="259" w:lineRule="auto"/>
              <w:ind w:left="-5"/>
              <w:jc w:val="left"/>
              <w:rPr>
                <w:sz w:val="20"/>
                <w:szCs w:val="20"/>
              </w:rPr>
            </w:pPr>
            <w:r w:rsidRPr="00C84887">
              <w:rPr>
                <w:sz w:val="20"/>
                <w:szCs w:val="20"/>
              </w:rPr>
              <w:t>5</w:t>
            </w:r>
          </w:p>
        </w:tc>
        <w:tc>
          <w:tcPr>
            <w:tcW w:w="1652" w:type="dxa"/>
            <w:noWrap/>
            <w:hideMark/>
          </w:tcPr>
          <w:p w14:paraId="5D5C2607" w14:textId="77777777" w:rsidR="00FE17F9" w:rsidRPr="00C84887" w:rsidRDefault="00FE17F9" w:rsidP="00FE17F9">
            <w:pPr>
              <w:spacing w:after="108" w:line="259" w:lineRule="auto"/>
              <w:ind w:left="-5"/>
              <w:jc w:val="left"/>
              <w:rPr>
                <w:sz w:val="20"/>
                <w:szCs w:val="20"/>
              </w:rPr>
            </w:pPr>
            <w:r w:rsidRPr="00C84887">
              <w:rPr>
                <w:sz w:val="20"/>
                <w:szCs w:val="20"/>
              </w:rPr>
              <w:t>550</w:t>
            </w:r>
          </w:p>
        </w:tc>
        <w:tc>
          <w:tcPr>
            <w:tcW w:w="1069" w:type="dxa"/>
            <w:noWrap/>
            <w:hideMark/>
          </w:tcPr>
          <w:p w14:paraId="332BCB76" w14:textId="77777777" w:rsidR="00FE17F9" w:rsidRPr="00C84887" w:rsidRDefault="00FE17F9" w:rsidP="00FE17F9">
            <w:pPr>
              <w:spacing w:after="108" w:line="259" w:lineRule="auto"/>
              <w:ind w:left="-5"/>
              <w:jc w:val="left"/>
              <w:rPr>
                <w:sz w:val="20"/>
                <w:szCs w:val="20"/>
              </w:rPr>
            </w:pPr>
            <w:r w:rsidRPr="00C84887">
              <w:rPr>
                <w:sz w:val="20"/>
                <w:szCs w:val="20"/>
              </w:rPr>
              <w:t>6.9</w:t>
            </w:r>
          </w:p>
        </w:tc>
        <w:tc>
          <w:tcPr>
            <w:tcW w:w="1270" w:type="dxa"/>
            <w:noWrap/>
            <w:hideMark/>
          </w:tcPr>
          <w:p w14:paraId="32293D71" w14:textId="77777777" w:rsidR="00FE17F9" w:rsidRPr="00C84887" w:rsidRDefault="00FE17F9" w:rsidP="00FE17F9">
            <w:pPr>
              <w:spacing w:after="108" w:line="259" w:lineRule="auto"/>
              <w:ind w:left="-5"/>
              <w:jc w:val="left"/>
              <w:rPr>
                <w:sz w:val="20"/>
                <w:szCs w:val="20"/>
              </w:rPr>
            </w:pPr>
            <w:r w:rsidRPr="00C84887">
              <w:rPr>
                <w:sz w:val="20"/>
                <w:szCs w:val="20"/>
              </w:rPr>
              <w:t>450</w:t>
            </w:r>
          </w:p>
        </w:tc>
        <w:tc>
          <w:tcPr>
            <w:tcW w:w="889" w:type="dxa"/>
            <w:noWrap/>
            <w:hideMark/>
          </w:tcPr>
          <w:p w14:paraId="7326EE24" w14:textId="77777777" w:rsidR="00FE17F9" w:rsidRPr="00C84887" w:rsidRDefault="00FE17F9" w:rsidP="00FE17F9">
            <w:pPr>
              <w:spacing w:after="108" w:line="259" w:lineRule="auto"/>
              <w:ind w:left="-5"/>
              <w:jc w:val="left"/>
              <w:rPr>
                <w:sz w:val="20"/>
                <w:szCs w:val="20"/>
              </w:rPr>
            </w:pPr>
            <w:r w:rsidRPr="00C84887">
              <w:rPr>
                <w:sz w:val="20"/>
                <w:szCs w:val="20"/>
              </w:rPr>
              <w:t>23.7</w:t>
            </w:r>
          </w:p>
        </w:tc>
        <w:tc>
          <w:tcPr>
            <w:tcW w:w="1136" w:type="dxa"/>
            <w:noWrap/>
            <w:hideMark/>
          </w:tcPr>
          <w:p w14:paraId="378ACFF8" w14:textId="77777777" w:rsidR="00FE17F9" w:rsidRPr="00C84887" w:rsidRDefault="00FE17F9" w:rsidP="00FE17F9">
            <w:pPr>
              <w:spacing w:after="108" w:line="259" w:lineRule="auto"/>
              <w:ind w:left="-5"/>
              <w:jc w:val="left"/>
              <w:rPr>
                <w:sz w:val="20"/>
                <w:szCs w:val="20"/>
              </w:rPr>
            </w:pPr>
            <w:r w:rsidRPr="00C84887">
              <w:rPr>
                <w:sz w:val="20"/>
                <w:szCs w:val="20"/>
              </w:rPr>
              <w:t>Heinze retort type reactor</w:t>
            </w:r>
          </w:p>
        </w:tc>
        <w:tc>
          <w:tcPr>
            <w:tcW w:w="1650" w:type="dxa"/>
            <w:noWrap/>
            <w:hideMark/>
          </w:tcPr>
          <w:p w14:paraId="63591E5B" w14:textId="77777777" w:rsidR="00FE17F9" w:rsidRPr="00C84887" w:rsidRDefault="00FE17F9" w:rsidP="00FE17F9">
            <w:pPr>
              <w:spacing w:after="108" w:line="259" w:lineRule="auto"/>
              <w:ind w:left="-5"/>
              <w:jc w:val="left"/>
              <w:rPr>
                <w:sz w:val="20"/>
                <w:szCs w:val="20"/>
              </w:rPr>
            </w:pPr>
            <w:proofErr w:type="spellStart"/>
            <w:r w:rsidRPr="00C84887">
              <w:rPr>
                <w:sz w:val="20"/>
                <w:szCs w:val="20"/>
              </w:rPr>
              <w:t>Ozbay</w:t>
            </w:r>
            <w:proofErr w:type="spellEnd"/>
            <w:r w:rsidRPr="00C84887">
              <w:rPr>
                <w:sz w:val="20"/>
                <w:szCs w:val="20"/>
              </w:rPr>
              <w:t xml:space="preserve"> et </w:t>
            </w:r>
            <w:proofErr w:type="gramStart"/>
            <w:r w:rsidRPr="00C84887">
              <w:rPr>
                <w:sz w:val="20"/>
                <w:szCs w:val="20"/>
              </w:rPr>
              <w:t>al(</w:t>
            </w:r>
            <w:proofErr w:type="gramEnd"/>
            <w:r w:rsidRPr="00C84887">
              <w:rPr>
                <w:sz w:val="20"/>
                <w:szCs w:val="20"/>
              </w:rPr>
              <w:t>2018)</w:t>
            </w:r>
          </w:p>
        </w:tc>
      </w:tr>
      <w:tr w:rsidR="00FE17F9" w:rsidRPr="00C84887" w14:paraId="6FAD46C6" w14:textId="77777777" w:rsidTr="00FE17F9">
        <w:trPr>
          <w:trHeight w:val="720"/>
        </w:trPr>
        <w:tc>
          <w:tcPr>
            <w:tcW w:w="1245" w:type="dxa"/>
          </w:tcPr>
          <w:p w14:paraId="3B0C43D6" w14:textId="1F3114CD" w:rsidR="00FE17F9" w:rsidRPr="00C84887" w:rsidRDefault="00FE17F9" w:rsidP="00FE17F9">
            <w:pPr>
              <w:spacing w:after="108" w:line="259" w:lineRule="auto"/>
              <w:ind w:left="-5"/>
              <w:jc w:val="left"/>
              <w:rPr>
                <w:sz w:val="20"/>
                <w:szCs w:val="20"/>
              </w:rPr>
            </w:pPr>
          </w:p>
        </w:tc>
        <w:tc>
          <w:tcPr>
            <w:tcW w:w="967" w:type="dxa"/>
            <w:noWrap/>
          </w:tcPr>
          <w:p w14:paraId="60933FA8" w14:textId="509C81EC" w:rsidR="00FE17F9" w:rsidRPr="00C84887" w:rsidRDefault="00FE17F9" w:rsidP="00FE17F9">
            <w:pPr>
              <w:spacing w:after="108" w:line="259" w:lineRule="auto"/>
              <w:ind w:left="-5"/>
              <w:jc w:val="left"/>
              <w:rPr>
                <w:sz w:val="20"/>
                <w:szCs w:val="20"/>
              </w:rPr>
            </w:pPr>
          </w:p>
        </w:tc>
        <w:tc>
          <w:tcPr>
            <w:tcW w:w="1652" w:type="dxa"/>
            <w:noWrap/>
          </w:tcPr>
          <w:p w14:paraId="0BFE04D9" w14:textId="326465A7" w:rsidR="00FE17F9" w:rsidRPr="00C84887" w:rsidRDefault="00FE17F9" w:rsidP="00FE17F9">
            <w:pPr>
              <w:spacing w:after="108" w:line="259" w:lineRule="auto"/>
              <w:ind w:left="-5"/>
              <w:jc w:val="left"/>
              <w:rPr>
                <w:sz w:val="20"/>
                <w:szCs w:val="20"/>
              </w:rPr>
            </w:pPr>
          </w:p>
        </w:tc>
        <w:tc>
          <w:tcPr>
            <w:tcW w:w="1069" w:type="dxa"/>
            <w:noWrap/>
          </w:tcPr>
          <w:p w14:paraId="2B0CB321" w14:textId="231331A6" w:rsidR="00FE17F9" w:rsidRPr="00C84887" w:rsidRDefault="00FE17F9" w:rsidP="00FE17F9">
            <w:pPr>
              <w:spacing w:after="108" w:line="259" w:lineRule="auto"/>
              <w:ind w:left="-5"/>
              <w:jc w:val="left"/>
              <w:rPr>
                <w:sz w:val="20"/>
                <w:szCs w:val="20"/>
              </w:rPr>
            </w:pPr>
          </w:p>
        </w:tc>
        <w:tc>
          <w:tcPr>
            <w:tcW w:w="1270" w:type="dxa"/>
            <w:noWrap/>
          </w:tcPr>
          <w:p w14:paraId="2140B89B" w14:textId="046EA095" w:rsidR="00FE17F9" w:rsidRPr="00C84887" w:rsidRDefault="00FE17F9" w:rsidP="00FE17F9">
            <w:pPr>
              <w:spacing w:after="108" w:line="259" w:lineRule="auto"/>
              <w:ind w:left="-5"/>
              <w:jc w:val="left"/>
              <w:rPr>
                <w:sz w:val="20"/>
                <w:szCs w:val="20"/>
              </w:rPr>
            </w:pPr>
          </w:p>
        </w:tc>
        <w:tc>
          <w:tcPr>
            <w:tcW w:w="889" w:type="dxa"/>
            <w:noWrap/>
          </w:tcPr>
          <w:p w14:paraId="4AF6CDF4" w14:textId="17110EBA" w:rsidR="00FE17F9" w:rsidRPr="00C84887" w:rsidRDefault="00FE17F9" w:rsidP="00FE17F9">
            <w:pPr>
              <w:spacing w:after="108" w:line="259" w:lineRule="auto"/>
              <w:ind w:left="-5"/>
              <w:jc w:val="left"/>
              <w:rPr>
                <w:sz w:val="20"/>
                <w:szCs w:val="20"/>
              </w:rPr>
            </w:pPr>
          </w:p>
        </w:tc>
        <w:tc>
          <w:tcPr>
            <w:tcW w:w="1136" w:type="dxa"/>
            <w:noWrap/>
          </w:tcPr>
          <w:p w14:paraId="7947D397" w14:textId="05A7F28F" w:rsidR="00FE17F9" w:rsidRPr="00C84887" w:rsidRDefault="00FE17F9" w:rsidP="00FE17F9">
            <w:pPr>
              <w:spacing w:after="108" w:line="259" w:lineRule="auto"/>
              <w:ind w:left="-5"/>
              <w:jc w:val="left"/>
              <w:rPr>
                <w:sz w:val="20"/>
                <w:szCs w:val="20"/>
              </w:rPr>
            </w:pPr>
          </w:p>
        </w:tc>
        <w:tc>
          <w:tcPr>
            <w:tcW w:w="1650" w:type="dxa"/>
            <w:noWrap/>
          </w:tcPr>
          <w:p w14:paraId="538D52C6" w14:textId="7CACA0F6" w:rsidR="00FE17F9" w:rsidRPr="00C84887" w:rsidRDefault="00FE17F9" w:rsidP="00FE17F9">
            <w:pPr>
              <w:spacing w:after="108" w:line="259" w:lineRule="auto"/>
              <w:ind w:left="-5"/>
              <w:jc w:val="left"/>
              <w:rPr>
                <w:sz w:val="20"/>
                <w:szCs w:val="20"/>
              </w:rPr>
            </w:pPr>
          </w:p>
        </w:tc>
      </w:tr>
      <w:tr w:rsidR="00FE17F9" w:rsidRPr="00C84887" w14:paraId="2E11147F" w14:textId="77777777" w:rsidTr="00FE17F9">
        <w:trPr>
          <w:trHeight w:val="360"/>
        </w:trPr>
        <w:tc>
          <w:tcPr>
            <w:tcW w:w="1245" w:type="dxa"/>
            <w:noWrap/>
            <w:hideMark/>
          </w:tcPr>
          <w:p w14:paraId="24C5FCD2" w14:textId="77777777" w:rsidR="00FE17F9" w:rsidRPr="00C84887" w:rsidRDefault="00FE17F9" w:rsidP="00FE17F9">
            <w:pPr>
              <w:spacing w:after="108" w:line="259" w:lineRule="auto"/>
              <w:ind w:left="-5"/>
              <w:jc w:val="left"/>
              <w:rPr>
                <w:sz w:val="20"/>
                <w:szCs w:val="20"/>
              </w:rPr>
            </w:pPr>
            <w:r w:rsidRPr="00C84887">
              <w:rPr>
                <w:sz w:val="20"/>
                <w:szCs w:val="20"/>
              </w:rPr>
              <w:t>Wheat straw</w:t>
            </w:r>
          </w:p>
        </w:tc>
        <w:tc>
          <w:tcPr>
            <w:tcW w:w="967" w:type="dxa"/>
            <w:noWrap/>
            <w:hideMark/>
          </w:tcPr>
          <w:p w14:paraId="5A80D9DB" w14:textId="77777777" w:rsidR="00FE17F9" w:rsidRPr="00C84887" w:rsidRDefault="00FE17F9" w:rsidP="00FE17F9">
            <w:pPr>
              <w:spacing w:after="108" w:line="259" w:lineRule="auto"/>
              <w:ind w:left="-5"/>
              <w:jc w:val="left"/>
              <w:rPr>
                <w:sz w:val="20"/>
                <w:szCs w:val="20"/>
              </w:rPr>
            </w:pPr>
            <w:r w:rsidRPr="00C84887">
              <w:rPr>
                <w:sz w:val="20"/>
                <w:szCs w:val="20"/>
              </w:rPr>
              <w:t>20</w:t>
            </w:r>
          </w:p>
        </w:tc>
        <w:tc>
          <w:tcPr>
            <w:tcW w:w="1652" w:type="dxa"/>
            <w:noWrap/>
            <w:hideMark/>
          </w:tcPr>
          <w:p w14:paraId="1C329109" w14:textId="77777777" w:rsidR="00FE17F9" w:rsidRPr="00C84887" w:rsidRDefault="00FE17F9" w:rsidP="00FE17F9">
            <w:pPr>
              <w:spacing w:after="108" w:line="259" w:lineRule="auto"/>
              <w:ind w:left="-5"/>
              <w:jc w:val="left"/>
              <w:rPr>
                <w:sz w:val="20"/>
                <w:szCs w:val="20"/>
              </w:rPr>
            </w:pPr>
            <w:r w:rsidRPr="00C84887">
              <w:rPr>
                <w:sz w:val="20"/>
                <w:szCs w:val="20"/>
              </w:rPr>
              <w:t>400</w:t>
            </w:r>
          </w:p>
        </w:tc>
        <w:tc>
          <w:tcPr>
            <w:tcW w:w="1069" w:type="dxa"/>
            <w:noWrap/>
            <w:hideMark/>
          </w:tcPr>
          <w:p w14:paraId="5AF2BE04" w14:textId="77777777" w:rsidR="00FE17F9" w:rsidRPr="00C84887" w:rsidRDefault="00FE17F9" w:rsidP="00FE17F9">
            <w:pPr>
              <w:spacing w:after="108" w:line="259" w:lineRule="auto"/>
              <w:ind w:left="-5"/>
              <w:jc w:val="left"/>
              <w:rPr>
                <w:sz w:val="20"/>
                <w:szCs w:val="20"/>
              </w:rPr>
            </w:pPr>
            <w:r w:rsidRPr="00C84887">
              <w:rPr>
                <w:sz w:val="20"/>
                <w:szCs w:val="20"/>
              </w:rPr>
              <w:t>10</w:t>
            </w:r>
          </w:p>
        </w:tc>
        <w:tc>
          <w:tcPr>
            <w:tcW w:w="1270" w:type="dxa"/>
            <w:noWrap/>
            <w:hideMark/>
          </w:tcPr>
          <w:p w14:paraId="2D707EB0" w14:textId="77777777" w:rsidR="00FE17F9" w:rsidRPr="00C84887" w:rsidRDefault="00FE17F9" w:rsidP="00FE17F9">
            <w:pPr>
              <w:spacing w:after="108" w:line="259" w:lineRule="auto"/>
              <w:ind w:left="-5"/>
              <w:jc w:val="left"/>
              <w:rPr>
                <w:sz w:val="20"/>
                <w:szCs w:val="20"/>
              </w:rPr>
            </w:pPr>
            <w:r w:rsidRPr="00C84887">
              <w:rPr>
                <w:sz w:val="20"/>
                <w:szCs w:val="20"/>
              </w:rPr>
              <w:t>700</w:t>
            </w:r>
          </w:p>
        </w:tc>
        <w:tc>
          <w:tcPr>
            <w:tcW w:w="889" w:type="dxa"/>
            <w:noWrap/>
            <w:hideMark/>
          </w:tcPr>
          <w:p w14:paraId="4FB8FA9B" w14:textId="77777777" w:rsidR="00FE17F9" w:rsidRPr="00C84887" w:rsidRDefault="00FE17F9" w:rsidP="00FE17F9">
            <w:pPr>
              <w:spacing w:after="108" w:line="259" w:lineRule="auto"/>
              <w:ind w:left="-5"/>
              <w:jc w:val="left"/>
              <w:rPr>
                <w:sz w:val="20"/>
                <w:szCs w:val="20"/>
              </w:rPr>
            </w:pPr>
            <w:r w:rsidRPr="00C84887">
              <w:rPr>
                <w:sz w:val="20"/>
                <w:szCs w:val="20"/>
              </w:rPr>
              <w:t>56.8</w:t>
            </w:r>
          </w:p>
        </w:tc>
        <w:tc>
          <w:tcPr>
            <w:tcW w:w="1136" w:type="dxa"/>
            <w:noWrap/>
            <w:hideMark/>
          </w:tcPr>
          <w:p w14:paraId="0672EFE4" w14:textId="77777777" w:rsidR="00FE17F9" w:rsidRPr="00C84887" w:rsidRDefault="00FE17F9" w:rsidP="00FE17F9">
            <w:pPr>
              <w:spacing w:after="108" w:line="259" w:lineRule="auto"/>
              <w:ind w:left="-5"/>
              <w:jc w:val="left"/>
              <w:rPr>
                <w:sz w:val="20"/>
                <w:szCs w:val="20"/>
              </w:rPr>
            </w:pPr>
            <w:r w:rsidRPr="00C84887">
              <w:rPr>
                <w:sz w:val="20"/>
                <w:szCs w:val="20"/>
              </w:rPr>
              <w:t>Microwave oven</w:t>
            </w:r>
          </w:p>
        </w:tc>
        <w:tc>
          <w:tcPr>
            <w:tcW w:w="1650" w:type="dxa"/>
            <w:noWrap/>
            <w:hideMark/>
          </w:tcPr>
          <w:p w14:paraId="0269C0AB" w14:textId="77777777" w:rsidR="00FE17F9" w:rsidRPr="00C84887" w:rsidRDefault="00FE17F9" w:rsidP="00FE17F9">
            <w:pPr>
              <w:spacing w:after="108" w:line="259" w:lineRule="auto"/>
              <w:ind w:left="-5"/>
              <w:jc w:val="left"/>
              <w:rPr>
                <w:sz w:val="20"/>
                <w:szCs w:val="20"/>
              </w:rPr>
            </w:pPr>
            <w:r w:rsidRPr="00C84887">
              <w:rPr>
                <w:sz w:val="20"/>
                <w:szCs w:val="20"/>
              </w:rPr>
              <w:t>Zhao et al.</w:t>
            </w:r>
          </w:p>
        </w:tc>
      </w:tr>
      <w:tr w:rsidR="00FE17F9" w:rsidRPr="00C84887" w14:paraId="06E64F9A" w14:textId="77777777" w:rsidTr="00FE17F9">
        <w:trPr>
          <w:trHeight w:val="360"/>
        </w:trPr>
        <w:tc>
          <w:tcPr>
            <w:tcW w:w="1245" w:type="dxa"/>
            <w:noWrap/>
            <w:hideMark/>
          </w:tcPr>
          <w:p w14:paraId="6428F2B1" w14:textId="77777777" w:rsidR="00FE17F9" w:rsidRPr="00C84887" w:rsidRDefault="00FE17F9" w:rsidP="00FE17F9">
            <w:pPr>
              <w:spacing w:after="108" w:line="259" w:lineRule="auto"/>
              <w:ind w:left="-5"/>
              <w:jc w:val="left"/>
              <w:rPr>
                <w:sz w:val="20"/>
                <w:szCs w:val="20"/>
              </w:rPr>
            </w:pPr>
            <w:r w:rsidRPr="00C84887">
              <w:rPr>
                <w:sz w:val="20"/>
                <w:szCs w:val="20"/>
              </w:rPr>
              <w:t>Corn cob</w:t>
            </w:r>
          </w:p>
        </w:tc>
        <w:tc>
          <w:tcPr>
            <w:tcW w:w="967" w:type="dxa"/>
            <w:noWrap/>
            <w:hideMark/>
          </w:tcPr>
          <w:p w14:paraId="11F36052" w14:textId="77777777" w:rsidR="00FE17F9" w:rsidRPr="00C84887" w:rsidRDefault="00FE17F9" w:rsidP="00FE17F9">
            <w:pPr>
              <w:spacing w:after="108" w:line="259" w:lineRule="auto"/>
              <w:ind w:left="-5"/>
              <w:jc w:val="left"/>
              <w:rPr>
                <w:sz w:val="20"/>
                <w:szCs w:val="20"/>
              </w:rPr>
            </w:pPr>
            <w:r w:rsidRPr="00C84887">
              <w:rPr>
                <w:sz w:val="20"/>
                <w:szCs w:val="20"/>
              </w:rPr>
              <w:t>15</w:t>
            </w:r>
          </w:p>
        </w:tc>
        <w:tc>
          <w:tcPr>
            <w:tcW w:w="1652" w:type="dxa"/>
            <w:noWrap/>
            <w:hideMark/>
          </w:tcPr>
          <w:p w14:paraId="40C2F278" w14:textId="77777777" w:rsidR="00FE17F9" w:rsidRPr="00C84887" w:rsidRDefault="00FE17F9" w:rsidP="00FE17F9">
            <w:pPr>
              <w:spacing w:after="108" w:line="259" w:lineRule="auto"/>
              <w:ind w:left="-5"/>
              <w:jc w:val="left"/>
              <w:rPr>
                <w:sz w:val="20"/>
                <w:szCs w:val="20"/>
              </w:rPr>
            </w:pPr>
            <w:r w:rsidRPr="00C84887">
              <w:rPr>
                <w:sz w:val="20"/>
                <w:szCs w:val="20"/>
              </w:rPr>
              <w:t>450</w:t>
            </w:r>
          </w:p>
        </w:tc>
        <w:tc>
          <w:tcPr>
            <w:tcW w:w="1069" w:type="dxa"/>
            <w:noWrap/>
            <w:hideMark/>
          </w:tcPr>
          <w:p w14:paraId="11DCC6C7" w14:textId="77777777" w:rsidR="00FE17F9" w:rsidRPr="00C84887" w:rsidRDefault="00FE17F9" w:rsidP="00FE17F9">
            <w:pPr>
              <w:spacing w:after="108" w:line="259" w:lineRule="auto"/>
              <w:ind w:left="-5"/>
              <w:jc w:val="left"/>
              <w:rPr>
                <w:sz w:val="20"/>
                <w:szCs w:val="20"/>
              </w:rPr>
            </w:pPr>
            <w:r w:rsidRPr="00C84887">
              <w:rPr>
                <w:sz w:val="20"/>
                <w:szCs w:val="20"/>
              </w:rPr>
              <w:t>11.7</w:t>
            </w:r>
          </w:p>
        </w:tc>
        <w:tc>
          <w:tcPr>
            <w:tcW w:w="1270" w:type="dxa"/>
            <w:noWrap/>
            <w:hideMark/>
          </w:tcPr>
          <w:p w14:paraId="5DC28A52" w14:textId="77777777" w:rsidR="00FE17F9" w:rsidRPr="00C84887" w:rsidRDefault="00FE17F9" w:rsidP="00FE17F9">
            <w:pPr>
              <w:spacing w:after="108" w:line="259" w:lineRule="auto"/>
              <w:ind w:left="-5"/>
              <w:jc w:val="left"/>
              <w:rPr>
                <w:sz w:val="20"/>
                <w:szCs w:val="20"/>
              </w:rPr>
            </w:pPr>
            <w:r w:rsidRPr="00C84887">
              <w:rPr>
                <w:sz w:val="20"/>
                <w:szCs w:val="20"/>
              </w:rPr>
              <w:t>750</w:t>
            </w:r>
          </w:p>
        </w:tc>
        <w:tc>
          <w:tcPr>
            <w:tcW w:w="889" w:type="dxa"/>
            <w:noWrap/>
            <w:hideMark/>
          </w:tcPr>
          <w:p w14:paraId="0B415751" w14:textId="77777777" w:rsidR="00FE17F9" w:rsidRPr="00C84887" w:rsidRDefault="00FE17F9" w:rsidP="00FE17F9">
            <w:pPr>
              <w:spacing w:after="108" w:line="259" w:lineRule="auto"/>
              <w:ind w:left="-5"/>
              <w:jc w:val="left"/>
              <w:rPr>
                <w:sz w:val="20"/>
                <w:szCs w:val="20"/>
              </w:rPr>
            </w:pPr>
            <w:r w:rsidRPr="00C84887">
              <w:rPr>
                <w:sz w:val="20"/>
                <w:szCs w:val="20"/>
              </w:rPr>
              <w:t>32</w:t>
            </w:r>
          </w:p>
        </w:tc>
        <w:tc>
          <w:tcPr>
            <w:tcW w:w="1136" w:type="dxa"/>
            <w:noWrap/>
            <w:hideMark/>
          </w:tcPr>
          <w:p w14:paraId="64BF64A3"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1D84B37C" w14:textId="77777777" w:rsidR="00FE17F9" w:rsidRPr="00C84887" w:rsidRDefault="00FE17F9" w:rsidP="00FE17F9">
            <w:pPr>
              <w:spacing w:after="108" w:line="259" w:lineRule="auto"/>
              <w:ind w:left="-5"/>
              <w:jc w:val="left"/>
              <w:rPr>
                <w:sz w:val="20"/>
                <w:szCs w:val="20"/>
              </w:rPr>
            </w:pPr>
            <w:r w:rsidRPr="00C84887">
              <w:rPr>
                <w:sz w:val="20"/>
                <w:szCs w:val="20"/>
              </w:rPr>
              <w:t>Ravikumar C. et al.</w:t>
            </w:r>
          </w:p>
        </w:tc>
      </w:tr>
      <w:tr w:rsidR="00FE17F9" w:rsidRPr="00C84887" w14:paraId="77597F4D" w14:textId="77777777" w:rsidTr="00FE17F9">
        <w:trPr>
          <w:trHeight w:val="360"/>
        </w:trPr>
        <w:tc>
          <w:tcPr>
            <w:tcW w:w="1245" w:type="dxa"/>
            <w:noWrap/>
            <w:hideMark/>
          </w:tcPr>
          <w:p w14:paraId="2A9F54FA" w14:textId="77777777" w:rsidR="00FE17F9" w:rsidRPr="00C84887" w:rsidRDefault="00FE17F9" w:rsidP="00FE17F9">
            <w:pPr>
              <w:spacing w:after="108" w:line="259" w:lineRule="auto"/>
              <w:ind w:left="-5"/>
              <w:jc w:val="left"/>
              <w:rPr>
                <w:sz w:val="20"/>
                <w:szCs w:val="20"/>
              </w:rPr>
            </w:pPr>
            <w:r w:rsidRPr="00C84887">
              <w:rPr>
                <w:sz w:val="20"/>
                <w:szCs w:val="20"/>
              </w:rPr>
              <w:t>Rice straw</w:t>
            </w:r>
          </w:p>
        </w:tc>
        <w:tc>
          <w:tcPr>
            <w:tcW w:w="967" w:type="dxa"/>
            <w:noWrap/>
            <w:hideMark/>
          </w:tcPr>
          <w:p w14:paraId="3D8BC96C" w14:textId="77777777" w:rsidR="00FE17F9" w:rsidRPr="00C84887" w:rsidRDefault="00FE17F9" w:rsidP="00FE17F9">
            <w:pPr>
              <w:spacing w:after="108" w:line="259" w:lineRule="auto"/>
              <w:ind w:left="-5"/>
              <w:jc w:val="left"/>
              <w:rPr>
                <w:sz w:val="20"/>
                <w:szCs w:val="20"/>
              </w:rPr>
            </w:pPr>
            <w:r w:rsidRPr="00C84887">
              <w:rPr>
                <w:sz w:val="20"/>
                <w:szCs w:val="20"/>
              </w:rPr>
              <w:t>5</w:t>
            </w:r>
          </w:p>
        </w:tc>
        <w:tc>
          <w:tcPr>
            <w:tcW w:w="1652" w:type="dxa"/>
            <w:noWrap/>
            <w:hideMark/>
          </w:tcPr>
          <w:p w14:paraId="36BAFC77"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3E743EF7" w14:textId="77777777" w:rsidR="00FE17F9" w:rsidRPr="00C84887" w:rsidRDefault="00FE17F9" w:rsidP="00FE17F9">
            <w:pPr>
              <w:spacing w:after="108" w:line="259" w:lineRule="auto"/>
              <w:ind w:left="-5"/>
              <w:jc w:val="left"/>
              <w:rPr>
                <w:sz w:val="20"/>
                <w:szCs w:val="20"/>
              </w:rPr>
            </w:pPr>
            <w:r w:rsidRPr="00C84887">
              <w:rPr>
                <w:sz w:val="20"/>
                <w:szCs w:val="20"/>
              </w:rPr>
              <w:t>10</w:t>
            </w:r>
          </w:p>
        </w:tc>
        <w:tc>
          <w:tcPr>
            <w:tcW w:w="1270" w:type="dxa"/>
            <w:noWrap/>
            <w:hideMark/>
          </w:tcPr>
          <w:p w14:paraId="0CA06C7D" w14:textId="77777777" w:rsidR="00FE17F9" w:rsidRPr="00C84887" w:rsidRDefault="00FE17F9" w:rsidP="00FE17F9">
            <w:pPr>
              <w:spacing w:after="108" w:line="259" w:lineRule="auto"/>
              <w:ind w:left="-5"/>
              <w:jc w:val="left"/>
              <w:rPr>
                <w:sz w:val="20"/>
                <w:szCs w:val="20"/>
              </w:rPr>
            </w:pPr>
            <w:r w:rsidRPr="00C84887">
              <w:rPr>
                <w:sz w:val="20"/>
                <w:szCs w:val="20"/>
              </w:rPr>
              <w:t>450</w:t>
            </w:r>
          </w:p>
        </w:tc>
        <w:tc>
          <w:tcPr>
            <w:tcW w:w="889" w:type="dxa"/>
            <w:noWrap/>
            <w:hideMark/>
          </w:tcPr>
          <w:p w14:paraId="016EBA53" w14:textId="77777777" w:rsidR="00FE17F9" w:rsidRPr="00C84887" w:rsidRDefault="00FE17F9" w:rsidP="00FE17F9">
            <w:pPr>
              <w:spacing w:after="108" w:line="259" w:lineRule="auto"/>
              <w:ind w:left="-5"/>
              <w:jc w:val="left"/>
              <w:rPr>
                <w:sz w:val="20"/>
                <w:szCs w:val="20"/>
              </w:rPr>
            </w:pPr>
            <w:r w:rsidRPr="00C84887">
              <w:rPr>
                <w:sz w:val="20"/>
                <w:szCs w:val="20"/>
              </w:rPr>
              <w:t>20</w:t>
            </w:r>
          </w:p>
        </w:tc>
        <w:tc>
          <w:tcPr>
            <w:tcW w:w="1136" w:type="dxa"/>
            <w:noWrap/>
            <w:hideMark/>
          </w:tcPr>
          <w:p w14:paraId="0FEEBD80"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54E88595" w14:textId="77777777" w:rsidR="00FE17F9" w:rsidRPr="00C84887" w:rsidRDefault="00FE17F9" w:rsidP="00FE17F9">
            <w:pPr>
              <w:spacing w:after="108" w:line="259" w:lineRule="auto"/>
              <w:ind w:left="-5"/>
              <w:jc w:val="left"/>
              <w:rPr>
                <w:sz w:val="20"/>
                <w:szCs w:val="20"/>
              </w:rPr>
            </w:pPr>
            <w:r w:rsidRPr="00C84887">
              <w:rPr>
                <w:sz w:val="20"/>
                <w:szCs w:val="20"/>
              </w:rPr>
              <w:t>Wang Y. et al.</w:t>
            </w:r>
          </w:p>
        </w:tc>
      </w:tr>
      <w:tr w:rsidR="00FE17F9" w:rsidRPr="00C84887" w14:paraId="15FD33C1" w14:textId="77777777" w:rsidTr="00FE17F9">
        <w:trPr>
          <w:trHeight w:val="360"/>
        </w:trPr>
        <w:tc>
          <w:tcPr>
            <w:tcW w:w="1245" w:type="dxa"/>
            <w:noWrap/>
            <w:hideMark/>
          </w:tcPr>
          <w:p w14:paraId="2119C22B" w14:textId="77777777" w:rsidR="00FE17F9" w:rsidRPr="00C84887" w:rsidRDefault="00FE17F9" w:rsidP="00FE17F9">
            <w:pPr>
              <w:spacing w:after="108" w:line="259" w:lineRule="auto"/>
              <w:ind w:left="-5"/>
              <w:jc w:val="left"/>
              <w:rPr>
                <w:sz w:val="20"/>
                <w:szCs w:val="20"/>
              </w:rPr>
            </w:pPr>
            <w:r w:rsidRPr="00C84887">
              <w:rPr>
                <w:sz w:val="20"/>
                <w:szCs w:val="20"/>
              </w:rPr>
              <w:t xml:space="preserve">rice </w:t>
            </w:r>
            <w:proofErr w:type="gramStart"/>
            <w:r w:rsidRPr="00C84887">
              <w:rPr>
                <w:sz w:val="20"/>
                <w:szCs w:val="20"/>
              </w:rPr>
              <w:t>husk(</w:t>
            </w:r>
            <w:proofErr w:type="gramEnd"/>
            <w:r w:rsidRPr="00C84887">
              <w:rPr>
                <w:sz w:val="20"/>
                <w:szCs w:val="20"/>
              </w:rPr>
              <w:t>RH)</w:t>
            </w:r>
          </w:p>
        </w:tc>
        <w:tc>
          <w:tcPr>
            <w:tcW w:w="967" w:type="dxa"/>
            <w:noWrap/>
            <w:hideMark/>
          </w:tcPr>
          <w:p w14:paraId="743AAA68" w14:textId="77777777" w:rsidR="00FE17F9" w:rsidRPr="00C84887" w:rsidRDefault="00FE17F9" w:rsidP="00FE17F9">
            <w:pPr>
              <w:spacing w:after="108" w:line="259" w:lineRule="auto"/>
              <w:ind w:left="-5"/>
              <w:jc w:val="left"/>
              <w:rPr>
                <w:sz w:val="20"/>
                <w:szCs w:val="20"/>
              </w:rPr>
            </w:pPr>
            <w:r w:rsidRPr="00C84887">
              <w:rPr>
                <w:sz w:val="20"/>
                <w:szCs w:val="20"/>
              </w:rPr>
              <w:t>5</w:t>
            </w:r>
          </w:p>
        </w:tc>
        <w:tc>
          <w:tcPr>
            <w:tcW w:w="1652" w:type="dxa"/>
            <w:noWrap/>
            <w:hideMark/>
          </w:tcPr>
          <w:p w14:paraId="09A8603B" w14:textId="77777777" w:rsidR="00FE17F9" w:rsidRPr="00C84887" w:rsidRDefault="00FE17F9" w:rsidP="00FE17F9">
            <w:pPr>
              <w:spacing w:after="108" w:line="259" w:lineRule="auto"/>
              <w:ind w:left="-5"/>
              <w:jc w:val="left"/>
              <w:rPr>
                <w:sz w:val="20"/>
                <w:szCs w:val="20"/>
              </w:rPr>
            </w:pPr>
            <w:r w:rsidRPr="00C84887">
              <w:rPr>
                <w:sz w:val="20"/>
                <w:szCs w:val="20"/>
              </w:rPr>
              <w:t>700</w:t>
            </w:r>
          </w:p>
        </w:tc>
        <w:tc>
          <w:tcPr>
            <w:tcW w:w="1069" w:type="dxa"/>
            <w:noWrap/>
            <w:hideMark/>
          </w:tcPr>
          <w:p w14:paraId="1B806212" w14:textId="77777777" w:rsidR="00FE17F9" w:rsidRPr="00C84887" w:rsidRDefault="00FE17F9" w:rsidP="00FE17F9">
            <w:pPr>
              <w:spacing w:after="108" w:line="259" w:lineRule="auto"/>
              <w:ind w:left="-5"/>
              <w:jc w:val="left"/>
              <w:rPr>
                <w:sz w:val="20"/>
                <w:szCs w:val="20"/>
              </w:rPr>
            </w:pPr>
            <w:r w:rsidRPr="00C84887">
              <w:rPr>
                <w:sz w:val="20"/>
                <w:szCs w:val="20"/>
              </w:rPr>
              <w:t>14</w:t>
            </w:r>
          </w:p>
        </w:tc>
        <w:tc>
          <w:tcPr>
            <w:tcW w:w="1270" w:type="dxa"/>
            <w:noWrap/>
            <w:hideMark/>
          </w:tcPr>
          <w:p w14:paraId="273F0D94" w14:textId="77777777" w:rsidR="00FE17F9" w:rsidRPr="00C84887" w:rsidRDefault="00FE17F9" w:rsidP="00FE17F9">
            <w:pPr>
              <w:spacing w:after="108" w:line="259" w:lineRule="auto"/>
              <w:ind w:left="-5"/>
              <w:jc w:val="left"/>
              <w:rPr>
                <w:sz w:val="20"/>
                <w:szCs w:val="20"/>
              </w:rPr>
            </w:pPr>
            <w:r w:rsidRPr="00C84887">
              <w:rPr>
                <w:sz w:val="20"/>
                <w:szCs w:val="20"/>
              </w:rPr>
              <w:t>650</w:t>
            </w:r>
          </w:p>
        </w:tc>
        <w:tc>
          <w:tcPr>
            <w:tcW w:w="889" w:type="dxa"/>
            <w:noWrap/>
            <w:hideMark/>
          </w:tcPr>
          <w:p w14:paraId="38F8B3B8" w14:textId="77777777" w:rsidR="00FE17F9" w:rsidRPr="00C84887" w:rsidRDefault="00FE17F9" w:rsidP="00FE17F9">
            <w:pPr>
              <w:spacing w:after="108" w:line="259" w:lineRule="auto"/>
              <w:ind w:left="-5"/>
              <w:jc w:val="left"/>
              <w:rPr>
                <w:sz w:val="20"/>
                <w:szCs w:val="20"/>
              </w:rPr>
            </w:pPr>
            <w:r w:rsidRPr="00C84887">
              <w:rPr>
                <w:sz w:val="20"/>
                <w:szCs w:val="20"/>
              </w:rPr>
              <w:t>22</w:t>
            </w:r>
          </w:p>
        </w:tc>
        <w:tc>
          <w:tcPr>
            <w:tcW w:w="1136" w:type="dxa"/>
            <w:noWrap/>
            <w:hideMark/>
          </w:tcPr>
          <w:p w14:paraId="3813623A"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5AAC1061" w14:textId="77777777" w:rsidR="00FE17F9" w:rsidRPr="00C84887" w:rsidRDefault="00FE17F9" w:rsidP="00FE17F9">
            <w:pPr>
              <w:spacing w:after="108" w:line="259" w:lineRule="auto"/>
              <w:ind w:left="-5"/>
              <w:jc w:val="left"/>
              <w:rPr>
                <w:sz w:val="20"/>
                <w:szCs w:val="20"/>
              </w:rPr>
            </w:pPr>
            <w:r w:rsidRPr="00C84887">
              <w:rPr>
                <w:sz w:val="20"/>
                <w:szCs w:val="20"/>
              </w:rPr>
              <w:t>Reddy B.R. et.al.</w:t>
            </w:r>
          </w:p>
        </w:tc>
      </w:tr>
      <w:tr w:rsidR="00FE17F9" w:rsidRPr="00C84887" w14:paraId="285D7BBD" w14:textId="77777777" w:rsidTr="00FE17F9">
        <w:trPr>
          <w:trHeight w:val="360"/>
        </w:trPr>
        <w:tc>
          <w:tcPr>
            <w:tcW w:w="1245" w:type="dxa"/>
            <w:noWrap/>
            <w:hideMark/>
          </w:tcPr>
          <w:p w14:paraId="68BD2497" w14:textId="77777777" w:rsidR="00FE17F9" w:rsidRPr="00C84887" w:rsidRDefault="00FE17F9" w:rsidP="00FE17F9">
            <w:pPr>
              <w:spacing w:after="108" w:line="259" w:lineRule="auto"/>
              <w:ind w:left="-5"/>
              <w:jc w:val="left"/>
              <w:rPr>
                <w:sz w:val="20"/>
                <w:szCs w:val="20"/>
              </w:rPr>
            </w:pPr>
            <w:r w:rsidRPr="00C84887">
              <w:rPr>
                <w:sz w:val="20"/>
                <w:szCs w:val="20"/>
              </w:rPr>
              <w:t>Corn Stover</w:t>
            </w:r>
          </w:p>
        </w:tc>
        <w:tc>
          <w:tcPr>
            <w:tcW w:w="967" w:type="dxa"/>
            <w:noWrap/>
            <w:hideMark/>
          </w:tcPr>
          <w:p w14:paraId="3B31ACD1" w14:textId="77777777" w:rsidR="00FE17F9" w:rsidRPr="00C84887" w:rsidRDefault="00FE17F9" w:rsidP="00FE17F9">
            <w:pPr>
              <w:spacing w:after="108" w:line="259" w:lineRule="auto"/>
              <w:ind w:left="-5"/>
              <w:jc w:val="left"/>
              <w:rPr>
                <w:sz w:val="20"/>
                <w:szCs w:val="20"/>
              </w:rPr>
            </w:pPr>
            <w:r w:rsidRPr="00C84887">
              <w:rPr>
                <w:sz w:val="20"/>
                <w:szCs w:val="20"/>
              </w:rPr>
              <w:t>5</w:t>
            </w:r>
          </w:p>
        </w:tc>
        <w:tc>
          <w:tcPr>
            <w:tcW w:w="1652" w:type="dxa"/>
            <w:noWrap/>
            <w:hideMark/>
          </w:tcPr>
          <w:p w14:paraId="7BBFA058" w14:textId="77777777" w:rsidR="00FE17F9" w:rsidRPr="00C84887" w:rsidRDefault="00FE17F9" w:rsidP="00FE17F9">
            <w:pPr>
              <w:spacing w:after="108" w:line="259" w:lineRule="auto"/>
              <w:ind w:left="-5"/>
              <w:jc w:val="left"/>
              <w:rPr>
                <w:sz w:val="20"/>
                <w:szCs w:val="20"/>
              </w:rPr>
            </w:pPr>
            <w:r w:rsidRPr="00C84887">
              <w:rPr>
                <w:sz w:val="20"/>
                <w:szCs w:val="20"/>
              </w:rPr>
              <w:t>600</w:t>
            </w:r>
          </w:p>
        </w:tc>
        <w:tc>
          <w:tcPr>
            <w:tcW w:w="1069" w:type="dxa"/>
            <w:noWrap/>
            <w:hideMark/>
          </w:tcPr>
          <w:p w14:paraId="017748AF" w14:textId="77777777" w:rsidR="00FE17F9" w:rsidRPr="00C84887" w:rsidRDefault="00FE17F9" w:rsidP="00FE17F9">
            <w:pPr>
              <w:spacing w:after="108" w:line="259" w:lineRule="auto"/>
              <w:ind w:left="-5"/>
              <w:jc w:val="left"/>
              <w:rPr>
                <w:sz w:val="20"/>
                <w:szCs w:val="20"/>
              </w:rPr>
            </w:pPr>
            <w:r w:rsidRPr="00C84887">
              <w:rPr>
                <w:sz w:val="20"/>
                <w:szCs w:val="20"/>
              </w:rPr>
              <w:t>7.3</w:t>
            </w:r>
          </w:p>
        </w:tc>
        <w:tc>
          <w:tcPr>
            <w:tcW w:w="1270" w:type="dxa"/>
            <w:noWrap/>
            <w:hideMark/>
          </w:tcPr>
          <w:p w14:paraId="582C06AA" w14:textId="77777777" w:rsidR="00FE17F9" w:rsidRPr="00C84887" w:rsidRDefault="00FE17F9" w:rsidP="00FE17F9">
            <w:pPr>
              <w:spacing w:after="108" w:line="259" w:lineRule="auto"/>
              <w:ind w:left="-5"/>
              <w:jc w:val="left"/>
              <w:rPr>
                <w:sz w:val="20"/>
                <w:szCs w:val="20"/>
              </w:rPr>
            </w:pPr>
            <w:r w:rsidRPr="00C84887">
              <w:rPr>
                <w:sz w:val="20"/>
                <w:szCs w:val="20"/>
              </w:rPr>
              <w:t>575</w:t>
            </w:r>
          </w:p>
        </w:tc>
        <w:tc>
          <w:tcPr>
            <w:tcW w:w="889" w:type="dxa"/>
            <w:noWrap/>
            <w:hideMark/>
          </w:tcPr>
          <w:p w14:paraId="2C087E3A" w14:textId="77777777" w:rsidR="00FE17F9" w:rsidRPr="00C84887" w:rsidRDefault="00FE17F9" w:rsidP="00FE17F9">
            <w:pPr>
              <w:spacing w:after="108" w:line="259" w:lineRule="auto"/>
              <w:ind w:left="-5"/>
              <w:jc w:val="left"/>
              <w:rPr>
                <w:sz w:val="20"/>
                <w:szCs w:val="20"/>
              </w:rPr>
            </w:pPr>
            <w:r w:rsidRPr="00C84887">
              <w:rPr>
                <w:sz w:val="20"/>
                <w:szCs w:val="20"/>
              </w:rPr>
              <w:t>20</w:t>
            </w:r>
          </w:p>
        </w:tc>
        <w:tc>
          <w:tcPr>
            <w:tcW w:w="1136" w:type="dxa"/>
            <w:noWrap/>
            <w:hideMark/>
          </w:tcPr>
          <w:p w14:paraId="5CDF4D89"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7DAE7222" w14:textId="77777777" w:rsidR="00FE17F9" w:rsidRPr="00C84887" w:rsidRDefault="00FE17F9" w:rsidP="00FE17F9">
            <w:pPr>
              <w:spacing w:after="108" w:line="259" w:lineRule="auto"/>
              <w:ind w:left="-5"/>
              <w:jc w:val="left"/>
              <w:rPr>
                <w:sz w:val="20"/>
                <w:szCs w:val="20"/>
              </w:rPr>
            </w:pPr>
            <w:r w:rsidRPr="00C84887">
              <w:rPr>
                <w:sz w:val="20"/>
                <w:szCs w:val="20"/>
              </w:rPr>
              <w:t>Reddy B.R. et.al.</w:t>
            </w:r>
          </w:p>
        </w:tc>
      </w:tr>
      <w:tr w:rsidR="00FE17F9" w:rsidRPr="00C84887" w14:paraId="4B929DED" w14:textId="77777777" w:rsidTr="00FE17F9">
        <w:trPr>
          <w:trHeight w:val="360"/>
        </w:trPr>
        <w:tc>
          <w:tcPr>
            <w:tcW w:w="1245" w:type="dxa"/>
            <w:noWrap/>
            <w:hideMark/>
          </w:tcPr>
          <w:p w14:paraId="0B8D4052" w14:textId="77777777" w:rsidR="00FE17F9" w:rsidRPr="00C84887" w:rsidRDefault="00FE17F9" w:rsidP="00FE17F9">
            <w:pPr>
              <w:spacing w:after="108" w:line="259" w:lineRule="auto"/>
              <w:ind w:left="-5"/>
              <w:jc w:val="left"/>
              <w:rPr>
                <w:sz w:val="20"/>
                <w:szCs w:val="20"/>
              </w:rPr>
            </w:pPr>
            <w:r w:rsidRPr="00C84887">
              <w:rPr>
                <w:sz w:val="20"/>
                <w:szCs w:val="20"/>
              </w:rPr>
              <w:t>Sugarcane Bagasse</w:t>
            </w:r>
          </w:p>
        </w:tc>
        <w:tc>
          <w:tcPr>
            <w:tcW w:w="967" w:type="dxa"/>
            <w:noWrap/>
            <w:hideMark/>
          </w:tcPr>
          <w:p w14:paraId="44E935EC" w14:textId="77777777" w:rsidR="00FE17F9" w:rsidRPr="00C84887" w:rsidRDefault="00FE17F9" w:rsidP="00FE17F9">
            <w:pPr>
              <w:spacing w:after="108" w:line="259" w:lineRule="auto"/>
              <w:ind w:left="-5"/>
              <w:jc w:val="left"/>
              <w:rPr>
                <w:sz w:val="20"/>
                <w:szCs w:val="20"/>
              </w:rPr>
            </w:pPr>
            <w:r w:rsidRPr="00C84887">
              <w:rPr>
                <w:sz w:val="20"/>
                <w:szCs w:val="20"/>
              </w:rPr>
              <w:t>5</w:t>
            </w:r>
          </w:p>
        </w:tc>
        <w:tc>
          <w:tcPr>
            <w:tcW w:w="1652" w:type="dxa"/>
            <w:noWrap/>
            <w:hideMark/>
          </w:tcPr>
          <w:p w14:paraId="41C6780D" w14:textId="77777777" w:rsidR="00FE17F9" w:rsidRPr="00C84887" w:rsidRDefault="00FE17F9" w:rsidP="00FE17F9">
            <w:pPr>
              <w:spacing w:after="108" w:line="259" w:lineRule="auto"/>
              <w:ind w:left="-5"/>
              <w:jc w:val="left"/>
              <w:rPr>
                <w:sz w:val="20"/>
                <w:szCs w:val="20"/>
              </w:rPr>
            </w:pPr>
            <w:r w:rsidRPr="00C84887">
              <w:rPr>
                <w:sz w:val="20"/>
                <w:szCs w:val="20"/>
              </w:rPr>
              <w:t>600</w:t>
            </w:r>
          </w:p>
        </w:tc>
        <w:tc>
          <w:tcPr>
            <w:tcW w:w="1069" w:type="dxa"/>
            <w:noWrap/>
            <w:hideMark/>
          </w:tcPr>
          <w:p w14:paraId="75F851FA" w14:textId="77777777" w:rsidR="00FE17F9" w:rsidRPr="00C84887" w:rsidRDefault="00FE17F9" w:rsidP="00FE17F9">
            <w:pPr>
              <w:spacing w:after="108" w:line="259" w:lineRule="auto"/>
              <w:ind w:left="-5"/>
              <w:jc w:val="left"/>
              <w:rPr>
                <w:sz w:val="20"/>
                <w:szCs w:val="20"/>
              </w:rPr>
            </w:pPr>
            <w:r w:rsidRPr="00C84887">
              <w:rPr>
                <w:sz w:val="20"/>
                <w:szCs w:val="20"/>
              </w:rPr>
              <w:t>9.11</w:t>
            </w:r>
          </w:p>
        </w:tc>
        <w:tc>
          <w:tcPr>
            <w:tcW w:w="1270" w:type="dxa"/>
            <w:noWrap/>
            <w:hideMark/>
          </w:tcPr>
          <w:p w14:paraId="526DDA0E" w14:textId="77777777" w:rsidR="00FE17F9" w:rsidRPr="00C84887" w:rsidRDefault="00FE17F9" w:rsidP="00FE17F9">
            <w:pPr>
              <w:spacing w:after="108" w:line="259" w:lineRule="auto"/>
              <w:ind w:left="-5"/>
              <w:jc w:val="left"/>
              <w:rPr>
                <w:sz w:val="20"/>
                <w:szCs w:val="20"/>
              </w:rPr>
            </w:pPr>
            <w:r w:rsidRPr="00C84887">
              <w:rPr>
                <w:sz w:val="20"/>
                <w:szCs w:val="20"/>
              </w:rPr>
              <w:t>600</w:t>
            </w:r>
          </w:p>
        </w:tc>
        <w:tc>
          <w:tcPr>
            <w:tcW w:w="889" w:type="dxa"/>
            <w:noWrap/>
            <w:hideMark/>
          </w:tcPr>
          <w:p w14:paraId="5B533D33" w14:textId="77777777" w:rsidR="00FE17F9" w:rsidRPr="00C84887" w:rsidRDefault="00FE17F9" w:rsidP="00FE17F9">
            <w:pPr>
              <w:spacing w:after="108" w:line="259" w:lineRule="auto"/>
              <w:ind w:left="-5"/>
              <w:jc w:val="left"/>
              <w:rPr>
                <w:sz w:val="20"/>
                <w:szCs w:val="20"/>
              </w:rPr>
            </w:pPr>
            <w:r w:rsidRPr="00C84887">
              <w:rPr>
                <w:sz w:val="20"/>
                <w:szCs w:val="20"/>
              </w:rPr>
              <w:t>18</w:t>
            </w:r>
          </w:p>
        </w:tc>
        <w:tc>
          <w:tcPr>
            <w:tcW w:w="1136" w:type="dxa"/>
            <w:noWrap/>
            <w:hideMark/>
          </w:tcPr>
          <w:p w14:paraId="235FBFDF"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2B508888" w14:textId="77777777" w:rsidR="00FE17F9" w:rsidRPr="00C84887" w:rsidRDefault="00FE17F9" w:rsidP="00FE17F9">
            <w:pPr>
              <w:spacing w:after="108" w:line="259" w:lineRule="auto"/>
              <w:ind w:left="-5"/>
              <w:jc w:val="left"/>
              <w:rPr>
                <w:sz w:val="20"/>
                <w:szCs w:val="20"/>
              </w:rPr>
            </w:pPr>
            <w:proofErr w:type="spellStart"/>
            <w:r w:rsidRPr="00C84887">
              <w:rPr>
                <w:sz w:val="20"/>
                <w:szCs w:val="20"/>
              </w:rPr>
              <w:t>Suriapparao</w:t>
            </w:r>
            <w:proofErr w:type="spellEnd"/>
            <w:r w:rsidRPr="00C84887">
              <w:rPr>
                <w:sz w:val="20"/>
                <w:szCs w:val="20"/>
              </w:rPr>
              <w:t xml:space="preserve"> D.V. et.al.</w:t>
            </w:r>
          </w:p>
        </w:tc>
      </w:tr>
      <w:tr w:rsidR="00FE17F9" w:rsidRPr="00C84887" w14:paraId="2A88349C" w14:textId="77777777" w:rsidTr="00FE17F9">
        <w:trPr>
          <w:trHeight w:val="360"/>
        </w:trPr>
        <w:tc>
          <w:tcPr>
            <w:tcW w:w="1245" w:type="dxa"/>
            <w:noWrap/>
            <w:hideMark/>
          </w:tcPr>
          <w:p w14:paraId="5FF5DE1A" w14:textId="77777777" w:rsidR="00FE17F9" w:rsidRPr="00C84887" w:rsidRDefault="00FE17F9" w:rsidP="00FE17F9">
            <w:pPr>
              <w:spacing w:after="108" w:line="259" w:lineRule="auto"/>
              <w:ind w:left="-5"/>
              <w:jc w:val="left"/>
              <w:rPr>
                <w:sz w:val="20"/>
                <w:szCs w:val="20"/>
              </w:rPr>
            </w:pPr>
            <w:r w:rsidRPr="00C84887">
              <w:rPr>
                <w:sz w:val="20"/>
                <w:szCs w:val="20"/>
              </w:rPr>
              <w:t>Sugarcane Peel</w:t>
            </w:r>
          </w:p>
        </w:tc>
        <w:tc>
          <w:tcPr>
            <w:tcW w:w="967" w:type="dxa"/>
            <w:noWrap/>
            <w:hideMark/>
          </w:tcPr>
          <w:p w14:paraId="7656656E" w14:textId="77777777" w:rsidR="00FE17F9" w:rsidRPr="00C84887" w:rsidRDefault="00FE17F9" w:rsidP="00FE17F9">
            <w:pPr>
              <w:spacing w:after="108" w:line="259" w:lineRule="auto"/>
              <w:ind w:left="-5"/>
              <w:jc w:val="left"/>
              <w:rPr>
                <w:sz w:val="20"/>
                <w:szCs w:val="20"/>
              </w:rPr>
            </w:pPr>
            <w:r w:rsidRPr="00C84887">
              <w:rPr>
                <w:sz w:val="20"/>
                <w:szCs w:val="20"/>
              </w:rPr>
              <w:t>5</w:t>
            </w:r>
          </w:p>
        </w:tc>
        <w:tc>
          <w:tcPr>
            <w:tcW w:w="1652" w:type="dxa"/>
            <w:noWrap/>
            <w:hideMark/>
          </w:tcPr>
          <w:p w14:paraId="6B7E32EE" w14:textId="77777777" w:rsidR="00FE17F9" w:rsidRPr="00C84887" w:rsidRDefault="00FE17F9" w:rsidP="00FE17F9">
            <w:pPr>
              <w:spacing w:after="108" w:line="259" w:lineRule="auto"/>
              <w:ind w:left="-5"/>
              <w:jc w:val="left"/>
              <w:rPr>
                <w:sz w:val="20"/>
                <w:szCs w:val="20"/>
              </w:rPr>
            </w:pPr>
            <w:r w:rsidRPr="00C84887">
              <w:rPr>
                <w:sz w:val="20"/>
                <w:szCs w:val="20"/>
              </w:rPr>
              <w:t>600</w:t>
            </w:r>
          </w:p>
        </w:tc>
        <w:tc>
          <w:tcPr>
            <w:tcW w:w="1069" w:type="dxa"/>
            <w:noWrap/>
            <w:hideMark/>
          </w:tcPr>
          <w:p w14:paraId="6374CBF8" w14:textId="77777777" w:rsidR="00FE17F9" w:rsidRPr="00C84887" w:rsidRDefault="00FE17F9" w:rsidP="00FE17F9">
            <w:pPr>
              <w:spacing w:after="108" w:line="259" w:lineRule="auto"/>
              <w:ind w:left="-5"/>
              <w:jc w:val="left"/>
              <w:rPr>
                <w:sz w:val="20"/>
                <w:szCs w:val="20"/>
              </w:rPr>
            </w:pPr>
            <w:r w:rsidRPr="00C84887">
              <w:rPr>
                <w:sz w:val="20"/>
                <w:szCs w:val="20"/>
              </w:rPr>
              <w:t>9.8</w:t>
            </w:r>
          </w:p>
        </w:tc>
        <w:tc>
          <w:tcPr>
            <w:tcW w:w="1270" w:type="dxa"/>
            <w:noWrap/>
            <w:hideMark/>
          </w:tcPr>
          <w:p w14:paraId="12C1DE82" w14:textId="77777777" w:rsidR="00FE17F9" w:rsidRPr="00C84887" w:rsidRDefault="00FE17F9" w:rsidP="00FE17F9">
            <w:pPr>
              <w:spacing w:after="108" w:line="259" w:lineRule="auto"/>
              <w:ind w:left="-5"/>
              <w:jc w:val="left"/>
              <w:rPr>
                <w:sz w:val="20"/>
                <w:szCs w:val="20"/>
              </w:rPr>
            </w:pPr>
            <w:r w:rsidRPr="00C84887">
              <w:rPr>
                <w:sz w:val="20"/>
                <w:szCs w:val="20"/>
              </w:rPr>
              <w:t>300</w:t>
            </w:r>
          </w:p>
        </w:tc>
        <w:tc>
          <w:tcPr>
            <w:tcW w:w="889" w:type="dxa"/>
            <w:noWrap/>
            <w:hideMark/>
          </w:tcPr>
          <w:p w14:paraId="3281ECE8" w14:textId="77777777" w:rsidR="00FE17F9" w:rsidRPr="00C84887" w:rsidRDefault="00FE17F9" w:rsidP="00FE17F9">
            <w:pPr>
              <w:spacing w:after="108" w:line="259" w:lineRule="auto"/>
              <w:ind w:left="-5"/>
              <w:jc w:val="left"/>
              <w:rPr>
                <w:sz w:val="20"/>
                <w:szCs w:val="20"/>
              </w:rPr>
            </w:pPr>
            <w:r w:rsidRPr="00C84887">
              <w:rPr>
                <w:sz w:val="20"/>
                <w:szCs w:val="20"/>
              </w:rPr>
              <w:t>20</w:t>
            </w:r>
          </w:p>
        </w:tc>
        <w:tc>
          <w:tcPr>
            <w:tcW w:w="1136" w:type="dxa"/>
            <w:noWrap/>
            <w:hideMark/>
          </w:tcPr>
          <w:p w14:paraId="3D6A454A"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30F10CE3" w14:textId="77777777" w:rsidR="00FE17F9" w:rsidRPr="00C84887" w:rsidRDefault="00FE17F9" w:rsidP="00FE17F9">
            <w:pPr>
              <w:spacing w:after="108" w:line="259" w:lineRule="auto"/>
              <w:ind w:left="-5"/>
              <w:jc w:val="left"/>
              <w:rPr>
                <w:sz w:val="20"/>
                <w:szCs w:val="20"/>
              </w:rPr>
            </w:pPr>
            <w:r w:rsidRPr="00C84887">
              <w:rPr>
                <w:sz w:val="20"/>
                <w:szCs w:val="20"/>
              </w:rPr>
              <w:t>Lo S.L. et al.</w:t>
            </w:r>
          </w:p>
        </w:tc>
      </w:tr>
      <w:tr w:rsidR="00FE17F9" w:rsidRPr="00C84887" w14:paraId="44BB5508" w14:textId="77777777" w:rsidTr="00FE17F9">
        <w:trPr>
          <w:trHeight w:val="360"/>
        </w:trPr>
        <w:tc>
          <w:tcPr>
            <w:tcW w:w="1245" w:type="dxa"/>
            <w:noWrap/>
            <w:hideMark/>
          </w:tcPr>
          <w:p w14:paraId="17207A6E" w14:textId="77777777" w:rsidR="00FE17F9" w:rsidRPr="00C84887" w:rsidRDefault="00FE17F9" w:rsidP="00FE17F9">
            <w:pPr>
              <w:spacing w:after="108" w:line="259" w:lineRule="auto"/>
              <w:ind w:left="-5"/>
              <w:jc w:val="left"/>
              <w:rPr>
                <w:sz w:val="20"/>
                <w:szCs w:val="20"/>
              </w:rPr>
            </w:pPr>
            <w:r w:rsidRPr="00C84887">
              <w:rPr>
                <w:sz w:val="20"/>
                <w:szCs w:val="20"/>
              </w:rPr>
              <w:lastRenderedPageBreak/>
              <w:t>Waste coffee grounds</w:t>
            </w:r>
          </w:p>
        </w:tc>
        <w:tc>
          <w:tcPr>
            <w:tcW w:w="967" w:type="dxa"/>
            <w:noWrap/>
            <w:hideMark/>
          </w:tcPr>
          <w:p w14:paraId="54057FB6" w14:textId="77777777" w:rsidR="00FE17F9" w:rsidRPr="00C84887" w:rsidRDefault="00FE17F9" w:rsidP="00FE17F9">
            <w:pPr>
              <w:spacing w:after="108" w:line="259" w:lineRule="auto"/>
              <w:ind w:left="-5"/>
              <w:jc w:val="left"/>
              <w:rPr>
                <w:sz w:val="20"/>
                <w:szCs w:val="20"/>
              </w:rPr>
            </w:pPr>
            <w:r w:rsidRPr="00C84887">
              <w:rPr>
                <w:sz w:val="20"/>
                <w:szCs w:val="20"/>
              </w:rPr>
              <w:t>5</w:t>
            </w:r>
          </w:p>
        </w:tc>
        <w:tc>
          <w:tcPr>
            <w:tcW w:w="1652" w:type="dxa"/>
            <w:noWrap/>
            <w:hideMark/>
          </w:tcPr>
          <w:p w14:paraId="72015A55"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38F35A54" w14:textId="77777777" w:rsidR="00FE17F9" w:rsidRPr="00C84887" w:rsidRDefault="00FE17F9" w:rsidP="00FE17F9">
            <w:pPr>
              <w:spacing w:after="108" w:line="259" w:lineRule="auto"/>
              <w:ind w:left="-5"/>
              <w:jc w:val="left"/>
              <w:rPr>
                <w:sz w:val="20"/>
                <w:szCs w:val="20"/>
              </w:rPr>
            </w:pPr>
            <w:r w:rsidRPr="00C84887">
              <w:rPr>
                <w:sz w:val="20"/>
                <w:szCs w:val="20"/>
              </w:rPr>
              <w:t>8</w:t>
            </w:r>
          </w:p>
        </w:tc>
        <w:tc>
          <w:tcPr>
            <w:tcW w:w="1270" w:type="dxa"/>
            <w:noWrap/>
            <w:hideMark/>
          </w:tcPr>
          <w:p w14:paraId="6ADD0E46" w14:textId="77777777" w:rsidR="00FE17F9" w:rsidRPr="00C84887" w:rsidRDefault="00FE17F9" w:rsidP="00FE17F9">
            <w:pPr>
              <w:spacing w:after="108" w:line="259" w:lineRule="auto"/>
              <w:ind w:left="-5"/>
              <w:jc w:val="left"/>
              <w:rPr>
                <w:sz w:val="20"/>
                <w:szCs w:val="20"/>
              </w:rPr>
            </w:pPr>
            <w:r w:rsidRPr="00C84887">
              <w:rPr>
                <w:sz w:val="20"/>
                <w:szCs w:val="20"/>
              </w:rPr>
              <w:t>350</w:t>
            </w:r>
          </w:p>
        </w:tc>
        <w:tc>
          <w:tcPr>
            <w:tcW w:w="889" w:type="dxa"/>
            <w:noWrap/>
            <w:hideMark/>
          </w:tcPr>
          <w:p w14:paraId="3D797164" w14:textId="77777777" w:rsidR="00FE17F9" w:rsidRPr="00C84887" w:rsidRDefault="00FE17F9" w:rsidP="00FE17F9">
            <w:pPr>
              <w:spacing w:after="108" w:line="259" w:lineRule="auto"/>
              <w:ind w:left="-5"/>
              <w:jc w:val="left"/>
              <w:rPr>
                <w:sz w:val="20"/>
                <w:szCs w:val="20"/>
              </w:rPr>
            </w:pPr>
            <w:r w:rsidRPr="00C84887">
              <w:rPr>
                <w:sz w:val="20"/>
                <w:szCs w:val="20"/>
              </w:rPr>
              <w:t>21</w:t>
            </w:r>
          </w:p>
        </w:tc>
        <w:tc>
          <w:tcPr>
            <w:tcW w:w="1136" w:type="dxa"/>
            <w:noWrap/>
            <w:hideMark/>
          </w:tcPr>
          <w:p w14:paraId="76FFDAC6"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noWrap/>
            <w:hideMark/>
          </w:tcPr>
          <w:p w14:paraId="5078C8C7" w14:textId="77777777" w:rsidR="00FE17F9" w:rsidRPr="00C84887" w:rsidRDefault="00FE17F9" w:rsidP="00FE17F9">
            <w:pPr>
              <w:spacing w:after="108" w:line="259" w:lineRule="auto"/>
              <w:ind w:left="-5"/>
              <w:jc w:val="left"/>
              <w:rPr>
                <w:sz w:val="20"/>
                <w:szCs w:val="20"/>
              </w:rPr>
            </w:pPr>
            <w:r w:rsidRPr="00C84887">
              <w:rPr>
                <w:sz w:val="20"/>
                <w:szCs w:val="20"/>
              </w:rPr>
              <w:t>Lo S.L. et al.</w:t>
            </w:r>
          </w:p>
        </w:tc>
      </w:tr>
      <w:tr w:rsidR="00FE17F9" w:rsidRPr="00C84887" w14:paraId="76ED3EDA" w14:textId="77777777" w:rsidTr="00FE17F9">
        <w:trPr>
          <w:trHeight w:val="360"/>
        </w:trPr>
        <w:tc>
          <w:tcPr>
            <w:tcW w:w="1245" w:type="dxa"/>
            <w:vMerge w:val="restart"/>
            <w:noWrap/>
            <w:hideMark/>
          </w:tcPr>
          <w:p w14:paraId="20481B84" w14:textId="77777777" w:rsidR="00FE17F9" w:rsidRPr="00C84887" w:rsidRDefault="00FE17F9" w:rsidP="00FE17F9">
            <w:pPr>
              <w:spacing w:after="108" w:line="259" w:lineRule="auto"/>
              <w:ind w:left="-5"/>
              <w:jc w:val="left"/>
              <w:rPr>
                <w:sz w:val="20"/>
                <w:szCs w:val="20"/>
              </w:rPr>
            </w:pPr>
          </w:p>
          <w:p w14:paraId="06417B64" w14:textId="77777777" w:rsidR="00FE17F9" w:rsidRPr="00C84887" w:rsidRDefault="00FE17F9" w:rsidP="00FE17F9">
            <w:pPr>
              <w:spacing w:after="108" w:line="259" w:lineRule="auto"/>
              <w:ind w:left="-5"/>
              <w:jc w:val="left"/>
              <w:rPr>
                <w:sz w:val="20"/>
                <w:szCs w:val="20"/>
              </w:rPr>
            </w:pPr>
          </w:p>
          <w:p w14:paraId="141131AB" w14:textId="77777777" w:rsidR="00FE17F9" w:rsidRPr="00C84887" w:rsidRDefault="00FE17F9" w:rsidP="00FE17F9">
            <w:pPr>
              <w:spacing w:after="108" w:line="259" w:lineRule="auto"/>
              <w:ind w:left="-5"/>
              <w:jc w:val="left"/>
              <w:rPr>
                <w:sz w:val="20"/>
                <w:szCs w:val="20"/>
              </w:rPr>
            </w:pPr>
          </w:p>
          <w:p w14:paraId="2D333B0B" w14:textId="77777777" w:rsidR="00FE17F9" w:rsidRPr="00C84887" w:rsidRDefault="00FE17F9" w:rsidP="00FE17F9">
            <w:pPr>
              <w:spacing w:after="108" w:line="259" w:lineRule="auto"/>
              <w:ind w:left="-5"/>
              <w:jc w:val="left"/>
              <w:rPr>
                <w:sz w:val="20"/>
                <w:szCs w:val="20"/>
              </w:rPr>
            </w:pPr>
          </w:p>
          <w:p w14:paraId="6A94DF1A" w14:textId="77777777" w:rsidR="00FE17F9" w:rsidRPr="00C84887" w:rsidRDefault="00FE17F9" w:rsidP="00FE17F9">
            <w:pPr>
              <w:spacing w:after="108" w:line="259" w:lineRule="auto"/>
              <w:ind w:left="-5"/>
              <w:jc w:val="left"/>
              <w:rPr>
                <w:sz w:val="20"/>
                <w:szCs w:val="20"/>
              </w:rPr>
            </w:pPr>
          </w:p>
          <w:p w14:paraId="69294CDB" w14:textId="77777777" w:rsidR="00FE17F9" w:rsidRPr="00C84887" w:rsidRDefault="00FE17F9" w:rsidP="00FE17F9">
            <w:pPr>
              <w:spacing w:after="108" w:line="259" w:lineRule="auto"/>
              <w:ind w:left="-5"/>
              <w:jc w:val="left"/>
              <w:rPr>
                <w:sz w:val="20"/>
                <w:szCs w:val="20"/>
              </w:rPr>
            </w:pPr>
          </w:p>
          <w:p w14:paraId="087AB93E" w14:textId="77777777" w:rsidR="00FE17F9" w:rsidRPr="00C84887" w:rsidRDefault="00FE17F9" w:rsidP="00FE17F9">
            <w:pPr>
              <w:spacing w:after="108" w:line="259" w:lineRule="auto"/>
              <w:ind w:left="-5"/>
              <w:jc w:val="left"/>
              <w:rPr>
                <w:sz w:val="20"/>
                <w:szCs w:val="20"/>
              </w:rPr>
            </w:pPr>
          </w:p>
          <w:p w14:paraId="7FE7D615" w14:textId="77777777" w:rsidR="00FE17F9" w:rsidRPr="00C84887" w:rsidRDefault="00FE17F9" w:rsidP="00FE17F9">
            <w:pPr>
              <w:spacing w:after="108" w:line="259" w:lineRule="auto"/>
              <w:ind w:left="-5"/>
              <w:jc w:val="left"/>
              <w:rPr>
                <w:sz w:val="20"/>
                <w:szCs w:val="20"/>
              </w:rPr>
            </w:pPr>
          </w:p>
          <w:p w14:paraId="14A17EBC" w14:textId="77777777" w:rsidR="00FE17F9" w:rsidRPr="00C84887" w:rsidRDefault="00FE17F9" w:rsidP="00FE17F9">
            <w:pPr>
              <w:spacing w:after="108" w:line="259" w:lineRule="auto"/>
              <w:ind w:left="-5"/>
              <w:jc w:val="left"/>
              <w:rPr>
                <w:sz w:val="20"/>
                <w:szCs w:val="20"/>
              </w:rPr>
            </w:pPr>
          </w:p>
          <w:p w14:paraId="78D2AFE4" w14:textId="77777777" w:rsidR="00FE17F9" w:rsidRPr="00C84887" w:rsidRDefault="00FE17F9" w:rsidP="00FE17F9">
            <w:pPr>
              <w:spacing w:after="108" w:line="259" w:lineRule="auto"/>
              <w:ind w:left="-5"/>
              <w:jc w:val="left"/>
              <w:rPr>
                <w:sz w:val="20"/>
                <w:szCs w:val="20"/>
              </w:rPr>
            </w:pPr>
          </w:p>
          <w:p w14:paraId="2A64D969" w14:textId="1287A507" w:rsidR="00FE17F9" w:rsidRPr="00C84887" w:rsidRDefault="00FE17F9" w:rsidP="00FE17F9">
            <w:pPr>
              <w:spacing w:after="108" w:line="259" w:lineRule="auto"/>
              <w:ind w:left="-5"/>
              <w:jc w:val="left"/>
              <w:rPr>
                <w:sz w:val="20"/>
                <w:szCs w:val="20"/>
              </w:rPr>
            </w:pPr>
            <w:r w:rsidRPr="00C84887">
              <w:rPr>
                <w:sz w:val="20"/>
                <w:szCs w:val="20"/>
              </w:rPr>
              <w:t>Peanut Shell</w:t>
            </w:r>
          </w:p>
          <w:p w14:paraId="34B1AC42" w14:textId="78BF37BF" w:rsidR="00FE17F9" w:rsidRPr="00C84887" w:rsidRDefault="00FE17F9" w:rsidP="00FE17F9">
            <w:pPr>
              <w:spacing w:after="108" w:line="259" w:lineRule="auto"/>
              <w:ind w:left="-5"/>
              <w:jc w:val="left"/>
              <w:rPr>
                <w:sz w:val="20"/>
                <w:szCs w:val="20"/>
              </w:rPr>
            </w:pPr>
          </w:p>
        </w:tc>
        <w:tc>
          <w:tcPr>
            <w:tcW w:w="967" w:type="dxa"/>
            <w:noWrap/>
            <w:hideMark/>
          </w:tcPr>
          <w:p w14:paraId="1F2A32B3" w14:textId="77777777" w:rsidR="00FE17F9" w:rsidRPr="00C84887" w:rsidRDefault="00FE17F9" w:rsidP="00FE17F9">
            <w:pPr>
              <w:spacing w:after="108" w:line="259" w:lineRule="auto"/>
              <w:ind w:left="-5"/>
              <w:jc w:val="left"/>
              <w:rPr>
                <w:sz w:val="20"/>
                <w:szCs w:val="20"/>
              </w:rPr>
            </w:pPr>
            <w:r w:rsidRPr="00C84887">
              <w:rPr>
                <w:sz w:val="20"/>
                <w:szCs w:val="20"/>
              </w:rPr>
              <w:t>6</w:t>
            </w:r>
          </w:p>
        </w:tc>
        <w:tc>
          <w:tcPr>
            <w:tcW w:w="1652" w:type="dxa"/>
            <w:noWrap/>
            <w:hideMark/>
          </w:tcPr>
          <w:p w14:paraId="30E7C4E3" w14:textId="77777777" w:rsidR="00FE17F9" w:rsidRPr="00C84887" w:rsidRDefault="00FE17F9" w:rsidP="00FE17F9">
            <w:pPr>
              <w:spacing w:after="108" w:line="259" w:lineRule="auto"/>
              <w:ind w:left="-5"/>
              <w:jc w:val="left"/>
              <w:rPr>
                <w:sz w:val="20"/>
                <w:szCs w:val="20"/>
              </w:rPr>
            </w:pPr>
            <w:r w:rsidRPr="00C84887">
              <w:rPr>
                <w:sz w:val="20"/>
                <w:szCs w:val="20"/>
              </w:rPr>
              <w:t>600</w:t>
            </w:r>
          </w:p>
        </w:tc>
        <w:tc>
          <w:tcPr>
            <w:tcW w:w="1069" w:type="dxa"/>
            <w:noWrap/>
            <w:hideMark/>
          </w:tcPr>
          <w:p w14:paraId="4678F35C" w14:textId="77777777" w:rsidR="00FE17F9" w:rsidRPr="00C84887" w:rsidRDefault="00FE17F9" w:rsidP="00FE17F9">
            <w:pPr>
              <w:spacing w:after="108" w:line="259" w:lineRule="auto"/>
              <w:ind w:left="-5"/>
              <w:jc w:val="left"/>
              <w:rPr>
                <w:sz w:val="20"/>
                <w:szCs w:val="20"/>
              </w:rPr>
            </w:pPr>
            <w:r w:rsidRPr="00C84887">
              <w:rPr>
                <w:sz w:val="20"/>
                <w:szCs w:val="20"/>
              </w:rPr>
              <w:t>10</w:t>
            </w:r>
          </w:p>
        </w:tc>
        <w:tc>
          <w:tcPr>
            <w:tcW w:w="1270" w:type="dxa"/>
            <w:noWrap/>
            <w:hideMark/>
          </w:tcPr>
          <w:p w14:paraId="291CE16C" w14:textId="77777777" w:rsidR="00FE17F9" w:rsidRPr="00C84887" w:rsidRDefault="00FE17F9" w:rsidP="00FE17F9">
            <w:pPr>
              <w:spacing w:after="108" w:line="259" w:lineRule="auto"/>
              <w:ind w:left="-5"/>
              <w:jc w:val="left"/>
              <w:rPr>
                <w:sz w:val="20"/>
                <w:szCs w:val="20"/>
              </w:rPr>
            </w:pPr>
            <w:r w:rsidRPr="00C84887">
              <w:rPr>
                <w:sz w:val="20"/>
                <w:szCs w:val="20"/>
              </w:rPr>
              <w:t>390</w:t>
            </w:r>
          </w:p>
        </w:tc>
        <w:tc>
          <w:tcPr>
            <w:tcW w:w="889" w:type="dxa"/>
            <w:noWrap/>
            <w:hideMark/>
          </w:tcPr>
          <w:p w14:paraId="5400AD45" w14:textId="77777777" w:rsidR="00FE17F9" w:rsidRPr="00C84887" w:rsidRDefault="00FE17F9" w:rsidP="00FE17F9">
            <w:pPr>
              <w:spacing w:after="108" w:line="259" w:lineRule="auto"/>
              <w:ind w:left="-5"/>
              <w:jc w:val="left"/>
              <w:rPr>
                <w:sz w:val="20"/>
                <w:szCs w:val="20"/>
              </w:rPr>
            </w:pPr>
            <w:r w:rsidRPr="00C84887">
              <w:rPr>
                <w:sz w:val="20"/>
                <w:szCs w:val="20"/>
              </w:rPr>
              <w:t>22</w:t>
            </w:r>
          </w:p>
        </w:tc>
        <w:tc>
          <w:tcPr>
            <w:tcW w:w="1136" w:type="dxa"/>
            <w:noWrap/>
            <w:hideMark/>
          </w:tcPr>
          <w:p w14:paraId="39042362"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vMerge w:val="restart"/>
            <w:noWrap/>
            <w:hideMark/>
          </w:tcPr>
          <w:p w14:paraId="4C5FFC63" w14:textId="77777777" w:rsidR="00FE17F9" w:rsidRPr="00C84887" w:rsidRDefault="00FE17F9" w:rsidP="00FE17F9">
            <w:pPr>
              <w:spacing w:after="108" w:line="259" w:lineRule="auto"/>
              <w:ind w:left="-5"/>
              <w:jc w:val="left"/>
              <w:rPr>
                <w:sz w:val="20"/>
                <w:szCs w:val="20"/>
              </w:rPr>
            </w:pPr>
          </w:p>
          <w:p w14:paraId="682744CF" w14:textId="77777777" w:rsidR="00FE17F9" w:rsidRPr="00C84887" w:rsidRDefault="00FE17F9" w:rsidP="00FE17F9">
            <w:pPr>
              <w:spacing w:after="108" w:line="259" w:lineRule="auto"/>
              <w:ind w:left="-5"/>
              <w:jc w:val="left"/>
              <w:rPr>
                <w:sz w:val="20"/>
                <w:szCs w:val="20"/>
              </w:rPr>
            </w:pPr>
          </w:p>
          <w:p w14:paraId="7F627E4E" w14:textId="77777777" w:rsidR="00FE17F9" w:rsidRPr="00C84887" w:rsidRDefault="00FE17F9" w:rsidP="00FE17F9">
            <w:pPr>
              <w:spacing w:after="108" w:line="259" w:lineRule="auto"/>
              <w:ind w:left="-5"/>
              <w:jc w:val="left"/>
              <w:rPr>
                <w:sz w:val="20"/>
                <w:szCs w:val="20"/>
              </w:rPr>
            </w:pPr>
          </w:p>
          <w:p w14:paraId="5CDBE3B3" w14:textId="77777777" w:rsidR="00FE17F9" w:rsidRPr="00C84887" w:rsidRDefault="00FE17F9" w:rsidP="00FE17F9">
            <w:pPr>
              <w:spacing w:after="108" w:line="259" w:lineRule="auto"/>
              <w:ind w:left="-5"/>
              <w:jc w:val="left"/>
              <w:rPr>
                <w:sz w:val="20"/>
                <w:szCs w:val="20"/>
              </w:rPr>
            </w:pPr>
          </w:p>
          <w:p w14:paraId="104E3C6A" w14:textId="009485C1" w:rsidR="00FE17F9" w:rsidRPr="00C84887" w:rsidRDefault="00FE17F9" w:rsidP="00FE17F9">
            <w:pPr>
              <w:spacing w:after="108" w:line="259" w:lineRule="auto"/>
              <w:ind w:left="-5"/>
              <w:jc w:val="left"/>
              <w:rPr>
                <w:sz w:val="20"/>
                <w:szCs w:val="20"/>
              </w:rPr>
            </w:pPr>
            <w:r w:rsidRPr="00C84887">
              <w:rPr>
                <w:sz w:val="20"/>
                <w:szCs w:val="20"/>
              </w:rPr>
              <w:t>Wang N. et al.</w:t>
            </w:r>
          </w:p>
          <w:p w14:paraId="6ECE2EFB" w14:textId="742D86A2" w:rsidR="00FE17F9" w:rsidRPr="00C84887" w:rsidRDefault="00FE17F9" w:rsidP="00FE17F9">
            <w:pPr>
              <w:spacing w:after="108" w:line="259" w:lineRule="auto"/>
              <w:ind w:left="-5"/>
              <w:jc w:val="left"/>
              <w:rPr>
                <w:sz w:val="20"/>
                <w:szCs w:val="20"/>
              </w:rPr>
            </w:pPr>
          </w:p>
        </w:tc>
      </w:tr>
      <w:tr w:rsidR="00FE17F9" w:rsidRPr="00C84887" w14:paraId="066E94C7" w14:textId="77777777" w:rsidTr="00FE17F9">
        <w:trPr>
          <w:trHeight w:val="360"/>
        </w:trPr>
        <w:tc>
          <w:tcPr>
            <w:tcW w:w="1245" w:type="dxa"/>
            <w:vMerge/>
            <w:noWrap/>
            <w:hideMark/>
          </w:tcPr>
          <w:p w14:paraId="0B3DA683" w14:textId="6847ED3B" w:rsidR="00FE17F9" w:rsidRPr="00C84887" w:rsidRDefault="00FE17F9" w:rsidP="00FE17F9">
            <w:pPr>
              <w:spacing w:after="108" w:line="259" w:lineRule="auto"/>
              <w:ind w:left="-5"/>
              <w:jc w:val="left"/>
              <w:rPr>
                <w:sz w:val="20"/>
                <w:szCs w:val="20"/>
              </w:rPr>
            </w:pPr>
          </w:p>
        </w:tc>
        <w:tc>
          <w:tcPr>
            <w:tcW w:w="967" w:type="dxa"/>
            <w:noWrap/>
            <w:hideMark/>
          </w:tcPr>
          <w:p w14:paraId="5729A6BC" w14:textId="77777777" w:rsidR="00FE17F9" w:rsidRPr="00C84887" w:rsidRDefault="00FE17F9" w:rsidP="00FE17F9">
            <w:pPr>
              <w:spacing w:after="108" w:line="259" w:lineRule="auto"/>
              <w:ind w:left="-5"/>
              <w:jc w:val="left"/>
              <w:rPr>
                <w:sz w:val="20"/>
                <w:szCs w:val="20"/>
              </w:rPr>
            </w:pPr>
            <w:r w:rsidRPr="00C84887">
              <w:rPr>
                <w:sz w:val="20"/>
                <w:szCs w:val="20"/>
              </w:rPr>
              <w:t>6</w:t>
            </w:r>
          </w:p>
        </w:tc>
        <w:tc>
          <w:tcPr>
            <w:tcW w:w="1652" w:type="dxa"/>
            <w:noWrap/>
            <w:hideMark/>
          </w:tcPr>
          <w:p w14:paraId="73EE6E82" w14:textId="77777777" w:rsidR="00FE17F9" w:rsidRPr="00C84887" w:rsidRDefault="00FE17F9" w:rsidP="00FE17F9">
            <w:pPr>
              <w:spacing w:after="108" w:line="259" w:lineRule="auto"/>
              <w:ind w:left="-5"/>
              <w:jc w:val="left"/>
              <w:rPr>
                <w:sz w:val="20"/>
                <w:szCs w:val="20"/>
              </w:rPr>
            </w:pPr>
            <w:r w:rsidRPr="00C84887">
              <w:rPr>
                <w:sz w:val="20"/>
                <w:szCs w:val="20"/>
              </w:rPr>
              <w:t>750</w:t>
            </w:r>
          </w:p>
        </w:tc>
        <w:tc>
          <w:tcPr>
            <w:tcW w:w="1069" w:type="dxa"/>
            <w:noWrap/>
            <w:hideMark/>
          </w:tcPr>
          <w:p w14:paraId="1D1266DE" w14:textId="77777777" w:rsidR="00FE17F9" w:rsidRPr="00C84887" w:rsidRDefault="00FE17F9" w:rsidP="00FE17F9">
            <w:pPr>
              <w:spacing w:after="108" w:line="259" w:lineRule="auto"/>
              <w:ind w:left="-5"/>
              <w:jc w:val="left"/>
              <w:rPr>
                <w:sz w:val="20"/>
                <w:szCs w:val="20"/>
              </w:rPr>
            </w:pPr>
            <w:r w:rsidRPr="00C84887">
              <w:rPr>
                <w:sz w:val="20"/>
                <w:szCs w:val="20"/>
              </w:rPr>
              <w:t>10</w:t>
            </w:r>
          </w:p>
        </w:tc>
        <w:tc>
          <w:tcPr>
            <w:tcW w:w="1270" w:type="dxa"/>
            <w:noWrap/>
            <w:hideMark/>
          </w:tcPr>
          <w:p w14:paraId="66010D04" w14:textId="77777777" w:rsidR="00FE17F9" w:rsidRPr="00C84887" w:rsidRDefault="00FE17F9" w:rsidP="00FE17F9">
            <w:pPr>
              <w:spacing w:after="108" w:line="259" w:lineRule="auto"/>
              <w:ind w:left="-5"/>
              <w:jc w:val="left"/>
              <w:rPr>
                <w:sz w:val="20"/>
                <w:szCs w:val="20"/>
              </w:rPr>
            </w:pPr>
            <w:r w:rsidRPr="00C84887">
              <w:rPr>
                <w:sz w:val="20"/>
                <w:szCs w:val="20"/>
              </w:rPr>
              <w:t>540</w:t>
            </w:r>
          </w:p>
        </w:tc>
        <w:tc>
          <w:tcPr>
            <w:tcW w:w="889" w:type="dxa"/>
            <w:noWrap/>
            <w:hideMark/>
          </w:tcPr>
          <w:p w14:paraId="515D3F66" w14:textId="77777777" w:rsidR="00FE17F9" w:rsidRPr="00C84887" w:rsidRDefault="00FE17F9" w:rsidP="00FE17F9">
            <w:pPr>
              <w:spacing w:after="108" w:line="259" w:lineRule="auto"/>
              <w:ind w:left="-5"/>
              <w:jc w:val="left"/>
              <w:rPr>
                <w:sz w:val="20"/>
                <w:szCs w:val="20"/>
              </w:rPr>
            </w:pPr>
            <w:r w:rsidRPr="00C84887">
              <w:rPr>
                <w:sz w:val="20"/>
                <w:szCs w:val="20"/>
              </w:rPr>
              <w:t>78</w:t>
            </w:r>
          </w:p>
        </w:tc>
        <w:tc>
          <w:tcPr>
            <w:tcW w:w="1136" w:type="dxa"/>
            <w:noWrap/>
            <w:hideMark/>
          </w:tcPr>
          <w:p w14:paraId="015609F2"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vMerge/>
            <w:noWrap/>
            <w:hideMark/>
          </w:tcPr>
          <w:p w14:paraId="5CC82CE1" w14:textId="43863FE6" w:rsidR="00FE17F9" w:rsidRPr="00C84887" w:rsidRDefault="00FE17F9" w:rsidP="00FE17F9">
            <w:pPr>
              <w:spacing w:after="108" w:line="259" w:lineRule="auto"/>
              <w:ind w:left="-5"/>
              <w:jc w:val="left"/>
              <w:rPr>
                <w:sz w:val="20"/>
                <w:szCs w:val="20"/>
              </w:rPr>
            </w:pPr>
          </w:p>
        </w:tc>
      </w:tr>
      <w:tr w:rsidR="00FE17F9" w:rsidRPr="00C84887" w14:paraId="74760E45" w14:textId="77777777" w:rsidTr="00FE17F9">
        <w:trPr>
          <w:trHeight w:val="360"/>
        </w:trPr>
        <w:tc>
          <w:tcPr>
            <w:tcW w:w="1245" w:type="dxa"/>
            <w:vMerge/>
            <w:noWrap/>
            <w:hideMark/>
          </w:tcPr>
          <w:p w14:paraId="62B37BCB" w14:textId="62DAFBA6" w:rsidR="00FE17F9" w:rsidRPr="00C84887" w:rsidRDefault="00FE17F9" w:rsidP="00FE17F9">
            <w:pPr>
              <w:spacing w:after="108" w:line="259" w:lineRule="auto"/>
              <w:ind w:left="-5"/>
              <w:jc w:val="left"/>
              <w:rPr>
                <w:sz w:val="20"/>
                <w:szCs w:val="20"/>
              </w:rPr>
            </w:pPr>
          </w:p>
        </w:tc>
        <w:tc>
          <w:tcPr>
            <w:tcW w:w="967" w:type="dxa"/>
            <w:noWrap/>
            <w:hideMark/>
          </w:tcPr>
          <w:p w14:paraId="1AA0FC3B" w14:textId="77777777" w:rsidR="00FE17F9" w:rsidRPr="00C84887" w:rsidRDefault="00FE17F9" w:rsidP="00FE17F9">
            <w:pPr>
              <w:spacing w:after="108" w:line="259" w:lineRule="auto"/>
              <w:ind w:left="-5"/>
              <w:jc w:val="left"/>
              <w:rPr>
                <w:sz w:val="20"/>
                <w:szCs w:val="20"/>
              </w:rPr>
            </w:pPr>
            <w:r w:rsidRPr="00C84887">
              <w:rPr>
                <w:sz w:val="20"/>
                <w:szCs w:val="20"/>
              </w:rPr>
              <w:t>6</w:t>
            </w:r>
          </w:p>
        </w:tc>
        <w:tc>
          <w:tcPr>
            <w:tcW w:w="1652" w:type="dxa"/>
            <w:noWrap/>
            <w:hideMark/>
          </w:tcPr>
          <w:p w14:paraId="2CF922F9" w14:textId="77777777" w:rsidR="00FE17F9" w:rsidRPr="00C84887" w:rsidRDefault="00FE17F9" w:rsidP="00FE17F9">
            <w:pPr>
              <w:spacing w:after="108" w:line="259" w:lineRule="auto"/>
              <w:ind w:left="-5"/>
              <w:jc w:val="left"/>
              <w:rPr>
                <w:sz w:val="20"/>
                <w:szCs w:val="20"/>
              </w:rPr>
            </w:pPr>
            <w:r w:rsidRPr="00C84887">
              <w:rPr>
                <w:sz w:val="20"/>
                <w:szCs w:val="20"/>
              </w:rPr>
              <w:t>770</w:t>
            </w:r>
          </w:p>
        </w:tc>
        <w:tc>
          <w:tcPr>
            <w:tcW w:w="1069" w:type="dxa"/>
            <w:noWrap/>
            <w:hideMark/>
          </w:tcPr>
          <w:p w14:paraId="6CBF857E" w14:textId="77777777" w:rsidR="00FE17F9" w:rsidRPr="00C84887" w:rsidRDefault="00FE17F9" w:rsidP="00FE17F9">
            <w:pPr>
              <w:spacing w:after="108" w:line="259" w:lineRule="auto"/>
              <w:ind w:left="-5"/>
              <w:jc w:val="left"/>
              <w:rPr>
                <w:sz w:val="20"/>
                <w:szCs w:val="20"/>
              </w:rPr>
            </w:pPr>
            <w:r w:rsidRPr="00C84887">
              <w:rPr>
                <w:sz w:val="20"/>
                <w:szCs w:val="20"/>
              </w:rPr>
              <w:t>10</w:t>
            </w:r>
          </w:p>
        </w:tc>
        <w:tc>
          <w:tcPr>
            <w:tcW w:w="1270" w:type="dxa"/>
            <w:noWrap/>
            <w:hideMark/>
          </w:tcPr>
          <w:p w14:paraId="0A712737" w14:textId="77777777" w:rsidR="00FE17F9" w:rsidRPr="00C84887" w:rsidRDefault="00FE17F9" w:rsidP="00FE17F9">
            <w:pPr>
              <w:spacing w:after="108" w:line="259" w:lineRule="auto"/>
              <w:ind w:left="-5"/>
              <w:jc w:val="left"/>
              <w:rPr>
                <w:sz w:val="20"/>
                <w:szCs w:val="20"/>
              </w:rPr>
            </w:pPr>
            <w:r w:rsidRPr="00C84887">
              <w:rPr>
                <w:sz w:val="20"/>
                <w:szCs w:val="20"/>
              </w:rPr>
              <w:t>700</w:t>
            </w:r>
          </w:p>
        </w:tc>
        <w:tc>
          <w:tcPr>
            <w:tcW w:w="889" w:type="dxa"/>
            <w:noWrap/>
            <w:hideMark/>
          </w:tcPr>
          <w:p w14:paraId="31FA26F3" w14:textId="77777777" w:rsidR="00FE17F9" w:rsidRPr="00C84887" w:rsidRDefault="00FE17F9" w:rsidP="00FE17F9">
            <w:pPr>
              <w:spacing w:after="108" w:line="259" w:lineRule="auto"/>
              <w:ind w:left="-5"/>
              <w:jc w:val="left"/>
              <w:rPr>
                <w:sz w:val="20"/>
                <w:szCs w:val="20"/>
              </w:rPr>
            </w:pPr>
            <w:r w:rsidRPr="00C84887">
              <w:rPr>
                <w:sz w:val="20"/>
                <w:szCs w:val="20"/>
              </w:rPr>
              <w:t>33</w:t>
            </w:r>
          </w:p>
        </w:tc>
        <w:tc>
          <w:tcPr>
            <w:tcW w:w="1136" w:type="dxa"/>
            <w:noWrap/>
            <w:hideMark/>
          </w:tcPr>
          <w:p w14:paraId="64B4F411"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vMerge/>
            <w:noWrap/>
            <w:hideMark/>
          </w:tcPr>
          <w:p w14:paraId="0D042E6F" w14:textId="2519E638" w:rsidR="00FE17F9" w:rsidRPr="00C84887" w:rsidRDefault="00FE17F9" w:rsidP="00FE17F9">
            <w:pPr>
              <w:spacing w:after="108" w:line="259" w:lineRule="auto"/>
              <w:ind w:left="-5"/>
              <w:jc w:val="left"/>
              <w:rPr>
                <w:sz w:val="20"/>
                <w:szCs w:val="20"/>
              </w:rPr>
            </w:pPr>
          </w:p>
        </w:tc>
      </w:tr>
      <w:tr w:rsidR="00FE17F9" w:rsidRPr="00C84887" w14:paraId="27198500" w14:textId="77777777" w:rsidTr="00FE17F9">
        <w:trPr>
          <w:trHeight w:val="360"/>
        </w:trPr>
        <w:tc>
          <w:tcPr>
            <w:tcW w:w="1245" w:type="dxa"/>
            <w:vMerge/>
            <w:noWrap/>
            <w:hideMark/>
          </w:tcPr>
          <w:p w14:paraId="7340D04B" w14:textId="25C81AFD" w:rsidR="00FE17F9" w:rsidRPr="00C84887" w:rsidRDefault="00FE17F9" w:rsidP="00FE17F9">
            <w:pPr>
              <w:spacing w:after="108" w:line="259" w:lineRule="auto"/>
              <w:ind w:left="-5"/>
              <w:jc w:val="left"/>
              <w:rPr>
                <w:sz w:val="20"/>
                <w:szCs w:val="20"/>
              </w:rPr>
            </w:pPr>
          </w:p>
        </w:tc>
        <w:tc>
          <w:tcPr>
            <w:tcW w:w="967" w:type="dxa"/>
            <w:noWrap/>
            <w:hideMark/>
          </w:tcPr>
          <w:p w14:paraId="1883D53E" w14:textId="77777777" w:rsidR="00FE17F9" w:rsidRPr="00C84887" w:rsidRDefault="00FE17F9" w:rsidP="00FE17F9">
            <w:pPr>
              <w:spacing w:after="108" w:line="259" w:lineRule="auto"/>
              <w:ind w:left="-5"/>
              <w:jc w:val="left"/>
              <w:rPr>
                <w:sz w:val="20"/>
                <w:szCs w:val="20"/>
              </w:rPr>
            </w:pPr>
            <w:r w:rsidRPr="00C84887">
              <w:rPr>
                <w:sz w:val="20"/>
                <w:szCs w:val="20"/>
              </w:rPr>
              <w:t>6</w:t>
            </w:r>
          </w:p>
        </w:tc>
        <w:tc>
          <w:tcPr>
            <w:tcW w:w="1652" w:type="dxa"/>
            <w:noWrap/>
            <w:hideMark/>
          </w:tcPr>
          <w:p w14:paraId="14987914" w14:textId="77777777" w:rsidR="00FE17F9" w:rsidRPr="00C84887" w:rsidRDefault="00FE17F9" w:rsidP="00FE17F9">
            <w:pPr>
              <w:spacing w:after="108" w:line="259" w:lineRule="auto"/>
              <w:ind w:left="-5"/>
              <w:jc w:val="left"/>
              <w:rPr>
                <w:sz w:val="20"/>
                <w:szCs w:val="20"/>
              </w:rPr>
            </w:pPr>
            <w:r w:rsidRPr="00C84887">
              <w:rPr>
                <w:sz w:val="20"/>
                <w:szCs w:val="20"/>
              </w:rPr>
              <w:t>750</w:t>
            </w:r>
          </w:p>
        </w:tc>
        <w:tc>
          <w:tcPr>
            <w:tcW w:w="1069" w:type="dxa"/>
            <w:noWrap/>
            <w:hideMark/>
          </w:tcPr>
          <w:p w14:paraId="3869A7AB" w14:textId="77777777" w:rsidR="00FE17F9" w:rsidRPr="00C84887" w:rsidRDefault="00FE17F9" w:rsidP="00FE17F9">
            <w:pPr>
              <w:spacing w:after="108" w:line="259" w:lineRule="auto"/>
              <w:ind w:left="-5"/>
              <w:jc w:val="left"/>
              <w:rPr>
                <w:sz w:val="20"/>
                <w:szCs w:val="20"/>
              </w:rPr>
            </w:pPr>
            <w:r w:rsidRPr="00C84887">
              <w:rPr>
                <w:sz w:val="20"/>
                <w:szCs w:val="20"/>
              </w:rPr>
              <w:t>10</w:t>
            </w:r>
          </w:p>
        </w:tc>
        <w:tc>
          <w:tcPr>
            <w:tcW w:w="1270" w:type="dxa"/>
            <w:noWrap/>
            <w:hideMark/>
          </w:tcPr>
          <w:p w14:paraId="485215D3" w14:textId="77777777" w:rsidR="00FE17F9" w:rsidRPr="00C84887" w:rsidRDefault="00FE17F9" w:rsidP="00FE17F9">
            <w:pPr>
              <w:spacing w:after="108" w:line="259" w:lineRule="auto"/>
              <w:ind w:left="-5"/>
              <w:jc w:val="left"/>
              <w:rPr>
                <w:sz w:val="20"/>
                <w:szCs w:val="20"/>
              </w:rPr>
            </w:pPr>
            <w:r w:rsidRPr="00C84887">
              <w:rPr>
                <w:sz w:val="20"/>
                <w:szCs w:val="20"/>
              </w:rPr>
              <w:t>700</w:t>
            </w:r>
          </w:p>
        </w:tc>
        <w:tc>
          <w:tcPr>
            <w:tcW w:w="889" w:type="dxa"/>
            <w:noWrap/>
            <w:hideMark/>
          </w:tcPr>
          <w:p w14:paraId="101C1D2B" w14:textId="77777777" w:rsidR="00FE17F9" w:rsidRPr="00C84887" w:rsidRDefault="00FE17F9" w:rsidP="00FE17F9">
            <w:pPr>
              <w:spacing w:after="108" w:line="259" w:lineRule="auto"/>
              <w:ind w:left="-5"/>
              <w:jc w:val="left"/>
              <w:rPr>
                <w:sz w:val="20"/>
                <w:szCs w:val="20"/>
              </w:rPr>
            </w:pPr>
            <w:r w:rsidRPr="00C84887">
              <w:rPr>
                <w:sz w:val="20"/>
                <w:szCs w:val="20"/>
              </w:rPr>
              <w:t>29</w:t>
            </w:r>
          </w:p>
        </w:tc>
        <w:tc>
          <w:tcPr>
            <w:tcW w:w="1136" w:type="dxa"/>
            <w:noWrap/>
            <w:hideMark/>
          </w:tcPr>
          <w:p w14:paraId="2197A21C"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vMerge/>
            <w:noWrap/>
            <w:hideMark/>
          </w:tcPr>
          <w:p w14:paraId="5132DB72" w14:textId="53C1687F" w:rsidR="00FE17F9" w:rsidRPr="00C84887" w:rsidRDefault="00FE17F9" w:rsidP="00FE17F9">
            <w:pPr>
              <w:spacing w:after="108" w:line="259" w:lineRule="auto"/>
              <w:ind w:left="-5"/>
              <w:jc w:val="left"/>
              <w:rPr>
                <w:sz w:val="20"/>
                <w:szCs w:val="20"/>
              </w:rPr>
            </w:pPr>
          </w:p>
        </w:tc>
      </w:tr>
      <w:tr w:rsidR="00FE17F9" w:rsidRPr="00C84887" w14:paraId="4E95110D" w14:textId="77777777" w:rsidTr="00FE17F9">
        <w:trPr>
          <w:trHeight w:val="360"/>
        </w:trPr>
        <w:tc>
          <w:tcPr>
            <w:tcW w:w="1245" w:type="dxa"/>
            <w:vMerge/>
            <w:noWrap/>
            <w:hideMark/>
          </w:tcPr>
          <w:p w14:paraId="174EE512" w14:textId="28B95030" w:rsidR="00FE17F9" w:rsidRPr="00C84887" w:rsidRDefault="00FE17F9" w:rsidP="00FE17F9">
            <w:pPr>
              <w:spacing w:after="108" w:line="259" w:lineRule="auto"/>
              <w:ind w:left="-5"/>
              <w:jc w:val="left"/>
              <w:rPr>
                <w:sz w:val="20"/>
                <w:szCs w:val="20"/>
              </w:rPr>
            </w:pPr>
          </w:p>
        </w:tc>
        <w:tc>
          <w:tcPr>
            <w:tcW w:w="967" w:type="dxa"/>
            <w:noWrap/>
            <w:hideMark/>
          </w:tcPr>
          <w:p w14:paraId="48B6AD1E" w14:textId="77777777" w:rsidR="00FE17F9" w:rsidRPr="00C84887" w:rsidRDefault="00FE17F9" w:rsidP="00FE17F9">
            <w:pPr>
              <w:spacing w:after="108" w:line="259" w:lineRule="auto"/>
              <w:ind w:left="-5"/>
              <w:jc w:val="left"/>
              <w:rPr>
                <w:sz w:val="20"/>
                <w:szCs w:val="20"/>
              </w:rPr>
            </w:pPr>
            <w:r w:rsidRPr="00C84887">
              <w:rPr>
                <w:sz w:val="20"/>
                <w:szCs w:val="20"/>
              </w:rPr>
              <w:t>6</w:t>
            </w:r>
          </w:p>
        </w:tc>
        <w:tc>
          <w:tcPr>
            <w:tcW w:w="1652" w:type="dxa"/>
            <w:noWrap/>
            <w:hideMark/>
          </w:tcPr>
          <w:p w14:paraId="231C3FFA" w14:textId="77777777" w:rsidR="00FE17F9" w:rsidRPr="00C84887" w:rsidRDefault="00FE17F9" w:rsidP="00FE17F9">
            <w:pPr>
              <w:spacing w:after="108" w:line="259" w:lineRule="auto"/>
              <w:ind w:left="-5"/>
              <w:jc w:val="left"/>
              <w:rPr>
                <w:sz w:val="20"/>
                <w:szCs w:val="20"/>
              </w:rPr>
            </w:pPr>
            <w:r w:rsidRPr="00C84887">
              <w:rPr>
                <w:sz w:val="20"/>
                <w:szCs w:val="20"/>
              </w:rPr>
              <w:t>350</w:t>
            </w:r>
          </w:p>
        </w:tc>
        <w:tc>
          <w:tcPr>
            <w:tcW w:w="1069" w:type="dxa"/>
            <w:noWrap/>
            <w:hideMark/>
          </w:tcPr>
          <w:p w14:paraId="0DCF18C3" w14:textId="77777777" w:rsidR="00FE17F9" w:rsidRPr="00C84887" w:rsidRDefault="00FE17F9" w:rsidP="00FE17F9">
            <w:pPr>
              <w:spacing w:after="108" w:line="259" w:lineRule="auto"/>
              <w:ind w:left="-5"/>
              <w:jc w:val="left"/>
              <w:rPr>
                <w:sz w:val="20"/>
                <w:szCs w:val="20"/>
              </w:rPr>
            </w:pPr>
            <w:r w:rsidRPr="00C84887">
              <w:rPr>
                <w:sz w:val="20"/>
                <w:szCs w:val="20"/>
              </w:rPr>
              <w:t>10</w:t>
            </w:r>
          </w:p>
        </w:tc>
        <w:tc>
          <w:tcPr>
            <w:tcW w:w="1270" w:type="dxa"/>
            <w:noWrap/>
            <w:hideMark/>
          </w:tcPr>
          <w:p w14:paraId="5CF5BA7E" w14:textId="77777777" w:rsidR="00FE17F9" w:rsidRPr="00C84887" w:rsidRDefault="00FE17F9" w:rsidP="00FE17F9">
            <w:pPr>
              <w:spacing w:after="108" w:line="259" w:lineRule="auto"/>
              <w:ind w:left="-5"/>
              <w:jc w:val="left"/>
              <w:rPr>
                <w:sz w:val="20"/>
                <w:szCs w:val="20"/>
              </w:rPr>
            </w:pPr>
            <w:r w:rsidRPr="00C84887">
              <w:rPr>
                <w:sz w:val="20"/>
                <w:szCs w:val="20"/>
              </w:rPr>
              <w:t>700</w:t>
            </w:r>
          </w:p>
        </w:tc>
        <w:tc>
          <w:tcPr>
            <w:tcW w:w="889" w:type="dxa"/>
            <w:noWrap/>
            <w:hideMark/>
          </w:tcPr>
          <w:p w14:paraId="5A0062D1" w14:textId="77777777" w:rsidR="00FE17F9" w:rsidRPr="00C84887" w:rsidRDefault="00FE17F9" w:rsidP="00FE17F9">
            <w:pPr>
              <w:spacing w:after="108" w:line="259" w:lineRule="auto"/>
              <w:ind w:left="-5"/>
              <w:jc w:val="left"/>
              <w:rPr>
                <w:sz w:val="20"/>
                <w:szCs w:val="20"/>
              </w:rPr>
            </w:pPr>
            <w:r w:rsidRPr="00C84887">
              <w:rPr>
                <w:sz w:val="20"/>
                <w:szCs w:val="20"/>
              </w:rPr>
              <w:t>38</w:t>
            </w:r>
          </w:p>
        </w:tc>
        <w:tc>
          <w:tcPr>
            <w:tcW w:w="1136" w:type="dxa"/>
            <w:noWrap/>
            <w:hideMark/>
          </w:tcPr>
          <w:p w14:paraId="5BDBCD1B"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vMerge/>
            <w:noWrap/>
            <w:hideMark/>
          </w:tcPr>
          <w:p w14:paraId="1A587534" w14:textId="0A940EBB" w:rsidR="00FE17F9" w:rsidRPr="00C84887" w:rsidRDefault="00FE17F9" w:rsidP="00FE17F9">
            <w:pPr>
              <w:spacing w:after="108" w:line="259" w:lineRule="auto"/>
              <w:ind w:left="-5"/>
              <w:jc w:val="left"/>
              <w:rPr>
                <w:sz w:val="20"/>
                <w:szCs w:val="20"/>
              </w:rPr>
            </w:pPr>
          </w:p>
        </w:tc>
      </w:tr>
      <w:tr w:rsidR="00FE17F9" w:rsidRPr="00C84887" w14:paraId="7B4C4FD6" w14:textId="77777777" w:rsidTr="00FE17F9">
        <w:trPr>
          <w:trHeight w:val="360"/>
        </w:trPr>
        <w:tc>
          <w:tcPr>
            <w:tcW w:w="1245" w:type="dxa"/>
            <w:vMerge/>
            <w:noWrap/>
            <w:hideMark/>
          </w:tcPr>
          <w:p w14:paraId="0F6511E1" w14:textId="12251AEF" w:rsidR="00FE17F9" w:rsidRPr="00C84887" w:rsidRDefault="00FE17F9" w:rsidP="00FE17F9">
            <w:pPr>
              <w:spacing w:after="108" w:line="259" w:lineRule="auto"/>
              <w:ind w:left="-5"/>
              <w:jc w:val="left"/>
              <w:rPr>
                <w:sz w:val="20"/>
                <w:szCs w:val="20"/>
              </w:rPr>
            </w:pPr>
          </w:p>
        </w:tc>
        <w:tc>
          <w:tcPr>
            <w:tcW w:w="967" w:type="dxa"/>
            <w:noWrap/>
            <w:hideMark/>
          </w:tcPr>
          <w:p w14:paraId="336B984A" w14:textId="77777777" w:rsidR="00FE17F9" w:rsidRPr="00C84887" w:rsidRDefault="00FE17F9" w:rsidP="00FE17F9">
            <w:pPr>
              <w:spacing w:after="108" w:line="259" w:lineRule="auto"/>
              <w:ind w:left="-5"/>
              <w:jc w:val="left"/>
              <w:rPr>
                <w:sz w:val="20"/>
                <w:szCs w:val="20"/>
              </w:rPr>
            </w:pPr>
            <w:r w:rsidRPr="00C84887">
              <w:rPr>
                <w:sz w:val="20"/>
                <w:szCs w:val="20"/>
              </w:rPr>
              <w:t>6</w:t>
            </w:r>
          </w:p>
        </w:tc>
        <w:tc>
          <w:tcPr>
            <w:tcW w:w="1652" w:type="dxa"/>
            <w:noWrap/>
            <w:hideMark/>
          </w:tcPr>
          <w:p w14:paraId="41BE2786" w14:textId="77777777" w:rsidR="00FE17F9" w:rsidRPr="00C84887" w:rsidRDefault="00FE17F9" w:rsidP="00FE17F9">
            <w:pPr>
              <w:spacing w:after="108" w:line="259" w:lineRule="auto"/>
              <w:ind w:left="-5"/>
              <w:jc w:val="left"/>
              <w:rPr>
                <w:sz w:val="20"/>
                <w:szCs w:val="20"/>
              </w:rPr>
            </w:pPr>
            <w:r w:rsidRPr="00C84887">
              <w:rPr>
                <w:sz w:val="20"/>
                <w:szCs w:val="20"/>
              </w:rPr>
              <w:t>300</w:t>
            </w:r>
          </w:p>
        </w:tc>
        <w:tc>
          <w:tcPr>
            <w:tcW w:w="1069" w:type="dxa"/>
            <w:noWrap/>
            <w:hideMark/>
          </w:tcPr>
          <w:p w14:paraId="36FF14F3" w14:textId="77777777" w:rsidR="00FE17F9" w:rsidRPr="00C84887" w:rsidRDefault="00FE17F9" w:rsidP="00FE17F9">
            <w:pPr>
              <w:spacing w:after="108" w:line="259" w:lineRule="auto"/>
              <w:ind w:left="-5"/>
              <w:jc w:val="left"/>
              <w:rPr>
                <w:sz w:val="20"/>
                <w:szCs w:val="20"/>
              </w:rPr>
            </w:pPr>
            <w:r w:rsidRPr="00C84887">
              <w:rPr>
                <w:sz w:val="20"/>
                <w:szCs w:val="20"/>
              </w:rPr>
              <w:t>50</w:t>
            </w:r>
          </w:p>
        </w:tc>
        <w:tc>
          <w:tcPr>
            <w:tcW w:w="1270" w:type="dxa"/>
            <w:noWrap/>
            <w:hideMark/>
          </w:tcPr>
          <w:p w14:paraId="72D37CE0" w14:textId="77777777" w:rsidR="00FE17F9" w:rsidRPr="00C84887" w:rsidRDefault="00FE17F9" w:rsidP="00FE17F9">
            <w:pPr>
              <w:spacing w:after="108" w:line="259" w:lineRule="auto"/>
              <w:ind w:left="-5"/>
              <w:jc w:val="left"/>
              <w:rPr>
                <w:sz w:val="20"/>
                <w:szCs w:val="20"/>
              </w:rPr>
            </w:pPr>
            <w:r w:rsidRPr="00C84887">
              <w:rPr>
                <w:sz w:val="20"/>
                <w:szCs w:val="20"/>
              </w:rPr>
              <w:t>2000</w:t>
            </w:r>
          </w:p>
        </w:tc>
        <w:tc>
          <w:tcPr>
            <w:tcW w:w="889" w:type="dxa"/>
            <w:noWrap/>
            <w:hideMark/>
          </w:tcPr>
          <w:p w14:paraId="366A8BF8" w14:textId="77777777" w:rsidR="00FE17F9" w:rsidRPr="00C84887" w:rsidRDefault="00FE17F9" w:rsidP="00FE17F9">
            <w:pPr>
              <w:spacing w:after="108" w:line="259" w:lineRule="auto"/>
              <w:ind w:left="-5"/>
              <w:jc w:val="left"/>
              <w:rPr>
                <w:sz w:val="20"/>
                <w:szCs w:val="20"/>
              </w:rPr>
            </w:pPr>
            <w:r w:rsidRPr="00C84887">
              <w:rPr>
                <w:sz w:val="20"/>
                <w:szCs w:val="20"/>
              </w:rPr>
              <w:t>19</w:t>
            </w:r>
          </w:p>
        </w:tc>
        <w:tc>
          <w:tcPr>
            <w:tcW w:w="1136" w:type="dxa"/>
            <w:noWrap/>
            <w:hideMark/>
          </w:tcPr>
          <w:p w14:paraId="308886D5"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vMerge w:val="restart"/>
            <w:noWrap/>
            <w:hideMark/>
          </w:tcPr>
          <w:p w14:paraId="71B25967" w14:textId="77777777" w:rsidR="00FE17F9" w:rsidRPr="00C84887" w:rsidRDefault="00FE17F9" w:rsidP="00FE17F9">
            <w:pPr>
              <w:spacing w:after="108" w:line="259" w:lineRule="auto"/>
              <w:ind w:left="-5"/>
              <w:jc w:val="left"/>
              <w:rPr>
                <w:sz w:val="20"/>
                <w:szCs w:val="20"/>
              </w:rPr>
            </w:pPr>
          </w:p>
          <w:p w14:paraId="0276B31E" w14:textId="77777777" w:rsidR="00FE17F9" w:rsidRPr="00C84887" w:rsidRDefault="00FE17F9" w:rsidP="00FE17F9">
            <w:pPr>
              <w:spacing w:after="108" w:line="259" w:lineRule="auto"/>
              <w:ind w:left="-5"/>
              <w:jc w:val="left"/>
              <w:rPr>
                <w:sz w:val="20"/>
                <w:szCs w:val="20"/>
              </w:rPr>
            </w:pPr>
          </w:p>
          <w:p w14:paraId="1EA6AC74" w14:textId="77777777" w:rsidR="00FE17F9" w:rsidRPr="00C84887" w:rsidRDefault="00FE17F9" w:rsidP="00FE17F9">
            <w:pPr>
              <w:spacing w:after="108" w:line="259" w:lineRule="auto"/>
              <w:ind w:left="-5"/>
              <w:jc w:val="left"/>
              <w:rPr>
                <w:sz w:val="20"/>
                <w:szCs w:val="20"/>
              </w:rPr>
            </w:pPr>
          </w:p>
          <w:p w14:paraId="60705065" w14:textId="77777777" w:rsidR="00FE17F9" w:rsidRPr="00C84887" w:rsidRDefault="00FE17F9" w:rsidP="00FE17F9">
            <w:pPr>
              <w:spacing w:after="108" w:line="259" w:lineRule="auto"/>
              <w:ind w:left="-5"/>
              <w:jc w:val="left"/>
              <w:rPr>
                <w:sz w:val="20"/>
                <w:szCs w:val="20"/>
              </w:rPr>
            </w:pPr>
          </w:p>
          <w:p w14:paraId="6EF28F13" w14:textId="77777777" w:rsidR="00FE17F9" w:rsidRPr="00C84887" w:rsidRDefault="00FE17F9" w:rsidP="00FE17F9">
            <w:pPr>
              <w:spacing w:after="108" w:line="259" w:lineRule="auto"/>
              <w:ind w:left="-5"/>
              <w:jc w:val="left"/>
              <w:rPr>
                <w:sz w:val="20"/>
                <w:szCs w:val="20"/>
              </w:rPr>
            </w:pPr>
          </w:p>
          <w:p w14:paraId="2AFCBA55" w14:textId="77777777" w:rsidR="00FE17F9" w:rsidRPr="00C84887" w:rsidRDefault="00FE17F9" w:rsidP="00FE17F9">
            <w:pPr>
              <w:spacing w:after="108" w:line="259" w:lineRule="auto"/>
              <w:ind w:left="-5"/>
              <w:jc w:val="left"/>
              <w:rPr>
                <w:sz w:val="20"/>
                <w:szCs w:val="20"/>
              </w:rPr>
            </w:pPr>
          </w:p>
          <w:p w14:paraId="5A66D8CD" w14:textId="77777777" w:rsidR="00FE17F9" w:rsidRPr="00C84887" w:rsidRDefault="00FE17F9" w:rsidP="00FE17F9">
            <w:pPr>
              <w:spacing w:after="108" w:line="259" w:lineRule="auto"/>
              <w:ind w:left="-5"/>
              <w:jc w:val="left"/>
              <w:rPr>
                <w:sz w:val="20"/>
                <w:szCs w:val="20"/>
              </w:rPr>
            </w:pPr>
          </w:p>
          <w:p w14:paraId="02ED03EF" w14:textId="77777777" w:rsidR="00FE17F9" w:rsidRPr="00C84887" w:rsidRDefault="00FE17F9" w:rsidP="00FE17F9">
            <w:pPr>
              <w:spacing w:after="108" w:line="259" w:lineRule="auto"/>
              <w:ind w:left="-5"/>
              <w:jc w:val="left"/>
              <w:rPr>
                <w:sz w:val="20"/>
                <w:szCs w:val="20"/>
              </w:rPr>
            </w:pPr>
          </w:p>
          <w:p w14:paraId="35A6F33D" w14:textId="77777777" w:rsidR="00FE17F9" w:rsidRPr="00C84887" w:rsidRDefault="00FE17F9" w:rsidP="00FE17F9">
            <w:pPr>
              <w:spacing w:after="108" w:line="259" w:lineRule="auto"/>
              <w:ind w:left="-5"/>
              <w:jc w:val="left"/>
              <w:rPr>
                <w:sz w:val="20"/>
                <w:szCs w:val="20"/>
              </w:rPr>
            </w:pPr>
          </w:p>
          <w:p w14:paraId="650E991A" w14:textId="77777777" w:rsidR="00FE17F9" w:rsidRPr="00C84887" w:rsidRDefault="00FE17F9" w:rsidP="00FE17F9">
            <w:pPr>
              <w:spacing w:after="108" w:line="259" w:lineRule="auto"/>
              <w:ind w:left="-5"/>
              <w:jc w:val="left"/>
              <w:rPr>
                <w:sz w:val="20"/>
                <w:szCs w:val="20"/>
              </w:rPr>
            </w:pPr>
          </w:p>
          <w:p w14:paraId="332BC39B" w14:textId="77777777" w:rsidR="00FE17F9" w:rsidRPr="00C84887" w:rsidRDefault="00FE17F9" w:rsidP="00FE17F9">
            <w:pPr>
              <w:spacing w:after="108" w:line="259" w:lineRule="auto"/>
              <w:ind w:left="-5"/>
              <w:jc w:val="left"/>
              <w:rPr>
                <w:sz w:val="20"/>
                <w:szCs w:val="20"/>
              </w:rPr>
            </w:pPr>
          </w:p>
          <w:p w14:paraId="5619C6BA" w14:textId="21770ECA" w:rsidR="00FE17F9" w:rsidRPr="00C84887" w:rsidRDefault="00FE17F9" w:rsidP="00FE17F9">
            <w:pPr>
              <w:spacing w:after="108" w:line="259" w:lineRule="auto"/>
              <w:ind w:left="0" w:firstLine="0"/>
              <w:jc w:val="left"/>
              <w:rPr>
                <w:sz w:val="20"/>
                <w:szCs w:val="20"/>
              </w:rPr>
            </w:pPr>
            <w:proofErr w:type="spellStart"/>
            <w:r w:rsidRPr="00C84887">
              <w:rPr>
                <w:sz w:val="20"/>
                <w:szCs w:val="20"/>
              </w:rPr>
              <w:t>Mamaeva</w:t>
            </w:r>
            <w:proofErr w:type="spellEnd"/>
            <w:r w:rsidRPr="00C84887">
              <w:rPr>
                <w:sz w:val="20"/>
                <w:szCs w:val="20"/>
              </w:rPr>
              <w:t xml:space="preserve"> A. et al.</w:t>
            </w:r>
          </w:p>
          <w:p w14:paraId="00A955C6" w14:textId="097A496D" w:rsidR="00FE17F9" w:rsidRPr="00C84887" w:rsidRDefault="00FE17F9" w:rsidP="00FE17F9">
            <w:pPr>
              <w:spacing w:after="108" w:line="259" w:lineRule="auto"/>
              <w:ind w:left="-5"/>
              <w:jc w:val="left"/>
              <w:rPr>
                <w:sz w:val="20"/>
                <w:szCs w:val="20"/>
              </w:rPr>
            </w:pPr>
          </w:p>
        </w:tc>
      </w:tr>
      <w:tr w:rsidR="00FE17F9" w:rsidRPr="00C84887" w14:paraId="67FF2D02" w14:textId="77777777" w:rsidTr="00FE17F9">
        <w:trPr>
          <w:trHeight w:val="360"/>
        </w:trPr>
        <w:tc>
          <w:tcPr>
            <w:tcW w:w="1245" w:type="dxa"/>
            <w:vMerge/>
            <w:noWrap/>
            <w:hideMark/>
          </w:tcPr>
          <w:p w14:paraId="4281278C" w14:textId="77ECC2D9" w:rsidR="00FE17F9" w:rsidRPr="00C84887" w:rsidRDefault="00FE17F9" w:rsidP="00FE17F9">
            <w:pPr>
              <w:spacing w:after="108" w:line="259" w:lineRule="auto"/>
              <w:ind w:left="-5"/>
              <w:jc w:val="left"/>
              <w:rPr>
                <w:sz w:val="20"/>
                <w:szCs w:val="20"/>
              </w:rPr>
            </w:pPr>
          </w:p>
        </w:tc>
        <w:tc>
          <w:tcPr>
            <w:tcW w:w="967" w:type="dxa"/>
            <w:noWrap/>
            <w:hideMark/>
          </w:tcPr>
          <w:p w14:paraId="6FD6F37C" w14:textId="77777777" w:rsidR="00FE17F9" w:rsidRPr="00C84887" w:rsidRDefault="00FE17F9" w:rsidP="00FE17F9">
            <w:pPr>
              <w:spacing w:after="108" w:line="259" w:lineRule="auto"/>
              <w:ind w:left="-5"/>
              <w:jc w:val="left"/>
              <w:rPr>
                <w:sz w:val="20"/>
                <w:szCs w:val="20"/>
              </w:rPr>
            </w:pPr>
            <w:r w:rsidRPr="00C84887">
              <w:rPr>
                <w:sz w:val="20"/>
                <w:szCs w:val="20"/>
              </w:rPr>
              <w:t>8</w:t>
            </w:r>
          </w:p>
        </w:tc>
        <w:tc>
          <w:tcPr>
            <w:tcW w:w="1652" w:type="dxa"/>
            <w:noWrap/>
            <w:hideMark/>
          </w:tcPr>
          <w:p w14:paraId="2447BCC8" w14:textId="77777777" w:rsidR="00FE17F9" w:rsidRPr="00C84887" w:rsidRDefault="00FE17F9" w:rsidP="00FE17F9">
            <w:pPr>
              <w:spacing w:after="108" w:line="259" w:lineRule="auto"/>
              <w:ind w:left="-5"/>
              <w:jc w:val="left"/>
              <w:rPr>
                <w:sz w:val="20"/>
                <w:szCs w:val="20"/>
              </w:rPr>
            </w:pPr>
            <w:r w:rsidRPr="00C84887">
              <w:rPr>
                <w:sz w:val="20"/>
                <w:szCs w:val="20"/>
              </w:rPr>
              <w:t>400</w:t>
            </w:r>
          </w:p>
        </w:tc>
        <w:tc>
          <w:tcPr>
            <w:tcW w:w="1069" w:type="dxa"/>
            <w:noWrap/>
            <w:hideMark/>
          </w:tcPr>
          <w:p w14:paraId="6F220B50" w14:textId="77777777" w:rsidR="00FE17F9" w:rsidRPr="00C84887" w:rsidRDefault="00FE17F9" w:rsidP="00FE17F9">
            <w:pPr>
              <w:spacing w:after="108" w:line="259" w:lineRule="auto"/>
              <w:ind w:left="-5"/>
              <w:jc w:val="left"/>
              <w:rPr>
                <w:sz w:val="20"/>
                <w:szCs w:val="20"/>
              </w:rPr>
            </w:pPr>
            <w:r w:rsidRPr="00C84887">
              <w:rPr>
                <w:sz w:val="20"/>
                <w:szCs w:val="20"/>
              </w:rPr>
              <w:t>50</w:t>
            </w:r>
          </w:p>
        </w:tc>
        <w:tc>
          <w:tcPr>
            <w:tcW w:w="1270" w:type="dxa"/>
            <w:noWrap/>
            <w:hideMark/>
          </w:tcPr>
          <w:p w14:paraId="0818E0EB" w14:textId="77777777" w:rsidR="00FE17F9" w:rsidRPr="00C84887" w:rsidRDefault="00FE17F9" w:rsidP="00FE17F9">
            <w:pPr>
              <w:spacing w:after="108" w:line="259" w:lineRule="auto"/>
              <w:ind w:left="-5"/>
              <w:jc w:val="left"/>
              <w:rPr>
                <w:sz w:val="20"/>
                <w:szCs w:val="20"/>
              </w:rPr>
            </w:pPr>
            <w:r w:rsidRPr="00C84887">
              <w:rPr>
                <w:sz w:val="20"/>
                <w:szCs w:val="20"/>
              </w:rPr>
              <w:t>2000</w:t>
            </w:r>
          </w:p>
        </w:tc>
        <w:tc>
          <w:tcPr>
            <w:tcW w:w="889" w:type="dxa"/>
            <w:noWrap/>
            <w:hideMark/>
          </w:tcPr>
          <w:p w14:paraId="3D795DBB" w14:textId="77777777" w:rsidR="00FE17F9" w:rsidRPr="00C84887" w:rsidRDefault="00FE17F9" w:rsidP="00FE17F9">
            <w:pPr>
              <w:spacing w:after="108" w:line="259" w:lineRule="auto"/>
              <w:ind w:left="-5"/>
              <w:jc w:val="left"/>
              <w:rPr>
                <w:sz w:val="20"/>
                <w:szCs w:val="20"/>
              </w:rPr>
            </w:pPr>
            <w:r w:rsidRPr="00C84887">
              <w:rPr>
                <w:sz w:val="20"/>
                <w:szCs w:val="20"/>
              </w:rPr>
              <w:t>56.69</w:t>
            </w:r>
          </w:p>
        </w:tc>
        <w:tc>
          <w:tcPr>
            <w:tcW w:w="1136" w:type="dxa"/>
            <w:noWrap/>
            <w:hideMark/>
          </w:tcPr>
          <w:p w14:paraId="740D97E9"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vMerge/>
            <w:noWrap/>
            <w:hideMark/>
          </w:tcPr>
          <w:p w14:paraId="4889C2B3" w14:textId="2AD20515" w:rsidR="00FE17F9" w:rsidRPr="00C84887" w:rsidRDefault="00FE17F9" w:rsidP="00FE17F9">
            <w:pPr>
              <w:spacing w:after="108" w:line="259" w:lineRule="auto"/>
              <w:ind w:left="-5"/>
              <w:jc w:val="left"/>
              <w:rPr>
                <w:sz w:val="20"/>
                <w:szCs w:val="20"/>
              </w:rPr>
            </w:pPr>
          </w:p>
        </w:tc>
      </w:tr>
      <w:tr w:rsidR="00FE17F9" w:rsidRPr="00C84887" w14:paraId="0DBDC89A" w14:textId="77777777" w:rsidTr="00FE17F9">
        <w:trPr>
          <w:trHeight w:val="360"/>
        </w:trPr>
        <w:tc>
          <w:tcPr>
            <w:tcW w:w="1245" w:type="dxa"/>
            <w:vMerge/>
            <w:noWrap/>
            <w:hideMark/>
          </w:tcPr>
          <w:p w14:paraId="050BE238" w14:textId="0E4C8809" w:rsidR="00FE17F9" w:rsidRPr="00C84887" w:rsidRDefault="00FE17F9" w:rsidP="00FE17F9">
            <w:pPr>
              <w:spacing w:after="108" w:line="259" w:lineRule="auto"/>
              <w:ind w:left="-5"/>
              <w:jc w:val="left"/>
              <w:rPr>
                <w:sz w:val="20"/>
                <w:szCs w:val="20"/>
              </w:rPr>
            </w:pPr>
          </w:p>
        </w:tc>
        <w:tc>
          <w:tcPr>
            <w:tcW w:w="967" w:type="dxa"/>
            <w:noWrap/>
            <w:hideMark/>
          </w:tcPr>
          <w:p w14:paraId="33F21E90" w14:textId="77777777" w:rsidR="00FE17F9" w:rsidRPr="00C84887" w:rsidRDefault="00FE17F9" w:rsidP="00FE17F9">
            <w:pPr>
              <w:spacing w:after="108" w:line="259" w:lineRule="auto"/>
              <w:ind w:left="-5"/>
              <w:jc w:val="left"/>
              <w:rPr>
                <w:sz w:val="20"/>
                <w:szCs w:val="20"/>
              </w:rPr>
            </w:pPr>
            <w:r w:rsidRPr="00C84887">
              <w:rPr>
                <w:sz w:val="20"/>
                <w:szCs w:val="20"/>
              </w:rPr>
              <w:t>8</w:t>
            </w:r>
          </w:p>
        </w:tc>
        <w:tc>
          <w:tcPr>
            <w:tcW w:w="1652" w:type="dxa"/>
            <w:noWrap/>
            <w:hideMark/>
          </w:tcPr>
          <w:p w14:paraId="6A8B5832"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7EC366DA" w14:textId="77777777" w:rsidR="00FE17F9" w:rsidRPr="00C84887" w:rsidRDefault="00FE17F9" w:rsidP="00FE17F9">
            <w:pPr>
              <w:spacing w:after="108" w:line="259" w:lineRule="auto"/>
              <w:ind w:left="-5"/>
              <w:jc w:val="left"/>
              <w:rPr>
                <w:sz w:val="20"/>
                <w:szCs w:val="20"/>
              </w:rPr>
            </w:pPr>
            <w:r w:rsidRPr="00C84887">
              <w:rPr>
                <w:sz w:val="20"/>
                <w:szCs w:val="20"/>
              </w:rPr>
              <w:t>50</w:t>
            </w:r>
          </w:p>
        </w:tc>
        <w:tc>
          <w:tcPr>
            <w:tcW w:w="1270" w:type="dxa"/>
            <w:noWrap/>
            <w:hideMark/>
          </w:tcPr>
          <w:p w14:paraId="294DC098" w14:textId="77777777" w:rsidR="00FE17F9" w:rsidRPr="00C84887" w:rsidRDefault="00FE17F9" w:rsidP="00FE17F9">
            <w:pPr>
              <w:spacing w:after="108" w:line="259" w:lineRule="auto"/>
              <w:ind w:left="-5"/>
              <w:jc w:val="left"/>
              <w:rPr>
                <w:sz w:val="20"/>
                <w:szCs w:val="20"/>
              </w:rPr>
            </w:pPr>
            <w:r w:rsidRPr="00C84887">
              <w:rPr>
                <w:sz w:val="20"/>
                <w:szCs w:val="20"/>
              </w:rPr>
              <w:t>2000</w:t>
            </w:r>
          </w:p>
        </w:tc>
        <w:tc>
          <w:tcPr>
            <w:tcW w:w="889" w:type="dxa"/>
            <w:noWrap/>
            <w:hideMark/>
          </w:tcPr>
          <w:p w14:paraId="26E24363" w14:textId="77777777" w:rsidR="00FE17F9" w:rsidRPr="00C84887" w:rsidRDefault="00FE17F9" w:rsidP="00FE17F9">
            <w:pPr>
              <w:spacing w:after="108" w:line="259" w:lineRule="auto"/>
              <w:ind w:left="-5"/>
              <w:jc w:val="left"/>
              <w:rPr>
                <w:sz w:val="20"/>
                <w:szCs w:val="20"/>
              </w:rPr>
            </w:pPr>
            <w:r w:rsidRPr="00C84887">
              <w:rPr>
                <w:sz w:val="20"/>
                <w:szCs w:val="20"/>
              </w:rPr>
              <w:t>44.83</w:t>
            </w:r>
          </w:p>
        </w:tc>
        <w:tc>
          <w:tcPr>
            <w:tcW w:w="1136" w:type="dxa"/>
            <w:noWrap/>
            <w:hideMark/>
          </w:tcPr>
          <w:p w14:paraId="51400155"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vMerge/>
            <w:noWrap/>
            <w:hideMark/>
          </w:tcPr>
          <w:p w14:paraId="1F8007F3" w14:textId="22D266C9" w:rsidR="00FE17F9" w:rsidRPr="00C84887" w:rsidRDefault="00FE17F9" w:rsidP="00FE17F9">
            <w:pPr>
              <w:spacing w:after="108" w:line="259" w:lineRule="auto"/>
              <w:ind w:left="-5"/>
              <w:jc w:val="left"/>
              <w:rPr>
                <w:sz w:val="20"/>
                <w:szCs w:val="20"/>
              </w:rPr>
            </w:pPr>
          </w:p>
        </w:tc>
      </w:tr>
      <w:tr w:rsidR="00FE17F9" w:rsidRPr="00C84887" w14:paraId="4473789B" w14:textId="77777777" w:rsidTr="00FE17F9">
        <w:trPr>
          <w:trHeight w:val="360"/>
        </w:trPr>
        <w:tc>
          <w:tcPr>
            <w:tcW w:w="1245" w:type="dxa"/>
            <w:vMerge/>
            <w:noWrap/>
            <w:hideMark/>
          </w:tcPr>
          <w:p w14:paraId="653954F0" w14:textId="43B3A246" w:rsidR="00FE17F9" w:rsidRPr="00C84887" w:rsidRDefault="00FE17F9" w:rsidP="00FE17F9">
            <w:pPr>
              <w:spacing w:after="108" w:line="259" w:lineRule="auto"/>
              <w:ind w:left="-5"/>
              <w:jc w:val="left"/>
              <w:rPr>
                <w:sz w:val="20"/>
                <w:szCs w:val="20"/>
              </w:rPr>
            </w:pPr>
          </w:p>
        </w:tc>
        <w:tc>
          <w:tcPr>
            <w:tcW w:w="967" w:type="dxa"/>
            <w:noWrap/>
            <w:hideMark/>
          </w:tcPr>
          <w:p w14:paraId="637C758B" w14:textId="77777777" w:rsidR="00FE17F9" w:rsidRPr="00C84887" w:rsidRDefault="00FE17F9" w:rsidP="00FE17F9">
            <w:pPr>
              <w:spacing w:after="108" w:line="259" w:lineRule="auto"/>
              <w:ind w:left="-5"/>
              <w:jc w:val="left"/>
              <w:rPr>
                <w:sz w:val="20"/>
                <w:szCs w:val="20"/>
              </w:rPr>
            </w:pPr>
            <w:r w:rsidRPr="00C84887">
              <w:rPr>
                <w:sz w:val="20"/>
                <w:szCs w:val="20"/>
              </w:rPr>
              <w:t>8</w:t>
            </w:r>
          </w:p>
        </w:tc>
        <w:tc>
          <w:tcPr>
            <w:tcW w:w="1652" w:type="dxa"/>
            <w:noWrap/>
            <w:hideMark/>
          </w:tcPr>
          <w:p w14:paraId="38B64717" w14:textId="77777777" w:rsidR="00FE17F9" w:rsidRPr="00C84887" w:rsidRDefault="00FE17F9" w:rsidP="00FE17F9">
            <w:pPr>
              <w:spacing w:after="108" w:line="259" w:lineRule="auto"/>
              <w:ind w:left="-5"/>
              <w:jc w:val="left"/>
              <w:rPr>
                <w:sz w:val="20"/>
                <w:szCs w:val="20"/>
              </w:rPr>
            </w:pPr>
            <w:r w:rsidRPr="00C84887">
              <w:rPr>
                <w:sz w:val="20"/>
                <w:szCs w:val="20"/>
              </w:rPr>
              <w:t>600</w:t>
            </w:r>
          </w:p>
        </w:tc>
        <w:tc>
          <w:tcPr>
            <w:tcW w:w="1069" w:type="dxa"/>
            <w:noWrap/>
            <w:hideMark/>
          </w:tcPr>
          <w:p w14:paraId="43D1FEEB" w14:textId="77777777" w:rsidR="00FE17F9" w:rsidRPr="00C84887" w:rsidRDefault="00FE17F9" w:rsidP="00FE17F9">
            <w:pPr>
              <w:spacing w:after="108" w:line="259" w:lineRule="auto"/>
              <w:ind w:left="-5"/>
              <w:jc w:val="left"/>
              <w:rPr>
                <w:sz w:val="20"/>
                <w:szCs w:val="20"/>
              </w:rPr>
            </w:pPr>
            <w:r w:rsidRPr="00C84887">
              <w:rPr>
                <w:sz w:val="20"/>
                <w:szCs w:val="20"/>
              </w:rPr>
              <w:t>50</w:t>
            </w:r>
          </w:p>
        </w:tc>
        <w:tc>
          <w:tcPr>
            <w:tcW w:w="1270" w:type="dxa"/>
            <w:noWrap/>
            <w:hideMark/>
          </w:tcPr>
          <w:p w14:paraId="6A2D54BC" w14:textId="77777777" w:rsidR="00FE17F9" w:rsidRPr="00C84887" w:rsidRDefault="00FE17F9" w:rsidP="00FE17F9">
            <w:pPr>
              <w:spacing w:after="108" w:line="259" w:lineRule="auto"/>
              <w:ind w:left="-5"/>
              <w:jc w:val="left"/>
              <w:rPr>
                <w:sz w:val="20"/>
                <w:szCs w:val="20"/>
              </w:rPr>
            </w:pPr>
            <w:r w:rsidRPr="00C84887">
              <w:rPr>
                <w:sz w:val="20"/>
                <w:szCs w:val="20"/>
              </w:rPr>
              <w:t>2000</w:t>
            </w:r>
          </w:p>
        </w:tc>
        <w:tc>
          <w:tcPr>
            <w:tcW w:w="889" w:type="dxa"/>
            <w:noWrap/>
            <w:hideMark/>
          </w:tcPr>
          <w:p w14:paraId="6818A88E" w14:textId="77777777" w:rsidR="00FE17F9" w:rsidRPr="00C84887" w:rsidRDefault="00FE17F9" w:rsidP="00FE17F9">
            <w:pPr>
              <w:spacing w:after="108" w:line="259" w:lineRule="auto"/>
              <w:ind w:left="-5"/>
              <w:jc w:val="left"/>
              <w:rPr>
                <w:sz w:val="20"/>
                <w:szCs w:val="20"/>
              </w:rPr>
            </w:pPr>
            <w:r w:rsidRPr="00C84887">
              <w:rPr>
                <w:sz w:val="20"/>
                <w:szCs w:val="20"/>
              </w:rPr>
              <w:t>37.16</w:t>
            </w:r>
          </w:p>
        </w:tc>
        <w:tc>
          <w:tcPr>
            <w:tcW w:w="1136" w:type="dxa"/>
            <w:noWrap/>
            <w:hideMark/>
          </w:tcPr>
          <w:p w14:paraId="15073DE2"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vMerge/>
            <w:noWrap/>
            <w:hideMark/>
          </w:tcPr>
          <w:p w14:paraId="51DDC8F6" w14:textId="5A9F743B" w:rsidR="00FE17F9" w:rsidRPr="00C84887" w:rsidRDefault="00FE17F9" w:rsidP="00FE17F9">
            <w:pPr>
              <w:spacing w:after="108" w:line="259" w:lineRule="auto"/>
              <w:ind w:left="-5"/>
              <w:jc w:val="left"/>
              <w:rPr>
                <w:sz w:val="20"/>
                <w:szCs w:val="20"/>
              </w:rPr>
            </w:pPr>
          </w:p>
        </w:tc>
      </w:tr>
      <w:tr w:rsidR="00FE17F9" w:rsidRPr="00C84887" w14:paraId="2EE0CCEE" w14:textId="77777777" w:rsidTr="00FE17F9">
        <w:trPr>
          <w:trHeight w:val="360"/>
        </w:trPr>
        <w:tc>
          <w:tcPr>
            <w:tcW w:w="1245" w:type="dxa"/>
            <w:vMerge/>
            <w:noWrap/>
            <w:hideMark/>
          </w:tcPr>
          <w:p w14:paraId="5A7DA76C" w14:textId="5E9637BA" w:rsidR="00FE17F9" w:rsidRPr="00C84887" w:rsidRDefault="00FE17F9" w:rsidP="00FE17F9">
            <w:pPr>
              <w:spacing w:after="108" w:line="259" w:lineRule="auto"/>
              <w:ind w:left="-5"/>
              <w:jc w:val="left"/>
              <w:rPr>
                <w:sz w:val="20"/>
                <w:szCs w:val="20"/>
              </w:rPr>
            </w:pPr>
          </w:p>
        </w:tc>
        <w:tc>
          <w:tcPr>
            <w:tcW w:w="967" w:type="dxa"/>
            <w:noWrap/>
            <w:hideMark/>
          </w:tcPr>
          <w:p w14:paraId="218CB460" w14:textId="77777777" w:rsidR="00FE17F9" w:rsidRPr="00C84887" w:rsidRDefault="00FE17F9" w:rsidP="00FE17F9">
            <w:pPr>
              <w:spacing w:after="108" w:line="259" w:lineRule="auto"/>
              <w:ind w:left="-5"/>
              <w:jc w:val="left"/>
              <w:rPr>
                <w:sz w:val="20"/>
                <w:szCs w:val="20"/>
              </w:rPr>
            </w:pPr>
            <w:r w:rsidRPr="00C84887">
              <w:rPr>
                <w:sz w:val="20"/>
                <w:szCs w:val="20"/>
              </w:rPr>
              <w:t>8</w:t>
            </w:r>
          </w:p>
        </w:tc>
        <w:tc>
          <w:tcPr>
            <w:tcW w:w="1652" w:type="dxa"/>
            <w:noWrap/>
            <w:hideMark/>
          </w:tcPr>
          <w:p w14:paraId="2DF08E0F" w14:textId="77777777" w:rsidR="00FE17F9" w:rsidRPr="00C84887" w:rsidRDefault="00FE17F9" w:rsidP="00FE17F9">
            <w:pPr>
              <w:spacing w:after="108" w:line="259" w:lineRule="auto"/>
              <w:ind w:left="-5"/>
              <w:jc w:val="left"/>
              <w:rPr>
                <w:sz w:val="20"/>
                <w:szCs w:val="20"/>
              </w:rPr>
            </w:pPr>
            <w:r w:rsidRPr="00C84887">
              <w:rPr>
                <w:sz w:val="20"/>
                <w:szCs w:val="20"/>
              </w:rPr>
              <w:t>300</w:t>
            </w:r>
          </w:p>
        </w:tc>
        <w:tc>
          <w:tcPr>
            <w:tcW w:w="1069" w:type="dxa"/>
            <w:noWrap/>
            <w:hideMark/>
          </w:tcPr>
          <w:p w14:paraId="00869E5C" w14:textId="77777777" w:rsidR="00FE17F9" w:rsidRPr="00C84887" w:rsidRDefault="00FE17F9" w:rsidP="00FE17F9">
            <w:pPr>
              <w:spacing w:after="108" w:line="259" w:lineRule="auto"/>
              <w:ind w:left="-5"/>
              <w:jc w:val="left"/>
              <w:rPr>
                <w:sz w:val="20"/>
                <w:szCs w:val="20"/>
              </w:rPr>
            </w:pPr>
            <w:r w:rsidRPr="00C84887">
              <w:rPr>
                <w:sz w:val="20"/>
                <w:szCs w:val="20"/>
              </w:rPr>
              <w:t>50</w:t>
            </w:r>
          </w:p>
        </w:tc>
        <w:tc>
          <w:tcPr>
            <w:tcW w:w="1270" w:type="dxa"/>
            <w:noWrap/>
            <w:hideMark/>
          </w:tcPr>
          <w:p w14:paraId="4775D8C8" w14:textId="77777777" w:rsidR="00FE17F9" w:rsidRPr="00C84887" w:rsidRDefault="00FE17F9" w:rsidP="00FE17F9">
            <w:pPr>
              <w:spacing w:after="108" w:line="259" w:lineRule="auto"/>
              <w:ind w:left="-5"/>
              <w:jc w:val="left"/>
              <w:rPr>
                <w:sz w:val="20"/>
                <w:szCs w:val="20"/>
              </w:rPr>
            </w:pPr>
            <w:r w:rsidRPr="00C84887">
              <w:rPr>
                <w:sz w:val="20"/>
                <w:szCs w:val="20"/>
              </w:rPr>
              <w:t>2000</w:t>
            </w:r>
          </w:p>
        </w:tc>
        <w:tc>
          <w:tcPr>
            <w:tcW w:w="889" w:type="dxa"/>
            <w:noWrap/>
            <w:hideMark/>
          </w:tcPr>
          <w:p w14:paraId="0F0A54B1" w14:textId="77777777" w:rsidR="00FE17F9" w:rsidRPr="00C84887" w:rsidRDefault="00FE17F9" w:rsidP="00FE17F9">
            <w:pPr>
              <w:spacing w:after="108" w:line="259" w:lineRule="auto"/>
              <w:ind w:left="-5"/>
              <w:jc w:val="left"/>
              <w:rPr>
                <w:sz w:val="20"/>
                <w:szCs w:val="20"/>
              </w:rPr>
            </w:pPr>
            <w:r w:rsidRPr="00C84887">
              <w:rPr>
                <w:sz w:val="20"/>
                <w:szCs w:val="20"/>
              </w:rPr>
              <w:t>34.59</w:t>
            </w:r>
          </w:p>
        </w:tc>
        <w:tc>
          <w:tcPr>
            <w:tcW w:w="1136" w:type="dxa"/>
            <w:noWrap/>
            <w:hideMark/>
          </w:tcPr>
          <w:p w14:paraId="1A5FB5B0"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vMerge/>
            <w:noWrap/>
            <w:hideMark/>
          </w:tcPr>
          <w:p w14:paraId="64C9DAEE" w14:textId="4BA6A63A" w:rsidR="00FE17F9" w:rsidRPr="00C84887" w:rsidRDefault="00FE17F9" w:rsidP="00FE17F9">
            <w:pPr>
              <w:spacing w:after="108" w:line="259" w:lineRule="auto"/>
              <w:ind w:left="-5"/>
              <w:jc w:val="left"/>
              <w:rPr>
                <w:sz w:val="20"/>
                <w:szCs w:val="20"/>
              </w:rPr>
            </w:pPr>
          </w:p>
        </w:tc>
      </w:tr>
      <w:tr w:rsidR="00FE17F9" w:rsidRPr="00C84887" w14:paraId="34C4F34D" w14:textId="77777777" w:rsidTr="00FE17F9">
        <w:trPr>
          <w:trHeight w:val="360"/>
        </w:trPr>
        <w:tc>
          <w:tcPr>
            <w:tcW w:w="1245" w:type="dxa"/>
            <w:vMerge/>
            <w:noWrap/>
            <w:hideMark/>
          </w:tcPr>
          <w:p w14:paraId="265E7350" w14:textId="2E21F614" w:rsidR="00FE17F9" w:rsidRPr="00C84887" w:rsidRDefault="00FE17F9" w:rsidP="00FE17F9">
            <w:pPr>
              <w:spacing w:after="108" w:line="259" w:lineRule="auto"/>
              <w:ind w:left="-5"/>
              <w:jc w:val="left"/>
              <w:rPr>
                <w:sz w:val="20"/>
                <w:szCs w:val="20"/>
              </w:rPr>
            </w:pPr>
          </w:p>
        </w:tc>
        <w:tc>
          <w:tcPr>
            <w:tcW w:w="967" w:type="dxa"/>
            <w:noWrap/>
            <w:hideMark/>
          </w:tcPr>
          <w:p w14:paraId="107A9058" w14:textId="77777777" w:rsidR="00FE17F9" w:rsidRPr="00C84887" w:rsidRDefault="00FE17F9" w:rsidP="00FE17F9">
            <w:pPr>
              <w:spacing w:after="108" w:line="259" w:lineRule="auto"/>
              <w:ind w:left="-5"/>
              <w:jc w:val="left"/>
              <w:rPr>
                <w:sz w:val="20"/>
                <w:szCs w:val="20"/>
              </w:rPr>
            </w:pPr>
            <w:r w:rsidRPr="00C84887">
              <w:rPr>
                <w:sz w:val="20"/>
                <w:szCs w:val="20"/>
              </w:rPr>
              <w:t>8</w:t>
            </w:r>
          </w:p>
        </w:tc>
        <w:tc>
          <w:tcPr>
            <w:tcW w:w="1652" w:type="dxa"/>
            <w:noWrap/>
            <w:hideMark/>
          </w:tcPr>
          <w:p w14:paraId="49003B80" w14:textId="77777777" w:rsidR="00FE17F9" w:rsidRPr="00C84887" w:rsidRDefault="00FE17F9" w:rsidP="00FE17F9">
            <w:pPr>
              <w:spacing w:after="108" w:line="259" w:lineRule="auto"/>
              <w:ind w:left="-5"/>
              <w:jc w:val="left"/>
              <w:rPr>
                <w:sz w:val="20"/>
                <w:szCs w:val="20"/>
              </w:rPr>
            </w:pPr>
            <w:r w:rsidRPr="00C84887">
              <w:rPr>
                <w:sz w:val="20"/>
                <w:szCs w:val="20"/>
              </w:rPr>
              <w:t>400</w:t>
            </w:r>
          </w:p>
        </w:tc>
        <w:tc>
          <w:tcPr>
            <w:tcW w:w="1069" w:type="dxa"/>
            <w:noWrap/>
            <w:hideMark/>
          </w:tcPr>
          <w:p w14:paraId="28F7702F" w14:textId="77777777" w:rsidR="00FE17F9" w:rsidRPr="00C84887" w:rsidRDefault="00FE17F9" w:rsidP="00FE17F9">
            <w:pPr>
              <w:spacing w:after="108" w:line="259" w:lineRule="auto"/>
              <w:ind w:left="-5"/>
              <w:jc w:val="left"/>
              <w:rPr>
                <w:sz w:val="20"/>
                <w:szCs w:val="20"/>
              </w:rPr>
            </w:pPr>
            <w:r w:rsidRPr="00C84887">
              <w:rPr>
                <w:sz w:val="20"/>
                <w:szCs w:val="20"/>
              </w:rPr>
              <w:t>50</w:t>
            </w:r>
          </w:p>
        </w:tc>
        <w:tc>
          <w:tcPr>
            <w:tcW w:w="1270" w:type="dxa"/>
            <w:noWrap/>
            <w:hideMark/>
          </w:tcPr>
          <w:p w14:paraId="37979297" w14:textId="77777777" w:rsidR="00FE17F9" w:rsidRPr="00C84887" w:rsidRDefault="00FE17F9" w:rsidP="00FE17F9">
            <w:pPr>
              <w:spacing w:after="108" w:line="259" w:lineRule="auto"/>
              <w:ind w:left="-5"/>
              <w:jc w:val="left"/>
              <w:rPr>
                <w:sz w:val="20"/>
                <w:szCs w:val="20"/>
              </w:rPr>
            </w:pPr>
            <w:r w:rsidRPr="00C84887">
              <w:rPr>
                <w:sz w:val="20"/>
                <w:szCs w:val="20"/>
              </w:rPr>
              <w:t>2000</w:t>
            </w:r>
          </w:p>
        </w:tc>
        <w:tc>
          <w:tcPr>
            <w:tcW w:w="889" w:type="dxa"/>
            <w:noWrap/>
            <w:hideMark/>
          </w:tcPr>
          <w:p w14:paraId="4CDF8AB0" w14:textId="77777777" w:rsidR="00FE17F9" w:rsidRPr="00C84887" w:rsidRDefault="00FE17F9" w:rsidP="00FE17F9">
            <w:pPr>
              <w:spacing w:after="108" w:line="259" w:lineRule="auto"/>
              <w:ind w:left="-5"/>
              <w:jc w:val="left"/>
              <w:rPr>
                <w:sz w:val="20"/>
                <w:szCs w:val="20"/>
              </w:rPr>
            </w:pPr>
            <w:r w:rsidRPr="00C84887">
              <w:rPr>
                <w:sz w:val="20"/>
                <w:szCs w:val="20"/>
              </w:rPr>
              <w:t>60.16</w:t>
            </w:r>
          </w:p>
        </w:tc>
        <w:tc>
          <w:tcPr>
            <w:tcW w:w="1136" w:type="dxa"/>
            <w:noWrap/>
            <w:hideMark/>
          </w:tcPr>
          <w:p w14:paraId="36D867FE"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vMerge/>
            <w:noWrap/>
            <w:hideMark/>
          </w:tcPr>
          <w:p w14:paraId="271A3DE3" w14:textId="410B5DAA" w:rsidR="00FE17F9" w:rsidRPr="00C84887" w:rsidRDefault="00FE17F9" w:rsidP="00FE17F9">
            <w:pPr>
              <w:spacing w:after="108" w:line="259" w:lineRule="auto"/>
              <w:ind w:left="-5"/>
              <w:jc w:val="left"/>
              <w:rPr>
                <w:sz w:val="20"/>
                <w:szCs w:val="20"/>
              </w:rPr>
            </w:pPr>
          </w:p>
        </w:tc>
      </w:tr>
      <w:tr w:rsidR="00FE17F9" w:rsidRPr="00C84887" w14:paraId="64489D58" w14:textId="77777777" w:rsidTr="00FE17F9">
        <w:trPr>
          <w:trHeight w:val="360"/>
        </w:trPr>
        <w:tc>
          <w:tcPr>
            <w:tcW w:w="1245" w:type="dxa"/>
            <w:vMerge/>
            <w:noWrap/>
            <w:hideMark/>
          </w:tcPr>
          <w:p w14:paraId="30AD6E4F" w14:textId="69966CB1" w:rsidR="00FE17F9" w:rsidRPr="00C84887" w:rsidRDefault="00FE17F9" w:rsidP="00FE17F9">
            <w:pPr>
              <w:spacing w:after="108" w:line="259" w:lineRule="auto"/>
              <w:ind w:left="-5"/>
              <w:jc w:val="left"/>
              <w:rPr>
                <w:sz w:val="20"/>
                <w:szCs w:val="20"/>
              </w:rPr>
            </w:pPr>
          </w:p>
        </w:tc>
        <w:tc>
          <w:tcPr>
            <w:tcW w:w="967" w:type="dxa"/>
            <w:noWrap/>
            <w:hideMark/>
          </w:tcPr>
          <w:p w14:paraId="086DA9FE" w14:textId="77777777" w:rsidR="00FE17F9" w:rsidRPr="00C84887" w:rsidRDefault="00FE17F9" w:rsidP="00FE17F9">
            <w:pPr>
              <w:spacing w:after="108" w:line="259" w:lineRule="auto"/>
              <w:ind w:left="-5"/>
              <w:jc w:val="left"/>
              <w:rPr>
                <w:sz w:val="20"/>
                <w:szCs w:val="20"/>
              </w:rPr>
            </w:pPr>
            <w:r w:rsidRPr="00C84887">
              <w:rPr>
                <w:sz w:val="20"/>
                <w:szCs w:val="20"/>
              </w:rPr>
              <w:t>8</w:t>
            </w:r>
          </w:p>
        </w:tc>
        <w:tc>
          <w:tcPr>
            <w:tcW w:w="1652" w:type="dxa"/>
            <w:noWrap/>
            <w:hideMark/>
          </w:tcPr>
          <w:p w14:paraId="721F1EDB"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2EEFB07F" w14:textId="77777777" w:rsidR="00FE17F9" w:rsidRPr="00C84887" w:rsidRDefault="00FE17F9" w:rsidP="00FE17F9">
            <w:pPr>
              <w:spacing w:after="108" w:line="259" w:lineRule="auto"/>
              <w:ind w:left="-5"/>
              <w:jc w:val="left"/>
              <w:rPr>
                <w:sz w:val="20"/>
                <w:szCs w:val="20"/>
              </w:rPr>
            </w:pPr>
            <w:r w:rsidRPr="00C84887">
              <w:rPr>
                <w:sz w:val="20"/>
                <w:szCs w:val="20"/>
              </w:rPr>
              <w:t>50</w:t>
            </w:r>
          </w:p>
        </w:tc>
        <w:tc>
          <w:tcPr>
            <w:tcW w:w="1270" w:type="dxa"/>
            <w:noWrap/>
            <w:hideMark/>
          </w:tcPr>
          <w:p w14:paraId="3C52B235" w14:textId="77777777" w:rsidR="00FE17F9" w:rsidRPr="00C84887" w:rsidRDefault="00FE17F9" w:rsidP="00FE17F9">
            <w:pPr>
              <w:spacing w:after="108" w:line="259" w:lineRule="auto"/>
              <w:ind w:left="-5"/>
              <w:jc w:val="left"/>
              <w:rPr>
                <w:sz w:val="20"/>
                <w:szCs w:val="20"/>
              </w:rPr>
            </w:pPr>
            <w:r w:rsidRPr="00C84887">
              <w:rPr>
                <w:sz w:val="20"/>
                <w:szCs w:val="20"/>
              </w:rPr>
              <w:t>2000</w:t>
            </w:r>
          </w:p>
        </w:tc>
        <w:tc>
          <w:tcPr>
            <w:tcW w:w="889" w:type="dxa"/>
            <w:noWrap/>
            <w:hideMark/>
          </w:tcPr>
          <w:p w14:paraId="4B8B6C53" w14:textId="77777777" w:rsidR="00FE17F9" w:rsidRPr="00C84887" w:rsidRDefault="00FE17F9" w:rsidP="00FE17F9">
            <w:pPr>
              <w:spacing w:after="108" w:line="259" w:lineRule="auto"/>
              <w:ind w:left="-5"/>
              <w:jc w:val="left"/>
              <w:rPr>
                <w:sz w:val="20"/>
                <w:szCs w:val="20"/>
              </w:rPr>
            </w:pPr>
            <w:r w:rsidRPr="00C84887">
              <w:rPr>
                <w:sz w:val="20"/>
                <w:szCs w:val="20"/>
              </w:rPr>
              <w:t>38.06</w:t>
            </w:r>
          </w:p>
        </w:tc>
        <w:tc>
          <w:tcPr>
            <w:tcW w:w="1136" w:type="dxa"/>
            <w:noWrap/>
            <w:hideMark/>
          </w:tcPr>
          <w:p w14:paraId="3EC79A86"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vMerge/>
            <w:noWrap/>
            <w:hideMark/>
          </w:tcPr>
          <w:p w14:paraId="0A7FCF83" w14:textId="11EFF101" w:rsidR="00FE17F9" w:rsidRPr="00C84887" w:rsidRDefault="00FE17F9" w:rsidP="00FE17F9">
            <w:pPr>
              <w:spacing w:after="108" w:line="259" w:lineRule="auto"/>
              <w:ind w:left="-5"/>
              <w:jc w:val="left"/>
              <w:rPr>
                <w:sz w:val="20"/>
                <w:szCs w:val="20"/>
              </w:rPr>
            </w:pPr>
          </w:p>
        </w:tc>
      </w:tr>
      <w:tr w:rsidR="00FE17F9" w:rsidRPr="00C84887" w14:paraId="459CDA6D" w14:textId="77777777" w:rsidTr="00FE17F9">
        <w:trPr>
          <w:trHeight w:val="360"/>
        </w:trPr>
        <w:tc>
          <w:tcPr>
            <w:tcW w:w="1245" w:type="dxa"/>
            <w:vMerge/>
            <w:noWrap/>
            <w:hideMark/>
          </w:tcPr>
          <w:p w14:paraId="4F08682B" w14:textId="7A837B9B" w:rsidR="00FE17F9" w:rsidRPr="00C84887" w:rsidRDefault="00FE17F9" w:rsidP="00FE17F9">
            <w:pPr>
              <w:spacing w:after="108" w:line="259" w:lineRule="auto"/>
              <w:ind w:left="-5"/>
              <w:jc w:val="left"/>
              <w:rPr>
                <w:sz w:val="20"/>
                <w:szCs w:val="20"/>
              </w:rPr>
            </w:pPr>
          </w:p>
        </w:tc>
        <w:tc>
          <w:tcPr>
            <w:tcW w:w="967" w:type="dxa"/>
            <w:noWrap/>
            <w:hideMark/>
          </w:tcPr>
          <w:p w14:paraId="10912585" w14:textId="77777777" w:rsidR="00FE17F9" w:rsidRPr="00C84887" w:rsidRDefault="00FE17F9" w:rsidP="00FE17F9">
            <w:pPr>
              <w:spacing w:after="108" w:line="259" w:lineRule="auto"/>
              <w:ind w:left="-5"/>
              <w:jc w:val="left"/>
              <w:rPr>
                <w:sz w:val="20"/>
                <w:szCs w:val="20"/>
              </w:rPr>
            </w:pPr>
            <w:r w:rsidRPr="00C84887">
              <w:rPr>
                <w:sz w:val="20"/>
                <w:szCs w:val="20"/>
              </w:rPr>
              <w:t>8</w:t>
            </w:r>
          </w:p>
        </w:tc>
        <w:tc>
          <w:tcPr>
            <w:tcW w:w="1652" w:type="dxa"/>
            <w:noWrap/>
            <w:hideMark/>
          </w:tcPr>
          <w:p w14:paraId="2B592860" w14:textId="77777777" w:rsidR="00FE17F9" w:rsidRPr="00C84887" w:rsidRDefault="00FE17F9" w:rsidP="00FE17F9">
            <w:pPr>
              <w:spacing w:after="108" w:line="259" w:lineRule="auto"/>
              <w:ind w:left="-5"/>
              <w:jc w:val="left"/>
              <w:rPr>
                <w:sz w:val="20"/>
                <w:szCs w:val="20"/>
              </w:rPr>
            </w:pPr>
            <w:r w:rsidRPr="00C84887">
              <w:rPr>
                <w:sz w:val="20"/>
                <w:szCs w:val="20"/>
              </w:rPr>
              <w:t>600</w:t>
            </w:r>
          </w:p>
        </w:tc>
        <w:tc>
          <w:tcPr>
            <w:tcW w:w="1069" w:type="dxa"/>
            <w:noWrap/>
            <w:hideMark/>
          </w:tcPr>
          <w:p w14:paraId="166EA22D" w14:textId="77777777" w:rsidR="00FE17F9" w:rsidRPr="00C84887" w:rsidRDefault="00FE17F9" w:rsidP="00FE17F9">
            <w:pPr>
              <w:spacing w:after="108" w:line="259" w:lineRule="auto"/>
              <w:ind w:left="-5"/>
              <w:jc w:val="left"/>
              <w:rPr>
                <w:sz w:val="20"/>
                <w:szCs w:val="20"/>
              </w:rPr>
            </w:pPr>
            <w:r w:rsidRPr="00C84887">
              <w:rPr>
                <w:sz w:val="20"/>
                <w:szCs w:val="20"/>
              </w:rPr>
              <w:t>50</w:t>
            </w:r>
          </w:p>
        </w:tc>
        <w:tc>
          <w:tcPr>
            <w:tcW w:w="1270" w:type="dxa"/>
            <w:noWrap/>
            <w:hideMark/>
          </w:tcPr>
          <w:p w14:paraId="2D504DC6" w14:textId="77777777" w:rsidR="00FE17F9" w:rsidRPr="00C84887" w:rsidRDefault="00FE17F9" w:rsidP="00FE17F9">
            <w:pPr>
              <w:spacing w:after="108" w:line="259" w:lineRule="auto"/>
              <w:ind w:left="-5"/>
              <w:jc w:val="left"/>
              <w:rPr>
                <w:sz w:val="20"/>
                <w:szCs w:val="20"/>
              </w:rPr>
            </w:pPr>
            <w:r w:rsidRPr="00C84887">
              <w:rPr>
                <w:sz w:val="20"/>
                <w:szCs w:val="20"/>
              </w:rPr>
              <w:t>2000</w:t>
            </w:r>
          </w:p>
        </w:tc>
        <w:tc>
          <w:tcPr>
            <w:tcW w:w="889" w:type="dxa"/>
            <w:noWrap/>
            <w:hideMark/>
          </w:tcPr>
          <w:p w14:paraId="7CC46BF5" w14:textId="77777777" w:rsidR="00FE17F9" w:rsidRPr="00C84887" w:rsidRDefault="00FE17F9" w:rsidP="00FE17F9">
            <w:pPr>
              <w:spacing w:after="108" w:line="259" w:lineRule="auto"/>
              <w:ind w:left="-5"/>
              <w:jc w:val="left"/>
              <w:rPr>
                <w:sz w:val="20"/>
                <w:szCs w:val="20"/>
              </w:rPr>
            </w:pPr>
            <w:r w:rsidRPr="00C84887">
              <w:rPr>
                <w:sz w:val="20"/>
                <w:szCs w:val="20"/>
              </w:rPr>
              <w:t>33.98</w:t>
            </w:r>
          </w:p>
        </w:tc>
        <w:tc>
          <w:tcPr>
            <w:tcW w:w="1136" w:type="dxa"/>
            <w:noWrap/>
            <w:hideMark/>
          </w:tcPr>
          <w:p w14:paraId="166E9DB4"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vMerge/>
            <w:noWrap/>
            <w:hideMark/>
          </w:tcPr>
          <w:p w14:paraId="2CA4B412" w14:textId="0E04FB56" w:rsidR="00FE17F9" w:rsidRPr="00C84887" w:rsidRDefault="00FE17F9" w:rsidP="00FE17F9">
            <w:pPr>
              <w:spacing w:after="108" w:line="259" w:lineRule="auto"/>
              <w:ind w:left="-5"/>
              <w:jc w:val="left"/>
              <w:rPr>
                <w:sz w:val="20"/>
                <w:szCs w:val="20"/>
              </w:rPr>
            </w:pPr>
          </w:p>
        </w:tc>
      </w:tr>
      <w:tr w:rsidR="00FE17F9" w:rsidRPr="00C84887" w14:paraId="150116D3" w14:textId="77777777" w:rsidTr="00FE17F9">
        <w:trPr>
          <w:trHeight w:val="360"/>
        </w:trPr>
        <w:tc>
          <w:tcPr>
            <w:tcW w:w="1245" w:type="dxa"/>
            <w:vMerge/>
            <w:noWrap/>
            <w:hideMark/>
          </w:tcPr>
          <w:p w14:paraId="624CB411" w14:textId="1A85D494" w:rsidR="00FE17F9" w:rsidRPr="00C84887" w:rsidRDefault="00FE17F9" w:rsidP="00FE17F9">
            <w:pPr>
              <w:spacing w:after="108" w:line="259" w:lineRule="auto"/>
              <w:ind w:left="-5"/>
              <w:jc w:val="left"/>
              <w:rPr>
                <w:sz w:val="20"/>
                <w:szCs w:val="20"/>
              </w:rPr>
            </w:pPr>
          </w:p>
        </w:tc>
        <w:tc>
          <w:tcPr>
            <w:tcW w:w="967" w:type="dxa"/>
            <w:noWrap/>
            <w:hideMark/>
          </w:tcPr>
          <w:p w14:paraId="33A4EA16" w14:textId="77777777" w:rsidR="00FE17F9" w:rsidRPr="00C84887" w:rsidRDefault="00FE17F9" w:rsidP="00FE17F9">
            <w:pPr>
              <w:spacing w:after="108" w:line="259" w:lineRule="auto"/>
              <w:ind w:left="-5"/>
              <w:jc w:val="left"/>
              <w:rPr>
                <w:sz w:val="20"/>
                <w:szCs w:val="20"/>
              </w:rPr>
            </w:pPr>
            <w:r w:rsidRPr="00C84887">
              <w:rPr>
                <w:sz w:val="20"/>
                <w:szCs w:val="20"/>
              </w:rPr>
              <w:t>8</w:t>
            </w:r>
          </w:p>
        </w:tc>
        <w:tc>
          <w:tcPr>
            <w:tcW w:w="1652" w:type="dxa"/>
            <w:noWrap/>
            <w:hideMark/>
          </w:tcPr>
          <w:p w14:paraId="58B515C6"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36112738" w14:textId="77777777" w:rsidR="00FE17F9" w:rsidRPr="00C84887" w:rsidRDefault="00FE17F9" w:rsidP="00FE17F9">
            <w:pPr>
              <w:spacing w:after="108" w:line="259" w:lineRule="auto"/>
              <w:ind w:left="-5"/>
              <w:jc w:val="left"/>
              <w:rPr>
                <w:sz w:val="20"/>
                <w:szCs w:val="20"/>
              </w:rPr>
            </w:pPr>
            <w:r w:rsidRPr="00C84887">
              <w:rPr>
                <w:sz w:val="20"/>
                <w:szCs w:val="20"/>
              </w:rPr>
              <w:t>50</w:t>
            </w:r>
          </w:p>
        </w:tc>
        <w:tc>
          <w:tcPr>
            <w:tcW w:w="1270" w:type="dxa"/>
            <w:noWrap/>
            <w:hideMark/>
          </w:tcPr>
          <w:p w14:paraId="4B1A6476" w14:textId="77777777" w:rsidR="00FE17F9" w:rsidRPr="00C84887" w:rsidRDefault="00FE17F9" w:rsidP="00FE17F9">
            <w:pPr>
              <w:spacing w:after="108" w:line="259" w:lineRule="auto"/>
              <w:ind w:left="-5"/>
              <w:jc w:val="left"/>
              <w:rPr>
                <w:sz w:val="20"/>
                <w:szCs w:val="20"/>
              </w:rPr>
            </w:pPr>
            <w:r w:rsidRPr="00C84887">
              <w:rPr>
                <w:sz w:val="20"/>
                <w:szCs w:val="20"/>
              </w:rPr>
              <w:t>2000</w:t>
            </w:r>
          </w:p>
        </w:tc>
        <w:tc>
          <w:tcPr>
            <w:tcW w:w="889" w:type="dxa"/>
            <w:noWrap/>
            <w:hideMark/>
          </w:tcPr>
          <w:p w14:paraId="4E8CE9E5" w14:textId="77777777" w:rsidR="00FE17F9" w:rsidRPr="00C84887" w:rsidRDefault="00FE17F9" w:rsidP="00FE17F9">
            <w:pPr>
              <w:spacing w:after="108" w:line="259" w:lineRule="auto"/>
              <w:ind w:left="-5"/>
              <w:jc w:val="left"/>
              <w:rPr>
                <w:sz w:val="20"/>
                <w:szCs w:val="20"/>
              </w:rPr>
            </w:pPr>
            <w:r w:rsidRPr="00C84887">
              <w:rPr>
                <w:sz w:val="20"/>
                <w:szCs w:val="20"/>
              </w:rPr>
              <w:t>31.2</w:t>
            </w:r>
          </w:p>
        </w:tc>
        <w:tc>
          <w:tcPr>
            <w:tcW w:w="1136" w:type="dxa"/>
            <w:noWrap/>
            <w:hideMark/>
          </w:tcPr>
          <w:p w14:paraId="0EF5C6AB"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vMerge/>
            <w:noWrap/>
            <w:hideMark/>
          </w:tcPr>
          <w:p w14:paraId="05D344BF" w14:textId="440AB774" w:rsidR="00FE17F9" w:rsidRPr="00C84887" w:rsidRDefault="00FE17F9" w:rsidP="00FE17F9">
            <w:pPr>
              <w:spacing w:after="108" w:line="259" w:lineRule="auto"/>
              <w:ind w:left="-5"/>
              <w:jc w:val="left"/>
              <w:rPr>
                <w:sz w:val="20"/>
                <w:szCs w:val="20"/>
              </w:rPr>
            </w:pPr>
          </w:p>
        </w:tc>
      </w:tr>
      <w:tr w:rsidR="00FE17F9" w:rsidRPr="00C84887" w14:paraId="1F83F0DE" w14:textId="77777777" w:rsidTr="00FE17F9">
        <w:trPr>
          <w:trHeight w:val="360"/>
        </w:trPr>
        <w:tc>
          <w:tcPr>
            <w:tcW w:w="1245" w:type="dxa"/>
            <w:vMerge/>
            <w:noWrap/>
            <w:hideMark/>
          </w:tcPr>
          <w:p w14:paraId="462D341B" w14:textId="78395BDE" w:rsidR="00FE17F9" w:rsidRPr="00C84887" w:rsidRDefault="00FE17F9" w:rsidP="00FE17F9">
            <w:pPr>
              <w:spacing w:after="108" w:line="259" w:lineRule="auto"/>
              <w:ind w:left="-5"/>
              <w:jc w:val="left"/>
              <w:rPr>
                <w:sz w:val="20"/>
                <w:szCs w:val="20"/>
              </w:rPr>
            </w:pPr>
          </w:p>
        </w:tc>
        <w:tc>
          <w:tcPr>
            <w:tcW w:w="967" w:type="dxa"/>
            <w:noWrap/>
            <w:hideMark/>
          </w:tcPr>
          <w:p w14:paraId="4F34C11B" w14:textId="77777777" w:rsidR="00FE17F9" w:rsidRPr="00C84887" w:rsidRDefault="00FE17F9" w:rsidP="00FE17F9">
            <w:pPr>
              <w:spacing w:after="108" w:line="259" w:lineRule="auto"/>
              <w:ind w:left="-5"/>
              <w:jc w:val="left"/>
              <w:rPr>
                <w:sz w:val="20"/>
                <w:szCs w:val="20"/>
              </w:rPr>
            </w:pPr>
            <w:r w:rsidRPr="00C84887">
              <w:rPr>
                <w:sz w:val="20"/>
                <w:szCs w:val="20"/>
              </w:rPr>
              <w:t>8</w:t>
            </w:r>
          </w:p>
        </w:tc>
        <w:tc>
          <w:tcPr>
            <w:tcW w:w="1652" w:type="dxa"/>
            <w:noWrap/>
            <w:hideMark/>
          </w:tcPr>
          <w:p w14:paraId="35E105B8"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14A546AD" w14:textId="77777777" w:rsidR="00FE17F9" w:rsidRPr="00C84887" w:rsidRDefault="00FE17F9" w:rsidP="00FE17F9">
            <w:pPr>
              <w:spacing w:after="108" w:line="259" w:lineRule="auto"/>
              <w:ind w:left="-5"/>
              <w:jc w:val="left"/>
              <w:rPr>
                <w:sz w:val="20"/>
                <w:szCs w:val="20"/>
              </w:rPr>
            </w:pPr>
            <w:r w:rsidRPr="00C84887">
              <w:rPr>
                <w:sz w:val="20"/>
                <w:szCs w:val="20"/>
              </w:rPr>
              <w:t>50</w:t>
            </w:r>
          </w:p>
        </w:tc>
        <w:tc>
          <w:tcPr>
            <w:tcW w:w="1270" w:type="dxa"/>
            <w:noWrap/>
            <w:hideMark/>
          </w:tcPr>
          <w:p w14:paraId="239524BB" w14:textId="77777777" w:rsidR="00FE17F9" w:rsidRPr="00C84887" w:rsidRDefault="00FE17F9" w:rsidP="00FE17F9">
            <w:pPr>
              <w:spacing w:after="108" w:line="259" w:lineRule="auto"/>
              <w:ind w:left="-5"/>
              <w:jc w:val="left"/>
              <w:rPr>
                <w:sz w:val="20"/>
                <w:szCs w:val="20"/>
              </w:rPr>
            </w:pPr>
            <w:r w:rsidRPr="00C84887">
              <w:rPr>
                <w:sz w:val="20"/>
                <w:szCs w:val="20"/>
              </w:rPr>
              <w:t>2000</w:t>
            </w:r>
          </w:p>
        </w:tc>
        <w:tc>
          <w:tcPr>
            <w:tcW w:w="889" w:type="dxa"/>
            <w:noWrap/>
            <w:hideMark/>
          </w:tcPr>
          <w:p w14:paraId="2BAED128" w14:textId="77777777" w:rsidR="00FE17F9" w:rsidRPr="00C84887" w:rsidRDefault="00FE17F9" w:rsidP="00FE17F9">
            <w:pPr>
              <w:spacing w:after="108" w:line="259" w:lineRule="auto"/>
              <w:ind w:left="-5"/>
              <w:jc w:val="left"/>
              <w:rPr>
                <w:sz w:val="20"/>
                <w:szCs w:val="20"/>
              </w:rPr>
            </w:pPr>
            <w:r w:rsidRPr="00C84887">
              <w:rPr>
                <w:sz w:val="20"/>
                <w:szCs w:val="20"/>
              </w:rPr>
              <w:t>36.6</w:t>
            </w:r>
          </w:p>
        </w:tc>
        <w:tc>
          <w:tcPr>
            <w:tcW w:w="1136" w:type="dxa"/>
            <w:noWrap/>
            <w:hideMark/>
          </w:tcPr>
          <w:p w14:paraId="6C9AC059"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vMerge/>
            <w:noWrap/>
            <w:hideMark/>
          </w:tcPr>
          <w:p w14:paraId="07D207DA" w14:textId="23C74C14" w:rsidR="00FE17F9" w:rsidRPr="00C84887" w:rsidRDefault="00FE17F9" w:rsidP="00FE17F9">
            <w:pPr>
              <w:spacing w:after="108" w:line="259" w:lineRule="auto"/>
              <w:ind w:left="-5"/>
              <w:jc w:val="left"/>
              <w:rPr>
                <w:sz w:val="20"/>
                <w:szCs w:val="20"/>
              </w:rPr>
            </w:pPr>
          </w:p>
        </w:tc>
      </w:tr>
      <w:tr w:rsidR="00FE17F9" w:rsidRPr="00C84887" w14:paraId="65EDC6F9" w14:textId="77777777" w:rsidTr="00FE17F9">
        <w:trPr>
          <w:trHeight w:val="360"/>
        </w:trPr>
        <w:tc>
          <w:tcPr>
            <w:tcW w:w="1245" w:type="dxa"/>
            <w:vMerge/>
            <w:noWrap/>
            <w:hideMark/>
          </w:tcPr>
          <w:p w14:paraId="05A6B66E" w14:textId="69120482" w:rsidR="00FE17F9" w:rsidRPr="00C84887" w:rsidRDefault="00FE17F9" w:rsidP="00FE17F9">
            <w:pPr>
              <w:spacing w:after="108" w:line="259" w:lineRule="auto"/>
              <w:ind w:left="-5"/>
              <w:jc w:val="left"/>
              <w:rPr>
                <w:sz w:val="20"/>
                <w:szCs w:val="20"/>
              </w:rPr>
            </w:pPr>
          </w:p>
        </w:tc>
        <w:tc>
          <w:tcPr>
            <w:tcW w:w="967" w:type="dxa"/>
            <w:noWrap/>
            <w:hideMark/>
          </w:tcPr>
          <w:p w14:paraId="67B13F6C" w14:textId="77777777" w:rsidR="00FE17F9" w:rsidRPr="00C84887" w:rsidRDefault="00FE17F9" w:rsidP="00FE17F9">
            <w:pPr>
              <w:spacing w:after="108" w:line="259" w:lineRule="auto"/>
              <w:ind w:left="-5"/>
              <w:jc w:val="left"/>
              <w:rPr>
                <w:sz w:val="20"/>
                <w:szCs w:val="20"/>
              </w:rPr>
            </w:pPr>
            <w:r w:rsidRPr="00C84887">
              <w:rPr>
                <w:sz w:val="20"/>
                <w:szCs w:val="20"/>
              </w:rPr>
              <w:t>8</w:t>
            </w:r>
          </w:p>
        </w:tc>
        <w:tc>
          <w:tcPr>
            <w:tcW w:w="1652" w:type="dxa"/>
            <w:noWrap/>
            <w:hideMark/>
          </w:tcPr>
          <w:p w14:paraId="15DB0B8C"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0F56B043" w14:textId="77777777" w:rsidR="00FE17F9" w:rsidRPr="00C84887" w:rsidRDefault="00FE17F9" w:rsidP="00FE17F9">
            <w:pPr>
              <w:spacing w:after="108" w:line="259" w:lineRule="auto"/>
              <w:ind w:left="-5"/>
              <w:jc w:val="left"/>
              <w:rPr>
                <w:sz w:val="20"/>
                <w:szCs w:val="20"/>
              </w:rPr>
            </w:pPr>
            <w:r w:rsidRPr="00C84887">
              <w:rPr>
                <w:sz w:val="20"/>
                <w:szCs w:val="20"/>
              </w:rPr>
              <w:t>50</w:t>
            </w:r>
          </w:p>
        </w:tc>
        <w:tc>
          <w:tcPr>
            <w:tcW w:w="1270" w:type="dxa"/>
            <w:noWrap/>
            <w:hideMark/>
          </w:tcPr>
          <w:p w14:paraId="0BB4A8E0" w14:textId="77777777" w:rsidR="00FE17F9" w:rsidRPr="00C84887" w:rsidRDefault="00FE17F9" w:rsidP="00FE17F9">
            <w:pPr>
              <w:spacing w:after="108" w:line="259" w:lineRule="auto"/>
              <w:ind w:left="-5"/>
              <w:jc w:val="left"/>
              <w:rPr>
                <w:sz w:val="20"/>
                <w:szCs w:val="20"/>
              </w:rPr>
            </w:pPr>
            <w:r w:rsidRPr="00C84887">
              <w:rPr>
                <w:sz w:val="20"/>
                <w:szCs w:val="20"/>
              </w:rPr>
              <w:t>2000</w:t>
            </w:r>
          </w:p>
        </w:tc>
        <w:tc>
          <w:tcPr>
            <w:tcW w:w="889" w:type="dxa"/>
            <w:noWrap/>
            <w:hideMark/>
          </w:tcPr>
          <w:p w14:paraId="2CBF4522" w14:textId="77777777" w:rsidR="00FE17F9" w:rsidRPr="00C84887" w:rsidRDefault="00FE17F9" w:rsidP="00FE17F9">
            <w:pPr>
              <w:spacing w:after="108" w:line="259" w:lineRule="auto"/>
              <w:ind w:left="-5"/>
              <w:jc w:val="left"/>
              <w:rPr>
                <w:sz w:val="20"/>
                <w:szCs w:val="20"/>
              </w:rPr>
            </w:pPr>
            <w:r w:rsidRPr="00C84887">
              <w:rPr>
                <w:sz w:val="20"/>
                <w:szCs w:val="20"/>
              </w:rPr>
              <w:t>37.2</w:t>
            </w:r>
          </w:p>
        </w:tc>
        <w:tc>
          <w:tcPr>
            <w:tcW w:w="1136" w:type="dxa"/>
            <w:noWrap/>
            <w:hideMark/>
          </w:tcPr>
          <w:p w14:paraId="40CC0630"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vMerge/>
            <w:noWrap/>
            <w:hideMark/>
          </w:tcPr>
          <w:p w14:paraId="6E163B4C" w14:textId="558CACA4" w:rsidR="00FE17F9" w:rsidRPr="00C84887" w:rsidRDefault="00FE17F9" w:rsidP="00FE17F9">
            <w:pPr>
              <w:spacing w:after="108" w:line="259" w:lineRule="auto"/>
              <w:ind w:left="-5"/>
              <w:jc w:val="left"/>
              <w:rPr>
                <w:sz w:val="20"/>
                <w:szCs w:val="20"/>
              </w:rPr>
            </w:pPr>
          </w:p>
        </w:tc>
      </w:tr>
      <w:tr w:rsidR="00FE17F9" w:rsidRPr="00C84887" w14:paraId="263E597E" w14:textId="77777777" w:rsidTr="00FE17F9">
        <w:trPr>
          <w:trHeight w:val="360"/>
        </w:trPr>
        <w:tc>
          <w:tcPr>
            <w:tcW w:w="1245" w:type="dxa"/>
            <w:vMerge/>
            <w:noWrap/>
            <w:hideMark/>
          </w:tcPr>
          <w:p w14:paraId="3BF02755" w14:textId="0F513152" w:rsidR="00FE17F9" w:rsidRPr="00C84887" w:rsidRDefault="00FE17F9" w:rsidP="00FE17F9">
            <w:pPr>
              <w:spacing w:after="108" w:line="259" w:lineRule="auto"/>
              <w:ind w:left="-5"/>
              <w:jc w:val="left"/>
              <w:rPr>
                <w:sz w:val="20"/>
                <w:szCs w:val="20"/>
              </w:rPr>
            </w:pPr>
          </w:p>
        </w:tc>
        <w:tc>
          <w:tcPr>
            <w:tcW w:w="967" w:type="dxa"/>
            <w:noWrap/>
            <w:hideMark/>
          </w:tcPr>
          <w:p w14:paraId="0721C385" w14:textId="77777777" w:rsidR="00FE17F9" w:rsidRPr="00C84887" w:rsidRDefault="00FE17F9" w:rsidP="00FE17F9">
            <w:pPr>
              <w:spacing w:after="108" w:line="259" w:lineRule="auto"/>
              <w:ind w:left="-5"/>
              <w:jc w:val="left"/>
              <w:rPr>
                <w:sz w:val="20"/>
                <w:szCs w:val="20"/>
              </w:rPr>
            </w:pPr>
            <w:r w:rsidRPr="00C84887">
              <w:rPr>
                <w:sz w:val="20"/>
                <w:szCs w:val="20"/>
              </w:rPr>
              <w:t>8</w:t>
            </w:r>
          </w:p>
        </w:tc>
        <w:tc>
          <w:tcPr>
            <w:tcW w:w="1652" w:type="dxa"/>
            <w:noWrap/>
            <w:hideMark/>
          </w:tcPr>
          <w:p w14:paraId="35567E6A" w14:textId="77777777" w:rsidR="00FE17F9" w:rsidRPr="00C84887" w:rsidRDefault="00FE17F9" w:rsidP="00FE17F9">
            <w:pPr>
              <w:spacing w:after="108" w:line="259" w:lineRule="auto"/>
              <w:ind w:left="-5"/>
              <w:jc w:val="left"/>
              <w:rPr>
                <w:sz w:val="20"/>
                <w:szCs w:val="20"/>
              </w:rPr>
            </w:pPr>
            <w:r w:rsidRPr="00C84887">
              <w:rPr>
                <w:sz w:val="20"/>
                <w:szCs w:val="20"/>
              </w:rPr>
              <w:t>500</w:t>
            </w:r>
          </w:p>
        </w:tc>
        <w:tc>
          <w:tcPr>
            <w:tcW w:w="1069" w:type="dxa"/>
            <w:noWrap/>
            <w:hideMark/>
          </w:tcPr>
          <w:p w14:paraId="523C6BB8" w14:textId="77777777" w:rsidR="00FE17F9" w:rsidRPr="00C84887" w:rsidRDefault="00FE17F9" w:rsidP="00FE17F9">
            <w:pPr>
              <w:spacing w:after="108" w:line="259" w:lineRule="auto"/>
              <w:ind w:left="-5"/>
              <w:jc w:val="left"/>
              <w:rPr>
                <w:sz w:val="20"/>
                <w:szCs w:val="20"/>
              </w:rPr>
            </w:pPr>
            <w:r w:rsidRPr="00C84887">
              <w:rPr>
                <w:sz w:val="20"/>
                <w:szCs w:val="20"/>
              </w:rPr>
              <w:t>50</w:t>
            </w:r>
          </w:p>
        </w:tc>
        <w:tc>
          <w:tcPr>
            <w:tcW w:w="1270" w:type="dxa"/>
            <w:noWrap/>
            <w:hideMark/>
          </w:tcPr>
          <w:p w14:paraId="72FD490F" w14:textId="77777777" w:rsidR="00FE17F9" w:rsidRPr="00C84887" w:rsidRDefault="00FE17F9" w:rsidP="00FE17F9">
            <w:pPr>
              <w:spacing w:after="108" w:line="259" w:lineRule="auto"/>
              <w:ind w:left="-5"/>
              <w:jc w:val="left"/>
              <w:rPr>
                <w:sz w:val="20"/>
                <w:szCs w:val="20"/>
              </w:rPr>
            </w:pPr>
            <w:r w:rsidRPr="00C84887">
              <w:rPr>
                <w:sz w:val="20"/>
                <w:szCs w:val="20"/>
              </w:rPr>
              <w:t>2000</w:t>
            </w:r>
          </w:p>
        </w:tc>
        <w:tc>
          <w:tcPr>
            <w:tcW w:w="889" w:type="dxa"/>
            <w:noWrap/>
            <w:hideMark/>
          </w:tcPr>
          <w:p w14:paraId="79E8AEC5" w14:textId="77777777" w:rsidR="00FE17F9" w:rsidRPr="00C84887" w:rsidRDefault="00FE17F9" w:rsidP="00FE17F9">
            <w:pPr>
              <w:spacing w:after="108" w:line="259" w:lineRule="auto"/>
              <w:ind w:left="-5"/>
              <w:jc w:val="left"/>
              <w:rPr>
                <w:sz w:val="20"/>
                <w:szCs w:val="20"/>
              </w:rPr>
            </w:pPr>
            <w:r w:rsidRPr="00C84887">
              <w:rPr>
                <w:sz w:val="20"/>
                <w:szCs w:val="20"/>
              </w:rPr>
              <w:t>34.89</w:t>
            </w:r>
          </w:p>
        </w:tc>
        <w:tc>
          <w:tcPr>
            <w:tcW w:w="1136" w:type="dxa"/>
            <w:noWrap/>
            <w:hideMark/>
          </w:tcPr>
          <w:p w14:paraId="6E85B22D" w14:textId="77777777" w:rsidR="00FE17F9" w:rsidRPr="00C84887" w:rsidRDefault="00FE17F9" w:rsidP="00FE17F9">
            <w:pPr>
              <w:spacing w:after="108" w:line="259" w:lineRule="auto"/>
              <w:ind w:left="-5"/>
              <w:jc w:val="left"/>
              <w:rPr>
                <w:sz w:val="20"/>
                <w:szCs w:val="20"/>
              </w:rPr>
            </w:pPr>
            <w:r w:rsidRPr="00C84887">
              <w:rPr>
                <w:sz w:val="20"/>
                <w:szCs w:val="20"/>
              </w:rPr>
              <w:t>Batch reactor</w:t>
            </w:r>
          </w:p>
        </w:tc>
        <w:tc>
          <w:tcPr>
            <w:tcW w:w="1650" w:type="dxa"/>
            <w:vMerge/>
            <w:noWrap/>
            <w:hideMark/>
          </w:tcPr>
          <w:p w14:paraId="1A1156DF" w14:textId="7C49DE2D" w:rsidR="00FE17F9" w:rsidRPr="00C84887" w:rsidRDefault="00FE17F9" w:rsidP="00FE17F9">
            <w:pPr>
              <w:spacing w:after="108" w:line="259" w:lineRule="auto"/>
              <w:ind w:left="-5"/>
              <w:jc w:val="left"/>
              <w:rPr>
                <w:sz w:val="20"/>
                <w:szCs w:val="20"/>
              </w:rPr>
            </w:pPr>
          </w:p>
        </w:tc>
      </w:tr>
    </w:tbl>
    <w:p w14:paraId="19571E87" w14:textId="3E8FE607" w:rsidR="00CF7311" w:rsidRDefault="007B3B94" w:rsidP="00CF7311">
      <w:pPr>
        <w:spacing w:after="108" w:line="259" w:lineRule="auto"/>
        <w:ind w:left="0" w:firstLine="0"/>
        <w:jc w:val="left"/>
      </w:pPr>
      <w:r>
        <w:t xml:space="preserve">                                                        </w:t>
      </w:r>
      <w:r w:rsidR="00CF7311">
        <w:t xml:space="preserve">     </w:t>
      </w:r>
    </w:p>
    <w:p w14:paraId="4FD9A629" w14:textId="77777777" w:rsidR="00095318" w:rsidRDefault="00095318" w:rsidP="00E16CF1">
      <w:pPr>
        <w:spacing w:after="108" w:line="259" w:lineRule="auto"/>
        <w:ind w:left="0" w:firstLine="0"/>
        <w:jc w:val="left"/>
        <w:rPr>
          <w:b/>
          <w:bCs/>
        </w:rPr>
      </w:pPr>
    </w:p>
    <w:p w14:paraId="72A1F7C0" w14:textId="3D8C710C" w:rsidR="00D34054" w:rsidRDefault="00D34054" w:rsidP="00E16CF1">
      <w:pPr>
        <w:spacing w:after="108" w:line="259" w:lineRule="auto"/>
        <w:ind w:left="0" w:firstLine="0"/>
        <w:jc w:val="left"/>
        <w:rPr>
          <w:b/>
          <w:bCs/>
        </w:rPr>
      </w:pPr>
      <w:r w:rsidRPr="00D34054">
        <w:rPr>
          <w:b/>
          <w:bCs/>
        </w:rPr>
        <w:t>2.3 Methodology</w:t>
      </w:r>
    </w:p>
    <w:p w14:paraId="210E8303" w14:textId="6390C166" w:rsidR="00E16CF1" w:rsidRPr="00D34054" w:rsidRDefault="00D34054" w:rsidP="00E16CF1">
      <w:pPr>
        <w:spacing w:after="108" w:line="259" w:lineRule="auto"/>
        <w:ind w:left="0" w:firstLine="0"/>
        <w:jc w:val="left"/>
        <w:rPr>
          <w:b/>
          <w:bCs/>
        </w:rPr>
      </w:pPr>
      <w:r>
        <w:t xml:space="preserve">The main idea after collecting and consolidating the data in the form of “proximate analysis”, “ultimate analysis” and “biochar yield” is to perform analysis on it such as single factor </w:t>
      </w:r>
      <w:proofErr w:type="spellStart"/>
      <w:r>
        <w:t>anova</w:t>
      </w:r>
      <w:proofErr w:type="spellEnd"/>
      <w:r>
        <w:t xml:space="preserve"> and some important regressions so as to estimate the significant parameters affecting the biochar yield and subsequently get a model out of the analysis to predict the biochar yield</w:t>
      </w:r>
      <w:r w:rsidR="007A301F">
        <w:t>.</w:t>
      </w:r>
    </w:p>
    <w:p w14:paraId="3712CD94" w14:textId="77777777" w:rsidR="00E16CF1" w:rsidRDefault="00E16CF1" w:rsidP="00E16CF1">
      <w:pPr>
        <w:spacing w:after="108" w:line="259" w:lineRule="auto"/>
        <w:ind w:left="0" w:firstLine="0"/>
        <w:jc w:val="left"/>
      </w:pPr>
    </w:p>
    <w:p w14:paraId="0560C3D4" w14:textId="77777777" w:rsidR="007A301F" w:rsidRDefault="007A301F" w:rsidP="00E16CF1">
      <w:pPr>
        <w:spacing w:after="108" w:line="259" w:lineRule="auto"/>
        <w:ind w:left="0" w:firstLine="0"/>
        <w:jc w:val="left"/>
      </w:pPr>
    </w:p>
    <w:p w14:paraId="3763E4D6" w14:textId="77777777" w:rsidR="007A301F" w:rsidRDefault="007A301F" w:rsidP="00E16CF1">
      <w:pPr>
        <w:spacing w:after="108" w:line="259" w:lineRule="auto"/>
        <w:ind w:left="0" w:firstLine="0"/>
        <w:jc w:val="left"/>
      </w:pPr>
    </w:p>
    <w:p w14:paraId="7F717947" w14:textId="77777777" w:rsidR="007A301F" w:rsidRDefault="007A301F" w:rsidP="00E16CF1">
      <w:pPr>
        <w:spacing w:after="108" w:line="259" w:lineRule="auto"/>
        <w:ind w:left="0" w:firstLine="0"/>
        <w:jc w:val="left"/>
      </w:pPr>
    </w:p>
    <w:p w14:paraId="4407B936" w14:textId="62370995" w:rsidR="005E2692" w:rsidRPr="00E16CF1" w:rsidRDefault="00E16CF1" w:rsidP="00E16CF1">
      <w:pPr>
        <w:spacing w:after="108" w:line="259" w:lineRule="auto"/>
        <w:ind w:left="0" w:firstLine="0"/>
        <w:jc w:val="left"/>
        <w:rPr>
          <w:b/>
          <w:bCs/>
          <w:u w:val="single"/>
        </w:rPr>
      </w:pPr>
      <w:r>
        <w:t>3.</w:t>
      </w:r>
      <w:r w:rsidR="00717DD2">
        <w:rPr>
          <w:b/>
          <w:bCs/>
        </w:rPr>
        <w:t xml:space="preserve"> PARAMETERS EFFECTING BIOCHAR YIELD</w:t>
      </w:r>
      <w:r w:rsidR="00CF7311">
        <w:t xml:space="preserve"> </w:t>
      </w:r>
    </w:p>
    <w:p w14:paraId="45708727" w14:textId="7885E74F" w:rsidR="00CF7311" w:rsidRPr="005E2692" w:rsidRDefault="00CF7311" w:rsidP="005E2692">
      <w:pPr>
        <w:pStyle w:val="ListParagraph"/>
        <w:spacing w:after="108" w:line="259" w:lineRule="auto"/>
        <w:ind w:left="1080" w:firstLine="0"/>
        <w:jc w:val="left"/>
        <w:rPr>
          <w:b/>
          <w:bCs/>
          <w:u w:val="single"/>
        </w:rPr>
      </w:pPr>
      <w:r>
        <w:t xml:space="preserve">                                                              </w:t>
      </w:r>
      <w:r w:rsidR="007B3B94">
        <w:t xml:space="preserve">    </w:t>
      </w:r>
    </w:p>
    <w:p w14:paraId="0B3FB42A" w14:textId="5151F06A" w:rsidR="0067064D" w:rsidRDefault="0067064D" w:rsidP="00A7400B">
      <w:pPr>
        <w:spacing w:after="108" w:line="259" w:lineRule="auto"/>
        <w:ind w:left="540" w:firstLine="0"/>
        <w:jc w:val="left"/>
      </w:pPr>
      <w:r>
        <w:t xml:space="preserve">Single factor </w:t>
      </w:r>
      <w:r w:rsidR="001267D8">
        <w:t>ANOVA</w:t>
      </w:r>
      <w:r w:rsidR="00717DD2">
        <w:t xml:space="preserve"> </w:t>
      </w:r>
      <w:r w:rsidR="001267D8">
        <w:t>(analysis of variance)</w:t>
      </w:r>
      <w:r>
        <w:t xml:space="preserve"> is done on </w:t>
      </w:r>
      <w:r w:rsidR="001267D8">
        <w:t>data to find out significant parameters effecting the output, here is done</w:t>
      </w:r>
      <w:r>
        <w:t xml:space="preserve"> to find out </w:t>
      </w:r>
      <w:r w:rsidR="001267D8">
        <w:t>which</w:t>
      </w:r>
      <w:r>
        <w:t xml:space="preserve"> parameters</w:t>
      </w:r>
      <w:r w:rsidR="001267D8">
        <w:t xml:space="preserve"> significantly</w:t>
      </w:r>
      <w:r>
        <w:t xml:space="preserve"> </w:t>
      </w:r>
      <w:r w:rsidR="00A87093">
        <w:t>e</w:t>
      </w:r>
      <w:r>
        <w:t>ffect biochar yield</w:t>
      </w:r>
      <w:r w:rsidR="004F28AE">
        <w:t xml:space="preserve">, </w:t>
      </w:r>
      <w:r w:rsidR="00A7400B">
        <w:t>while performing</w:t>
      </w:r>
      <w:r w:rsidR="00C9051F">
        <w:t>,</w:t>
      </w:r>
      <w:r w:rsidR="00A7400B">
        <w:t xml:space="preserve"> the statistical significance level is set to 0.05, which is generally used in statistical analysis, </w:t>
      </w:r>
      <w:r w:rsidR="004F28AE">
        <w:t>once the analysis is done, if the p- value</w:t>
      </w:r>
      <w:r w:rsidR="00A7400B">
        <w:t xml:space="preserve"> (significance)</w:t>
      </w:r>
      <w:r w:rsidR="004F28AE">
        <w:t xml:space="preserve"> is less than 0.05, parameter </w:t>
      </w:r>
      <w:r w:rsidR="00A87093">
        <w:t>ef</w:t>
      </w:r>
      <w:r w:rsidR="004F28AE">
        <w:t xml:space="preserve">fects and if p-value is greater than 0.05 then that parameter is not </w:t>
      </w:r>
      <w:r w:rsidR="00A87093">
        <w:t>e</w:t>
      </w:r>
      <w:r w:rsidR="004F28AE">
        <w:t>ffective.</w:t>
      </w:r>
    </w:p>
    <w:p w14:paraId="0A34B671" w14:textId="2347B43E" w:rsidR="004F28AE" w:rsidRDefault="004F28AE" w:rsidP="004F28AE">
      <w:pPr>
        <w:spacing w:after="108" w:line="259" w:lineRule="auto"/>
        <w:jc w:val="left"/>
      </w:pPr>
    </w:p>
    <w:p w14:paraId="10DA61ED" w14:textId="57D075D5" w:rsidR="004F28AE" w:rsidRPr="007A301F" w:rsidRDefault="004F28AE" w:rsidP="004F28AE">
      <w:pPr>
        <w:spacing w:after="108" w:line="259" w:lineRule="auto"/>
        <w:jc w:val="left"/>
        <w:rPr>
          <w:b/>
          <w:bCs/>
        </w:rPr>
      </w:pPr>
      <w:r w:rsidRPr="007A301F">
        <w:rPr>
          <w:b/>
          <w:bCs/>
        </w:rPr>
        <w:t xml:space="preserve">3.1 </w:t>
      </w:r>
      <w:r w:rsidR="005E2692" w:rsidRPr="007A301F">
        <w:rPr>
          <w:b/>
          <w:bCs/>
        </w:rPr>
        <w:t xml:space="preserve">Single factor </w:t>
      </w:r>
      <w:bookmarkStart w:id="1" w:name="_Hlk69462412"/>
      <w:r w:rsidR="001267D8" w:rsidRPr="001267D8">
        <w:rPr>
          <w:b/>
          <w:bCs/>
        </w:rPr>
        <w:t>ANOVA</w:t>
      </w:r>
      <w:bookmarkEnd w:id="1"/>
      <w:r w:rsidR="001267D8" w:rsidRPr="001267D8">
        <w:rPr>
          <w:b/>
          <w:bCs/>
        </w:rPr>
        <w:t xml:space="preserve"> </w:t>
      </w:r>
      <w:r w:rsidR="005E2692" w:rsidRPr="007A301F">
        <w:rPr>
          <w:b/>
          <w:bCs/>
        </w:rPr>
        <w:t>for various operating parameters:</w:t>
      </w:r>
    </w:p>
    <w:p w14:paraId="4FECDC95" w14:textId="722F2DE6" w:rsidR="00A96A84" w:rsidRDefault="00A96A84" w:rsidP="004F28AE">
      <w:pPr>
        <w:spacing w:after="108" w:line="259" w:lineRule="auto"/>
        <w:jc w:val="left"/>
      </w:pPr>
      <w:r>
        <w:t xml:space="preserve">    Single factor </w:t>
      </w:r>
      <w:r w:rsidR="001267D8" w:rsidRPr="001267D8">
        <w:t>ANOVA</w:t>
      </w:r>
      <w:r>
        <w:t xml:space="preserve"> is done for heating rate, residence time, input power, temperature.</w:t>
      </w:r>
    </w:p>
    <w:p w14:paraId="1A016EFD" w14:textId="32A5E37C" w:rsidR="004F28AE" w:rsidRDefault="00A96A84" w:rsidP="006943DA">
      <w:pPr>
        <w:spacing w:after="108" w:line="259" w:lineRule="auto"/>
        <w:jc w:val="left"/>
      </w:pPr>
      <w:r>
        <w:t xml:space="preserve">    </w:t>
      </w:r>
      <w:r w:rsidR="004F28AE">
        <w:t xml:space="preserve">Heating rate values and biochar yield columns are clubbed together to do single factor </w:t>
      </w:r>
      <w:r w:rsidR="001267D8" w:rsidRPr="001267D8">
        <w:t>ANOVA</w:t>
      </w:r>
      <w:r w:rsidR="004F28AE">
        <w:t xml:space="preserve"> analysis in excel as follows:</w:t>
      </w:r>
    </w:p>
    <w:p w14:paraId="1419E847" w14:textId="1AA27C0D" w:rsidR="00484EE3" w:rsidRDefault="00484EE3" w:rsidP="004F28AE">
      <w:pPr>
        <w:spacing w:after="108" w:line="259" w:lineRule="auto"/>
        <w:jc w:val="left"/>
      </w:pPr>
      <w:r>
        <w:t xml:space="preserve">                           Table 3.1, Single factor </w:t>
      </w:r>
      <w:r w:rsidR="001267D8" w:rsidRPr="001267D8">
        <w:t>ANOVA</w:t>
      </w:r>
      <w:r>
        <w:t xml:space="preserve"> for heating rate </w:t>
      </w:r>
    </w:p>
    <w:tbl>
      <w:tblPr>
        <w:tblStyle w:val="TableGrid0"/>
        <w:tblW w:w="0" w:type="auto"/>
        <w:tblLook w:val="04A0" w:firstRow="1" w:lastRow="0" w:firstColumn="1" w:lastColumn="0" w:noHBand="0" w:noVBand="1"/>
      </w:tblPr>
      <w:tblGrid>
        <w:gridCol w:w="1735"/>
        <w:gridCol w:w="966"/>
        <w:gridCol w:w="818"/>
        <w:gridCol w:w="1102"/>
        <w:gridCol w:w="966"/>
        <w:gridCol w:w="966"/>
        <w:gridCol w:w="966"/>
      </w:tblGrid>
      <w:tr w:rsidR="00C84887" w:rsidRPr="00C84887" w14:paraId="68D46CA6" w14:textId="77777777" w:rsidTr="00C84887">
        <w:trPr>
          <w:trHeight w:val="288"/>
        </w:trPr>
        <w:tc>
          <w:tcPr>
            <w:tcW w:w="2602" w:type="dxa"/>
            <w:gridSpan w:val="2"/>
            <w:noWrap/>
            <w:hideMark/>
          </w:tcPr>
          <w:p w14:paraId="28F6C35C" w14:textId="77777777" w:rsidR="00C84887" w:rsidRPr="00C84887" w:rsidRDefault="00C84887" w:rsidP="00C84887">
            <w:pPr>
              <w:spacing w:after="108" w:line="259" w:lineRule="auto"/>
              <w:jc w:val="left"/>
              <w:rPr>
                <w:sz w:val="20"/>
                <w:szCs w:val="20"/>
              </w:rPr>
            </w:pPr>
            <w:proofErr w:type="spellStart"/>
            <w:r w:rsidRPr="00C84887">
              <w:rPr>
                <w:sz w:val="20"/>
                <w:szCs w:val="20"/>
              </w:rPr>
              <w:t>Anova</w:t>
            </w:r>
            <w:proofErr w:type="spellEnd"/>
            <w:r w:rsidRPr="00C84887">
              <w:rPr>
                <w:sz w:val="20"/>
                <w:szCs w:val="20"/>
              </w:rPr>
              <w:t>: Single Factor</w:t>
            </w:r>
          </w:p>
        </w:tc>
        <w:tc>
          <w:tcPr>
            <w:tcW w:w="1920" w:type="dxa"/>
            <w:gridSpan w:val="2"/>
            <w:noWrap/>
            <w:hideMark/>
          </w:tcPr>
          <w:p w14:paraId="1DB16462" w14:textId="77777777" w:rsidR="00C84887" w:rsidRPr="00C84887" w:rsidRDefault="00C84887" w:rsidP="00C84887">
            <w:pPr>
              <w:spacing w:after="108" w:line="259" w:lineRule="auto"/>
              <w:jc w:val="left"/>
              <w:rPr>
                <w:sz w:val="20"/>
                <w:szCs w:val="20"/>
              </w:rPr>
            </w:pPr>
            <w:r w:rsidRPr="00C84887">
              <w:rPr>
                <w:sz w:val="20"/>
                <w:szCs w:val="20"/>
              </w:rPr>
              <w:t>Heating rate</w:t>
            </w:r>
          </w:p>
        </w:tc>
        <w:tc>
          <w:tcPr>
            <w:tcW w:w="960" w:type="dxa"/>
            <w:noWrap/>
            <w:hideMark/>
          </w:tcPr>
          <w:p w14:paraId="3964D3C7" w14:textId="77777777" w:rsidR="00C84887" w:rsidRPr="00C84887" w:rsidRDefault="00C84887" w:rsidP="00C84887">
            <w:pPr>
              <w:spacing w:after="108" w:line="259" w:lineRule="auto"/>
              <w:jc w:val="left"/>
              <w:rPr>
                <w:sz w:val="20"/>
                <w:szCs w:val="20"/>
              </w:rPr>
            </w:pPr>
          </w:p>
        </w:tc>
        <w:tc>
          <w:tcPr>
            <w:tcW w:w="960" w:type="dxa"/>
            <w:noWrap/>
            <w:hideMark/>
          </w:tcPr>
          <w:p w14:paraId="6C1D3A67" w14:textId="77777777" w:rsidR="00C84887" w:rsidRPr="00C84887" w:rsidRDefault="00C84887" w:rsidP="00C84887">
            <w:pPr>
              <w:spacing w:after="108" w:line="259" w:lineRule="auto"/>
              <w:jc w:val="left"/>
              <w:rPr>
                <w:sz w:val="20"/>
                <w:szCs w:val="20"/>
              </w:rPr>
            </w:pPr>
          </w:p>
        </w:tc>
        <w:tc>
          <w:tcPr>
            <w:tcW w:w="960" w:type="dxa"/>
            <w:noWrap/>
            <w:hideMark/>
          </w:tcPr>
          <w:p w14:paraId="38567BB4" w14:textId="77777777" w:rsidR="00C84887" w:rsidRPr="00C84887" w:rsidRDefault="00C84887" w:rsidP="00C84887">
            <w:pPr>
              <w:spacing w:after="108" w:line="259" w:lineRule="auto"/>
              <w:jc w:val="left"/>
              <w:rPr>
                <w:sz w:val="20"/>
                <w:szCs w:val="20"/>
              </w:rPr>
            </w:pPr>
          </w:p>
        </w:tc>
      </w:tr>
      <w:tr w:rsidR="00C84887" w:rsidRPr="00C84887" w14:paraId="2C92EDC2" w14:textId="77777777" w:rsidTr="00C84887">
        <w:trPr>
          <w:trHeight w:val="288"/>
        </w:trPr>
        <w:tc>
          <w:tcPr>
            <w:tcW w:w="1735" w:type="dxa"/>
            <w:noWrap/>
            <w:hideMark/>
          </w:tcPr>
          <w:p w14:paraId="3859085A" w14:textId="77777777" w:rsidR="00C84887" w:rsidRPr="00C84887" w:rsidRDefault="00C84887" w:rsidP="00C84887">
            <w:pPr>
              <w:spacing w:after="108" w:line="259" w:lineRule="auto"/>
              <w:jc w:val="left"/>
              <w:rPr>
                <w:sz w:val="20"/>
                <w:szCs w:val="20"/>
              </w:rPr>
            </w:pPr>
          </w:p>
        </w:tc>
        <w:tc>
          <w:tcPr>
            <w:tcW w:w="867" w:type="dxa"/>
            <w:noWrap/>
            <w:hideMark/>
          </w:tcPr>
          <w:p w14:paraId="4AA23BB0" w14:textId="77777777" w:rsidR="00C84887" w:rsidRPr="00C84887" w:rsidRDefault="00C84887" w:rsidP="00C84887">
            <w:pPr>
              <w:spacing w:after="108" w:line="259" w:lineRule="auto"/>
              <w:jc w:val="left"/>
              <w:rPr>
                <w:sz w:val="20"/>
                <w:szCs w:val="20"/>
              </w:rPr>
            </w:pPr>
          </w:p>
        </w:tc>
        <w:tc>
          <w:tcPr>
            <w:tcW w:w="818" w:type="dxa"/>
            <w:noWrap/>
            <w:hideMark/>
          </w:tcPr>
          <w:p w14:paraId="4CD8A45B" w14:textId="77777777" w:rsidR="00C84887" w:rsidRPr="00C84887" w:rsidRDefault="00C84887" w:rsidP="00C84887">
            <w:pPr>
              <w:spacing w:after="108" w:line="259" w:lineRule="auto"/>
              <w:jc w:val="left"/>
              <w:rPr>
                <w:sz w:val="20"/>
                <w:szCs w:val="20"/>
              </w:rPr>
            </w:pPr>
          </w:p>
        </w:tc>
        <w:tc>
          <w:tcPr>
            <w:tcW w:w="1102" w:type="dxa"/>
            <w:noWrap/>
            <w:hideMark/>
          </w:tcPr>
          <w:p w14:paraId="2E261399" w14:textId="77777777" w:rsidR="00C84887" w:rsidRPr="00C84887" w:rsidRDefault="00C84887" w:rsidP="00C84887">
            <w:pPr>
              <w:spacing w:after="108" w:line="259" w:lineRule="auto"/>
              <w:jc w:val="left"/>
              <w:rPr>
                <w:sz w:val="20"/>
                <w:szCs w:val="20"/>
              </w:rPr>
            </w:pPr>
          </w:p>
        </w:tc>
        <w:tc>
          <w:tcPr>
            <w:tcW w:w="960" w:type="dxa"/>
            <w:noWrap/>
            <w:hideMark/>
          </w:tcPr>
          <w:p w14:paraId="05CA9493" w14:textId="77777777" w:rsidR="00C84887" w:rsidRPr="00C84887" w:rsidRDefault="00C84887" w:rsidP="00C84887">
            <w:pPr>
              <w:spacing w:after="108" w:line="259" w:lineRule="auto"/>
              <w:jc w:val="left"/>
              <w:rPr>
                <w:sz w:val="20"/>
                <w:szCs w:val="20"/>
              </w:rPr>
            </w:pPr>
          </w:p>
        </w:tc>
        <w:tc>
          <w:tcPr>
            <w:tcW w:w="960" w:type="dxa"/>
            <w:noWrap/>
            <w:hideMark/>
          </w:tcPr>
          <w:p w14:paraId="47B28386" w14:textId="77777777" w:rsidR="00C84887" w:rsidRPr="00C84887" w:rsidRDefault="00C84887" w:rsidP="00C84887">
            <w:pPr>
              <w:spacing w:after="108" w:line="259" w:lineRule="auto"/>
              <w:jc w:val="left"/>
              <w:rPr>
                <w:sz w:val="20"/>
                <w:szCs w:val="20"/>
              </w:rPr>
            </w:pPr>
          </w:p>
        </w:tc>
        <w:tc>
          <w:tcPr>
            <w:tcW w:w="960" w:type="dxa"/>
            <w:noWrap/>
            <w:hideMark/>
          </w:tcPr>
          <w:p w14:paraId="266C8765" w14:textId="77777777" w:rsidR="00C84887" w:rsidRPr="00C84887" w:rsidRDefault="00C84887" w:rsidP="00C84887">
            <w:pPr>
              <w:spacing w:after="108" w:line="259" w:lineRule="auto"/>
              <w:jc w:val="left"/>
              <w:rPr>
                <w:sz w:val="20"/>
                <w:szCs w:val="20"/>
              </w:rPr>
            </w:pPr>
          </w:p>
        </w:tc>
      </w:tr>
      <w:tr w:rsidR="00C84887" w:rsidRPr="00C84887" w14:paraId="5E53565F" w14:textId="77777777" w:rsidTr="00C84887">
        <w:trPr>
          <w:trHeight w:val="300"/>
        </w:trPr>
        <w:tc>
          <w:tcPr>
            <w:tcW w:w="1735" w:type="dxa"/>
            <w:noWrap/>
            <w:hideMark/>
          </w:tcPr>
          <w:p w14:paraId="1BB7EA92" w14:textId="77777777" w:rsidR="00C84887" w:rsidRPr="00C84887" w:rsidRDefault="00C84887" w:rsidP="00C84887">
            <w:pPr>
              <w:spacing w:after="108" w:line="259" w:lineRule="auto"/>
              <w:jc w:val="left"/>
              <w:rPr>
                <w:sz w:val="20"/>
                <w:szCs w:val="20"/>
              </w:rPr>
            </w:pPr>
            <w:r w:rsidRPr="00C84887">
              <w:rPr>
                <w:sz w:val="20"/>
                <w:szCs w:val="20"/>
              </w:rPr>
              <w:t>SUMMARY</w:t>
            </w:r>
          </w:p>
        </w:tc>
        <w:tc>
          <w:tcPr>
            <w:tcW w:w="867" w:type="dxa"/>
            <w:noWrap/>
            <w:hideMark/>
          </w:tcPr>
          <w:p w14:paraId="79AE9444" w14:textId="77777777" w:rsidR="00C84887" w:rsidRPr="00C84887" w:rsidRDefault="00C84887" w:rsidP="00C84887">
            <w:pPr>
              <w:spacing w:after="108" w:line="259" w:lineRule="auto"/>
              <w:jc w:val="left"/>
              <w:rPr>
                <w:sz w:val="20"/>
                <w:szCs w:val="20"/>
              </w:rPr>
            </w:pPr>
          </w:p>
        </w:tc>
        <w:tc>
          <w:tcPr>
            <w:tcW w:w="818" w:type="dxa"/>
            <w:noWrap/>
            <w:hideMark/>
          </w:tcPr>
          <w:p w14:paraId="397ADB81" w14:textId="77777777" w:rsidR="00C84887" w:rsidRPr="00C84887" w:rsidRDefault="00C84887" w:rsidP="00C84887">
            <w:pPr>
              <w:spacing w:after="108" w:line="259" w:lineRule="auto"/>
              <w:jc w:val="left"/>
              <w:rPr>
                <w:sz w:val="20"/>
                <w:szCs w:val="20"/>
              </w:rPr>
            </w:pPr>
          </w:p>
        </w:tc>
        <w:tc>
          <w:tcPr>
            <w:tcW w:w="1102" w:type="dxa"/>
            <w:noWrap/>
            <w:hideMark/>
          </w:tcPr>
          <w:p w14:paraId="3943C5CC" w14:textId="77777777" w:rsidR="00C84887" w:rsidRPr="00C84887" w:rsidRDefault="00C84887" w:rsidP="00C84887">
            <w:pPr>
              <w:spacing w:after="108" w:line="259" w:lineRule="auto"/>
              <w:jc w:val="left"/>
              <w:rPr>
                <w:sz w:val="20"/>
                <w:szCs w:val="20"/>
              </w:rPr>
            </w:pPr>
          </w:p>
        </w:tc>
        <w:tc>
          <w:tcPr>
            <w:tcW w:w="960" w:type="dxa"/>
            <w:noWrap/>
            <w:hideMark/>
          </w:tcPr>
          <w:p w14:paraId="7807E618" w14:textId="77777777" w:rsidR="00C84887" w:rsidRPr="00C84887" w:rsidRDefault="00C84887" w:rsidP="00C84887">
            <w:pPr>
              <w:spacing w:after="108" w:line="259" w:lineRule="auto"/>
              <w:jc w:val="left"/>
              <w:rPr>
                <w:sz w:val="20"/>
                <w:szCs w:val="20"/>
              </w:rPr>
            </w:pPr>
          </w:p>
        </w:tc>
        <w:tc>
          <w:tcPr>
            <w:tcW w:w="960" w:type="dxa"/>
            <w:noWrap/>
            <w:hideMark/>
          </w:tcPr>
          <w:p w14:paraId="62130F64" w14:textId="77777777" w:rsidR="00C84887" w:rsidRPr="00C84887" w:rsidRDefault="00C84887" w:rsidP="00C84887">
            <w:pPr>
              <w:spacing w:after="108" w:line="259" w:lineRule="auto"/>
              <w:jc w:val="left"/>
              <w:rPr>
                <w:sz w:val="20"/>
                <w:szCs w:val="20"/>
              </w:rPr>
            </w:pPr>
          </w:p>
        </w:tc>
        <w:tc>
          <w:tcPr>
            <w:tcW w:w="960" w:type="dxa"/>
            <w:noWrap/>
            <w:hideMark/>
          </w:tcPr>
          <w:p w14:paraId="10426618" w14:textId="77777777" w:rsidR="00C84887" w:rsidRPr="00C84887" w:rsidRDefault="00C84887" w:rsidP="00C84887">
            <w:pPr>
              <w:spacing w:after="108" w:line="259" w:lineRule="auto"/>
              <w:jc w:val="left"/>
              <w:rPr>
                <w:sz w:val="20"/>
                <w:szCs w:val="20"/>
              </w:rPr>
            </w:pPr>
          </w:p>
        </w:tc>
      </w:tr>
      <w:tr w:rsidR="00C84887" w:rsidRPr="00C84887" w14:paraId="2376A5EC" w14:textId="77777777" w:rsidTr="00C84887">
        <w:trPr>
          <w:trHeight w:val="288"/>
        </w:trPr>
        <w:tc>
          <w:tcPr>
            <w:tcW w:w="1735" w:type="dxa"/>
            <w:noWrap/>
            <w:hideMark/>
          </w:tcPr>
          <w:p w14:paraId="3E25686F" w14:textId="77777777" w:rsidR="00C84887" w:rsidRPr="00C84887" w:rsidRDefault="00C84887" w:rsidP="00C84887">
            <w:pPr>
              <w:spacing w:after="108" w:line="259" w:lineRule="auto"/>
              <w:jc w:val="left"/>
              <w:rPr>
                <w:i/>
                <w:iCs/>
                <w:sz w:val="20"/>
                <w:szCs w:val="20"/>
              </w:rPr>
            </w:pPr>
            <w:r w:rsidRPr="00C84887">
              <w:rPr>
                <w:i/>
                <w:iCs/>
                <w:sz w:val="20"/>
                <w:szCs w:val="20"/>
              </w:rPr>
              <w:t>Groups</w:t>
            </w:r>
          </w:p>
        </w:tc>
        <w:tc>
          <w:tcPr>
            <w:tcW w:w="867" w:type="dxa"/>
            <w:noWrap/>
            <w:hideMark/>
          </w:tcPr>
          <w:p w14:paraId="3C242FB5" w14:textId="77777777" w:rsidR="00C84887" w:rsidRPr="00C84887" w:rsidRDefault="00C84887" w:rsidP="00C84887">
            <w:pPr>
              <w:spacing w:after="108" w:line="259" w:lineRule="auto"/>
              <w:jc w:val="left"/>
              <w:rPr>
                <w:i/>
                <w:iCs/>
                <w:sz w:val="20"/>
                <w:szCs w:val="20"/>
              </w:rPr>
            </w:pPr>
            <w:r w:rsidRPr="00C84887">
              <w:rPr>
                <w:i/>
                <w:iCs/>
                <w:sz w:val="20"/>
                <w:szCs w:val="20"/>
              </w:rPr>
              <w:t>Count</w:t>
            </w:r>
          </w:p>
        </w:tc>
        <w:tc>
          <w:tcPr>
            <w:tcW w:w="818" w:type="dxa"/>
            <w:noWrap/>
            <w:hideMark/>
          </w:tcPr>
          <w:p w14:paraId="5347143C" w14:textId="77777777" w:rsidR="00C84887" w:rsidRPr="00C84887" w:rsidRDefault="00C84887" w:rsidP="00C84887">
            <w:pPr>
              <w:spacing w:after="108" w:line="259" w:lineRule="auto"/>
              <w:jc w:val="left"/>
              <w:rPr>
                <w:i/>
                <w:iCs/>
                <w:sz w:val="20"/>
                <w:szCs w:val="20"/>
              </w:rPr>
            </w:pPr>
            <w:r w:rsidRPr="00C84887">
              <w:rPr>
                <w:i/>
                <w:iCs/>
                <w:sz w:val="20"/>
                <w:szCs w:val="20"/>
              </w:rPr>
              <w:t>Sum</w:t>
            </w:r>
          </w:p>
        </w:tc>
        <w:tc>
          <w:tcPr>
            <w:tcW w:w="1102" w:type="dxa"/>
            <w:noWrap/>
            <w:hideMark/>
          </w:tcPr>
          <w:p w14:paraId="68E027B2" w14:textId="77777777" w:rsidR="00C84887" w:rsidRPr="00C84887" w:rsidRDefault="00C84887" w:rsidP="00C84887">
            <w:pPr>
              <w:spacing w:after="108" w:line="259" w:lineRule="auto"/>
              <w:jc w:val="left"/>
              <w:rPr>
                <w:i/>
                <w:iCs/>
                <w:sz w:val="20"/>
                <w:szCs w:val="20"/>
              </w:rPr>
            </w:pPr>
            <w:r w:rsidRPr="00C84887">
              <w:rPr>
                <w:i/>
                <w:iCs/>
                <w:sz w:val="20"/>
                <w:szCs w:val="20"/>
              </w:rPr>
              <w:t>Average</w:t>
            </w:r>
          </w:p>
        </w:tc>
        <w:tc>
          <w:tcPr>
            <w:tcW w:w="960" w:type="dxa"/>
            <w:noWrap/>
            <w:hideMark/>
          </w:tcPr>
          <w:p w14:paraId="7A5FD910" w14:textId="77777777" w:rsidR="00C84887" w:rsidRPr="00C84887" w:rsidRDefault="00C84887" w:rsidP="00C84887">
            <w:pPr>
              <w:spacing w:after="108" w:line="259" w:lineRule="auto"/>
              <w:jc w:val="left"/>
              <w:rPr>
                <w:i/>
                <w:iCs/>
                <w:sz w:val="20"/>
                <w:szCs w:val="20"/>
              </w:rPr>
            </w:pPr>
            <w:r w:rsidRPr="00C84887">
              <w:rPr>
                <w:i/>
                <w:iCs/>
                <w:sz w:val="20"/>
                <w:szCs w:val="20"/>
              </w:rPr>
              <w:t>Variance</w:t>
            </w:r>
          </w:p>
        </w:tc>
        <w:tc>
          <w:tcPr>
            <w:tcW w:w="960" w:type="dxa"/>
            <w:noWrap/>
            <w:hideMark/>
          </w:tcPr>
          <w:p w14:paraId="4A172F40" w14:textId="77777777" w:rsidR="00C84887" w:rsidRPr="00C84887" w:rsidRDefault="00C84887" w:rsidP="00C84887">
            <w:pPr>
              <w:spacing w:after="108" w:line="259" w:lineRule="auto"/>
              <w:jc w:val="left"/>
              <w:rPr>
                <w:i/>
                <w:iCs/>
                <w:sz w:val="20"/>
                <w:szCs w:val="20"/>
              </w:rPr>
            </w:pPr>
          </w:p>
        </w:tc>
        <w:tc>
          <w:tcPr>
            <w:tcW w:w="960" w:type="dxa"/>
            <w:noWrap/>
            <w:hideMark/>
          </w:tcPr>
          <w:p w14:paraId="767C8E93" w14:textId="77777777" w:rsidR="00C84887" w:rsidRPr="00C84887" w:rsidRDefault="00C84887" w:rsidP="00C84887">
            <w:pPr>
              <w:spacing w:after="108" w:line="259" w:lineRule="auto"/>
              <w:jc w:val="left"/>
              <w:rPr>
                <w:sz w:val="20"/>
                <w:szCs w:val="20"/>
              </w:rPr>
            </w:pPr>
          </w:p>
        </w:tc>
      </w:tr>
      <w:tr w:rsidR="00C84887" w:rsidRPr="00C84887" w14:paraId="06E8A850" w14:textId="77777777" w:rsidTr="00C84887">
        <w:trPr>
          <w:trHeight w:val="288"/>
        </w:trPr>
        <w:tc>
          <w:tcPr>
            <w:tcW w:w="1735" w:type="dxa"/>
            <w:noWrap/>
            <w:hideMark/>
          </w:tcPr>
          <w:p w14:paraId="19C826C7" w14:textId="77777777" w:rsidR="00C84887" w:rsidRPr="00C84887" w:rsidRDefault="00C84887" w:rsidP="00C84887">
            <w:pPr>
              <w:spacing w:after="108" w:line="259" w:lineRule="auto"/>
              <w:jc w:val="left"/>
              <w:rPr>
                <w:sz w:val="20"/>
                <w:szCs w:val="20"/>
              </w:rPr>
            </w:pPr>
            <w:r w:rsidRPr="00C84887">
              <w:rPr>
                <w:sz w:val="20"/>
                <w:szCs w:val="20"/>
              </w:rPr>
              <w:t>5°C/min</w:t>
            </w:r>
          </w:p>
        </w:tc>
        <w:tc>
          <w:tcPr>
            <w:tcW w:w="867" w:type="dxa"/>
            <w:noWrap/>
            <w:hideMark/>
          </w:tcPr>
          <w:p w14:paraId="2E84642E" w14:textId="77777777" w:rsidR="00C84887" w:rsidRPr="00C84887" w:rsidRDefault="00C84887" w:rsidP="00C84887">
            <w:pPr>
              <w:spacing w:after="108" w:line="259" w:lineRule="auto"/>
              <w:jc w:val="left"/>
              <w:rPr>
                <w:sz w:val="20"/>
                <w:szCs w:val="20"/>
              </w:rPr>
            </w:pPr>
            <w:r w:rsidRPr="00C84887">
              <w:rPr>
                <w:sz w:val="20"/>
                <w:szCs w:val="20"/>
              </w:rPr>
              <w:t>8</w:t>
            </w:r>
          </w:p>
        </w:tc>
        <w:tc>
          <w:tcPr>
            <w:tcW w:w="818" w:type="dxa"/>
            <w:noWrap/>
            <w:hideMark/>
          </w:tcPr>
          <w:p w14:paraId="280401EB" w14:textId="77777777" w:rsidR="00C84887" w:rsidRPr="00C84887" w:rsidRDefault="00C84887" w:rsidP="00C84887">
            <w:pPr>
              <w:spacing w:after="108" w:line="259" w:lineRule="auto"/>
              <w:jc w:val="left"/>
              <w:rPr>
                <w:sz w:val="20"/>
                <w:szCs w:val="20"/>
              </w:rPr>
            </w:pPr>
            <w:r w:rsidRPr="00C84887">
              <w:rPr>
                <w:sz w:val="20"/>
                <w:szCs w:val="20"/>
              </w:rPr>
              <w:t>241.5</w:t>
            </w:r>
          </w:p>
        </w:tc>
        <w:tc>
          <w:tcPr>
            <w:tcW w:w="1102" w:type="dxa"/>
            <w:noWrap/>
            <w:hideMark/>
          </w:tcPr>
          <w:p w14:paraId="3CCA599B" w14:textId="77777777" w:rsidR="00C84887" w:rsidRPr="00C84887" w:rsidRDefault="00C84887" w:rsidP="00C84887">
            <w:pPr>
              <w:spacing w:after="108" w:line="259" w:lineRule="auto"/>
              <w:jc w:val="left"/>
              <w:rPr>
                <w:sz w:val="20"/>
                <w:szCs w:val="20"/>
              </w:rPr>
            </w:pPr>
            <w:r w:rsidRPr="00C84887">
              <w:rPr>
                <w:sz w:val="20"/>
                <w:szCs w:val="20"/>
              </w:rPr>
              <w:t>30.1875</w:t>
            </w:r>
          </w:p>
        </w:tc>
        <w:tc>
          <w:tcPr>
            <w:tcW w:w="960" w:type="dxa"/>
            <w:noWrap/>
            <w:hideMark/>
          </w:tcPr>
          <w:p w14:paraId="39DC62DB" w14:textId="77777777" w:rsidR="00C84887" w:rsidRPr="00C84887" w:rsidRDefault="00C84887" w:rsidP="00C84887">
            <w:pPr>
              <w:spacing w:after="108" w:line="259" w:lineRule="auto"/>
              <w:jc w:val="left"/>
              <w:rPr>
                <w:sz w:val="20"/>
                <w:szCs w:val="20"/>
              </w:rPr>
            </w:pPr>
            <w:r w:rsidRPr="00C84887">
              <w:rPr>
                <w:sz w:val="20"/>
                <w:szCs w:val="20"/>
              </w:rPr>
              <w:t>20.16125</w:t>
            </w:r>
          </w:p>
        </w:tc>
        <w:tc>
          <w:tcPr>
            <w:tcW w:w="960" w:type="dxa"/>
            <w:noWrap/>
            <w:hideMark/>
          </w:tcPr>
          <w:p w14:paraId="56C93357" w14:textId="77777777" w:rsidR="00C84887" w:rsidRPr="00C84887" w:rsidRDefault="00C84887" w:rsidP="00C84887">
            <w:pPr>
              <w:spacing w:after="108" w:line="259" w:lineRule="auto"/>
              <w:jc w:val="left"/>
              <w:rPr>
                <w:sz w:val="20"/>
                <w:szCs w:val="20"/>
              </w:rPr>
            </w:pPr>
          </w:p>
        </w:tc>
        <w:tc>
          <w:tcPr>
            <w:tcW w:w="960" w:type="dxa"/>
            <w:noWrap/>
            <w:hideMark/>
          </w:tcPr>
          <w:p w14:paraId="7FC36AE4" w14:textId="77777777" w:rsidR="00C84887" w:rsidRPr="00C84887" w:rsidRDefault="00C84887" w:rsidP="00C84887">
            <w:pPr>
              <w:spacing w:after="108" w:line="259" w:lineRule="auto"/>
              <w:jc w:val="left"/>
              <w:rPr>
                <w:sz w:val="20"/>
                <w:szCs w:val="20"/>
              </w:rPr>
            </w:pPr>
          </w:p>
        </w:tc>
      </w:tr>
      <w:tr w:rsidR="00C84887" w:rsidRPr="00C84887" w14:paraId="394F88EF" w14:textId="77777777" w:rsidTr="00C84887">
        <w:trPr>
          <w:trHeight w:val="288"/>
        </w:trPr>
        <w:tc>
          <w:tcPr>
            <w:tcW w:w="1735" w:type="dxa"/>
            <w:noWrap/>
            <w:hideMark/>
          </w:tcPr>
          <w:p w14:paraId="268DC5BA" w14:textId="77777777" w:rsidR="00C84887" w:rsidRPr="00C84887" w:rsidRDefault="00C84887" w:rsidP="00C84887">
            <w:pPr>
              <w:spacing w:after="108" w:line="259" w:lineRule="auto"/>
              <w:jc w:val="left"/>
              <w:rPr>
                <w:sz w:val="20"/>
                <w:szCs w:val="20"/>
              </w:rPr>
            </w:pPr>
            <w:r w:rsidRPr="00C84887">
              <w:rPr>
                <w:sz w:val="20"/>
                <w:szCs w:val="20"/>
              </w:rPr>
              <w:t>6°C/min</w:t>
            </w:r>
          </w:p>
        </w:tc>
        <w:tc>
          <w:tcPr>
            <w:tcW w:w="867" w:type="dxa"/>
            <w:noWrap/>
            <w:hideMark/>
          </w:tcPr>
          <w:p w14:paraId="27E7410C" w14:textId="77777777" w:rsidR="00C84887" w:rsidRPr="00C84887" w:rsidRDefault="00C84887" w:rsidP="00C84887">
            <w:pPr>
              <w:spacing w:after="108" w:line="259" w:lineRule="auto"/>
              <w:jc w:val="left"/>
              <w:rPr>
                <w:sz w:val="20"/>
                <w:szCs w:val="20"/>
              </w:rPr>
            </w:pPr>
            <w:r w:rsidRPr="00C84887">
              <w:rPr>
                <w:sz w:val="20"/>
                <w:szCs w:val="20"/>
              </w:rPr>
              <w:t>8</w:t>
            </w:r>
          </w:p>
        </w:tc>
        <w:tc>
          <w:tcPr>
            <w:tcW w:w="818" w:type="dxa"/>
            <w:noWrap/>
            <w:hideMark/>
          </w:tcPr>
          <w:p w14:paraId="6DB71FFB" w14:textId="77777777" w:rsidR="00C84887" w:rsidRPr="00C84887" w:rsidRDefault="00C84887" w:rsidP="00C84887">
            <w:pPr>
              <w:spacing w:after="108" w:line="259" w:lineRule="auto"/>
              <w:jc w:val="left"/>
              <w:rPr>
                <w:sz w:val="20"/>
                <w:szCs w:val="20"/>
              </w:rPr>
            </w:pPr>
            <w:r w:rsidRPr="00C84887">
              <w:rPr>
                <w:sz w:val="20"/>
                <w:szCs w:val="20"/>
              </w:rPr>
              <w:t>271.5</w:t>
            </w:r>
          </w:p>
        </w:tc>
        <w:tc>
          <w:tcPr>
            <w:tcW w:w="1102" w:type="dxa"/>
            <w:noWrap/>
            <w:hideMark/>
          </w:tcPr>
          <w:p w14:paraId="2552C9FC" w14:textId="77777777" w:rsidR="00C84887" w:rsidRPr="00C84887" w:rsidRDefault="00C84887" w:rsidP="00C84887">
            <w:pPr>
              <w:spacing w:after="108" w:line="259" w:lineRule="auto"/>
              <w:jc w:val="left"/>
              <w:rPr>
                <w:sz w:val="20"/>
                <w:szCs w:val="20"/>
              </w:rPr>
            </w:pPr>
            <w:r w:rsidRPr="00C84887">
              <w:rPr>
                <w:sz w:val="20"/>
                <w:szCs w:val="20"/>
              </w:rPr>
              <w:t>33.9375</w:t>
            </w:r>
          </w:p>
        </w:tc>
        <w:tc>
          <w:tcPr>
            <w:tcW w:w="960" w:type="dxa"/>
            <w:noWrap/>
            <w:hideMark/>
          </w:tcPr>
          <w:p w14:paraId="741B8E4D" w14:textId="77777777" w:rsidR="00C84887" w:rsidRPr="00C84887" w:rsidRDefault="00C84887" w:rsidP="00C84887">
            <w:pPr>
              <w:spacing w:after="108" w:line="259" w:lineRule="auto"/>
              <w:jc w:val="left"/>
              <w:rPr>
                <w:sz w:val="20"/>
                <w:szCs w:val="20"/>
              </w:rPr>
            </w:pPr>
            <w:r w:rsidRPr="00C84887">
              <w:rPr>
                <w:sz w:val="20"/>
                <w:szCs w:val="20"/>
              </w:rPr>
              <w:t>354.157</w:t>
            </w:r>
          </w:p>
        </w:tc>
        <w:tc>
          <w:tcPr>
            <w:tcW w:w="960" w:type="dxa"/>
            <w:noWrap/>
            <w:hideMark/>
          </w:tcPr>
          <w:p w14:paraId="602F244B" w14:textId="77777777" w:rsidR="00C84887" w:rsidRPr="00C84887" w:rsidRDefault="00C84887" w:rsidP="00C84887">
            <w:pPr>
              <w:spacing w:after="108" w:line="259" w:lineRule="auto"/>
              <w:jc w:val="left"/>
              <w:rPr>
                <w:sz w:val="20"/>
                <w:szCs w:val="20"/>
              </w:rPr>
            </w:pPr>
          </w:p>
        </w:tc>
        <w:tc>
          <w:tcPr>
            <w:tcW w:w="960" w:type="dxa"/>
            <w:noWrap/>
            <w:hideMark/>
          </w:tcPr>
          <w:p w14:paraId="0B90490F" w14:textId="77777777" w:rsidR="00C84887" w:rsidRPr="00C84887" w:rsidRDefault="00C84887" w:rsidP="00C84887">
            <w:pPr>
              <w:spacing w:after="108" w:line="259" w:lineRule="auto"/>
              <w:jc w:val="left"/>
              <w:rPr>
                <w:sz w:val="20"/>
                <w:szCs w:val="20"/>
              </w:rPr>
            </w:pPr>
          </w:p>
        </w:tc>
      </w:tr>
      <w:tr w:rsidR="00C84887" w:rsidRPr="00C84887" w14:paraId="79D8F6E0" w14:textId="77777777" w:rsidTr="00C84887">
        <w:trPr>
          <w:trHeight w:val="288"/>
        </w:trPr>
        <w:tc>
          <w:tcPr>
            <w:tcW w:w="1735" w:type="dxa"/>
            <w:noWrap/>
            <w:hideMark/>
          </w:tcPr>
          <w:p w14:paraId="3B45136A" w14:textId="77777777" w:rsidR="00C84887" w:rsidRPr="00C84887" w:rsidRDefault="00C84887" w:rsidP="00C84887">
            <w:pPr>
              <w:spacing w:after="108" w:line="259" w:lineRule="auto"/>
              <w:jc w:val="left"/>
              <w:rPr>
                <w:sz w:val="20"/>
                <w:szCs w:val="20"/>
              </w:rPr>
            </w:pPr>
            <w:r w:rsidRPr="00C84887">
              <w:rPr>
                <w:sz w:val="20"/>
                <w:szCs w:val="20"/>
              </w:rPr>
              <w:t>8°C/min</w:t>
            </w:r>
          </w:p>
        </w:tc>
        <w:tc>
          <w:tcPr>
            <w:tcW w:w="867" w:type="dxa"/>
            <w:noWrap/>
            <w:hideMark/>
          </w:tcPr>
          <w:p w14:paraId="64069422" w14:textId="77777777" w:rsidR="00C84887" w:rsidRPr="00C84887" w:rsidRDefault="00C84887" w:rsidP="00C84887">
            <w:pPr>
              <w:spacing w:after="108" w:line="259" w:lineRule="auto"/>
              <w:jc w:val="left"/>
              <w:rPr>
                <w:sz w:val="20"/>
                <w:szCs w:val="20"/>
              </w:rPr>
            </w:pPr>
            <w:r w:rsidRPr="00C84887">
              <w:rPr>
                <w:sz w:val="20"/>
                <w:szCs w:val="20"/>
              </w:rPr>
              <w:t>8</w:t>
            </w:r>
          </w:p>
        </w:tc>
        <w:tc>
          <w:tcPr>
            <w:tcW w:w="818" w:type="dxa"/>
            <w:noWrap/>
            <w:hideMark/>
          </w:tcPr>
          <w:p w14:paraId="6B6DD941" w14:textId="77777777" w:rsidR="00C84887" w:rsidRPr="00C84887" w:rsidRDefault="00C84887" w:rsidP="00C84887">
            <w:pPr>
              <w:spacing w:after="108" w:line="259" w:lineRule="auto"/>
              <w:jc w:val="left"/>
              <w:rPr>
                <w:sz w:val="20"/>
                <w:szCs w:val="20"/>
              </w:rPr>
            </w:pPr>
            <w:r w:rsidRPr="00C84887">
              <w:rPr>
                <w:sz w:val="20"/>
                <w:szCs w:val="20"/>
              </w:rPr>
              <w:t>332.43</w:t>
            </w:r>
          </w:p>
        </w:tc>
        <w:tc>
          <w:tcPr>
            <w:tcW w:w="1102" w:type="dxa"/>
            <w:noWrap/>
            <w:hideMark/>
          </w:tcPr>
          <w:p w14:paraId="70348AF2" w14:textId="77777777" w:rsidR="00C84887" w:rsidRPr="00C84887" w:rsidRDefault="00C84887" w:rsidP="00C84887">
            <w:pPr>
              <w:spacing w:after="108" w:line="259" w:lineRule="auto"/>
              <w:jc w:val="left"/>
              <w:rPr>
                <w:sz w:val="20"/>
                <w:szCs w:val="20"/>
              </w:rPr>
            </w:pPr>
            <w:r w:rsidRPr="00C84887">
              <w:rPr>
                <w:sz w:val="20"/>
                <w:szCs w:val="20"/>
              </w:rPr>
              <w:t>41.55375</w:t>
            </w:r>
          </w:p>
        </w:tc>
        <w:tc>
          <w:tcPr>
            <w:tcW w:w="960" w:type="dxa"/>
            <w:noWrap/>
            <w:hideMark/>
          </w:tcPr>
          <w:p w14:paraId="2AC35B54" w14:textId="77777777" w:rsidR="00C84887" w:rsidRPr="00C84887" w:rsidRDefault="00C84887" w:rsidP="00C84887">
            <w:pPr>
              <w:spacing w:after="108" w:line="259" w:lineRule="auto"/>
              <w:jc w:val="left"/>
              <w:rPr>
                <w:sz w:val="20"/>
                <w:szCs w:val="20"/>
              </w:rPr>
            </w:pPr>
            <w:r w:rsidRPr="00C84887">
              <w:rPr>
                <w:sz w:val="20"/>
                <w:szCs w:val="20"/>
              </w:rPr>
              <w:t>128.4759</w:t>
            </w:r>
          </w:p>
        </w:tc>
        <w:tc>
          <w:tcPr>
            <w:tcW w:w="960" w:type="dxa"/>
            <w:noWrap/>
            <w:hideMark/>
          </w:tcPr>
          <w:p w14:paraId="23937145" w14:textId="77777777" w:rsidR="00C84887" w:rsidRPr="00C84887" w:rsidRDefault="00C84887" w:rsidP="00C84887">
            <w:pPr>
              <w:spacing w:after="108" w:line="259" w:lineRule="auto"/>
              <w:jc w:val="left"/>
              <w:rPr>
                <w:sz w:val="20"/>
                <w:szCs w:val="20"/>
              </w:rPr>
            </w:pPr>
          </w:p>
        </w:tc>
        <w:tc>
          <w:tcPr>
            <w:tcW w:w="960" w:type="dxa"/>
            <w:noWrap/>
            <w:hideMark/>
          </w:tcPr>
          <w:p w14:paraId="6A6D300B" w14:textId="77777777" w:rsidR="00C84887" w:rsidRPr="00C84887" w:rsidRDefault="00C84887" w:rsidP="00C84887">
            <w:pPr>
              <w:spacing w:after="108" w:line="259" w:lineRule="auto"/>
              <w:jc w:val="left"/>
              <w:rPr>
                <w:sz w:val="20"/>
                <w:szCs w:val="20"/>
              </w:rPr>
            </w:pPr>
          </w:p>
        </w:tc>
      </w:tr>
      <w:tr w:rsidR="00C84887" w:rsidRPr="00C84887" w14:paraId="57588B01" w14:textId="77777777" w:rsidTr="00C84887">
        <w:trPr>
          <w:trHeight w:val="288"/>
        </w:trPr>
        <w:tc>
          <w:tcPr>
            <w:tcW w:w="1735" w:type="dxa"/>
            <w:noWrap/>
            <w:hideMark/>
          </w:tcPr>
          <w:p w14:paraId="1383EA43" w14:textId="77777777" w:rsidR="00C84887" w:rsidRPr="00C84887" w:rsidRDefault="00C84887" w:rsidP="00C84887">
            <w:pPr>
              <w:spacing w:after="108" w:line="259" w:lineRule="auto"/>
              <w:jc w:val="left"/>
              <w:rPr>
                <w:sz w:val="20"/>
                <w:szCs w:val="20"/>
              </w:rPr>
            </w:pPr>
            <w:r w:rsidRPr="00C84887">
              <w:rPr>
                <w:sz w:val="20"/>
                <w:szCs w:val="20"/>
              </w:rPr>
              <w:t>10°C/min</w:t>
            </w:r>
          </w:p>
        </w:tc>
        <w:tc>
          <w:tcPr>
            <w:tcW w:w="867" w:type="dxa"/>
            <w:noWrap/>
            <w:hideMark/>
          </w:tcPr>
          <w:p w14:paraId="46BEBB9F" w14:textId="77777777" w:rsidR="00C84887" w:rsidRPr="00C84887" w:rsidRDefault="00C84887" w:rsidP="00C84887">
            <w:pPr>
              <w:spacing w:after="108" w:line="259" w:lineRule="auto"/>
              <w:jc w:val="left"/>
              <w:rPr>
                <w:sz w:val="20"/>
                <w:szCs w:val="20"/>
              </w:rPr>
            </w:pPr>
            <w:r w:rsidRPr="00C84887">
              <w:rPr>
                <w:sz w:val="20"/>
                <w:szCs w:val="20"/>
              </w:rPr>
              <w:t>8</w:t>
            </w:r>
          </w:p>
        </w:tc>
        <w:tc>
          <w:tcPr>
            <w:tcW w:w="818" w:type="dxa"/>
            <w:noWrap/>
            <w:hideMark/>
          </w:tcPr>
          <w:p w14:paraId="1E308DD8" w14:textId="77777777" w:rsidR="00C84887" w:rsidRPr="00C84887" w:rsidRDefault="00C84887" w:rsidP="00C84887">
            <w:pPr>
              <w:spacing w:after="108" w:line="259" w:lineRule="auto"/>
              <w:jc w:val="left"/>
              <w:rPr>
                <w:sz w:val="20"/>
                <w:szCs w:val="20"/>
              </w:rPr>
            </w:pPr>
            <w:r w:rsidRPr="00C84887">
              <w:rPr>
                <w:sz w:val="20"/>
                <w:szCs w:val="20"/>
              </w:rPr>
              <w:t>252.4</w:t>
            </w:r>
          </w:p>
        </w:tc>
        <w:tc>
          <w:tcPr>
            <w:tcW w:w="1102" w:type="dxa"/>
            <w:noWrap/>
            <w:hideMark/>
          </w:tcPr>
          <w:p w14:paraId="47BE4B18" w14:textId="77777777" w:rsidR="00C84887" w:rsidRPr="00C84887" w:rsidRDefault="00C84887" w:rsidP="00C84887">
            <w:pPr>
              <w:spacing w:after="108" w:line="259" w:lineRule="auto"/>
              <w:jc w:val="left"/>
              <w:rPr>
                <w:sz w:val="20"/>
                <w:szCs w:val="20"/>
              </w:rPr>
            </w:pPr>
            <w:r w:rsidRPr="00C84887">
              <w:rPr>
                <w:sz w:val="20"/>
                <w:szCs w:val="20"/>
              </w:rPr>
              <w:t>31.55</w:t>
            </w:r>
          </w:p>
        </w:tc>
        <w:tc>
          <w:tcPr>
            <w:tcW w:w="960" w:type="dxa"/>
            <w:noWrap/>
            <w:hideMark/>
          </w:tcPr>
          <w:p w14:paraId="6A53B753" w14:textId="77777777" w:rsidR="00C84887" w:rsidRPr="00C84887" w:rsidRDefault="00C84887" w:rsidP="00C84887">
            <w:pPr>
              <w:spacing w:after="108" w:line="259" w:lineRule="auto"/>
              <w:jc w:val="left"/>
              <w:rPr>
                <w:sz w:val="20"/>
                <w:szCs w:val="20"/>
              </w:rPr>
            </w:pPr>
            <w:r w:rsidRPr="00C84887">
              <w:rPr>
                <w:sz w:val="20"/>
                <w:szCs w:val="20"/>
              </w:rPr>
              <w:t>91.28857</w:t>
            </w:r>
          </w:p>
        </w:tc>
        <w:tc>
          <w:tcPr>
            <w:tcW w:w="960" w:type="dxa"/>
            <w:noWrap/>
            <w:hideMark/>
          </w:tcPr>
          <w:p w14:paraId="28ACE2AA" w14:textId="77777777" w:rsidR="00C84887" w:rsidRPr="00C84887" w:rsidRDefault="00C84887" w:rsidP="00C84887">
            <w:pPr>
              <w:spacing w:after="108" w:line="259" w:lineRule="auto"/>
              <w:jc w:val="left"/>
              <w:rPr>
                <w:sz w:val="20"/>
                <w:szCs w:val="20"/>
              </w:rPr>
            </w:pPr>
          </w:p>
        </w:tc>
        <w:tc>
          <w:tcPr>
            <w:tcW w:w="960" w:type="dxa"/>
            <w:noWrap/>
            <w:hideMark/>
          </w:tcPr>
          <w:p w14:paraId="0B8062BC" w14:textId="77777777" w:rsidR="00C84887" w:rsidRPr="00C84887" w:rsidRDefault="00C84887" w:rsidP="00C84887">
            <w:pPr>
              <w:spacing w:after="108" w:line="259" w:lineRule="auto"/>
              <w:jc w:val="left"/>
              <w:rPr>
                <w:sz w:val="20"/>
                <w:szCs w:val="20"/>
              </w:rPr>
            </w:pPr>
          </w:p>
        </w:tc>
      </w:tr>
      <w:tr w:rsidR="00C84887" w:rsidRPr="00C84887" w14:paraId="7F21225A" w14:textId="77777777" w:rsidTr="00C84887">
        <w:trPr>
          <w:trHeight w:val="288"/>
        </w:trPr>
        <w:tc>
          <w:tcPr>
            <w:tcW w:w="1735" w:type="dxa"/>
            <w:noWrap/>
            <w:hideMark/>
          </w:tcPr>
          <w:p w14:paraId="7AD994DA" w14:textId="77777777" w:rsidR="00C84887" w:rsidRPr="00C84887" w:rsidRDefault="00C84887" w:rsidP="00C84887">
            <w:pPr>
              <w:spacing w:after="108" w:line="259" w:lineRule="auto"/>
              <w:jc w:val="left"/>
              <w:rPr>
                <w:sz w:val="20"/>
                <w:szCs w:val="20"/>
              </w:rPr>
            </w:pPr>
            <w:r w:rsidRPr="00C84887">
              <w:rPr>
                <w:sz w:val="20"/>
                <w:szCs w:val="20"/>
              </w:rPr>
              <w:t>15°C/min</w:t>
            </w:r>
          </w:p>
        </w:tc>
        <w:tc>
          <w:tcPr>
            <w:tcW w:w="867" w:type="dxa"/>
            <w:noWrap/>
            <w:hideMark/>
          </w:tcPr>
          <w:p w14:paraId="08307A31" w14:textId="77777777" w:rsidR="00C84887" w:rsidRPr="00C84887" w:rsidRDefault="00C84887" w:rsidP="00C84887">
            <w:pPr>
              <w:spacing w:after="108" w:line="259" w:lineRule="auto"/>
              <w:jc w:val="left"/>
              <w:rPr>
                <w:sz w:val="20"/>
                <w:szCs w:val="20"/>
              </w:rPr>
            </w:pPr>
            <w:r w:rsidRPr="00C84887">
              <w:rPr>
                <w:sz w:val="20"/>
                <w:szCs w:val="20"/>
              </w:rPr>
              <w:t>8</w:t>
            </w:r>
          </w:p>
        </w:tc>
        <w:tc>
          <w:tcPr>
            <w:tcW w:w="818" w:type="dxa"/>
            <w:noWrap/>
            <w:hideMark/>
          </w:tcPr>
          <w:p w14:paraId="46CC5B2E" w14:textId="77777777" w:rsidR="00C84887" w:rsidRPr="00C84887" w:rsidRDefault="00C84887" w:rsidP="00C84887">
            <w:pPr>
              <w:spacing w:after="108" w:line="259" w:lineRule="auto"/>
              <w:jc w:val="left"/>
              <w:rPr>
                <w:sz w:val="20"/>
                <w:szCs w:val="20"/>
              </w:rPr>
            </w:pPr>
            <w:r w:rsidRPr="00C84887">
              <w:rPr>
                <w:sz w:val="20"/>
                <w:szCs w:val="20"/>
              </w:rPr>
              <w:t>273.92</w:t>
            </w:r>
          </w:p>
        </w:tc>
        <w:tc>
          <w:tcPr>
            <w:tcW w:w="1102" w:type="dxa"/>
            <w:noWrap/>
            <w:hideMark/>
          </w:tcPr>
          <w:p w14:paraId="28D2C216" w14:textId="77777777" w:rsidR="00C84887" w:rsidRPr="00C84887" w:rsidRDefault="00C84887" w:rsidP="00C84887">
            <w:pPr>
              <w:spacing w:after="108" w:line="259" w:lineRule="auto"/>
              <w:jc w:val="left"/>
              <w:rPr>
                <w:sz w:val="20"/>
                <w:szCs w:val="20"/>
              </w:rPr>
            </w:pPr>
            <w:r w:rsidRPr="00C84887">
              <w:rPr>
                <w:sz w:val="20"/>
                <w:szCs w:val="20"/>
              </w:rPr>
              <w:t>34.24</w:t>
            </w:r>
          </w:p>
        </w:tc>
        <w:tc>
          <w:tcPr>
            <w:tcW w:w="960" w:type="dxa"/>
            <w:noWrap/>
            <w:hideMark/>
          </w:tcPr>
          <w:p w14:paraId="386C9FAF" w14:textId="77777777" w:rsidR="00C84887" w:rsidRPr="00C84887" w:rsidRDefault="00C84887" w:rsidP="00C84887">
            <w:pPr>
              <w:spacing w:after="108" w:line="259" w:lineRule="auto"/>
              <w:jc w:val="left"/>
              <w:rPr>
                <w:sz w:val="20"/>
                <w:szCs w:val="20"/>
              </w:rPr>
            </w:pPr>
            <w:r w:rsidRPr="00C84887">
              <w:rPr>
                <w:sz w:val="20"/>
                <w:szCs w:val="20"/>
              </w:rPr>
              <w:t>31.23166</w:t>
            </w:r>
          </w:p>
        </w:tc>
        <w:tc>
          <w:tcPr>
            <w:tcW w:w="960" w:type="dxa"/>
            <w:noWrap/>
            <w:hideMark/>
          </w:tcPr>
          <w:p w14:paraId="3A36C04F" w14:textId="77777777" w:rsidR="00C84887" w:rsidRPr="00C84887" w:rsidRDefault="00C84887" w:rsidP="00C84887">
            <w:pPr>
              <w:spacing w:after="108" w:line="259" w:lineRule="auto"/>
              <w:jc w:val="left"/>
              <w:rPr>
                <w:sz w:val="20"/>
                <w:szCs w:val="20"/>
              </w:rPr>
            </w:pPr>
          </w:p>
        </w:tc>
        <w:tc>
          <w:tcPr>
            <w:tcW w:w="960" w:type="dxa"/>
            <w:noWrap/>
            <w:hideMark/>
          </w:tcPr>
          <w:p w14:paraId="617C7854" w14:textId="77777777" w:rsidR="00C84887" w:rsidRPr="00C84887" w:rsidRDefault="00C84887" w:rsidP="00C84887">
            <w:pPr>
              <w:spacing w:after="108" w:line="259" w:lineRule="auto"/>
              <w:jc w:val="left"/>
              <w:rPr>
                <w:sz w:val="20"/>
                <w:szCs w:val="20"/>
              </w:rPr>
            </w:pPr>
          </w:p>
        </w:tc>
      </w:tr>
      <w:tr w:rsidR="00C84887" w:rsidRPr="00C84887" w14:paraId="2E8109A8" w14:textId="77777777" w:rsidTr="00C84887">
        <w:trPr>
          <w:trHeight w:val="300"/>
        </w:trPr>
        <w:tc>
          <w:tcPr>
            <w:tcW w:w="1735" w:type="dxa"/>
            <w:noWrap/>
            <w:hideMark/>
          </w:tcPr>
          <w:p w14:paraId="352FCFDB" w14:textId="77777777" w:rsidR="00C84887" w:rsidRPr="00C84887" w:rsidRDefault="00C84887" w:rsidP="00C84887">
            <w:pPr>
              <w:spacing w:after="108" w:line="259" w:lineRule="auto"/>
              <w:jc w:val="left"/>
              <w:rPr>
                <w:sz w:val="20"/>
                <w:szCs w:val="20"/>
              </w:rPr>
            </w:pPr>
            <w:r w:rsidRPr="00C84887">
              <w:rPr>
                <w:sz w:val="20"/>
                <w:szCs w:val="20"/>
              </w:rPr>
              <w:t>20°C/min</w:t>
            </w:r>
          </w:p>
        </w:tc>
        <w:tc>
          <w:tcPr>
            <w:tcW w:w="867" w:type="dxa"/>
            <w:noWrap/>
            <w:hideMark/>
          </w:tcPr>
          <w:p w14:paraId="0645D376" w14:textId="77777777" w:rsidR="00C84887" w:rsidRPr="00C84887" w:rsidRDefault="00C84887" w:rsidP="00C84887">
            <w:pPr>
              <w:spacing w:after="108" w:line="259" w:lineRule="auto"/>
              <w:jc w:val="left"/>
              <w:rPr>
                <w:sz w:val="20"/>
                <w:szCs w:val="20"/>
              </w:rPr>
            </w:pPr>
            <w:r w:rsidRPr="00C84887">
              <w:rPr>
                <w:sz w:val="20"/>
                <w:szCs w:val="20"/>
              </w:rPr>
              <w:t>8</w:t>
            </w:r>
          </w:p>
        </w:tc>
        <w:tc>
          <w:tcPr>
            <w:tcW w:w="818" w:type="dxa"/>
            <w:noWrap/>
            <w:hideMark/>
          </w:tcPr>
          <w:p w14:paraId="3FCE139C" w14:textId="77777777" w:rsidR="00C84887" w:rsidRPr="00C84887" w:rsidRDefault="00C84887" w:rsidP="00C84887">
            <w:pPr>
              <w:spacing w:after="108" w:line="259" w:lineRule="auto"/>
              <w:jc w:val="left"/>
              <w:rPr>
                <w:sz w:val="20"/>
                <w:szCs w:val="20"/>
              </w:rPr>
            </w:pPr>
            <w:r w:rsidRPr="00C84887">
              <w:rPr>
                <w:sz w:val="20"/>
                <w:szCs w:val="20"/>
              </w:rPr>
              <w:t>232.5</w:t>
            </w:r>
          </w:p>
        </w:tc>
        <w:tc>
          <w:tcPr>
            <w:tcW w:w="1102" w:type="dxa"/>
            <w:noWrap/>
            <w:hideMark/>
          </w:tcPr>
          <w:p w14:paraId="5FD314EC" w14:textId="77777777" w:rsidR="00C84887" w:rsidRPr="00C84887" w:rsidRDefault="00C84887" w:rsidP="00C84887">
            <w:pPr>
              <w:spacing w:after="108" w:line="259" w:lineRule="auto"/>
              <w:jc w:val="left"/>
              <w:rPr>
                <w:sz w:val="20"/>
                <w:szCs w:val="20"/>
              </w:rPr>
            </w:pPr>
            <w:r w:rsidRPr="00C84887">
              <w:rPr>
                <w:sz w:val="20"/>
                <w:szCs w:val="20"/>
              </w:rPr>
              <w:t>29.0625</w:t>
            </w:r>
          </w:p>
        </w:tc>
        <w:tc>
          <w:tcPr>
            <w:tcW w:w="960" w:type="dxa"/>
            <w:noWrap/>
            <w:hideMark/>
          </w:tcPr>
          <w:p w14:paraId="3FD685FD" w14:textId="77777777" w:rsidR="00C84887" w:rsidRPr="00C84887" w:rsidRDefault="00C84887" w:rsidP="00C84887">
            <w:pPr>
              <w:spacing w:after="108" w:line="259" w:lineRule="auto"/>
              <w:jc w:val="left"/>
              <w:rPr>
                <w:sz w:val="20"/>
                <w:szCs w:val="20"/>
              </w:rPr>
            </w:pPr>
            <w:r w:rsidRPr="00C84887">
              <w:rPr>
                <w:sz w:val="20"/>
                <w:szCs w:val="20"/>
              </w:rPr>
              <w:t>44.70839</w:t>
            </w:r>
          </w:p>
        </w:tc>
        <w:tc>
          <w:tcPr>
            <w:tcW w:w="960" w:type="dxa"/>
            <w:noWrap/>
            <w:hideMark/>
          </w:tcPr>
          <w:p w14:paraId="23DF161A" w14:textId="77777777" w:rsidR="00C84887" w:rsidRPr="00C84887" w:rsidRDefault="00C84887" w:rsidP="00C84887">
            <w:pPr>
              <w:spacing w:after="108" w:line="259" w:lineRule="auto"/>
              <w:jc w:val="left"/>
              <w:rPr>
                <w:sz w:val="20"/>
                <w:szCs w:val="20"/>
              </w:rPr>
            </w:pPr>
          </w:p>
        </w:tc>
        <w:tc>
          <w:tcPr>
            <w:tcW w:w="960" w:type="dxa"/>
            <w:noWrap/>
            <w:hideMark/>
          </w:tcPr>
          <w:p w14:paraId="405F9918" w14:textId="77777777" w:rsidR="00C84887" w:rsidRPr="00C84887" w:rsidRDefault="00C84887" w:rsidP="00C84887">
            <w:pPr>
              <w:spacing w:after="108" w:line="259" w:lineRule="auto"/>
              <w:jc w:val="left"/>
              <w:rPr>
                <w:sz w:val="20"/>
                <w:szCs w:val="20"/>
              </w:rPr>
            </w:pPr>
          </w:p>
        </w:tc>
      </w:tr>
      <w:tr w:rsidR="00C84887" w:rsidRPr="00C84887" w14:paraId="27714FB3" w14:textId="77777777" w:rsidTr="00C84887">
        <w:trPr>
          <w:trHeight w:val="288"/>
        </w:trPr>
        <w:tc>
          <w:tcPr>
            <w:tcW w:w="1735" w:type="dxa"/>
            <w:noWrap/>
            <w:hideMark/>
          </w:tcPr>
          <w:p w14:paraId="275C4700" w14:textId="77777777" w:rsidR="00C84887" w:rsidRPr="00C84887" w:rsidRDefault="00C84887" w:rsidP="00C84887">
            <w:pPr>
              <w:spacing w:after="108" w:line="259" w:lineRule="auto"/>
              <w:jc w:val="left"/>
              <w:rPr>
                <w:sz w:val="20"/>
                <w:szCs w:val="20"/>
              </w:rPr>
            </w:pPr>
          </w:p>
        </w:tc>
        <w:tc>
          <w:tcPr>
            <w:tcW w:w="867" w:type="dxa"/>
            <w:noWrap/>
            <w:hideMark/>
          </w:tcPr>
          <w:p w14:paraId="1A1CA418" w14:textId="77777777" w:rsidR="00C84887" w:rsidRPr="00C84887" w:rsidRDefault="00C84887" w:rsidP="00C84887">
            <w:pPr>
              <w:spacing w:after="108" w:line="259" w:lineRule="auto"/>
              <w:jc w:val="left"/>
              <w:rPr>
                <w:sz w:val="20"/>
                <w:szCs w:val="20"/>
              </w:rPr>
            </w:pPr>
          </w:p>
        </w:tc>
        <w:tc>
          <w:tcPr>
            <w:tcW w:w="818" w:type="dxa"/>
            <w:noWrap/>
            <w:hideMark/>
          </w:tcPr>
          <w:p w14:paraId="57CFDF12" w14:textId="77777777" w:rsidR="00C84887" w:rsidRPr="00C84887" w:rsidRDefault="00C84887" w:rsidP="00C84887">
            <w:pPr>
              <w:spacing w:after="108" w:line="259" w:lineRule="auto"/>
              <w:jc w:val="left"/>
              <w:rPr>
                <w:sz w:val="20"/>
                <w:szCs w:val="20"/>
              </w:rPr>
            </w:pPr>
          </w:p>
        </w:tc>
        <w:tc>
          <w:tcPr>
            <w:tcW w:w="1102" w:type="dxa"/>
            <w:noWrap/>
            <w:hideMark/>
          </w:tcPr>
          <w:p w14:paraId="5CAD91C6" w14:textId="77777777" w:rsidR="00C84887" w:rsidRPr="00C84887" w:rsidRDefault="00C84887" w:rsidP="00C84887">
            <w:pPr>
              <w:spacing w:after="108" w:line="259" w:lineRule="auto"/>
              <w:jc w:val="left"/>
              <w:rPr>
                <w:sz w:val="20"/>
                <w:szCs w:val="20"/>
              </w:rPr>
            </w:pPr>
          </w:p>
        </w:tc>
        <w:tc>
          <w:tcPr>
            <w:tcW w:w="960" w:type="dxa"/>
            <w:noWrap/>
            <w:hideMark/>
          </w:tcPr>
          <w:p w14:paraId="09BE49C6" w14:textId="77777777" w:rsidR="00C84887" w:rsidRPr="00C84887" w:rsidRDefault="00C84887" w:rsidP="00C84887">
            <w:pPr>
              <w:spacing w:after="108" w:line="259" w:lineRule="auto"/>
              <w:jc w:val="left"/>
              <w:rPr>
                <w:sz w:val="20"/>
                <w:szCs w:val="20"/>
              </w:rPr>
            </w:pPr>
          </w:p>
        </w:tc>
        <w:tc>
          <w:tcPr>
            <w:tcW w:w="960" w:type="dxa"/>
            <w:noWrap/>
            <w:hideMark/>
          </w:tcPr>
          <w:p w14:paraId="6420F989" w14:textId="77777777" w:rsidR="00C84887" w:rsidRPr="00C84887" w:rsidRDefault="00C84887" w:rsidP="00C84887">
            <w:pPr>
              <w:spacing w:after="108" w:line="259" w:lineRule="auto"/>
              <w:jc w:val="left"/>
              <w:rPr>
                <w:sz w:val="20"/>
                <w:szCs w:val="20"/>
              </w:rPr>
            </w:pPr>
          </w:p>
        </w:tc>
        <w:tc>
          <w:tcPr>
            <w:tcW w:w="960" w:type="dxa"/>
            <w:noWrap/>
            <w:hideMark/>
          </w:tcPr>
          <w:p w14:paraId="6011D6FB" w14:textId="77777777" w:rsidR="00C84887" w:rsidRPr="00C84887" w:rsidRDefault="00C84887" w:rsidP="00C84887">
            <w:pPr>
              <w:spacing w:after="108" w:line="259" w:lineRule="auto"/>
              <w:jc w:val="left"/>
              <w:rPr>
                <w:sz w:val="20"/>
                <w:szCs w:val="20"/>
              </w:rPr>
            </w:pPr>
          </w:p>
        </w:tc>
      </w:tr>
      <w:tr w:rsidR="00C84887" w:rsidRPr="00C84887" w14:paraId="4B3FBD39" w14:textId="77777777" w:rsidTr="00C84887">
        <w:trPr>
          <w:trHeight w:val="288"/>
        </w:trPr>
        <w:tc>
          <w:tcPr>
            <w:tcW w:w="1735" w:type="dxa"/>
            <w:noWrap/>
            <w:hideMark/>
          </w:tcPr>
          <w:p w14:paraId="410B4AD0" w14:textId="77777777" w:rsidR="00C84887" w:rsidRPr="00C84887" w:rsidRDefault="00C84887" w:rsidP="00C84887">
            <w:pPr>
              <w:spacing w:after="108" w:line="259" w:lineRule="auto"/>
              <w:jc w:val="left"/>
              <w:rPr>
                <w:sz w:val="20"/>
                <w:szCs w:val="20"/>
              </w:rPr>
            </w:pPr>
          </w:p>
        </w:tc>
        <w:tc>
          <w:tcPr>
            <w:tcW w:w="867" w:type="dxa"/>
            <w:noWrap/>
            <w:hideMark/>
          </w:tcPr>
          <w:p w14:paraId="6941DDA9" w14:textId="77777777" w:rsidR="00C84887" w:rsidRPr="00C84887" w:rsidRDefault="00C84887" w:rsidP="00C84887">
            <w:pPr>
              <w:spacing w:after="108" w:line="259" w:lineRule="auto"/>
              <w:jc w:val="left"/>
              <w:rPr>
                <w:sz w:val="20"/>
                <w:szCs w:val="20"/>
              </w:rPr>
            </w:pPr>
          </w:p>
        </w:tc>
        <w:tc>
          <w:tcPr>
            <w:tcW w:w="818" w:type="dxa"/>
            <w:noWrap/>
            <w:hideMark/>
          </w:tcPr>
          <w:p w14:paraId="1EE17CE8" w14:textId="77777777" w:rsidR="00C84887" w:rsidRPr="00C84887" w:rsidRDefault="00C84887" w:rsidP="00C84887">
            <w:pPr>
              <w:spacing w:after="108" w:line="259" w:lineRule="auto"/>
              <w:jc w:val="left"/>
              <w:rPr>
                <w:sz w:val="20"/>
                <w:szCs w:val="20"/>
              </w:rPr>
            </w:pPr>
          </w:p>
        </w:tc>
        <w:tc>
          <w:tcPr>
            <w:tcW w:w="1102" w:type="dxa"/>
            <w:noWrap/>
            <w:hideMark/>
          </w:tcPr>
          <w:p w14:paraId="4B8181F5" w14:textId="77777777" w:rsidR="00C84887" w:rsidRPr="00C84887" w:rsidRDefault="00C84887" w:rsidP="00C84887">
            <w:pPr>
              <w:spacing w:after="108" w:line="259" w:lineRule="auto"/>
              <w:jc w:val="left"/>
              <w:rPr>
                <w:sz w:val="20"/>
                <w:szCs w:val="20"/>
              </w:rPr>
            </w:pPr>
          </w:p>
        </w:tc>
        <w:tc>
          <w:tcPr>
            <w:tcW w:w="960" w:type="dxa"/>
            <w:noWrap/>
            <w:hideMark/>
          </w:tcPr>
          <w:p w14:paraId="42637E41" w14:textId="77777777" w:rsidR="00C84887" w:rsidRPr="00C84887" w:rsidRDefault="00C84887" w:rsidP="00C84887">
            <w:pPr>
              <w:spacing w:after="108" w:line="259" w:lineRule="auto"/>
              <w:jc w:val="left"/>
              <w:rPr>
                <w:sz w:val="20"/>
                <w:szCs w:val="20"/>
              </w:rPr>
            </w:pPr>
          </w:p>
        </w:tc>
        <w:tc>
          <w:tcPr>
            <w:tcW w:w="960" w:type="dxa"/>
            <w:noWrap/>
            <w:hideMark/>
          </w:tcPr>
          <w:p w14:paraId="7DEF4CD1" w14:textId="77777777" w:rsidR="00C84887" w:rsidRPr="00C84887" w:rsidRDefault="00C84887" w:rsidP="00C84887">
            <w:pPr>
              <w:spacing w:after="108" w:line="259" w:lineRule="auto"/>
              <w:jc w:val="left"/>
              <w:rPr>
                <w:sz w:val="20"/>
                <w:szCs w:val="20"/>
              </w:rPr>
            </w:pPr>
          </w:p>
        </w:tc>
        <w:tc>
          <w:tcPr>
            <w:tcW w:w="960" w:type="dxa"/>
            <w:noWrap/>
            <w:hideMark/>
          </w:tcPr>
          <w:p w14:paraId="6062D985" w14:textId="77777777" w:rsidR="00C84887" w:rsidRPr="00C84887" w:rsidRDefault="00C84887" w:rsidP="00C84887">
            <w:pPr>
              <w:spacing w:after="108" w:line="259" w:lineRule="auto"/>
              <w:jc w:val="left"/>
              <w:rPr>
                <w:sz w:val="20"/>
                <w:szCs w:val="20"/>
              </w:rPr>
            </w:pPr>
          </w:p>
        </w:tc>
      </w:tr>
      <w:tr w:rsidR="00C84887" w:rsidRPr="00C84887" w14:paraId="272ADC42" w14:textId="77777777" w:rsidTr="00C84887">
        <w:trPr>
          <w:trHeight w:val="300"/>
        </w:trPr>
        <w:tc>
          <w:tcPr>
            <w:tcW w:w="1735" w:type="dxa"/>
            <w:noWrap/>
            <w:hideMark/>
          </w:tcPr>
          <w:p w14:paraId="674B21D9" w14:textId="77777777" w:rsidR="00C84887" w:rsidRPr="00C84887" w:rsidRDefault="00C84887" w:rsidP="00C84887">
            <w:pPr>
              <w:spacing w:after="108" w:line="259" w:lineRule="auto"/>
              <w:jc w:val="left"/>
              <w:rPr>
                <w:sz w:val="20"/>
                <w:szCs w:val="20"/>
              </w:rPr>
            </w:pPr>
            <w:r w:rsidRPr="00C84887">
              <w:rPr>
                <w:sz w:val="20"/>
                <w:szCs w:val="20"/>
              </w:rPr>
              <w:t>ANOVA</w:t>
            </w:r>
          </w:p>
        </w:tc>
        <w:tc>
          <w:tcPr>
            <w:tcW w:w="867" w:type="dxa"/>
            <w:noWrap/>
            <w:hideMark/>
          </w:tcPr>
          <w:p w14:paraId="485E827C" w14:textId="77777777" w:rsidR="00C84887" w:rsidRPr="00C84887" w:rsidRDefault="00C84887" w:rsidP="00C84887">
            <w:pPr>
              <w:spacing w:after="108" w:line="259" w:lineRule="auto"/>
              <w:jc w:val="left"/>
              <w:rPr>
                <w:sz w:val="20"/>
                <w:szCs w:val="20"/>
              </w:rPr>
            </w:pPr>
          </w:p>
        </w:tc>
        <w:tc>
          <w:tcPr>
            <w:tcW w:w="818" w:type="dxa"/>
            <w:noWrap/>
            <w:hideMark/>
          </w:tcPr>
          <w:p w14:paraId="6CC0A42A" w14:textId="77777777" w:rsidR="00C84887" w:rsidRPr="00C84887" w:rsidRDefault="00C84887" w:rsidP="00C84887">
            <w:pPr>
              <w:spacing w:after="108" w:line="259" w:lineRule="auto"/>
              <w:jc w:val="left"/>
              <w:rPr>
                <w:sz w:val="20"/>
                <w:szCs w:val="20"/>
              </w:rPr>
            </w:pPr>
          </w:p>
        </w:tc>
        <w:tc>
          <w:tcPr>
            <w:tcW w:w="1102" w:type="dxa"/>
            <w:noWrap/>
            <w:hideMark/>
          </w:tcPr>
          <w:p w14:paraId="3566C649" w14:textId="77777777" w:rsidR="00C84887" w:rsidRPr="00C84887" w:rsidRDefault="00C84887" w:rsidP="00C84887">
            <w:pPr>
              <w:spacing w:after="108" w:line="259" w:lineRule="auto"/>
              <w:jc w:val="left"/>
              <w:rPr>
                <w:sz w:val="20"/>
                <w:szCs w:val="20"/>
              </w:rPr>
            </w:pPr>
          </w:p>
        </w:tc>
        <w:tc>
          <w:tcPr>
            <w:tcW w:w="960" w:type="dxa"/>
            <w:noWrap/>
            <w:hideMark/>
          </w:tcPr>
          <w:p w14:paraId="42D1AF11" w14:textId="77777777" w:rsidR="00C84887" w:rsidRPr="00C84887" w:rsidRDefault="00C84887" w:rsidP="00C84887">
            <w:pPr>
              <w:spacing w:after="108" w:line="259" w:lineRule="auto"/>
              <w:jc w:val="left"/>
              <w:rPr>
                <w:sz w:val="20"/>
                <w:szCs w:val="20"/>
              </w:rPr>
            </w:pPr>
          </w:p>
        </w:tc>
        <w:tc>
          <w:tcPr>
            <w:tcW w:w="960" w:type="dxa"/>
            <w:noWrap/>
            <w:hideMark/>
          </w:tcPr>
          <w:p w14:paraId="01360322" w14:textId="77777777" w:rsidR="00C84887" w:rsidRPr="00C84887" w:rsidRDefault="00C84887" w:rsidP="00C84887">
            <w:pPr>
              <w:spacing w:after="108" w:line="259" w:lineRule="auto"/>
              <w:jc w:val="left"/>
              <w:rPr>
                <w:sz w:val="20"/>
                <w:szCs w:val="20"/>
              </w:rPr>
            </w:pPr>
          </w:p>
        </w:tc>
        <w:tc>
          <w:tcPr>
            <w:tcW w:w="960" w:type="dxa"/>
            <w:noWrap/>
            <w:hideMark/>
          </w:tcPr>
          <w:p w14:paraId="1022EEAB" w14:textId="77777777" w:rsidR="00C84887" w:rsidRPr="00C84887" w:rsidRDefault="00C84887" w:rsidP="00C84887">
            <w:pPr>
              <w:spacing w:after="108" w:line="259" w:lineRule="auto"/>
              <w:jc w:val="left"/>
              <w:rPr>
                <w:sz w:val="20"/>
                <w:szCs w:val="20"/>
              </w:rPr>
            </w:pPr>
          </w:p>
        </w:tc>
      </w:tr>
      <w:tr w:rsidR="00C84887" w:rsidRPr="00C84887" w14:paraId="3ECFC4B0" w14:textId="77777777" w:rsidTr="00C84887">
        <w:trPr>
          <w:trHeight w:val="288"/>
        </w:trPr>
        <w:tc>
          <w:tcPr>
            <w:tcW w:w="1735" w:type="dxa"/>
            <w:noWrap/>
            <w:hideMark/>
          </w:tcPr>
          <w:p w14:paraId="32508F8E" w14:textId="77777777" w:rsidR="00C84887" w:rsidRPr="00C84887" w:rsidRDefault="00C84887" w:rsidP="00C84887">
            <w:pPr>
              <w:spacing w:after="108" w:line="259" w:lineRule="auto"/>
              <w:jc w:val="left"/>
              <w:rPr>
                <w:i/>
                <w:iCs/>
                <w:sz w:val="20"/>
                <w:szCs w:val="20"/>
              </w:rPr>
            </w:pPr>
            <w:r w:rsidRPr="00C84887">
              <w:rPr>
                <w:i/>
                <w:iCs/>
                <w:sz w:val="20"/>
                <w:szCs w:val="20"/>
              </w:rPr>
              <w:t>Source of Variation</w:t>
            </w:r>
          </w:p>
        </w:tc>
        <w:tc>
          <w:tcPr>
            <w:tcW w:w="867" w:type="dxa"/>
            <w:noWrap/>
            <w:hideMark/>
          </w:tcPr>
          <w:p w14:paraId="57A005ED" w14:textId="77777777" w:rsidR="00C84887" w:rsidRPr="00C84887" w:rsidRDefault="00C84887" w:rsidP="00C84887">
            <w:pPr>
              <w:spacing w:after="108" w:line="259" w:lineRule="auto"/>
              <w:jc w:val="left"/>
              <w:rPr>
                <w:i/>
                <w:iCs/>
                <w:sz w:val="20"/>
                <w:szCs w:val="20"/>
              </w:rPr>
            </w:pPr>
            <w:r w:rsidRPr="00C84887">
              <w:rPr>
                <w:i/>
                <w:iCs/>
                <w:sz w:val="20"/>
                <w:szCs w:val="20"/>
              </w:rPr>
              <w:t>SS</w:t>
            </w:r>
          </w:p>
        </w:tc>
        <w:tc>
          <w:tcPr>
            <w:tcW w:w="818" w:type="dxa"/>
            <w:noWrap/>
            <w:hideMark/>
          </w:tcPr>
          <w:p w14:paraId="3110344C" w14:textId="77777777" w:rsidR="00C84887" w:rsidRPr="00C84887" w:rsidRDefault="00C84887" w:rsidP="00C84887">
            <w:pPr>
              <w:spacing w:after="108" w:line="259" w:lineRule="auto"/>
              <w:jc w:val="left"/>
              <w:rPr>
                <w:i/>
                <w:iCs/>
                <w:sz w:val="20"/>
                <w:szCs w:val="20"/>
              </w:rPr>
            </w:pPr>
            <w:r w:rsidRPr="00C84887">
              <w:rPr>
                <w:i/>
                <w:iCs/>
                <w:sz w:val="20"/>
                <w:szCs w:val="20"/>
              </w:rPr>
              <w:t>df</w:t>
            </w:r>
          </w:p>
        </w:tc>
        <w:tc>
          <w:tcPr>
            <w:tcW w:w="1102" w:type="dxa"/>
            <w:noWrap/>
            <w:hideMark/>
          </w:tcPr>
          <w:p w14:paraId="55B305A6" w14:textId="77777777" w:rsidR="00C84887" w:rsidRPr="00C84887" w:rsidRDefault="00C84887" w:rsidP="00C84887">
            <w:pPr>
              <w:spacing w:after="108" w:line="259" w:lineRule="auto"/>
              <w:jc w:val="left"/>
              <w:rPr>
                <w:i/>
                <w:iCs/>
                <w:sz w:val="20"/>
                <w:szCs w:val="20"/>
              </w:rPr>
            </w:pPr>
            <w:r w:rsidRPr="00C84887">
              <w:rPr>
                <w:i/>
                <w:iCs/>
                <w:sz w:val="20"/>
                <w:szCs w:val="20"/>
              </w:rPr>
              <w:t>MS</w:t>
            </w:r>
          </w:p>
        </w:tc>
        <w:tc>
          <w:tcPr>
            <w:tcW w:w="960" w:type="dxa"/>
            <w:noWrap/>
            <w:hideMark/>
          </w:tcPr>
          <w:p w14:paraId="4FEC9A6E" w14:textId="77777777" w:rsidR="00C84887" w:rsidRPr="00C84887" w:rsidRDefault="00C84887" w:rsidP="00C84887">
            <w:pPr>
              <w:spacing w:after="108" w:line="259" w:lineRule="auto"/>
              <w:jc w:val="left"/>
              <w:rPr>
                <w:i/>
                <w:iCs/>
                <w:sz w:val="20"/>
                <w:szCs w:val="20"/>
              </w:rPr>
            </w:pPr>
            <w:r w:rsidRPr="00C84887">
              <w:rPr>
                <w:i/>
                <w:iCs/>
                <w:sz w:val="20"/>
                <w:szCs w:val="20"/>
              </w:rPr>
              <w:t>F</w:t>
            </w:r>
          </w:p>
        </w:tc>
        <w:tc>
          <w:tcPr>
            <w:tcW w:w="960" w:type="dxa"/>
            <w:noWrap/>
            <w:hideMark/>
          </w:tcPr>
          <w:p w14:paraId="42ED41BB" w14:textId="77777777" w:rsidR="00C84887" w:rsidRPr="00C84887" w:rsidRDefault="00C84887" w:rsidP="00C84887">
            <w:pPr>
              <w:spacing w:after="108" w:line="259" w:lineRule="auto"/>
              <w:jc w:val="left"/>
              <w:rPr>
                <w:i/>
                <w:iCs/>
                <w:sz w:val="20"/>
                <w:szCs w:val="20"/>
              </w:rPr>
            </w:pPr>
            <w:r w:rsidRPr="00C84887">
              <w:rPr>
                <w:i/>
                <w:iCs/>
                <w:sz w:val="20"/>
                <w:szCs w:val="20"/>
              </w:rPr>
              <w:t>P-value</w:t>
            </w:r>
          </w:p>
        </w:tc>
        <w:tc>
          <w:tcPr>
            <w:tcW w:w="960" w:type="dxa"/>
            <w:noWrap/>
            <w:hideMark/>
          </w:tcPr>
          <w:p w14:paraId="22FF7F9F" w14:textId="77777777" w:rsidR="00C84887" w:rsidRPr="00C84887" w:rsidRDefault="00C84887" w:rsidP="00C84887">
            <w:pPr>
              <w:spacing w:after="108" w:line="259" w:lineRule="auto"/>
              <w:jc w:val="left"/>
              <w:rPr>
                <w:i/>
                <w:iCs/>
                <w:sz w:val="20"/>
                <w:szCs w:val="20"/>
              </w:rPr>
            </w:pPr>
            <w:r w:rsidRPr="00C84887">
              <w:rPr>
                <w:i/>
                <w:iCs/>
                <w:sz w:val="20"/>
                <w:szCs w:val="20"/>
              </w:rPr>
              <w:t>F crit</w:t>
            </w:r>
          </w:p>
        </w:tc>
      </w:tr>
      <w:tr w:rsidR="00C84887" w:rsidRPr="00C84887" w14:paraId="50962B6C" w14:textId="77777777" w:rsidTr="00C84887">
        <w:trPr>
          <w:trHeight w:val="288"/>
        </w:trPr>
        <w:tc>
          <w:tcPr>
            <w:tcW w:w="1735" w:type="dxa"/>
            <w:noWrap/>
            <w:hideMark/>
          </w:tcPr>
          <w:p w14:paraId="43B96A2E" w14:textId="77777777" w:rsidR="00C84887" w:rsidRPr="00C84887" w:rsidRDefault="00C84887" w:rsidP="00C84887">
            <w:pPr>
              <w:spacing w:after="108" w:line="259" w:lineRule="auto"/>
              <w:jc w:val="left"/>
              <w:rPr>
                <w:sz w:val="20"/>
                <w:szCs w:val="20"/>
              </w:rPr>
            </w:pPr>
            <w:r w:rsidRPr="00C84887">
              <w:rPr>
                <w:sz w:val="20"/>
                <w:szCs w:val="20"/>
              </w:rPr>
              <w:t>Between Groups</w:t>
            </w:r>
          </w:p>
        </w:tc>
        <w:tc>
          <w:tcPr>
            <w:tcW w:w="867" w:type="dxa"/>
            <w:noWrap/>
            <w:hideMark/>
          </w:tcPr>
          <w:p w14:paraId="3B2B432C" w14:textId="77777777" w:rsidR="00C84887" w:rsidRPr="00C84887" w:rsidRDefault="00C84887" w:rsidP="00C84887">
            <w:pPr>
              <w:spacing w:after="108" w:line="259" w:lineRule="auto"/>
              <w:jc w:val="left"/>
              <w:rPr>
                <w:sz w:val="20"/>
                <w:szCs w:val="20"/>
              </w:rPr>
            </w:pPr>
            <w:r w:rsidRPr="00C84887">
              <w:rPr>
                <w:sz w:val="20"/>
                <w:szCs w:val="20"/>
              </w:rPr>
              <w:t>800.2547</w:t>
            </w:r>
          </w:p>
        </w:tc>
        <w:tc>
          <w:tcPr>
            <w:tcW w:w="818" w:type="dxa"/>
            <w:noWrap/>
            <w:hideMark/>
          </w:tcPr>
          <w:p w14:paraId="05BCCE5F" w14:textId="77777777" w:rsidR="00C84887" w:rsidRPr="00C84887" w:rsidRDefault="00C84887" w:rsidP="00C84887">
            <w:pPr>
              <w:spacing w:after="108" w:line="259" w:lineRule="auto"/>
              <w:jc w:val="left"/>
              <w:rPr>
                <w:sz w:val="20"/>
                <w:szCs w:val="20"/>
              </w:rPr>
            </w:pPr>
            <w:r w:rsidRPr="00C84887">
              <w:rPr>
                <w:sz w:val="20"/>
                <w:szCs w:val="20"/>
              </w:rPr>
              <w:t>5</w:t>
            </w:r>
          </w:p>
        </w:tc>
        <w:tc>
          <w:tcPr>
            <w:tcW w:w="1102" w:type="dxa"/>
            <w:noWrap/>
            <w:hideMark/>
          </w:tcPr>
          <w:p w14:paraId="3745CEC1" w14:textId="77777777" w:rsidR="00C84887" w:rsidRPr="00C84887" w:rsidRDefault="00C84887" w:rsidP="00C84887">
            <w:pPr>
              <w:spacing w:after="108" w:line="259" w:lineRule="auto"/>
              <w:jc w:val="left"/>
              <w:rPr>
                <w:sz w:val="20"/>
                <w:szCs w:val="20"/>
              </w:rPr>
            </w:pPr>
            <w:r w:rsidRPr="00C84887">
              <w:rPr>
                <w:sz w:val="20"/>
                <w:szCs w:val="20"/>
              </w:rPr>
              <w:t>160.0509</w:t>
            </w:r>
          </w:p>
        </w:tc>
        <w:tc>
          <w:tcPr>
            <w:tcW w:w="960" w:type="dxa"/>
            <w:noWrap/>
            <w:hideMark/>
          </w:tcPr>
          <w:p w14:paraId="0C199D74" w14:textId="77777777" w:rsidR="00C84887" w:rsidRPr="00C84887" w:rsidRDefault="00C84887" w:rsidP="00C84887">
            <w:pPr>
              <w:spacing w:after="108" w:line="259" w:lineRule="auto"/>
              <w:jc w:val="left"/>
              <w:rPr>
                <w:sz w:val="20"/>
                <w:szCs w:val="20"/>
              </w:rPr>
            </w:pPr>
            <w:r w:rsidRPr="00C84887">
              <w:rPr>
                <w:sz w:val="20"/>
                <w:szCs w:val="20"/>
              </w:rPr>
              <w:t>1.433243</w:t>
            </w:r>
          </w:p>
        </w:tc>
        <w:tc>
          <w:tcPr>
            <w:tcW w:w="960" w:type="dxa"/>
            <w:noWrap/>
            <w:hideMark/>
          </w:tcPr>
          <w:p w14:paraId="4DBA2EBA" w14:textId="77777777" w:rsidR="00C84887" w:rsidRPr="00C84887" w:rsidRDefault="00C84887" w:rsidP="00C84887">
            <w:pPr>
              <w:spacing w:after="108" w:line="259" w:lineRule="auto"/>
              <w:jc w:val="left"/>
              <w:rPr>
                <w:sz w:val="20"/>
                <w:szCs w:val="20"/>
              </w:rPr>
            </w:pPr>
            <w:r w:rsidRPr="00C84887">
              <w:rPr>
                <w:sz w:val="20"/>
                <w:szCs w:val="20"/>
              </w:rPr>
              <w:t>0.232302</w:t>
            </w:r>
          </w:p>
        </w:tc>
        <w:tc>
          <w:tcPr>
            <w:tcW w:w="960" w:type="dxa"/>
            <w:noWrap/>
            <w:hideMark/>
          </w:tcPr>
          <w:p w14:paraId="7A9F6943" w14:textId="77777777" w:rsidR="00C84887" w:rsidRPr="00C84887" w:rsidRDefault="00C84887" w:rsidP="00C84887">
            <w:pPr>
              <w:spacing w:after="108" w:line="259" w:lineRule="auto"/>
              <w:jc w:val="left"/>
              <w:rPr>
                <w:sz w:val="20"/>
                <w:szCs w:val="20"/>
              </w:rPr>
            </w:pPr>
            <w:r w:rsidRPr="00C84887">
              <w:rPr>
                <w:sz w:val="20"/>
                <w:szCs w:val="20"/>
              </w:rPr>
              <w:t>2.437693</w:t>
            </w:r>
          </w:p>
        </w:tc>
      </w:tr>
      <w:tr w:rsidR="00C84887" w:rsidRPr="00C84887" w14:paraId="7B9A6B54" w14:textId="77777777" w:rsidTr="00C84887">
        <w:trPr>
          <w:trHeight w:val="288"/>
        </w:trPr>
        <w:tc>
          <w:tcPr>
            <w:tcW w:w="1735" w:type="dxa"/>
            <w:noWrap/>
            <w:hideMark/>
          </w:tcPr>
          <w:p w14:paraId="2C0CA048" w14:textId="77777777" w:rsidR="00C84887" w:rsidRPr="00C84887" w:rsidRDefault="00C84887" w:rsidP="00C84887">
            <w:pPr>
              <w:spacing w:after="108" w:line="259" w:lineRule="auto"/>
              <w:jc w:val="left"/>
              <w:rPr>
                <w:sz w:val="20"/>
                <w:szCs w:val="20"/>
              </w:rPr>
            </w:pPr>
            <w:r w:rsidRPr="00C84887">
              <w:rPr>
                <w:sz w:val="20"/>
                <w:szCs w:val="20"/>
              </w:rPr>
              <w:t>Within Groups</w:t>
            </w:r>
          </w:p>
        </w:tc>
        <w:tc>
          <w:tcPr>
            <w:tcW w:w="867" w:type="dxa"/>
            <w:noWrap/>
            <w:hideMark/>
          </w:tcPr>
          <w:p w14:paraId="7B6DC005" w14:textId="77777777" w:rsidR="00C84887" w:rsidRPr="00C84887" w:rsidRDefault="00C84887" w:rsidP="00C84887">
            <w:pPr>
              <w:spacing w:after="108" w:line="259" w:lineRule="auto"/>
              <w:jc w:val="left"/>
              <w:rPr>
                <w:sz w:val="20"/>
                <w:szCs w:val="20"/>
              </w:rPr>
            </w:pPr>
            <w:r w:rsidRPr="00C84887">
              <w:rPr>
                <w:sz w:val="20"/>
                <w:szCs w:val="20"/>
              </w:rPr>
              <w:t>4690.159</w:t>
            </w:r>
          </w:p>
        </w:tc>
        <w:tc>
          <w:tcPr>
            <w:tcW w:w="818" w:type="dxa"/>
            <w:noWrap/>
            <w:hideMark/>
          </w:tcPr>
          <w:p w14:paraId="3C6C862A" w14:textId="77777777" w:rsidR="00C84887" w:rsidRPr="00C84887" w:rsidRDefault="00C84887" w:rsidP="00C84887">
            <w:pPr>
              <w:spacing w:after="108" w:line="259" w:lineRule="auto"/>
              <w:jc w:val="left"/>
              <w:rPr>
                <w:sz w:val="20"/>
                <w:szCs w:val="20"/>
              </w:rPr>
            </w:pPr>
            <w:r w:rsidRPr="00C84887">
              <w:rPr>
                <w:sz w:val="20"/>
                <w:szCs w:val="20"/>
              </w:rPr>
              <w:t>42</w:t>
            </w:r>
          </w:p>
        </w:tc>
        <w:tc>
          <w:tcPr>
            <w:tcW w:w="1102" w:type="dxa"/>
            <w:noWrap/>
            <w:hideMark/>
          </w:tcPr>
          <w:p w14:paraId="2A63C6F6" w14:textId="77777777" w:rsidR="00C84887" w:rsidRPr="00C84887" w:rsidRDefault="00C84887" w:rsidP="00C84887">
            <w:pPr>
              <w:spacing w:after="108" w:line="259" w:lineRule="auto"/>
              <w:jc w:val="left"/>
              <w:rPr>
                <w:sz w:val="20"/>
                <w:szCs w:val="20"/>
              </w:rPr>
            </w:pPr>
            <w:r w:rsidRPr="00C84887">
              <w:rPr>
                <w:sz w:val="20"/>
                <w:szCs w:val="20"/>
              </w:rPr>
              <w:t>111.6705</w:t>
            </w:r>
          </w:p>
        </w:tc>
        <w:tc>
          <w:tcPr>
            <w:tcW w:w="960" w:type="dxa"/>
            <w:noWrap/>
            <w:hideMark/>
          </w:tcPr>
          <w:p w14:paraId="50D48CB4" w14:textId="77777777" w:rsidR="00C84887" w:rsidRPr="00C84887" w:rsidRDefault="00C84887" w:rsidP="00C84887">
            <w:pPr>
              <w:spacing w:after="108" w:line="259" w:lineRule="auto"/>
              <w:jc w:val="left"/>
              <w:rPr>
                <w:sz w:val="20"/>
                <w:szCs w:val="20"/>
              </w:rPr>
            </w:pPr>
          </w:p>
        </w:tc>
        <w:tc>
          <w:tcPr>
            <w:tcW w:w="960" w:type="dxa"/>
            <w:noWrap/>
            <w:hideMark/>
          </w:tcPr>
          <w:p w14:paraId="0526BE38" w14:textId="77777777" w:rsidR="00C84887" w:rsidRPr="00C84887" w:rsidRDefault="00C84887" w:rsidP="00C84887">
            <w:pPr>
              <w:spacing w:after="108" w:line="259" w:lineRule="auto"/>
              <w:jc w:val="left"/>
              <w:rPr>
                <w:sz w:val="20"/>
                <w:szCs w:val="20"/>
              </w:rPr>
            </w:pPr>
          </w:p>
        </w:tc>
        <w:tc>
          <w:tcPr>
            <w:tcW w:w="960" w:type="dxa"/>
            <w:noWrap/>
            <w:hideMark/>
          </w:tcPr>
          <w:p w14:paraId="3A5C223E" w14:textId="77777777" w:rsidR="00C84887" w:rsidRPr="00C84887" w:rsidRDefault="00C84887" w:rsidP="00C84887">
            <w:pPr>
              <w:spacing w:after="108" w:line="259" w:lineRule="auto"/>
              <w:jc w:val="left"/>
              <w:rPr>
                <w:sz w:val="20"/>
                <w:szCs w:val="20"/>
              </w:rPr>
            </w:pPr>
          </w:p>
        </w:tc>
      </w:tr>
      <w:tr w:rsidR="00C84887" w:rsidRPr="00C84887" w14:paraId="5261F73F" w14:textId="77777777" w:rsidTr="00C84887">
        <w:trPr>
          <w:trHeight w:val="288"/>
        </w:trPr>
        <w:tc>
          <w:tcPr>
            <w:tcW w:w="1735" w:type="dxa"/>
            <w:noWrap/>
            <w:hideMark/>
          </w:tcPr>
          <w:p w14:paraId="6E14684E" w14:textId="77777777" w:rsidR="00C84887" w:rsidRPr="00C84887" w:rsidRDefault="00C84887" w:rsidP="00C84887">
            <w:pPr>
              <w:spacing w:after="108" w:line="259" w:lineRule="auto"/>
              <w:jc w:val="left"/>
              <w:rPr>
                <w:sz w:val="20"/>
                <w:szCs w:val="20"/>
              </w:rPr>
            </w:pPr>
          </w:p>
        </w:tc>
        <w:tc>
          <w:tcPr>
            <w:tcW w:w="867" w:type="dxa"/>
            <w:noWrap/>
            <w:hideMark/>
          </w:tcPr>
          <w:p w14:paraId="1FF25CAB" w14:textId="77777777" w:rsidR="00C84887" w:rsidRPr="00C84887" w:rsidRDefault="00C84887" w:rsidP="00C84887">
            <w:pPr>
              <w:spacing w:after="108" w:line="259" w:lineRule="auto"/>
              <w:jc w:val="left"/>
              <w:rPr>
                <w:sz w:val="20"/>
                <w:szCs w:val="20"/>
              </w:rPr>
            </w:pPr>
          </w:p>
        </w:tc>
        <w:tc>
          <w:tcPr>
            <w:tcW w:w="818" w:type="dxa"/>
            <w:noWrap/>
            <w:hideMark/>
          </w:tcPr>
          <w:p w14:paraId="2FD9C7FD" w14:textId="77777777" w:rsidR="00C84887" w:rsidRPr="00C84887" w:rsidRDefault="00C84887" w:rsidP="00C84887">
            <w:pPr>
              <w:spacing w:after="108" w:line="259" w:lineRule="auto"/>
              <w:jc w:val="left"/>
              <w:rPr>
                <w:sz w:val="20"/>
                <w:szCs w:val="20"/>
              </w:rPr>
            </w:pPr>
          </w:p>
        </w:tc>
        <w:tc>
          <w:tcPr>
            <w:tcW w:w="1102" w:type="dxa"/>
            <w:noWrap/>
            <w:hideMark/>
          </w:tcPr>
          <w:p w14:paraId="50DA13C5" w14:textId="77777777" w:rsidR="00C84887" w:rsidRPr="00C84887" w:rsidRDefault="00C84887" w:rsidP="00C84887">
            <w:pPr>
              <w:spacing w:after="108" w:line="259" w:lineRule="auto"/>
              <w:jc w:val="left"/>
              <w:rPr>
                <w:sz w:val="20"/>
                <w:szCs w:val="20"/>
              </w:rPr>
            </w:pPr>
          </w:p>
        </w:tc>
        <w:tc>
          <w:tcPr>
            <w:tcW w:w="960" w:type="dxa"/>
            <w:noWrap/>
            <w:hideMark/>
          </w:tcPr>
          <w:p w14:paraId="593544C1" w14:textId="77777777" w:rsidR="00C84887" w:rsidRPr="00C84887" w:rsidRDefault="00C84887" w:rsidP="00C84887">
            <w:pPr>
              <w:spacing w:after="108" w:line="259" w:lineRule="auto"/>
              <w:jc w:val="left"/>
              <w:rPr>
                <w:sz w:val="20"/>
                <w:szCs w:val="20"/>
              </w:rPr>
            </w:pPr>
          </w:p>
        </w:tc>
        <w:tc>
          <w:tcPr>
            <w:tcW w:w="960" w:type="dxa"/>
            <w:noWrap/>
            <w:hideMark/>
          </w:tcPr>
          <w:p w14:paraId="6B9B984C" w14:textId="77777777" w:rsidR="00C84887" w:rsidRPr="00C84887" w:rsidRDefault="00C84887" w:rsidP="00C84887">
            <w:pPr>
              <w:spacing w:after="108" w:line="259" w:lineRule="auto"/>
              <w:jc w:val="left"/>
              <w:rPr>
                <w:sz w:val="20"/>
                <w:szCs w:val="20"/>
              </w:rPr>
            </w:pPr>
          </w:p>
        </w:tc>
        <w:tc>
          <w:tcPr>
            <w:tcW w:w="960" w:type="dxa"/>
            <w:noWrap/>
            <w:hideMark/>
          </w:tcPr>
          <w:p w14:paraId="4B2E82EF" w14:textId="77777777" w:rsidR="00C84887" w:rsidRPr="00C84887" w:rsidRDefault="00C84887" w:rsidP="00C84887">
            <w:pPr>
              <w:spacing w:after="108" w:line="259" w:lineRule="auto"/>
              <w:jc w:val="left"/>
              <w:rPr>
                <w:sz w:val="20"/>
                <w:szCs w:val="20"/>
              </w:rPr>
            </w:pPr>
          </w:p>
        </w:tc>
      </w:tr>
      <w:tr w:rsidR="00C84887" w:rsidRPr="00C84887" w14:paraId="05A3A134" w14:textId="77777777" w:rsidTr="00C84887">
        <w:trPr>
          <w:trHeight w:val="300"/>
        </w:trPr>
        <w:tc>
          <w:tcPr>
            <w:tcW w:w="1735" w:type="dxa"/>
            <w:noWrap/>
            <w:hideMark/>
          </w:tcPr>
          <w:p w14:paraId="1356FF5C" w14:textId="77777777" w:rsidR="00C84887" w:rsidRPr="00C84887" w:rsidRDefault="00C84887" w:rsidP="00C84887">
            <w:pPr>
              <w:spacing w:after="108" w:line="259" w:lineRule="auto"/>
              <w:jc w:val="left"/>
              <w:rPr>
                <w:sz w:val="20"/>
                <w:szCs w:val="20"/>
              </w:rPr>
            </w:pPr>
            <w:r w:rsidRPr="00C84887">
              <w:rPr>
                <w:sz w:val="20"/>
                <w:szCs w:val="20"/>
              </w:rPr>
              <w:t>Total</w:t>
            </w:r>
          </w:p>
        </w:tc>
        <w:tc>
          <w:tcPr>
            <w:tcW w:w="867" w:type="dxa"/>
            <w:noWrap/>
            <w:hideMark/>
          </w:tcPr>
          <w:p w14:paraId="0B8F2D3D" w14:textId="77777777" w:rsidR="00C84887" w:rsidRPr="00C84887" w:rsidRDefault="00C84887" w:rsidP="00C84887">
            <w:pPr>
              <w:spacing w:after="108" w:line="259" w:lineRule="auto"/>
              <w:jc w:val="left"/>
              <w:rPr>
                <w:sz w:val="20"/>
                <w:szCs w:val="20"/>
              </w:rPr>
            </w:pPr>
            <w:r w:rsidRPr="00C84887">
              <w:rPr>
                <w:sz w:val="20"/>
                <w:szCs w:val="20"/>
              </w:rPr>
              <w:t>5490.414</w:t>
            </w:r>
          </w:p>
        </w:tc>
        <w:tc>
          <w:tcPr>
            <w:tcW w:w="818" w:type="dxa"/>
            <w:noWrap/>
            <w:hideMark/>
          </w:tcPr>
          <w:p w14:paraId="0EC73536" w14:textId="77777777" w:rsidR="00C84887" w:rsidRPr="00C84887" w:rsidRDefault="00C84887" w:rsidP="00C84887">
            <w:pPr>
              <w:spacing w:after="108" w:line="259" w:lineRule="auto"/>
              <w:jc w:val="left"/>
              <w:rPr>
                <w:sz w:val="20"/>
                <w:szCs w:val="20"/>
              </w:rPr>
            </w:pPr>
            <w:r w:rsidRPr="00C84887">
              <w:rPr>
                <w:sz w:val="20"/>
                <w:szCs w:val="20"/>
              </w:rPr>
              <w:t>47</w:t>
            </w:r>
          </w:p>
        </w:tc>
        <w:tc>
          <w:tcPr>
            <w:tcW w:w="1102" w:type="dxa"/>
            <w:noWrap/>
            <w:hideMark/>
          </w:tcPr>
          <w:p w14:paraId="0B510700" w14:textId="77777777" w:rsidR="00C84887" w:rsidRPr="00C84887" w:rsidRDefault="00C84887" w:rsidP="00C84887">
            <w:pPr>
              <w:spacing w:after="108" w:line="259" w:lineRule="auto"/>
              <w:jc w:val="left"/>
              <w:rPr>
                <w:sz w:val="20"/>
                <w:szCs w:val="20"/>
              </w:rPr>
            </w:pPr>
            <w:r w:rsidRPr="00C84887">
              <w:rPr>
                <w:sz w:val="20"/>
                <w:szCs w:val="20"/>
              </w:rPr>
              <w:t> </w:t>
            </w:r>
          </w:p>
        </w:tc>
        <w:tc>
          <w:tcPr>
            <w:tcW w:w="960" w:type="dxa"/>
            <w:noWrap/>
            <w:hideMark/>
          </w:tcPr>
          <w:p w14:paraId="3E864F2F" w14:textId="77777777" w:rsidR="00C84887" w:rsidRPr="00C84887" w:rsidRDefault="00C84887" w:rsidP="00C84887">
            <w:pPr>
              <w:spacing w:after="108" w:line="259" w:lineRule="auto"/>
              <w:jc w:val="left"/>
              <w:rPr>
                <w:sz w:val="20"/>
                <w:szCs w:val="20"/>
              </w:rPr>
            </w:pPr>
            <w:r w:rsidRPr="00C84887">
              <w:rPr>
                <w:sz w:val="20"/>
                <w:szCs w:val="20"/>
              </w:rPr>
              <w:t> </w:t>
            </w:r>
          </w:p>
        </w:tc>
        <w:tc>
          <w:tcPr>
            <w:tcW w:w="960" w:type="dxa"/>
            <w:noWrap/>
            <w:hideMark/>
          </w:tcPr>
          <w:p w14:paraId="4198A327" w14:textId="77777777" w:rsidR="00C84887" w:rsidRPr="00C84887" w:rsidRDefault="00C84887" w:rsidP="00C84887">
            <w:pPr>
              <w:spacing w:after="108" w:line="259" w:lineRule="auto"/>
              <w:jc w:val="left"/>
              <w:rPr>
                <w:sz w:val="20"/>
                <w:szCs w:val="20"/>
              </w:rPr>
            </w:pPr>
            <w:r w:rsidRPr="00C84887">
              <w:rPr>
                <w:sz w:val="20"/>
                <w:szCs w:val="20"/>
              </w:rPr>
              <w:t> </w:t>
            </w:r>
          </w:p>
        </w:tc>
        <w:tc>
          <w:tcPr>
            <w:tcW w:w="960" w:type="dxa"/>
            <w:noWrap/>
            <w:hideMark/>
          </w:tcPr>
          <w:p w14:paraId="17B7EA49" w14:textId="77777777" w:rsidR="00C84887" w:rsidRPr="00C84887" w:rsidRDefault="00C84887" w:rsidP="00C84887">
            <w:pPr>
              <w:spacing w:after="108" w:line="259" w:lineRule="auto"/>
              <w:jc w:val="left"/>
              <w:rPr>
                <w:sz w:val="20"/>
                <w:szCs w:val="20"/>
              </w:rPr>
            </w:pPr>
            <w:r w:rsidRPr="00C84887">
              <w:rPr>
                <w:sz w:val="20"/>
                <w:szCs w:val="20"/>
              </w:rPr>
              <w:t> </w:t>
            </w:r>
          </w:p>
        </w:tc>
      </w:tr>
    </w:tbl>
    <w:p w14:paraId="667DC7A0" w14:textId="77777777" w:rsidR="00C84887" w:rsidRDefault="00C84887" w:rsidP="004F28AE">
      <w:pPr>
        <w:spacing w:after="108" w:line="259" w:lineRule="auto"/>
        <w:jc w:val="left"/>
      </w:pPr>
    </w:p>
    <w:p w14:paraId="30D865D8" w14:textId="46B4F62A" w:rsidR="004F28AE" w:rsidRDefault="004F28AE" w:rsidP="004F28AE">
      <w:pPr>
        <w:spacing w:after="108" w:line="259" w:lineRule="auto"/>
        <w:jc w:val="left"/>
      </w:pPr>
      <w:r>
        <w:t>Here as the p-value is greater than 0.05, heating</w:t>
      </w:r>
      <w:r w:rsidR="007A27DA">
        <w:t xml:space="preserve"> rate </w:t>
      </w:r>
      <w:r>
        <w:t xml:space="preserve">might not </w:t>
      </w:r>
      <w:proofErr w:type="gramStart"/>
      <w:r w:rsidR="00A87093">
        <w:t>e</w:t>
      </w:r>
      <w:r>
        <w:t>ffect</w:t>
      </w:r>
      <w:proofErr w:type="gramEnd"/>
      <w:r>
        <w:t xml:space="preserve"> biochar yield</w:t>
      </w:r>
      <w:r w:rsidR="00872A76">
        <w:t>.</w:t>
      </w:r>
    </w:p>
    <w:p w14:paraId="2A3CE651" w14:textId="7D5C71A3" w:rsidR="00872A76" w:rsidRDefault="00872A76" w:rsidP="004F28AE">
      <w:pPr>
        <w:spacing w:after="108" w:line="259" w:lineRule="auto"/>
        <w:jc w:val="left"/>
      </w:pPr>
    </w:p>
    <w:p w14:paraId="5E806D9A" w14:textId="0B8DA36C" w:rsidR="00872A76" w:rsidRDefault="00A96A84" w:rsidP="004F28AE">
      <w:pPr>
        <w:spacing w:after="108" w:line="259" w:lineRule="auto"/>
        <w:jc w:val="left"/>
      </w:pPr>
      <w:r>
        <w:t xml:space="preserve">           </w:t>
      </w:r>
    </w:p>
    <w:p w14:paraId="05D2D31B" w14:textId="712DFD9E" w:rsidR="00872A76" w:rsidRDefault="00484EE3" w:rsidP="004F28AE">
      <w:pPr>
        <w:spacing w:after="108" w:line="259" w:lineRule="auto"/>
        <w:jc w:val="left"/>
      </w:pPr>
      <w:r>
        <w:t xml:space="preserve">                   Table 3.2, Single factor </w:t>
      </w:r>
      <w:r w:rsidR="001267D8" w:rsidRPr="001267D8">
        <w:t>ANOVA</w:t>
      </w:r>
      <w:r>
        <w:t xml:space="preserve"> for temperature</w:t>
      </w:r>
    </w:p>
    <w:tbl>
      <w:tblPr>
        <w:tblStyle w:val="TableGrid0"/>
        <w:tblW w:w="0" w:type="auto"/>
        <w:tblLook w:val="04A0" w:firstRow="1" w:lastRow="0" w:firstColumn="1" w:lastColumn="0" w:noHBand="0" w:noVBand="1"/>
      </w:tblPr>
      <w:tblGrid>
        <w:gridCol w:w="1735"/>
        <w:gridCol w:w="966"/>
        <w:gridCol w:w="818"/>
        <w:gridCol w:w="1102"/>
        <w:gridCol w:w="966"/>
        <w:gridCol w:w="960"/>
        <w:gridCol w:w="966"/>
      </w:tblGrid>
      <w:tr w:rsidR="00C84887" w:rsidRPr="00C84887" w14:paraId="07958BAF" w14:textId="77777777" w:rsidTr="00C84887">
        <w:trPr>
          <w:trHeight w:val="288"/>
        </w:trPr>
        <w:tc>
          <w:tcPr>
            <w:tcW w:w="2602" w:type="dxa"/>
            <w:gridSpan w:val="2"/>
            <w:noWrap/>
            <w:hideMark/>
          </w:tcPr>
          <w:p w14:paraId="2D0C5B10" w14:textId="77777777" w:rsidR="00C84887" w:rsidRPr="00C84887" w:rsidRDefault="00C84887" w:rsidP="00C84887">
            <w:pPr>
              <w:spacing w:after="108" w:line="259" w:lineRule="auto"/>
              <w:jc w:val="left"/>
              <w:rPr>
                <w:sz w:val="20"/>
                <w:szCs w:val="20"/>
              </w:rPr>
            </w:pPr>
            <w:proofErr w:type="spellStart"/>
            <w:r w:rsidRPr="00C84887">
              <w:rPr>
                <w:sz w:val="20"/>
                <w:szCs w:val="20"/>
              </w:rPr>
              <w:t>Anova</w:t>
            </w:r>
            <w:proofErr w:type="spellEnd"/>
            <w:r w:rsidRPr="00C84887">
              <w:rPr>
                <w:sz w:val="20"/>
                <w:szCs w:val="20"/>
              </w:rPr>
              <w:t>: Single Factor</w:t>
            </w:r>
          </w:p>
        </w:tc>
        <w:tc>
          <w:tcPr>
            <w:tcW w:w="1920" w:type="dxa"/>
            <w:gridSpan w:val="2"/>
            <w:noWrap/>
            <w:hideMark/>
          </w:tcPr>
          <w:p w14:paraId="4E0E2DAF" w14:textId="77777777" w:rsidR="00C84887" w:rsidRPr="00C84887" w:rsidRDefault="00C84887" w:rsidP="00C84887">
            <w:pPr>
              <w:spacing w:after="108" w:line="259" w:lineRule="auto"/>
              <w:jc w:val="left"/>
              <w:rPr>
                <w:sz w:val="20"/>
                <w:szCs w:val="20"/>
              </w:rPr>
            </w:pPr>
            <w:r w:rsidRPr="00C84887">
              <w:rPr>
                <w:sz w:val="20"/>
                <w:szCs w:val="20"/>
              </w:rPr>
              <w:t>Final temperature</w:t>
            </w:r>
          </w:p>
        </w:tc>
        <w:tc>
          <w:tcPr>
            <w:tcW w:w="960" w:type="dxa"/>
            <w:noWrap/>
            <w:hideMark/>
          </w:tcPr>
          <w:p w14:paraId="10FB673F" w14:textId="77777777" w:rsidR="00C84887" w:rsidRPr="00C84887" w:rsidRDefault="00C84887" w:rsidP="00C84887">
            <w:pPr>
              <w:spacing w:after="108" w:line="259" w:lineRule="auto"/>
              <w:jc w:val="left"/>
              <w:rPr>
                <w:sz w:val="20"/>
                <w:szCs w:val="20"/>
              </w:rPr>
            </w:pPr>
          </w:p>
        </w:tc>
        <w:tc>
          <w:tcPr>
            <w:tcW w:w="960" w:type="dxa"/>
            <w:noWrap/>
            <w:hideMark/>
          </w:tcPr>
          <w:p w14:paraId="17B4991B" w14:textId="77777777" w:rsidR="00C84887" w:rsidRPr="00C84887" w:rsidRDefault="00C84887" w:rsidP="00C84887">
            <w:pPr>
              <w:spacing w:after="108" w:line="259" w:lineRule="auto"/>
              <w:jc w:val="left"/>
              <w:rPr>
                <w:sz w:val="20"/>
                <w:szCs w:val="20"/>
              </w:rPr>
            </w:pPr>
          </w:p>
        </w:tc>
        <w:tc>
          <w:tcPr>
            <w:tcW w:w="960" w:type="dxa"/>
            <w:noWrap/>
            <w:hideMark/>
          </w:tcPr>
          <w:p w14:paraId="066263A6" w14:textId="77777777" w:rsidR="00C84887" w:rsidRPr="00C84887" w:rsidRDefault="00C84887" w:rsidP="00C84887">
            <w:pPr>
              <w:spacing w:after="108" w:line="259" w:lineRule="auto"/>
              <w:jc w:val="left"/>
              <w:rPr>
                <w:sz w:val="20"/>
                <w:szCs w:val="20"/>
              </w:rPr>
            </w:pPr>
          </w:p>
        </w:tc>
      </w:tr>
      <w:tr w:rsidR="00C84887" w:rsidRPr="00C84887" w14:paraId="7C1291C7" w14:textId="77777777" w:rsidTr="00C84887">
        <w:trPr>
          <w:trHeight w:val="288"/>
        </w:trPr>
        <w:tc>
          <w:tcPr>
            <w:tcW w:w="1735" w:type="dxa"/>
            <w:noWrap/>
            <w:hideMark/>
          </w:tcPr>
          <w:p w14:paraId="0F1C6AC8" w14:textId="77777777" w:rsidR="00C84887" w:rsidRPr="00C84887" w:rsidRDefault="00C84887" w:rsidP="00C84887">
            <w:pPr>
              <w:spacing w:after="108" w:line="259" w:lineRule="auto"/>
              <w:jc w:val="left"/>
              <w:rPr>
                <w:sz w:val="20"/>
                <w:szCs w:val="20"/>
              </w:rPr>
            </w:pPr>
          </w:p>
        </w:tc>
        <w:tc>
          <w:tcPr>
            <w:tcW w:w="867" w:type="dxa"/>
            <w:noWrap/>
            <w:hideMark/>
          </w:tcPr>
          <w:p w14:paraId="50392298" w14:textId="77777777" w:rsidR="00C84887" w:rsidRPr="00C84887" w:rsidRDefault="00C84887" w:rsidP="00C84887">
            <w:pPr>
              <w:spacing w:after="108" w:line="259" w:lineRule="auto"/>
              <w:jc w:val="left"/>
              <w:rPr>
                <w:sz w:val="20"/>
                <w:szCs w:val="20"/>
              </w:rPr>
            </w:pPr>
          </w:p>
        </w:tc>
        <w:tc>
          <w:tcPr>
            <w:tcW w:w="818" w:type="dxa"/>
            <w:noWrap/>
            <w:hideMark/>
          </w:tcPr>
          <w:p w14:paraId="3AF0F3F1" w14:textId="77777777" w:rsidR="00C84887" w:rsidRPr="00C84887" w:rsidRDefault="00C84887" w:rsidP="00C84887">
            <w:pPr>
              <w:spacing w:after="108" w:line="259" w:lineRule="auto"/>
              <w:jc w:val="left"/>
              <w:rPr>
                <w:sz w:val="20"/>
                <w:szCs w:val="20"/>
              </w:rPr>
            </w:pPr>
          </w:p>
        </w:tc>
        <w:tc>
          <w:tcPr>
            <w:tcW w:w="1102" w:type="dxa"/>
            <w:noWrap/>
            <w:hideMark/>
          </w:tcPr>
          <w:p w14:paraId="48CB2C68" w14:textId="77777777" w:rsidR="00C84887" w:rsidRPr="00C84887" w:rsidRDefault="00C84887" w:rsidP="00C84887">
            <w:pPr>
              <w:spacing w:after="108" w:line="259" w:lineRule="auto"/>
              <w:jc w:val="left"/>
              <w:rPr>
                <w:sz w:val="20"/>
                <w:szCs w:val="20"/>
              </w:rPr>
            </w:pPr>
          </w:p>
        </w:tc>
        <w:tc>
          <w:tcPr>
            <w:tcW w:w="960" w:type="dxa"/>
            <w:noWrap/>
            <w:hideMark/>
          </w:tcPr>
          <w:p w14:paraId="3573730A" w14:textId="77777777" w:rsidR="00C84887" w:rsidRPr="00C84887" w:rsidRDefault="00C84887" w:rsidP="00C84887">
            <w:pPr>
              <w:spacing w:after="108" w:line="259" w:lineRule="auto"/>
              <w:jc w:val="left"/>
              <w:rPr>
                <w:sz w:val="20"/>
                <w:szCs w:val="20"/>
              </w:rPr>
            </w:pPr>
          </w:p>
        </w:tc>
        <w:tc>
          <w:tcPr>
            <w:tcW w:w="960" w:type="dxa"/>
            <w:noWrap/>
            <w:hideMark/>
          </w:tcPr>
          <w:p w14:paraId="291117A2" w14:textId="77777777" w:rsidR="00C84887" w:rsidRPr="00C84887" w:rsidRDefault="00C84887" w:rsidP="00C84887">
            <w:pPr>
              <w:spacing w:after="108" w:line="259" w:lineRule="auto"/>
              <w:jc w:val="left"/>
              <w:rPr>
                <w:sz w:val="20"/>
                <w:szCs w:val="20"/>
              </w:rPr>
            </w:pPr>
          </w:p>
        </w:tc>
        <w:tc>
          <w:tcPr>
            <w:tcW w:w="960" w:type="dxa"/>
            <w:noWrap/>
            <w:hideMark/>
          </w:tcPr>
          <w:p w14:paraId="0FC462E5" w14:textId="77777777" w:rsidR="00C84887" w:rsidRPr="00C84887" w:rsidRDefault="00C84887" w:rsidP="00C84887">
            <w:pPr>
              <w:spacing w:after="108" w:line="259" w:lineRule="auto"/>
              <w:jc w:val="left"/>
              <w:rPr>
                <w:sz w:val="20"/>
                <w:szCs w:val="20"/>
              </w:rPr>
            </w:pPr>
          </w:p>
        </w:tc>
      </w:tr>
      <w:tr w:rsidR="00C84887" w:rsidRPr="00C84887" w14:paraId="6A393407" w14:textId="77777777" w:rsidTr="00C84887">
        <w:trPr>
          <w:trHeight w:val="300"/>
        </w:trPr>
        <w:tc>
          <w:tcPr>
            <w:tcW w:w="1735" w:type="dxa"/>
            <w:noWrap/>
            <w:hideMark/>
          </w:tcPr>
          <w:p w14:paraId="6F6F6E09" w14:textId="77777777" w:rsidR="00C84887" w:rsidRPr="00C84887" w:rsidRDefault="00C84887" w:rsidP="00C84887">
            <w:pPr>
              <w:spacing w:after="108" w:line="259" w:lineRule="auto"/>
              <w:jc w:val="left"/>
              <w:rPr>
                <w:sz w:val="20"/>
                <w:szCs w:val="20"/>
              </w:rPr>
            </w:pPr>
            <w:r w:rsidRPr="00C84887">
              <w:rPr>
                <w:sz w:val="20"/>
                <w:szCs w:val="20"/>
              </w:rPr>
              <w:lastRenderedPageBreak/>
              <w:t>SUMMARY</w:t>
            </w:r>
          </w:p>
        </w:tc>
        <w:tc>
          <w:tcPr>
            <w:tcW w:w="867" w:type="dxa"/>
            <w:noWrap/>
            <w:hideMark/>
          </w:tcPr>
          <w:p w14:paraId="20DD3B18" w14:textId="77777777" w:rsidR="00C84887" w:rsidRPr="00C84887" w:rsidRDefault="00C84887" w:rsidP="00C84887">
            <w:pPr>
              <w:spacing w:after="108" w:line="259" w:lineRule="auto"/>
              <w:jc w:val="left"/>
              <w:rPr>
                <w:sz w:val="20"/>
                <w:szCs w:val="20"/>
              </w:rPr>
            </w:pPr>
          </w:p>
        </w:tc>
        <w:tc>
          <w:tcPr>
            <w:tcW w:w="818" w:type="dxa"/>
            <w:noWrap/>
            <w:hideMark/>
          </w:tcPr>
          <w:p w14:paraId="6230C9E1" w14:textId="77777777" w:rsidR="00C84887" w:rsidRPr="00C84887" w:rsidRDefault="00C84887" w:rsidP="00C84887">
            <w:pPr>
              <w:spacing w:after="108" w:line="259" w:lineRule="auto"/>
              <w:jc w:val="left"/>
              <w:rPr>
                <w:sz w:val="20"/>
                <w:szCs w:val="20"/>
              </w:rPr>
            </w:pPr>
          </w:p>
        </w:tc>
        <w:tc>
          <w:tcPr>
            <w:tcW w:w="1102" w:type="dxa"/>
            <w:noWrap/>
            <w:hideMark/>
          </w:tcPr>
          <w:p w14:paraId="04BDA57E" w14:textId="77777777" w:rsidR="00C84887" w:rsidRPr="00C84887" w:rsidRDefault="00C84887" w:rsidP="00C84887">
            <w:pPr>
              <w:spacing w:after="108" w:line="259" w:lineRule="auto"/>
              <w:jc w:val="left"/>
              <w:rPr>
                <w:sz w:val="20"/>
                <w:szCs w:val="20"/>
              </w:rPr>
            </w:pPr>
          </w:p>
        </w:tc>
        <w:tc>
          <w:tcPr>
            <w:tcW w:w="960" w:type="dxa"/>
            <w:noWrap/>
            <w:hideMark/>
          </w:tcPr>
          <w:p w14:paraId="7A8283B3" w14:textId="77777777" w:rsidR="00C84887" w:rsidRPr="00C84887" w:rsidRDefault="00C84887" w:rsidP="00C84887">
            <w:pPr>
              <w:spacing w:after="108" w:line="259" w:lineRule="auto"/>
              <w:jc w:val="left"/>
              <w:rPr>
                <w:sz w:val="20"/>
                <w:szCs w:val="20"/>
              </w:rPr>
            </w:pPr>
          </w:p>
        </w:tc>
        <w:tc>
          <w:tcPr>
            <w:tcW w:w="960" w:type="dxa"/>
            <w:noWrap/>
            <w:hideMark/>
          </w:tcPr>
          <w:p w14:paraId="7C035B51" w14:textId="77777777" w:rsidR="00C84887" w:rsidRPr="00C84887" w:rsidRDefault="00C84887" w:rsidP="00C84887">
            <w:pPr>
              <w:spacing w:after="108" w:line="259" w:lineRule="auto"/>
              <w:jc w:val="left"/>
              <w:rPr>
                <w:sz w:val="20"/>
                <w:szCs w:val="20"/>
              </w:rPr>
            </w:pPr>
          </w:p>
        </w:tc>
        <w:tc>
          <w:tcPr>
            <w:tcW w:w="960" w:type="dxa"/>
            <w:noWrap/>
            <w:hideMark/>
          </w:tcPr>
          <w:p w14:paraId="27D324D8" w14:textId="77777777" w:rsidR="00C84887" w:rsidRPr="00C84887" w:rsidRDefault="00C84887" w:rsidP="00C84887">
            <w:pPr>
              <w:spacing w:after="108" w:line="259" w:lineRule="auto"/>
              <w:jc w:val="left"/>
              <w:rPr>
                <w:sz w:val="20"/>
                <w:szCs w:val="20"/>
              </w:rPr>
            </w:pPr>
          </w:p>
        </w:tc>
      </w:tr>
      <w:tr w:rsidR="00C84887" w:rsidRPr="00C84887" w14:paraId="575A939C" w14:textId="77777777" w:rsidTr="00C84887">
        <w:trPr>
          <w:trHeight w:val="288"/>
        </w:trPr>
        <w:tc>
          <w:tcPr>
            <w:tcW w:w="1735" w:type="dxa"/>
            <w:noWrap/>
            <w:hideMark/>
          </w:tcPr>
          <w:p w14:paraId="2F8DEE46" w14:textId="77777777" w:rsidR="00C84887" w:rsidRPr="00C84887" w:rsidRDefault="00C84887" w:rsidP="00C84887">
            <w:pPr>
              <w:spacing w:after="108" w:line="259" w:lineRule="auto"/>
              <w:jc w:val="left"/>
              <w:rPr>
                <w:i/>
                <w:iCs/>
                <w:sz w:val="20"/>
                <w:szCs w:val="20"/>
              </w:rPr>
            </w:pPr>
            <w:r w:rsidRPr="00C84887">
              <w:rPr>
                <w:i/>
                <w:iCs/>
                <w:sz w:val="20"/>
                <w:szCs w:val="20"/>
              </w:rPr>
              <w:t>Groups</w:t>
            </w:r>
          </w:p>
        </w:tc>
        <w:tc>
          <w:tcPr>
            <w:tcW w:w="867" w:type="dxa"/>
            <w:noWrap/>
            <w:hideMark/>
          </w:tcPr>
          <w:p w14:paraId="72FAC553" w14:textId="77777777" w:rsidR="00C84887" w:rsidRPr="00C84887" w:rsidRDefault="00C84887" w:rsidP="00C84887">
            <w:pPr>
              <w:spacing w:after="108" w:line="259" w:lineRule="auto"/>
              <w:jc w:val="left"/>
              <w:rPr>
                <w:i/>
                <w:iCs/>
                <w:sz w:val="20"/>
                <w:szCs w:val="20"/>
              </w:rPr>
            </w:pPr>
            <w:r w:rsidRPr="00C84887">
              <w:rPr>
                <w:i/>
                <w:iCs/>
                <w:sz w:val="20"/>
                <w:szCs w:val="20"/>
              </w:rPr>
              <w:t>Count</w:t>
            </w:r>
          </w:p>
        </w:tc>
        <w:tc>
          <w:tcPr>
            <w:tcW w:w="818" w:type="dxa"/>
            <w:noWrap/>
            <w:hideMark/>
          </w:tcPr>
          <w:p w14:paraId="1970EF73" w14:textId="77777777" w:rsidR="00C84887" w:rsidRPr="00C84887" w:rsidRDefault="00C84887" w:rsidP="00C84887">
            <w:pPr>
              <w:spacing w:after="108" w:line="259" w:lineRule="auto"/>
              <w:jc w:val="left"/>
              <w:rPr>
                <w:i/>
                <w:iCs/>
                <w:sz w:val="20"/>
                <w:szCs w:val="20"/>
              </w:rPr>
            </w:pPr>
            <w:r w:rsidRPr="00C84887">
              <w:rPr>
                <w:i/>
                <w:iCs/>
                <w:sz w:val="20"/>
                <w:szCs w:val="20"/>
              </w:rPr>
              <w:t>Sum</w:t>
            </w:r>
          </w:p>
        </w:tc>
        <w:tc>
          <w:tcPr>
            <w:tcW w:w="1102" w:type="dxa"/>
            <w:noWrap/>
            <w:hideMark/>
          </w:tcPr>
          <w:p w14:paraId="1C9ED0A4" w14:textId="77777777" w:rsidR="00C84887" w:rsidRPr="00C84887" w:rsidRDefault="00C84887" w:rsidP="00C84887">
            <w:pPr>
              <w:spacing w:after="108" w:line="259" w:lineRule="auto"/>
              <w:jc w:val="left"/>
              <w:rPr>
                <w:i/>
                <w:iCs/>
                <w:sz w:val="20"/>
                <w:szCs w:val="20"/>
              </w:rPr>
            </w:pPr>
            <w:r w:rsidRPr="00C84887">
              <w:rPr>
                <w:i/>
                <w:iCs/>
                <w:sz w:val="20"/>
                <w:szCs w:val="20"/>
              </w:rPr>
              <w:t>Average</w:t>
            </w:r>
          </w:p>
        </w:tc>
        <w:tc>
          <w:tcPr>
            <w:tcW w:w="960" w:type="dxa"/>
            <w:noWrap/>
            <w:hideMark/>
          </w:tcPr>
          <w:p w14:paraId="13B6F075" w14:textId="77777777" w:rsidR="00C84887" w:rsidRPr="00C84887" w:rsidRDefault="00C84887" w:rsidP="00C84887">
            <w:pPr>
              <w:spacing w:after="108" w:line="259" w:lineRule="auto"/>
              <w:jc w:val="left"/>
              <w:rPr>
                <w:i/>
                <w:iCs/>
                <w:sz w:val="20"/>
                <w:szCs w:val="20"/>
              </w:rPr>
            </w:pPr>
            <w:r w:rsidRPr="00C84887">
              <w:rPr>
                <w:i/>
                <w:iCs/>
                <w:sz w:val="20"/>
                <w:szCs w:val="20"/>
              </w:rPr>
              <w:t>Variance</w:t>
            </w:r>
          </w:p>
        </w:tc>
        <w:tc>
          <w:tcPr>
            <w:tcW w:w="960" w:type="dxa"/>
            <w:noWrap/>
            <w:hideMark/>
          </w:tcPr>
          <w:p w14:paraId="6C3379EA" w14:textId="77777777" w:rsidR="00C84887" w:rsidRPr="00C84887" w:rsidRDefault="00C84887" w:rsidP="00C84887">
            <w:pPr>
              <w:spacing w:after="108" w:line="259" w:lineRule="auto"/>
              <w:jc w:val="left"/>
              <w:rPr>
                <w:i/>
                <w:iCs/>
                <w:sz w:val="20"/>
                <w:szCs w:val="20"/>
              </w:rPr>
            </w:pPr>
          </w:p>
        </w:tc>
        <w:tc>
          <w:tcPr>
            <w:tcW w:w="960" w:type="dxa"/>
            <w:noWrap/>
            <w:hideMark/>
          </w:tcPr>
          <w:p w14:paraId="0DD8F5CE" w14:textId="77777777" w:rsidR="00C84887" w:rsidRPr="00C84887" w:rsidRDefault="00C84887" w:rsidP="00C84887">
            <w:pPr>
              <w:spacing w:after="108" w:line="259" w:lineRule="auto"/>
              <w:jc w:val="left"/>
              <w:rPr>
                <w:sz w:val="20"/>
                <w:szCs w:val="20"/>
              </w:rPr>
            </w:pPr>
          </w:p>
        </w:tc>
      </w:tr>
      <w:tr w:rsidR="00C84887" w:rsidRPr="00C84887" w14:paraId="129080EF" w14:textId="77777777" w:rsidTr="00C84887">
        <w:trPr>
          <w:trHeight w:val="288"/>
        </w:trPr>
        <w:tc>
          <w:tcPr>
            <w:tcW w:w="1735" w:type="dxa"/>
            <w:noWrap/>
            <w:hideMark/>
          </w:tcPr>
          <w:p w14:paraId="48DDB538" w14:textId="77777777" w:rsidR="00C84887" w:rsidRPr="00C84887" w:rsidRDefault="00C84887" w:rsidP="00C84887">
            <w:pPr>
              <w:spacing w:after="108" w:line="259" w:lineRule="auto"/>
              <w:jc w:val="left"/>
              <w:rPr>
                <w:sz w:val="20"/>
                <w:szCs w:val="20"/>
              </w:rPr>
            </w:pPr>
            <w:r w:rsidRPr="00C84887">
              <w:rPr>
                <w:sz w:val="20"/>
                <w:szCs w:val="20"/>
              </w:rPr>
              <w:t xml:space="preserve">400 </w:t>
            </w:r>
            <w:proofErr w:type="spellStart"/>
            <w:r w:rsidRPr="00C84887">
              <w:rPr>
                <w:sz w:val="20"/>
                <w:szCs w:val="20"/>
              </w:rPr>
              <w:t>deg</w:t>
            </w:r>
            <w:proofErr w:type="spellEnd"/>
          </w:p>
        </w:tc>
        <w:tc>
          <w:tcPr>
            <w:tcW w:w="867" w:type="dxa"/>
            <w:noWrap/>
            <w:hideMark/>
          </w:tcPr>
          <w:p w14:paraId="7C7DEE3F" w14:textId="77777777" w:rsidR="00C84887" w:rsidRPr="00C84887" w:rsidRDefault="00C84887" w:rsidP="00C84887">
            <w:pPr>
              <w:spacing w:after="108" w:line="259" w:lineRule="auto"/>
              <w:jc w:val="left"/>
              <w:rPr>
                <w:sz w:val="20"/>
                <w:szCs w:val="20"/>
              </w:rPr>
            </w:pPr>
            <w:r w:rsidRPr="00C84887">
              <w:rPr>
                <w:sz w:val="20"/>
                <w:szCs w:val="20"/>
              </w:rPr>
              <w:t>10</w:t>
            </w:r>
          </w:p>
        </w:tc>
        <w:tc>
          <w:tcPr>
            <w:tcW w:w="818" w:type="dxa"/>
            <w:noWrap/>
            <w:hideMark/>
          </w:tcPr>
          <w:p w14:paraId="0629DCFA" w14:textId="77777777" w:rsidR="00C84887" w:rsidRPr="00C84887" w:rsidRDefault="00C84887" w:rsidP="00C84887">
            <w:pPr>
              <w:spacing w:after="108" w:line="259" w:lineRule="auto"/>
              <w:jc w:val="left"/>
              <w:rPr>
                <w:sz w:val="20"/>
                <w:szCs w:val="20"/>
              </w:rPr>
            </w:pPr>
            <w:r w:rsidRPr="00C84887">
              <w:rPr>
                <w:sz w:val="20"/>
                <w:szCs w:val="20"/>
              </w:rPr>
              <w:t>316.44</w:t>
            </w:r>
          </w:p>
        </w:tc>
        <w:tc>
          <w:tcPr>
            <w:tcW w:w="1102" w:type="dxa"/>
            <w:noWrap/>
            <w:hideMark/>
          </w:tcPr>
          <w:p w14:paraId="0F0F207D" w14:textId="77777777" w:rsidR="00C84887" w:rsidRPr="00C84887" w:rsidRDefault="00C84887" w:rsidP="00C84887">
            <w:pPr>
              <w:spacing w:after="108" w:line="259" w:lineRule="auto"/>
              <w:jc w:val="left"/>
              <w:rPr>
                <w:sz w:val="20"/>
                <w:szCs w:val="20"/>
              </w:rPr>
            </w:pPr>
            <w:r w:rsidRPr="00C84887">
              <w:rPr>
                <w:sz w:val="20"/>
                <w:szCs w:val="20"/>
              </w:rPr>
              <w:t>31.644</w:t>
            </w:r>
          </w:p>
        </w:tc>
        <w:tc>
          <w:tcPr>
            <w:tcW w:w="960" w:type="dxa"/>
            <w:noWrap/>
            <w:hideMark/>
          </w:tcPr>
          <w:p w14:paraId="525E21B1" w14:textId="77777777" w:rsidR="00C84887" w:rsidRPr="00C84887" w:rsidRDefault="00C84887" w:rsidP="00C84887">
            <w:pPr>
              <w:spacing w:after="108" w:line="259" w:lineRule="auto"/>
              <w:jc w:val="left"/>
              <w:rPr>
                <w:sz w:val="20"/>
                <w:szCs w:val="20"/>
              </w:rPr>
            </w:pPr>
            <w:r w:rsidRPr="00C84887">
              <w:rPr>
                <w:sz w:val="20"/>
                <w:szCs w:val="20"/>
              </w:rPr>
              <w:t>47.5814</w:t>
            </w:r>
          </w:p>
        </w:tc>
        <w:tc>
          <w:tcPr>
            <w:tcW w:w="960" w:type="dxa"/>
            <w:noWrap/>
            <w:hideMark/>
          </w:tcPr>
          <w:p w14:paraId="003F6BAE" w14:textId="77777777" w:rsidR="00C84887" w:rsidRPr="00C84887" w:rsidRDefault="00C84887" w:rsidP="00C84887">
            <w:pPr>
              <w:spacing w:after="108" w:line="259" w:lineRule="auto"/>
              <w:jc w:val="left"/>
              <w:rPr>
                <w:sz w:val="20"/>
                <w:szCs w:val="20"/>
              </w:rPr>
            </w:pPr>
          </w:p>
        </w:tc>
        <w:tc>
          <w:tcPr>
            <w:tcW w:w="960" w:type="dxa"/>
            <w:noWrap/>
            <w:hideMark/>
          </w:tcPr>
          <w:p w14:paraId="1C12A6AA" w14:textId="77777777" w:rsidR="00C84887" w:rsidRPr="00C84887" w:rsidRDefault="00C84887" w:rsidP="00C84887">
            <w:pPr>
              <w:spacing w:after="108" w:line="259" w:lineRule="auto"/>
              <w:jc w:val="left"/>
              <w:rPr>
                <w:sz w:val="20"/>
                <w:szCs w:val="20"/>
              </w:rPr>
            </w:pPr>
          </w:p>
        </w:tc>
      </w:tr>
      <w:tr w:rsidR="00C84887" w:rsidRPr="00C84887" w14:paraId="283CB633" w14:textId="77777777" w:rsidTr="00C84887">
        <w:trPr>
          <w:trHeight w:val="288"/>
        </w:trPr>
        <w:tc>
          <w:tcPr>
            <w:tcW w:w="1735" w:type="dxa"/>
            <w:noWrap/>
            <w:hideMark/>
          </w:tcPr>
          <w:p w14:paraId="4CAF0307" w14:textId="77777777" w:rsidR="00C84887" w:rsidRPr="00C84887" w:rsidRDefault="00C84887" w:rsidP="00C84887">
            <w:pPr>
              <w:spacing w:after="108" w:line="259" w:lineRule="auto"/>
              <w:jc w:val="left"/>
              <w:rPr>
                <w:sz w:val="20"/>
                <w:szCs w:val="20"/>
              </w:rPr>
            </w:pPr>
            <w:r w:rsidRPr="00C84887">
              <w:rPr>
                <w:sz w:val="20"/>
                <w:szCs w:val="20"/>
              </w:rPr>
              <w:t xml:space="preserve">500 </w:t>
            </w:r>
            <w:proofErr w:type="spellStart"/>
            <w:r w:rsidRPr="00C84887">
              <w:rPr>
                <w:sz w:val="20"/>
                <w:szCs w:val="20"/>
              </w:rPr>
              <w:t>deg</w:t>
            </w:r>
            <w:proofErr w:type="spellEnd"/>
          </w:p>
        </w:tc>
        <w:tc>
          <w:tcPr>
            <w:tcW w:w="867" w:type="dxa"/>
            <w:noWrap/>
            <w:hideMark/>
          </w:tcPr>
          <w:p w14:paraId="7113F1D7" w14:textId="77777777" w:rsidR="00C84887" w:rsidRPr="00C84887" w:rsidRDefault="00C84887" w:rsidP="00C84887">
            <w:pPr>
              <w:spacing w:after="108" w:line="259" w:lineRule="auto"/>
              <w:jc w:val="left"/>
              <w:rPr>
                <w:sz w:val="20"/>
                <w:szCs w:val="20"/>
              </w:rPr>
            </w:pPr>
            <w:r w:rsidRPr="00C84887">
              <w:rPr>
                <w:sz w:val="20"/>
                <w:szCs w:val="20"/>
              </w:rPr>
              <w:t>10</w:t>
            </w:r>
          </w:p>
        </w:tc>
        <w:tc>
          <w:tcPr>
            <w:tcW w:w="818" w:type="dxa"/>
            <w:noWrap/>
            <w:hideMark/>
          </w:tcPr>
          <w:p w14:paraId="2531BE31" w14:textId="77777777" w:rsidR="00C84887" w:rsidRPr="00C84887" w:rsidRDefault="00C84887" w:rsidP="00C84887">
            <w:pPr>
              <w:spacing w:after="108" w:line="259" w:lineRule="auto"/>
              <w:jc w:val="left"/>
              <w:rPr>
                <w:sz w:val="20"/>
                <w:szCs w:val="20"/>
              </w:rPr>
            </w:pPr>
            <w:r w:rsidRPr="00C84887">
              <w:rPr>
                <w:sz w:val="20"/>
                <w:szCs w:val="20"/>
              </w:rPr>
              <w:t>368.85</w:t>
            </w:r>
          </w:p>
        </w:tc>
        <w:tc>
          <w:tcPr>
            <w:tcW w:w="1102" w:type="dxa"/>
            <w:noWrap/>
            <w:hideMark/>
          </w:tcPr>
          <w:p w14:paraId="005A25A9" w14:textId="77777777" w:rsidR="00C84887" w:rsidRPr="00C84887" w:rsidRDefault="00C84887" w:rsidP="00C84887">
            <w:pPr>
              <w:spacing w:after="108" w:line="259" w:lineRule="auto"/>
              <w:jc w:val="left"/>
              <w:rPr>
                <w:sz w:val="20"/>
                <w:szCs w:val="20"/>
              </w:rPr>
            </w:pPr>
            <w:r w:rsidRPr="00C84887">
              <w:rPr>
                <w:sz w:val="20"/>
                <w:szCs w:val="20"/>
              </w:rPr>
              <w:t>36.885</w:t>
            </w:r>
          </w:p>
        </w:tc>
        <w:tc>
          <w:tcPr>
            <w:tcW w:w="960" w:type="dxa"/>
            <w:noWrap/>
            <w:hideMark/>
          </w:tcPr>
          <w:p w14:paraId="1D637F4A" w14:textId="77777777" w:rsidR="00C84887" w:rsidRPr="00C84887" w:rsidRDefault="00C84887" w:rsidP="00C84887">
            <w:pPr>
              <w:spacing w:after="108" w:line="259" w:lineRule="auto"/>
              <w:jc w:val="left"/>
              <w:rPr>
                <w:sz w:val="20"/>
                <w:szCs w:val="20"/>
              </w:rPr>
            </w:pPr>
            <w:r w:rsidRPr="00C84887">
              <w:rPr>
                <w:sz w:val="20"/>
                <w:szCs w:val="20"/>
              </w:rPr>
              <w:t>94.11825</w:t>
            </w:r>
          </w:p>
        </w:tc>
        <w:tc>
          <w:tcPr>
            <w:tcW w:w="960" w:type="dxa"/>
            <w:noWrap/>
            <w:hideMark/>
          </w:tcPr>
          <w:p w14:paraId="0D170AE3" w14:textId="77777777" w:rsidR="00C84887" w:rsidRPr="00C84887" w:rsidRDefault="00C84887" w:rsidP="00C84887">
            <w:pPr>
              <w:spacing w:after="108" w:line="259" w:lineRule="auto"/>
              <w:jc w:val="left"/>
              <w:rPr>
                <w:sz w:val="20"/>
                <w:szCs w:val="20"/>
              </w:rPr>
            </w:pPr>
          </w:p>
        </w:tc>
        <w:tc>
          <w:tcPr>
            <w:tcW w:w="960" w:type="dxa"/>
            <w:noWrap/>
            <w:hideMark/>
          </w:tcPr>
          <w:p w14:paraId="48094F86" w14:textId="77777777" w:rsidR="00C84887" w:rsidRPr="00C84887" w:rsidRDefault="00C84887" w:rsidP="00C84887">
            <w:pPr>
              <w:spacing w:after="108" w:line="259" w:lineRule="auto"/>
              <w:jc w:val="left"/>
              <w:rPr>
                <w:sz w:val="20"/>
                <w:szCs w:val="20"/>
              </w:rPr>
            </w:pPr>
          </w:p>
        </w:tc>
      </w:tr>
      <w:tr w:rsidR="00C84887" w:rsidRPr="00C84887" w14:paraId="47662533" w14:textId="77777777" w:rsidTr="00C84887">
        <w:trPr>
          <w:trHeight w:val="288"/>
        </w:trPr>
        <w:tc>
          <w:tcPr>
            <w:tcW w:w="1735" w:type="dxa"/>
            <w:noWrap/>
            <w:hideMark/>
          </w:tcPr>
          <w:p w14:paraId="3C26994B" w14:textId="77777777" w:rsidR="00C84887" w:rsidRPr="00C84887" w:rsidRDefault="00C84887" w:rsidP="00C84887">
            <w:pPr>
              <w:spacing w:after="108" w:line="259" w:lineRule="auto"/>
              <w:jc w:val="left"/>
              <w:rPr>
                <w:sz w:val="20"/>
                <w:szCs w:val="20"/>
              </w:rPr>
            </w:pPr>
            <w:r w:rsidRPr="00C84887">
              <w:rPr>
                <w:sz w:val="20"/>
                <w:szCs w:val="20"/>
              </w:rPr>
              <w:t xml:space="preserve">550 </w:t>
            </w:r>
            <w:proofErr w:type="spellStart"/>
            <w:r w:rsidRPr="00C84887">
              <w:rPr>
                <w:sz w:val="20"/>
                <w:szCs w:val="20"/>
              </w:rPr>
              <w:t>deg</w:t>
            </w:r>
            <w:proofErr w:type="spellEnd"/>
          </w:p>
        </w:tc>
        <w:tc>
          <w:tcPr>
            <w:tcW w:w="867" w:type="dxa"/>
            <w:noWrap/>
            <w:hideMark/>
          </w:tcPr>
          <w:p w14:paraId="2FD3B920" w14:textId="77777777" w:rsidR="00C84887" w:rsidRPr="00C84887" w:rsidRDefault="00C84887" w:rsidP="00C84887">
            <w:pPr>
              <w:spacing w:after="108" w:line="259" w:lineRule="auto"/>
              <w:jc w:val="left"/>
              <w:rPr>
                <w:sz w:val="20"/>
                <w:szCs w:val="20"/>
              </w:rPr>
            </w:pPr>
            <w:r w:rsidRPr="00C84887">
              <w:rPr>
                <w:sz w:val="20"/>
                <w:szCs w:val="20"/>
              </w:rPr>
              <w:t>10</w:t>
            </w:r>
          </w:p>
        </w:tc>
        <w:tc>
          <w:tcPr>
            <w:tcW w:w="818" w:type="dxa"/>
            <w:noWrap/>
            <w:hideMark/>
          </w:tcPr>
          <w:p w14:paraId="6871C329" w14:textId="77777777" w:rsidR="00C84887" w:rsidRPr="00C84887" w:rsidRDefault="00C84887" w:rsidP="00C84887">
            <w:pPr>
              <w:spacing w:after="108" w:line="259" w:lineRule="auto"/>
              <w:jc w:val="left"/>
              <w:rPr>
                <w:sz w:val="20"/>
                <w:szCs w:val="20"/>
              </w:rPr>
            </w:pPr>
            <w:r w:rsidRPr="00C84887">
              <w:rPr>
                <w:sz w:val="20"/>
                <w:szCs w:val="20"/>
              </w:rPr>
              <w:t>289</w:t>
            </w:r>
          </w:p>
        </w:tc>
        <w:tc>
          <w:tcPr>
            <w:tcW w:w="1102" w:type="dxa"/>
            <w:noWrap/>
            <w:hideMark/>
          </w:tcPr>
          <w:p w14:paraId="6F58E11F" w14:textId="77777777" w:rsidR="00C84887" w:rsidRPr="00C84887" w:rsidRDefault="00C84887" w:rsidP="00C84887">
            <w:pPr>
              <w:spacing w:after="108" w:line="259" w:lineRule="auto"/>
              <w:jc w:val="left"/>
              <w:rPr>
                <w:sz w:val="20"/>
                <w:szCs w:val="20"/>
              </w:rPr>
            </w:pPr>
            <w:r w:rsidRPr="00C84887">
              <w:rPr>
                <w:sz w:val="20"/>
                <w:szCs w:val="20"/>
              </w:rPr>
              <w:t>28.9</w:t>
            </w:r>
          </w:p>
        </w:tc>
        <w:tc>
          <w:tcPr>
            <w:tcW w:w="960" w:type="dxa"/>
            <w:noWrap/>
            <w:hideMark/>
          </w:tcPr>
          <w:p w14:paraId="3FC14B50" w14:textId="77777777" w:rsidR="00C84887" w:rsidRPr="00C84887" w:rsidRDefault="00C84887" w:rsidP="00C84887">
            <w:pPr>
              <w:spacing w:after="108" w:line="259" w:lineRule="auto"/>
              <w:jc w:val="left"/>
              <w:rPr>
                <w:sz w:val="20"/>
                <w:szCs w:val="20"/>
              </w:rPr>
            </w:pPr>
            <w:r w:rsidRPr="00C84887">
              <w:rPr>
                <w:sz w:val="20"/>
                <w:szCs w:val="20"/>
              </w:rPr>
              <w:t>169.4333</w:t>
            </w:r>
          </w:p>
        </w:tc>
        <w:tc>
          <w:tcPr>
            <w:tcW w:w="960" w:type="dxa"/>
            <w:noWrap/>
            <w:hideMark/>
          </w:tcPr>
          <w:p w14:paraId="75730903" w14:textId="77777777" w:rsidR="00C84887" w:rsidRPr="00C84887" w:rsidRDefault="00C84887" w:rsidP="00C84887">
            <w:pPr>
              <w:spacing w:after="108" w:line="259" w:lineRule="auto"/>
              <w:jc w:val="left"/>
              <w:rPr>
                <w:sz w:val="20"/>
                <w:szCs w:val="20"/>
              </w:rPr>
            </w:pPr>
          </w:p>
        </w:tc>
        <w:tc>
          <w:tcPr>
            <w:tcW w:w="960" w:type="dxa"/>
            <w:noWrap/>
            <w:hideMark/>
          </w:tcPr>
          <w:p w14:paraId="592DA6D5" w14:textId="77777777" w:rsidR="00C84887" w:rsidRPr="00C84887" w:rsidRDefault="00C84887" w:rsidP="00C84887">
            <w:pPr>
              <w:spacing w:after="108" w:line="259" w:lineRule="auto"/>
              <w:jc w:val="left"/>
              <w:rPr>
                <w:sz w:val="20"/>
                <w:szCs w:val="20"/>
              </w:rPr>
            </w:pPr>
          </w:p>
        </w:tc>
      </w:tr>
      <w:tr w:rsidR="00C84887" w:rsidRPr="00C84887" w14:paraId="1F905DE8" w14:textId="77777777" w:rsidTr="00C84887">
        <w:trPr>
          <w:trHeight w:val="288"/>
        </w:trPr>
        <w:tc>
          <w:tcPr>
            <w:tcW w:w="1735" w:type="dxa"/>
            <w:noWrap/>
            <w:hideMark/>
          </w:tcPr>
          <w:p w14:paraId="34ADFDFA" w14:textId="77777777" w:rsidR="00C84887" w:rsidRPr="00C84887" w:rsidRDefault="00C84887" w:rsidP="00C84887">
            <w:pPr>
              <w:spacing w:after="108" w:line="259" w:lineRule="auto"/>
              <w:jc w:val="left"/>
              <w:rPr>
                <w:sz w:val="20"/>
                <w:szCs w:val="20"/>
              </w:rPr>
            </w:pPr>
            <w:r w:rsidRPr="00C84887">
              <w:rPr>
                <w:sz w:val="20"/>
                <w:szCs w:val="20"/>
              </w:rPr>
              <w:t xml:space="preserve">600 </w:t>
            </w:r>
            <w:proofErr w:type="spellStart"/>
            <w:r w:rsidRPr="00C84887">
              <w:rPr>
                <w:sz w:val="20"/>
                <w:szCs w:val="20"/>
              </w:rPr>
              <w:t>deg</w:t>
            </w:r>
            <w:proofErr w:type="spellEnd"/>
          </w:p>
        </w:tc>
        <w:tc>
          <w:tcPr>
            <w:tcW w:w="867" w:type="dxa"/>
            <w:noWrap/>
            <w:hideMark/>
          </w:tcPr>
          <w:p w14:paraId="11F5419B" w14:textId="77777777" w:rsidR="00C84887" w:rsidRPr="00C84887" w:rsidRDefault="00C84887" w:rsidP="00C84887">
            <w:pPr>
              <w:spacing w:after="108" w:line="259" w:lineRule="auto"/>
              <w:jc w:val="left"/>
              <w:rPr>
                <w:sz w:val="20"/>
                <w:szCs w:val="20"/>
              </w:rPr>
            </w:pPr>
            <w:r w:rsidRPr="00C84887">
              <w:rPr>
                <w:sz w:val="20"/>
                <w:szCs w:val="20"/>
              </w:rPr>
              <w:t>10</w:t>
            </w:r>
          </w:p>
        </w:tc>
        <w:tc>
          <w:tcPr>
            <w:tcW w:w="818" w:type="dxa"/>
            <w:noWrap/>
            <w:hideMark/>
          </w:tcPr>
          <w:p w14:paraId="08E28C5D" w14:textId="77777777" w:rsidR="00C84887" w:rsidRPr="00C84887" w:rsidRDefault="00C84887" w:rsidP="00C84887">
            <w:pPr>
              <w:spacing w:after="108" w:line="259" w:lineRule="auto"/>
              <w:jc w:val="left"/>
              <w:rPr>
                <w:sz w:val="20"/>
                <w:szCs w:val="20"/>
              </w:rPr>
            </w:pPr>
            <w:r w:rsidRPr="00C84887">
              <w:rPr>
                <w:sz w:val="20"/>
                <w:szCs w:val="20"/>
              </w:rPr>
              <w:t>192.4</w:t>
            </w:r>
          </w:p>
        </w:tc>
        <w:tc>
          <w:tcPr>
            <w:tcW w:w="1102" w:type="dxa"/>
            <w:noWrap/>
            <w:hideMark/>
          </w:tcPr>
          <w:p w14:paraId="762F6FF9" w14:textId="77777777" w:rsidR="00C84887" w:rsidRPr="00C84887" w:rsidRDefault="00C84887" w:rsidP="00C84887">
            <w:pPr>
              <w:spacing w:after="108" w:line="259" w:lineRule="auto"/>
              <w:jc w:val="left"/>
              <w:rPr>
                <w:sz w:val="20"/>
                <w:szCs w:val="20"/>
              </w:rPr>
            </w:pPr>
            <w:r w:rsidRPr="00C84887">
              <w:rPr>
                <w:sz w:val="20"/>
                <w:szCs w:val="20"/>
              </w:rPr>
              <w:t>19.24</w:t>
            </w:r>
          </w:p>
        </w:tc>
        <w:tc>
          <w:tcPr>
            <w:tcW w:w="960" w:type="dxa"/>
            <w:noWrap/>
            <w:hideMark/>
          </w:tcPr>
          <w:p w14:paraId="14E79966" w14:textId="77777777" w:rsidR="00C84887" w:rsidRPr="00C84887" w:rsidRDefault="00C84887" w:rsidP="00C84887">
            <w:pPr>
              <w:spacing w:after="108" w:line="259" w:lineRule="auto"/>
              <w:jc w:val="left"/>
              <w:rPr>
                <w:sz w:val="20"/>
                <w:szCs w:val="20"/>
              </w:rPr>
            </w:pPr>
            <w:r w:rsidRPr="00C84887">
              <w:rPr>
                <w:sz w:val="20"/>
                <w:szCs w:val="20"/>
              </w:rPr>
              <w:t>138.4004</w:t>
            </w:r>
          </w:p>
        </w:tc>
        <w:tc>
          <w:tcPr>
            <w:tcW w:w="960" w:type="dxa"/>
            <w:noWrap/>
            <w:hideMark/>
          </w:tcPr>
          <w:p w14:paraId="13F48DF0" w14:textId="77777777" w:rsidR="00C84887" w:rsidRPr="00C84887" w:rsidRDefault="00C84887" w:rsidP="00C84887">
            <w:pPr>
              <w:spacing w:after="108" w:line="259" w:lineRule="auto"/>
              <w:jc w:val="left"/>
              <w:rPr>
                <w:sz w:val="20"/>
                <w:szCs w:val="20"/>
              </w:rPr>
            </w:pPr>
          </w:p>
        </w:tc>
        <w:tc>
          <w:tcPr>
            <w:tcW w:w="960" w:type="dxa"/>
            <w:noWrap/>
            <w:hideMark/>
          </w:tcPr>
          <w:p w14:paraId="27F5E64A" w14:textId="77777777" w:rsidR="00C84887" w:rsidRPr="00C84887" w:rsidRDefault="00C84887" w:rsidP="00C84887">
            <w:pPr>
              <w:spacing w:after="108" w:line="259" w:lineRule="auto"/>
              <w:jc w:val="left"/>
              <w:rPr>
                <w:sz w:val="20"/>
                <w:szCs w:val="20"/>
              </w:rPr>
            </w:pPr>
          </w:p>
        </w:tc>
      </w:tr>
      <w:tr w:rsidR="00C84887" w:rsidRPr="00C84887" w14:paraId="6F571AC7" w14:textId="77777777" w:rsidTr="00C84887">
        <w:trPr>
          <w:trHeight w:val="300"/>
        </w:trPr>
        <w:tc>
          <w:tcPr>
            <w:tcW w:w="1735" w:type="dxa"/>
            <w:noWrap/>
            <w:hideMark/>
          </w:tcPr>
          <w:p w14:paraId="006F4987" w14:textId="77777777" w:rsidR="00C84887" w:rsidRPr="00C84887" w:rsidRDefault="00C84887" w:rsidP="00C84887">
            <w:pPr>
              <w:spacing w:after="108" w:line="259" w:lineRule="auto"/>
              <w:jc w:val="left"/>
              <w:rPr>
                <w:sz w:val="20"/>
                <w:szCs w:val="20"/>
              </w:rPr>
            </w:pPr>
            <w:r w:rsidRPr="00C84887">
              <w:rPr>
                <w:sz w:val="20"/>
                <w:szCs w:val="20"/>
              </w:rPr>
              <w:t xml:space="preserve">800 </w:t>
            </w:r>
            <w:proofErr w:type="spellStart"/>
            <w:r w:rsidRPr="00C84887">
              <w:rPr>
                <w:sz w:val="20"/>
                <w:szCs w:val="20"/>
              </w:rPr>
              <w:t>deg</w:t>
            </w:r>
            <w:proofErr w:type="spellEnd"/>
          </w:p>
        </w:tc>
        <w:tc>
          <w:tcPr>
            <w:tcW w:w="867" w:type="dxa"/>
            <w:noWrap/>
            <w:hideMark/>
          </w:tcPr>
          <w:p w14:paraId="48647504" w14:textId="77777777" w:rsidR="00C84887" w:rsidRPr="00C84887" w:rsidRDefault="00C84887" w:rsidP="00C84887">
            <w:pPr>
              <w:spacing w:after="108" w:line="259" w:lineRule="auto"/>
              <w:jc w:val="left"/>
              <w:rPr>
                <w:sz w:val="20"/>
                <w:szCs w:val="20"/>
              </w:rPr>
            </w:pPr>
            <w:r w:rsidRPr="00C84887">
              <w:rPr>
                <w:sz w:val="20"/>
                <w:szCs w:val="20"/>
              </w:rPr>
              <w:t>10</w:t>
            </w:r>
          </w:p>
        </w:tc>
        <w:tc>
          <w:tcPr>
            <w:tcW w:w="818" w:type="dxa"/>
            <w:noWrap/>
            <w:hideMark/>
          </w:tcPr>
          <w:p w14:paraId="50EA0467" w14:textId="77777777" w:rsidR="00C84887" w:rsidRPr="00C84887" w:rsidRDefault="00C84887" w:rsidP="00C84887">
            <w:pPr>
              <w:spacing w:after="108" w:line="259" w:lineRule="auto"/>
              <w:jc w:val="left"/>
              <w:rPr>
                <w:sz w:val="20"/>
                <w:szCs w:val="20"/>
              </w:rPr>
            </w:pPr>
            <w:r w:rsidRPr="00C84887">
              <w:rPr>
                <w:sz w:val="20"/>
                <w:szCs w:val="20"/>
              </w:rPr>
              <w:t>526.6</w:t>
            </w:r>
          </w:p>
        </w:tc>
        <w:tc>
          <w:tcPr>
            <w:tcW w:w="1102" w:type="dxa"/>
            <w:noWrap/>
            <w:hideMark/>
          </w:tcPr>
          <w:p w14:paraId="3CB7C294" w14:textId="77777777" w:rsidR="00C84887" w:rsidRPr="00C84887" w:rsidRDefault="00C84887" w:rsidP="00C84887">
            <w:pPr>
              <w:spacing w:after="108" w:line="259" w:lineRule="auto"/>
              <w:jc w:val="left"/>
              <w:rPr>
                <w:sz w:val="20"/>
                <w:szCs w:val="20"/>
              </w:rPr>
            </w:pPr>
            <w:r w:rsidRPr="00C84887">
              <w:rPr>
                <w:sz w:val="20"/>
                <w:szCs w:val="20"/>
              </w:rPr>
              <w:t>52.66</w:t>
            </w:r>
          </w:p>
        </w:tc>
        <w:tc>
          <w:tcPr>
            <w:tcW w:w="960" w:type="dxa"/>
            <w:noWrap/>
            <w:hideMark/>
          </w:tcPr>
          <w:p w14:paraId="70B07577" w14:textId="77777777" w:rsidR="00C84887" w:rsidRPr="00C84887" w:rsidRDefault="00C84887" w:rsidP="00C84887">
            <w:pPr>
              <w:spacing w:after="108" w:line="259" w:lineRule="auto"/>
              <w:jc w:val="left"/>
              <w:rPr>
                <w:sz w:val="20"/>
                <w:szCs w:val="20"/>
              </w:rPr>
            </w:pPr>
            <w:r w:rsidRPr="00C84887">
              <w:rPr>
                <w:sz w:val="20"/>
                <w:szCs w:val="20"/>
              </w:rPr>
              <w:t>210.1804</w:t>
            </w:r>
          </w:p>
        </w:tc>
        <w:tc>
          <w:tcPr>
            <w:tcW w:w="960" w:type="dxa"/>
            <w:noWrap/>
            <w:hideMark/>
          </w:tcPr>
          <w:p w14:paraId="3C973DEF" w14:textId="77777777" w:rsidR="00C84887" w:rsidRPr="00C84887" w:rsidRDefault="00C84887" w:rsidP="00C84887">
            <w:pPr>
              <w:spacing w:after="108" w:line="259" w:lineRule="auto"/>
              <w:jc w:val="left"/>
              <w:rPr>
                <w:sz w:val="20"/>
                <w:szCs w:val="20"/>
              </w:rPr>
            </w:pPr>
          </w:p>
        </w:tc>
        <w:tc>
          <w:tcPr>
            <w:tcW w:w="960" w:type="dxa"/>
            <w:noWrap/>
            <w:hideMark/>
          </w:tcPr>
          <w:p w14:paraId="112FBC4A" w14:textId="77777777" w:rsidR="00C84887" w:rsidRPr="00C84887" w:rsidRDefault="00C84887" w:rsidP="00C84887">
            <w:pPr>
              <w:spacing w:after="108" w:line="259" w:lineRule="auto"/>
              <w:jc w:val="left"/>
              <w:rPr>
                <w:sz w:val="20"/>
                <w:szCs w:val="20"/>
              </w:rPr>
            </w:pPr>
          </w:p>
        </w:tc>
      </w:tr>
      <w:tr w:rsidR="00C84887" w:rsidRPr="00C84887" w14:paraId="402E44C9" w14:textId="77777777" w:rsidTr="00C84887">
        <w:trPr>
          <w:trHeight w:val="288"/>
        </w:trPr>
        <w:tc>
          <w:tcPr>
            <w:tcW w:w="1735" w:type="dxa"/>
            <w:noWrap/>
            <w:hideMark/>
          </w:tcPr>
          <w:p w14:paraId="7BAB3176" w14:textId="77777777" w:rsidR="00C84887" w:rsidRPr="00C84887" w:rsidRDefault="00C84887" w:rsidP="00C84887">
            <w:pPr>
              <w:spacing w:after="108" w:line="259" w:lineRule="auto"/>
              <w:jc w:val="left"/>
              <w:rPr>
                <w:sz w:val="20"/>
                <w:szCs w:val="20"/>
              </w:rPr>
            </w:pPr>
          </w:p>
        </w:tc>
        <w:tc>
          <w:tcPr>
            <w:tcW w:w="867" w:type="dxa"/>
            <w:noWrap/>
            <w:hideMark/>
          </w:tcPr>
          <w:p w14:paraId="71956EBB" w14:textId="77777777" w:rsidR="00C84887" w:rsidRPr="00C84887" w:rsidRDefault="00C84887" w:rsidP="00C84887">
            <w:pPr>
              <w:spacing w:after="108" w:line="259" w:lineRule="auto"/>
              <w:jc w:val="left"/>
              <w:rPr>
                <w:sz w:val="20"/>
                <w:szCs w:val="20"/>
              </w:rPr>
            </w:pPr>
          </w:p>
        </w:tc>
        <w:tc>
          <w:tcPr>
            <w:tcW w:w="818" w:type="dxa"/>
            <w:noWrap/>
            <w:hideMark/>
          </w:tcPr>
          <w:p w14:paraId="0CC5E74F" w14:textId="77777777" w:rsidR="00C84887" w:rsidRPr="00C84887" w:rsidRDefault="00C84887" w:rsidP="00C84887">
            <w:pPr>
              <w:spacing w:after="108" w:line="259" w:lineRule="auto"/>
              <w:jc w:val="left"/>
              <w:rPr>
                <w:sz w:val="20"/>
                <w:szCs w:val="20"/>
              </w:rPr>
            </w:pPr>
          </w:p>
        </w:tc>
        <w:tc>
          <w:tcPr>
            <w:tcW w:w="1102" w:type="dxa"/>
            <w:noWrap/>
            <w:hideMark/>
          </w:tcPr>
          <w:p w14:paraId="1F47806B" w14:textId="77777777" w:rsidR="00C84887" w:rsidRPr="00C84887" w:rsidRDefault="00C84887" w:rsidP="00C84887">
            <w:pPr>
              <w:spacing w:after="108" w:line="259" w:lineRule="auto"/>
              <w:jc w:val="left"/>
              <w:rPr>
                <w:sz w:val="20"/>
                <w:szCs w:val="20"/>
              </w:rPr>
            </w:pPr>
          </w:p>
        </w:tc>
        <w:tc>
          <w:tcPr>
            <w:tcW w:w="960" w:type="dxa"/>
            <w:noWrap/>
            <w:hideMark/>
          </w:tcPr>
          <w:p w14:paraId="15163DA0" w14:textId="77777777" w:rsidR="00C84887" w:rsidRPr="00C84887" w:rsidRDefault="00C84887" w:rsidP="00C84887">
            <w:pPr>
              <w:spacing w:after="108" w:line="259" w:lineRule="auto"/>
              <w:jc w:val="left"/>
              <w:rPr>
                <w:sz w:val="20"/>
                <w:szCs w:val="20"/>
              </w:rPr>
            </w:pPr>
          </w:p>
        </w:tc>
        <w:tc>
          <w:tcPr>
            <w:tcW w:w="960" w:type="dxa"/>
            <w:noWrap/>
            <w:hideMark/>
          </w:tcPr>
          <w:p w14:paraId="1146D1CF" w14:textId="77777777" w:rsidR="00C84887" w:rsidRPr="00C84887" w:rsidRDefault="00C84887" w:rsidP="00C84887">
            <w:pPr>
              <w:spacing w:after="108" w:line="259" w:lineRule="auto"/>
              <w:jc w:val="left"/>
              <w:rPr>
                <w:sz w:val="20"/>
                <w:szCs w:val="20"/>
              </w:rPr>
            </w:pPr>
          </w:p>
        </w:tc>
        <w:tc>
          <w:tcPr>
            <w:tcW w:w="960" w:type="dxa"/>
            <w:noWrap/>
            <w:hideMark/>
          </w:tcPr>
          <w:p w14:paraId="64EBABE4" w14:textId="77777777" w:rsidR="00C84887" w:rsidRPr="00C84887" w:rsidRDefault="00C84887" w:rsidP="00C84887">
            <w:pPr>
              <w:spacing w:after="108" w:line="259" w:lineRule="auto"/>
              <w:jc w:val="left"/>
              <w:rPr>
                <w:sz w:val="20"/>
                <w:szCs w:val="20"/>
              </w:rPr>
            </w:pPr>
          </w:p>
        </w:tc>
      </w:tr>
      <w:tr w:rsidR="00C84887" w:rsidRPr="00C84887" w14:paraId="64FF3D9B" w14:textId="77777777" w:rsidTr="00C84887">
        <w:trPr>
          <w:trHeight w:val="288"/>
        </w:trPr>
        <w:tc>
          <w:tcPr>
            <w:tcW w:w="1735" w:type="dxa"/>
            <w:noWrap/>
            <w:hideMark/>
          </w:tcPr>
          <w:p w14:paraId="4A11AFA1" w14:textId="77777777" w:rsidR="00C84887" w:rsidRPr="00C84887" w:rsidRDefault="00C84887" w:rsidP="00C84887">
            <w:pPr>
              <w:spacing w:after="108" w:line="259" w:lineRule="auto"/>
              <w:jc w:val="left"/>
              <w:rPr>
                <w:sz w:val="20"/>
                <w:szCs w:val="20"/>
              </w:rPr>
            </w:pPr>
          </w:p>
        </w:tc>
        <w:tc>
          <w:tcPr>
            <w:tcW w:w="867" w:type="dxa"/>
            <w:noWrap/>
            <w:hideMark/>
          </w:tcPr>
          <w:p w14:paraId="238BA0D0" w14:textId="77777777" w:rsidR="00C84887" w:rsidRPr="00C84887" w:rsidRDefault="00C84887" w:rsidP="00C84887">
            <w:pPr>
              <w:spacing w:after="108" w:line="259" w:lineRule="auto"/>
              <w:jc w:val="left"/>
              <w:rPr>
                <w:sz w:val="20"/>
                <w:szCs w:val="20"/>
              </w:rPr>
            </w:pPr>
          </w:p>
        </w:tc>
        <w:tc>
          <w:tcPr>
            <w:tcW w:w="818" w:type="dxa"/>
            <w:noWrap/>
            <w:hideMark/>
          </w:tcPr>
          <w:p w14:paraId="3EA4FF90" w14:textId="77777777" w:rsidR="00C84887" w:rsidRPr="00C84887" w:rsidRDefault="00C84887" w:rsidP="00C84887">
            <w:pPr>
              <w:spacing w:after="108" w:line="259" w:lineRule="auto"/>
              <w:jc w:val="left"/>
              <w:rPr>
                <w:sz w:val="20"/>
                <w:szCs w:val="20"/>
              </w:rPr>
            </w:pPr>
          </w:p>
        </w:tc>
        <w:tc>
          <w:tcPr>
            <w:tcW w:w="1102" w:type="dxa"/>
            <w:noWrap/>
            <w:hideMark/>
          </w:tcPr>
          <w:p w14:paraId="5AED1366" w14:textId="77777777" w:rsidR="00C84887" w:rsidRPr="00C84887" w:rsidRDefault="00C84887" w:rsidP="00C84887">
            <w:pPr>
              <w:spacing w:after="108" w:line="259" w:lineRule="auto"/>
              <w:jc w:val="left"/>
              <w:rPr>
                <w:sz w:val="20"/>
                <w:szCs w:val="20"/>
              </w:rPr>
            </w:pPr>
          </w:p>
        </w:tc>
        <w:tc>
          <w:tcPr>
            <w:tcW w:w="960" w:type="dxa"/>
            <w:noWrap/>
            <w:hideMark/>
          </w:tcPr>
          <w:p w14:paraId="540E12F6" w14:textId="77777777" w:rsidR="00C84887" w:rsidRPr="00C84887" w:rsidRDefault="00C84887" w:rsidP="00C84887">
            <w:pPr>
              <w:spacing w:after="108" w:line="259" w:lineRule="auto"/>
              <w:jc w:val="left"/>
              <w:rPr>
                <w:sz w:val="20"/>
                <w:szCs w:val="20"/>
              </w:rPr>
            </w:pPr>
          </w:p>
        </w:tc>
        <w:tc>
          <w:tcPr>
            <w:tcW w:w="960" w:type="dxa"/>
            <w:noWrap/>
            <w:hideMark/>
          </w:tcPr>
          <w:p w14:paraId="3AFA3837" w14:textId="77777777" w:rsidR="00C84887" w:rsidRPr="00C84887" w:rsidRDefault="00C84887" w:rsidP="00C84887">
            <w:pPr>
              <w:spacing w:after="108" w:line="259" w:lineRule="auto"/>
              <w:jc w:val="left"/>
              <w:rPr>
                <w:sz w:val="20"/>
                <w:szCs w:val="20"/>
              </w:rPr>
            </w:pPr>
          </w:p>
        </w:tc>
        <w:tc>
          <w:tcPr>
            <w:tcW w:w="960" w:type="dxa"/>
            <w:noWrap/>
            <w:hideMark/>
          </w:tcPr>
          <w:p w14:paraId="2C4B6F72" w14:textId="77777777" w:rsidR="00C84887" w:rsidRPr="00C84887" w:rsidRDefault="00C84887" w:rsidP="00C84887">
            <w:pPr>
              <w:spacing w:after="108" w:line="259" w:lineRule="auto"/>
              <w:jc w:val="left"/>
              <w:rPr>
                <w:sz w:val="20"/>
                <w:szCs w:val="20"/>
              </w:rPr>
            </w:pPr>
          </w:p>
        </w:tc>
      </w:tr>
      <w:tr w:rsidR="00C84887" w:rsidRPr="00C84887" w14:paraId="53939FD6" w14:textId="77777777" w:rsidTr="00C84887">
        <w:trPr>
          <w:trHeight w:val="300"/>
        </w:trPr>
        <w:tc>
          <w:tcPr>
            <w:tcW w:w="1735" w:type="dxa"/>
            <w:noWrap/>
            <w:hideMark/>
          </w:tcPr>
          <w:p w14:paraId="2EEB514E" w14:textId="77777777" w:rsidR="00C84887" w:rsidRPr="00C84887" w:rsidRDefault="00C84887" w:rsidP="00C84887">
            <w:pPr>
              <w:spacing w:after="108" w:line="259" w:lineRule="auto"/>
              <w:jc w:val="left"/>
              <w:rPr>
                <w:sz w:val="20"/>
                <w:szCs w:val="20"/>
              </w:rPr>
            </w:pPr>
            <w:r w:rsidRPr="00C84887">
              <w:rPr>
                <w:sz w:val="20"/>
                <w:szCs w:val="20"/>
              </w:rPr>
              <w:t>ANOVA</w:t>
            </w:r>
          </w:p>
        </w:tc>
        <w:tc>
          <w:tcPr>
            <w:tcW w:w="867" w:type="dxa"/>
            <w:noWrap/>
            <w:hideMark/>
          </w:tcPr>
          <w:p w14:paraId="149AE9B1" w14:textId="77777777" w:rsidR="00C84887" w:rsidRPr="00C84887" w:rsidRDefault="00C84887" w:rsidP="00C84887">
            <w:pPr>
              <w:spacing w:after="108" w:line="259" w:lineRule="auto"/>
              <w:jc w:val="left"/>
              <w:rPr>
                <w:sz w:val="20"/>
                <w:szCs w:val="20"/>
              </w:rPr>
            </w:pPr>
          </w:p>
        </w:tc>
        <w:tc>
          <w:tcPr>
            <w:tcW w:w="818" w:type="dxa"/>
            <w:noWrap/>
            <w:hideMark/>
          </w:tcPr>
          <w:p w14:paraId="1603E24D" w14:textId="77777777" w:rsidR="00C84887" w:rsidRPr="00C84887" w:rsidRDefault="00C84887" w:rsidP="00C84887">
            <w:pPr>
              <w:spacing w:after="108" w:line="259" w:lineRule="auto"/>
              <w:jc w:val="left"/>
              <w:rPr>
                <w:sz w:val="20"/>
                <w:szCs w:val="20"/>
              </w:rPr>
            </w:pPr>
          </w:p>
        </w:tc>
        <w:tc>
          <w:tcPr>
            <w:tcW w:w="1102" w:type="dxa"/>
            <w:noWrap/>
            <w:hideMark/>
          </w:tcPr>
          <w:p w14:paraId="2E0D63E3" w14:textId="77777777" w:rsidR="00C84887" w:rsidRPr="00C84887" w:rsidRDefault="00C84887" w:rsidP="00C84887">
            <w:pPr>
              <w:spacing w:after="108" w:line="259" w:lineRule="auto"/>
              <w:jc w:val="left"/>
              <w:rPr>
                <w:sz w:val="20"/>
                <w:szCs w:val="20"/>
              </w:rPr>
            </w:pPr>
          </w:p>
        </w:tc>
        <w:tc>
          <w:tcPr>
            <w:tcW w:w="960" w:type="dxa"/>
            <w:noWrap/>
            <w:hideMark/>
          </w:tcPr>
          <w:p w14:paraId="52BDD2FB" w14:textId="77777777" w:rsidR="00C84887" w:rsidRPr="00C84887" w:rsidRDefault="00C84887" w:rsidP="00C84887">
            <w:pPr>
              <w:spacing w:after="108" w:line="259" w:lineRule="auto"/>
              <w:jc w:val="left"/>
              <w:rPr>
                <w:sz w:val="20"/>
                <w:szCs w:val="20"/>
              </w:rPr>
            </w:pPr>
          </w:p>
        </w:tc>
        <w:tc>
          <w:tcPr>
            <w:tcW w:w="960" w:type="dxa"/>
            <w:noWrap/>
            <w:hideMark/>
          </w:tcPr>
          <w:p w14:paraId="5753C704" w14:textId="77777777" w:rsidR="00C84887" w:rsidRPr="00C84887" w:rsidRDefault="00C84887" w:rsidP="00C84887">
            <w:pPr>
              <w:spacing w:after="108" w:line="259" w:lineRule="auto"/>
              <w:jc w:val="left"/>
              <w:rPr>
                <w:sz w:val="20"/>
                <w:szCs w:val="20"/>
              </w:rPr>
            </w:pPr>
          </w:p>
        </w:tc>
        <w:tc>
          <w:tcPr>
            <w:tcW w:w="960" w:type="dxa"/>
            <w:noWrap/>
            <w:hideMark/>
          </w:tcPr>
          <w:p w14:paraId="4406CA81" w14:textId="77777777" w:rsidR="00C84887" w:rsidRPr="00C84887" w:rsidRDefault="00C84887" w:rsidP="00C84887">
            <w:pPr>
              <w:spacing w:after="108" w:line="259" w:lineRule="auto"/>
              <w:jc w:val="left"/>
              <w:rPr>
                <w:sz w:val="20"/>
                <w:szCs w:val="20"/>
              </w:rPr>
            </w:pPr>
          </w:p>
        </w:tc>
      </w:tr>
      <w:tr w:rsidR="00C84887" w:rsidRPr="00C84887" w14:paraId="53D1F8F0" w14:textId="77777777" w:rsidTr="00C84887">
        <w:trPr>
          <w:trHeight w:val="288"/>
        </w:trPr>
        <w:tc>
          <w:tcPr>
            <w:tcW w:w="1735" w:type="dxa"/>
            <w:noWrap/>
            <w:hideMark/>
          </w:tcPr>
          <w:p w14:paraId="6167C0F0" w14:textId="77777777" w:rsidR="00C84887" w:rsidRPr="00C84887" w:rsidRDefault="00C84887" w:rsidP="00C84887">
            <w:pPr>
              <w:spacing w:after="108" w:line="259" w:lineRule="auto"/>
              <w:jc w:val="left"/>
              <w:rPr>
                <w:i/>
                <w:iCs/>
                <w:sz w:val="20"/>
                <w:szCs w:val="20"/>
              </w:rPr>
            </w:pPr>
            <w:r w:rsidRPr="00C84887">
              <w:rPr>
                <w:i/>
                <w:iCs/>
                <w:sz w:val="20"/>
                <w:szCs w:val="20"/>
              </w:rPr>
              <w:t>Source of Variation</w:t>
            </w:r>
          </w:p>
        </w:tc>
        <w:tc>
          <w:tcPr>
            <w:tcW w:w="867" w:type="dxa"/>
            <w:noWrap/>
            <w:hideMark/>
          </w:tcPr>
          <w:p w14:paraId="64619C1D" w14:textId="77777777" w:rsidR="00C84887" w:rsidRPr="00C84887" w:rsidRDefault="00C84887" w:rsidP="00C84887">
            <w:pPr>
              <w:spacing w:after="108" w:line="259" w:lineRule="auto"/>
              <w:jc w:val="left"/>
              <w:rPr>
                <w:i/>
                <w:iCs/>
                <w:sz w:val="20"/>
                <w:szCs w:val="20"/>
              </w:rPr>
            </w:pPr>
            <w:r w:rsidRPr="00C84887">
              <w:rPr>
                <w:i/>
                <w:iCs/>
                <w:sz w:val="20"/>
                <w:szCs w:val="20"/>
              </w:rPr>
              <w:t>SS</w:t>
            </w:r>
          </w:p>
        </w:tc>
        <w:tc>
          <w:tcPr>
            <w:tcW w:w="818" w:type="dxa"/>
            <w:noWrap/>
            <w:hideMark/>
          </w:tcPr>
          <w:p w14:paraId="0FAEF814" w14:textId="77777777" w:rsidR="00C84887" w:rsidRPr="00C84887" w:rsidRDefault="00C84887" w:rsidP="00C84887">
            <w:pPr>
              <w:spacing w:after="108" w:line="259" w:lineRule="auto"/>
              <w:jc w:val="left"/>
              <w:rPr>
                <w:i/>
                <w:iCs/>
                <w:sz w:val="20"/>
                <w:szCs w:val="20"/>
              </w:rPr>
            </w:pPr>
            <w:r w:rsidRPr="00C84887">
              <w:rPr>
                <w:i/>
                <w:iCs/>
                <w:sz w:val="20"/>
                <w:szCs w:val="20"/>
              </w:rPr>
              <w:t>df</w:t>
            </w:r>
          </w:p>
        </w:tc>
        <w:tc>
          <w:tcPr>
            <w:tcW w:w="1102" w:type="dxa"/>
            <w:noWrap/>
            <w:hideMark/>
          </w:tcPr>
          <w:p w14:paraId="466FCE30" w14:textId="77777777" w:rsidR="00C84887" w:rsidRPr="00C84887" w:rsidRDefault="00C84887" w:rsidP="00C84887">
            <w:pPr>
              <w:spacing w:after="108" w:line="259" w:lineRule="auto"/>
              <w:jc w:val="left"/>
              <w:rPr>
                <w:i/>
                <w:iCs/>
                <w:sz w:val="20"/>
                <w:szCs w:val="20"/>
              </w:rPr>
            </w:pPr>
            <w:r w:rsidRPr="00C84887">
              <w:rPr>
                <w:i/>
                <w:iCs/>
                <w:sz w:val="20"/>
                <w:szCs w:val="20"/>
              </w:rPr>
              <w:t>MS</w:t>
            </w:r>
          </w:p>
        </w:tc>
        <w:tc>
          <w:tcPr>
            <w:tcW w:w="960" w:type="dxa"/>
            <w:noWrap/>
            <w:hideMark/>
          </w:tcPr>
          <w:p w14:paraId="4A45E6BF" w14:textId="77777777" w:rsidR="00C84887" w:rsidRPr="00C84887" w:rsidRDefault="00C84887" w:rsidP="00C84887">
            <w:pPr>
              <w:spacing w:after="108" w:line="259" w:lineRule="auto"/>
              <w:jc w:val="left"/>
              <w:rPr>
                <w:i/>
                <w:iCs/>
                <w:sz w:val="20"/>
                <w:szCs w:val="20"/>
              </w:rPr>
            </w:pPr>
            <w:r w:rsidRPr="00C84887">
              <w:rPr>
                <w:i/>
                <w:iCs/>
                <w:sz w:val="20"/>
                <w:szCs w:val="20"/>
              </w:rPr>
              <w:t>F</w:t>
            </w:r>
          </w:p>
        </w:tc>
        <w:tc>
          <w:tcPr>
            <w:tcW w:w="960" w:type="dxa"/>
            <w:noWrap/>
            <w:hideMark/>
          </w:tcPr>
          <w:p w14:paraId="76B20905" w14:textId="77777777" w:rsidR="00C84887" w:rsidRPr="00C84887" w:rsidRDefault="00C84887" w:rsidP="00C84887">
            <w:pPr>
              <w:spacing w:after="108" w:line="259" w:lineRule="auto"/>
              <w:jc w:val="left"/>
              <w:rPr>
                <w:i/>
                <w:iCs/>
                <w:sz w:val="20"/>
                <w:szCs w:val="20"/>
              </w:rPr>
            </w:pPr>
            <w:r w:rsidRPr="00C84887">
              <w:rPr>
                <w:i/>
                <w:iCs/>
                <w:sz w:val="20"/>
                <w:szCs w:val="20"/>
              </w:rPr>
              <w:t>P-value</w:t>
            </w:r>
          </w:p>
        </w:tc>
        <w:tc>
          <w:tcPr>
            <w:tcW w:w="960" w:type="dxa"/>
            <w:noWrap/>
            <w:hideMark/>
          </w:tcPr>
          <w:p w14:paraId="27110AA4" w14:textId="77777777" w:rsidR="00C84887" w:rsidRPr="00C84887" w:rsidRDefault="00C84887" w:rsidP="00C84887">
            <w:pPr>
              <w:spacing w:after="108" w:line="259" w:lineRule="auto"/>
              <w:jc w:val="left"/>
              <w:rPr>
                <w:i/>
                <w:iCs/>
                <w:sz w:val="20"/>
                <w:szCs w:val="20"/>
              </w:rPr>
            </w:pPr>
            <w:r w:rsidRPr="00C84887">
              <w:rPr>
                <w:i/>
                <w:iCs/>
                <w:sz w:val="20"/>
                <w:szCs w:val="20"/>
              </w:rPr>
              <w:t>F crit</w:t>
            </w:r>
          </w:p>
        </w:tc>
      </w:tr>
      <w:tr w:rsidR="00C84887" w:rsidRPr="00C84887" w14:paraId="18112D77" w14:textId="77777777" w:rsidTr="00C84887">
        <w:trPr>
          <w:trHeight w:val="288"/>
        </w:trPr>
        <w:tc>
          <w:tcPr>
            <w:tcW w:w="1735" w:type="dxa"/>
            <w:noWrap/>
            <w:hideMark/>
          </w:tcPr>
          <w:p w14:paraId="3947F457" w14:textId="77777777" w:rsidR="00C84887" w:rsidRPr="00C84887" w:rsidRDefault="00C84887" w:rsidP="00C84887">
            <w:pPr>
              <w:spacing w:after="108" w:line="259" w:lineRule="auto"/>
              <w:jc w:val="left"/>
              <w:rPr>
                <w:sz w:val="20"/>
                <w:szCs w:val="20"/>
              </w:rPr>
            </w:pPr>
            <w:r w:rsidRPr="00C84887">
              <w:rPr>
                <w:sz w:val="20"/>
                <w:szCs w:val="20"/>
              </w:rPr>
              <w:t>Between Groups</w:t>
            </w:r>
          </w:p>
        </w:tc>
        <w:tc>
          <w:tcPr>
            <w:tcW w:w="867" w:type="dxa"/>
            <w:noWrap/>
            <w:hideMark/>
          </w:tcPr>
          <w:p w14:paraId="18758FB0" w14:textId="77777777" w:rsidR="00C84887" w:rsidRPr="00C84887" w:rsidRDefault="00C84887" w:rsidP="00C84887">
            <w:pPr>
              <w:spacing w:after="108" w:line="259" w:lineRule="auto"/>
              <w:jc w:val="left"/>
              <w:rPr>
                <w:sz w:val="20"/>
                <w:szCs w:val="20"/>
              </w:rPr>
            </w:pPr>
            <w:r w:rsidRPr="00C84887">
              <w:rPr>
                <w:sz w:val="20"/>
                <w:szCs w:val="20"/>
              </w:rPr>
              <w:t>6058.471</w:t>
            </w:r>
          </w:p>
        </w:tc>
        <w:tc>
          <w:tcPr>
            <w:tcW w:w="818" w:type="dxa"/>
            <w:noWrap/>
            <w:hideMark/>
          </w:tcPr>
          <w:p w14:paraId="711623DB" w14:textId="77777777" w:rsidR="00C84887" w:rsidRPr="00C84887" w:rsidRDefault="00C84887" w:rsidP="00C84887">
            <w:pPr>
              <w:spacing w:after="108" w:line="259" w:lineRule="auto"/>
              <w:jc w:val="left"/>
              <w:rPr>
                <w:sz w:val="20"/>
                <w:szCs w:val="20"/>
              </w:rPr>
            </w:pPr>
            <w:r w:rsidRPr="00C84887">
              <w:rPr>
                <w:sz w:val="20"/>
                <w:szCs w:val="20"/>
              </w:rPr>
              <w:t>4</w:t>
            </w:r>
          </w:p>
        </w:tc>
        <w:tc>
          <w:tcPr>
            <w:tcW w:w="1102" w:type="dxa"/>
            <w:noWrap/>
            <w:hideMark/>
          </w:tcPr>
          <w:p w14:paraId="796A8F5A" w14:textId="77777777" w:rsidR="00C84887" w:rsidRPr="00C84887" w:rsidRDefault="00C84887" w:rsidP="00C84887">
            <w:pPr>
              <w:spacing w:after="108" w:line="259" w:lineRule="auto"/>
              <w:jc w:val="left"/>
              <w:rPr>
                <w:sz w:val="20"/>
                <w:szCs w:val="20"/>
              </w:rPr>
            </w:pPr>
            <w:r w:rsidRPr="00C84887">
              <w:rPr>
                <w:sz w:val="20"/>
                <w:szCs w:val="20"/>
              </w:rPr>
              <w:t>1514.618</w:t>
            </w:r>
          </w:p>
        </w:tc>
        <w:tc>
          <w:tcPr>
            <w:tcW w:w="960" w:type="dxa"/>
            <w:noWrap/>
            <w:hideMark/>
          </w:tcPr>
          <w:p w14:paraId="080A6736" w14:textId="77777777" w:rsidR="00C84887" w:rsidRPr="00C84887" w:rsidRDefault="00C84887" w:rsidP="00C84887">
            <w:pPr>
              <w:spacing w:after="108" w:line="259" w:lineRule="auto"/>
              <w:jc w:val="left"/>
              <w:rPr>
                <w:sz w:val="20"/>
                <w:szCs w:val="20"/>
              </w:rPr>
            </w:pPr>
            <w:r w:rsidRPr="00C84887">
              <w:rPr>
                <w:sz w:val="20"/>
                <w:szCs w:val="20"/>
              </w:rPr>
              <w:t>11.47935</w:t>
            </w:r>
          </w:p>
        </w:tc>
        <w:tc>
          <w:tcPr>
            <w:tcW w:w="960" w:type="dxa"/>
            <w:noWrap/>
            <w:hideMark/>
          </w:tcPr>
          <w:p w14:paraId="12262B4E" w14:textId="77777777" w:rsidR="00C84887" w:rsidRPr="00C84887" w:rsidRDefault="00C84887" w:rsidP="00C84887">
            <w:pPr>
              <w:spacing w:after="108" w:line="259" w:lineRule="auto"/>
              <w:jc w:val="left"/>
              <w:rPr>
                <w:sz w:val="20"/>
                <w:szCs w:val="20"/>
              </w:rPr>
            </w:pPr>
            <w:r w:rsidRPr="00C84887">
              <w:rPr>
                <w:sz w:val="20"/>
                <w:szCs w:val="20"/>
              </w:rPr>
              <w:t>1.66E-06</w:t>
            </w:r>
          </w:p>
        </w:tc>
        <w:tc>
          <w:tcPr>
            <w:tcW w:w="960" w:type="dxa"/>
            <w:noWrap/>
            <w:hideMark/>
          </w:tcPr>
          <w:p w14:paraId="5D581B03" w14:textId="77777777" w:rsidR="00C84887" w:rsidRPr="00C84887" w:rsidRDefault="00C84887" w:rsidP="00C84887">
            <w:pPr>
              <w:spacing w:after="108" w:line="259" w:lineRule="auto"/>
              <w:jc w:val="left"/>
              <w:rPr>
                <w:sz w:val="20"/>
                <w:szCs w:val="20"/>
              </w:rPr>
            </w:pPr>
            <w:r w:rsidRPr="00C84887">
              <w:rPr>
                <w:sz w:val="20"/>
                <w:szCs w:val="20"/>
              </w:rPr>
              <w:t>2.578739</w:t>
            </w:r>
          </w:p>
        </w:tc>
      </w:tr>
      <w:tr w:rsidR="00C84887" w:rsidRPr="00C84887" w14:paraId="4D0631CC" w14:textId="77777777" w:rsidTr="00C84887">
        <w:trPr>
          <w:trHeight w:val="288"/>
        </w:trPr>
        <w:tc>
          <w:tcPr>
            <w:tcW w:w="1735" w:type="dxa"/>
            <w:noWrap/>
            <w:hideMark/>
          </w:tcPr>
          <w:p w14:paraId="6609ECDE" w14:textId="77777777" w:rsidR="00C84887" w:rsidRPr="00C84887" w:rsidRDefault="00C84887" w:rsidP="00C84887">
            <w:pPr>
              <w:spacing w:after="108" w:line="259" w:lineRule="auto"/>
              <w:jc w:val="left"/>
              <w:rPr>
                <w:sz w:val="20"/>
                <w:szCs w:val="20"/>
              </w:rPr>
            </w:pPr>
            <w:r w:rsidRPr="00C84887">
              <w:rPr>
                <w:sz w:val="20"/>
                <w:szCs w:val="20"/>
              </w:rPr>
              <w:t>Within Groups</w:t>
            </w:r>
          </w:p>
        </w:tc>
        <w:tc>
          <w:tcPr>
            <w:tcW w:w="867" w:type="dxa"/>
            <w:noWrap/>
            <w:hideMark/>
          </w:tcPr>
          <w:p w14:paraId="25D0FB28" w14:textId="77777777" w:rsidR="00C84887" w:rsidRPr="00C84887" w:rsidRDefault="00C84887" w:rsidP="00C84887">
            <w:pPr>
              <w:spacing w:after="108" w:line="259" w:lineRule="auto"/>
              <w:jc w:val="left"/>
              <w:rPr>
                <w:sz w:val="20"/>
                <w:szCs w:val="20"/>
              </w:rPr>
            </w:pPr>
            <w:r w:rsidRPr="00C84887">
              <w:rPr>
                <w:sz w:val="20"/>
                <w:szCs w:val="20"/>
              </w:rPr>
              <w:t>5937.425</w:t>
            </w:r>
          </w:p>
        </w:tc>
        <w:tc>
          <w:tcPr>
            <w:tcW w:w="818" w:type="dxa"/>
            <w:noWrap/>
            <w:hideMark/>
          </w:tcPr>
          <w:p w14:paraId="5D4006B2" w14:textId="77777777" w:rsidR="00C84887" w:rsidRPr="00C84887" w:rsidRDefault="00C84887" w:rsidP="00C84887">
            <w:pPr>
              <w:spacing w:after="108" w:line="259" w:lineRule="auto"/>
              <w:jc w:val="left"/>
              <w:rPr>
                <w:sz w:val="20"/>
                <w:szCs w:val="20"/>
              </w:rPr>
            </w:pPr>
            <w:r w:rsidRPr="00C84887">
              <w:rPr>
                <w:sz w:val="20"/>
                <w:szCs w:val="20"/>
              </w:rPr>
              <w:t>45</w:t>
            </w:r>
          </w:p>
        </w:tc>
        <w:tc>
          <w:tcPr>
            <w:tcW w:w="1102" w:type="dxa"/>
            <w:noWrap/>
            <w:hideMark/>
          </w:tcPr>
          <w:p w14:paraId="7C4DBA58" w14:textId="77777777" w:rsidR="00C84887" w:rsidRPr="00C84887" w:rsidRDefault="00C84887" w:rsidP="00C84887">
            <w:pPr>
              <w:spacing w:after="108" w:line="259" w:lineRule="auto"/>
              <w:jc w:val="left"/>
              <w:rPr>
                <w:sz w:val="20"/>
                <w:szCs w:val="20"/>
              </w:rPr>
            </w:pPr>
            <w:r w:rsidRPr="00C84887">
              <w:rPr>
                <w:sz w:val="20"/>
                <w:szCs w:val="20"/>
              </w:rPr>
              <w:t>131.9428</w:t>
            </w:r>
          </w:p>
        </w:tc>
        <w:tc>
          <w:tcPr>
            <w:tcW w:w="960" w:type="dxa"/>
            <w:noWrap/>
            <w:hideMark/>
          </w:tcPr>
          <w:p w14:paraId="4CF2C072" w14:textId="77777777" w:rsidR="00C84887" w:rsidRPr="00C84887" w:rsidRDefault="00C84887" w:rsidP="00C84887">
            <w:pPr>
              <w:spacing w:after="108" w:line="259" w:lineRule="auto"/>
              <w:jc w:val="left"/>
              <w:rPr>
                <w:sz w:val="20"/>
                <w:szCs w:val="20"/>
              </w:rPr>
            </w:pPr>
          </w:p>
        </w:tc>
        <w:tc>
          <w:tcPr>
            <w:tcW w:w="960" w:type="dxa"/>
            <w:noWrap/>
            <w:hideMark/>
          </w:tcPr>
          <w:p w14:paraId="17CDC6A2" w14:textId="77777777" w:rsidR="00C84887" w:rsidRPr="00C84887" w:rsidRDefault="00C84887" w:rsidP="00C84887">
            <w:pPr>
              <w:spacing w:after="108" w:line="259" w:lineRule="auto"/>
              <w:jc w:val="left"/>
              <w:rPr>
                <w:sz w:val="20"/>
                <w:szCs w:val="20"/>
              </w:rPr>
            </w:pPr>
          </w:p>
        </w:tc>
        <w:tc>
          <w:tcPr>
            <w:tcW w:w="960" w:type="dxa"/>
            <w:noWrap/>
            <w:hideMark/>
          </w:tcPr>
          <w:p w14:paraId="4C49F9EF" w14:textId="77777777" w:rsidR="00C84887" w:rsidRPr="00C84887" w:rsidRDefault="00C84887" w:rsidP="00C84887">
            <w:pPr>
              <w:spacing w:after="108" w:line="259" w:lineRule="auto"/>
              <w:jc w:val="left"/>
              <w:rPr>
                <w:sz w:val="20"/>
                <w:szCs w:val="20"/>
              </w:rPr>
            </w:pPr>
          </w:p>
        </w:tc>
      </w:tr>
      <w:tr w:rsidR="00C84887" w:rsidRPr="00C84887" w14:paraId="389F5097" w14:textId="77777777" w:rsidTr="00C84887">
        <w:trPr>
          <w:trHeight w:val="288"/>
        </w:trPr>
        <w:tc>
          <w:tcPr>
            <w:tcW w:w="1735" w:type="dxa"/>
            <w:noWrap/>
            <w:hideMark/>
          </w:tcPr>
          <w:p w14:paraId="01B12F23" w14:textId="77777777" w:rsidR="00C84887" w:rsidRPr="00C84887" w:rsidRDefault="00C84887" w:rsidP="00C84887">
            <w:pPr>
              <w:spacing w:after="108" w:line="259" w:lineRule="auto"/>
              <w:jc w:val="left"/>
              <w:rPr>
                <w:sz w:val="20"/>
                <w:szCs w:val="20"/>
              </w:rPr>
            </w:pPr>
          </w:p>
        </w:tc>
        <w:tc>
          <w:tcPr>
            <w:tcW w:w="867" w:type="dxa"/>
            <w:noWrap/>
            <w:hideMark/>
          </w:tcPr>
          <w:p w14:paraId="056A04E5" w14:textId="77777777" w:rsidR="00C84887" w:rsidRPr="00C84887" w:rsidRDefault="00C84887" w:rsidP="00C84887">
            <w:pPr>
              <w:spacing w:after="108" w:line="259" w:lineRule="auto"/>
              <w:jc w:val="left"/>
              <w:rPr>
                <w:sz w:val="20"/>
                <w:szCs w:val="20"/>
              </w:rPr>
            </w:pPr>
          </w:p>
        </w:tc>
        <w:tc>
          <w:tcPr>
            <w:tcW w:w="818" w:type="dxa"/>
            <w:noWrap/>
            <w:hideMark/>
          </w:tcPr>
          <w:p w14:paraId="4F4A7AFE" w14:textId="77777777" w:rsidR="00C84887" w:rsidRPr="00C84887" w:rsidRDefault="00C84887" w:rsidP="00C84887">
            <w:pPr>
              <w:spacing w:after="108" w:line="259" w:lineRule="auto"/>
              <w:jc w:val="left"/>
              <w:rPr>
                <w:sz w:val="20"/>
                <w:szCs w:val="20"/>
              </w:rPr>
            </w:pPr>
          </w:p>
        </w:tc>
        <w:tc>
          <w:tcPr>
            <w:tcW w:w="1102" w:type="dxa"/>
            <w:noWrap/>
            <w:hideMark/>
          </w:tcPr>
          <w:p w14:paraId="775D3CC6" w14:textId="77777777" w:rsidR="00C84887" w:rsidRPr="00C84887" w:rsidRDefault="00C84887" w:rsidP="00C84887">
            <w:pPr>
              <w:spacing w:after="108" w:line="259" w:lineRule="auto"/>
              <w:jc w:val="left"/>
              <w:rPr>
                <w:sz w:val="20"/>
                <w:szCs w:val="20"/>
              </w:rPr>
            </w:pPr>
          </w:p>
        </w:tc>
        <w:tc>
          <w:tcPr>
            <w:tcW w:w="960" w:type="dxa"/>
            <w:noWrap/>
            <w:hideMark/>
          </w:tcPr>
          <w:p w14:paraId="4EF17908" w14:textId="77777777" w:rsidR="00C84887" w:rsidRPr="00C84887" w:rsidRDefault="00C84887" w:rsidP="00C84887">
            <w:pPr>
              <w:spacing w:after="108" w:line="259" w:lineRule="auto"/>
              <w:jc w:val="left"/>
              <w:rPr>
                <w:sz w:val="20"/>
                <w:szCs w:val="20"/>
              </w:rPr>
            </w:pPr>
          </w:p>
        </w:tc>
        <w:tc>
          <w:tcPr>
            <w:tcW w:w="960" w:type="dxa"/>
            <w:noWrap/>
            <w:hideMark/>
          </w:tcPr>
          <w:p w14:paraId="20BD008C" w14:textId="77777777" w:rsidR="00C84887" w:rsidRPr="00C84887" w:rsidRDefault="00C84887" w:rsidP="00C84887">
            <w:pPr>
              <w:spacing w:after="108" w:line="259" w:lineRule="auto"/>
              <w:jc w:val="left"/>
              <w:rPr>
                <w:sz w:val="20"/>
                <w:szCs w:val="20"/>
              </w:rPr>
            </w:pPr>
          </w:p>
        </w:tc>
        <w:tc>
          <w:tcPr>
            <w:tcW w:w="960" w:type="dxa"/>
            <w:noWrap/>
            <w:hideMark/>
          </w:tcPr>
          <w:p w14:paraId="0DCAD022" w14:textId="77777777" w:rsidR="00C84887" w:rsidRPr="00C84887" w:rsidRDefault="00C84887" w:rsidP="00C84887">
            <w:pPr>
              <w:spacing w:after="108" w:line="259" w:lineRule="auto"/>
              <w:jc w:val="left"/>
              <w:rPr>
                <w:sz w:val="20"/>
                <w:szCs w:val="20"/>
              </w:rPr>
            </w:pPr>
          </w:p>
        </w:tc>
      </w:tr>
      <w:tr w:rsidR="00C84887" w:rsidRPr="00C84887" w14:paraId="5F456DD1" w14:textId="77777777" w:rsidTr="00C84887">
        <w:trPr>
          <w:trHeight w:val="300"/>
        </w:trPr>
        <w:tc>
          <w:tcPr>
            <w:tcW w:w="1735" w:type="dxa"/>
            <w:noWrap/>
            <w:hideMark/>
          </w:tcPr>
          <w:p w14:paraId="52E37916" w14:textId="77777777" w:rsidR="00C84887" w:rsidRPr="00C84887" w:rsidRDefault="00C84887" w:rsidP="00C84887">
            <w:pPr>
              <w:spacing w:after="108" w:line="259" w:lineRule="auto"/>
              <w:jc w:val="left"/>
              <w:rPr>
                <w:sz w:val="20"/>
                <w:szCs w:val="20"/>
              </w:rPr>
            </w:pPr>
            <w:r w:rsidRPr="00C84887">
              <w:rPr>
                <w:sz w:val="20"/>
                <w:szCs w:val="20"/>
              </w:rPr>
              <w:t>Total</w:t>
            </w:r>
          </w:p>
        </w:tc>
        <w:tc>
          <w:tcPr>
            <w:tcW w:w="867" w:type="dxa"/>
            <w:noWrap/>
            <w:hideMark/>
          </w:tcPr>
          <w:p w14:paraId="7BA91EB9" w14:textId="77777777" w:rsidR="00C84887" w:rsidRPr="00C84887" w:rsidRDefault="00C84887" w:rsidP="00C84887">
            <w:pPr>
              <w:spacing w:after="108" w:line="259" w:lineRule="auto"/>
              <w:jc w:val="left"/>
              <w:rPr>
                <w:sz w:val="20"/>
                <w:szCs w:val="20"/>
              </w:rPr>
            </w:pPr>
            <w:r w:rsidRPr="00C84887">
              <w:rPr>
                <w:sz w:val="20"/>
                <w:szCs w:val="20"/>
              </w:rPr>
              <w:t>11995.9</w:t>
            </w:r>
          </w:p>
        </w:tc>
        <w:tc>
          <w:tcPr>
            <w:tcW w:w="818" w:type="dxa"/>
            <w:noWrap/>
            <w:hideMark/>
          </w:tcPr>
          <w:p w14:paraId="220CA854" w14:textId="77777777" w:rsidR="00C84887" w:rsidRPr="00C84887" w:rsidRDefault="00C84887" w:rsidP="00C84887">
            <w:pPr>
              <w:spacing w:after="108" w:line="259" w:lineRule="auto"/>
              <w:jc w:val="left"/>
              <w:rPr>
                <w:sz w:val="20"/>
                <w:szCs w:val="20"/>
              </w:rPr>
            </w:pPr>
            <w:r w:rsidRPr="00C84887">
              <w:rPr>
                <w:sz w:val="20"/>
                <w:szCs w:val="20"/>
              </w:rPr>
              <w:t>49</w:t>
            </w:r>
          </w:p>
        </w:tc>
        <w:tc>
          <w:tcPr>
            <w:tcW w:w="1102" w:type="dxa"/>
            <w:noWrap/>
            <w:hideMark/>
          </w:tcPr>
          <w:p w14:paraId="5AA26193" w14:textId="77777777" w:rsidR="00C84887" w:rsidRPr="00C84887" w:rsidRDefault="00C84887" w:rsidP="00C84887">
            <w:pPr>
              <w:spacing w:after="108" w:line="259" w:lineRule="auto"/>
              <w:jc w:val="left"/>
              <w:rPr>
                <w:sz w:val="20"/>
                <w:szCs w:val="20"/>
              </w:rPr>
            </w:pPr>
            <w:r w:rsidRPr="00C84887">
              <w:rPr>
                <w:sz w:val="20"/>
                <w:szCs w:val="20"/>
              </w:rPr>
              <w:t> </w:t>
            </w:r>
          </w:p>
        </w:tc>
        <w:tc>
          <w:tcPr>
            <w:tcW w:w="960" w:type="dxa"/>
            <w:noWrap/>
            <w:hideMark/>
          </w:tcPr>
          <w:p w14:paraId="2286340C" w14:textId="77777777" w:rsidR="00C84887" w:rsidRPr="00C84887" w:rsidRDefault="00C84887" w:rsidP="00C84887">
            <w:pPr>
              <w:spacing w:after="108" w:line="259" w:lineRule="auto"/>
              <w:jc w:val="left"/>
              <w:rPr>
                <w:sz w:val="20"/>
                <w:szCs w:val="20"/>
              </w:rPr>
            </w:pPr>
            <w:r w:rsidRPr="00C84887">
              <w:rPr>
                <w:sz w:val="20"/>
                <w:szCs w:val="20"/>
              </w:rPr>
              <w:t> </w:t>
            </w:r>
          </w:p>
        </w:tc>
        <w:tc>
          <w:tcPr>
            <w:tcW w:w="960" w:type="dxa"/>
            <w:noWrap/>
            <w:hideMark/>
          </w:tcPr>
          <w:p w14:paraId="11877C91" w14:textId="77777777" w:rsidR="00C84887" w:rsidRPr="00C84887" w:rsidRDefault="00C84887" w:rsidP="00C84887">
            <w:pPr>
              <w:spacing w:after="108" w:line="259" w:lineRule="auto"/>
              <w:jc w:val="left"/>
              <w:rPr>
                <w:sz w:val="20"/>
                <w:szCs w:val="20"/>
              </w:rPr>
            </w:pPr>
            <w:r w:rsidRPr="00C84887">
              <w:rPr>
                <w:sz w:val="20"/>
                <w:szCs w:val="20"/>
              </w:rPr>
              <w:t> </w:t>
            </w:r>
          </w:p>
        </w:tc>
        <w:tc>
          <w:tcPr>
            <w:tcW w:w="960" w:type="dxa"/>
            <w:noWrap/>
            <w:hideMark/>
          </w:tcPr>
          <w:p w14:paraId="15C26FBD" w14:textId="77777777" w:rsidR="00C84887" w:rsidRPr="00C84887" w:rsidRDefault="00C84887" w:rsidP="00C84887">
            <w:pPr>
              <w:spacing w:after="108" w:line="259" w:lineRule="auto"/>
              <w:jc w:val="left"/>
              <w:rPr>
                <w:sz w:val="20"/>
                <w:szCs w:val="20"/>
              </w:rPr>
            </w:pPr>
            <w:r w:rsidRPr="00C84887">
              <w:rPr>
                <w:sz w:val="20"/>
                <w:szCs w:val="20"/>
              </w:rPr>
              <w:t> </w:t>
            </w:r>
          </w:p>
        </w:tc>
      </w:tr>
    </w:tbl>
    <w:p w14:paraId="12378BCC" w14:textId="77777777" w:rsidR="00872A76" w:rsidRDefault="00872A76" w:rsidP="004F28AE">
      <w:pPr>
        <w:spacing w:after="108" w:line="259" w:lineRule="auto"/>
        <w:jc w:val="left"/>
      </w:pPr>
    </w:p>
    <w:p w14:paraId="786EE4E5" w14:textId="3B7B6EF7" w:rsidR="00872A76" w:rsidRDefault="00872A76" w:rsidP="004F28AE">
      <w:pPr>
        <w:spacing w:after="108" w:line="259" w:lineRule="auto"/>
        <w:jc w:val="left"/>
      </w:pPr>
      <w:r>
        <w:t xml:space="preserve">Here p-value is much less than 0.05, so temperature </w:t>
      </w:r>
      <w:r w:rsidR="00A87093">
        <w:t>e</w:t>
      </w:r>
      <w:r>
        <w:t>ffects biochar yield.</w:t>
      </w:r>
    </w:p>
    <w:p w14:paraId="5EDEE098" w14:textId="34BBF5F8" w:rsidR="00872A76" w:rsidRDefault="00872A76" w:rsidP="004F28AE">
      <w:pPr>
        <w:spacing w:after="108" w:line="259" w:lineRule="auto"/>
        <w:jc w:val="left"/>
      </w:pPr>
    </w:p>
    <w:p w14:paraId="29D7F187" w14:textId="7D31A1E1" w:rsidR="00A96A84" w:rsidRDefault="00A96A84" w:rsidP="004F28AE">
      <w:pPr>
        <w:spacing w:after="108" w:line="259" w:lineRule="auto"/>
        <w:jc w:val="left"/>
      </w:pPr>
      <w:r>
        <w:t xml:space="preserve">        </w:t>
      </w:r>
      <w:r w:rsidR="00484EE3">
        <w:t xml:space="preserve">Table 3.3, Single factor </w:t>
      </w:r>
      <w:r w:rsidR="001267D8" w:rsidRPr="001267D8">
        <w:t>ANOVA</w:t>
      </w:r>
      <w:r w:rsidR="00484EE3">
        <w:t xml:space="preserve"> for residence time</w:t>
      </w:r>
    </w:p>
    <w:tbl>
      <w:tblPr>
        <w:tblStyle w:val="TableGrid0"/>
        <w:tblW w:w="0" w:type="auto"/>
        <w:tblLook w:val="04A0" w:firstRow="1" w:lastRow="0" w:firstColumn="1" w:lastColumn="0" w:noHBand="0" w:noVBand="1"/>
      </w:tblPr>
      <w:tblGrid>
        <w:gridCol w:w="1735"/>
        <w:gridCol w:w="966"/>
        <w:gridCol w:w="960"/>
        <w:gridCol w:w="966"/>
        <w:gridCol w:w="966"/>
        <w:gridCol w:w="966"/>
        <w:gridCol w:w="966"/>
      </w:tblGrid>
      <w:tr w:rsidR="00C84887" w:rsidRPr="00C84887" w14:paraId="202E9095" w14:textId="77777777" w:rsidTr="00C84887">
        <w:trPr>
          <w:trHeight w:val="288"/>
        </w:trPr>
        <w:tc>
          <w:tcPr>
            <w:tcW w:w="2602" w:type="dxa"/>
            <w:gridSpan w:val="2"/>
            <w:noWrap/>
            <w:hideMark/>
          </w:tcPr>
          <w:p w14:paraId="0B46E0AD" w14:textId="77777777" w:rsidR="00C84887" w:rsidRPr="00C84887" w:rsidRDefault="00C84887" w:rsidP="00C84887">
            <w:pPr>
              <w:spacing w:after="108" w:line="259" w:lineRule="auto"/>
              <w:ind w:left="0" w:firstLine="0"/>
              <w:jc w:val="left"/>
              <w:rPr>
                <w:sz w:val="20"/>
                <w:szCs w:val="20"/>
              </w:rPr>
            </w:pPr>
            <w:proofErr w:type="spellStart"/>
            <w:r w:rsidRPr="00C84887">
              <w:rPr>
                <w:sz w:val="20"/>
                <w:szCs w:val="20"/>
              </w:rPr>
              <w:t>Anova</w:t>
            </w:r>
            <w:proofErr w:type="spellEnd"/>
            <w:r w:rsidRPr="00C84887">
              <w:rPr>
                <w:sz w:val="20"/>
                <w:szCs w:val="20"/>
              </w:rPr>
              <w:t>: Single Factor</w:t>
            </w:r>
          </w:p>
        </w:tc>
        <w:tc>
          <w:tcPr>
            <w:tcW w:w="960" w:type="dxa"/>
            <w:noWrap/>
            <w:hideMark/>
          </w:tcPr>
          <w:p w14:paraId="392601F9" w14:textId="77777777" w:rsidR="00C84887" w:rsidRPr="00C84887" w:rsidRDefault="00C84887" w:rsidP="00C84887">
            <w:pPr>
              <w:spacing w:after="108" w:line="259" w:lineRule="auto"/>
              <w:ind w:left="0" w:firstLine="0"/>
              <w:jc w:val="left"/>
              <w:rPr>
                <w:sz w:val="20"/>
                <w:szCs w:val="20"/>
              </w:rPr>
            </w:pPr>
          </w:p>
        </w:tc>
        <w:tc>
          <w:tcPr>
            <w:tcW w:w="1920" w:type="dxa"/>
            <w:gridSpan w:val="2"/>
            <w:noWrap/>
            <w:hideMark/>
          </w:tcPr>
          <w:p w14:paraId="02267EFC" w14:textId="77777777" w:rsidR="00C84887" w:rsidRPr="00C84887" w:rsidRDefault="00C84887" w:rsidP="00C84887">
            <w:pPr>
              <w:spacing w:after="108" w:line="259" w:lineRule="auto"/>
              <w:ind w:left="0" w:firstLine="0"/>
              <w:jc w:val="left"/>
              <w:rPr>
                <w:sz w:val="20"/>
                <w:szCs w:val="20"/>
              </w:rPr>
            </w:pPr>
            <w:r w:rsidRPr="00C84887">
              <w:rPr>
                <w:sz w:val="20"/>
                <w:szCs w:val="20"/>
              </w:rPr>
              <w:t>residence time</w:t>
            </w:r>
          </w:p>
        </w:tc>
        <w:tc>
          <w:tcPr>
            <w:tcW w:w="960" w:type="dxa"/>
            <w:noWrap/>
            <w:hideMark/>
          </w:tcPr>
          <w:p w14:paraId="19E22EA4"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1523F9B0" w14:textId="77777777" w:rsidR="00C84887" w:rsidRPr="00C84887" w:rsidRDefault="00C84887" w:rsidP="00C84887">
            <w:pPr>
              <w:spacing w:after="108" w:line="259" w:lineRule="auto"/>
              <w:ind w:left="0" w:firstLine="0"/>
              <w:jc w:val="left"/>
              <w:rPr>
                <w:sz w:val="20"/>
                <w:szCs w:val="20"/>
              </w:rPr>
            </w:pPr>
          </w:p>
        </w:tc>
      </w:tr>
      <w:tr w:rsidR="00C84887" w:rsidRPr="00C84887" w14:paraId="10CFD70E" w14:textId="77777777" w:rsidTr="00C84887">
        <w:trPr>
          <w:trHeight w:val="288"/>
        </w:trPr>
        <w:tc>
          <w:tcPr>
            <w:tcW w:w="1735" w:type="dxa"/>
            <w:noWrap/>
            <w:hideMark/>
          </w:tcPr>
          <w:p w14:paraId="356D6E16" w14:textId="77777777" w:rsidR="00C84887" w:rsidRPr="00C84887" w:rsidRDefault="00C84887" w:rsidP="00C84887">
            <w:pPr>
              <w:spacing w:after="108" w:line="259" w:lineRule="auto"/>
              <w:ind w:left="0" w:firstLine="0"/>
              <w:jc w:val="left"/>
              <w:rPr>
                <w:sz w:val="20"/>
                <w:szCs w:val="20"/>
              </w:rPr>
            </w:pPr>
          </w:p>
        </w:tc>
        <w:tc>
          <w:tcPr>
            <w:tcW w:w="867" w:type="dxa"/>
            <w:noWrap/>
            <w:hideMark/>
          </w:tcPr>
          <w:p w14:paraId="4225002F"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2084DBC6"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23F00676"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4A3493F0"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5E1C4B6E"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7E86B4B7" w14:textId="77777777" w:rsidR="00C84887" w:rsidRPr="00C84887" w:rsidRDefault="00C84887" w:rsidP="00C84887">
            <w:pPr>
              <w:spacing w:after="108" w:line="259" w:lineRule="auto"/>
              <w:ind w:left="0" w:firstLine="0"/>
              <w:jc w:val="left"/>
              <w:rPr>
                <w:sz w:val="20"/>
                <w:szCs w:val="20"/>
              </w:rPr>
            </w:pPr>
          </w:p>
        </w:tc>
      </w:tr>
      <w:tr w:rsidR="00C84887" w:rsidRPr="00C84887" w14:paraId="27199719" w14:textId="77777777" w:rsidTr="00C84887">
        <w:trPr>
          <w:trHeight w:val="300"/>
        </w:trPr>
        <w:tc>
          <w:tcPr>
            <w:tcW w:w="2602" w:type="dxa"/>
            <w:gridSpan w:val="2"/>
            <w:noWrap/>
            <w:hideMark/>
          </w:tcPr>
          <w:p w14:paraId="1079F042" w14:textId="77777777" w:rsidR="00C84887" w:rsidRPr="00C84887" w:rsidRDefault="00C84887" w:rsidP="00C84887">
            <w:pPr>
              <w:spacing w:after="108" w:line="259" w:lineRule="auto"/>
              <w:ind w:left="0" w:firstLine="0"/>
              <w:jc w:val="left"/>
              <w:rPr>
                <w:sz w:val="20"/>
                <w:szCs w:val="20"/>
              </w:rPr>
            </w:pPr>
            <w:r w:rsidRPr="00C84887">
              <w:rPr>
                <w:sz w:val="20"/>
                <w:szCs w:val="20"/>
              </w:rPr>
              <w:t>SUMMARY</w:t>
            </w:r>
          </w:p>
        </w:tc>
        <w:tc>
          <w:tcPr>
            <w:tcW w:w="960" w:type="dxa"/>
            <w:noWrap/>
            <w:hideMark/>
          </w:tcPr>
          <w:p w14:paraId="3102C1FC"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51D8A841"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7FBB98EE"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5AE6E210"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667B668A" w14:textId="77777777" w:rsidR="00C84887" w:rsidRPr="00C84887" w:rsidRDefault="00C84887" w:rsidP="00C84887">
            <w:pPr>
              <w:spacing w:after="108" w:line="259" w:lineRule="auto"/>
              <w:ind w:left="0" w:firstLine="0"/>
              <w:jc w:val="left"/>
              <w:rPr>
                <w:sz w:val="20"/>
                <w:szCs w:val="20"/>
              </w:rPr>
            </w:pPr>
          </w:p>
        </w:tc>
      </w:tr>
      <w:tr w:rsidR="00C84887" w:rsidRPr="00C84887" w14:paraId="53AEA4FD" w14:textId="77777777" w:rsidTr="00C84887">
        <w:trPr>
          <w:trHeight w:val="288"/>
        </w:trPr>
        <w:tc>
          <w:tcPr>
            <w:tcW w:w="1735" w:type="dxa"/>
            <w:noWrap/>
            <w:hideMark/>
          </w:tcPr>
          <w:p w14:paraId="1BC66131" w14:textId="77777777" w:rsidR="00C84887" w:rsidRPr="00C84887" w:rsidRDefault="00C84887" w:rsidP="00C84887">
            <w:pPr>
              <w:spacing w:after="108" w:line="259" w:lineRule="auto"/>
              <w:ind w:left="0" w:firstLine="0"/>
              <w:jc w:val="left"/>
              <w:rPr>
                <w:i/>
                <w:iCs/>
                <w:sz w:val="20"/>
                <w:szCs w:val="20"/>
              </w:rPr>
            </w:pPr>
            <w:r w:rsidRPr="00C84887">
              <w:rPr>
                <w:i/>
                <w:iCs/>
                <w:sz w:val="20"/>
                <w:szCs w:val="20"/>
              </w:rPr>
              <w:t>Groups</w:t>
            </w:r>
          </w:p>
        </w:tc>
        <w:tc>
          <w:tcPr>
            <w:tcW w:w="867" w:type="dxa"/>
            <w:noWrap/>
            <w:hideMark/>
          </w:tcPr>
          <w:p w14:paraId="248B56BD" w14:textId="77777777" w:rsidR="00C84887" w:rsidRPr="00C84887" w:rsidRDefault="00C84887" w:rsidP="00C84887">
            <w:pPr>
              <w:spacing w:after="108" w:line="259" w:lineRule="auto"/>
              <w:ind w:left="0" w:firstLine="0"/>
              <w:jc w:val="left"/>
              <w:rPr>
                <w:i/>
                <w:iCs/>
                <w:sz w:val="20"/>
                <w:szCs w:val="20"/>
              </w:rPr>
            </w:pPr>
            <w:r w:rsidRPr="00C84887">
              <w:rPr>
                <w:i/>
                <w:iCs/>
                <w:sz w:val="20"/>
                <w:szCs w:val="20"/>
              </w:rPr>
              <w:t>Count</w:t>
            </w:r>
          </w:p>
        </w:tc>
        <w:tc>
          <w:tcPr>
            <w:tcW w:w="960" w:type="dxa"/>
            <w:noWrap/>
            <w:hideMark/>
          </w:tcPr>
          <w:p w14:paraId="108B6482" w14:textId="77777777" w:rsidR="00C84887" w:rsidRPr="00C84887" w:rsidRDefault="00C84887" w:rsidP="00C84887">
            <w:pPr>
              <w:spacing w:after="108" w:line="259" w:lineRule="auto"/>
              <w:ind w:left="0" w:firstLine="0"/>
              <w:jc w:val="left"/>
              <w:rPr>
                <w:i/>
                <w:iCs/>
                <w:sz w:val="20"/>
                <w:szCs w:val="20"/>
              </w:rPr>
            </w:pPr>
            <w:r w:rsidRPr="00C84887">
              <w:rPr>
                <w:i/>
                <w:iCs/>
                <w:sz w:val="20"/>
                <w:szCs w:val="20"/>
              </w:rPr>
              <w:t>Sum</w:t>
            </w:r>
          </w:p>
        </w:tc>
        <w:tc>
          <w:tcPr>
            <w:tcW w:w="960" w:type="dxa"/>
            <w:noWrap/>
            <w:hideMark/>
          </w:tcPr>
          <w:p w14:paraId="4E9B8C84" w14:textId="77777777" w:rsidR="00C84887" w:rsidRPr="00C84887" w:rsidRDefault="00C84887" w:rsidP="00C84887">
            <w:pPr>
              <w:spacing w:after="108" w:line="259" w:lineRule="auto"/>
              <w:ind w:left="0" w:firstLine="0"/>
              <w:jc w:val="left"/>
              <w:rPr>
                <w:i/>
                <w:iCs/>
                <w:sz w:val="20"/>
                <w:szCs w:val="20"/>
              </w:rPr>
            </w:pPr>
            <w:r w:rsidRPr="00C84887">
              <w:rPr>
                <w:i/>
                <w:iCs/>
                <w:sz w:val="20"/>
                <w:szCs w:val="20"/>
              </w:rPr>
              <w:t>Average</w:t>
            </w:r>
          </w:p>
        </w:tc>
        <w:tc>
          <w:tcPr>
            <w:tcW w:w="960" w:type="dxa"/>
            <w:noWrap/>
            <w:hideMark/>
          </w:tcPr>
          <w:p w14:paraId="406A941F" w14:textId="77777777" w:rsidR="00C84887" w:rsidRPr="00C84887" w:rsidRDefault="00C84887" w:rsidP="00C84887">
            <w:pPr>
              <w:spacing w:after="108" w:line="259" w:lineRule="auto"/>
              <w:ind w:left="0" w:firstLine="0"/>
              <w:jc w:val="left"/>
              <w:rPr>
                <w:i/>
                <w:iCs/>
                <w:sz w:val="20"/>
                <w:szCs w:val="20"/>
              </w:rPr>
            </w:pPr>
            <w:r w:rsidRPr="00C84887">
              <w:rPr>
                <w:i/>
                <w:iCs/>
                <w:sz w:val="20"/>
                <w:szCs w:val="20"/>
              </w:rPr>
              <w:t>Variance</w:t>
            </w:r>
          </w:p>
        </w:tc>
        <w:tc>
          <w:tcPr>
            <w:tcW w:w="960" w:type="dxa"/>
            <w:noWrap/>
            <w:hideMark/>
          </w:tcPr>
          <w:p w14:paraId="53C13FE1" w14:textId="77777777" w:rsidR="00C84887" w:rsidRPr="00C84887" w:rsidRDefault="00C84887" w:rsidP="00C84887">
            <w:pPr>
              <w:spacing w:after="108" w:line="259" w:lineRule="auto"/>
              <w:ind w:left="0" w:firstLine="0"/>
              <w:jc w:val="left"/>
              <w:rPr>
                <w:i/>
                <w:iCs/>
                <w:sz w:val="20"/>
                <w:szCs w:val="20"/>
              </w:rPr>
            </w:pPr>
          </w:p>
        </w:tc>
        <w:tc>
          <w:tcPr>
            <w:tcW w:w="960" w:type="dxa"/>
            <w:noWrap/>
            <w:hideMark/>
          </w:tcPr>
          <w:p w14:paraId="37BC73AE" w14:textId="77777777" w:rsidR="00C84887" w:rsidRPr="00C84887" w:rsidRDefault="00C84887" w:rsidP="00C84887">
            <w:pPr>
              <w:spacing w:after="108" w:line="259" w:lineRule="auto"/>
              <w:ind w:left="0" w:firstLine="0"/>
              <w:jc w:val="left"/>
              <w:rPr>
                <w:sz w:val="20"/>
                <w:szCs w:val="20"/>
              </w:rPr>
            </w:pPr>
          </w:p>
        </w:tc>
      </w:tr>
      <w:tr w:rsidR="00C84887" w:rsidRPr="00C84887" w14:paraId="01698B3E" w14:textId="77777777" w:rsidTr="00C84887">
        <w:trPr>
          <w:trHeight w:val="288"/>
        </w:trPr>
        <w:tc>
          <w:tcPr>
            <w:tcW w:w="1735" w:type="dxa"/>
            <w:noWrap/>
            <w:hideMark/>
          </w:tcPr>
          <w:p w14:paraId="6DFC6263" w14:textId="77777777" w:rsidR="00C84887" w:rsidRPr="00C84887" w:rsidRDefault="00C84887" w:rsidP="00C84887">
            <w:pPr>
              <w:spacing w:after="108" w:line="259" w:lineRule="auto"/>
              <w:ind w:left="0" w:firstLine="0"/>
              <w:jc w:val="left"/>
              <w:rPr>
                <w:sz w:val="20"/>
                <w:szCs w:val="20"/>
              </w:rPr>
            </w:pPr>
            <w:r w:rsidRPr="00C84887">
              <w:rPr>
                <w:sz w:val="20"/>
                <w:szCs w:val="20"/>
              </w:rPr>
              <w:t>10 min</w:t>
            </w:r>
          </w:p>
        </w:tc>
        <w:tc>
          <w:tcPr>
            <w:tcW w:w="867" w:type="dxa"/>
            <w:noWrap/>
            <w:hideMark/>
          </w:tcPr>
          <w:p w14:paraId="06576010" w14:textId="77777777" w:rsidR="00C84887" w:rsidRPr="00C84887" w:rsidRDefault="00C84887" w:rsidP="00C84887">
            <w:pPr>
              <w:spacing w:after="108" w:line="259" w:lineRule="auto"/>
              <w:ind w:left="0" w:firstLine="0"/>
              <w:jc w:val="left"/>
              <w:rPr>
                <w:sz w:val="20"/>
                <w:szCs w:val="20"/>
              </w:rPr>
            </w:pPr>
            <w:r w:rsidRPr="00C84887">
              <w:rPr>
                <w:sz w:val="20"/>
                <w:szCs w:val="20"/>
              </w:rPr>
              <w:t>10</w:t>
            </w:r>
          </w:p>
        </w:tc>
        <w:tc>
          <w:tcPr>
            <w:tcW w:w="960" w:type="dxa"/>
            <w:noWrap/>
            <w:hideMark/>
          </w:tcPr>
          <w:p w14:paraId="610CEF19" w14:textId="77777777" w:rsidR="00C84887" w:rsidRPr="00C84887" w:rsidRDefault="00C84887" w:rsidP="00C84887">
            <w:pPr>
              <w:spacing w:after="108" w:line="259" w:lineRule="auto"/>
              <w:ind w:left="0" w:firstLine="0"/>
              <w:jc w:val="left"/>
              <w:rPr>
                <w:sz w:val="20"/>
                <w:szCs w:val="20"/>
              </w:rPr>
            </w:pPr>
            <w:r w:rsidRPr="00C84887">
              <w:rPr>
                <w:sz w:val="20"/>
                <w:szCs w:val="20"/>
              </w:rPr>
              <w:t>380</w:t>
            </w:r>
          </w:p>
        </w:tc>
        <w:tc>
          <w:tcPr>
            <w:tcW w:w="960" w:type="dxa"/>
            <w:noWrap/>
            <w:hideMark/>
          </w:tcPr>
          <w:p w14:paraId="483D6F25" w14:textId="77777777" w:rsidR="00C84887" w:rsidRPr="00C84887" w:rsidRDefault="00C84887" w:rsidP="00C84887">
            <w:pPr>
              <w:spacing w:after="108" w:line="259" w:lineRule="auto"/>
              <w:ind w:left="0" w:firstLine="0"/>
              <w:jc w:val="left"/>
              <w:rPr>
                <w:sz w:val="20"/>
                <w:szCs w:val="20"/>
              </w:rPr>
            </w:pPr>
            <w:r w:rsidRPr="00C84887">
              <w:rPr>
                <w:sz w:val="20"/>
                <w:szCs w:val="20"/>
              </w:rPr>
              <w:t>38</w:t>
            </w:r>
          </w:p>
        </w:tc>
        <w:tc>
          <w:tcPr>
            <w:tcW w:w="960" w:type="dxa"/>
            <w:noWrap/>
            <w:hideMark/>
          </w:tcPr>
          <w:p w14:paraId="77DDA8D8" w14:textId="77777777" w:rsidR="00C84887" w:rsidRPr="00C84887" w:rsidRDefault="00C84887" w:rsidP="00C84887">
            <w:pPr>
              <w:spacing w:after="108" w:line="259" w:lineRule="auto"/>
              <w:ind w:left="0" w:firstLine="0"/>
              <w:jc w:val="left"/>
              <w:rPr>
                <w:sz w:val="20"/>
                <w:szCs w:val="20"/>
              </w:rPr>
            </w:pPr>
            <w:r w:rsidRPr="00C84887">
              <w:rPr>
                <w:sz w:val="20"/>
                <w:szCs w:val="20"/>
              </w:rPr>
              <w:t>326.8244</w:t>
            </w:r>
          </w:p>
        </w:tc>
        <w:tc>
          <w:tcPr>
            <w:tcW w:w="960" w:type="dxa"/>
            <w:noWrap/>
            <w:hideMark/>
          </w:tcPr>
          <w:p w14:paraId="0DA34E79"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4D062FEE" w14:textId="77777777" w:rsidR="00C84887" w:rsidRPr="00C84887" w:rsidRDefault="00C84887" w:rsidP="00C84887">
            <w:pPr>
              <w:spacing w:after="108" w:line="259" w:lineRule="auto"/>
              <w:ind w:left="0" w:firstLine="0"/>
              <w:jc w:val="left"/>
              <w:rPr>
                <w:sz w:val="20"/>
                <w:szCs w:val="20"/>
              </w:rPr>
            </w:pPr>
          </w:p>
        </w:tc>
      </w:tr>
      <w:tr w:rsidR="00C84887" w:rsidRPr="00C84887" w14:paraId="48953AF5" w14:textId="77777777" w:rsidTr="00C84887">
        <w:trPr>
          <w:trHeight w:val="288"/>
        </w:trPr>
        <w:tc>
          <w:tcPr>
            <w:tcW w:w="1735" w:type="dxa"/>
            <w:noWrap/>
            <w:hideMark/>
          </w:tcPr>
          <w:p w14:paraId="490F6B77" w14:textId="77777777" w:rsidR="00C84887" w:rsidRPr="00C84887" w:rsidRDefault="00C84887" w:rsidP="00C84887">
            <w:pPr>
              <w:spacing w:after="108" w:line="259" w:lineRule="auto"/>
              <w:ind w:left="0" w:firstLine="0"/>
              <w:jc w:val="left"/>
              <w:rPr>
                <w:sz w:val="20"/>
                <w:szCs w:val="20"/>
              </w:rPr>
            </w:pPr>
            <w:r w:rsidRPr="00C84887">
              <w:rPr>
                <w:sz w:val="20"/>
                <w:szCs w:val="20"/>
              </w:rPr>
              <w:t>20 min</w:t>
            </w:r>
          </w:p>
        </w:tc>
        <w:tc>
          <w:tcPr>
            <w:tcW w:w="867" w:type="dxa"/>
            <w:noWrap/>
            <w:hideMark/>
          </w:tcPr>
          <w:p w14:paraId="6F9A98EF" w14:textId="77777777" w:rsidR="00C84887" w:rsidRPr="00C84887" w:rsidRDefault="00C84887" w:rsidP="00C84887">
            <w:pPr>
              <w:spacing w:after="108" w:line="259" w:lineRule="auto"/>
              <w:ind w:left="0" w:firstLine="0"/>
              <w:jc w:val="left"/>
              <w:rPr>
                <w:sz w:val="20"/>
                <w:szCs w:val="20"/>
              </w:rPr>
            </w:pPr>
            <w:r w:rsidRPr="00C84887">
              <w:rPr>
                <w:sz w:val="20"/>
                <w:szCs w:val="20"/>
              </w:rPr>
              <w:t>10</w:t>
            </w:r>
          </w:p>
        </w:tc>
        <w:tc>
          <w:tcPr>
            <w:tcW w:w="960" w:type="dxa"/>
            <w:noWrap/>
            <w:hideMark/>
          </w:tcPr>
          <w:p w14:paraId="18E9F2ED" w14:textId="77777777" w:rsidR="00C84887" w:rsidRPr="00C84887" w:rsidRDefault="00C84887" w:rsidP="00C84887">
            <w:pPr>
              <w:spacing w:after="108" w:line="259" w:lineRule="auto"/>
              <w:ind w:left="0" w:firstLine="0"/>
              <w:jc w:val="left"/>
              <w:rPr>
                <w:sz w:val="20"/>
                <w:szCs w:val="20"/>
              </w:rPr>
            </w:pPr>
            <w:r w:rsidRPr="00C84887">
              <w:rPr>
                <w:sz w:val="20"/>
                <w:szCs w:val="20"/>
              </w:rPr>
              <w:t>234.43</w:t>
            </w:r>
          </w:p>
        </w:tc>
        <w:tc>
          <w:tcPr>
            <w:tcW w:w="960" w:type="dxa"/>
            <w:noWrap/>
            <w:hideMark/>
          </w:tcPr>
          <w:p w14:paraId="6219295D" w14:textId="77777777" w:rsidR="00C84887" w:rsidRPr="00C84887" w:rsidRDefault="00C84887" w:rsidP="00C84887">
            <w:pPr>
              <w:spacing w:after="108" w:line="259" w:lineRule="auto"/>
              <w:ind w:left="0" w:firstLine="0"/>
              <w:jc w:val="left"/>
              <w:rPr>
                <w:sz w:val="20"/>
                <w:szCs w:val="20"/>
              </w:rPr>
            </w:pPr>
            <w:r w:rsidRPr="00C84887">
              <w:rPr>
                <w:sz w:val="20"/>
                <w:szCs w:val="20"/>
              </w:rPr>
              <w:t>23.443</w:t>
            </w:r>
          </w:p>
        </w:tc>
        <w:tc>
          <w:tcPr>
            <w:tcW w:w="960" w:type="dxa"/>
            <w:noWrap/>
            <w:hideMark/>
          </w:tcPr>
          <w:p w14:paraId="7A54C89F" w14:textId="77777777" w:rsidR="00C84887" w:rsidRPr="00C84887" w:rsidRDefault="00C84887" w:rsidP="00C84887">
            <w:pPr>
              <w:spacing w:after="108" w:line="259" w:lineRule="auto"/>
              <w:ind w:left="0" w:firstLine="0"/>
              <w:jc w:val="left"/>
              <w:rPr>
                <w:sz w:val="20"/>
                <w:szCs w:val="20"/>
              </w:rPr>
            </w:pPr>
            <w:r w:rsidRPr="00C84887">
              <w:rPr>
                <w:sz w:val="20"/>
                <w:szCs w:val="20"/>
              </w:rPr>
              <w:t>26.15205</w:t>
            </w:r>
          </w:p>
        </w:tc>
        <w:tc>
          <w:tcPr>
            <w:tcW w:w="960" w:type="dxa"/>
            <w:noWrap/>
            <w:hideMark/>
          </w:tcPr>
          <w:p w14:paraId="21A174EC"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4A0F50A2" w14:textId="77777777" w:rsidR="00C84887" w:rsidRPr="00C84887" w:rsidRDefault="00C84887" w:rsidP="00C84887">
            <w:pPr>
              <w:spacing w:after="108" w:line="259" w:lineRule="auto"/>
              <w:ind w:left="0" w:firstLine="0"/>
              <w:jc w:val="left"/>
              <w:rPr>
                <w:sz w:val="20"/>
                <w:szCs w:val="20"/>
              </w:rPr>
            </w:pPr>
          </w:p>
        </w:tc>
      </w:tr>
      <w:tr w:rsidR="00C84887" w:rsidRPr="00C84887" w14:paraId="1FD5D319" w14:textId="77777777" w:rsidTr="00C84887">
        <w:trPr>
          <w:trHeight w:val="288"/>
        </w:trPr>
        <w:tc>
          <w:tcPr>
            <w:tcW w:w="1735" w:type="dxa"/>
            <w:noWrap/>
            <w:hideMark/>
          </w:tcPr>
          <w:p w14:paraId="20039642" w14:textId="77777777" w:rsidR="00C84887" w:rsidRPr="00C84887" w:rsidRDefault="00C84887" w:rsidP="00C84887">
            <w:pPr>
              <w:spacing w:after="108" w:line="259" w:lineRule="auto"/>
              <w:ind w:left="0" w:firstLine="0"/>
              <w:jc w:val="left"/>
              <w:rPr>
                <w:sz w:val="20"/>
                <w:szCs w:val="20"/>
              </w:rPr>
            </w:pPr>
            <w:r w:rsidRPr="00C84887">
              <w:rPr>
                <w:sz w:val="20"/>
                <w:szCs w:val="20"/>
              </w:rPr>
              <w:t>25 min</w:t>
            </w:r>
          </w:p>
        </w:tc>
        <w:tc>
          <w:tcPr>
            <w:tcW w:w="867" w:type="dxa"/>
            <w:noWrap/>
            <w:hideMark/>
          </w:tcPr>
          <w:p w14:paraId="44A81FDE" w14:textId="77777777" w:rsidR="00C84887" w:rsidRPr="00C84887" w:rsidRDefault="00C84887" w:rsidP="00C84887">
            <w:pPr>
              <w:spacing w:after="108" w:line="259" w:lineRule="auto"/>
              <w:ind w:left="0" w:firstLine="0"/>
              <w:jc w:val="left"/>
              <w:rPr>
                <w:sz w:val="20"/>
                <w:szCs w:val="20"/>
              </w:rPr>
            </w:pPr>
            <w:r w:rsidRPr="00C84887">
              <w:rPr>
                <w:sz w:val="20"/>
                <w:szCs w:val="20"/>
              </w:rPr>
              <w:t>10</w:t>
            </w:r>
          </w:p>
        </w:tc>
        <w:tc>
          <w:tcPr>
            <w:tcW w:w="960" w:type="dxa"/>
            <w:noWrap/>
            <w:hideMark/>
          </w:tcPr>
          <w:p w14:paraId="00DB62D7" w14:textId="77777777" w:rsidR="00C84887" w:rsidRPr="00C84887" w:rsidRDefault="00C84887" w:rsidP="00C84887">
            <w:pPr>
              <w:spacing w:after="108" w:line="259" w:lineRule="auto"/>
              <w:ind w:left="0" w:firstLine="0"/>
              <w:jc w:val="left"/>
              <w:rPr>
                <w:sz w:val="20"/>
                <w:szCs w:val="20"/>
              </w:rPr>
            </w:pPr>
            <w:r w:rsidRPr="00C84887">
              <w:rPr>
                <w:sz w:val="20"/>
                <w:szCs w:val="20"/>
              </w:rPr>
              <w:t>539.3</w:t>
            </w:r>
          </w:p>
        </w:tc>
        <w:tc>
          <w:tcPr>
            <w:tcW w:w="960" w:type="dxa"/>
            <w:noWrap/>
            <w:hideMark/>
          </w:tcPr>
          <w:p w14:paraId="7B6B87C0" w14:textId="77777777" w:rsidR="00C84887" w:rsidRPr="00C84887" w:rsidRDefault="00C84887" w:rsidP="00C84887">
            <w:pPr>
              <w:spacing w:after="108" w:line="259" w:lineRule="auto"/>
              <w:ind w:left="0" w:firstLine="0"/>
              <w:jc w:val="left"/>
              <w:rPr>
                <w:sz w:val="20"/>
                <w:szCs w:val="20"/>
              </w:rPr>
            </w:pPr>
            <w:r w:rsidRPr="00C84887">
              <w:rPr>
                <w:sz w:val="20"/>
                <w:szCs w:val="20"/>
              </w:rPr>
              <w:t>53.93</w:t>
            </w:r>
          </w:p>
        </w:tc>
        <w:tc>
          <w:tcPr>
            <w:tcW w:w="960" w:type="dxa"/>
            <w:noWrap/>
            <w:hideMark/>
          </w:tcPr>
          <w:p w14:paraId="6743D30D" w14:textId="77777777" w:rsidR="00C84887" w:rsidRPr="00C84887" w:rsidRDefault="00C84887" w:rsidP="00C84887">
            <w:pPr>
              <w:spacing w:after="108" w:line="259" w:lineRule="auto"/>
              <w:ind w:left="0" w:firstLine="0"/>
              <w:jc w:val="left"/>
              <w:rPr>
                <w:sz w:val="20"/>
                <w:szCs w:val="20"/>
              </w:rPr>
            </w:pPr>
            <w:r w:rsidRPr="00C84887">
              <w:rPr>
                <w:sz w:val="20"/>
                <w:szCs w:val="20"/>
              </w:rPr>
              <w:t>404.0446</w:t>
            </w:r>
          </w:p>
        </w:tc>
        <w:tc>
          <w:tcPr>
            <w:tcW w:w="960" w:type="dxa"/>
            <w:noWrap/>
            <w:hideMark/>
          </w:tcPr>
          <w:p w14:paraId="30047A4E"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36D4E159" w14:textId="77777777" w:rsidR="00C84887" w:rsidRPr="00C84887" w:rsidRDefault="00C84887" w:rsidP="00C84887">
            <w:pPr>
              <w:spacing w:after="108" w:line="259" w:lineRule="auto"/>
              <w:ind w:left="0" w:firstLine="0"/>
              <w:jc w:val="left"/>
              <w:rPr>
                <w:sz w:val="20"/>
                <w:szCs w:val="20"/>
              </w:rPr>
            </w:pPr>
          </w:p>
        </w:tc>
      </w:tr>
      <w:tr w:rsidR="00C84887" w:rsidRPr="00C84887" w14:paraId="1DB5AB74" w14:textId="77777777" w:rsidTr="00C84887">
        <w:trPr>
          <w:trHeight w:val="300"/>
        </w:trPr>
        <w:tc>
          <w:tcPr>
            <w:tcW w:w="1735" w:type="dxa"/>
            <w:noWrap/>
            <w:hideMark/>
          </w:tcPr>
          <w:p w14:paraId="69102FA9" w14:textId="77777777" w:rsidR="00C84887" w:rsidRPr="00C84887" w:rsidRDefault="00C84887" w:rsidP="00C84887">
            <w:pPr>
              <w:spacing w:after="108" w:line="259" w:lineRule="auto"/>
              <w:ind w:left="0" w:firstLine="0"/>
              <w:jc w:val="left"/>
              <w:rPr>
                <w:sz w:val="20"/>
                <w:szCs w:val="20"/>
              </w:rPr>
            </w:pPr>
            <w:r w:rsidRPr="00C84887">
              <w:rPr>
                <w:sz w:val="20"/>
                <w:szCs w:val="20"/>
              </w:rPr>
              <w:t>40min</w:t>
            </w:r>
          </w:p>
        </w:tc>
        <w:tc>
          <w:tcPr>
            <w:tcW w:w="867" w:type="dxa"/>
            <w:noWrap/>
            <w:hideMark/>
          </w:tcPr>
          <w:p w14:paraId="2D014E79" w14:textId="77777777" w:rsidR="00C84887" w:rsidRPr="00C84887" w:rsidRDefault="00C84887" w:rsidP="00C84887">
            <w:pPr>
              <w:spacing w:after="108" w:line="259" w:lineRule="auto"/>
              <w:ind w:left="0" w:firstLine="0"/>
              <w:jc w:val="left"/>
              <w:rPr>
                <w:sz w:val="20"/>
                <w:szCs w:val="20"/>
              </w:rPr>
            </w:pPr>
            <w:r w:rsidRPr="00C84887">
              <w:rPr>
                <w:sz w:val="20"/>
                <w:szCs w:val="20"/>
              </w:rPr>
              <w:t>10</w:t>
            </w:r>
          </w:p>
        </w:tc>
        <w:tc>
          <w:tcPr>
            <w:tcW w:w="960" w:type="dxa"/>
            <w:noWrap/>
            <w:hideMark/>
          </w:tcPr>
          <w:p w14:paraId="262C36E6" w14:textId="77777777" w:rsidR="00C84887" w:rsidRPr="00C84887" w:rsidRDefault="00C84887" w:rsidP="00C84887">
            <w:pPr>
              <w:spacing w:after="108" w:line="259" w:lineRule="auto"/>
              <w:ind w:left="0" w:firstLine="0"/>
              <w:jc w:val="left"/>
              <w:rPr>
                <w:sz w:val="20"/>
                <w:szCs w:val="20"/>
              </w:rPr>
            </w:pPr>
            <w:r w:rsidRPr="00C84887">
              <w:rPr>
                <w:sz w:val="20"/>
                <w:szCs w:val="20"/>
              </w:rPr>
              <w:t>358</w:t>
            </w:r>
          </w:p>
        </w:tc>
        <w:tc>
          <w:tcPr>
            <w:tcW w:w="960" w:type="dxa"/>
            <w:noWrap/>
            <w:hideMark/>
          </w:tcPr>
          <w:p w14:paraId="0942DF36" w14:textId="77777777" w:rsidR="00C84887" w:rsidRPr="00C84887" w:rsidRDefault="00C84887" w:rsidP="00C84887">
            <w:pPr>
              <w:spacing w:after="108" w:line="259" w:lineRule="auto"/>
              <w:ind w:left="0" w:firstLine="0"/>
              <w:jc w:val="left"/>
              <w:rPr>
                <w:sz w:val="20"/>
                <w:szCs w:val="20"/>
              </w:rPr>
            </w:pPr>
            <w:r w:rsidRPr="00C84887">
              <w:rPr>
                <w:sz w:val="20"/>
                <w:szCs w:val="20"/>
              </w:rPr>
              <w:t>35.8</w:t>
            </w:r>
          </w:p>
        </w:tc>
        <w:tc>
          <w:tcPr>
            <w:tcW w:w="960" w:type="dxa"/>
            <w:noWrap/>
            <w:hideMark/>
          </w:tcPr>
          <w:p w14:paraId="6579E34C" w14:textId="77777777" w:rsidR="00C84887" w:rsidRPr="00C84887" w:rsidRDefault="00C84887" w:rsidP="00C84887">
            <w:pPr>
              <w:spacing w:after="108" w:line="259" w:lineRule="auto"/>
              <w:ind w:left="0" w:firstLine="0"/>
              <w:jc w:val="left"/>
              <w:rPr>
                <w:sz w:val="20"/>
                <w:szCs w:val="20"/>
              </w:rPr>
            </w:pPr>
            <w:r w:rsidRPr="00C84887">
              <w:rPr>
                <w:sz w:val="20"/>
                <w:szCs w:val="20"/>
              </w:rPr>
              <w:t>78.62222</w:t>
            </w:r>
          </w:p>
        </w:tc>
        <w:tc>
          <w:tcPr>
            <w:tcW w:w="960" w:type="dxa"/>
            <w:noWrap/>
            <w:hideMark/>
          </w:tcPr>
          <w:p w14:paraId="1011BBCB"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135E24C7" w14:textId="77777777" w:rsidR="00C84887" w:rsidRPr="00C84887" w:rsidRDefault="00C84887" w:rsidP="00C84887">
            <w:pPr>
              <w:spacing w:after="108" w:line="259" w:lineRule="auto"/>
              <w:ind w:left="0" w:firstLine="0"/>
              <w:jc w:val="left"/>
              <w:rPr>
                <w:sz w:val="20"/>
                <w:szCs w:val="20"/>
              </w:rPr>
            </w:pPr>
          </w:p>
        </w:tc>
      </w:tr>
      <w:tr w:rsidR="00C84887" w:rsidRPr="00C84887" w14:paraId="1D1FA0B0" w14:textId="77777777" w:rsidTr="00C84887">
        <w:trPr>
          <w:trHeight w:val="288"/>
        </w:trPr>
        <w:tc>
          <w:tcPr>
            <w:tcW w:w="1735" w:type="dxa"/>
            <w:noWrap/>
            <w:hideMark/>
          </w:tcPr>
          <w:p w14:paraId="5D7F4DB7" w14:textId="77777777" w:rsidR="00C84887" w:rsidRPr="00C84887" w:rsidRDefault="00C84887" w:rsidP="00C84887">
            <w:pPr>
              <w:spacing w:after="108" w:line="259" w:lineRule="auto"/>
              <w:ind w:left="0" w:firstLine="0"/>
              <w:jc w:val="left"/>
              <w:rPr>
                <w:sz w:val="20"/>
                <w:szCs w:val="20"/>
              </w:rPr>
            </w:pPr>
          </w:p>
        </w:tc>
        <w:tc>
          <w:tcPr>
            <w:tcW w:w="867" w:type="dxa"/>
            <w:noWrap/>
            <w:hideMark/>
          </w:tcPr>
          <w:p w14:paraId="77D557BE"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4E94144D"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21DBA69D"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0293AA4F"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75F940EF"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763CFF6B" w14:textId="77777777" w:rsidR="00C84887" w:rsidRPr="00C84887" w:rsidRDefault="00C84887" w:rsidP="00C84887">
            <w:pPr>
              <w:spacing w:after="108" w:line="259" w:lineRule="auto"/>
              <w:ind w:left="0" w:firstLine="0"/>
              <w:jc w:val="left"/>
              <w:rPr>
                <w:sz w:val="20"/>
                <w:szCs w:val="20"/>
              </w:rPr>
            </w:pPr>
          </w:p>
        </w:tc>
      </w:tr>
      <w:tr w:rsidR="00C84887" w:rsidRPr="00C84887" w14:paraId="6BA84019" w14:textId="77777777" w:rsidTr="00C84887">
        <w:trPr>
          <w:trHeight w:val="288"/>
        </w:trPr>
        <w:tc>
          <w:tcPr>
            <w:tcW w:w="1735" w:type="dxa"/>
            <w:noWrap/>
            <w:hideMark/>
          </w:tcPr>
          <w:p w14:paraId="61643A4E" w14:textId="77777777" w:rsidR="00C84887" w:rsidRPr="00C84887" w:rsidRDefault="00C84887" w:rsidP="00C84887">
            <w:pPr>
              <w:spacing w:after="108" w:line="259" w:lineRule="auto"/>
              <w:ind w:left="0" w:firstLine="0"/>
              <w:jc w:val="left"/>
              <w:rPr>
                <w:sz w:val="20"/>
                <w:szCs w:val="20"/>
              </w:rPr>
            </w:pPr>
          </w:p>
        </w:tc>
        <w:tc>
          <w:tcPr>
            <w:tcW w:w="867" w:type="dxa"/>
            <w:noWrap/>
            <w:hideMark/>
          </w:tcPr>
          <w:p w14:paraId="5D1DAF48"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56DA3B0A"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0D17DF54"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67DF542F"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7DAD7187"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01E93BD0" w14:textId="77777777" w:rsidR="00C84887" w:rsidRPr="00C84887" w:rsidRDefault="00C84887" w:rsidP="00C84887">
            <w:pPr>
              <w:spacing w:after="108" w:line="259" w:lineRule="auto"/>
              <w:ind w:left="0" w:firstLine="0"/>
              <w:jc w:val="left"/>
              <w:rPr>
                <w:sz w:val="20"/>
                <w:szCs w:val="20"/>
              </w:rPr>
            </w:pPr>
          </w:p>
        </w:tc>
      </w:tr>
      <w:tr w:rsidR="00C84887" w:rsidRPr="00C84887" w14:paraId="6AF030A0" w14:textId="77777777" w:rsidTr="00C84887">
        <w:trPr>
          <w:trHeight w:val="300"/>
        </w:trPr>
        <w:tc>
          <w:tcPr>
            <w:tcW w:w="1735" w:type="dxa"/>
            <w:noWrap/>
            <w:hideMark/>
          </w:tcPr>
          <w:p w14:paraId="30AFFF5D" w14:textId="77777777" w:rsidR="00C84887" w:rsidRPr="00C84887" w:rsidRDefault="00C84887" w:rsidP="00C84887">
            <w:pPr>
              <w:spacing w:after="108" w:line="259" w:lineRule="auto"/>
              <w:ind w:left="0" w:firstLine="0"/>
              <w:jc w:val="left"/>
              <w:rPr>
                <w:sz w:val="20"/>
                <w:szCs w:val="20"/>
              </w:rPr>
            </w:pPr>
            <w:r w:rsidRPr="00C84887">
              <w:rPr>
                <w:sz w:val="20"/>
                <w:szCs w:val="20"/>
              </w:rPr>
              <w:t>ANOVA</w:t>
            </w:r>
          </w:p>
        </w:tc>
        <w:tc>
          <w:tcPr>
            <w:tcW w:w="867" w:type="dxa"/>
            <w:noWrap/>
            <w:hideMark/>
          </w:tcPr>
          <w:p w14:paraId="6AE45C23"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55AFA43F"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4E3CF6B4"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13D12DDC"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5AD91BEC"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5611261E" w14:textId="77777777" w:rsidR="00C84887" w:rsidRPr="00C84887" w:rsidRDefault="00C84887" w:rsidP="00C84887">
            <w:pPr>
              <w:spacing w:after="108" w:line="259" w:lineRule="auto"/>
              <w:ind w:left="0" w:firstLine="0"/>
              <w:jc w:val="left"/>
              <w:rPr>
                <w:sz w:val="20"/>
                <w:szCs w:val="20"/>
              </w:rPr>
            </w:pPr>
          </w:p>
        </w:tc>
      </w:tr>
      <w:tr w:rsidR="00C84887" w:rsidRPr="00C84887" w14:paraId="30879710" w14:textId="77777777" w:rsidTr="00C84887">
        <w:trPr>
          <w:trHeight w:val="288"/>
        </w:trPr>
        <w:tc>
          <w:tcPr>
            <w:tcW w:w="1735" w:type="dxa"/>
            <w:noWrap/>
            <w:hideMark/>
          </w:tcPr>
          <w:p w14:paraId="1B866143" w14:textId="77777777" w:rsidR="00C84887" w:rsidRPr="00C84887" w:rsidRDefault="00C84887" w:rsidP="00C84887">
            <w:pPr>
              <w:spacing w:after="108" w:line="259" w:lineRule="auto"/>
              <w:ind w:left="0" w:firstLine="0"/>
              <w:jc w:val="left"/>
              <w:rPr>
                <w:i/>
                <w:iCs/>
                <w:sz w:val="20"/>
                <w:szCs w:val="20"/>
              </w:rPr>
            </w:pPr>
            <w:r w:rsidRPr="00C84887">
              <w:rPr>
                <w:i/>
                <w:iCs/>
                <w:sz w:val="20"/>
                <w:szCs w:val="20"/>
              </w:rPr>
              <w:t>Source of Variation</w:t>
            </w:r>
          </w:p>
        </w:tc>
        <w:tc>
          <w:tcPr>
            <w:tcW w:w="867" w:type="dxa"/>
            <w:noWrap/>
            <w:hideMark/>
          </w:tcPr>
          <w:p w14:paraId="0D4E19FD" w14:textId="77777777" w:rsidR="00C84887" w:rsidRPr="00C84887" w:rsidRDefault="00C84887" w:rsidP="00C84887">
            <w:pPr>
              <w:spacing w:after="108" w:line="259" w:lineRule="auto"/>
              <w:ind w:left="0" w:firstLine="0"/>
              <w:jc w:val="left"/>
              <w:rPr>
                <w:i/>
                <w:iCs/>
                <w:sz w:val="20"/>
                <w:szCs w:val="20"/>
              </w:rPr>
            </w:pPr>
            <w:r w:rsidRPr="00C84887">
              <w:rPr>
                <w:i/>
                <w:iCs/>
                <w:sz w:val="20"/>
                <w:szCs w:val="20"/>
              </w:rPr>
              <w:t>SS</w:t>
            </w:r>
          </w:p>
        </w:tc>
        <w:tc>
          <w:tcPr>
            <w:tcW w:w="960" w:type="dxa"/>
            <w:noWrap/>
            <w:hideMark/>
          </w:tcPr>
          <w:p w14:paraId="0847BFCD" w14:textId="77777777" w:rsidR="00C84887" w:rsidRPr="00C84887" w:rsidRDefault="00C84887" w:rsidP="00C84887">
            <w:pPr>
              <w:spacing w:after="108" w:line="259" w:lineRule="auto"/>
              <w:ind w:left="0" w:firstLine="0"/>
              <w:jc w:val="left"/>
              <w:rPr>
                <w:i/>
                <w:iCs/>
                <w:sz w:val="20"/>
                <w:szCs w:val="20"/>
              </w:rPr>
            </w:pPr>
            <w:r w:rsidRPr="00C84887">
              <w:rPr>
                <w:i/>
                <w:iCs/>
                <w:sz w:val="20"/>
                <w:szCs w:val="20"/>
              </w:rPr>
              <w:t>df</w:t>
            </w:r>
          </w:p>
        </w:tc>
        <w:tc>
          <w:tcPr>
            <w:tcW w:w="960" w:type="dxa"/>
            <w:noWrap/>
            <w:hideMark/>
          </w:tcPr>
          <w:p w14:paraId="4395DA7D" w14:textId="77777777" w:rsidR="00C84887" w:rsidRPr="00C84887" w:rsidRDefault="00C84887" w:rsidP="00C84887">
            <w:pPr>
              <w:spacing w:after="108" w:line="259" w:lineRule="auto"/>
              <w:ind w:left="0" w:firstLine="0"/>
              <w:jc w:val="left"/>
              <w:rPr>
                <w:i/>
                <w:iCs/>
                <w:sz w:val="20"/>
                <w:szCs w:val="20"/>
              </w:rPr>
            </w:pPr>
            <w:r w:rsidRPr="00C84887">
              <w:rPr>
                <w:i/>
                <w:iCs/>
                <w:sz w:val="20"/>
                <w:szCs w:val="20"/>
              </w:rPr>
              <w:t>MS</w:t>
            </w:r>
          </w:p>
        </w:tc>
        <w:tc>
          <w:tcPr>
            <w:tcW w:w="960" w:type="dxa"/>
            <w:noWrap/>
            <w:hideMark/>
          </w:tcPr>
          <w:p w14:paraId="66EBBE08" w14:textId="77777777" w:rsidR="00C84887" w:rsidRPr="00C84887" w:rsidRDefault="00C84887" w:rsidP="00C84887">
            <w:pPr>
              <w:spacing w:after="108" w:line="259" w:lineRule="auto"/>
              <w:ind w:left="0" w:firstLine="0"/>
              <w:jc w:val="left"/>
              <w:rPr>
                <w:i/>
                <w:iCs/>
                <w:sz w:val="20"/>
                <w:szCs w:val="20"/>
              </w:rPr>
            </w:pPr>
            <w:r w:rsidRPr="00C84887">
              <w:rPr>
                <w:i/>
                <w:iCs/>
                <w:sz w:val="20"/>
                <w:szCs w:val="20"/>
              </w:rPr>
              <w:t>F</w:t>
            </w:r>
          </w:p>
        </w:tc>
        <w:tc>
          <w:tcPr>
            <w:tcW w:w="960" w:type="dxa"/>
            <w:noWrap/>
            <w:hideMark/>
          </w:tcPr>
          <w:p w14:paraId="7CE623D3" w14:textId="77777777" w:rsidR="00C84887" w:rsidRPr="00C84887" w:rsidRDefault="00C84887" w:rsidP="00C84887">
            <w:pPr>
              <w:spacing w:after="108" w:line="259" w:lineRule="auto"/>
              <w:ind w:left="0" w:firstLine="0"/>
              <w:jc w:val="left"/>
              <w:rPr>
                <w:i/>
                <w:iCs/>
                <w:sz w:val="20"/>
                <w:szCs w:val="20"/>
              </w:rPr>
            </w:pPr>
            <w:r w:rsidRPr="00C84887">
              <w:rPr>
                <w:i/>
                <w:iCs/>
                <w:sz w:val="20"/>
                <w:szCs w:val="20"/>
              </w:rPr>
              <w:t>P-value</w:t>
            </w:r>
          </w:p>
        </w:tc>
        <w:tc>
          <w:tcPr>
            <w:tcW w:w="960" w:type="dxa"/>
            <w:noWrap/>
            <w:hideMark/>
          </w:tcPr>
          <w:p w14:paraId="23F95D93" w14:textId="77777777" w:rsidR="00C84887" w:rsidRPr="00C84887" w:rsidRDefault="00C84887" w:rsidP="00C84887">
            <w:pPr>
              <w:spacing w:after="108" w:line="259" w:lineRule="auto"/>
              <w:ind w:left="0" w:firstLine="0"/>
              <w:jc w:val="left"/>
              <w:rPr>
                <w:i/>
                <w:iCs/>
                <w:sz w:val="20"/>
                <w:szCs w:val="20"/>
              </w:rPr>
            </w:pPr>
            <w:r w:rsidRPr="00C84887">
              <w:rPr>
                <w:i/>
                <w:iCs/>
                <w:sz w:val="20"/>
                <w:szCs w:val="20"/>
              </w:rPr>
              <w:t>F crit</w:t>
            </w:r>
          </w:p>
        </w:tc>
      </w:tr>
      <w:tr w:rsidR="00C84887" w:rsidRPr="00C84887" w14:paraId="3FAC390B" w14:textId="77777777" w:rsidTr="00C84887">
        <w:trPr>
          <w:trHeight w:val="288"/>
        </w:trPr>
        <w:tc>
          <w:tcPr>
            <w:tcW w:w="1735" w:type="dxa"/>
            <w:noWrap/>
            <w:hideMark/>
          </w:tcPr>
          <w:p w14:paraId="5CBAFF4D" w14:textId="77777777" w:rsidR="00C84887" w:rsidRPr="00C84887" w:rsidRDefault="00C84887" w:rsidP="00C84887">
            <w:pPr>
              <w:spacing w:after="108" w:line="259" w:lineRule="auto"/>
              <w:ind w:left="0" w:firstLine="0"/>
              <w:jc w:val="left"/>
              <w:rPr>
                <w:sz w:val="20"/>
                <w:szCs w:val="20"/>
              </w:rPr>
            </w:pPr>
            <w:r w:rsidRPr="00C84887">
              <w:rPr>
                <w:sz w:val="20"/>
                <w:szCs w:val="20"/>
              </w:rPr>
              <w:t>Between Groups</w:t>
            </w:r>
          </w:p>
        </w:tc>
        <w:tc>
          <w:tcPr>
            <w:tcW w:w="867" w:type="dxa"/>
            <w:noWrap/>
            <w:hideMark/>
          </w:tcPr>
          <w:p w14:paraId="0CE1198C" w14:textId="77777777" w:rsidR="00C84887" w:rsidRPr="00C84887" w:rsidRDefault="00C84887" w:rsidP="00C84887">
            <w:pPr>
              <w:spacing w:after="108" w:line="259" w:lineRule="auto"/>
              <w:ind w:left="0" w:firstLine="0"/>
              <w:jc w:val="left"/>
              <w:rPr>
                <w:sz w:val="20"/>
                <w:szCs w:val="20"/>
              </w:rPr>
            </w:pPr>
            <w:r w:rsidRPr="00C84887">
              <w:rPr>
                <w:sz w:val="20"/>
                <w:szCs w:val="20"/>
              </w:rPr>
              <w:t>4703.402</w:t>
            </w:r>
          </w:p>
        </w:tc>
        <w:tc>
          <w:tcPr>
            <w:tcW w:w="960" w:type="dxa"/>
            <w:noWrap/>
            <w:hideMark/>
          </w:tcPr>
          <w:p w14:paraId="329DCAE7" w14:textId="77777777" w:rsidR="00C84887" w:rsidRPr="00C84887" w:rsidRDefault="00C84887" w:rsidP="00C84887">
            <w:pPr>
              <w:spacing w:after="108" w:line="259" w:lineRule="auto"/>
              <w:ind w:left="0" w:firstLine="0"/>
              <w:jc w:val="left"/>
              <w:rPr>
                <w:sz w:val="20"/>
                <w:szCs w:val="20"/>
              </w:rPr>
            </w:pPr>
            <w:r w:rsidRPr="00C84887">
              <w:rPr>
                <w:sz w:val="20"/>
                <w:szCs w:val="20"/>
              </w:rPr>
              <w:t>3</w:t>
            </w:r>
          </w:p>
        </w:tc>
        <w:tc>
          <w:tcPr>
            <w:tcW w:w="960" w:type="dxa"/>
            <w:noWrap/>
            <w:hideMark/>
          </w:tcPr>
          <w:p w14:paraId="6A7DDEDA" w14:textId="77777777" w:rsidR="00C84887" w:rsidRPr="00C84887" w:rsidRDefault="00C84887" w:rsidP="00C84887">
            <w:pPr>
              <w:spacing w:after="108" w:line="259" w:lineRule="auto"/>
              <w:ind w:left="0" w:firstLine="0"/>
              <w:jc w:val="left"/>
              <w:rPr>
                <w:sz w:val="20"/>
                <w:szCs w:val="20"/>
              </w:rPr>
            </w:pPr>
            <w:r w:rsidRPr="00C84887">
              <w:rPr>
                <w:sz w:val="20"/>
                <w:szCs w:val="20"/>
              </w:rPr>
              <w:t>1567.801</w:t>
            </w:r>
          </w:p>
        </w:tc>
        <w:tc>
          <w:tcPr>
            <w:tcW w:w="960" w:type="dxa"/>
            <w:noWrap/>
            <w:hideMark/>
          </w:tcPr>
          <w:p w14:paraId="79DB305A" w14:textId="77777777" w:rsidR="00C84887" w:rsidRPr="00C84887" w:rsidRDefault="00C84887" w:rsidP="00C84887">
            <w:pPr>
              <w:spacing w:after="108" w:line="259" w:lineRule="auto"/>
              <w:ind w:left="0" w:firstLine="0"/>
              <w:jc w:val="left"/>
              <w:rPr>
                <w:sz w:val="20"/>
                <w:szCs w:val="20"/>
              </w:rPr>
            </w:pPr>
            <w:r w:rsidRPr="00C84887">
              <w:rPr>
                <w:sz w:val="20"/>
                <w:szCs w:val="20"/>
              </w:rPr>
              <w:t>7.50464</w:t>
            </w:r>
          </w:p>
        </w:tc>
        <w:tc>
          <w:tcPr>
            <w:tcW w:w="960" w:type="dxa"/>
            <w:noWrap/>
            <w:hideMark/>
          </w:tcPr>
          <w:p w14:paraId="68DAE0C2" w14:textId="77777777" w:rsidR="00C84887" w:rsidRPr="00C84887" w:rsidRDefault="00C84887" w:rsidP="00C84887">
            <w:pPr>
              <w:spacing w:after="108" w:line="259" w:lineRule="auto"/>
              <w:ind w:left="0" w:firstLine="0"/>
              <w:jc w:val="left"/>
              <w:rPr>
                <w:sz w:val="20"/>
                <w:szCs w:val="20"/>
              </w:rPr>
            </w:pPr>
            <w:r w:rsidRPr="00C84887">
              <w:rPr>
                <w:sz w:val="20"/>
                <w:szCs w:val="20"/>
              </w:rPr>
              <w:t>0.000503</w:t>
            </w:r>
          </w:p>
        </w:tc>
        <w:tc>
          <w:tcPr>
            <w:tcW w:w="960" w:type="dxa"/>
            <w:noWrap/>
            <w:hideMark/>
          </w:tcPr>
          <w:p w14:paraId="2FED5A41" w14:textId="77777777" w:rsidR="00C84887" w:rsidRPr="00C84887" w:rsidRDefault="00C84887" w:rsidP="00C84887">
            <w:pPr>
              <w:spacing w:after="108" w:line="259" w:lineRule="auto"/>
              <w:ind w:left="0" w:firstLine="0"/>
              <w:jc w:val="left"/>
              <w:rPr>
                <w:sz w:val="20"/>
                <w:szCs w:val="20"/>
              </w:rPr>
            </w:pPr>
            <w:r w:rsidRPr="00C84887">
              <w:rPr>
                <w:sz w:val="20"/>
                <w:szCs w:val="20"/>
              </w:rPr>
              <w:t>2.866266</w:t>
            </w:r>
          </w:p>
        </w:tc>
      </w:tr>
      <w:tr w:rsidR="00C84887" w:rsidRPr="00C84887" w14:paraId="153A40A8" w14:textId="77777777" w:rsidTr="00C84887">
        <w:trPr>
          <w:trHeight w:val="288"/>
        </w:trPr>
        <w:tc>
          <w:tcPr>
            <w:tcW w:w="1735" w:type="dxa"/>
            <w:noWrap/>
            <w:hideMark/>
          </w:tcPr>
          <w:p w14:paraId="4D153522" w14:textId="77777777" w:rsidR="00C84887" w:rsidRPr="00C84887" w:rsidRDefault="00C84887" w:rsidP="00C84887">
            <w:pPr>
              <w:spacing w:after="108" w:line="259" w:lineRule="auto"/>
              <w:ind w:left="0" w:firstLine="0"/>
              <w:jc w:val="left"/>
              <w:rPr>
                <w:sz w:val="20"/>
                <w:szCs w:val="20"/>
              </w:rPr>
            </w:pPr>
            <w:r w:rsidRPr="00C84887">
              <w:rPr>
                <w:sz w:val="20"/>
                <w:szCs w:val="20"/>
              </w:rPr>
              <w:t>Within Groups</w:t>
            </w:r>
          </w:p>
        </w:tc>
        <w:tc>
          <w:tcPr>
            <w:tcW w:w="867" w:type="dxa"/>
            <w:noWrap/>
            <w:hideMark/>
          </w:tcPr>
          <w:p w14:paraId="41A446E6" w14:textId="77777777" w:rsidR="00C84887" w:rsidRPr="00C84887" w:rsidRDefault="00C84887" w:rsidP="00C84887">
            <w:pPr>
              <w:spacing w:after="108" w:line="259" w:lineRule="auto"/>
              <w:ind w:left="0" w:firstLine="0"/>
              <w:jc w:val="left"/>
              <w:rPr>
                <w:sz w:val="20"/>
                <w:szCs w:val="20"/>
              </w:rPr>
            </w:pPr>
            <w:r w:rsidRPr="00C84887">
              <w:rPr>
                <w:sz w:val="20"/>
                <w:szCs w:val="20"/>
              </w:rPr>
              <w:t>7520.789</w:t>
            </w:r>
          </w:p>
        </w:tc>
        <w:tc>
          <w:tcPr>
            <w:tcW w:w="960" w:type="dxa"/>
            <w:noWrap/>
            <w:hideMark/>
          </w:tcPr>
          <w:p w14:paraId="5640AE75" w14:textId="77777777" w:rsidR="00C84887" w:rsidRPr="00C84887" w:rsidRDefault="00C84887" w:rsidP="00C84887">
            <w:pPr>
              <w:spacing w:after="108" w:line="259" w:lineRule="auto"/>
              <w:ind w:left="0" w:firstLine="0"/>
              <w:jc w:val="left"/>
              <w:rPr>
                <w:sz w:val="20"/>
                <w:szCs w:val="20"/>
              </w:rPr>
            </w:pPr>
            <w:r w:rsidRPr="00C84887">
              <w:rPr>
                <w:sz w:val="20"/>
                <w:szCs w:val="20"/>
              </w:rPr>
              <w:t>36</w:t>
            </w:r>
          </w:p>
        </w:tc>
        <w:tc>
          <w:tcPr>
            <w:tcW w:w="960" w:type="dxa"/>
            <w:noWrap/>
            <w:hideMark/>
          </w:tcPr>
          <w:p w14:paraId="0A71B498" w14:textId="77777777" w:rsidR="00C84887" w:rsidRPr="00C84887" w:rsidRDefault="00C84887" w:rsidP="00C84887">
            <w:pPr>
              <w:spacing w:after="108" w:line="259" w:lineRule="auto"/>
              <w:ind w:left="0" w:firstLine="0"/>
              <w:jc w:val="left"/>
              <w:rPr>
                <w:sz w:val="20"/>
                <w:szCs w:val="20"/>
              </w:rPr>
            </w:pPr>
            <w:r w:rsidRPr="00C84887">
              <w:rPr>
                <w:sz w:val="20"/>
                <w:szCs w:val="20"/>
              </w:rPr>
              <w:t>208.9108</w:t>
            </w:r>
          </w:p>
        </w:tc>
        <w:tc>
          <w:tcPr>
            <w:tcW w:w="960" w:type="dxa"/>
            <w:noWrap/>
            <w:hideMark/>
          </w:tcPr>
          <w:p w14:paraId="4729E8E2"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2DD812C0"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555411C3" w14:textId="77777777" w:rsidR="00C84887" w:rsidRPr="00C84887" w:rsidRDefault="00C84887" w:rsidP="00C84887">
            <w:pPr>
              <w:spacing w:after="108" w:line="259" w:lineRule="auto"/>
              <w:ind w:left="0" w:firstLine="0"/>
              <w:jc w:val="left"/>
              <w:rPr>
                <w:sz w:val="20"/>
                <w:szCs w:val="20"/>
              </w:rPr>
            </w:pPr>
          </w:p>
        </w:tc>
      </w:tr>
      <w:tr w:rsidR="00C84887" w:rsidRPr="00C84887" w14:paraId="7069D209" w14:textId="77777777" w:rsidTr="00C84887">
        <w:trPr>
          <w:trHeight w:val="288"/>
        </w:trPr>
        <w:tc>
          <w:tcPr>
            <w:tcW w:w="1735" w:type="dxa"/>
            <w:noWrap/>
            <w:hideMark/>
          </w:tcPr>
          <w:p w14:paraId="76CF2633" w14:textId="77777777" w:rsidR="00C84887" w:rsidRPr="00C84887" w:rsidRDefault="00C84887" w:rsidP="00C84887">
            <w:pPr>
              <w:spacing w:after="108" w:line="259" w:lineRule="auto"/>
              <w:ind w:left="0" w:firstLine="0"/>
              <w:jc w:val="left"/>
              <w:rPr>
                <w:sz w:val="20"/>
                <w:szCs w:val="20"/>
              </w:rPr>
            </w:pPr>
          </w:p>
        </w:tc>
        <w:tc>
          <w:tcPr>
            <w:tcW w:w="867" w:type="dxa"/>
            <w:noWrap/>
            <w:hideMark/>
          </w:tcPr>
          <w:p w14:paraId="03F96313"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115A7CCA"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5771FD4A"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4B0EEAA8"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164D02A7" w14:textId="77777777" w:rsidR="00C84887" w:rsidRPr="00C84887" w:rsidRDefault="00C84887" w:rsidP="00C84887">
            <w:pPr>
              <w:spacing w:after="108" w:line="259" w:lineRule="auto"/>
              <w:ind w:left="0" w:firstLine="0"/>
              <w:jc w:val="left"/>
              <w:rPr>
                <w:sz w:val="20"/>
                <w:szCs w:val="20"/>
              </w:rPr>
            </w:pPr>
          </w:p>
        </w:tc>
        <w:tc>
          <w:tcPr>
            <w:tcW w:w="960" w:type="dxa"/>
            <w:noWrap/>
            <w:hideMark/>
          </w:tcPr>
          <w:p w14:paraId="236B8F6B" w14:textId="77777777" w:rsidR="00C84887" w:rsidRPr="00C84887" w:rsidRDefault="00C84887" w:rsidP="00C84887">
            <w:pPr>
              <w:spacing w:after="108" w:line="259" w:lineRule="auto"/>
              <w:ind w:left="0" w:firstLine="0"/>
              <w:jc w:val="left"/>
              <w:rPr>
                <w:sz w:val="20"/>
                <w:szCs w:val="20"/>
              </w:rPr>
            </w:pPr>
          </w:p>
        </w:tc>
      </w:tr>
      <w:tr w:rsidR="00C84887" w:rsidRPr="00C84887" w14:paraId="147E7FF3" w14:textId="77777777" w:rsidTr="00C84887">
        <w:trPr>
          <w:trHeight w:val="300"/>
        </w:trPr>
        <w:tc>
          <w:tcPr>
            <w:tcW w:w="1735" w:type="dxa"/>
            <w:noWrap/>
            <w:hideMark/>
          </w:tcPr>
          <w:p w14:paraId="26AB9F21" w14:textId="77777777" w:rsidR="00C84887" w:rsidRPr="00C84887" w:rsidRDefault="00C84887" w:rsidP="00C84887">
            <w:pPr>
              <w:spacing w:after="108" w:line="259" w:lineRule="auto"/>
              <w:ind w:left="0" w:firstLine="0"/>
              <w:jc w:val="left"/>
              <w:rPr>
                <w:sz w:val="20"/>
                <w:szCs w:val="20"/>
              </w:rPr>
            </w:pPr>
            <w:r w:rsidRPr="00C84887">
              <w:rPr>
                <w:sz w:val="20"/>
                <w:szCs w:val="20"/>
              </w:rPr>
              <w:t>Total</w:t>
            </w:r>
          </w:p>
        </w:tc>
        <w:tc>
          <w:tcPr>
            <w:tcW w:w="867" w:type="dxa"/>
            <w:noWrap/>
            <w:hideMark/>
          </w:tcPr>
          <w:p w14:paraId="21047235" w14:textId="77777777" w:rsidR="00C84887" w:rsidRPr="00C84887" w:rsidRDefault="00C84887" w:rsidP="00C84887">
            <w:pPr>
              <w:spacing w:after="108" w:line="259" w:lineRule="auto"/>
              <w:ind w:left="0" w:firstLine="0"/>
              <w:jc w:val="left"/>
              <w:rPr>
                <w:sz w:val="20"/>
                <w:szCs w:val="20"/>
              </w:rPr>
            </w:pPr>
            <w:r w:rsidRPr="00C84887">
              <w:rPr>
                <w:sz w:val="20"/>
                <w:szCs w:val="20"/>
              </w:rPr>
              <w:t>12224.19</w:t>
            </w:r>
          </w:p>
        </w:tc>
        <w:tc>
          <w:tcPr>
            <w:tcW w:w="960" w:type="dxa"/>
            <w:noWrap/>
            <w:hideMark/>
          </w:tcPr>
          <w:p w14:paraId="429E1E17" w14:textId="77777777" w:rsidR="00C84887" w:rsidRPr="00C84887" w:rsidRDefault="00C84887" w:rsidP="00C84887">
            <w:pPr>
              <w:spacing w:after="108" w:line="259" w:lineRule="auto"/>
              <w:ind w:left="0" w:firstLine="0"/>
              <w:jc w:val="left"/>
              <w:rPr>
                <w:sz w:val="20"/>
                <w:szCs w:val="20"/>
              </w:rPr>
            </w:pPr>
            <w:r w:rsidRPr="00C84887">
              <w:rPr>
                <w:sz w:val="20"/>
                <w:szCs w:val="20"/>
              </w:rPr>
              <w:t>39</w:t>
            </w:r>
          </w:p>
        </w:tc>
        <w:tc>
          <w:tcPr>
            <w:tcW w:w="960" w:type="dxa"/>
            <w:noWrap/>
            <w:hideMark/>
          </w:tcPr>
          <w:p w14:paraId="46F53318" w14:textId="77777777" w:rsidR="00C84887" w:rsidRPr="00C84887" w:rsidRDefault="00C84887" w:rsidP="00C84887">
            <w:pPr>
              <w:spacing w:after="108" w:line="259" w:lineRule="auto"/>
              <w:ind w:left="0" w:firstLine="0"/>
              <w:jc w:val="left"/>
              <w:rPr>
                <w:sz w:val="20"/>
                <w:szCs w:val="20"/>
              </w:rPr>
            </w:pPr>
            <w:r w:rsidRPr="00C84887">
              <w:rPr>
                <w:sz w:val="20"/>
                <w:szCs w:val="20"/>
              </w:rPr>
              <w:t> </w:t>
            </w:r>
          </w:p>
        </w:tc>
        <w:tc>
          <w:tcPr>
            <w:tcW w:w="960" w:type="dxa"/>
            <w:noWrap/>
            <w:hideMark/>
          </w:tcPr>
          <w:p w14:paraId="47B5F849" w14:textId="77777777" w:rsidR="00C84887" w:rsidRPr="00C84887" w:rsidRDefault="00C84887" w:rsidP="00C84887">
            <w:pPr>
              <w:spacing w:after="108" w:line="259" w:lineRule="auto"/>
              <w:ind w:left="0" w:firstLine="0"/>
              <w:jc w:val="left"/>
              <w:rPr>
                <w:sz w:val="20"/>
                <w:szCs w:val="20"/>
              </w:rPr>
            </w:pPr>
            <w:r w:rsidRPr="00C84887">
              <w:rPr>
                <w:sz w:val="20"/>
                <w:szCs w:val="20"/>
              </w:rPr>
              <w:t> </w:t>
            </w:r>
          </w:p>
        </w:tc>
        <w:tc>
          <w:tcPr>
            <w:tcW w:w="960" w:type="dxa"/>
            <w:noWrap/>
            <w:hideMark/>
          </w:tcPr>
          <w:p w14:paraId="2B02D6D2" w14:textId="77777777" w:rsidR="00C84887" w:rsidRPr="00C84887" w:rsidRDefault="00C84887" w:rsidP="00C84887">
            <w:pPr>
              <w:spacing w:after="108" w:line="259" w:lineRule="auto"/>
              <w:ind w:left="0" w:firstLine="0"/>
              <w:jc w:val="left"/>
              <w:rPr>
                <w:sz w:val="20"/>
                <w:szCs w:val="20"/>
              </w:rPr>
            </w:pPr>
            <w:r w:rsidRPr="00C84887">
              <w:rPr>
                <w:sz w:val="20"/>
                <w:szCs w:val="20"/>
              </w:rPr>
              <w:t> </w:t>
            </w:r>
          </w:p>
        </w:tc>
        <w:tc>
          <w:tcPr>
            <w:tcW w:w="960" w:type="dxa"/>
            <w:noWrap/>
            <w:hideMark/>
          </w:tcPr>
          <w:p w14:paraId="26F80903" w14:textId="77777777" w:rsidR="00C84887" w:rsidRPr="00C84887" w:rsidRDefault="00C84887" w:rsidP="00C84887">
            <w:pPr>
              <w:spacing w:after="108" w:line="259" w:lineRule="auto"/>
              <w:ind w:left="0" w:firstLine="0"/>
              <w:jc w:val="left"/>
              <w:rPr>
                <w:sz w:val="20"/>
                <w:szCs w:val="20"/>
              </w:rPr>
            </w:pPr>
            <w:r w:rsidRPr="00C84887">
              <w:rPr>
                <w:sz w:val="20"/>
                <w:szCs w:val="20"/>
              </w:rPr>
              <w:t> </w:t>
            </w:r>
          </w:p>
        </w:tc>
      </w:tr>
    </w:tbl>
    <w:p w14:paraId="25628358" w14:textId="466A8FC4" w:rsidR="00872A76" w:rsidRDefault="00872A76" w:rsidP="00A96A84">
      <w:pPr>
        <w:spacing w:after="108" w:line="259" w:lineRule="auto"/>
        <w:ind w:left="0" w:firstLine="0"/>
        <w:jc w:val="left"/>
      </w:pPr>
    </w:p>
    <w:p w14:paraId="610E9D7F" w14:textId="316FB43E" w:rsidR="00872A76" w:rsidRDefault="00872A76" w:rsidP="00872A76">
      <w:pPr>
        <w:spacing w:after="108" w:line="259" w:lineRule="auto"/>
        <w:jc w:val="left"/>
      </w:pPr>
    </w:p>
    <w:p w14:paraId="60C9AF70" w14:textId="34CA2A1B" w:rsidR="00872A76" w:rsidRDefault="00872A76" w:rsidP="00872A76">
      <w:pPr>
        <w:spacing w:after="108" w:line="259" w:lineRule="auto"/>
        <w:jc w:val="left"/>
      </w:pPr>
      <w:r>
        <w:t xml:space="preserve">Here p-value is less than 0.05, so residence time </w:t>
      </w:r>
      <w:r w:rsidR="00A87093">
        <w:t>e</w:t>
      </w:r>
      <w:r>
        <w:t>ffects biochar yield.</w:t>
      </w:r>
    </w:p>
    <w:p w14:paraId="4ABE0AE0" w14:textId="77777777" w:rsidR="00A96A84" w:rsidRDefault="00A96A84" w:rsidP="00872A76">
      <w:pPr>
        <w:spacing w:after="108" w:line="259" w:lineRule="auto"/>
        <w:jc w:val="left"/>
      </w:pPr>
    </w:p>
    <w:p w14:paraId="0A3BB14C" w14:textId="2447FCC6" w:rsidR="00872A76" w:rsidRDefault="00A96A84" w:rsidP="00A96A84">
      <w:pPr>
        <w:spacing w:after="108" w:line="259" w:lineRule="auto"/>
        <w:jc w:val="left"/>
      </w:pPr>
      <w:r>
        <w:lastRenderedPageBreak/>
        <w:t xml:space="preserve">   </w:t>
      </w:r>
      <w:r w:rsidR="00C84887">
        <w:t xml:space="preserve">            </w:t>
      </w:r>
      <w:r w:rsidR="00484EE3">
        <w:t xml:space="preserve">Table 3.4, Single factor </w:t>
      </w:r>
      <w:r w:rsidR="001267D8" w:rsidRPr="001267D8">
        <w:t>ANOVA</w:t>
      </w:r>
      <w:r w:rsidR="00484EE3">
        <w:t xml:space="preserve"> for input power</w:t>
      </w:r>
    </w:p>
    <w:tbl>
      <w:tblPr>
        <w:tblStyle w:val="TableGrid0"/>
        <w:tblW w:w="0" w:type="auto"/>
        <w:tblLook w:val="04A0" w:firstRow="1" w:lastRow="0" w:firstColumn="1" w:lastColumn="0" w:noHBand="0" w:noVBand="1"/>
      </w:tblPr>
      <w:tblGrid>
        <w:gridCol w:w="1960"/>
        <w:gridCol w:w="1016"/>
        <w:gridCol w:w="960"/>
        <w:gridCol w:w="1016"/>
        <w:gridCol w:w="966"/>
        <w:gridCol w:w="960"/>
        <w:gridCol w:w="960"/>
      </w:tblGrid>
      <w:tr w:rsidR="00C84887" w:rsidRPr="00C84887" w14:paraId="5966D31B" w14:textId="77777777" w:rsidTr="00C84887">
        <w:trPr>
          <w:trHeight w:val="288"/>
        </w:trPr>
        <w:tc>
          <w:tcPr>
            <w:tcW w:w="1960" w:type="dxa"/>
            <w:noWrap/>
            <w:hideMark/>
          </w:tcPr>
          <w:p w14:paraId="20B02D61" w14:textId="77777777" w:rsidR="00C84887" w:rsidRPr="00C84887" w:rsidRDefault="00C84887" w:rsidP="00C84887">
            <w:pPr>
              <w:spacing w:after="108" w:line="259" w:lineRule="auto"/>
              <w:jc w:val="left"/>
              <w:rPr>
                <w:sz w:val="20"/>
                <w:szCs w:val="20"/>
              </w:rPr>
            </w:pPr>
            <w:proofErr w:type="spellStart"/>
            <w:r w:rsidRPr="00C84887">
              <w:rPr>
                <w:sz w:val="20"/>
                <w:szCs w:val="20"/>
              </w:rPr>
              <w:t>Anova</w:t>
            </w:r>
            <w:proofErr w:type="spellEnd"/>
            <w:r w:rsidRPr="00C84887">
              <w:rPr>
                <w:sz w:val="20"/>
                <w:szCs w:val="20"/>
              </w:rPr>
              <w:t>: Single Factor</w:t>
            </w:r>
          </w:p>
        </w:tc>
        <w:tc>
          <w:tcPr>
            <w:tcW w:w="960" w:type="dxa"/>
            <w:noWrap/>
            <w:hideMark/>
          </w:tcPr>
          <w:p w14:paraId="21C9AFCB" w14:textId="77777777" w:rsidR="00C84887" w:rsidRPr="00C84887" w:rsidRDefault="00C84887" w:rsidP="00C84887">
            <w:pPr>
              <w:spacing w:after="108" w:line="259" w:lineRule="auto"/>
              <w:jc w:val="left"/>
              <w:rPr>
                <w:sz w:val="20"/>
                <w:szCs w:val="20"/>
              </w:rPr>
            </w:pPr>
          </w:p>
        </w:tc>
        <w:tc>
          <w:tcPr>
            <w:tcW w:w="960" w:type="dxa"/>
            <w:noWrap/>
            <w:hideMark/>
          </w:tcPr>
          <w:p w14:paraId="5169BDA6" w14:textId="77777777" w:rsidR="00C84887" w:rsidRPr="00C84887" w:rsidRDefault="00C84887" w:rsidP="00C84887">
            <w:pPr>
              <w:spacing w:after="108" w:line="259" w:lineRule="auto"/>
              <w:jc w:val="left"/>
              <w:rPr>
                <w:sz w:val="20"/>
                <w:szCs w:val="20"/>
              </w:rPr>
            </w:pPr>
          </w:p>
        </w:tc>
        <w:tc>
          <w:tcPr>
            <w:tcW w:w="960" w:type="dxa"/>
            <w:noWrap/>
            <w:hideMark/>
          </w:tcPr>
          <w:p w14:paraId="609D62A8" w14:textId="77777777" w:rsidR="00C84887" w:rsidRPr="00C84887" w:rsidRDefault="00C84887" w:rsidP="00C84887">
            <w:pPr>
              <w:spacing w:after="108" w:line="259" w:lineRule="auto"/>
              <w:jc w:val="left"/>
              <w:rPr>
                <w:sz w:val="20"/>
                <w:szCs w:val="20"/>
              </w:rPr>
            </w:pPr>
          </w:p>
        </w:tc>
        <w:tc>
          <w:tcPr>
            <w:tcW w:w="960" w:type="dxa"/>
            <w:noWrap/>
            <w:hideMark/>
          </w:tcPr>
          <w:p w14:paraId="10DEA4FF" w14:textId="77777777" w:rsidR="00C84887" w:rsidRPr="00C84887" w:rsidRDefault="00C84887" w:rsidP="00C84887">
            <w:pPr>
              <w:spacing w:after="108" w:line="259" w:lineRule="auto"/>
              <w:jc w:val="left"/>
              <w:rPr>
                <w:sz w:val="20"/>
                <w:szCs w:val="20"/>
              </w:rPr>
            </w:pPr>
          </w:p>
        </w:tc>
        <w:tc>
          <w:tcPr>
            <w:tcW w:w="960" w:type="dxa"/>
            <w:noWrap/>
            <w:hideMark/>
          </w:tcPr>
          <w:p w14:paraId="486C7592" w14:textId="77777777" w:rsidR="00C84887" w:rsidRPr="00C84887" w:rsidRDefault="00C84887" w:rsidP="00C84887">
            <w:pPr>
              <w:spacing w:after="108" w:line="259" w:lineRule="auto"/>
              <w:jc w:val="left"/>
              <w:rPr>
                <w:sz w:val="20"/>
                <w:szCs w:val="20"/>
              </w:rPr>
            </w:pPr>
          </w:p>
        </w:tc>
        <w:tc>
          <w:tcPr>
            <w:tcW w:w="960" w:type="dxa"/>
            <w:noWrap/>
            <w:hideMark/>
          </w:tcPr>
          <w:p w14:paraId="03E73EF4" w14:textId="77777777" w:rsidR="00C84887" w:rsidRPr="00C84887" w:rsidRDefault="00C84887" w:rsidP="00C84887">
            <w:pPr>
              <w:spacing w:after="108" w:line="259" w:lineRule="auto"/>
              <w:jc w:val="left"/>
              <w:rPr>
                <w:sz w:val="20"/>
                <w:szCs w:val="20"/>
              </w:rPr>
            </w:pPr>
          </w:p>
        </w:tc>
      </w:tr>
      <w:tr w:rsidR="00C84887" w:rsidRPr="00C84887" w14:paraId="377F393C" w14:textId="77777777" w:rsidTr="00C84887">
        <w:trPr>
          <w:trHeight w:val="288"/>
        </w:trPr>
        <w:tc>
          <w:tcPr>
            <w:tcW w:w="1960" w:type="dxa"/>
            <w:noWrap/>
            <w:hideMark/>
          </w:tcPr>
          <w:p w14:paraId="58BDA30D" w14:textId="77777777" w:rsidR="00C84887" w:rsidRPr="00C84887" w:rsidRDefault="00C84887" w:rsidP="00C84887">
            <w:pPr>
              <w:spacing w:after="108" w:line="259" w:lineRule="auto"/>
              <w:jc w:val="left"/>
              <w:rPr>
                <w:sz w:val="20"/>
                <w:szCs w:val="20"/>
              </w:rPr>
            </w:pPr>
          </w:p>
        </w:tc>
        <w:tc>
          <w:tcPr>
            <w:tcW w:w="960" w:type="dxa"/>
            <w:noWrap/>
            <w:hideMark/>
          </w:tcPr>
          <w:p w14:paraId="7E25074E" w14:textId="77777777" w:rsidR="00C84887" w:rsidRPr="00C84887" w:rsidRDefault="00C84887" w:rsidP="00C84887">
            <w:pPr>
              <w:spacing w:after="108" w:line="259" w:lineRule="auto"/>
              <w:jc w:val="left"/>
              <w:rPr>
                <w:sz w:val="20"/>
                <w:szCs w:val="20"/>
              </w:rPr>
            </w:pPr>
          </w:p>
        </w:tc>
        <w:tc>
          <w:tcPr>
            <w:tcW w:w="960" w:type="dxa"/>
            <w:noWrap/>
            <w:hideMark/>
          </w:tcPr>
          <w:p w14:paraId="6D963684" w14:textId="77777777" w:rsidR="00C84887" w:rsidRPr="00C84887" w:rsidRDefault="00C84887" w:rsidP="00C84887">
            <w:pPr>
              <w:spacing w:after="108" w:line="259" w:lineRule="auto"/>
              <w:jc w:val="left"/>
              <w:rPr>
                <w:sz w:val="20"/>
                <w:szCs w:val="20"/>
              </w:rPr>
            </w:pPr>
          </w:p>
        </w:tc>
        <w:tc>
          <w:tcPr>
            <w:tcW w:w="960" w:type="dxa"/>
            <w:noWrap/>
            <w:hideMark/>
          </w:tcPr>
          <w:p w14:paraId="36B65778" w14:textId="77777777" w:rsidR="00C84887" w:rsidRPr="00C84887" w:rsidRDefault="00C84887" w:rsidP="00C84887">
            <w:pPr>
              <w:spacing w:after="108" w:line="259" w:lineRule="auto"/>
              <w:jc w:val="left"/>
              <w:rPr>
                <w:sz w:val="20"/>
                <w:szCs w:val="20"/>
              </w:rPr>
            </w:pPr>
          </w:p>
        </w:tc>
        <w:tc>
          <w:tcPr>
            <w:tcW w:w="960" w:type="dxa"/>
            <w:noWrap/>
            <w:hideMark/>
          </w:tcPr>
          <w:p w14:paraId="0C4677A1" w14:textId="77777777" w:rsidR="00C84887" w:rsidRPr="00C84887" w:rsidRDefault="00C84887" w:rsidP="00C84887">
            <w:pPr>
              <w:spacing w:after="108" w:line="259" w:lineRule="auto"/>
              <w:jc w:val="left"/>
              <w:rPr>
                <w:sz w:val="20"/>
                <w:szCs w:val="20"/>
              </w:rPr>
            </w:pPr>
          </w:p>
        </w:tc>
        <w:tc>
          <w:tcPr>
            <w:tcW w:w="960" w:type="dxa"/>
            <w:noWrap/>
            <w:hideMark/>
          </w:tcPr>
          <w:p w14:paraId="06681796" w14:textId="77777777" w:rsidR="00C84887" w:rsidRPr="00C84887" w:rsidRDefault="00C84887" w:rsidP="00C84887">
            <w:pPr>
              <w:spacing w:after="108" w:line="259" w:lineRule="auto"/>
              <w:jc w:val="left"/>
              <w:rPr>
                <w:sz w:val="20"/>
                <w:szCs w:val="20"/>
              </w:rPr>
            </w:pPr>
          </w:p>
        </w:tc>
        <w:tc>
          <w:tcPr>
            <w:tcW w:w="960" w:type="dxa"/>
            <w:noWrap/>
            <w:hideMark/>
          </w:tcPr>
          <w:p w14:paraId="625D7C87" w14:textId="77777777" w:rsidR="00C84887" w:rsidRPr="00C84887" w:rsidRDefault="00C84887" w:rsidP="00C84887">
            <w:pPr>
              <w:spacing w:after="108" w:line="259" w:lineRule="auto"/>
              <w:jc w:val="left"/>
              <w:rPr>
                <w:sz w:val="20"/>
                <w:szCs w:val="20"/>
              </w:rPr>
            </w:pPr>
          </w:p>
        </w:tc>
      </w:tr>
      <w:tr w:rsidR="00C84887" w:rsidRPr="00C84887" w14:paraId="533EDEDA" w14:textId="77777777" w:rsidTr="00C84887">
        <w:trPr>
          <w:trHeight w:val="300"/>
        </w:trPr>
        <w:tc>
          <w:tcPr>
            <w:tcW w:w="1960" w:type="dxa"/>
            <w:noWrap/>
            <w:hideMark/>
          </w:tcPr>
          <w:p w14:paraId="26C385BF" w14:textId="77777777" w:rsidR="00C84887" w:rsidRPr="00C84887" w:rsidRDefault="00C84887" w:rsidP="00C84887">
            <w:pPr>
              <w:spacing w:after="108" w:line="259" w:lineRule="auto"/>
              <w:jc w:val="left"/>
              <w:rPr>
                <w:sz w:val="20"/>
                <w:szCs w:val="20"/>
              </w:rPr>
            </w:pPr>
            <w:r w:rsidRPr="00C84887">
              <w:rPr>
                <w:sz w:val="20"/>
                <w:szCs w:val="20"/>
              </w:rPr>
              <w:t>SUMMARY</w:t>
            </w:r>
          </w:p>
        </w:tc>
        <w:tc>
          <w:tcPr>
            <w:tcW w:w="960" w:type="dxa"/>
            <w:noWrap/>
            <w:hideMark/>
          </w:tcPr>
          <w:p w14:paraId="35EEA6C9" w14:textId="77777777" w:rsidR="00C84887" w:rsidRPr="00C84887" w:rsidRDefault="00C84887" w:rsidP="00C84887">
            <w:pPr>
              <w:spacing w:after="108" w:line="259" w:lineRule="auto"/>
              <w:jc w:val="left"/>
              <w:rPr>
                <w:sz w:val="20"/>
                <w:szCs w:val="20"/>
              </w:rPr>
            </w:pPr>
          </w:p>
        </w:tc>
        <w:tc>
          <w:tcPr>
            <w:tcW w:w="960" w:type="dxa"/>
            <w:noWrap/>
            <w:hideMark/>
          </w:tcPr>
          <w:p w14:paraId="1F8141EA" w14:textId="77777777" w:rsidR="00C84887" w:rsidRPr="00C84887" w:rsidRDefault="00C84887" w:rsidP="00C84887">
            <w:pPr>
              <w:spacing w:after="108" w:line="259" w:lineRule="auto"/>
              <w:jc w:val="left"/>
              <w:rPr>
                <w:sz w:val="20"/>
                <w:szCs w:val="20"/>
              </w:rPr>
            </w:pPr>
          </w:p>
        </w:tc>
        <w:tc>
          <w:tcPr>
            <w:tcW w:w="960" w:type="dxa"/>
            <w:noWrap/>
            <w:hideMark/>
          </w:tcPr>
          <w:p w14:paraId="3CCA8021" w14:textId="77777777" w:rsidR="00C84887" w:rsidRPr="00C84887" w:rsidRDefault="00C84887" w:rsidP="00C84887">
            <w:pPr>
              <w:spacing w:after="108" w:line="259" w:lineRule="auto"/>
              <w:jc w:val="left"/>
              <w:rPr>
                <w:sz w:val="20"/>
                <w:szCs w:val="20"/>
              </w:rPr>
            </w:pPr>
          </w:p>
        </w:tc>
        <w:tc>
          <w:tcPr>
            <w:tcW w:w="960" w:type="dxa"/>
            <w:noWrap/>
            <w:hideMark/>
          </w:tcPr>
          <w:p w14:paraId="3FA24ED3" w14:textId="77777777" w:rsidR="00C84887" w:rsidRPr="00C84887" w:rsidRDefault="00C84887" w:rsidP="00C84887">
            <w:pPr>
              <w:spacing w:after="108" w:line="259" w:lineRule="auto"/>
              <w:jc w:val="left"/>
              <w:rPr>
                <w:sz w:val="20"/>
                <w:szCs w:val="20"/>
              </w:rPr>
            </w:pPr>
          </w:p>
        </w:tc>
        <w:tc>
          <w:tcPr>
            <w:tcW w:w="960" w:type="dxa"/>
            <w:noWrap/>
            <w:hideMark/>
          </w:tcPr>
          <w:p w14:paraId="50B6D084" w14:textId="77777777" w:rsidR="00C84887" w:rsidRPr="00C84887" w:rsidRDefault="00C84887" w:rsidP="00C84887">
            <w:pPr>
              <w:spacing w:after="108" w:line="259" w:lineRule="auto"/>
              <w:jc w:val="left"/>
              <w:rPr>
                <w:sz w:val="20"/>
                <w:szCs w:val="20"/>
              </w:rPr>
            </w:pPr>
          </w:p>
        </w:tc>
        <w:tc>
          <w:tcPr>
            <w:tcW w:w="960" w:type="dxa"/>
            <w:noWrap/>
            <w:hideMark/>
          </w:tcPr>
          <w:p w14:paraId="106A25F5" w14:textId="77777777" w:rsidR="00C84887" w:rsidRPr="00C84887" w:rsidRDefault="00C84887" w:rsidP="00C84887">
            <w:pPr>
              <w:spacing w:after="108" w:line="259" w:lineRule="auto"/>
              <w:jc w:val="left"/>
              <w:rPr>
                <w:sz w:val="20"/>
                <w:szCs w:val="20"/>
              </w:rPr>
            </w:pPr>
          </w:p>
        </w:tc>
      </w:tr>
      <w:tr w:rsidR="00C84887" w:rsidRPr="00C84887" w14:paraId="4CD9F9AE" w14:textId="77777777" w:rsidTr="00C84887">
        <w:trPr>
          <w:trHeight w:val="288"/>
        </w:trPr>
        <w:tc>
          <w:tcPr>
            <w:tcW w:w="1960" w:type="dxa"/>
            <w:noWrap/>
            <w:hideMark/>
          </w:tcPr>
          <w:p w14:paraId="2DF8298A" w14:textId="77777777" w:rsidR="00C84887" w:rsidRPr="00C84887" w:rsidRDefault="00C84887" w:rsidP="00C84887">
            <w:pPr>
              <w:spacing w:after="108" w:line="259" w:lineRule="auto"/>
              <w:jc w:val="left"/>
              <w:rPr>
                <w:i/>
                <w:iCs/>
                <w:sz w:val="20"/>
                <w:szCs w:val="20"/>
              </w:rPr>
            </w:pPr>
            <w:r w:rsidRPr="00C84887">
              <w:rPr>
                <w:i/>
                <w:iCs/>
                <w:sz w:val="20"/>
                <w:szCs w:val="20"/>
              </w:rPr>
              <w:t>Groups</w:t>
            </w:r>
          </w:p>
        </w:tc>
        <w:tc>
          <w:tcPr>
            <w:tcW w:w="960" w:type="dxa"/>
            <w:noWrap/>
            <w:hideMark/>
          </w:tcPr>
          <w:p w14:paraId="245E4C88" w14:textId="77777777" w:rsidR="00C84887" w:rsidRPr="00C84887" w:rsidRDefault="00C84887" w:rsidP="00C84887">
            <w:pPr>
              <w:spacing w:after="108" w:line="259" w:lineRule="auto"/>
              <w:jc w:val="left"/>
              <w:rPr>
                <w:i/>
                <w:iCs/>
                <w:sz w:val="20"/>
                <w:szCs w:val="20"/>
              </w:rPr>
            </w:pPr>
            <w:r w:rsidRPr="00C84887">
              <w:rPr>
                <w:i/>
                <w:iCs/>
                <w:sz w:val="20"/>
                <w:szCs w:val="20"/>
              </w:rPr>
              <w:t>Count</w:t>
            </w:r>
          </w:p>
        </w:tc>
        <w:tc>
          <w:tcPr>
            <w:tcW w:w="960" w:type="dxa"/>
            <w:noWrap/>
            <w:hideMark/>
          </w:tcPr>
          <w:p w14:paraId="50AAB620" w14:textId="77777777" w:rsidR="00C84887" w:rsidRPr="00C84887" w:rsidRDefault="00C84887" w:rsidP="00C84887">
            <w:pPr>
              <w:spacing w:after="108" w:line="259" w:lineRule="auto"/>
              <w:jc w:val="left"/>
              <w:rPr>
                <w:i/>
                <w:iCs/>
                <w:sz w:val="20"/>
                <w:szCs w:val="20"/>
              </w:rPr>
            </w:pPr>
            <w:r w:rsidRPr="00C84887">
              <w:rPr>
                <w:i/>
                <w:iCs/>
                <w:sz w:val="20"/>
                <w:szCs w:val="20"/>
              </w:rPr>
              <w:t>Sum</w:t>
            </w:r>
          </w:p>
        </w:tc>
        <w:tc>
          <w:tcPr>
            <w:tcW w:w="960" w:type="dxa"/>
            <w:noWrap/>
            <w:hideMark/>
          </w:tcPr>
          <w:p w14:paraId="4019D6B9" w14:textId="77777777" w:rsidR="00C84887" w:rsidRPr="00C84887" w:rsidRDefault="00C84887" w:rsidP="00C84887">
            <w:pPr>
              <w:spacing w:after="108" w:line="259" w:lineRule="auto"/>
              <w:jc w:val="left"/>
              <w:rPr>
                <w:i/>
                <w:iCs/>
                <w:sz w:val="20"/>
                <w:szCs w:val="20"/>
              </w:rPr>
            </w:pPr>
            <w:r w:rsidRPr="00C84887">
              <w:rPr>
                <w:i/>
                <w:iCs/>
                <w:sz w:val="20"/>
                <w:szCs w:val="20"/>
              </w:rPr>
              <w:t>Average</w:t>
            </w:r>
          </w:p>
        </w:tc>
        <w:tc>
          <w:tcPr>
            <w:tcW w:w="960" w:type="dxa"/>
            <w:noWrap/>
            <w:hideMark/>
          </w:tcPr>
          <w:p w14:paraId="3A4F3CAB" w14:textId="77777777" w:rsidR="00C84887" w:rsidRPr="00C84887" w:rsidRDefault="00C84887" w:rsidP="00C84887">
            <w:pPr>
              <w:spacing w:after="108" w:line="259" w:lineRule="auto"/>
              <w:jc w:val="left"/>
              <w:rPr>
                <w:i/>
                <w:iCs/>
                <w:sz w:val="20"/>
                <w:szCs w:val="20"/>
              </w:rPr>
            </w:pPr>
            <w:r w:rsidRPr="00C84887">
              <w:rPr>
                <w:i/>
                <w:iCs/>
                <w:sz w:val="20"/>
                <w:szCs w:val="20"/>
              </w:rPr>
              <w:t>Variance</w:t>
            </w:r>
          </w:p>
        </w:tc>
        <w:tc>
          <w:tcPr>
            <w:tcW w:w="960" w:type="dxa"/>
            <w:noWrap/>
            <w:hideMark/>
          </w:tcPr>
          <w:p w14:paraId="0CD72E36" w14:textId="77777777" w:rsidR="00C84887" w:rsidRPr="00C84887" w:rsidRDefault="00C84887" w:rsidP="00C84887">
            <w:pPr>
              <w:spacing w:after="108" w:line="259" w:lineRule="auto"/>
              <w:jc w:val="left"/>
              <w:rPr>
                <w:i/>
                <w:iCs/>
                <w:sz w:val="20"/>
                <w:szCs w:val="20"/>
              </w:rPr>
            </w:pPr>
          </w:p>
        </w:tc>
        <w:tc>
          <w:tcPr>
            <w:tcW w:w="960" w:type="dxa"/>
            <w:noWrap/>
            <w:hideMark/>
          </w:tcPr>
          <w:p w14:paraId="36148909" w14:textId="77777777" w:rsidR="00C84887" w:rsidRPr="00C84887" w:rsidRDefault="00C84887" w:rsidP="00C84887">
            <w:pPr>
              <w:spacing w:after="108" w:line="259" w:lineRule="auto"/>
              <w:jc w:val="left"/>
              <w:rPr>
                <w:sz w:val="20"/>
                <w:szCs w:val="20"/>
              </w:rPr>
            </w:pPr>
          </w:p>
        </w:tc>
      </w:tr>
      <w:tr w:rsidR="00C84887" w:rsidRPr="00C84887" w14:paraId="51D247CA" w14:textId="77777777" w:rsidTr="00C84887">
        <w:trPr>
          <w:trHeight w:val="288"/>
        </w:trPr>
        <w:tc>
          <w:tcPr>
            <w:tcW w:w="1960" w:type="dxa"/>
            <w:noWrap/>
            <w:hideMark/>
          </w:tcPr>
          <w:p w14:paraId="614C7920" w14:textId="77777777" w:rsidR="00C84887" w:rsidRPr="00C84887" w:rsidRDefault="00C84887" w:rsidP="00C84887">
            <w:pPr>
              <w:spacing w:after="108" w:line="259" w:lineRule="auto"/>
              <w:jc w:val="left"/>
              <w:rPr>
                <w:sz w:val="20"/>
                <w:szCs w:val="20"/>
              </w:rPr>
            </w:pPr>
            <w:r w:rsidRPr="00C84887">
              <w:rPr>
                <w:sz w:val="20"/>
                <w:szCs w:val="20"/>
              </w:rPr>
              <w:t>power(watt)</w:t>
            </w:r>
          </w:p>
        </w:tc>
        <w:tc>
          <w:tcPr>
            <w:tcW w:w="960" w:type="dxa"/>
            <w:noWrap/>
            <w:hideMark/>
          </w:tcPr>
          <w:p w14:paraId="4DCFB690" w14:textId="77777777" w:rsidR="00C84887" w:rsidRPr="00C84887" w:rsidRDefault="00C84887" w:rsidP="00C84887">
            <w:pPr>
              <w:spacing w:after="108" w:line="259" w:lineRule="auto"/>
              <w:jc w:val="left"/>
              <w:rPr>
                <w:sz w:val="20"/>
                <w:szCs w:val="20"/>
              </w:rPr>
            </w:pPr>
            <w:r w:rsidRPr="00C84887">
              <w:rPr>
                <w:sz w:val="20"/>
                <w:szCs w:val="20"/>
              </w:rPr>
              <w:t>91</w:t>
            </w:r>
          </w:p>
        </w:tc>
        <w:tc>
          <w:tcPr>
            <w:tcW w:w="960" w:type="dxa"/>
            <w:noWrap/>
            <w:hideMark/>
          </w:tcPr>
          <w:p w14:paraId="349B8868" w14:textId="77777777" w:rsidR="00C84887" w:rsidRPr="00C84887" w:rsidRDefault="00C84887" w:rsidP="00C84887">
            <w:pPr>
              <w:spacing w:after="108" w:line="259" w:lineRule="auto"/>
              <w:jc w:val="left"/>
              <w:rPr>
                <w:sz w:val="20"/>
                <w:szCs w:val="20"/>
              </w:rPr>
            </w:pPr>
            <w:r w:rsidRPr="00C84887">
              <w:rPr>
                <w:sz w:val="20"/>
                <w:szCs w:val="20"/>
              </w:rPr>
              <w:t>112830</w:t>
            </w:r>
          </w:p>
        </w:tc>
        <w:tc>
          <w:tcPr>
            <w:tcW w:w="960" w:type="dxa"/>
            <w:noWrap/>
            <w:hideMark/>
          </w:tcPr>
          <w:p w14:paraId="4DCCCC4E" w14:textId="77777777" w:rsidR="00C84887" w:rsidRPr="00C84887" w:rsidRDefault="00C84887" w:rsidP="00C84887">
            <w:pPr>
              <w:spacing w:after="108" w:line="259" w:lineRule="auto"/>
              <w:jc w:val="left"/>
              <w:rPr>
                <w:sz w:val="20"/>
                <w:szCs w:val="20"/>
              </w:rPr>
            </w:pPr>
            <w:r w:rsidRPr="00C84887">
              <w:rPr>
                <w:sz w:val="20"/>
                <w:szCs w:val="20"/>
              </w:rPr>
              <w:t>1239.89</w:t>
            </w:r>
          </w:p>
        </w:tc>
        <w:tc>
          <w:tcPr>
            <w:tcW w:w="960" w:type="dxa"/>
            <w:noWrap/>
            <w:hideMark/>
          </w:tcPr>
          <w:p w14:paraId="44C6B3F6" w14:textId="77777777" w:rsidR="00C84887" w:rsidRPr="00C84887" w:rsidRDefault="00C84887" w:rsidP="00C84887">
            <w:pPr>
              <w:spacing w:after="108" w:line="259" w:lineRule="auto"/>
              <w:jc w:val="left"/>
              <w:rPr>
                <w:sz w:val="20"/>
                <w:szCs w:val="20"/>
              </w:rPr>
            </w:pPr>
            <w:r w:rsidRPr="00C84887">
              <w:rPr>
                <w:sz w:val="20"/>
                <w:szCs w:val="20"/>
              </w:rPr>
              <w:t>558325.5</w:t>
            </w:r>
          </w:p>
        </w:tc>
        <w:tc>
          <w:tcPr>
            <w:tcW w:w="960" w:type="dxa"/>
            <w:noWrap/>
            <w:hideMark/>
          </w:tcPr>
          <w:p w14:paraId="15F2C63A" w14:textId="77777777" w:rsidR="00C84887" w:rsidRPr="00C84887" w:rsidRDefault="00C84887" w:rsidP="00C84887">
            <w:pPr>
              <w:spacing w:after="108" w:line="259" w:lineRule="auto"/>
              <w:jc w:val="left"/>
              <w:rPr>
                <w:sz w:val="20"/>
                <w:szCs w:val="20"/>
              </w:rPr>
            </w:pPr>
          </w:p>
        </w:tc>
        <w:tc>
          <w:tcPr>
            <w:tcW w:w="960" w:type="dxa"/>
            <w:noWrap/>
            <w:hideMark/>
          </w:tcPr>
          <w:p w14:paraId="1DAB5B17" w14:textId="77777777" w:rsidR="00C84887" w:rsidRPr="00C84887" w:rsidRDefault="00C84887" w:rsidP="00C84887">
            <w:pPr>
              <w:spacing w:after="108" w:line="259" w:lineRule="auto"/>
              <w:jc w:val="left"/>
              <w:rPr>
                <w:sz w:val="20"/>
                <w:szCs w:val="20"/>
              </w:rPr>
            </w:pPr>
          </w:p>
        </w:tc>
      </w:tr>
      <w:tr w:rsidR="00C84887" w:rsidRPr="00C84887" w14:paraId="7CADD13B" w14:textId="77777777" w:rsidTr="00C84887">
        <w:trPr>
          <w:trHeight w:val="300"/>
        </w:trPr>
        <w:tc>
          <w:tcPr>
            <w:tcW w:w="1960" w:type="dxa"/>
            <w:noWrap/>
            <w:hideMark/>
          </w:tcPr>
          <w:p w14:paraId="0B18E056" w14:textId="77777777" w:rsidR="00C84887" w:rsidRPr="00C84887" w:rsidRDefault="00C84887" w:rsidP="00C84887">
            <w:pPr>
              <w:spacing w:after="108" w:line="259" w:lineRule="auto"/>
              <w:jc w:val="left"/>
              <w:rPr>
                <w:sz w:val="20"/>
                <w:szCs w:val="20"/>
              </w:rPr>
            </w:pPr>
            <w:proofErr w:type="gramStart"/>
            <w:r w:rsidRPr="00C84887">
              <w:rPr>
                <w:sz w:val="20"/>
                <w:szCs w:val="20"/>
              </w:rPr>
              <w:t>Biochar(</w:t>
            </w:r>
            <w:proofErr w:type="gramEnd"/>
            <w:r w:rsidRPr="00C84887">
              <w:rPr>
                <w:sz w:val="20"/>
                <w:szCs w:val="20"/>
              </w:rPr>
              <w:t>%)</w:t>
            </w:r>
          </w:p>
        </w:tc>
        <w:tc>
          <w:tcPr>
            <w:tcW w:w="960" w:type="dxa"/>
            <w:noWrap/>
            <w:hideMark/>
          </w:tcPr>
          <w:p w14:paraId="5462EF73" w14:textId="77777777" w:rsidR="00C84887" w:rsidRPr="00C84887" w:rsidRDefault="00C84887" w:rsidP="00C84887">
            <w:pPr>
              <w:spacing w:after="108" w:line="259" w:lineRule="auto"/>
              <w:jc w:val="left"/>
              <w:rPr>
                <w:sz w:val="20"/>
                <w:szCs w:val="20"/>
              </w:rPr>
            </w:pPr>
            <w:r w:rsidRPr="00C84887">
              <w:rPr>
                <w:sz w:val="20"/>
                <w:szCs w:val="20"/>
              </w:rPr>
              <w:t>91</w:t>
            </w:r>
          </w:p>
        </w:tc>
        <w:tc>
          <w:tcPr>
            <w:tcW w:w="960" w:type="dxa"/>
            <w:noWrap/>
            <w:hideMark/>
          </w:tcPr>
          <w:p w14:paraId="7288EF0F" w14:textId="77777777" w:rsidR="00C84887" w:rsidRPr="00C84887" w:rsidRDefault="00C84887" w:rsidP="00C84887">
            <w:pPr>
              <w:spacing w:after="108" w:line="259" w:lineRule="auto"/>
              <w:jc w:val="left"/>
              <w:rPr>
                <w:sz w:val="20"/>
                <w:szCs w:val="20"/>
              </w:rPr>
            </w:pPr>
            <w:r w:rsidRPr="00C84887">
              <w:rPr>
                <w:sz w:val="20"/>
                <w:szCs w:val="20"/>
              </w:rPr>
              <w:t>3194.41</w:t>
            </w:r>
          </w:p>
        </w:tc>
        <w:tc>
          <w:tcPr>
            <w:tcW w:w="960" w:type="dxa"/>
            <w:noWrap/>
            <w:hideMark/>
          </w:tcPr>
          <w:p w14:paraId="0A47FBF4" w14:textId="77777777" w:rsidR="00C84887" w:rsidRPr="00C84887" w:rsidRDefault="00C84887" w:rsidP="00C84887">
            <w:pPr>
              <w:spacing w:after="108" w:line="259" w:lineRule="auto"/>
              <w:jc w:val="left"/>
              <w:rPr>
                <w:sz w:val="20"/>
                <w:szCs w:val="20"/>
              </w:rPr>
            </w:pPr>
            <w:r w:rsidRPr="00C84887">
              <w:rPr>
                <w:sz w:val="20"/>
                <w:szCs w:val="20"/>
              </w:rPr>
              <w:t>35.10341</w:t>
            </w:r>
          </w:p>
        </w:tc>
        <w:tc>
          <w:tcPr>
            <w:tcW w:w="960" w:type="dxa"/>
            <w:noWrap/>
            <w:hideMark/>
          </w:tcPr>
          <w:p w14:paraId="06996988" w14:textId="77777777" w:rsidR="00C84887" w:rsidRPr="00C84887" w:rsidRDefault="00C84887" w:rsidP="00C84887">
            <w:pPr>
              <w:spacing w:after="108" w:line="259" w:lineRule="auto"/>
              <w:jc w:val="left"/>
              <w:rPr>
                <w:sz w:val="20"/>
                <w:szCs w:val="20"/>
              </w:rPr>
            </w:pPr>
            <w:r w:rsidRPr="00C84887">
              <w:rPr>
                <w:sz w:val="20"/>
                <w:szCs w:val="20"/>
              </w:rPr>
              <w:t>299.6395</w:t>
            </w:r>
          </w:p>
        </w:tc>
        <w:tc>
          <w:tcPr>
            <w:tcW w:w="960" w:type="dxa"/>
            <w:noWrap/>
            <w:hideMark/>
          </w:tcPr>
          <w:p w14:paraId="46722820" w14:textId="77777777" w:rsidR="00C84887" w:rsidRPr="00C84887" w:rsidRDefault="00C84887" w:rsidP="00C84887">
            <w:pPr>
              <w:spacing w:after="108" w:line="259" w:lineRule="auto"/>
              <w:jc w:val="left"/>
              <w:rPr>
                <w:sz w:val="20"/>
                <w:szCs w:val="20"/>
              </w:rPr>
            </w:pPr>
          </w:p>
        </w:tc>
        <w:tc>
          <w:tcPr>
            <w:tcW w:w="960" w:type="dxa"/>
            <w:noWrap/>
            <w:hideMark/>
          </w:tcPr>
          <w:p w14:paraId="247A236D" w14:textId="77777777" w:rsidR="00C84887" w:rsidRPr="00C84887" w:rsidRDefault="00C84887" w:rsidP="00C84887">
            <w:pPr>
              <w:spacing w:after="108" w:line="259" w:lineRule="auto"/>
              <w:jc w:val="left"/>
              <w:rPr>
                <w:sz w:val="20"/>
                <w:szCs w:val="20"/>
              </w:rPr>
            </w:pPr>
          </w:p>
        </w:tc>
      </w:tr>
      <w:tr w:rsidR="00C84887" w:rsidRPr="00C84887" w14:paraId="4E9C048D" w14:textId="77777777" w:rsidTr="00C84887">
        <w:trPr>
          <w:trHeight w:val="288"/>
        </w:trPr>
        <w:tc>
          <w:tcPr>
            <w:tcW w:w="1960" w:type="dxa"/>
            <w:noWrap/>
            <w:hideMark/>
          </w:tcPr>
          <w:p w14:paraId="3340ACF6" w14:textId="77777777" w:rsidR="00C84887" w:rsidRPr="00C84887" w:rsidRDefault="00C84887" w:rsidP="00C84887">
            <w:pPr>
              <w:spacing w:after="108" w:line="259" w:lineRule="auto"/>
              <w:jc w:val="left"/>
              <w:rPr>
                <w:sz w:val="20"/>
                <w:szCs w:val="20"/>
              </w:rPr>
            </w:pPr>
          </w:p>
        </w:tc>
        <w:tc>
          <w:tcPr>
            <w:tcW w:w="960" w:type="dxa"/>
            <w:noWrap/>
            <w:hideMark/>
          </w:tcPr>
          <w:p w14:paraId="53381BD4" w14:textId="77777777" w:rsidR="00C84887" w:rsidRPr="00C84887" w:rsidRDefault="00C84887" w:rsidP="00C84887">
            <w:pPr>
              <w:spacing w:after="108" w:line="259" w:lineRule="auto"/>
              <w:jc w:val="left"/>
              <w:rPr>
                <w:sz w:val="20"/>
                <w:szCs w:val="20"/>
              </w:rPr>
            </w:pPr>
          </w:p>
        </w:tc>
        <w:tc>
          <w:tcPr>
            <w:tcW w:w="960" w:type="dxa"/>
            <w:noWrap/>
            <w:hideMark/>
          </w:tcPr>
          <w:p w14:paraId="2A907247" w14:textId="77777777" w:rsidR="00C84887" w:rsidRPr="00C84887" w:rsidRDefault="00C84887" w:rsidP="00C84887">
            <w:pPr>
              <w:spacing w:after="108" w:line="259" w:lineRule="auto"/>
              <w:jc w:val="left"/>
              <w:rPr>
                <w:sz w:val="20"/>
                <w:szCs w:val="20"/>
              </w:rPr>
            </w:pPr>
          </w:p>
        </w:tc>
        <w:tc>
          <w:tcPr>
            <w:tcW w:w="960" w:type="dxa"/>
            <w:noWrap/>
            <w:hideMark/>
          </w:tcPr>
          <w:p w14:paraId="027CD49B" w14:textId="77777777" w:rsidR="00C84887" w:rsidRPr="00C84887" w:rsidRDefault="00C84887" w:rsidP="00C84887">
            <w:pPr>
              <w:spacing w:after="108" w:line="259" w:lineRule="auto"/>
              <w:jc w:val="left"/>
              <w:rPr>
                <w:sz w:val="20"/>
                <w:szCs w:val="20"/>
              </w:rPr>
            </w:pPr>
          </w:p>
        </w:tc>
        <w:tc>
          <w:tcPr>
            <w:tcW w:w="960" w:type="dxa"/>
            <w:noWrap/>
            <w:hideMark/>
          </w:tcPr>
          <w:p w14:paraId="09F4E460" w14:textId="77777777" w:rsidR="00C84887" w:rsidRPr="00C84887" w:rsidRDefault="00C84887" w:rsidP="00C84887">
            <w:pPr>
              <w:spacing w:after="108" w:line="259" w:lineRule="auto"/>
              <w:jc w:val="left"/>
              <w:rPr>
                <w:sz w:val="20"/>
                <w:szCs w:val="20"/>
              </w:rPr>
            </w:pPr>
          </w:p>
        </w:tc>
        <w:tc>
          <w:tcPr>
            <w:tcW w:w="960" w:type="dxa"/>
            <w:noWrap/>
            <w:hideMark/>
          </w:tcPr>
          <w:p w14:paraId="12E9F4D9" w14:textId="77777777" w:rsidR="00C84887" w:rsidRPr="00C84887" w:rsidRDefault="00C84887" w:rsidP="00C84887">
            <w:pPr>
              <w:spacing w:after="108" w:line="259" w:lineRule="auto"/>
              <w:jc w:val="left"/>
              <w:rPr>
                <w:sz w:val="20"/>
                <w:szCs w:val="20"/>
              </w:rPr>
            </w:pPr>
          </w:p>
        </w:tc>
        <w:tc>
          <w:tcPr>
            <w:tcW w:w="960" w:type="dxa"/>
            <w:noWrap/>
            <w:hideMark/>
          </w:tcPr>
          <w:p w14:paraId="3462D542" w14:textId="77777777" w:rsidR="00C84887" w:rsidRPr="00C84887" w:rsidRDefault="00C84887" w:rsidP="00C84887">
            <w:pPr>
              <w:spacing w:after="108" w:line="259" w:lineRule="auto"/>
              <w:jc w:val="left"/>
              <w:rPr>
                <w:sz w:val="20"/>
                <w:szCs w:val="20"/>
              </w:rPr>
            </w:pPr>
          </w:p>
        </w:tc>
      </w:tr>
      <w:tr w:rsidR="00C84887" w:rsidRPr="00C84887" w14:paraId="052E3D65" w14:textId="77777777" w:rsidTr="00C84887">
        <w:trPr>
          <w:trHeight w:val="288"/>
        </w:trPr>
        <w:tc>
          <w:tcPr>
            <w:tcW w:w="1960" w:type="dxa"/>
            <w:noWrap/>
            <w:hideMark/>
          </w:tcPr>
          <w:p w14:paraId="526786ED" w14:textId="77777777" w:rsidR="00C84887" w:rsidRPr="00C84887" w:rsidRDefault="00C84887" w:rsidP="00C84887">
            <w:pPr>
              <w:spacing w:after="108" w:line="259" w:lineRule="auto"/>
              <w:jc w:val="left"/>
              <w:rPr>
                <w:sz w:val="20"/>
                <w:szCs w:val="20"/>
              </w:rPr>
            </w:pPr>
          </w:p>
        </w:tc>
        <w:tc>
          <w:tcPr>
            <w:tcW w:w="960" w:type="dxa"/>
            <w:noWrap/>
            <w:hideMark/>
          </w:tcPr>
          <w:p w14:paraId="68B01141" w14:textId="77777777" w:rsidR="00C84887" w:rsidRPr="00C84887" w:rsidRDefault="00C84887" w:rsidP="00C84887">
            <w:pPr>
              <w:spacing w:after="108" w:line="259" w:lineRule="auto"/>
              <w:jc w:val="left"/>
              <w:rPr>
                <w:sz w:val="20"/>
                <w:szCs w:val="20"/>
              </w:rPr>
            </w:pPr>
          </w:p>
        </w:tc>
        <w:tc>
          <w:tcPr>
            <w:tcW w:w="960" w:type="dxa"/>
            <w:noWrap/>
            <w:hideMark/>
          </w:tcPr>
          <w:p w14:paraId="4592DEAD" w14:textId="77777777" w:rsidR="00C84887" w:rsidRPr="00C84887" w:rsidRDefault="00C84887" w:rsidP="00C84887">
            <w:pPr>
              <w:spacing w:after="108" w:line="259" w:lineRule="auto"/>
              <w:jc w:val="left"/>
              <w:rPr>
                <w:sz w:val="20"/>
                <w:szCs w:val="20"/>
              </w:rPr>
            </w:pPr>
          </w:p>
        </w:tc>
        <w:tc>
          <w:tcPr>
            <w:tcW w:w="960" w:type="dxa"/>
            <w:noWrap/>
            <w:hideMark/>
          </w:tcPr>
          <w:p w14:paraId="2E757A8D" w14:textId="77777777" w:rsidR="00C84887" w:rsidRPr="00C84887" w:rsidRDefault="00C84887" w:rsidP="00C84887">
            <w:pPr>
              <w:spacing w:after="108" w:line="259" w:lineRule="auto"/>
              <w:jc w:val="left"/>
              <w:rPr>
                <w:sz w:val="20"/>
                <w:szCs w:val="20"/>
              </w:rPr>
            </w:pPr>
          </w:p>
        </w:tc>
        <w:tc>
          <w:tcPr>
            <w:tcW w:w="960" w:type="dxa"/>
            <w:noWrap/>
            <w:hideMark/>
          </w:tcPr>
          <w:p w14:paraId="6BEB35AF" w14:textId="77777777" w:rsidR="00C84887" w:rsidRPr="00C84887" w:rsidRDefault="00C84887" w:rsidP="00C84887">
            <w:pPr>
              <w:spacing w:after="108" w:line="259" w:lineRule="auto"/>
              <w:jc w:val="left"/>
              <w:rPr>
                <w:sz w:val="20"/>
                <w:szCs w:val="20"/>
              </w:rPr>
            </w:pPr>
          </w:p>
        </w:tc>
        <w:tc>
          <w:tcPr>
            <w:tcW w:w="960" w:type="dxa"/>
            <w:noWrap/>
            <w:hideMark/>
          </w:tcPr>
          <w:p w14:paraId="397758D6" w14:textId="77777777" w:rsidR="00C84887" w:rsidRPr="00C84887" w:rsidRDefault="00C84887" w:rsidP="00C84887">
            <w:pPr>
              <w:spacing w:after="108" w:line="259" w:lineRule="auto"/>
              <w:jc w:val="left"/>
              <w:rPr>
                <w:sz w:val="20"/>
                <w:szCs w:val="20"/>
              </w:rPr>
            </w:pPr>
          </w:p>
        </w:tc>
        <w:tc>
          <w:tcPr>
            <w:tcW w:w="960" w:type="dxa"/>
            <w:noWrap/>
            <w:hideMark/>
          </w:tcPr>
          <w:p w14:paraId="3297D0B3" w14:textId="77777777" w:rsidR="00C84887" w:rsidRPr="00C84887" w:rsidRDefault="00C84887" w:rsidP="00C84887">
            <w:pPr>
              <w:spacing w:after="108" w:line="259" w:lineRule="auto"/>
              <w:jc w:val="left"/>
              <w:rPr>
                <w:sz w:val="20"/>
                <w:szCs w:val="20"/>
              </w:rPr>
            </w:pPr>
          </w:p>
        </w:tc>
      </w:tr>
      <w:tr w:rsidR="00C84887" w:rsidRPr="00C84887" w14:paraId="57790E84" w14:textId="77777777" w:rsidTr="00C84887">
        <w:trPr>
          <w:trHeight w:val="300"/>
        </w:trPr>
        <w:tc>
          <w:tcPr>
            <w:tcW w:w="1960" w:type="dxa"/>
            <w:noWrap/>
            <w:hideMark/>
          </w:tcPr>
          <w:p w14:paraId="59F6016A" w14:textId="77777777" w:rsidR="00C84887" w:rsidRPr="00C84887" w:rsidRDefault="00C84887" w:rsidP="00C84887">
            <w:pPr>
              <w:spacing w:after="108" w:line="259" w:lineRule="auto"/>
              <w:jc w:val="left"/>
              <w:rPr>
                <w:sz w:val="20"/>
                <w:szCs w:val="20"/>
              </w:rPr>
            </w:pPr>
            <w:r w:rsidRPr="00C84887">
              <w:rPr>
                <w:sz w:val="20"/>
                <w:szCs w:val="20"/>
              </w:rPr>
              <w:t>ANOVA</w:t>
            </w:r>
          </w:p>
        </w:tc>
        <w:tc>
          <w:tcPr>
            <w:tcW w:w="960" w:type="dxa"/>
            <w:noWrap/>
            <w:hideMark/>
          </w:tcPr>
          <w:p w14:paraId="4DA1226A" w14:textId="77777777" w:rsidR="00C84887" w:rsidRPr="00C84887" w:rsidRDefault="00C84887" w:rsidP="00C84887">
            <w:pPr>
              <w:spacing w:after="108" w:line="259" w:lineRule="auto"/>
              <w:jc w:val="left"/>
              <w:rPr>
                <w:sz w:val="20"/>
                <w:szCs w:val="20"/>
              </w:rPr>
            </w:pPr>
          </w:p>
        </w:tc>
        <w:tc>
          <w:tcPr>
            <w:tcW w:w="960" w:type="dxa"/>
            <w:noWrap/>
            <w:hideMark/>
          </w:tcPr>
          <w:p w14:paraId="39B20D5B" w14:textId="77777777" w:rsidR="00C84887" w:rsidRPr="00C84887" w:rsidRDefault="00C84887" w:rsidP="00C84887">
            <w:pPr>
              <w:spacing w:after="108" w:line="259" w:lineRule="auto"/>
              <w:jc w:val="left"/>
              <w:rPr>
                <w:sz w:val="20"/>
                <w:szCs w:val="20"/>
              </w:rPr>
            </w:pPr>
          </w:p>
        </w:tc>
        <w:tc>
          <w:tcPr>
            <w:tcW w:w="960" w:type="dxa"/>
            <w:noWrap/>
            <w:hideMark/>
          </w:tcPr>
          <w:p w14:paraId="7EB73585" w14:textId="77777777" w:rsidR="00C84887" w:rsidRPr="00C84887" w:rsidRDefault="00C84887" w:rsidP="00C84887">
            <w:pPr>
              <w:spacing w:after="108" w:line="259" w:lineRule="auto"/>
              <w:jc w:val="left"/>
              <w:rPr>
                <w:sz w:val="20"/>
                <w:szCs w:val="20"/>
              </w:rPr>
            </w:pPr>
          </w:p>
        </w:tc>
        <w:tc>
          <w:tcPr>
            <w:tcW w:w="960" w:type="dxa"/>
            <w:noWrap/>
            <w:hideMark/>
          </w:tcPr>
          <w:p w14:paraId="558D2ADF" w14:textId="77777777" w:rsidR="00C84887" w:rsidRPr="00C84887" w:rsidRDefault="00C84887" w:rsidP="00C84887">
            <w:pPr>
              <w:spacing w:after="108" w:line="259" w:lineRule="auto"/>
              <w:jc w:val="left"/>
              <w:rPr>
                <w:sz w:val="20"/>
                <w:szCs w:val="20"/>
              </w:rPr>
            </w:pPr>
          </w:p>
        </w:tc>
        <w:tc>
          <w:tcPr>
            <w:tcW w:w="960" w:type="dxa"/>
            <w:noWrap/>
            <w:hideMark/>
          </w:tcPr>
          <w:p w14:paraId="23B29B15" w14:textId="77777777" w:rsidR="00C84887" w:rsidRPr="00C84887" w:rsidRDefault="00C84887" w:rsidP="00C84887">
            <w:pPr>
              <w:spacing w:after="108" w:line="259" w:lineRule="auto"/>
              <w:jc w:val="left"/>
              <w:rPr>
                <w:sz w:val="20"/>
                <w:szCs w:val="20"/>
              </w:rPr>
            </w:pPr>
          </w:p>
        </w:tc>
        <w:tc>
          <w:tcPr>
            <w:tcW w:w="960" w:type="dxa"/>
            <w:noWrap/>
            <w:hideMark/>
          </w:tcPr>
          <w:p w14:paraId="15F447F4" w14:textId="77777777" w:rsidR="00C84887" w:rsidRPr="00C84887" w:rsidRDefault="00C84887" w:rsidP="00C84887">
            <w:pPr>
              <w:spacing w:after="108" w:line="259" w:lineRule="auto"/>
              <w:jc w:val="left"/>
              <w:rPr>
                <w:sz w:val="20"/>
                <w:szCs w:val="20"/>
              </w:rPr>
            </w:pPr>
          </w:p>
        </w:tc>
      </w:tr>
      <w:tr w:rsidR="00C84887" w:rsidRPr="00C84887" w14:paraId="367567E9" w14:textId="77777777" w:rsidTr="00C84887">
        <w:trPr>
          <w:trHeight w:val="288"/>
        </w:trPr>
        <w:tc>
          <w:tcPr>
            <w:tcW w:w="1960" w:type="dxa"/>
            <w:noWrap/>
            <w:hideMark/>
          </w:tcPr>
          <w:p w14:paraId="5A2EC49B" w14:textId="77777777" w:rsidR="00C84887" w:rsidRPr="00C84887" w:rsidRDefault="00C84887" w:rsidP="00C84887">
            <w:pPr>
              <w:spacing w:after="108" w:line="259" w:lineRule="auto"/>
              <w:jc w:val="left"/>
              <w:rPr>
                <w:i/>
                <w:iCs/>
                <w:sz w:val="20"/>
                <w:szCs w:val="20"/>
              </w:rPr>
            </w:pPr>
            <w:r w:rsidRPr="00C84887">
              <w:rPr>
                <w:i/>
                <w:iCs/>
                <w:sz w:val="20"/>
                <w:szCs w:val="20"/>
              </w:rPr>
              <w:t>Source of Variation</w:t>
            </w:r>
          </w:p>
        </w:tc>
        <w:tc>
          <w:tcPr>
            <w:tcW w:w="960" w:type="dxa"/>
            <w:noWrap/>
            <w:hideMark/>
          </w:tcPr>
          <w:p w14:paraId="4F39424D" w14:textId="77777777" w:rsidR="00C84887" w:rsidRPr="00C84887" w:rsidRDefault="00C84887" w:rsidP="00C84887">
            <w:pPr>
              <w:spacing w:after="108" w:line="259" w:lineRule="auto"/>
              <w:jc w:val="left"/>
              <w:rPr>
                <w:i/>
                <w:iCs/>
                <w:sz w:val="20"/>
                <w:szCs w:val="20"/>
              </w:rPr>
            </w:pPr>
            <w:r w:rsidRPr="00C84887">
              <w:rPr>
                <w:i/>
                <w:iCs/>
                <w:sz w:val="20"/>
                <w:szCs w:val="20"/>
              </w:rPr>
              <w:t>SS</w:t>
            </w:r>
          </w:p>
        </w:tc>
        <w:tc>
          <w:tcPr>
            <w:tcW w:w="960" w:type="dxa"/>
            <w:noWrap/>
            <w:hideMark/>
          </w:tcPr>
          <w:p w14:paraId="62B17590" w14:textId="77777777" w:rsidR="00C84887" w:rsidRPr="00C84887" w:rsidRDefault="00C84887" w:rsidP="00C84887">
            <w:pPr>
              <w:spacing w:after="108" w:line="259" w:lineRule="auto"/>
              <w:jc w:val="left"/>
              <w:rPr>
                <w:i/>
                <w:iCs/>
                <w:sz w:val="20"/>
                <w:szCs w:val="20"/>
              </w:rPr>
            </w:pPr>
            <w:r w:rsidRPr="00C84887">
              <w:rPr>
                <w:i/>
                <w:iCs/>
                <w:sz w:val="20"/>
                <w:szCs w:val="20"/>
              </w:rPr>
              <w:t>df</w:t>
            </w:r>
          </w:p>
        </w:tc>
        <w:tc>
          <w:tcPr>
            <w:tcW w:w="960" w:type="dxa"/>
            <w:noWrap/>
            <w:hideMark/>
          </w:tcPr>
          <w:p w14:paraId="4CF7FD3D" w14:textId="77777777" w:rsidR="00C84887" w:rsidRPr="00C84887" w:rsidRDefault="00C84887" w:rsidP="00C84887">
            <w:pPr>
              <w:spacing w:after="108" w:line="259" w:lineRule="auto"/>
              <w:jc w:val="left"/>
              <w:rPr>
                <w:i/>
                <w:iCs/>
                <w:sz w:val="20"/>
                <w:szCs w:val="20"/>
              </w:rPr>
            </w:pPr>
            <w:r w:rsidRPr="00C84887">
              <w:rPr>
                <w:i/>
                <w:iCs/>
                <w:sz w:val="20"/>
                <w:szCs w:val="20"/>
              </w:rPr>
              <w:t>MS</w:t>
            </w:r>
          </w:p>
        </w:tc>
        <w:tc>
          <w:tcPr>
            <w:tcW w:w="960" w:type="dxa"/>
            <w:noWrap/>
            <w:hideMark/>
          </w:tcPr>
          <w:p w14:paraId="60BAE486" w14:textId="77777777" w:rsidR="00C84887" w:rsidRPr="00C84887" w:rsidRDefault="00C84887" w:rsidP="00C84887">
            <w:pPr>
              <w:spacing w:after="108" w:line="259" w:lineRule="auto"/>
              <w:jc w:val="left"/>
              <w:rPr>
                <w:i/>
                <w:iCs/>
                <w:sz w:val="20"/>
                <w:szCs w:val="20"/>
              </w:rPr>
            </w:pPr>
            <w:r w:rsidRPr="00C84887">
              <w:rPr>
                <w:i/>
                <w:iCs/>
                <w:sz w:val="20"/>
                <w:szCs w:val="20"/>
              </w:rPr>
              <w:t>F</w:t>
            </w:r>
          </w:p>
        </w:tc>
        <w:tc>
          <w:tcPr>
            <w:tcW w:w="960" w:type="dxa"/>
            <w:noWrap/>
            <w:hideMark/>
          </w:tcPr>
          <w:p w14:paraId="7CDDE0F0" w14:textId="77777777" w:rsidR="00C84887" w:rsidRPr="00C84887" w:rsidRDefault="00C84887" w:rsidP="00C84887">
            <w:pPr>
              <w:spacing w:after="108" w:line="259" w:lineRule="auto"/>
              <w:jc w:val="left"/>
              <w:rPr>
                <w:i/>
                <w:iCs/>
                <w:sz w:val="20"/>
                <w:szCs w:val="20"/>
              </w:rPr>
            </w:pPr>
            <w:r w:rsidRPr="00C84887">
              <w:rPr>
                <w:i/>
                <w:iCs/>
                <w:sz w:val="20"/>
                <w:szCs w:val="20"/>
              </w:rPr>
              <w:t>P-value</w:t>
            </w:r>
          </w:p>
        </w:tc>
        <w:tc>
          <w:tcPr>
            <w:tcW w:w="960" w:type="dxa"/>
            <w:noWrap/>
            <w:hideMark/>
          </w:tcPr>
          <w:p w14:paraId="670B457B" w14:textId="77777777" w:rsidR="00C84887" w:rsidRPr="00C84887" w:rsidRDefault="00C84887" w:rsidP="00C84887">
            <w:pPr>
              <w:spacing w:after="108" w:line="259" w:lineRule="auto"/>
              <w:jc w:val="left"/>
              <w:rPr>
                <w:i/>
                <w:iCs/>
                <w:sz w:val="20"/>
                <w:szCs w:val="20"/>
              </w:rPr>
            </w:pPr>
            <w:r w:rsidRPr="00C84887">
              <w:rPr>
                <w:i/>
                <w:iCs/>
                <w:sz w:val="20"/>
                <w:szCs w:val="20"/>
              </w:rPr>
              <w:t>F crit</w:t>
            </w:r>
          </w:p>
        </w:tc>
      </w:tr>
      <w:tr w:rsidR="00C84887" w:rsidRPr="00C84887" w14:paraId="50A37AE1" w14:textId="77777777" w:rsidTr="00C84887">
        <w:trPr>
          <w:trHeight w:val="288"/>
        </w:trPr>
        <w:tc>
          <w:tcPr>
            <w:tcW w:w="1960" w:type="dxa"/>
            <w:noWrap/>
            <w:hideMark/>
          </w:tcPr>
          <w:p w14:paraId="51202285" w14:textId="77777777" w:rsidR="00C84887" w:rsidRPr="00C84887" w:rsidRDefault="00C84887" w:rsidP="00C84887">
            <w:pPr>
              <w:spacing w:after="108" w:line="259" w:lineRule="auto"/>
              <w:jc w:val="left"/>
              <w:rPr>
                <w:sz w:val="20"/>
                <w:szCs w:val="20"/>
              </w:rPr>
            </w:pPr>
            <w:r w:rsidRPr="00C84887">
              <w:rPr>
                <w:sz w:val="20"/>
                <w:szCs w:val="20"/>
              </w:rPr>
              <w:t>Between Groups</w:t>
            </w:r>
          </w:p>
        </w:tc>
        <w:tc>
          <w:tcPr>
            <w:tcW w:w="960" w:type="dxa"/>
            <w:noWrap/>
            <w:hideMark/>
          </w:tcPr>
          <w:p w14:paraId="58D93017" w14:textId="77777777" w:rsidR="00C84887" w:rsidRPr="00C84887" w:rsidRDefault="00C84887" w:rsidP="00C84887">
            <w:pPr>
              <w:spacing w:after="108" w:line="259" w:lineRule="auto"/>
              <w:jc w:val="left"/>
              <w:rPr>
                <w:sz w:val="20"/>
                <w:szCs w:val="20"/>
              </w:rPr>
            </w:pPr>
            <w:r w:rsidRPr="00C84887">
              <w:rPr>
                <w:sz w:val="20"/>
                <w:szCs w:val="20"/>
              </w:rPr>
              <w:t>66043751</w:t>
            </w:r>
          </w:p>
        </w:tc>
        <w:tc>
          <w:tcPr>
            <w:tcW w:w="960" w:type="dxa"/>
            <w:noWrap/>
            <w:hideMark/>
          </w:tcPr>
          <w:p w14:paraId="1F16D227" w14:textId="77777777" w:rsidR="00C84887" w:rsidRPr="00C84887" w:rsidRDefault="00C84887" w:rsidP="00C84887">
            <w:pPr>
              <w:spacing w:after="108" w:line="259" w:lineRule="auto"/>
              <w:jc w:val="left"/>
              <w:rPr>
                <w:sz w:val="20"/>
                <w:szCs w:val="20"/>
              </w:rPr>
            </w:pPr>
            <w:r w:rsidRPr="00C84887">
              <w:rPr>
                <w:sz w:val="20"/>
                <w:szCs w:val="20"/>
              </w:rPr>
              <w:t>1</w:t>
            </w:r>
          </w:p>
        </w:tc>
        <w:tc>
          <w:tcPr>
            <w:tcW w:w="960" w:type="dxa"/>
            <w:noWrap/>
            <w:hideMark/>
          </w:tcPr>
          <w:p w14:paraId="4988D5F1" w14:textId="77777777" w:rsidR="00C84887" w:rsidRPr="00C84887" w:rsidRDefault="00C84887" w:rsidP="00C84887">
            <w:pPr>
              <w:spacing w:after="108" w:line="259" w:lineRule="auto"/>
              <w:jc w:val="left"/>
              <w:rPr>
                <w:sz w:val="20"/>
                <w:szCs w:val="20"/>
              </w:rPr>
            </w:pPr>
            <w:r w:rsidRPr="00C84887">
              <w:rPr>
                <w:sz w:val="20"/>
                <w:szCs w:val="20"/>
              </w:rPr>
              <w:t>66043751</w:t>
            </w:r>
          </w:p>
        </w:tc>
        <w:tc>
          <w:tcPr>
            <w:tcW w:w="960" w:type="dxa"/>
            <w:noWrap/>
            <w:hideMark/>
          </w:tcPr>
          <w:p w14:paraId="21846C19" w14:textId="77777777" w:rsidR="00C84887" w:rsidRPr="00C84887" w:rsidRDefault="00C84887" w:rsidP="00C84887">
            <w:pPr>
              <w:spacing w:after="108" w:line="259" w:lineRule="auto"/>
              <w:jc w:val="left"/>
              <w:rPr>
                <w:sz w:val="20"/>
                <w:szCs w:val="20"/>
              </w:rPr>
            </w:pPr>
            <w:r w:rsidRPr="00C84887">
              <w:rPr>
                <w:sz w:val="20"/>
                <w:szCs w:val="20"/>
              </w:rPr>
              <w:t>236.451</w:t>
            </w:r>
          </w:p>
        </w:tc>
        <w:tc>
          <w:tcPr>
            <w:tcW w:w="960" w:type="dxa"/>
            <w:noWrap/>
            <w:hideMark/>
          </w:tcPr>
          <w:p w14:paraId="7033C3FC" w14:textId="77777777" w:rsidR="00C84887" w:rsidRPr="00C84887" w:rsidRDefault="00C84887" w:rsidP="00C84887">
            <w:pPr>
              <w:spacing w:after="108" w:line="259" w:lineRule="auto"/>
              <w:jc w:val="left"/>
              <w:rPr>
                <w:sz w:val="20"/>
                <w:szCs w:val="20"/>
              </w:rPr>
            </w:pPr>
            <w:r w:rsidRPr="00C84887">
              <w:rPr>
                <w:sz w:val="20"/>
                <w:szCs w:val="20"/>
              </w:rPr>
              <w:t>1.28E-34</w:t>
            </w:r>
          </w:p>
        </w:tc>
        <w:tc>
          <w:tcPr>
            <w:tcW w:w="960" w:type="dxa"/>
            <w:noWrap/>
            <w:hideMark/>
          </w:tcPr>
          <w:p w14:paraId="0CF290A3" w14:textId="77777777" w:rsidR="00C84887" w:rsidRPr="00C84887" w:rsidRDefault="00C84887" w:rsidP="00C84887">
            <w:pPr>
              <w:spacing w:after="108" w:line="259" w:lineRule="auto"/>
              <w:jc w:val="left"/>
              <w:rPr>
                <w:sz w:val="20"/>
                <w:szCs w:val="20"/>
              </w:rPr>
            </w:pPr>
            <w:r w:rsidRPr="00C84887">
              <w:rPr>
                <w:sz w:val="20"/>
                <w:szCs w:val="20"/>
              </w:rPr>
              <w:t>3.89364</w:t>
            </w:r>
          </w:p>
        </w:tc>
      </w:tr>
      <w:tr w:rsidR="00C84887" w:rsidRPr="00C84887" w14:paraId="19CD1040" w14:textId="77777777" w:rsidTr="00C84887">
        <w:trPr>
          <w:trHeight w:val="288"/>
        </w:trPr>
        <w:tc>
          <w:tcPr>
            <w:tcW w:w="1960" w:type="dxa"/>
            <w:noWrap/>
            <w:hideMark/>
          </w:tcPr>
          <w:p w14:paraId="2AADF663" w14:textId="77777777" w:rsidR="00C84887" w:rsidRPr="00C84887" w:rsidRDefault="00C84887" w:rsidP="00C84887">
            <w:pPr>
              <w:spacing w:after="108" w:line="259" w:lineRule="auto"/>
              <w:jc w:val="left"/>
              <w:rPr>
                <w:sz w:val="20"/>
                <w:szCs w:val="20"/>
              </w:rPr>
            </w:pPr>
            <w:r w:rsidRPr="00C84887">
              <w:rPr>
                <w:sz w:val="20"/>
                <w:szCs w:val="20"/>
              </w:rPr>
              <w:t>Within Groups</w:t>
            </w:r>
          </w:p>
        </w:tc>
        <w:tc>
          <w:tcPr>
            <w:tcW w:w="960" w:type="dxa"/>
            <w:noWrap/>
            <w:hideMark/>
          </w:tcPr>
          <w:p w14:paraId="6ED1F5F9" w14:textId="77777777" w:rsidR="00C84887" w:rsidRPr="00C84887" w:rsidRDefault="00C84887" w:rsidP="00C84887">
            <w:pPr>
              <w:spacing w:after="108" w:line="259" w:lineRule="auto"/>
              <w:jc w:val="left"/>
              <w:rPr>
                <w:sz w:val="20"/>
                <w:szCs w:val="20"/>
              </w:rPr>
            </w:pPr>
            <w:r w:rsidRPr="00C84887">
              <w:rPr>
                <w:sz w:val="20"/>
                <w:szCs w:val="20"/>
              </w:rPr>
              <w:t>50276266</w:t>
            </w:r>
          </w:p>
        </w:tc>
        <w:tc>
          <w:tcPr>
            <w:tcW w:w="960" w:type="dxa"/>
            <w:noWrap/>
            <w:hideMark/>
          </w:tcPr>
          <w:p w14:paraId="07D652A3" w14:textId="77777777" w:rsidR="00C84887" w:rsidRPr="00C84887" w:rsidRDefault="00C84887" w:rsidP="00C84887">
            <w:pPr>
              <w:spacing w:after="108" w:line="259" w:lineRule="auto"/>
              <w:jc w:val="left"/>
              <w:rPr>
                <w:sz w:val="20"/>
                <w:szCs w:val="20"/>
              </w:rPr>
            </w:pPr>
            <w:r w:rsidRPr="00C84887">
              <w:rPr>
                <w:sz w:val="20"/>
                <w:szCs w:val="20"/>
              </w:rPr>
              <w:t>180</w:t>
            </w:r>
          </w:p>
        </w:tc>
        <w:tc>
          <w:tcPr>
            <w:tcW w:w="960" w:type="dxa"/>
            <w:noWrap/>
            <w:hideMark/>
          </w:tcPr>
          <w:p w14:paraId="442CF063" w14:textId="77777777" w:rsidR="00C84887" w:rsidRPr="00C84887" w:rsidRDefault="00C84887" w:rsidP="00C84887">
            <w:pPr>
              <w:spacing w:after="108" w:line="259" w:lineRule="auto"/>
              <w:jc w:val="left"/>
              <w:rPr>
                <w:sz w:val="20"/>
                <w:szCs w:val="20"/>
              </w:rPr>
            </w:pPr>
            <w:r w:rsidRPr="00C84887">
              <w:rPr>
                <w:sz w:val="20"/>
                <w:szCs w:val="20"/>
              </w:rPr>
              <w:t>279312.6</w:t>
            </w:r>
          </w:p>
        </w:tc>
        <w:tc>
          <w:tcPr>
            <w:tcW w:w="960" w:type="dxa"/>
            <w:noWrap/>
            <w:hideMark/>
          </w:tcPr>
          <w:p w14:paraId="0B0ED026" w14:textId="77777777" w:rsidR="00C84887" w:rsidRPr="00C84887" w:rsidRDefault="00C84887" w:rsidP="00C84887">
            <w:pPr>
              <w:spacing w:after="108" w:line="259" w:lineRule="auto"/>
              <w:jc w:val="left"/>
              <w:rPr>
                <w:sz w:val="20"/>
                <w:szCs w:val="20"/>
              </w:rPr>
            </w:pPr>
          </w:p>
        </w:tc>
        <w:tc>
          <w:tcPr>
            <w:tcW w:w="960" w:type="dxa"/>
            <w:noWrap/>
            <w:hideMark/>
          </w:tcPr>
          <w:p w14:paraId="5253EE89" w14:textId="77777777" w:rsidR="00C84887" w:rsidRPr="00C84887" w:rsidRDefault="00C84887" w:rsidP="00C84887">
            <w:pPr>
              <w:spacing w:after="108" w:line="259" w:lineRule="auto"/>
              <w:jc w:val="left"/>
              <w:rPr>
                <w:sz w:val="20"/>
                <w:szCs w:val="20"/>
              </w:rPr>
            </w:pPr>
          </w:p>
        </w:tc>
        <w:tc>
          <w:tcPr>
            <w:tcW w:w="960" w:type="dxa"/>
            <w:noWrap/>
            <w:hideMark/>
          </w:tcPr>
          <w:p w14:paraId="78F2E877" w14:textId="77777777" w:rsidR="00C84887" w:rsidRPr="00C84887" w:rsidRDefault="00C84887" w:rsidP="00C84887">
            <w:pPr>
              <w:spacing w:after="108" w:line="259" w:lineRule="auto"/>
              <w:jc w:val="left"/>
              <w:rPr>
                <w:sz w:val="20"/>
                <w:szCs w:val="20"/>
              </w:rPr>
            </w:pPr>
          </w:p>
        </w:tc>
      </w:tr>
      <w:tr w:rsidR="00C84887" w:rsidRPr="00C84887" w14:paraId="6FBB8F70" w14:textId="77777777" w:rsidTr="00C84887">
        <w:trPr>
          <w:trHeight w:val="288"/>
        </w:trPr>
        <w:tc>
          <w:tcPr>
            <w:tcW w:w="1960" w:type="dxa"/>
            <w:noWrap/>
            <w:hideMark/>
          </w:tcPr>
          <w:p w14:paraId="6AF513D4" w14:textId="77777777" w:rsidR="00C84887" w:rsidRPr="00C84887" w:rsidRDefault="00C84887" w:rsidP="00C84887">
            <w:pPr>
              <w:spacing w:after="108" w:line="259" w:lineRule="auto"/>
              <w:jc w:val="left"/>
              <w:rPr>
                <w:sz w:val="20"/>
                <w:szCs w:val="20"/>
              </w:rPr>
            </w:pPr>
          </w:p>
        </w:tc>
        <w:tc>
          <w:tcPr>
            <w:tcW w:w="960" w:type="dxa"/>
            <w:noWrap/>
            <w:hideMark/>
          </w:tcPr>
          <w:p w14:paraId="5706AF24" w14:textId="77777777" w:rsidR="00C84887" w:rsidRPr="00C84887" w:rsidRDefault="00C84887" w:rsidP="00C84887">
            <w:pPr>
              <w:spacing w:after="108" w:line="259" w:lineRule="auto"/>
              <w:jc w:val="left"/>
              <w:rPr>
                <w:sz w:val="20"/>
                <w:szCs w:val="20"/>
              </w:rPr>
            </w:pPr>
          </w:p>
        </w:tc>
        <w:tc>
          <w:tcPr>
            <w:tcW w:w="960" w:type="dxa"/>
            <w:noWrap/>
            <w:hideMark/>
          </w:tcPr>
          <w:p w14:paraId="3679CD1F" w14:textId="77777777" w:rsidR="00C84887" w:rsidRPr="00C84887" w:rsidRDefault="00C84887" w:rsidP="00C84887">
            <w:pPr>
              <w:spacing w:after="108" w:line="259" w:lineRule="auto"/>
              <w:jc w:val="left"/>
              <w:rPr>
                <w:sz w:val="20"/>
                <w:szCs w:val="20"/>
              </w:rPr>
            </w:pPr>
          </w:p>
        </w:tc>
        <w:tc>
          <w:tcPr>
            <w:tcW w:w="960" w:type="dxa"/>
            <w:noWrap/>
            <w:hideMark/>
          </w:tcPr>
          <w:p w14:paraId="79BEFE51" w14:textId="77777777" w:rsidR="00C84887" w:rsidRPr="00C84887" w:rsidRDefault="00C84887" w:rsidP="00C84887">
            <w:pPr>
              <w:spacing w:after="108" w:line="259" w:lineRule="auto"/>
              <w:jc w:val="left"/>
              <w:rPr>
                <w:sz w:val="20"/>
                <w:szCs w:val="20"/>
              </w:rPr>
            </w:pPr>
          </w:p>
        </w:tc>
        <w:tc>
          <w:tcPr>
            <w:tcW w:w="960" w:type="dxa"/>
            <w:noWrap/>
            <w:hideMark/>
          </w:tcPr>
          <w:p w14:paraId="2F2F6462" w14:textId="77777777" w:rsidR="00C84887" w:rsidRPr="00C84887" w:rsidRDefault="00C84887" w:rsidP="00C84887">
            <w:pPr>
              <w:spacing w:after="108" w:line="259" w:lineRule="auto"/>
              <w:jc w:val="left"/>
              <w:rPr>
                <w:sz w:val="20"/>
                <w:szCs w:val="20"/>
              </w:rPr>
            </w:pPr>
          </w:p>
        </w:tc>
        <w:tc>
          <w:tcPr>
            <w:tcW w:w="960" w:type="dxa"/>
            <w:noWrap/>
            <w:hideMark/>
          </w:tcPr>
          <w:p w14:paraId="482AE04A" w14:textId="77777777" w:rsidR="00C84887" w:rsidRPr="00C84887" w:rsidRDefault="00C84887" w:rsidP="00C84887">
            <w:pPr>
              <w:spacing w:after="108" w:line="259" w:lineRule="auto"/>
              <w:jc w:val="left"/>
              <w:rPr>
                <w:sz w:val="20"/>
                <w:szCs w:val="20"/>
              </w:rPr>
            </w:pPr>
          </w:p>
        </w:tc>
        <w:tc>
          <w:tcPr>
            <w:tcW w:w="960" w:type="dxa"/>
            <w:noWrap/>
            <w:hideMark/>
          </w:tcPr>
          <w:p w14:paraId="2FEB44CF" w14:textId="77777777" w:rsidR="00C84887" w:rsidRPr="00C84887" w:rsidRDefault="00C84887" w:rsidP="00C84887">
            <w:pPr>
              <w:spacing w:after="108" w:line="259" w:lineRule="auto"/>
              <w:jc w:val="left"/>
              <w:rPr>
                <w:sz w:val="20"/>
                <w:szCs w:val="20"/>
              </w:rPr>
            </w:pPr>
          </w:p>
        </w:tc>
      </w:tr>
      <w:tr w:rsidR="00C84887" w:rsidRPr="00C84887" w14:paraId="304DF799" w14:textId="77777777" w:rsidTr="00C84887">
        <w:trPr>
          <w:trHeight w:val="300"/>
        </w:trPr>
        <w:tc>
          <w:tcPr>
            <w:tcW w:w="1960" w:type="dxa"/>
            <w:noWrap/>
            <w:hideMark/>
          </w:tcPr>
          <w:p w14:paraId="097ABE84" w14:textId="77777777" w:rsidR="00C84887" w:rsidRPr="00C84887" w:rsidRDefault="00C84887" w:rsidP="00C84887">
            <w:pPr>
              <w:spacing w:after="108" w:line="259" w:lineRule="auto"/>
              <w:jc w:val="left"/>
              <w:rPr>
                <w:sz w:val="20"/>
                <w:szCs w:val="20"/>
              </w:rPr>
            </w:pPr>
            <w:r w:rsidRPr="00C84887">
              <w:rPr>
                <w:sz w:val="20"/>
                <w:szCs w:val="20"/>
              </w:rPr>
              <w:t>Total</w:t>
            </w:r>
          </w:p>
        </w:tc>
        <w:tc>
          <w:tcPr>
            <w:tcW w:w="960" w:type="dxa"/>
            <w:noWrap/>
            <w:hideMark/>
          </w:tcPr>
          <w:p w14:paraId="44EB8720" w14:textId="77777777" w:rsidR="00C84887" w:rsidRPr="00C84887" w:rsidRDefault="00C84887" w:rsidP="00C84887">
            <w:pPr>
              <w:spacing w:after="108" w:line="259" w:lineRule="auto"/>
              <w:jc w:val="left"/>
              <w:rPr>
                <w:sz w:val="20"/>
                <w:szCs w:val="20"/>
              </w:rPr>
            </w:pPr>
            <w:r w:rsidRPr="00C84887">
              <w:rPr>
                <w:sz w:val="20"/>
                <w:szCs w:val="20"/>
              </w:rPr>
              <w:t>1.16E+08</w:t>
            </w:r>
          </w:p>
        </w:tc>
        <w:tc>
          <w:tcPr>
            <w:tcW w:w="960" w:type="dxa"/>
            <w:noWrap/>
            <w:hideMark/>
          </w:tcPr>
          <w:p w14:paraId="1AABA0CE" w14:textId="77777777" w:rsidR="00C84887" w:rsidRPr="00C84887" w:rsidRDefault="00C84887" w:rsidP="00C84887">
            <w:pPr>
              <w:spacing w:after="108" w:line="259" w:lineRule="auto"/>
              <w:jc w:val="left"/>
              <w:rPr>
                <w:sz w:val="20"/>
                <w:szCs w:val="20"/>
              </w:rPr>
            </w:pPr>
            <w:r w:rsidRPr="00C84887">
              <w:rPr>
                <w:sz w:val="20"/>
                <w:szCs w:val="20"/>
              </w:rPr>
              <w:t>181</w:t>
            </w:r>
          </w:p>
        </w:tc>
        <w:tc>
          <w:tcPr>
            <w:tcW w:w="960" w:type="dxa"/>
            <w:noWrap/>
            <w:hideMark/>
          </w:tcPr>
          <w:p w14:paraId="4544D1EE" w14:textId="77777777" w:rsidR="00C84887" w:rsidRPr="00C84887" w:rsidRDefault="00C84887" w:rsidP="00C84887">
            <w:pPr>
              <w:spacing w:after="108" w:line="259" w:lineRule="auto"/>
              <w:jc w:val="left"/>
              <w:rPr>
                <w:sz w:val="20"/>
                <w:szCs w:val="20"/>
              </w:rPr>
            </w:pPr>
            <w:r w:rsidRPr="00C84887">
              <w:rPr>
                <w:sz w:val="20"/>
                <w:szCs w:val="20"/>
              </w:rPr>
              <w:t> </w:t>
            </w:r>
          </w:p>
        </w:tc>
        <w:tc>
          <w:tcPr>
            <w:tcW w:w="960" w:type="dxa"/>
            <w:noWrap/>
            <w:hideMark/>
          </w:tcPr>
          <w:p w14:paraId="7C368228" w14:textId="77777777" w:rsidR="00C84887" w:rsidRPr="00C84887" w:rsidRDefault="00C84887" w:rsidP="00C84887">
            <w:pPr>
              <w:spacing w:after="108" w:line="259" w:lineRule="auto"/>
              <w:jc w:val="left"/>
              <w:rPr>
                <w:sz w:val="20"/>
                <w:szCs w:val="20"/>
              </w:rPr>
            </w:pPr>
            <w:r w:rsidRPr="00C84887">
              <w:rPr>
                <w:sz w:val="20"/>
                <w:szCs w:val="20"/>
              </w:rPr>
              <w:t> </w:t>
            </w:r>
          </w:p>
        </w:tc>
        <w:tc>
          <w:tcPr>
            <w:tcW w:w="960" w:type="dxa"/>
            <w:noWrap/>
            <w:hideMark/>
          </w:tcPr>
          <w:p w14:paraId="522C2B8C" w14:textId="77777777" w:rsidR="00C84887" w:rsidRPr="00C84887" w:rsidRDefault="00C84887" w:rsidP="00C84887">
            <w:pPr>
              <w:spacing w:after="108" w:line="259" w:lineRule="auto"/>
              <w:jc w:val="left"/>
              <w:rPr>
                <w:sz w:val="20"/>
                <w:szCs w:val="20"/>
              </w:rPr>
            </w:pPr>
            <w:r w:rsidRPr="00C84887">
              <w:rPr>
                <w:sz w:val="20"/>
                <w:szCs w:val="20"/>
              </w:rPr>
              <w:t> </w:t>
            </w:r>
          </w:p>
        </w:tc>
        <w:tc>
          <w:tcPr>
            <w:tcW w:w="960" w:type="dxa"/>
            <w:noWrap/>
            <w:hideMark/>
          </w:tcPr>
          <w:p w14:paraId="038F6CCF" w14:textId="77777777" w:rsidR="00C84887" w:rsidRPr="00C84887" w:rsidRDefault="00C84887" w:rsidP="00C84887">
            <w:pPr>
              <w:spacing w:after="108" w:line="259" w:lineRule="auto"/>
              <w:jc w:val="left"/>
              <w:rPr>
                <w:sz w:val="20"/>
                <w:szCs w:val="20"/>
              </w:rPr>
            </w:pPr>
            <w:r w:rsidRPr="00C84887">
              <w:rPr>
                <w:sz w:val="20"/>
                <w:szCs w:val="20"/>
              </w:rPr>
              <w:t> </w:t>
            </w:r>
          </w:p>
        </w:tc>
      </w:tr>
    </w:tbl>
    <w:p w14:paraId="047DED8C" w14:textId="45FAE1F9" w:rsidR="00872A76" w:rsidRDefault="00872A76" w:rsidP="00872A76">
      <w:pPr>
        <w:spacing w:after="108" w:line="259" w:lineRule="auto"/>
        <w:jc w:val="left"/>
      </w:pPr>
    </w:p>
    <w:p w14:paraId="44BBEBA4" w14:textId="77777777" w:rsidR="00872A76" w:rsidRDefault="00872A76" w:rsidP="00872A76">
      <w:pPr>
        <w:spacing w:after="108" w:line="259" w:lineRule="auto"/>
        <w:jc w:val="left"/>
      </w:pPr>
    </w:p>
    <w:p w14:paraId="10C84135" w14:textId="5924D8B9" w:rsidR="00872A76" w:rsidRDefault="00872A76" w:rsidP="00872A76">
      <w:pPr>
        <w:spacing w:after="108" w:line="259" w:lineRule="auto"/>
        <w:jc w:val="left"/>
      </w:pPr>
      <w:r>
        <w:t xml:space="preserve">Here p-value is much less than 0.05, so temperature </w:t>
      </w:r>
      <w:r w:rsidR="00A87093">
        <w:t>e</w:t>
      </w:r>
      <w:r>
        <w:t>ffects biochar yield.</w:t>
      </w:r>
    </w:p>
    <w:p w14:paraId="345C3C32" w14:textId="77777777" w:rsidR="00872A76" w:rsidRDefault="00872A76" w:rsidP="00872A76">
      <w:pPr>
        <w:spacing w:after="108" w:line="259" w:lineRule="auto"/>
        <w:jc w:val="left"/>
      </w:pPr>
    </w:p>
    <w:p w14:paraId="25971CED" w14:textId="4929AB06" w:rsidR="004F28AE" w:rsidRPr="0067064D" w:rsidRDefault="004F28AE" w:rsidP="0067064D">
      <w:pPr>
        <w:spacing w:after="108" w:line="259" w:lineRule="auto"/>
        <w:ind w:left="540" w:firstLine="0"/>
        <w:jc w:val="left"/>
      </w:pPr>
    </w:p>
    <w:p w14:paraId="662C72B0" w14:textId="5EC2D994" w:rsidR="007A27DA" w:rsidRPr="00516746" w:rsidRDefault="007A27DA" w:rsidP="007A27DA">
      <w:pPr>
        <w:spacing w:after="108" w:line="259" w:lineRule="auto"/>
        <w:jc w:val="left"/>
        <w:rPr>
          <w:b/>
          <w:bCs/>
        </w:rPr>
      </w:pPr>
      <w:r w:rsidRPr="00516746">
        <w:rPr>
          <w:b/>
          <w:bCs/>
        </w:rPr>
        <w:t>3.</w:t>
      </w:r>
      <w:r w:rsidR="00A96A84" w:rsidRPr="00516746">
        <w:rPr>
          <w:b/>
          <w:bCs/>
        </w:rPr>
        <w:t xml:space="preserve">2 </w:t>
      </w:r>
      <w:r w:rsidR="00484EE3" w:rsidRPr="00516746">
        <w:rPr>
          <w:b/>
          <w:bCs/>
        </w:rPr>
        <w:t>S</w:t>
      </w:r>
      <w:r w:rsidR="00A96A84" w:rsidRPr="00516746">
        <w:rPr>
          <w:b/>
          <w:bCs/>
        </w:rPr>
        <w:t xml:space="preserve">ingle factor </w:t>
      </w:r>
      <w:r w:rsidR="001267D8" w:rsidRPr="00516746">
        <w:rPr>
          <w:b/>
          <w:bCs/>
        </w:rPr>
        <w:t>ANOVA</w:t>
      </w:r>
      <w:r w:rsidR="00A96A84" w:rsidRPr="00516746">
        <w:rPr>
          <w:b/>
          <w:bCs/>
        </w:rPr>
        <w:t xml:space="preserve"> for ultimate analysis components:</w:t>
      </w:r>
    </w:p>
    <w:p w14:paraId="12986F15" w14:textId="77777777" w:rsidR="00A96A84" w:rsidRDefault="00A96A84" w:rsidP="007A27DA">
      <w:pPr>
        <w:spacing w:after="108" w:line="259" w:lineRule="auto"/>
        <w:jc w:val="left"/>
      </w:pPr>
    </w:p>
    <w:p w14:paraId="1EC620AC" w14:textId="43600D3E" w:rsidR="007A27DA" w:rsidRDefault="00516746" w:rsidP="007A27DA">
      <w:pPr>
        <w:spacing w:after="108" w:line="259" w:lineRule="auto"/>
        <w:jc w:val="left"/>
      </w:pPr>
      <w:r>
        <w:t xml:space="preserve">                </w:t>
      </w:r>
      <w:r w:rsidR="00484EE3">
        <w:t xml:space="preserve">Table 3.5, Single factor </w:t>
      </w:r>
      <w:r w:rsidR="001267D8" w:rsidRPr="001267D8">
        <w:t>ANOVA</w:t>
      </w:r>
      <w:r w:rsidR="001267D8">
        <w:t xml:space="preserve"> </w:t>
      </w:r>
      <w:r w:rsidR="00484EE3">
        <w:t>for carbon content</w:t>
      </w:r>
    </w:p>
    <w:tbl>
      <w:tblPr>
        <w:tblStyle w:val="TableGrid0"/>
        <w:tblW w:w="0" w:type="auto"/>
        <w:tblLook w:val="04A0" w:firstRow="1" w:lastRow="0" w:firstColumn="1" w:lastColumn="0" w:noHBand="0" w:noVBand="1"/>
      </w:tblPr>
      <w:tblGrid>
        <w:gridCol w:w="1747"/>
        <w:gridCol w:w="966"/>
        <w:gridCol w:w="818"/>
        <w:gridCol w:w="1102"/>
        <w:gridCol w:w="966"/>
        <w:gridCol w:w="966"/>
        <w:gridCol w:w="966"/>
      </w:tblGrid>
      <w:tr w:rsidR="00C84887" w:rsidRPr="00C84887" w14:paraId="1D6FD940" w14:textId="77777777" w:rsidTr="00C84887">
        <w:trPr>
          <w:trHeight w:val="288"/>
        </w:trPr>
        <w:tc>
          <w:tcPr>
            <w:tcW w:w="2620" w:type="dxa"/>
            <w:gridSpan w:val="2"/>
            <w:noWrap/>
            <w:hideMark/>
          </w:tcPr>
          <w:p w14:paraId="50CED7E1" w14:textId="77777777" w:rsidR="00C84887" w:rsidRPr="00C84887" w:rsidRDefault="00C84887" w:rsidP="00C84887">
            <w:pPr>
              <w:spacing w:after="108" w:line="259" w:lineRule="auto"/>
              <w:jc w:val="left"/>
              <w:rPr>
                <w:sz w:val="20"/>
                <w:szCs w:val="20"/>
              </w:rPr>
            </w:pPr>
            <w:proofErr w:type="spellStart"/>
            <w:r w:rsidRPr="00C84887">
              <w:rPr>
                <w:sz w:val="20"/>
                <w:szCs w:val="20"/>
              </w:rPr>
              <w:t>Anova</w:t>
            </w:r>
            <w:proofErr w:type="spellEnd"/>
            <w:r w:rsidRPr="00C84887">
              <w:rPr>
                <w:sz w:val="20"/>
                <w:szCs w:val="20"/>
              </w:rPr>
              <w:t>: Single Factor</w:t>
            </w:r>
          </w:p>
        </w:tc>
        <w:tc>
          <w:tcPr>
            <w:tcW w:w="1920" w:type="dxa"/>
            <w:gridSpan w:val="2"/>
            <w:noWrap/>
            <w:hideMark/>
          </w:tcPr>
          <w:p w14:paraId="2A3CB7BE" w14:textId="77777777" w:rsidR="00C84887" w:rsidRPr="00C84887" w:rsidRDefault="00C84887" w:rsidP="00C84887">
            <w:pPr>
              <w:spacing w:after="108" w:line="259" w:lineRule="auto"/>
              <w:jc w:val="left"/>
              <w:rPr>
                <w:sz w:val="20"/>
                <w:szCs w:val="20"/>
              </w:rPr>
            </w:pPr>
            <w:r w:rsidRPr="00C84887">
              <w:rPr>
                <w:sz w:val="20"/>
                <w:szCs w:val="20"/>
              </w:rPr>
              <w:t>for carbon</w:t>
            </w:r>
          </w:p>
        </w:tc>
        <w:tc>
          <w:tcPr>
            <w:tcW w:w="960" w:type="dxa"/>
            <w:noWrap/>
            <w:hideMark/>
          </w:tcPr>
          <w:p w14:paraId="7661C82A" w14:textId="77777777" w:rsidR="00C84887" w:rsidRPr="00C84887" w:rsidRDefault="00C84887" w:rsidP="00C84887">
            <w:pPr>
              <w:spacing w:after="108" w:line="259" w:lineRule="auto"/>
              <w:jc w:val="left"/>
              <w:rPr>
                <w:sz w:val="20"/>
                <w:szCs w:val="20"/>
              </w:rPr>
            </w:pPr>
          </w:p>
        </w:tc>
        <w:tc>
          <w:tcPr>
            <w:tcW w:w="960" w:type="dxa"/>
            <w:noWrap/>
            <w:hideMark/>
          </w:tcPr>
          <w:p w14:paraId="2048F2CA" w14:textId="77777777" w:rsidR="00C84887" w:rsidRPr="00C84887" w:rsidRDefault="00C84887" w:rsidP="00C84887">
            <w:pPr>
              <w:spacing w:after="108" w:line="259" w:lineRule="auto"/>
              <w:jc w:val="left"/>
              <w:rPr>
                <w:sz w:val="20"/>
                <w:szCs w:val="20"/>
              </w:rPr>
            </w:pPr>
          </w:p>
        </w:tc>
        <w:tc>
          <w:tcPr>
            <w:tcW w:w="960" w:type="dxa"/>
            <w:noWrap/>
            <w:hideMark/>
          </w:tcPr>
          <w:p w14:paraId="2996E8DB" w14:textId="77777777" w:rsidR="00C84887" w:rsidRPr="00C84887" w:rsidRDefault="00C84887" w:rsidP="00C84887">
            <w:pPr>
              <w:spacing w:after="108" w:line="259" w:lineRule="auto"/>
              <w:jc w:val="left"/>
              <w:rPr>
                <w:sz w:val="20"/>
                <w:szCs w:val="20"/>
              </w:rPr>
            </w:pPr>
          </w:p>
        </w:tc>
      </w:tr>
      <w:tr w:rsidR="00C84887" w:rsidRPr="00C84887" w14:paraId="28A1A035" w14:textId="77777777" w:rsidTr="00C84887">
        <w:trPr>
          <w:trHeight w:val="288"/>
        </w:trPr>
        <w:tc>
          <w:tcPr>
            <w:tcW w:w="1747" w:type="dxa"/>
            <w:noWrap/>
            <w:hideMark/>
          </w:tcPr>
          <w:p w14:paraId="66EE2EDC" w14:textId="77777777" w:rsidR="00C84887" w:rsidRPr="00C84887" w:rsidRDefault="00C84887" w:rsidP="00C84887">
            <w:pPr>
              <w:spacing w:after="108" w:line="259" w:lineRule="auto"/>
              <w:jc w:val="left"/>
              <w:rPr>
                <w:sz w:val="20"/>
                <w:szCs w:val="20"/>
              </w:rPr>
            </w:pPr>
          </w:p>
        </w:tc>
        <w:tc>
          <w:tcPr>
            <w:tcW w:w="873" w:type="dxa"/>
            <w:noWrap/>
            <w:hideMark/>
          </w:tcPr>
          <w:p w14:paraId="5A889A1E" w14:textId="77777777" w:rsidR="00C84887" w:rsidRPr="00C84887" w:rsidRDefault="00C84887" w:rsidP="00C84887">
            <w:pPr>
              <w:spacing w:after="108" w:line="259" w:lineRule="auto"/>
              <w:jc w:val="left"/>
              <w:rPr>
                <w:sz w:val="20"/>
                <w:szCs w:val="20"/>
              </w:rPr>
            </w:pPr>
          </w:p>
        </w:tc>
        <w:tc>
          <w:tcPr>
            <w:tcW w:w="818" w:type="dxa"/>
            <w:noWrap/>
            <w:hideMark/>
          </w:tcPr>
          <w:p w14:paraId="458D55D4" w14:textId="77777777" w:rsidR="00C84887" w:rsidRPr="00C84887" w:rsidRDefault="00C84887" w:rsidP="00C84887">
            <w:pPr>
              <w:spacing w:after="108" w:line="259" w:lineRule="auto"/>
              <w:jc w:val="left"/>
              <w:rPr>
                <w:sz w:val="20"/>
                <w:szCs w:val="20"/>
              </w:rPr>
            </w:pPr>
          </w:p>
        </w:tc>
        <w:tc>
          <w:tcPr>
            <w:tcW w:w="1102" w:type="dxa"/>
            <w:noWrap/>
            <w:hideMark/>
          </w:tcPr>
          <w:p w14:paraId="5A227331" w14:textId="77777777" w:rsidR="00C84887" w:rsidRPr="00C84887" w:rsidRDefault="00C84887" w:rsidP="00C84887">
            <w:pPr>
              <w:spacing w:after="108" w:line="259" w:lineRule="auto"/>
              <w:jc w:val="left"/>
              <w:rPr>
                <w:sz w:val="20"/>
                <w:szCs w:val="20"/>
              </w:rPr>
            </w:pPr>
          </w:p>
        </w:tc>
        <w:tc>
          <w:tcPr>
            <w:tcW w:w="960" w:type="dxa"/>
            <w:noWrap/>
            <w:hideMark/>
          </w:tcPr>
          <w:p w14:paraId="76A9FC15" w14:textId="77777777" w:rsidR="00C84887" w:rsidRPr="00C84887" w:rsidRDefault="00C84887" w:rsidP="00C84887">
            <w:pPr>
              <w:spacing w:after="108" w:line="259" w:lineRule="auto"/>
              <w:jc w:val="left"/>
              <w:rPr>
                <w:sz w:val="20"/>
                <w:szCs w:val="20"/>
              </w:rPr>
            </w:pPr>
          </w:p>
        </w:tc>
        <w:tc>
          <w:tcPr>
            <w:tcW w:w="960" w:type="dxa"/>
            <w:noWrap/>
            <w:hideMark/>
          </w:tcPr>
          <w:p w14:paraId="7238B74C" w14:textId="77777777" w:rsidR="00C84887" w:rsidRPr="00C84887" w:rsidRDefault="00C84887" w:rsidP="00C84887">
            <w:pPr>
              <w:spacing w:after="108" w:line="259" w:lineRule="auto"/>
              <w:jc w:val="left"/>
              <w:rPr>
                <w:sz w:val="20"/>
                <w:szCs w:val="20"/>
              </w:rPr>
            </w:pPr>
          </w:p>
        </w:tc>
        <w:tc>
          <w:tcPr>
            <w:tcW w:w="960" w:type="dxa"/>
            <w:noWrap/>
            <w:hideMark/>
          </w:tcPr>
          <w:p w14:paraId="04DCE09D" w14:textId="77777777" w:rsidR="00C84887" w:rsidRPr="00C84887" w:rsidRDefault="00C84887" w:rsidP="00C84887">
            <w:pPr>
              <w:spacing w:after="108" w:line="259" w:lineRule="auto"/>
              <w:jc w:val="left"/>
              <w:rPr>
                <w:sz w:val="20"/>
                <w:szCs w:val="20"/>
              </w:rPr>
            </w:pPr>
          </w:p>
        </w:tc>
      </w:tr>
      <w:tr w:rsidR="00C84887" w:rsidRPr="00C84887" w14:paraId="262D9152" w14:textId="77777777" w:rsidTr="00C84887">
        <w:trPr>
          <w:trHeight w:val="300"/>
        </w:trPr>
        <w:tc>
          <w:tcPr>
            <w:tcW w:w="1747" w:type="dxa"/>
            <w:noWrap/>
            <w:hideMark/>
          </w:tcPr>
          <w:p w14:paraId="5B8BDB6E" w14:textId="77777777" w:rsidR="00C84887" w:rsidRPr="00C84887" w:rsidRDefault="00C84887" w:rsidP="00C84887">
            <w:pPr>
              <w:spacing w:after="108" w:line="259" w:lineRule="auto"/>
              <w:jc w:val="left"/>
              <w:rPr>
                <w:sz w:val="20"/>
                <w:szCs w:val="20"/>
              </w:rPr>
            </w:pPr>
            <w:r w:rsidRPr="00C84887">
              <w:rPr>
                <w:sz w:val="20"/>
                <w:szCs w:val="20"/>
              </w:rPr>
              <w:t>SUMMARY</w:t>
            </w:r>
          </w:p>
        </w:tc>
        <w:tc>
          <w:tcPr>
            <w:tcW w:w="873" w:type="dxa"/>
            <w:noWrap/>
            <w:hideMark/>
          </w:tcPr>
          <w:p w14:paraId="1F6E046C" w14:textId="77777777" w:rsidR="00C84887" w:rsidRPr="00C84887" w:rsidRDefault="00C84887" w:rsidP="00C84887">
            <w:pPr>
              <w:spacing w:after="108" w:line="259" w:lineRule="auto"/>
              <w:jc w:val="left"/>
              <w:rPr>
                <w:sz w:val="20"/>
                <w:szCs w:val="20"/>
              </w:rPr>
            </w:pPr>
          </w:p>
        </w:tc>
        <w:tc>
          <w:tcPr>
            <w:tcW w:w="818" w:type="dxa"/>
            <w:noWrap/>
            <w:hideMark/>
          </w:tcPr>
          <w:p w14:paraId="5AAC6791" w14:textId="77777777" w:rsidR="00C84887" w:rsidRPr="00C84887" w:rsidRDefault="00C84887" w:rsidP="00C84887">
            <w:pPr>
              <w:spacing w:after="108" w:line="259" w:lineRule="auto"/>
              <w:jc w:val="left"/>
              <w:rPr>
                <w:sz w:val="20"/>
                <w:szCs w:val="20"/>
              </w:rPr>
            </w:pPr>
          </w:p>
        </w:tc>
        <w:tc>
          <w:tcPr>
            <w:tcW w:w="1102" w:type="dxa"/>
            <w:noWrap/>
            <w:hideMark/>
          </w:tcPr>
          <w:p w14:paraId="230E18B1" w14:textId="77777777" w:rsidR="00C84887" w:rsidRPr="00C84887" w:rsidRDefault="00C84887" w:rsidP="00C84887">
            <w:pPr>
              <w:spacing w:after="108" w:line="259" w:lineRule="auto"/>
              <w:jc w:val="left"/>
              <w:rPr>
                <w:sz w:val="20"/>
                <w:szCs w:val="20"/>
              </w:rPr>
            </w:pPr>
          </w:p>
        </w:tc>
        <w:tc>
          <w:tcPr>
            <w:tcW w:w="960" w:type="dxa"/>
            <w:noWrap/>
            <w:hideMark/>
          </w:tcPr>
          <w:p w14:paraId="6ED6112B" w14:textId="77777777" w:rsidR="00C84887" w:rsidRPr="00C84887" w:rsidRDefault="00C84887" w:rsidP="00C84887">
            <w:pPr>
              <w:spacing w:after="108" w:line="259" w:lineRule="auto"/>
              <w:jc w:val="left"/>
              <w:rPr>
                <w:sz w:val="20"/>
                <w:szCs w:val="20"/>
              </w:rPr>
            </w:pPr>
          </w:p>
        </w:tc>
        <w:tc>
          <w:tcPr>
            <w:tcW w:w="960" w:type="dxa"/>
            <w:noWrap/>
            <w:hideMark/>
          </w:tcPr>
          <w:p w14:paraId="255D9AC7" w14:textId="77777777" w:rsidR="00C84887" w:rsidRPr="00C84887" w:rsidRDefault="00C84887" w:rsidP="00C84887">
            <w:pPr>
              <w:spacing w:after="108" w:line="259" w:lineRule="auto"/>
              <w:jc w:val="left"/>
              <w:rPr>
                <w:sz w:val="20"/>
                <w:szCs w:val="20"/>
              </w:rPr>
            </w:pPr>
          </w:p>
        </w:tc>
        <w:tc>
          <w:tcPr>
            <w:tcW w:w="960" w:type="dxa"/>
            <w:noWrap/>
            <w:hideMark/>
          </w:tcPr>
          <w:p w14:paraId="13079D63" w14:textId="77777777" w:rsidR="00C84887" w:rsidRPr="00C84887" w:rsidRDefault="00C84887" w:rsidP="00C84887">
            <w:pPr>
              <w:spacing w:after="108" w:line="259" w:lineRule="auto"/>
              <w:jc w:val="left"/>
              <w:rPr>
                <w:sz w:val="20"/>
                <w:szCs w:val="20"/>
              </w:rPr>
            </w:pPr>
          </w:p>
        </w:tc>
      </w:tr>
      <w:tr w:rsidR="00C84887" w:rsidRPr="00C84887" w14:paraId="1907E619" w14:textId="77777777" w:rsidTr="00C84887">
        <w:trPr>
          <w:trHeight w:val="288"/>
        </w:trPr>
        <w:tc>
          <w:tcPr>
            <w:tcW w:w="1747" w:type="dxa"/>
            <w:noWrap/>
            <w:hideMark/>
          </w:tcPr>
          <w:p w14:paraId="3D2CACAA" w14:textId="77777777" w:rsidR="00C84887" w:rsidRPr="00C84887" w:rsidRDefault="00C84887" w:rsidP="00C84887">
            <w:pPr>
              <w:spacing w:after="108" w:line="259" w:lineRule="auto"/>
              <w:jc w:val="left"/>
              <w:rPr>
                <w:i/>
                <w:iCs/>
                <w:sz w:val="20"/>
                <w:szCs w:val="20"/>
              </w:rPr>
            </w:pPr>
            <w:r w:rsidRPr="00C84887">
              <w:rPr>
                <w:i/>
                <w:iCs/>
                <w:sz w:val="20"/>
                <w:szCs w:val="20"/>
              </w:rPr>
              <w:t>Groups</w:t>
            </w:r>
          </w:p>
        </w:tc>
        <w:tc>
          <w:tcPr>
            <w:tcW w:w="873" w:type="dxa"/>
            <w:noWrap/>
            <w:hideMark/>
          </w:tcPr>
          <w:p w14:paraId="75E8C03C" w14:textId="77777777" w:rsidR="00C84887" w:rsidRPr="00C84887" w:rsidRDefault="00C84887" w:rsidP="00C84887">
            <w:pPr>
              <w:spacing w:after="108" w:line="259" w:lineRule="auto"/>
              <w:jc w:val="left"/>
              <w:rPr>
                <w:i/>
                <w:iCs/>
                <w:sz w:val="20"/>
                <w:szCs w:val="20"/>
              </w:rPr>
            </w:pPr>
            <w:r w:rsidRPr="00C84887">
              <w:rPr>
                <w:i/>
                <w:iCs/>
                <w:sz w:val="20"/>
                <w:szCs w:val="20"/>
              </w:rPr>
              <w:t>Count</w:t>
            </w:r>
          </w:p>
        </w:tc>
        <w:tc>
          <w:tcPr>
            <w:tcW w:w="818" w:type="dxa"/>
            <w:noWrap/>
            <w:hideMark/>
          </w:tcPr>
          <w:p w14:paraId="7D23ACC3" w14:textId="77777777" w:rsidR="00C84887" w:rsidRPr="00C84887" w:rsidRDefault="00C84887" w:rsidP="00C84887">
            <w:pPr>
              <w:spacing w:after="108" w:line="259" w:lineRule="auto"/>
              <w:jc w:val="left"/>
              <w:rPr>
                <w:i/>
                <w:iCs/>
                <w:sz w:val="20"/>
                <w:szCs w:val="20"/>
              </w:rPr>
            </w:pPr>
            <w:r w:rsidRPr="00C84887">
              <w:rPr>
                <w:i/>
                <w:iCs/>
                <w:sz w:val="20"/>
                <w:szCs w:val="20"/>
              </w:rPr>
              <w:t>Sum</w:t>
            </w:r>
          </w:p>
        </w:tc>
        <w:tc>
          <w:tcPr>
            <w:tcW w:w="1102" w:type="dxa"/>
            <w:noWrap/>
            <w:hideMark/>
          </w:tcPr>
          <w:p w14:paraId="5CA7B57E" w14:textId="77777777" w:rsidR="00C84887" w:rsidRPr="00C84887" w:rsidRDefault="00C84887" w:rsidP="00C84887">
            <w:pPr>
              <w:spacing w:after="108" w:line="259" w:lineRule="auto"/>
              <w:jc w:val="left"/>
              <w:rPr>
                <w:i/>
                <w:iCs/>
                <w:sz w:val="20"/>
                <w:szCs w:val="20"/>
              </w:rPr>
            </w:pPr>
            <w:r w:rsidRPr="00C84887">
              <w:rPr>
                <w:i/>
                <w:iCs/>
                <w:sz w:val="20"/>
                <w:szCs w:val="20"/>
              </w:rPr>
              <w:t>Average</w:t>
            </w:r>
          </w:p>
        </w:tc>
        <w:tc>
          <w:tcPr>
            <w:tcW w:w="960" w:type="dxa"/>
            <w:noWrap/>
            <w:hideMark/>
          </w:tcPr>
          <w:p w14:paraId="28EA77F8" w14:textId="77777777" w:rsidR="00C84887" w:rsidRPr="00C84887" w:rsidRDefault="00C84887" w:rsidP="00C84887">
            <w:pPr>
              <w:spacing w:after="108" w:line="259" w:lineRule="auto"/>
              <w:jc w:val="left"/>
              <w:rPr>
                <w:i/>
                <w:iCs/>
                <w:sz w:val="20"/>
                <w:szCs w:val="20"/>
              </w:rPr>
            </w:pPr>
            <w:r w:rsidRPr="00C84887">
              <w:rPr>
                <w:i/>
                <w:iCs/>
                <w:sz w:val="20"/>
                <w:szCs w:val="20"/>
              </w:rPr>
              <w:t>Variance</w:t>
            </w:r>
          </w:p>
        </w:tc>
        <w:tc>
          <w:tcPr>
            <w:tcW w:w="960" w:type="dxa"/>
            <w:noWrap/>
            <w:hideMark/>
          </w:tcPr>
          <w:p w14:paraId="46092CBA" w14:textId="77777777" w:rsidR="00C84887" w:rsidRPr="00C84887" w:rsidRDefault="00C84887" w:rsidP="00C84887">
            <w:pPr>
              <w:spacing w:after="108" w:line="259" w:lineRule="auto"/>
              <w:jc w:val="left"/>
              <w:rPr>
                <w:i/>
                <w:iCs/>
                <w:sz w:val="20"/>
                <w:szCs w:val="20"/>
              </w:rPr>
            </w:pPr>
          </w:p>
        </w:tc>
        <w:tc>
          <w:tcPr>
            <w:tcW w:w="960" w:type="dxa"/>
            <w:noWrap/>
            <w:hideMark/>
          </w:tcPr>
          <w:p w14:paraId="6905A7EC" w14:textId="77777777" w:rsidR="00C84887" w:rsidRPr="00C84887" w:rsidRDefault="00C84887" w:rsidP="00C84887">
            <w:pPr>
              <w:spacing w:after="108" w:line="259" w:lineRule="auto"/>
              <w:jc w:val="left"/>
              <w:rPr>
                <w:sz w:val="20"/>
                <w:szCs w:val="20"/>
              </w:rPr>
            </w:pPr>
          </w:p>
        </w:tc>
      </w:tr>
      <w:tr w:rsidR="00C84887" w:rsidRPr="00C84887" w14:paraId="64F9329C" w14:textId="77777777" w:rsidTr="00C84887">
        <w:trPr>
          <w:trHeight w:val="288"/>
        </w:trPr>
        <w:tc>
          <w:tcPr>
            <w:tcW w:w="1747" w:type="dxa"/>
            <w:noWrap/>
            <w:hideMark/>
          </w:tcPr>
          <w:p w14:paraId="5F130CFF" w14:textId="77777777" w:rsidR="00C84887" w:rsidRPr="00C84887" w:rsidRDefault="00C84887" w:rsidP="00C84887">
            <w:pPr>
              <w:spacing w:after="108" w:line="259" w:lineRule="auto"/>
              <w:jc w:val="left"/>
              <w:rPr>
                <w:sz w:val="20"/>
                <w:szCs w:val="20"/>
              </w:rPr>
            </w:pPr>
            <w:r w:rsidRPr="00C84887">
              <w:rPr>
                <w:sz w:val="20"/>
                <w:szCs w:val="20"/>
              </w:rPr>
              <w:t>30-40 %</w:t>
            </w:r>
          </w:p>
        </w:tc>
        <w:tc>
          <w:tcPr>
            <w:tcW w:w="873" w:type="dxa"/>
            <w:noWrap/>
            <w:hideMark/>
          </w:tcPr>
          <w:p w14:paraId="78E66A26" w14:textId="77777777" w:rsidR="00C84887" w:rsidRPr="00C84887" w:rsidRDefault="00C84887" w:rsidP="00C84887">
            <w:pPr>
              <w:spacing w:after="108" w:line="259" w:lineRule="auto"/>
              <w:jc w:val="left"/>
              <w:rPr>
                <w:sz w:val="20"/>
                <w:szCs w:val="20"/>
              </w:rPr>
            </w:pPr>
            <w:r w:rsidRPr="00C84887">
              <w:rPr>
                <w:sz w:val="20"/>
                <w:szCs w:val="20"/>
              </w:rPr>
              <w:t>13</w:t>
            </w:r>
          </w:p>
        </w:tc>
        <w:tc>
          <w:tcPr>
            <w:tcW w:w="818" w:type="dxa"/>
            <w:noWrap/>
            <w:hideMark/>
          </w:tcPr>
          <w:p w14:paraId="3A833A00" w14:textId="77777777" w:rsidR="00C84887" w:rsidRPr="00C84887" w:rsidRDefault="00C84887" w:rsidP="00C84887">
            <w:pPr>
              <w:spacing w:after="108" w:line="259" w:lineRule="auto"/>
              <w:jc w:val="left"/>
              <w:rPr>
                <w:sz w:val="20"/>
                <w:szCs w:val="20"/>
              </w:rPr>
            </w:pPr>
            <w:r w:rsidRPr="00C84887">
              <w:rPr>
                <w:sz w:val="20"/>
                <w:szCs w:val="20"/>
              </w:rPr>
              <w:t>484.36</w:t>
            </w:r>
          </w:p>
        </w:tc>
        <w:tc>
          <w:tcPr>
            <w:tcW w:w="1102" w:type="dxa"/>
            <w:noWrap/>
            <w:hideMark/>
          </w:tcPr>
          <w:p w14:paraId="5754F820" w14:textId="77777777" w:rsidR="00C84887" w:rsidRPr="00C84887" w:rsidRDefault="00C84887" w:rsidP="00C84887">
            <w:pPr>
              <w:spacing w:after="108" w:line="259" w:lineRule="auto"/>
              <w:jc w:val="left"/>
              <w:rPr>
                <w:sz w:val="20"/>
                <w:szCs w:val="20"/>
              </w:rPr>
            </w:pPr>
            <w:r w:rsidRPr="00C84887">
              <w:rPr>
                <w:sz w:val="20"/>
                <w:szCs w:val="20"/>
              </w:rPr>
              <w:t>37.25846</w:t>
            </w:r>
          </w:p>
        </w:tc>
        <w:tc>
          <w:tcPr>
            <w:tcW w:w="960" w:type="dxa"/>
            <w:noWrap/>
            <w:hideMark/>
          </w:tcPr>
          <w:p w14:paraId="71BFD391" w14:textId="77777777" w:rsidR="00C84887" w:rsidRPr="00C84887" w:rsidRDefault="00C84887" w:rsidP="00C84887">
            <w:pPr>
              <w:spacing w:after="108" w:line="259" w:lineRule="auto"/>
              <w:jc w:val="left"/>
              <w:rPr>
                <w:sz w:val="20"/>
                <w:szCs w:val="20"/>
              </w:rPr>
            </w:pPr>
            <w:r w:rsidRPr="00C84887">
              <w:rPr>
                <w:sz w:val="20"/>
                <w:szCs w:val="20"/>
              </w:rPr>
              <w:t>8.538547</w:t>
            </w:r>
          </w:p>
        </w:tc>
        <w:tc>
          <w:tcPr>
            <w:tcW w:w="960" w:type="dxa"/>
            <w:noWrap/>
            <w:hideMark/>
          </w:tcPr>
          <w:p w14:paraId="672449C0" w14:textId="77777777" w:rsidR="00C84887" w:rsidRPr="00C84887" w:rsidRDefault="00C84887" w:rsidP="00C84887">
            <w:pPr>
              <w:spacing w:after="108" w:line="259" w:lineRule="auto"/>
              <w:jc w:val="left"/>
              <w:rPr>
                <w:sz w:val="20"/>
                <w:szCs w:val="20"/>
              </w:rPr>
            </w:pPr>
          </w:p>
        </w:tc>
        <w:tc>
          <w:tcPr>
            <w:tcW w:w="960" w:type="dxa"/>
            <w:noWrap/>
            <w:hideMark/>
          </w:tcPr>
          <w:p w14:paraId="762E3020" w14:textId="77777777" w:rsidR="00C84887" w:rsidRPr="00C84887" w:rsidRDefault="00C84887" w:rsidP="00C84887">
            <w:pPr>
              <w:spacing w:after="108" w:line="259" w:lineRule="auto"/>
              <w:jc w:val="left"/>
              <w:rPr>
                <w:sz w:val="20"/>
                <w:szCs w:val="20"/>
              </w:rPr>
            </w:pPr>
          </w:p>
        </w:tc>
      </w:tr>
      <w:tr w:rsidR="00C84887" w:rsidRPr="00C84887" w14:paraId="6B9C45A8" w14:textId="77777777" w:rsidTr="00C84887">
        <w:trPr>
          <w:trHeight w:val="288"/>
        </w:trPr>
        <w:tc>
          <w:tcPr>
            <w:tcW w:w="1747" w:type="dxa"/>
            <w:noWrap/>
            <w:hideMark/>
          </w:tcPr>
          <w:p w14:paraId="47177598" w14:textId="77777777" w:rsidR="00C84887" w:rsidRPr="00C84887" w:rsidRDefault="00C84887" w:rsidP="00C84887">
            <w:pPr>
              <w:spacing w:after="108" w:line="259" w:lineRule="auto"/>
              <w:jc w:val="left"/>
              <w:rPr>
                <w:sz w:val="20"/>
                <w:szCs w:val="20"/>
              </w:rPr>
            </w:pPr>
            <w:r w:rsidRPr="00C84887">
              <w:rPr>
                <w:sz w:val="20"/>
                <w:szCs w:val="20"/>
              </w:rPr>
              <w:t>40-50%</w:t>
            </w:r>
          </w:p>
        </w:tc>
        <w:tc>
          <w:tcPr>
            <w:tcW w:w="873" w:type="dxa"/>
            <w:noWrap/>
            <w:hideMark/>
          </w:tcPr>
          <w:p w14:paraId="6A0729C6" w14:textId="77777777" w:rsidR="00C84887" w:rsidRPr="00C84887" w:rsidRDefault="00C84887" w:rsidP="00C84887">
            <w:pPr>
              <w:spacing w:after="108" w:line="259" w:lineRule="auto"/>
              <w:jc w:val="left"/>
              <w:rPr>
                <w:sz w:val="20"/>
                <w:szCs w:val="20"/>
              </w:rPr>
            </w:pPr>
            <w:r w:rsidRPr="00C84887">
              <w:rPr>
                <w:sz w:val="20"/>
                <w:szCs w:val="20"/>
              </w:rPr>
              <w:t>13</w:t>
            </w:r>
          </w:p>
        </w:tc>
        <w:tc>
          <w:tcPr>
            <w:tcW w:w="818" w:type="dxa"/>
            <w:noWrap/>
            <w:hideMark/>
          </w:tcPr>
          <w:p w14:paraId="2FDA7DCD" w14:textId="77777777" w:rsidR="00C84887" w:rsidRPr="00C84887" w:rsidRDefault="00C84887" w:rsidP="00C84887">
            <w:pPr>
              <w:spacing w:after="108" w:line="259" w:lineRule="auto"/>
              <w:jc w:val="left"/>
              <w:rPr>
                <w:sz w:val="20"/>
                <w:szCs w:val="20"/>
              </w:rPr>
            </w:pPr>
            <w:r w:rsidRPr="00C84887">
              <w:rPr>
                <w:sz w:val="20"/>
                <w:szCs w:val="20"/>
              </w:rPr>
              <w:t>411.21</w:t>
            </w:r>
          </w:p>
        </w:tc>
        <w:tc>
          <w:tcPr>
            <w:tcW w:w="1102" w:type="dxa"/>
            <w:noWrap/>
            <w:hideMark/>
          </w:tcPr>
          <w:p w14:paraId="6C18F863" w14:textId="77777777" w:rsidR="00C84887" w:rsidRPr="00C84887" w:rsidRDefault="00C84887" w:rsidP="00C84887">
            <w:pPr>
              <w:spacing w:after="108" w:line="259" w:lineRule="auto"/>
              <w:jc w:val="left"/>
              <w:rPr>
                <w:sz w:val="20"/>
                <w:szCs w:val="20"/>
              </w:rPr>
            </w:pPr>
            <w:r w:rsidRPr="00C84887">
              <w:rPr>
                <w:sz w:val="20"/>
                <w:szCs w:val="20"/>
              </w:rPr>
              <w:t>31.63154</w:t>
            </w:r>
          </w:p>
        </w:tc>
        <w:tc>
          <w:tcPr>
            <w:tcW w:w="960" w:type="dxa"/>
            <w:noWrap/>
            <w:hideMark/>
          </w:tcPr>
          <w:p w14:paraId="14FDE2C8" w14:textId="77777777" w:rsidR="00C84887" w:rsidRPr="00C84887" w:rsidRDefault="00C84887" w:rsidP="00C84887">
            <w:pPr>
              <w:spacing w:after="108" w:line="259" w:lineRule="auto"/>
              <w:jc w:val="left"/>
              <w:rPr>
                <w:sz w:val="20"/>
                <w:szCs w:val="20"/>
              </w:rPr>
            </w:pPr>
            <w:r w:rsidRPr="00C84887">
              <w:rPr>
                <w:sz w:val="20"/>
                <w:szCs w:val="20"/>
              </w:rPr>
              <w:t>21.61978</w:t>
            </w:r>
          </w:p>
        </w:tc>
        <w:tc>
          <w:tcPr>
            <w:tcW w:w="960" w:type="dxa"/>
            <w:noWrap/>
            <w:hideMark/>
          </w:tcPr>
          <w:p w14:paraId="6AF1CD06" w14:textId="77777777" w:rsidR="00C84887" w:rsidRPr="00C84887" w:rsidRDefault="00C84887" w:rsidP="00C84887">
            <w:pPr>
              <w:spacing w:after="108" w:line="259" w:lineRule="auto"/>
              <w:jc w:val="left"/>
              <w:rPr>
                <w:sz w:val="20"/>
                <w:szCs w:val="20"/>
              </w:rPr>
            </w:pPr>
          </w:p>
        </w:tc>
        <w:tc>
          <w:tcPr>
            <w:tcW w:w="960" w:type="dxa"/>
            <w:noWrap/>
            <w:hideMark/>
          </w:tcPr>
          <w:p w14:paraId="59534C20" w14:textId="77777777" w:rsidR="00C84887" w:rsidRPr="00C84887" w:rsidRDefault="00C84887" w:rsidP="00C84887">
            <w:pPr>
              <w:spacing w:after="108" w:line="259" w:lineRule="auto"/>
              <w:jc w:val="left"/>
              <w:rPr>
                <w:sz w:val="20"/>
                <w:szCs w:val="20"/>
              </w:rPr>
            </w:pPr>
          </w:p>
        </w:tc>
      </w:tr>
      <w:tr w:rsidR="00C84887" w:rsidRPr="00C84887" w14:paraId="75A8CBFD" w14:textId="77777777" w:rsidTr="00C84887">
        <w:trPr>
          <w:trHeight w:val="288"/>
        </w:trPr>
        <w:tc>
          <w:tcPr>
            <w:tcW w:w="1747" w:type="dxa"/>
            <w:noWrap/>
            <w:hideMark/>
          </w:tcPr>
          <w:p w14:paraId="65293CA8" w14:textId="77777777" w:rsidR="00C84887" w:rsidRPr="00C84887" w:rsidRDefault="00C84887" w:rsidP="00C84887">
            <w:pPr>
              <w:spacing w:after="108" w:line="259" w:lineRule="auto"/>
              <w:jc w:val="left"/>
              <w:rPr>
                <w:sz w:val="20"/>
                <w:szCs w:val="20"/>
              </w:rPr>
            </w:pPr>
            <w:r w:rsidRPr="00C84887">
              <w:rPr>
                <w:sz w:val="20"/>
                <w:szCs w:val="20"/>
              </w:rPr>
              <w:t>50-60 %</w:t>
            </w:r>
          </w:p>
        </w:tc>
        <w:tc>
          <w:tcPr>
            <w:tcW w:w="873" w:type="dxa"/>
            <w:noWrap/>
            <w:hideMark/>
          </w:tcPr>
          <w:p w14:paraId="7A08F855" w14:textId="77777777" w:rsidR="00C84887" w:rsidRPr="00C84887" w:rsidRDefault="00C84887" w:rsidP="00C84887">
            <w:pPr>
              <w:spacing w:after="108" w:line="259" w:lineRule="auto"/>
              <w:jc w:val="left"/>
              <w:rPr>
                <w:sz w:val="20"/>
                <w:szCs w:val="20"/>
              </w:rPr>
            </w:pPr>
            <w:r w:rsidRPr="00C84887">
              <w:rPr>
                <w:sz w:val="20"/>
                <w:szCs w:val="20"/>
              </w:rPr>
              <w:t>13</w:t>
            </w:r>
          </w:p>
        </w:tc>
        <w:tc>
          <w:tcPr>
            <w:tcW w:w="818" w:type="dxa"/>
            <w:noWrap/>
            <w:hideMark/>
          </w:tcPr>
          <w:p w14:paraId="452BC605" w14:textId="77777777" w:rsidR="00C84887" w:rsidRPr="00C84887" w:rsidRDefault="00C84887" w:rsidP="00C84887">
            <w:pPr>
              <w:spacing w:after="108" w:line="259" w:lineRule="auto"/>
              <w:jc w:val="left"/>
              <w:rPr>
                <w:sz w:val="20"/>
                <w:szCs w:val="20"/>
              </w:rPr>
            </w:pPr>
            <w:r w:rsidRPr="00C84887">
              <w:rPr>
                <w:sz w:val="20"/>
                <w:szCs w:val="20"/>
              </w:rPr>
              <w:t>395.4</w:t>
            </w:r>
          </w:p>
        </w:tc>
        <w:tc>
          <w:tcPr>
            <w:tcW w:w="1102" w:type="dxa"/>
            <w:noWrap/>
            <w:hideMark/>
          </w:tcPr>
          <w:p w14:paraId="3B589272" w14:textId="77777777" w:rsidR="00C84887" w:rsidRPr="00C84887" w:rsidRDefault="00C84887" w:rsidP="00C84887">
            <w:pPr>
              <w:spacing w:after="108" w:line="259" w:lineRule="auto"/>
              <w:jc w:val="left"/>
              <w:rPr>
                <w:sz w:val="20"/>
                <w:szCs w:val="20"/>
              </w:rPr>
            </w:pPr>
            <w:r w:rsidRPr="00C84887">
              <w:rPr>
                <w:sz w:val="20"/>
                <w:szCs w:val="20"/>
              </w:rPr>
              <w:t>30.41538</w:t>
            </w:r>
          </w:p>
        </w:tc>
        <w:tc>
          <w:tcPr>
            <w:tcW w:w="960" w:type="dxa"/>
            <w:noWrap/>
            <w:hideMark/>
          </w:tcPr>
          <w:p w14:paraId="4FF6F714" w14:textId="77777777" w:rsidR="00C84887" w:rsidRPr="00C84887" w:rsidRDefault="00C84887" w:rsidP="00C84887">
            <w:pPr>
              <w:spacing w:after="108" w:line="259" w:lineRule="auto"/>
              <w:jc w:val="left"/>
              <w:rPr>
                <w:sz w:val="20"/>
                <w:szCs w:val="20"/>
              </w:rPr>
            </w:pPr>
            <w:r w:rsidRPr="00C84887">
              <w:rPr>
                <w:sz w:val="20"/>
                <w:szCs w:val="20"/>
              </w:rPr>
              <w:t>331.3431</w:t>
            </w:r>
          </w:p>
        </w:tc>
        <w:tc>
          <w:tcPr>
            <w:tcW w:w="960" w:type="dxa"/>
            <w:noWrap/>
            <w:hideMark/>
          </w:tcPr>
          <w:p w14:paraId="5071A809" w14:textId="77777777" w:rsidR="00C84887" w:rsidRPr="00C84887" w:rsidRDefault="00C84887" w:rsidP="00C84887">
            <w:pPr>
              <w:spacing w:after="108" w:line="259" w:lineRule="auto"/>
              <w:jc w:val="left"/>
              <w:rPr>
                <w:sz w:val="20"/>
                <w:szCs w:val="20"/>
              </w:rPr>
            </w:pPr>
          </w:p>
        </w:tc>
        <w:tc>
          <w:tcPr>
            <w:tcW w:w="960" w:type="dxa"/>
            <w:noWrap/>
            <w:hideMark/>
          </w:tcPr>
          <w:p w14:paraId="33483F15" w14:textId="77777777" w:rsidR="00C84887" w:rsidRPr="00C84887" w:rsidRDefault="00C84887" w:rsidP="00C84887">
            <w:pPr>
              <w:spacing w:after="108" w:line="259" w:lineRule="auto"/>
              <w:jc w:val="left"/>
              <w:rPr>
                <w:sz w:val="20"/>
                <w:szCs w:val="20"/>
              </w:rPr>
            </w:pPr>
          </w:p>
        </w:tc>
      </w:tr>
      <w:tr w:rsidR="00C84887" w:rsidRPr="00C84887" w14:paraId="29E8A5CC" w14:textId="77777777" w:rsidTr="00C84887">
        <w:trPr>
          <w:trHeight w:val="300"/>
        </w:trPr>
        <w:tc>
          <w:tcPr>
            <w:tcW w:w="1747" w:type="dxa"/>
            <w:noWrap/>
            <w:hideMark/>
          </w:tcPr>
          <w:p w14:paraId="67A68E10" w14:textId="77777777" w:rsidR="00C84887" w:rsidRPr="00C84887" w:rsidRDefault="00C84887" w:rsidP="00C84887">
            <w:pPr>
              <w:spacing w:after="108" w:line="259" w:lineRule="auto"/>
              <w:jc w:val="left"/>
              <w:rPr>
                <w:sz w:val="20"/>
                <w:szCs w:val="20"/>
              </w:rPr>
            </w:pPr>
            <w:r w:rsidRPr="00C84887">
              <w:rPr>
                <w:sz w:val="20"/>
                <w:szCs w:val="20"/>
              </w:rPr>
              <w:t>60-70 %</w:t>
            </w:r>
          </w:p>
        </w:tc>
        <w:tc>
          <w:tcPr>
            <w:tcW w:w="873" w:type="dxa"/>
            <w:noWrap/>
            <w:hideMark/>
          </w:tcPr>
          <w:p w14:paraId="7BA4DE0A" w14:textId="77777777" w:rsidR="00C84887" w:rsidRPr="00C84887" w:rsidRDefault="00C84887" w:rsidP="00C84887">
            <w:pPr>
              <w:spacing w:after="108" w:line="259" w:lineRule="auto"/>
              <w:jc w:val="left"/>
              <w:rPr>
                <w:sz w:val="20"/>
                <w:szCs w:val="20"/>
              </w:rPr>
            </w:pPr>
            <w:r w:rsidRPr="00C84887">
              <w:rPr>
                <w:sz w:val="20"/>
                <w:szCs w:val="20"/>
              </w:rPr>
              <w:t>13</w:t>
            </w:r>
          </w:p>
        </w:tc>
        <w:tc>
          <w:tcPr>
            <w:tcW w:w="818" w:type="dxa"/>
            <w:noWrap/>
            <w:hideMark/>
          </w:tcPr>
          <w:p w14:paraId="7EE72ADA" w14:textId="77777777" w:rsidR="00C84887" w:rsidRPr="00C84887" w:rsidRDefault="00C84887" w:rsidP="00C84887">
            <w:pPr>
              <w:spacing w:after="108" w:line="259" w:lineRule="auto"/>
              <w:jc w:val="left"/>
              <w:rPr>
                <w:sz w:val="20"/>
                <w:szCs w:val="20"/>
              </w:rPr>
            </w:pPr>
            <w:r w:rsidRPr="00C84887">
              <w:rPr>
                <w:sz w:val="20"/>
                <w:szCs w:val="20"/>
              </w:rPr>
              <w:t>477</w:t>
            </w:r>
          </w:p>
        </w:tc>
        <w:tc>
          <w:tcPr>
            <w:tcW w:w="1102" w:type="dxa"/>
            <w:noWrap/>
            <w:hideMark/>
          </w:tcPr>
          <w:p w14:paraId="0563EBE7" w14:textId="77777777" w:rsidR="00C84887" w:rsidRPr="00C84887" w:rsidRDefault="00C84887" w:rsidP="00C84887">
            <w:pPr>
              <w:spacing w:after="108" w:line="259" w:lineRule="auto"/>
              <w:jc w:val="left"/>
              <w:rPr>
                <w:sz w:val="20"/>
                <w:szCs w:val="20"/>
              </w:rPr>
            </w:pPr>
            <w:r w:rsidRPr="00C84887">
              <w:rPr>
                <w:sz w:val="20"/>
                <w:szCs w:val="20"/>
              </w:rPr>
              <w:t>36.69231</w:t>
            </w:r>
          </w:p>
        </w:tc>
        <w:tc>
          <w:tcPr>
            <w:tcW w:w="960" w:type="dxa"/>
            <w:noWrap/>
            <w:hideMark/>
          </w:tcPr>
          <w:p w14:paraId="655DB663" w14:textId="77777777" w:rsidR="00C84887" w:rsidRPr="00C84887" w:rsidRDefault="00C84887" w:rsidP="00C84887">
            <w:pPr>
              <w:spacing w:after="108" w:line="259" w:lineRule="auto"/>
              <w:jc w:val="left"/>
              <w:rPr>
                <w:sz w:val="20"/>
                <w:szCs w:val="20"/>
              </w:rPr>
            </w:pPr>
            <w:r w:rsidRPr="00C84887">
              <w:rPr>
                <w:sz w:val="20"/>
                <w:szCs w:val="20"/>
              </w:rPr>
              <w:t>544.0008</w:t>
            </w:r>
          </w:p>
        </w:tc>
        <w:tc>
          <w:tcPr>
            <w:tcW w:w="960" w:type="dxa"/>
            <w:noWrap/>
            <w:hideMark/>
          </w:tcPr>
          <w:p w14:paraId="572ADA04" w14:textId="77777777" w:rsidR="00C84887" w:rsidRPr="00C84887" w:rsidRDefault="00C84887" w:rsidP="00C84887">
            <w:pPr>
              <w:spacing w:after="108" w:line="259" w:lineRule="auto"/>
              <w:jc w:val="left"/>
              <w:rPr>
                <w:sz w:val="20"/>
                <w:szCs w:val="20"/>
              </w:rPr>
            </w:pPr>
          </w:p>
        </w:tc>
        <w:tc>
          <w:tcPr>
            <w:tcW w:w="960" w:type="dxa"/>
            <w:noWrap/>
            <w:hideMark/>
          </w:tcPr>
          <w:p w14:paraId="21FAB46E" w14:textId="77777777" w:rsidR="00C84887" w:rsidRPr="00C84887" w:rsidRDefault="00C84887" w:rsidP="00C84887">
            <w:pPr>
              <w:spacing w:after="108" w:line="259" w:lineRule="auto"/>
              <w:jc w:val="left"/>
              <w:rPr>
                <w:sz w:val="20"/>
                <w:szCs w:val="20"/>
              </w:rPr>
            </w:pPr>
          </w:p>
        </w:tc>
      </w:tr>
      <w:tr w:rsidR="00C84887" w:rsidRPr="00C84887" w14:paraId="288DEA55" w14:textId="77777777" w:rsidTr="00C84887">
        <w:trPr>
          <w:trHeight w:val="288"/>
        </w:trPr>
        <w:tc>
          <w:tcPr>
            <w:tcW w:w="1747" w:type="dxa"/>
            <w:noWrap/>
            <w:hideMark/>
          </w:tcPr>
          <w:p w14:paraId="5D2D41AC" w14:textId="77777777" w:rsidR="00C84887" w:rsidRPr="00C84887" w:rsidRDefault="00C84887" w:rsidP="00C84887">
            <w:pPr>
              <w:spacing w:after="108" w:line="259" w:lineRule="auto"/>
              <w:jc w:val="left"/>
              <w:rPr>
                <w:sz w:val="20"/>
                <w:szCs w:val="20"/>
              </w:rPr>
            </w:pPr>
          </w:p>
        </w:tc>
        <w:tc>
          <w:tcPr>
            <w:tcW w:w="873" w:type="dxa"/>
            <w:noWrap/>
            <w:hideMark/>
          </w:tcPr>
          <w:p w14:paraId="2C3D5706" w14:textId="77777777" w:rsidR="00C84887" w:rsidRPr="00C84887" w:rsidRDefault="00C84887" w:rsidP="00C84887">
            <w:pPr>
              <w:spacing w:after="108" w:line="259" w:lineRule="auto"/>
              <w:jc w:val="left"/>
              <w:rPr>
                <w:sz w:val="20"/>
                <w:szCs w:val="20"/>
              </w:rPr>
            </w:pPr>
          </w:p>
        </w:tc>
        <w:tc>
          <w:tcPr>
            <w:tcW w:w="818" w:type="dxa"/>
            <w:noWrap/>
            <w:hideMark/>
          </w:tcPr>
          <w:p w14:paraId="48405E77" w14:textId="77777777" w:rsidR="00C84887" w:rsidRPr="00C84887" w:rsidRDefault="00C84887" w:rsidP="00C84887">
            <w:pPr>
              <w:spacing w:after="108" w:line="259" w:lineRule="auto"/>
              <w:jc w:val="left"/>
              <w:rPr>
                <w:sz w:val="20"/>
                <w:szCs w:val="20"/>
              </w:rPr>
            </w:pPr>
          </w:p>
        </w:tc>
        <w:tc>
          <w:tcPr>
            <w:tcW w:w="1102" w:type="dxa"/>
            <w:noWrap/>
            <w:hideMark/>
          </w:tcPr>
          <w:p w14:paraId="6874DA8A" w14:textId="77777777" w:rsidR="00C84887" w:rsidRPr="00C84887" w:rsidRDefault="00C84887" w:rsidP="00C84887">
            <w:pPr>
              <w:spacing w:after="108" w:line="259" w:lineRule="auto"/>
              <w:jc w:val="left"/>
              <w:rPr>
                <w:sz w:val="20"/>
                <w:szCs w:val="20"/>
              </w:rPr>
            </w:pPr>
          </w:p>
        </w:tc>
        <w:tc>
          <w:tcPr>
            <w:tcW w:w="960" w:type="dxa"/>
            <w:noWrap/>
            <w:hideMark/>
          </w:tcPr>
          <w:p w14:paraId="65F0BBC5" w14:textId="77777777" w:rsidR="00C84887" w:rsidRPr="00C84887" w:rsidRDefault="00C84887" w:rsidP="00C84887">
            <w:pPr>
              <w:spacing w:after="108" w:line="259" w:lineRule="auto"/>
              <w:jc w:val="left"/>
              <w:rPr>
                <w:sz w:val="20"/>
                <w:szCs w:val="20"/>
              </w:rPr>
            </w:pPr>
          </w:p>
        </w:tc>
        <w:tc>
          <w:tcPr>
            <w:tcW w:w="960" w:type="dxa"/>
            <w:noWrap/>
            <w:hideMark/>
          </w:tcPr>
          <w:p w14:paraId="5F605406" w14:textId="77777777" w:rsidR="00C84887" w:rsidRPr="00C84887" w:rsidRDefault="00C84887" w:rsidP="00C84887">
            <w:pPr>
              <w:spacing w:after="108" w:line="259" w:lineRule="auto"/>
              <w:jc w:val="left"/>
              <w:rPr>
                <w:sz w:val="20"/>
                <w:szCs w:val="20"/>
              </w:rPr>
            </w:pPr>
          </w:p>
        </w:tc>
        <w:tc>
          <w:tcPr>
            <w:tcW w:w="960" w:type="dxa"/>
            <w:noWrap/>
            <w:hideMark/>
          </w:tcPr>
          <w:p w14:paraId="0D8453C2" w14:textId="77777777" w:rsidR="00C84887" w:rsidRPr="00C84887" w:rsidRDefault="00C84887" w:rsidP="00C84887">
            <w:pPr>
              <w:spacing w:after="108" w:line="259" w:lineRule="auto"/>
              <w:jc w:val="left"/>
              <w:rPr>
                <w:sz w:val="20"/>
                <w:szCs w:val="20"/>
              </w:rPr>
            </w:pPr>
          </w:p>
        </w:tc>
      </w:tr>
      <w:tr w:rsidR="00C84887" w:rsidRPr="00C84887" w14:paraId="4DFC1652" w14:textId="77777777" w:rsidTr="00C84887">
        <w:trPr>
          <w:trHeight w:val="288"/>
        </w:trPr>
        <w:tc>
          <w:tcPr>
            <w:tcW w:w="1747" w:type="dxa"/>
            <w:noWrap/>
            <w:hideMark/>
          </w:tcPr>
          <w:p w14:paraId="676382D6" w14:textId="77777777" w:rsidR="00C84887" w:rsidRPr="00C84887" w:rsidRDefault="00C84887" w:rsidP="00C84887">
            <w:pPr>
              <w:spacing w:after="108" w:line="259" w:lineRule="auto"/>
              <w:jc w:val="left"/>
              <w:rPr>
                <w:sz w:val="20"/>
                <w:szCs w:val="20"/>
              </w:rPr>
            </w:pPr>
          </w:p>
        </w:tc>
        <w:tc>
          <w:tcPr>
            <w:tcW w:w="873" w:type="dxa"/>
            <w:noWrap/>
            <w:hideMark/>
          </w:tcPr>
          <w:p w14:paraId="6F9F4247" w14:textId="77777777" w:rsidR="00C84887" w:rsidRPr="00C84887" w:rsidRDefault="00C84887" w:rsidP="00C84887">
            <w:pPr>
              <w:spacing w:after="108" w:line="259" w:lineRule="auto"/>
              <w:jc w:val="left"/>
              <w:rPr>
                <w:sz w:val="20"/>
                <w:szCs w:val="20"/>
              </w:rPr>
            </w:pPr>
          </w:p>
        </w:tc>
        <w:tc>
          <w:tcPr>
            <w:tcW w:w="818" w:type="dxa"/>
            <w:noWrap/>
            <w:hideMark/>
          </w:tcPr>
          <w:p w14:paraId="4BBE8545" w14:textId="77777777" w:rsidR="00C84887" w:rsidRPr="00C84887" w:rsidRDefault="00C84887" w:rsidP="00C84887">
            <w:pPr>
              <w:spacing w:after="108" w:line="259" w:lineRule="auto"/>
              <w:jc w:val="left"/>
              <w:rPr>
                <w:sz w:val="20"/>
                <w:szCs w:val="20"/>
              </w:rPr>
            </w:pPr>
          </w:p>
        </w:tc>
        <w:tc>
          <w:tcPr>
            <w:tcW w:w="1102" w:type="dxa"/>
            <w:noWrap/>
            <w:hideMark/>
          </w:tcPr>
          <w:p w14:paraId="670B7C0F" w14:textId="77777777" w:rsidR="00C84887" w:rsidRPr="00C84887" w:rsidRDefault="00C84887" w:rsidP="00C84887">
            <w:pPr>
              <w:spacing w:after="108" w:line="259" w:lineRule="auto"/>
              <w:jc w:val="left"/>
              <w:rPr>
                <w:sz w:val="20"/>
                <w:szCs w:val="20"/>
              </w:rPr>
            </w:pPr>
          </w:p>
        </w:tc>
        <w:tc>
          <w:tcPr>
            <w:tcW w:w="960" w:type="dxa"/>
            <w:noWrap/>
            <w:hideMark/>
          </w:tcPr>
          <w:p w14:paraId="3EA33D0A" w14:textId="77777777" w:rsidR="00C84887" w:rsidRPr="00C84887" w:rsidRDefault="00C84887" w:rsidP="00C84887">
            <w:pPr>
              <w:spacing w:after="108" w:line="259" w:lineRule="auto"/>
              <w:jc w:val="left"/>
              <w:rPr>
                <w:sz w:val="20"/>
                <w:szCs w:val="20"/>
              </w:rPr>
            </w:pPr>
          </w:p>
        </w:tc>
        <w:tc>
          <w:tcPr>
            <w:tcW w:w="960" w:type="dxa"/>
            <w:noWrap/>
            <w:hideMark/>
          </w:tcPr>
          <w:p w14:paraId="17699090" w14:textId="77777777" w:rsidR="00C84887" w:rsidRPr="00C84887" w:rsidRDefault="00C84887" w:rsidP="00C84887">
            <w:pPr>
              <w:spacing w:after="108" w:line="259" w:lineRule="auto"/>
              <w:jc w:val="left"/>
              <w:rPr>
                <w:sz w:val="20"/>
                <w:szCs w:val="20"/>
              </w:rPr>
            </w:pPr>
          </w:p>
        </w:tc>
        <w:tc>
          <w:tcPr>
            <w:tcW w:w="960" w:type="dxa"/>
            <w:noWrap/>
            <w:hideMark/>
          </w:tcPr>
          <w:p w14:paraId="47DB9551" w14:textId="77777777" w:rsidR="00C84887" w:rsidRPr="00C84887" w:rsidRDefault="00C84887" w:rsidP="00C84887">
            <w:pPr>
              <w:spacing w:after="108" w:line="259" w:lineRule="auto"/>
              <w:jc w:val="left"/>
              <w:rPr>
                <w:sz w:val="20"/>
                <w:szCs w:val="20"/>
              </w:rPr>
            </w:pPr>
          </w:p>
        </w:tc>
      </w:tr>
      <w:tr w:rsidR="00C84887" w:rsidRPr="00C84887" w14:paraId="6B91B55B" w14:textId="77777777" w:rsidTr="00C84887">
        <w:trPr>
          <w:trHeight w:val="300"/>
        </w:trPr>
        <w:tc>
          <w:tcPr>
            <w:tcW w:w="1747" w:type="dxa"/>
            <w:noWrap/>
            <w:hideMark/>
          </w:tcPr>
          <w:p w14:paraId="5AF13615" w14:textId="77777777" w:rsidR="00C84887" w:rsidRPr="00C84887" w:rsidRDefault="00C84887" w:rsidP="00C84887">
            <w:pPr>
              <w:spacing w:after="108" w:line="259" w:lineRule="auto"/>
              <w:jc w:val="left"/>
              <w:rPr>
                <w:sz w:val="20"/>
                <w:szCs w:val="20"/>
              </w:rPr>
            </w:pPr>
            <w:r w:rsidRPr="00C84887">
              <w:rPr>
                <w:sz w:val="20"/>
                <w:szCs w:val="20"/>
              </w:rPr>
              <w:t>ANOVA</w:t>
            </w:r>
          </w:p>
        </w:tc>
        <w:tc>
          <w:tcPr>
            <w:tcW w:w="873" w:type="dxa"/>
            <w:noWrap/>
            <w:hideMark/>
          </w:tcPr>
          <w:p w14:paraId="72B4ABDA" w14:textId="77777777" w:rsidR="00C84887" w:rsidRPr="00C84887" w:rsidRDefault="00C84887" w:rsidP="00C84887">
            <w:pPr>
              <w:spacing w:after="108" w:line="259" w:lineRule="auto"/>
              <w:jc w:val="left"/>
              <w:rPr>
                <w:sz w:val="20"/>
                <w:szCs w:val="20"/>
              </w:rPr>
            </w:pPr>
          </w:p>
        </w:tc>
        <w:tc>
          <w:tcPr>
            <w:tcW w:w="818" w:type="dxa"/>
            <w:noWrap/>
            <w:hideMark/>
          </w:tcPr>
          <w:p w14:paraId="1831BD70" w14:textId="77777777" w:rsidR="00C84887" w:rsidRPr="00C84887" w:rsidRDefault="00C84887" w:rsidP="00C84887">
            <w:pPr>
              <w:spacing w:after="108" w:line="259" w:lineRule="auto"/>
              <w:jc w:val="left"/>
              <w:rPr>
                <w:sz w:val="20"/>
                <w:szCs w:val="20"/>
              </w:rPr>
            </w:pPr>
          </w:p>
        </w:tc>
        <w:tc>
          <w:tcPr>
            <w:tcW w:w="1102" w:type="dxa"/>
            <w:noWrap/>
            <w:hideMark/>
          </w:tcPr>
          <w:p w14:paraId="473D3340" w14:textId="77777777" w:rsidR="00C84887" w:rsidRPr="00C84887" w:rsidRDefault="00C84887" w:rsidP="00C84887">
            <w:pPr>
              <w:spacing w:after="108" w:line="259" w:lineRule="auto"/>
              <w:jc w:val="left"/>
              <w:rPr>
                <w:sz w:val="20"/>
                <w:szCs w:val="20"/>
              </w:rPr>
            </w:pPr>
          </w:p>
        </w:tc>
        <w:tc>
          <w:tcPr>
            <w:tcW w:w="960" w:type="dxa"/>
            <w:noWrap/>
            <w:hideMark/>
          </w:tcPr>
          <w:p w14:paraId="11E3F59F" w14:textId="77777777" w:rsidR="00C84887" w:rsidRPr="00C84887" w:rsidRDefault="00C84887" w:rsidP="00C84887">
            <w:pPr>
              <w:spacing w:after="108" w:line="259" w:lineRule="auto"/>
              <w:jc w:val="left"/>
              <w:rPr>
                <w:sz w:val="20"/>
                <w:szCs w:val="20"/>
              </w:rPr>
            </w:pPr>
          </w:p>
        </w:tc>
        <w:tc>
          <w:tcPr>
            <w:tcW w:w="960" w:type="dxa"/>
            <w:noWrap/>
            <w:hideMark/>
          </w:tcPr>
          <w:p w14:paraId="7152804B" w14:textId="77777777" w:rsidR="00C84887" w:rsidRPr="00C84887" w:rsidRDefault="00C84887" w:rsidP="00C84887">
            <w:pPr>
              <w:spacing w:after="108" w:line="259" w:lineRule="auto"/>
              <w:jc w:val="left"/>
              <w:rPr>
                <w:sz w:val="20"/>
                <w:szCs w:val="20"/>
              </w:rPr>
            </w:pPr>
          </w:p>
        </w:tc>
        <w:tc>
          <w:tcPr>
            <w:tcW w:w="960" w:type="dxa"/>
            <w:noWrap/>
            <w:hideMark/>
          </w:tcPr>
          <w:p w14:paraId="0510AB8B" w14:textId="77777777" w:rsidR="00C84887" w:rsidRPr="00C84887" w:rsidRDefault="00C84887" w:rsidP="00C84887">
            <w:pPr>
              <w:spacing w:after="108" w:line="259" w:lineRule="auto"/>
              <w:jc w:val="left"/>
              <w:rPr>
                <w:sz w:val="20"/>
                <w:szCs w:val="20"/>
              </w:rPr>
            </w:pPr>
          </w:p>
        </w:tc>
      </w:tr>
      <w:tr w:rsidR="00C84887" w:rsidRPr="00C84887" w14:paraId="79817731" w14:textId="77777777" w:rsidTr="00C84887">
        <w:trPr>
          <w:trHeight w:val="288"/>
        </w:trPr>
        <w:tc>
          <w:tcPr>
            <w:tcW w:w="1747" w:type="dxa"/>
            <w:noWrap/>
            <w:hideMark/>
          </w:tcPr>
          <w:p w14:paraId="4FE7574C" w14:textId="77777777" w:rsidR="00C84887" w:rsidRPr="00C84887" w:rsidRDefault="00C84887" w:rsidP="00C84887">
            <w:pPr>
              <w:spacing w:after="108" w:line="259" w:lineRule="auto"/>
              <w:jc w:val="left"/>
              <w:rPr>
                <w:i/>
                <w:iCs/>
                <w:sz w:val="20"/>
                <w:szCs w:val="20"/>
              </w:rPr>
            </w:pPr>
            <w:r w:rsidRPr="00C84887">
              <w:rPr>
                <w:i/>
                <w:iCs/>
                <w:sz w:val="20"/>
                <w:szCs w:val="20"/>
              </w:rPr>
              <w:t>Source of Variation</w:t>
            </w:r>
          </w:p>
        </w:tc>
        <w:tc>
          <w:tcPr>
            <w:tcW w:w="873" w:type="dxa"/>
            <w:noWrap/>
            <w:hideMark/>
          </w:tcPr>
          <w:p w14:paraId="790CE688" w14:textId="77777777" w:rsidR="00C84887" w:rsidRPr="00C84887" w:rsidRDefault="00C84887" w:rsidP="00C84887">
            <w:pPr>
              <w:spacing w:after="108" w:line="259" w:lineRule="auto"/>
              <w:jc w:val="left"/>
              <w:rPr>
                <w:i/>
                <w:iCs/>
                <w:sz w:val="20"/>
                <w:szCs w:val="20"/>
              </w:rPr>
            </w:pPr>
            <w:r w:rsidRPr="00C84887">
              <w:rPr>
                <w:i/>
                <w:iCs/>
                <w:sz w:val="20"/>
                <w:szCs w:val="20"/>
              </w:rPr>
              <w:t>SS</w:t>
            </w:r>
          </w:p>
        </w:tc>
        <w:tc>
          <w:tcPr>
            <w:tcW w:w="818" w:type="dxa"/>
            <w:noWrap/>
            <w:hideMark/>
          </w:tcPr>
          <w:p w14:paraId="7EF4ED22" w14:textId="77777777" w:rsidR="00C84887" w:rsidRPr="00C84887" w:rsidRDefault="00C84887" w:rsidP="00C84887">
            <w:pPr>
              <w:spacing w:after="108" w:line="259" w:lineRule="auto"/>
              <w:jc w:val="left"/>
              <w:rPr>
                <w:i/>
                <w:iCs/>
                <w:sz w:val="20"/>
                <w:szCs w:val="20"/>
              </w:rPr>
            </w:pPr>
            <w:r w:rsidRPr="00C84887">
              <w:rPr>
                <w:i/>
                <w:iCs/>
                <w:sz w:val="20"/>
                <w:szCs w:val="20"/>
              </w:rPr>
              <w:t>df</w:t>
            </w:r>
          </w:p>
        </w:tc>
        <w:tc>
          <w:tcPr>
            <w:tcW w:w="1102" w:type="dxa"/>
            <w:noWrap/>
            <w:hideMark/>
          </w:tcPr>
          <w:p w14:paraId="153A29C4" w14:textId="77777777" w:rsidR="00C84887" w:rsidRPr="00C84887" w:rsidRDefault="00C84887" w:rsidP="00C84887">
            <w:pPr>
              <w:spacing w:after="108" w:line="259" w:lineRule="auto"/>
              <w:jc w:val="left"/>
              <w:rPr>
                <w:i/>
                <w:iCs/>
                <w:sz w:val="20"/>
                <w:szCs w:val="20"/>
              </w:rPr>
            </w:pPr>
            <w:r w:rsidRPr="00C84887">
              <w:rPr>
                <w:i/>
                <w:iCs/>
                <w:sz w:val="20"/>
                <w:szCs w:val="20"/>
              </w:rPr>
              <w:t>MS</w:t>
            </w:r>
          </w:p>
        </w:tc>
        <w:tc>
          <w:tcPr>
            <w:tcW w:w="960" w:type="dxa"/>
            <w:noWrap/>
            <w:hideMark/>
          </w:tcPr>
          <w:p w14:paraId="7360F3C8" w14:textId="77777777" w:rsidR="00C84887" w:rsidRPr="00C84887" w:rsidRDefault="00C84887" w:rsidP="00C84887">
            <w:pPr>
              <w:spacing w:after="108" w:line="259" w:lineRule="auto"/>
              <w:jc w:val="left"/>
              <w:rPr>
                <w:i/>
                <w:iCs/>
                <w:sz w:val="20"/>
                <w:szCs w:val="20"/>
              </w:rPr>
            </w:pPr>
            <w:r w:rsidRPr="00C84887">
              <w:rPr>
                <w:i/>
                <w:iCs/>
                <w:sz w:val="20"/>
                <w:szCs w:val="20"/>
              </w:rPr>
              <w:t>F</w:t>
            </w:r>
          </w:p>
        </w:tc>
        <w:tc>
          <w:tcPr>
            <w:tcW w:w="960" w:type="dxa"/>
            <w:noWrap/>
            <w:hideMark/>
          </w:tcPr>
          <w:p w14:paraId="6975269B" w14:textId="77777777" w:rsidR="00C84887" w:rsidRPr="00C84887" w:rsidRDefault="00C84887" w:rsidP="00C84887">
            <w:pPr>
              <w:spacing w:after="108" w:line="259" w:lineRule="auto"/>
              <w:jc w:val="left"/>
              <w:rPr>
                <w:i/>
                <w:iCs/>
                <w:sz w:val="20"/>
                <w:szCs w:val="20"/>
              </w:rPr>
            </w:pPr>
            <w:r w:rsidRPr="00C84887">
              <w:rPr>
                <w:i/>
                <w:iCs/>
                <w:sz w:val="20"/>
                <w:szCs w:val="20"/>
              </w:rPr>
              <w:t>P-value</w:t>
            </w:r>
          </w:p>
        </w:tc>
        <w:tc>
          <w:tcPr>
            <w:tcW w:w="960" w:type="dxa"/>
            <w:noWrap/>
            <w:hideMark/>
          </w:tcPr>
          <w:p w14:paraId="4E56F853" w14:textId="77777777" w:rsidR="00C84887" w:rsidRPr="00C84887" w:rsidRDefault="00C84887" w:rsidP="00C84887">
            <w:pPr>
              <w:spacing w:after="108" w:line="259" w:lineRule="auto"/>
              <w:jc w:val="left"/>
              <w:rPr>
                <w:i/>
                <w:iCs/>
                <w:sz w:val="20"/>
                <w:szCs w:val="20"/>
              </w:rPr>
            </w:pPr>
            <w:r w:rsidRPr="00C84887">
              <w:rPr>
                <w:i/>
                <w:iCs/>
                <w:sz w:val="20"/>
                <w:szCs w:val="20"/>
              </w:rPr>
              <w:t>F crit</w:t>
            </w:r>
          </w:p>
        </w:tc>
      </w:tr>
      <w:tr w:rsidR="00C84887" w:rsidRPr="00C84887" w14:paraId="089880C2" w14:textId="77777777" w:rsidTr="00C84887">
        <w:trPr>
          <w:trHeight w:val="288"/>
        </w:trPr>
        <w:tc>
          <w:tcPr>
            <w:tcW w:w="1747" w:type="dxa"/>
            <w:noWrap/>
            <w:hideMark/>
          </w:tcPr>
          <w:p w14:paraId="76C69A58" w14:textId="77777777" w:rsidR="00C84887" w:rsidRPr="00C84887" w:rsidRDefault="00C84887" w:rsidP="00C84887">
            <w:pPr>
              <w:spacing w:after="108" w:line="259" w:lineRule="auto"/>
              <w:jc w:val="left"/>
              <w:rPr>
                <w:sz w:val="20"/>
                <w:szCs w:val="20"/>
              </w:rPr>
            </w:pPr>
            <w:r w:rsidRPr="00C84887">
              <w:rPr>
                <w:sz w:val="20"/>
                <w:szCs w:val="20"/>
              </w:rPr>
              <w:t>Between Groups</w:t>
            </w:r>
          </w:p>
        </w:tc>
        <w:tc>
          <w:tcPr>
            <w:tcW w:w="873" w:type="dxa"/>
            <w:noWrap/>
            <w:hideMark/>
          </w:tcPr>
          <w:p w14:paraId="3C1C1270" w14:textId="77777777" w:rsidR="00C84887" w:rsidRPr="00C84887" w:rsidRDefault="00C84887" w:rsidP="00C84887">
            <w:pPr>
              <w:spacing w:after="108" w:line="259" w:lineRule="auto"/>
              <w:jc w:val="left"/>
              <w:rPr>
                <w:sz w:val="20"/>
                <w:szCs w:val="20"/>
              </w:rPr>
            </w:pPr>
            <w:r w:rsidRPr="00C84887">
              <w:rPr>
                <w:sz w:val="20"/>
                <w:szCs w:val="20"/>
              </w:rPr>
              <w:t>472.2272</w:t>
            </w:r>
          </w:p>
        </w:tc>
        <w:tc>
          <w:tcPr>
            <w:tcW w:w="818" w:type="dxa"/>
            <w:noWrap/>
            <w:hideMark/>
          </w:tcPr>
          <w:p w14:paraId="1BFC1EE4" w14:textId="77777777" w:rsidR="00C84887" w:rsidRPr="00C84887" w:rsidRDefault="00C84887" w:rsidP="00C84887">
            <w:pPr>
              <w:spacing w:after="108" w:line="259" w:lineRule="auto"/>
              <w:jc w:val="left"/>
              <w:rPr>
                <w:sz w:val="20"/>
                <w:szCs w:val="20"/>
              </w:rPr>
            </w:pPr>
            <w:r w:rsidRPr="00C84887">
              <w:rPr>
                <w:sz w:val="20"/>
                <w:szCs w:val="20"/>
              </w:rPr>
              <w:t>3</w:t>
            </w:r>
          </w:p>
        </w:tc>
        <w:tc>
          <w:tcPr>
            <w:tcW w:w="1102" w:type="dxa"/>
            <w:noWrap/>
            <w:hideMark/>
          </w:tcPr>
          <w:p w14:paraId="3239E041" w14:textId="77777777" w:rsidR="00C84887" w:rsidRPr="00C84887" w:rsidRDefault="00C84887" w:rsidP="00C84887">
            <w:pPr>
              <w:spacing w:after="108" w:line="259" w:lineRule="auto"/>
              <w:jc w:val="left"/>
              <w:rPr>
                <w:sz w:val="20"/>
                <w:szCs w:val="20"/>
              </w:rPr>
            </w:pPr>
            <w:r w:rsidRPr="00C84887">
              <w:rPr>
                <w:sz w:val="20"/>
                <w:szCs w:val="20"/>
              </w:rPr>
              <w:t>157.4091</w:t>
            </w:r>
          </w:p>
        </w:tc>
        <w:tc>
          <w:tcPr>
            <w:tcW w:w="960" w:type="dxa"/>
            <w:noWrap/>
            <w:hideMark/>
          </w:tcPr>
          <w:p w14:paraId="715CE5C4" w14:textId="77777777" w:rsidR="00C84887" w:rsidRPr="00C84887" w:rsidRDefault="00C84887" w:rsidP="00C84887">
            <w:pPr>
              <w:spacing w:after="108" w:line="259" w:lineRule="auto"/>
              <w:jc w:val="left"/>
              <w:rPr>
                <w:sz w:val="20"/>
                <w:szCs w:val="20"/>
              </w:rPr>
            </w:pPr>
            <w:r w:rsidRPr="00C84887">
              <w:rPr>
                <w:sz w:val="20"/>
                <w:szCs w:val="20"/>
              </w:rPr>
              <w:t>0.695345</w:t>
            </w:r>
          </w:p>
        </w:tc>
        <w:tc>
          <w:tcPr>
            <w:tcW w:w="960" w:type="dxa"/>
            <w:noWrap/>
            <w:hideMark/>
          </w:tcPr>
          <w:p w14:paraId="13E78D56" w14:textId="77777777" w:rsidR="00C84887" w:rsidRPr="00C84887" w:rsidRDefault="00C84887" w:rsidP="00C84887">
            <w:pPr>
              <w:spacing w:after="108" w:line="259" w:lineRule="auto"/>
              <w:jc w:val="left"/>
              <w:rPr>
                <w:sz w:val="20"/>
                <w:szCs w:val="20"/>
              </w:rPr>
            </w:pPr>
            <w:r w:rsidRPr="00C84887">
              <w:rPr>
                <w:sz w:val="20"/>
                <w:szCs w:val="20"/>
              </w:rPr>
              <w:t>0.559436</w:t>
            </w:r>
          </w:p>
        </w:tc>
        <w:tc>
          <w:tcPr>
            <w:tcW w:w="960" w:type="dxa"/>
            <w:noWrap/>
            <w:hideMark/>
          </w:tcPr>
          <w:p w14:paraId="3525DCE8" w14:textId="77777777" w:rsidR="00C84887" w:rsidRPr="00C84887" w:rsidRDefault="00C84887" w:rsidP="00C84887">
            <w:pPr>
              <w:spacing w:after="108" w:line="259" w:lineRule="auto"/>
              <w:jc w:val="left"/>
              <w:rPr>
                <w:sz w:val="20"/>
                <w:szCs w:val="20"/>
              </w:rPr>
            </w:pPr>
            <w:r w:rsidRPr="00C84887">
              <w:rPr>
                <w:sz w:val="20"/>
                <w:szCs w:val="20"/>
              </w:rPr>
              <w:t>2.798061</w:t>
            </w:r>
          </w:p>
        </w:tc>
      </w:tr>
      <w:tr w:rsidR="00C84887" w:rsidRPr="00C84887" w14:paraId="62E53BBC" w14:textId="77777777" w:rsidTr="00C84887">
        <w:trPr>
          <w:trHeight w:val="288"/>
        </w:trPr>
        <w:tc>
          <w:tcPr>
            <w:tcW w:w="1747" w:type="dxa"/>
            <w:noWrap/>
            <w:hideMark/>
          </w:tcPr>
          <w:p w14:paraId="5D904919" w14:textId="77777777" w:rsidR="00C84887" w:rsidRPr="00C84887" w:rsidRDefault="00C84887" w:rsidP="00C84887">
            <w:pPr>
              <w:spacing w:after="108" w:line="259" w:lineRule="auto"/>
              <w:jc w:val="left"/>
              <w:rPr>
                <w:sz w:val="20"/>
                <w:szCs w:val="20"/>
              </w:rPr>
            </w:pPr>
            <w:r w:rsidRPr="00C84887">
              <w:rPr>
                <w:sz w:val="20"/>
                <w:szCs w:val="20"/>
              </w:rPr>
              <w:t>Within Groups</w:t>
            </w:r>
          </w:p>
        </w:tc>
        <w:tc>
          <w:tcPr>
            <w:tcW w:w="873" w:type="dxa"/>
            <w:noWrap/>
            <w:hideMark/>
          </w:tcPr>
          <w:p w14:paraId="03512DE3" w14:textId="77777777" w:rsidR="00C84887" w:rsidRPr="00C84887" w:rsidRDefault="00C84887" w:rsidP="00C84887">
            <w:pPr>
              <w:spacing w:after="108" w:line="259" w:lineRule="auto"/>
              <w:jc w:val="left"/>
              <w:rPr>
                <w:sz w:val="20"/>
                <w:szCs w:val="20"/>
              </w:rPr>
            </w:pPr>
            <w:r w:rsidRPr="00C84887">
              <w:rPr>
                <w:sz w:val="20"/>
                <w:szCs w:val="20"/>
              </w:rPr>
              <w:t>10866.03</w:t>
            </w:r>
          </w:p>
        </w:tc>
        <w:tc>
          <w:tcPr>
            <w:tcW w:w="818" w:type="dxa"/>
            <w:noWrap/>
            <w:hideMark/>
          </w:tcPr>
          <w:p w14:paraId="5C59FCDC" w14:textId="77777777" w:rsidR="00C84887" w:rsidRPr="00C84887" w:rsidRDefault="00C84887" w:rsidP="00C84887">
            <w:pPr>
              <w:spacing w:after="108" w:line="259" w:lineRule="auto"/>
              <w:jc w:val="left"/>
              <w:rPr>
                <w:sz w:val="20"/>
                <w:szCs w:val="20"/>
              </w:rPr>
            </w:pPr>
            <w:r w:rsidRPr="00C84887">
              <w:rPr>
                <w:sz w:val="20"/>
                <w:szCs w:val="20"/>
              </w:rPr>
              <w:t>48</w:t>
            </w:r>
          </w:p>
        </w:tc>
        <w:tc>
          <w:tcPr>
            <w:tcW w:w="1102" w:type="dxa"/>
            <w:noWrap/>
            <w:hideMark/>
          </w:tcPr>
          <w:p w14:paraId="034661E3" w14:textId="77777777" w:rsidR="00C84887" w:rsidRPr="00C84887" w:rsidRDefault="00C84887" w:rsidP="00C84887">
            <w:pPr>
              <w:spacing w:after="108" w:line="259" w:lineRule="auto"/>
              <w:jc w:val="left"/>
              <w:rPr>
                <w:sz w:val="20"/>
                <w:szCs w:val="20"/>
              </w:rPr>
            </w:pPr>
            <w:r w:rsidRPr="00C84887">
              <w:rPr>
                <w:sz w:val="20"/>
                <w:szCs w:val="20"/>
              </w:rPr>
              <w:t>226.3755</w:t>
            </w:r>
          </w:p>
        </w:tc>
        <w:tc>
          <w:tcPr>
            <w:tcW w:w="960" w:type="dxa"/>
            <w:noWrap/>
            <w:hideMark/>
          </w:tcPr>
          <w:p w14:paraId="3E260367" w14:textId="77777777" w:rsidR="00C84887" w:rsidRPr="00C84887" w:rsidRDefault="00C84887" w:rsidP="00C84887">
            <w:pPr>
              <w:spacing w:after="108" w:line="259" w:lineRule="auto"/>
              <w:jc w:val="left"/>
              <w:rPr>
                <w:sz w:val="20"/>
                <w:szCs w:val="20"/>
              </w:rPr>
            </w:pPr>
          </w:p>
        </w:tc>
        <w:tc>
          <w:tcPr>
            <w:tcW w:w="960" w:type="dxa"/>
            <w:noWrap/>
            <w:hideMark/>
          </w:tcPr>
          <w:p w14:paraId="535D5A44" w14:textId="77777777" w:rsidR="00C84887" w:rsidRPr="00C84887" w:rsidRDefault="00C84887" w:rsidP="00C84887">
            <w:pPr>
              <w:spacing w:after="108" w:line="259" w:lineRule="auto"/>
              <w:jc w:val="left"/>
              <w:rPr>
                <w:sz w:val="20"/>
                <w:szCs w:val="20"/>
              </w:rPr>
            </w:pPr>
          </w:p>
        </w:tc>
        <w:tc>
          <w:tcPr>
            <w:tcW w:w="960" w:type="dxa"/>
            <w:noWrap/>
            <w:hideMark/>
          </w:tcPr>
          <w:p w14:paraId="3F5CB6FF" w14:textId="77777777" w:rsidR="00C84887" w:rsidRPr="00C84887" w:rsidRDefault="00C84887" w:rsidP="00C84887">
            <w:pPr>
              <w:spacing w:after="108" w:line="259" w:lineRule="auto"/>
              <w:jc w:val="left"/>
              <w:rPr>
                <w:sz w:val="20"/>
                <w:szCs w:val="20"/>
              </w:rPr>
            </w:pPr>
          </w:p>
        </w:tc>
      </w:tr>
      <w:tr w:rsidR="00C84887" w:rsidRPr="00C84887" w14:paraId="4CA9A8E3" w14:textId="77777777" w:rsidTr="00C84887">
        <w:trPr>
          <w:trHeight w:val="288"/>
        </w:trPr>
        <w:tc>
          <w:tcPr>
            <w:tcW w:w="1747" w:type="dxa"/>
            <w:noWrap/>
            <w:hideMark/>
          </w:tcPr>
          <w:p w14:paraId="0F31991B" w14:textId="77777777" w:rsidR="00C84887" w:rsidRPr="00C84887" w:rsidRDefault="00C84887" w:rsidP="00C84887">
            <w:pPr>
              <w:spacing w:after="108" w:line="259" w:lineRule="auto"/>
              <w:jc w:val="left"/>
              <w:rPr>
                <w:sz w:val="20"/>
                <w:szCs w:val="20"/>
              </w:rPr>
            </w:pPr>
          </w:p>
        </w:tc>
        <w:tc>
          <w:tcPr>
            <w:tcW w:w="873" w:type="dxa"/>
            <w:noWrap/>
            <w:hideMark/>
          </w:tcPr>
          <w:p w14:paraId="7CCB534F" w14:textId="77777777" w:rsidR="00C84887" w:rsidRPr="00C84887" w:rsidRDefault="00C84887" w:rsidP="00C84887">
            <w:pPr>
              <w:spacing w:after="108" w:line="259" w:lineRule="auto"/>
              <w:jc w:val="left"/>
              <w:rPr>
                <w:sz w:val="20"/>
                <w:szCs w:val="20"/>
              </w:rPr>
            </w:pPr>
          </w:p>
        </w:tc>
        <w:tc>
          <w:tcPr>
            <w:tcW w:w="818" w:type="dxa"/>
            <w:noWrap/>
            <w:hideMark/>
          </w:tcPr>
          <w:p w14:paraId="1F47E7E0" w14:textId="77777777" w:rsidR="00C84887" w:rsidRPr="00C84887" w:rsidRDefault="00C84887" w:rsidP="00C84887">
            <w:pPr>
              <w:spacing w:after="108" w:line="259" w:lineRule="auto"/>
              <w:jc w:val="left"/>
              <w:rPr>
                <w:sz w:val="20"/>
                <w:szCs w:val="20"/>
              </w:rPr>
            </w:pPr>
          </w:p>
        </w:tc>
        <w:tc>
          <w:tcPr>
            <w:tcW w:w="1102" w:type="dxa"/>
            <w:noWrap/>
            <w:hideMark/>
          </w:tcPr>
          <w:p w14:paraId="24973EB0" w14:textId="77777777" w:rsidR="00C84887" w:rsidRPr="00C84887" w:rsidRDefault="00C84887" w:rsidP="00C84887">
            <w:pPr>
              <w:spacing w:after="108" w:line="259" w:lineRule="auto"/>
              <w:jc w:val="left"/>
              <w:rPr>
                <w:sz w:val="20"/>
                <w:szCs w:val="20"/>
              </w:rPr>
            </w:pPr>
          </w:p>
        </w:tc>
        <w:tc>
          <w:tcPr>
            <w:tcW w:w="960" w:type="dxa"/>
            <w:noWrap/>
            <w:hideMark/>
          </w:tcPr>
          <w:p w14:paraId="594CB642" w14:textId="77777777" w:rsidR="00C84887" w:rsidRPr="00C84887" w:rsidRDefault="00C84887" w:rsidP="00C84887">
            <w:pPr>
              <w:spacing w:after="108" w:line="259" w:lineRule="auto"/>
              <w:jc w:val="left"/>
              <w:rPr>
                <w:sz w:val="20"/>
                <w:szCs w:val="20"/>
              </w:rPr>
            </w:pPr>
          </w:p>
        </w:tc>
        <w:tc>
          <w:tcPr>
            <w:tcW w:w="960" w:type="dxa"/>
            <w:noWrap/>
            <w:hideMark/>
          </w:tcPr>
          <w:p w14:paraId="6EF8F763" w14:textId="77777777" w:rsidR="00C84887" w:rsidRPr="00C84887" w:rsidRDefault="00C84887" w:rsidP="00C84887">
            <w:pPr>
              <w:spacing w:after="108" w:line="259" w:lineRule="auto"/>
              <w:jc w:val="left"/>
              <w:rPr>
                <w:sz w:val="20"/>
                <w:szCs w:val="20"/>
              </w:rPr>
            </w:pPr>
          </w:p>
        </w:tc>
        <w:tc>
          <w:tcPr>
            <w:tcW w:w="960" w:type="dxa"/>
            <w:noWrap/>
            <w:hideMark/>
          </w:tcPr>
          <w:p w14:paraId="60378301" w14:textId="77777777" w:rsidR="00C84887" w:rsidRPr="00C84887" w:rsidRDefault="00C84887" w:rsidP="00C84887">
            <w:pPr>
              <w:spacing w:after="108" w:line="259" w:lineRule="auto"/>
              <w:jc w:val="left"/>
              <w:rPr>
                <w:sz w:val="20"/>
                <w:szCs w:val="20"/>
              </w:rPr>
            </w:pPr>
          </w:p>
        </w:tc>
      </w:tr>
      <w:tr w:rsidR="00C84887" w:rsidRPr="00C84887" w14:paraId="00914E83" w14:textId="77777777" w:rsidTr="00C84887">
        <w:trPr>
          <w:trHeight w:val="300"/>
        </w:trPr>
        <w:tc>
          <w:tcPr>
            <w:tcW w:w="1747" w:type="dxa"/>
            <w:noWrap/>
            <w:hideMark/>
          </w:tcPr>
          <w:p w14:paraId="23C0D90B" w14:textId="77777777" w:rsidR="00C84887" w:rsidRPr="00C84887" w:rsidRDefault="00C84887" w:rsidP="00C84887">
            <w:pPr>
              <w:spacing w:after="108" w:line="259" w:lineRule="auto"/>
              <w:jc w:val="left"/>
              <w:rPr>
                <w:sz w:val="20"/>
                <w:szCs w:val="20"/>
              </w:rPr>
            </w:pPr>
            <w:r w:rsidRPr="00C84887">
              <w:rPr>
                <w:sz w:val="20"/>
                <w:szCs w:val="20"/>
              </w:rPr>
              <w:t>Total</w:t>
            </w:r>
          </w:p>
        </w:tc>
        <w:tc>
          <w:tcPr>
            <w:tcW w:w="873" w:type="dxa"/>
            <w:noWrap/>
            <w:hideMark/>
          </w:tcPr>
          <w:p w14:paraId="385346E6" w14:textId="77777777" w:rsidR="00C84887" w:rsidRPr="00C84887" w:rsidRDefault="00C84887" w:rsidP="00C84887">
            <w:pPr>
              <w:spacing w:after="108" w:line="259" w:lineRule="auto"/>
              <w:jc w:val="left"/>
              <w:rPr>
                <w:sz w:val="20"/>
                <w:szCs w:val="20"/>
              </w:rPr>
            </w:pPr>
            <w:r w:rsidRPr="00C84887">
              <w:rPr>
                <w:sz w:val="20"/>
                <w:szCs w:val="20"/>
              </w:rPr>
              <w:t>11338.25</w:t>
            </w:r>
          </w:p>
        </w:tc>
        <w:tc>
          <w:tcPr>
            <w:tcW w:w="818" w:type="dxa"/>
            <w:noWrap/>
            <w:hideMark/>
          </w:tcPr>
          <w:p w14:paraId="6DD3BF77" w14:textId="77777777" w:rsidR="00C84887" w:rsidRPr="00C84887" w:rsidRDefault="00C84887" w:rsidP="00C84887">
            <w:pPr>
              <w:spacing w:after="108" w:line="259" w:lineRule="auto"/>
              <w:jc w:val="left"/>
              <w:rPr>
                <w:sz w:val="20"/>
                <w:szCs w:val="20"/>
              </w:rPr>
            </w:pPr>
            <w:r w:rsidRPr="00C84887">
              <w:rPr>
                <w:sz w:val="20"/>
                <w:szCs w:val="20"/>
              </w:rPr>
              <w:t>51</w:t>
            </w:r>
          </w:p>
        </w:tc>
        <w:tc>
          <w:tcPr>
            <w:tcW w:w="1102" w:type="dxa"/>
            <w:noWrap/>
            <w:hideMark/>
          </w:tcPr>
          <w:p w14:paraId="6F65373B" w14:textId="77777777" w:rsidR="00C84887" w:rsidRPr="00C84887" w:rsidRDefault="00C84887" w:rsidP="00C84887">
            <w:pPr>
              <w:spacing w:after="108" w:line="259" w:lineRule="auto"/>
              <w:jc w:val="left"/>
              <w:rPr>
                <w:sz w:val="20"/>
                <w:szCs w:val="20"/>
              </w:rPr>
            </w:pPr>
            <w:r w:rsidRPr="00C84887">
              <w:rPr>
                <w:sz w:val="20"/>
                <w:szCs w:val="20"/>
              </w:rPr>
              <w:t> </w:t>
            </w:r>
          </w:p>
        </w:tc>
        <w:tc>
          <w:tcPr>
            <w:tcW w:w="960" w:type="dxa"/>
            <w:noWrap/>
            <w:hideMark/>
          </w:tcPr>
          <w:p w14:paraId="1904CE25" w14:textId="77777777" w:rsidR="00C84887" w:rsidRPr="00C84887" w:rsidRDefault="00C84887" w:rsidP="00C84887">
            <w:pPr>
              <w:spacing w:after="108" w:line="259" w:lineRule="auto"/>
              <w:jc w:val="left"/>
              <w:rPr>
                <w:sz w:val="20"/>
                <w:szCs w:val="20"/>
              </w:rPr>
            </w:pPr>
            <w:r w:rsidRPr="00C84887">
              <w:rPr>
                <w:sz w:val="20"/>
                <w:szCs w:val="20"/>
              </w:rPr>
              <w:t> </w:t>
            </w:r>
          </w:p>
        </w:tc>
        <w:tc>
          <w:tcPr>
            <w:tcW w:w="960" w:type="dxa"/>
            <w:noWrap/>
            <w:hideMark/>
          </w:tcPr>
          <w:p w14:paraId="686510B8" w14:textId="77777777" w:rsidR="00C84887" w:rsidRPr="00C84887" w:rsidRDefault="00C84887" w:rsidP="00C84887">
            <w:pPr>
              <w:spacing w:after="108" w:line="259" w:lineRule="auto"/>
              <w:jc w:val="left"/>
              <w:rPr>
                <w:sz w:val="20"/>
                <w:szCs w:val="20"/>
              </w:rPr>
            </w:pPr>
            <w:r w:rsidRPr="00C84887">
              <w:rPr>
                <w:sz w:val="20"/>
                <w:szCs w:val="20"/>
              </w:rPr>
              <w:t> </w:t>
            </w:r>
          </w:p>
        </w:tc>
        <w:tc>
          <w:tcPr>
            <w:tcW w:w="960" w:type="dxa"/>
            <w:noWrap/>
            <w:hideMark/>
          </w:tcPr>
          <w:p w14:paraId="083F544A" w14:textId="77777777" w:rsidR="00C84887" w:rsidRPr="00C84887" w:rsidRDefault="00C84887" w:rsidP="00C84887">
            <w:pPr>
              <w:spacing w:after="108" w:line="259" w:lineRule="auto"/>
              <w:jc w:val="left"/>
              <w:rPr>
                <w:sz w:val="20"/>
                <w:szCs w:val="20"/>
              </w:rPr>
            </w:pPr>
            <w:r w:rsidRPr="00C84887">
              <w:rPr>
                <w:sz w:val="20"/>
                <w:szCs w:val="20"/>
              </w:rPr>
              <w:t> </w:t>
            </w:r>
          </w:p>
        </w:tc>
      </w:tr>
    </w:tbl>
    <w:p w14:paraId="224414AD" w14:textId="77777777" w:rsidR="007A27DA" w:rsidRDefault="007A27DA" w:rsidP="007A27DA">
      <w:pPr>
        <w:spacing w:after="108" w:line="259" w:lineRule="auto"/>
        <w:jc w:val="left"/>
      </w:pPr>
    </w:p>
    <w:p w14:paraId="5F2E13A0" w14:textId="17CF73F3" w:rsidR="0067064D" w:rsidRPr="0067064D" w:rsidRDefault="0067064D" w:rsidP="0067064D">
      <w:pPr>
        <w:spacing w:after="108" w:line="259" w:lineRule="auto"/>
        <w:jc w:val="left"/>
      </w:pPr>
    </w:p>
    <w:p w14:paraId="0B596654" w14:textId="14A1E8D1" w:rsidR="0067064D" w:rsidRDefault="007A27DA" w:rsidP="0067064D">
      <w:pPr>
        <w:pStyle w:val="ListParagraph"/>
        <w:spacing w:after="108" w:line="259" w:lineRule="auto"/>
        <w:ind w:left="540" w:firstLine="0"/>
        <w:jc w:val="left"/>
        <w:rPr>
          <w:b/>
          <w:bCs/>
        </w:rPr>
      </w:pPr>
      <w:r>
        <w:t xml:space="preserve">Here as the p-value is greater than 0.05, carbon content might not </w:t>
      </w:r>
      <w:proofErr w:type="gramStart"/>
      <w:r w:rsidR="00A87093">
        <w:t>e</w:t>
      </w:r>
      <w:r>
        <w:t>ffect</w:t>
      </w:r>
      <w:proofErr w:type="gramEnd"/>
      <w:r w:rsidR="00783908">
        <w:t xml:space="preserve"> </w:t>
      </w:r>
      <w:r>
        <w:t>biochar yield.</w:t>
      </w:r>
    </w:p>
    <w:p w14:paraId="383BB6FF" w14:textId="643188AF" w:rsidR="0067064D" w:rsidRDefault="0067064D" w:rsidP="0067064D">
      <w:pPr>
        <w:pStyle w:val="ListParagraph"/>
        <w:spacing w:after="108" w:line="259" w:lineRule="auto"/>
        <w:ind w:left="540" w:firstLine="0"/>
        <w:jc w:val="left"/>
        <w:rPr>
          <w:b/>
          <w:bCs/>
        </w:rPr>
      </w:pPr>
    </w:p>
    <w:p w14:paraId="5B559E7A" w14:textId="7EADA6A7" w:rsidR="007A27DA" w:rsidRDefault="007A27DA" w:rsidP="0067064D">
      <w:pPr>
        <w:pStyle w:val="ListParagraph"/>
        <w:spacing w:after="108" w:line="259" w:lineRule="auto"/>
        <w:ind w:left="540" w:firstLine="0"/>
        <w:jc w:val="left"/>
        <w:rPr>
          <w:b/>
          <w:bCs/>
        </w:rPr>
      </w:pPr>
    </w:p>
    <w:p w14:paraId="7511305D" w14:textId="7BED791D" w:rsidR="007A27DA" w:rsidRDefault="00C84887" w:rsidP="007A27DA">
      <w:pPr>
        <w:spacing w:after="108" w:line="259" w:lineRule="auto"/>
        <w:jc w:val="left"/>
      </w:pPr>
      <w:r>
        <w:t xml:space="preserve">      </w:t>
      </w:r>
      <w:r w:rsidR="00484EE3">
        <w:t xml:space="preserve">Table 3.6, Single factor </w:t>
      </w:r>
      <w:r w:rsidR="001267D8" w:rsidRPr="001267D8">
        <w:t>ANOVA</w:t>
      </w:r>
      <w:r w:rsidR="00484EE3">
        <w:t xml:space="preserve"> for hydrogen</w:t>
      </w:r>
      <w:r w:rsidR="007A27DA">
        <w:t xml:space="preserve">   </w:t>
      </w:r>
    </w:p>
    <w:tbl>
      <w:tblPr>
        <w:tblStyle w:val="TableGrid0"/>
        <w:tblW w:w="0" w:type="auto"/>
        <w:tblLook w:val="04A0" w:firstRow="1" w:lastRow="0" w:firstColumn="1" w:lastColumn="0" w:noHBand="0" w:noVBand="1"/>
      </w:tblPr>
      <w:tblGrid>
        <w:gridCol w:w="1735"/>
        <w:gridCol w:w="966"/>
        <w:gridCol w:w="818"/>
        <w:gridCol w:w="1102"/>
        <w:gridCol w:w="966"/>
        <w:gridCol w:w="960"/>
        <w:gridCol w:w="966"/>
      </w:tblGrid>
      <w:tr w:rsidR="00C84887" w:rsidRPr="00C84887" w14:paraId="411C0F4F" w14:textId="77777777" w:rsidTr="00C84887">
        <w:trPr>
          <w:trHeight w:val="288"/>
        </w:trPr>
        <w:tc>
          <w:tcPr>
            <w:tcW w:w="2602" w:type="dxa"/>
            <w:gridSpan w:val="2"/>
            <w:noWrap/>
            <w:hideMark/>
          </w:tcPr>
          <w:p w14:paraId="0E23A667" w14:textId="77777777" w:rsidR="00C84887" w:rsidRPr="00C84887" w:rsidRDefault="00C84887" w:rsidP="00C84887">
            <w:pPr>
              <w:spacing w:after="108" w:line="259" w:lineRule="auto"/>
              <w:jc w:val="left"/>
              <w:rPr>
                <w:sz w:val="20"/>
                <w:szCs w:val="20"/>
              </w:rPr>
            </w:pPr>
            <w:proofErr w:type="spellStart"/>
            <w:r w:rsidRPr="00C84887">
              <w:rPr>
                <w:sz w:val="20"/>
                <w:szCs w:val="20"/>
              </w:rPr>
              <w:t>Anova</w:t>
            </w:r>
            <w:proofErr w:type="spellEnd"/>
            <w:r w:rsidRPr="00C84887">
              <w:rPr>
                <w:sz w:val="20"/>
                <w:szCs w:val="20"/>
              </w:rPr>
              <w:t>: Single Factor</w:t>
            </w:r>
          </w:p>
        </w:tc>
        <w:tc>
          <w:tcPr>
            <w:tcW w:w="1920" w:type="dxa"/>
            <w:gridSpan w:val="2"/>
            <w:noWrap/>
            <w:hideMark/>
          </w:tcPr>
          <w:p w14:paraId="08B381AE" w14:textId="77777777" w:rsidR="00C84887" w:rsidRPr="00C84887" w:rsidRDefault="00C84887" w:rsidP="00C84887">
            <w:pPr>
              <w:spacing w:after="108" w:line="259" w:lineRule="auto"/>
              <w:jc w:val="left"/>
              <w:rPr>
                <w:sz w:val="20"/>
                <w:szCs w:val="20"/>
              </w:rPr>
            </w:pPr>
            <w:r w:rsidRPr="00C84887">
              <w:rPr>
                <w:sz w:val="20"/>
                <w:szCs w:val="20"/>
              </w:rPr>
              <w:t>for Hydrogen</w:t>
            </w:r>
          </w:p>
        </w:tc>
        <w:tc>
          <w:tcPr>
            <w:tcW w:w="960" w:type="dxa"/>
            <w:noWrap/>
            <w:hideMark/>
          </w:tcPr>
          <w:p w14:paraId="6982B5E4" w14:textId="77777777" w:rsidR="00C84887" w:rsidRPr="00C84887" w:rsidRDefault="00C84887" w:rsidP="00C84887">
            <w:pPr>
              <w:spacing w:after="108" w:line="259" w:lineRule="auto"/>
              <w:jc w:val="left"/>
              <w:rPr>
                <w:sz w:val="20"/>
                <w:szCs w:val="20"/>
              </w:rPr>
            </w:pPr>
          </w:p>
        </w:tc>
        <w:tc>
          <w:tcPr>
            <w:tcW w:w="960" w:type="dxa"/>
            <w:noWrap/>
            <w:hideMark/>
          </w:tcPr>
          <w:p w14:paraId="5688E92F" w14:textId="77777777" w:rsidR="00C84887" w:rsidRPr="00C84887" w:rsidRDefault="00C84887" w:rsidP="00C84887">
            <w:pPr>
              <w:spacing w:after="108" w:line="259" w:lineRule="auto"/>
              <w:jc w:val="left"/>
              <w:rPr>
                <w:sz w:val="20"/>
                <w:szCs w:val="20"/>
              </w:rPr>
            </w:pPr>
          </w:p>
        </w:tc>
        <w:tc>
          <w:tcPr>
            <w:tcW w:w="960" w:type="dxa"/>
            <w:noWrap/>
            <w:hideMark/>
          </w:tcPr>
          <w:p w14:paraId="5D66857E" w14:textId="77777777" w:rsidR="00C84887" w:rsidRPr="00C84887" w:rsidRDefault="00C84887" w:rsidP="00C84887">
            <w:pPr>
              <w:spacing w:after="108" w:line="259" w:lineRule="auto"/>
              <w:jc w:val="left"/>
              <w:rPr>
                <w:sz w:val="20"/>
                <w:szCs w:val="20"/>
              </w:rPr>
            </w:pPr>
          </w:p>
        </w:tc>
      </w:tr>
      <w:tr w:rsidR="00C84887" w:rsidRPr="00C84887" w14:paraId="265EBECB" w14:textId="77777777" w:rsidTr="00C84887">
        <w:trPr>
          <w:trHeight w:val="288"/>
        </w:trPr>
        <w:tc>
          <w:tcPr>
            <w:tcW w:w="1735" w:type="dxa"/>
            <w:noWrap/>
            <w:hideMark/>
          </w:tcPr>
          <w:p w14:paraId="6C84300D" w14:textId="77777777" w:rsidR="00C84887" w:rsidRPr="00C84887" w:rsidRDefault="00C84887" w:rsidP="00C84887">
            <w:pPr>
              <w:spacing w:after="108" w:line="259" w:lineRule="auto"/>
              <w:jc w:val="left"/>
              <w:rPr>
                <w:sz w:val="20"/>
                <w:szCs w:val="20"/>
              </w:rPr>
            </w:pPr>
          </w:p>
        </w:tc>
        <w:tc>
          <w:tcPr>
            <w:tcW w:w="867" w:type="dxa"/>
            <w:noWrap/>
            <w:hideMark/>
          </w:tcPr>
          <w:p w14:paraId="26344136" w14:textId="77777777" w:rsidR="00C84887" w:rsidRPr="00C84887" w:rsidRDefault="00C84887" w:rsidP="00C84887">
            <w:pPr>
              <w:spacing w:after="108" w:line="259" w:lineRule="auto"/>
              <w:jc w:val="left"/>
              <w:rPr>
                <w:sz w:val="20"/>
                <w:szCs w:val="20"/>
              </w:rPr>
            </w:pPr>
          </w:p>
        </w:tc>
        <w:tc>
          <w:tcPr>
            <w:tcW w:w="818" w:type="dxa"/>
            <w:noWrap/>
            <w:hideMark/>
          </w:tcPr>
          <w:p w14:paraId="3DB66A0B" w14:textId="77777777" w:rsidR="00C84887" w:rsidRPr="00C84887" w:rsidRDefault="00C84887" w:rsidP="00C84887">
            <w:pPr>
              <w:spacing w:after="108" w:line="259" w:lineRule="auto"/>
              <w:jc w:val="left"/>
              <w:rPr>
                <w:sz w:val="20"/>
                <w:szCs w:val="20"/>
              </w:rPr>
            </w:pPr>
          </w:p>
        </w:tc>
        <w:tc>
          <w:tcPr>
            <w:tcW w:w="1102" w:type="dxa"/>
            <w:noWrap/>
            <w:hideMark/>
          </w:tcPr>
          <w:p w14:paraId="1A0EEF08" w14:textId="77777777" w:rsidR="00C84887" w:rsidRPr="00C84887" w:rsidRDefault="00C84887" w:rsidP="00C84887">
            <w:pPr>
              <w:spacing w:after="108" w:line="259" w:lineRule="auto"/>
              <w:jc w:val="left"/>
              <w:rPr>
                <w:sz w:val="20"/>
                <w:szCs w:val="20"/>
              </w:rPr>
            </w:pPr>
          </w:p>
        </w:tc>
        <w:tc>
          <w:tcPr>
            <w:tcW w:w="960" w:type="dxa"/>
            <w:noWrap/>
            <w:hideMark/>
          </w:tcPr>
          <w:p w14:paraId="49F4C0E0" w14:textId="77777777" w:rsidR="00C84887" w:rsidRPr="00C84887" w:rsidRDefault="00C84887" w:rsidP="00C84887">
            <w:pPr>
              <w:spacing w:after="108" w:line="259" w:lineRule="auto"/>
              <w:jc w:val="left"/>
              <w:rPr>
                <w:sz w:val="20"/>
                <w:szCs w:val="20"/>
              </w:rPr>
            </w:pPr>
          </w:p>
        </w:tc>
        <w:tc>
          <w:tcPr>
            <w:tcW w:w="960" w:type="dxa"/>
            <w:noWrap/>
            <w:hideMark/>
          </w:tcPr>
          <w:p w14:paraId="4D982957" w14:textId="77777777" w:rsidR="00C84887" w:rsidRPr="00C84887" w:rsidRDefault="00C84887" w:rsidP="00C84887">
            <w:pPr>
              <w:spacing w:after="108" w:line="259" w:lineRule="auto"/>
              <w:jc w:val="left"/>
              <w:rPr>
                <w:sz w:val="20"/>
                <w:szCs w:val="20"/>
              </w:rPr>
            </w:pPr>
          </w:p>
        </w:tc>
        <w:tc>
          <w:tcPr>
            <w:tcW w:w="960" w:type="dxa"/>
            <w:noWrap/>
            <w:hideMark/>
          </w:tcPr>
          <w:p w14:paraId="6176D1E2" w14:textId="77777777" w:rsidR="00C84887" w:rsidRPr="00C84887" w:rsidRDefault="00C84887" w:rsidP="00C84887">
            <w:pPr>
              <w:spacing w:after="108" w:line="259" w:lineRule="auto"/>
              <w:jc w:val="left"/>
              <w:rPr>
                <w:sz w:val="20"/>
                <w:szCs w:val="20"/>
              </w:rPr>
            </w:pPr>
          </w:p>
        </w:tc>
      </w:tr>
      <w:tr w:rsidR="00C84887" w:rsidRPr="00C84887" w14:paraId="6E3A1EA5" w14:textId="77777777" w:rsidTr="00C84887">
        <w:trPr>
          <w:trHeight w:val="300"/>
        </w:trPr>
        <w:tc>
          <w:tcPr>
            <w:tcW w:w="2602" w:type="dxa"/>
            <w:gridSpan w:val="2"/>
            <w:noWrap/>
            <w:hideMark/>
          </w:tcPr>
          <w:p w14:paraId="1BCA369C" w14:textId="77777777" w:rsidR="00C84887" w:rsidRPr="00C84887" w:rsidRDefault="00C84887" w:rsidP="00C84887">
            <w:pPr>
              <w:spacing w:after="108" w:line="259" w:lineRule="auto"/>
              <w:jc w:val="left"/>
              <w:rPr>
                <w:sz w:val="20"/>
                <w:szCs w:val="20"/>
              </w:rPr>
            </w:pPr>
            <w:r w:rsidRPr="00C84887">
              <w:rPr>
                <w:sz w:val="20"/>
                <w:szCs w:val="20"/>
              </w:rPr>
              <w:t>SUMMARY</w:t>
            </w:r>
          </w:p>
        </w:tc>
        <w:tc>
          <w:tcPr>
            <w:tcW w:w="818" w:type="dxa"/>
            <w:noWrap/>
            <w:hideMark/>
          </w:tcPr>
          <w:p w14:paraId="379DAF60" w14:textId="77777777" w:rsidR="00C84887" w:rsidRPr="00C84887" w:rsidRDefault="00C84887" w:rsidP="00C84887">
            <w:pPr>
              <w:spacing w:after="108" w:line="259" w:lineRule="auto"/>
              <w:jc w:val="left"/>
              <w:rPr>
                <w:sz w:val="20"/>
                <w:szCs w:val="20"/>
              </w:rPr>
            </w:pPr>
          </w:p>
        </w:tc>
        <w:tc>
          <w:tcPr>
            <w:tcW w:w="1102" w:type="dxa"/>
            <w:noWrap/>
            <w:hideMark/>
          </w:tcPr>
          <w:p w14:paraId="375DD243" w14:textId="77777777" w:rsidR="00C84887" w:rsidRPr="00C84887" w:rsidRDefault="00C84887" w:rsidP="00C84887">
            <w:pPr>
              <w:spacing w:after="108" w:line="259" w:lineRule="auto"/>
              <w:jc w:val="left"/>
              <w:rPr>
                <w:sz w:val="20"/>
                <w:szCs w:val="20"/>
              </w:rPr>
            </w:pPr>
          </w:p>
        </w:tc>
        <w:tc>
          <w:tcPr>
            <w:tcW w:w="960" w:type="dxa"/>
            <w:noWrap/>
            <w:hideMark/>
          </w:tcPr>
          <w:p w14:paraId="25582CC2" w14:textId="77777777" w:rsidR="00C84887" w:rsidRPr="00C84887" w:rsidRDefault="00C84887" w:rsidP="00C84887">
            <w:pPr>
              <w:spacing w:after="108" w:line="259" w:lineRule="auto"/>
              <w:jc w:val="left"/>
              <w:rPr>
                <w:sz w:val="20"/>
                <w:szCs w:val="20"/>
              </w:rPr>
            </w:pPr>
          </w:p>
        </w:tc>
        <w:tc>
          <w:tcPr>
            <w:tcW w:w="960" w:type="dxa"/>
            <w:noWrap/>
            <w:hideMark/>
          </w:tcPr>
          <w:p w14:paraId="42B9CED7" w14:textId="77777777" w:rsidR="00C84887" w:rsidRPr="00C84887" w:rsidRDefault="00C84887" w:rsidP="00C84887">
            <w:pPr>
              <w:spacing w:after="108" w:line="259" w:lineRule="auto"/>
              <w:jc w:val="left"/>
              <w:rPr>
                <w:sz w:val="20"/>
                <w:szCs w:val="20"/>
              </w:rPr>
            </w:pPr>
          </w:p>
        </w:tc>
        <w:tc>
          <w:tcPr>
            <w:tcW w:w="960" w:type="dxa"/>
            <w:noWrap/>
            <w:hideMark/>
          </w:tcPr>
          <w:p w14:paraId="6D40E911" w14:textId="77777777" w:rsidR="00C84887" w:rsidRPr="00C84887" w:rsidRDefault="00C84887" w:rsidP="00C84887">
            <w:pPr>
              <w:spacing w:after="108" w:line="259" w:lineRule="auto"/>
              <w:jc w:val="left"/>
              <w:rPr>
                <w:sz w:val="20"/>
                <w:szCs w:val="20"/>
              </w:rPr>
            </w:pPr>
          </w:p>
        </w:tc>
      </w:tr>
      <w:tr w:rsidR="00C84887" w:rsidRPr="00C84887" w14:paraId="1BFF81D5" w14:textId="77777777" w:rsidTr="00C84887">
        <w:trPr>
          <w:trHeight w:val="288"/>
        </w:trPr>
        <w:tc>
          <w:tcPr>
            <w:tcW w:w="1735" w:type="dxa"/>
            <w:noWrap/>
            <w:hideMark/>
          </w:tcPr>
          <w:p w14:paraId="46B68851" w14:textId="77777777" w:rsidR="00C84887" w:rsidRPr="00C84887" w:rsidRDefault="00C84887" w:rsidP="00C84887">
            <w:pPr>
              <w:spacing w:after="108" w:line="259" w:lineRule="auto"/>
              <w:jc w:val="left"/>
              <w:rPr>
                <w:i/>
                <w:iCs/>
                <w:sz w:val="20"/>
                <w:szCs w:val="20"/>
              </w:rPr>
            </w:pPr>
            <w:r w:rsidRPr="00C84887">
              <w:rPr>
                <w:i/>
                <w:iCs/>
                <w:sz w:val="20"/>
                <w:szCs w:val="20"/>
              </w:rPr>
              <w:t>Groups</w:t>
            </w:r>
          </w:p>
        </w:tc>
        <w:tc>
          <w:tcPr>
            <w:tcW w:w="867" w:type="dxa"/>
            <w:noWrap/>
            <w:hideMark/>
          </w:tcPr>
          <w:p w14:paraId="63986650" w14:textId="77777777" w:rsidR="00C84887" w:rsidRPr="00C84887" w:rsidRDefault="00C84887" w:rsidP="00C84887">
            <w:pPr>
              <w:spacing w:after="108" w:line="259" w:lineRule="auto"/>
              <w:jc w:val="left"/>
              <w:rPr>
                <w:i/>
                <w:iCs/>
                <w:sz w:val="20"/>
                <w:szCs w:val="20"/>
              </w:rPr>
            </w:pPr>
            <w:r w:rsidRPr="00C84887">
              <w:rPr>
                <w:i/>
                <w:iCs/>
                <w:sz w:val="20"/>
                <w:szCs w:val="20"/>
              </w:rPr>
              <w:t>Count</w:t>
            </w:r>
          </w:p>
        </w:tc>
        <w:tc>
          <w:tcPr>
            <w:tcW w:w="818" w:type="dxa"/>
            <w:noWrap/>
            <w:hideMark/>
          </w:tcPr>
          <w:p w14:paraId="6899F190" w14:textId="77777777" w:rsidR="00C84887" w:rsidRPr="00C84887" w:rsidRDefault="00C84887" w:rsidP="00C84887">
            <w:pPr>
              <w:spacing w:after="108" w:line="259" w:lineRule="auto"/>
              <w:jc w:val="left"/>
              <w:rPr>
                <w:i/>
                <w:iCs/>
                <w:sz w:val="20"/>
                <w:szCs w:val="20"/>
              </w:rPr>
            </w:pPr>
            <w:r w:rsidRPr="00C84887">
              <w:rPr>
                <w:i/>
                <w:iCs/>
                <w:sz w:val="20"/>
                <w:szCs w:val="20"/>
              </w:rPr>
              <w:t>Sum</w:t>
            </w:r>
          </w:p>
        </w:tc>
        <w:tc>
          <w:tcPr>
            <w:tcW w:w="1102" w:type="dxa"/>
            <w:noWrap/>
            <w:hideMark/>
          </w:tcPr>
          <w:p w14:paraId="74D50DBB" w14:textId="77777777" w:rsidR="00C84887" w:rsidRPr="00C84887" w:rsidRDefault="00C84887" w:rsidP="00C84887">
            <w:pPr>
              <w:spacing w:after="108" w:line="259" w:lineRule="auto"/>
              <w:jc w:val="left"/>
              <w:rPr>
                <w:i/>
                <w:iCs/>
                <w:sz w:val="20"/>
                <w:szCs w:val="20"/>
              </w:rPr>
            </w:pPr>
            <w:r w:rsidRPr="00C84887">
              <w:rPr>
                <w:i/>
                <w:iCs/>
                <w:sz w:val="20"/>
                <w:szCs w:val="20"/>
              </w:rPr>
              <w:t>Average</w:t>
            </w:r>
          </w:p>
        </w:tc>
        <w:tc>
          <w:tcPr>
            <w:tcW w:w="960" w:type="dxa"/>
            <w:noWrap/>
            <w:hideMark/>
          </w:tcPr>
          <w:p w14:paraId="2C7CB8C5" w14:textId="77777777" w:rsidR="00C84887" w:rsidRPr="00C84887" w:rsidRDefault="00C84887" w:rsidP="00C84887">
            <w:pPr>
              <w:spacing w:after="108" w:line="259" w:lineRule="auto"/>
              <w:jc w:val="left"/>
              <w:rPr>
                <w:i/>
                <w:iCs/>
                <w:sz w:val="20"/>
                <w:szCs w:val="20"/>
              </w:rPr>
            </w:pPr>
            <w:r w:rsidRPr="00C84887">
              <w:rPr>
                <w:i/>
                <w:iCs/>
                <w:sz w:val="20"/>
                <w:szCs w:val="20"/>
              </w:rPr>
              <w:t>Variance</w:t>
            </w:r>
          </w:p>
        </w:tc>
        <w:tc>
          <w:tcPr>
            <w:tcW w:w="960" w:type="dxa"/>
            <w:noWrap/>
            <w:hideMark/>
          </w:tcPr>
          <w:p w14:paraId="47C91E87" w14:textId="77777777" w:rsidR="00C84887" w:rsidRPr="00C84887" w:rsidRDefault="00C84887" w:rsidP="00C84887">
            <w:pPr>
              <w:spacing w:after="108" w:line="259" w:lineRule="auto"/>
              <w:jc w:val="left"/>
              <w:rPr>
                <w:i/>
                <w:iCs/>
                <w:sz w:val="20"/>
                <w:szCs w:val="20"/>
              </w:rPr>
            </w:pPr>
          </w:p>
        </w:tc>
        <w:tc>
          <w:tcPr>
            <w:tcW w:w="960" w:type="dxa"/>
            <w:noWrap/>
            <w:hideMark/>
          </w:tcPr>
          <w:p w14:paraId="09A50D65" w14:textId="77777777" w:rsidR="00C84887" w:rsidRPr="00C84887" w:rsidRDefault="00C84887" w:rsidP="00C84887">
            <w:pPr>
              <w:spacing w:after="108" w:line="259" w:lineRule="auto"/>
              <w:jc w:val="left"/>
              <w:rPr>
                <w:sz w:val="20"/>
                <w:szCs w:val="20"/>
              </w:rPr>
            </w:pPr>
          </w:p>
        </w:tc>
      </w:tr>
      <w:tr w:rsidR="00C84887" w:rsidRPr="00C84887" w14:paraId="422CFD31" w14:textId="77777777" w:rsidTr="00C84887">
        <w:trPr>
          <w:trHeight w:val="288"/>
        </w:trPr>
        <w:tc>
          <w:tcPr>
            <w:tcW w:w="1735" w:type="dxa"/>
            <w:noWrap/>
            <w:hideMark/>
          </w:tcPr>
          <w:p w14:paraId="34248D50" w14:textId="77777777" w:rsidR="00C84887" w:rsidRPr="00C84887" w:rsidRDefault="00C84887" w:rsidP="00C84887">
            <w:pPr>
              <w:spacing w:after="108" w:line="259" w:lineRule="auto"/>
              <w:jc w:val="left"/>
              <w:rPr>
                <w:sz w:val="20"/>
                <w:szCs w:val="20"/>
              </w:rPr>
            </w:pPr>
            <w:r w:rsidRPr="00C84887">
              <w:rPr>
                <w:sz w:val="20"/>
                <w:szCs w:val="20"/>
              </w:rPr>
              <w:t>5-6 %</w:t>
            </w:r>
          </w:p>
        </w:tc>
        <w:tc>
          <w:tcPr>
            <w:tcW w:w="867" w:type="dxa"/>
            <w:noWrap/>
            <w:hideMark/>
          </w:tcPr>
          <w:p w14:paraId="794E1418" w14:textId="77777777" w:rsidR="00C84887" w:rsidRPr="00C84887" w:rsidRDefault="00C84887" w:rsidP="00C84887">
            <w:pPr>
              <w:spacing w:after="108" w:line="259" w:lineRule="auto"/>
              <w:jc w:val="left"/>
              <w:rPr>
                <w:sz w:val="20"/>
                <w:szCs w:val="20"/>
              </w:rPr>
            </w:pPr>
            <w:r w:rsidRPr="00C84887">
              <w:rPr>
                <w:sz w:val="20"/>
                <w:szCs w:val="20"/>
              </w:rPr>
              <w:t>13</w:t>
            </w:r>
          </w:p>
        </w:tc>
        <w:tc>
          <w:tcPr>
            <w:tcW w:w="818" w:type="dxa"/>
            <w:noWrap/>
            <w:hideMark/>
          </w:tcPr>
          <w:p w14:paraId="4365DB59" w14:textId="77777777" w:rsidR="00C84887" w:rsidRPr="00C84887" w:rsidRDefault="00C84887" w:rsidP="00C84887">
            <w:pPr>
              <w:spacing w:after="108" w:line="259" w:lineRule="auto"/>
              <w:jc w:val="left"/>
              <w:rPr>
                <w:sz w:val="20"/>
                <w:szCs w:val="20"/>
              </w:rPr>
            </w:pPr>
            <w:r w:rsidRPr="00C84887">
              <w:rPr>
                <w:sz w:val="20"/>
                <w:szCs w:val="20"/>
              </w:rPr>
              <w:t>69.74</w:t>
            </w:r>
          </w:p>
        </w:tc>
        <w:tc>
          <w:tcPr>
            <w:tcW w:w="1102" w:type="dxa"/>
            <w:noWrap/>
            <w:hideMark/>
          </w:tcPr>
          <w:p w14:paraId="359CBE46" w14:textId="77777777" w:rsidR="00C84887" w:rsidRPr="00C84887" w:rsidRDefault="00C84887" w:rsidP="00C84887">
            <w:pPr>
              <w:spacing w:after="108" w:line="259" w:lineRule="auto"/>
              <w:jc w:val="left"/>
              <w:rPr>
                <w:sz w:val="20"/>
                <w:szCs w:val="20"/>
              </w:rPr>
            </w:pPr>
            <w:r w:rsidRPr="00C84887">
              <w:rPr>
                <w:sz w:val="20"/>
                <w:szCs w:val="20"/>
              </w:rPr>
              <w:t>5.364615</w:t>
            </w:r>
          </w:p>
        </w:tc>
        <w:tc>
          <w:tcPr>
            <w:tcW w:w="960" w:type="dxa"/>
            <w:noWrap/>
            <w:hideMark/>
          </w:tcPr>
          <w:p w14:paraId="593C4E35" w14:textId="77777777" w:rsidR="00C84887" w:rsidRPr="00C84887" w:rsidRDefault="00C84887" w:rsidP="00C84887">
            <w:pPr>
              <w:spacing w:after="108" w:line="259" w:lineRule="auto"/>
              <w:jc w:val="left"/>
              <w:rPr>
                <w:sz w:val="20"/>
                <w:szCs w:val="20"/>
              </w:rPr>
            </w:pPr>
            <w:r w:rsidRPr="00C84887">
              <w:rPr>
                <w:sz w:val="20"/>
                <w:szCs w:val="20"/>
              </w:rPr>
              <w:t>0.013577</w:t>
            </w:r>
          </w:p>
        </w:tc>
        <w:tc>
          <w:tcPr>
            <w:tcW w:w="960" w:type="dxa"/>
            <w:noWrap/>
            <w:hideMark/>
          </w:tcPr>
          <w:p w14:paraId="79912BBB" w14:textId="77777777" w:rsidR="00C84887" w:rsidRPr="00C84887" w:rsidRDefault="00C84887" w:rsidP="00C84887">
            <w:pPr>
              <w:spacing w:after="108" w:line="259" w:lineRule="auto"/>
              <w:jc w:val="left"/>
              <w:rPr>
                <w:sz w:val="20"/>
                <w:szCs w:val="20"/>
              </w:rPr>
            </w:pPr>
          </w:p>
        </w:tc>
        <w:tc>
          <w:tcPr>
            <w:tcW w:w="960" w:type="dxa"/>
            <w:noWrap/>
            <w:hideMark/>
          </w:tcPr>
          <w:p w14:paraId="51479507" w14:textId="77777777" w:rsidR="00C84887" w:rsidRPr="00C84887" w:rsidRDefault="00C84887" w:rsidP="00C84887">
            <w:pPr>
              <w:spacing w:after="108" w:line="259" w:lineRule="auto"/>
              <w:jc w:val="left"/>
              <w:rPr>
                <w:sz w:val="20"/>
                <w:szCs w:val="20"/>
              </w:rPr>
            </w:pPr>
          </w:p>
        </w:tc>
      </w:tr>
      <w:tr w:rsidR="00C84887" w:rsidRPr="00C84887" w14:paraId="084F048E" w14:textId="77777777" w:rsidTr="00C84887">
        <w:trPr>
          <w:trHeight w:val="288"/>
        </w:trPr>
        <w:tc>
          <w:tcPr>
            <w:tcW w:w="1735" w:type="dxa"/>
            <w:noWrap/>
            <w:hideMark/>
          </w:tcPr>
          <w:p w14:paraId="52FA1DDC" w14:textId="77777777" w:rsidR="00C84887" w:rsidRPr="00C84887" w:rsidRDefault="00C84887" w:rsidP="00C84887">
            <w:pPr>
              <w:spacing w:after="108" w:line="259" w:lineRule="auto"/>
              <w:jc w:val="left"/>
              <w:rPr>
                <w:sz w:val="20"/>
                <w:szCs w:val="20"/>
              </w:rPr>
            </w:pPr>
            <w:r w:rsidRPr="00C84887">
              <w:rPr>
                <w:sz w:val="20"/>
                <w:szCs w:val="20"/>
              </w:rPr>
              <w:t>6-7%</w:t>
            </w:r>
          </w:p>
        </w:tc>
        <w:tc>
          <w:tcPr>
            <w:tcW w:w="867" w:type="dxa"/>
            <w:noWrap/>
            <w:hideMark/>
          </w:tcPr>
          <w:p w14:paraId="605871B0" w14:textId="77777777" w:rsidR="00C84887" w:rsidRPr="00C84887" w:rsidRDefault="00C84887" w:rsidP="00C84887">
            <w:pPr>
              <w:spacing w:after="108" w:line="259" w:lineRule="auto"/>
              <w:jc w:val="left"/>
              <w:rPr>
                <w:sz w:val="20"/>
                <w:szCs w:val="20"/>
              </w:rPr>
            </w:pPr>
            <w:r w:rsidRPr="00C84887">
              <w:rPr>
                <w:sz w:val="20"/>
                <w:szCs w:val="20"/>
              </w:rPr>
              <w:t>13</w:t>
            </w:r>
          </w:p>
        </w:tc>
        <w:tc>
          <w:tcPr>
            <w:tcW w:w="818" w:type="dxa"/>
            <w:noWrap/>
            <w:hideMark/>
          </w:tcPr>
          <w:p w14:paraId="3C0E54F0" w14:textId="77777777" w:rsidR="00C84887" w:rsidRPr="00C84887" w:rsidRDefault="00C84887" w:rsidP="00C84887">
            <w:pPr>
              <w:spacing w:after="108" w:line="259" w:lineRule="auto"/>
              <w:jc w:val="left"/>
              <w:rPr>
                <w:sz w:val="20"/>
                <w:szCs w:val="20"/>
              </w:rPr>
            </w:pPr>
            <w:r w:rsidRPr="00C84887">
              <w:rPr>
                <w:sz w:val="20"/>
                <w:szCs w:val="20"/>
              </w:rPr>
              <w:t>433.21</w:t>
            </w:r>
          </w:p>
        </w:tc>
        <w:tc>
          <w:tcPr>
            <w:tcW w:w="1102" w:type="dxa"/>
            <w:noWrap/>
            <w:hideMark/>
          </w:tcPr>
          <w:p w14:paraId="0CDD5987" w14:textId="77777777" w:rsidR="00C84887" w:rsidRPr="00C84887" w:rsidRDefault="00C84887" w:rsidP="00C84887">
            <w:pPr>
              <w:spacing w:after="108" w:line="259" w:lineRule="auto"/>
              <w:jc w:val="left"/>
              <w:rPr>
                <w:sz w:val="20"/>
                <w:szCs w:val="20"/>
              </w:rPr>
            </w:pPr>
            <w:r w:rsidRPr="00C84887">
              <w:rPr>
                <w:sz w:val="20"/>
                <w:szCs w:val="20"/>
              </w:rPr>
              <w:t>33.32385</w:t>
            </w:r>
          </w:p>
        </w:tc>
        <w:tc>
          <w:tcPr>
            <w:tcW w:w="960" w:type="dxa"/>
            <w:noWrap/>
            <w:hideMark/>
          </w:tcPr>
          <w:p w14:paraId="22C03775" w14:textId="77777777" w:rsidR="00C84887" w:rsidRPr="00C84887" w:rsidRDefault="00C84887" w:rsidP="00C84887">
            <w:pPr>
              <w:spacing w:after="108" w:line="259" w:lineRule="auto"/>
              <w:jc w:val="left"/>
              <w:rPr>
                <w:sz w:val="20"/>
                <w:szCs w:val="20"/>
              </w:rPr>
            </w:pPr>
            <w:r w:rsidRPr="00C84887">
              <w:rPr>
                <w:sz w:val="20"/>
                <w:szCs w:val="20"/>
              </w:rPr>
              <w:t>88.38151</w:t>
            </w:r>
          </w:p>
        </w:tc>
        <w:tc>
          <w:tcPr>
            <w:tcW w:w="960" w:type="dxa"/>
            <w:noWrap/>
            <w:hideMark/>
          </w:tcPr>
          <w:p w14:paraId="431C4BCF" w14:textId="77777777" w:rsidR="00C84887" w:rsidRPr="00C84887" w:rsidRDefault="00C84887" w:rsidP="00C84887">
            <w:pPr>
              <w:spacing w:after="108" w:line="259" w:lineRule="auto"/>
              <w:jc w:val="left"/>
              <w:rPr>
                <w:sz w:val="20"/>
                <w:szCs w:val="20"/>
              </w:rPr>
            </w:pPr>
          </w:p>
        </w:tc>
        <w:tc>
          <w:tcPr>
            <w:tcW w:w="960" w:type="dxa"/>
            <w:noWrap/>
            <w:hideMark/>
          </w:tcPr>
          <w:p w14:paraId="2F9528E7" w14:textId="77777777" w:rsidR="00C84887" w:rsidRPr="00C84887" w:rsidRDefault="00C84887" w:rsidP="00C84887">
            <w:pPr>
              <w:spacing w:after="108" w:line="259" w:lineRule="auto"/>
              <w:jc w:val="left"/>
              <w:rPr>
                <w:sz w:val="20"/>
                <w:szCs w:val="20"/>
              </w:rPr>
            </w:pPr>
          </w:p>
        </w:tc>
      </w:tr>
      <w:tr w:rsidR="00C84887" w:rsidRPr="00C84887" w14:paraId="527D10B2" w14:textId="77777777" w:rsidTr="00C84887">
        <w:trPr>
          <w:trHeight w:val="300"/>
        </w:trPr>
        <w:tc>
          <w:tcPr>
            <w:tcW w:w="1735" w:type="dxa"/>
            <w:noWrap/>
            <w:hideMark/>
          </w:tcPr>
          <w:p w14:paraId="5A6E7EDF" w14:textId="77777777" w:rsidR="00C84887" w:rsidRPr="00C84887" w:rsidRDefault="00C84887" w:rsidP="00C84887">
            <w:pPr>
              <w:spacing w:after="108" w:line="259" w:lineRule="auto"/>
              <w:jc w:val="left"/>
              <w:rPr>
                <w:sz w:val="20"/>
                <w:szCs w:val="20"/>
              </w:rPr>
            </w:pPr>
            <w:r w:rsidRPr="00C84887">
              <w:rPr>
                <w:sz w:val="20"/>
                <w:szCs w:val="20"/>
              </w:rPr>
              <w:t>7-8 %</w:t>
            </w:r>
          </w:p>
        </w:tc>
        <w:tc>
          <w:tcPr>
            <w:tcW w:w="867" w:type="dxa"/>
            <w:noWrap/>
            <w:hideMark/>
          </w:tcPr>
          <w:p w14:paraId="5C060F32" w14:textId="77777777" w:rsidR="00C84887" w:rsidRPr="00C84887" w:rsidRDefault="00C84887" w:rsidP="00C84887">
            <w:pPr>
              <w:spacing w:after="108" w:line="259" w:lineRule="auto"/>
              <w:jc w:val="left"/>
              <w:rPr>
                <w:sz w:val="20"/>
                <w:szCs w:val="20"/>
              </w:rPr>
            </w:pPr>
            <w:r w:rsidRPr="00C84887">
              <w:rPr>
                <w:sz w:val="20"/>
                <w:szCs w:val="20"/>
              </w:rPr>
              <w:t>13</w:t>
            </w:r>
          </w:p>
        </w:tc>
        <w:tc>
          <w:tcPr>
            <w:tcW w:w="818" w:type="dxa"/>
            <w:noWrap/>
            <w:hideMark/>
          </w:tcPr>
          <w:p w14:paraId="6F81D75D" w14:textId="77777777" w:rsidR="00C84887" w:rsidRPr="00C84887" w:rsidRDefault="00C84887" w:rsidP="00C84887">
            <w:pPr>
              <w:spacing w:after="108" w:line="259" w:lineRule="auto"/>
              <w:jc w:val="left"/>
              <w:rPr>
                <w:sz w:val="20"/>
                <w:szCs w:val="20"/>
              </w:rPr>
            </w:pPr>
            <w:r w:rsidRPr="00C84887">
              <w:rPr>
                <w:sz w:val="20"/>
                <w:szCs w:val="20"/>
              </w:rPr>
              <w:t>245.3</w:t>
            </w:r>
          </w:p>
        </w:tc>
        <w:tc>
          <w:tcPr>
            <w:tcW w:w="1102" w:type="dxa"/>
            <w:noWrap/>
            <w:hideMark/>
          </w:tcPr>
          <w:p w14:paraId="633001B2" w14:textId="77777777" w:rsidR="00C84887" w:rsidRPr="00C84887" w:rsidRDefault="00C84887" w:rsidP="00C84887">
            <w:pPr>
              <w:spacing w:after="108" w:line="259" w:lineRule="auto"/>
              <w:jc w:val="left"/>
              <w:rPr>
                <w:sz w:val="20"/>
                <w:szCs w:val="20"/>
              </w:rPr>
            </w:pPr>
            <w:r w:rsidRPr="00C84887">
              <w:rPr>
                <w:sz w:val="20"/>
                <w:szCs w:val="20"/>
              </w:rPr>
              <w:t>18.86923</w:t>
            </w:r>
          </w:p>
        </w:tc>
        <w:tc>
          <w:tcPr>
            <w:tcW w:w="960" w:type="dxa"/>
            <w:noWrap/>
            <w:hideMark/>
          </w:tcPr>
          <w:p w14:paraId="43BDEDB2" w14:textId="77777777" w:rsidR="00C84887" w:rsidRPr="00C84887" w:rsidRDefault="00C84887" w:rsidP="00C84887">
            <w:pPr>
              <w:spacing w:after="108" w:line="259" w:lineRule="auto"/>
              <w:jc w:val="left"/>
              <w:rPr>
                <w:sz w:val="20"/>
                <w:szCs w:val="20"/>
              </w:rPr>
            </w:pPr>
            <w:r w:rsidRPr="00C84887">
              <w:rPr>
                <w:sz w:val="20"/>
                <w:szCs w:val="20"/>
              </w:rPr>
              <w:t>140.1456</w:t>
            </w:r>
          </w:p>
        </w:tc>
        <w:tc>
          <w:tcPr>
            <w:tcW w:w="960" w:type="dxa"/>
            <w:noWrap/>
            <w:hideMark/>
          </w:tcPr>
          <w:p w14:paraId="68548BF2" w14:textId="77777777" w:rsidR="00C84887" w:rsidRPr="00C84887" w:rsidRDefault="00C84887" w:rsidP="00C84887">
            <w:pPr>
              <w:spacing w:after="108" w:line="259" w:lineRule="auto"/>
              <w:jc w:val="left"/>
              <w:rPr>
                <w:sz w:val="20"/>
                <w:szCs w:val="20"/>
              </w:rPr>
            </w:pPr>
          </w:p>
        </w:tc>
        <w:tc>
          <w:tcPr>
            <w:tcW w:w="960" w:type="dxa"/>
            <w:noWrap/>
            <w:hideMark/>
          </w:tcPr>
          <w:p w14:paraId="0E89AB4B" w14:textId="77777777" w:rsidR="00C84887" w:rsidRPr="00C84887" w:rsidRDefault="00C84887" w:rsidP="00C84887">
            <w:pPr>
              <w:spacing w:after="108" w:line="259" w:lineRule="auto"/>
              <w:jc w:val="left"/>
              <w:rPr>
                <w:sz w:val="20"/>
                <w:szCs w:val="20"/>
              </w:rPr>
            </w:pPr>
          </w:p>
        </w:tc>
      </w:tr>
      <w:tr w:rsidR="00C84887" w:rsidRPr="00C84887" w14:paraId="6EFE6B24" w14:textId="77777777" w:rsidTr="00C84887">
        <w:trPr>
          <w:trHeight w:val="288"/>
        </w:trPr>
        <w:tc>
          <w:tcPr>
            <w:tcW w:w="1735" w:type="dxa"/>
            <w:noWrap/>
            <w:hideMark/>
          </w:tcPr>
          <w:p w14:paraId="22F65C33" w14:textId="77777777" w:rsidR="00C84887" w:rsidRPr="00C84887" w:rsidRDefault="00C84887" w:rsidP="00C84887">
            <w:pPr>
              <w:spacing w:after="108" w:line="259" w:lineRule="auto"/>
              <w:jc w:val="left"/>
              <w:rPr>
                <w:sz w:val="20"/>
                <w:szCs w:val="20"/>
              </w:rPr>
            </w:pPr>
          </w:p>
        </w:tc>
        <w:tc>
          <w:tcPr>
            <w:tcW w:w="867" w:type="dxa"/>
            <w:noWrap/>
            <w:hideMark/>
          </w:tcPr>
          <w:p w14:paraId="603BDAB4" w14:textId="77777777" w:rsidR="00C84887" w:rsidRPr="00C84887" w:rsidRDefault="00C84887" w:rsidP="00C84887">
            <w:pPr>
              <w:spacing w:after="108" w:line="259" w:lineRule="auto"/>
              <w:jc w:val="left"/>
              <w:rPr>
                <w:sz w:val="20"/>
                <w:szCs w:val="20"/>
              </w:rPr>
            </w:pPr>
          </w:p>
        </w:tc>
        <w:tc>
          <w:tcPr>
            <w:tcW w:w="818" w:type="dxa"/>
            <w:noWrap/>
            <w:hideMark/>
          </w:tcPr>
          <w:p w14:paraId="734224D9" w14:textId="77777777" w:rsidR="00C84887" w:rsidRPr="00C84887" w:rsidRDefault="00C84887" w:rsidP="00C84887">
            <w:pPr>
              <w:spacing w:after="108" w:line="259" w:lineRule="auto"/>
              <w:jc w:val="left"/>
              <w:rPr>
                <w:sz w:val="20"/>
                <w:szCs w:val="20"/>
              </w:rPr>
            </w:pPr>
          </w:p>
        </w:tc>
        <w:tc>
          <w:tcPr>
            <w:tcW w:w="1102" w:type="dxa"/>
            <w:noWrap/>
            <w:hideMark/>
          </w:tcPr>
          <w:p w14:paraId="4B8C8388" w14:textId="77777777" w:rsidR="00C84887" w:rsidRPr="00C84887" w:rsidRDefault="00C84887" w:rsidP="00C84887">
            <w:pPr>
              <w:spacing w:after="108" w:line="259" w:lineRule="auto"/>
              <w:jc w:val="left"/>
              <w:rPr>
                <w:sz w:val="20"/>
                <w:szCs w:val="20"/>
              </w:rPr>
            </w:pPr>
          </w:p>
        </w:tc>
        <w:tc>
          <w:tcPr>
            <w:tcW w:w="960" w:type="dxa"/>
            <w:noWrap/>
            <w:hideMark/>
          </w:tcPr>
          <w:p w14:paraId="689EC50E" w14:textId="77777777" w:rsidR="00C84887" w:rsidRPr="00C84887" w:rsidRDefault="00C84887" w:rsidP="00C84887">
            <w:pPr>
              <w:spacing w:after="108" w:line="259" w:lineRule="auto"/>
              <w:jc w:val="left"/>
              <w:rPr>
                <w:sz w:val="20"/>
                <w:szCs w:val="20"/>
              </w:rPr>
            </w:pPr>
          </w:p>
        </w:tc>
        <w:tc>
          <w:tcPr>
            <w:tcW w:w="960" w:type="dxa"/>
            <w:noWrap/>
            <w:hideMark/>
          </w:tcPr>
          <w:p w14:paraId="2DFAA352" w14:textId="77777777" w:rsidR="00C84887" w:rsidRPr="00C84887" w:rsidRDefault="00C84887" w:rsidP="00C84887">
            <w:pPr>
              <w:spacing w:after="108" w:line="259" w:lineRule="auto"/>
              <w:jc w:val="left"/>
              <w:rPr>
                <w:sz w:val="20"/>
                <w:szCs w:val="20"/>
              </w:rPr>
            </w:pPr>
          </w:p>
        </w:tc>
        <w:tc>
          <w:tcPr>
            <w:tcW w:w="960" w:type="dxa"/>
            <w:noWrap/>
            <w:hideMark/>
          </w:tcPr>
          <w:p w14:paraId="03585696" w14:textId="77777777" w:rsidR="00C84887" w:rsidRPr="00C84887" w:rsidRDefault="00C84887" w:rsidP="00C84887">
            <w:pPr>
              <w:spacing w:after="108" w:line="259" w:lineRule="auto"/>
              <w:jc w:val="left"/>
              <w:rPr>
                <w:sz w:val="20"/>
                <w:szCs w:val="20"/>
              </w:rPr>
            </w:pPr>
          </w:p>
        </w:tc>
      </w:tr>
      <w:tr w:rsidR="00C84887" w:rsidRPr="00C84887" w14:paraId="51434E4A" w14:textId="77777777" w:rsidTr="00C84887">
        <w:trPr>
          <w:trHeight w:val="288"/>
        </w:trPr>
        <w:tc>
          <w:tcPr>
            <w:tcW w:w="1735" w:type="dxa"/>
            <w:noWrap/>
            <w:hideMark/>
          </w:tcPr>
          <w:p w14:paraId="31613C30" w14:textId="77777777" w:rsidR="00C84887" w:rsidRPr="00C84887" w:rsidRDefault="00C84887" w:rsidP="00C84887">
            <w:pPr>
              <w:spacing w:after="108" w:line="259" w:lineRule="auto"/>
              <w:jc w:val="left"/>
              <w:rPr>
                <w:sz w:val="20"/>
                <w:szCs w:val="20"/>
              </w:rPr>
            </w:pPr>
          </w:p>
        </w:tc>
        <w:tc>
          <w:tcPr>
            <w:tcW w:w="867" w:type="dxa"/>
            <w:noWrap/>
            <w:hideMark/>
          </w:tcPr>
          <w:p w14:paraId="7A4EDDDE" w14:textId="77777777" w:rsidR="00C84887" w:rsidRPr="00C84887" w:rsidRDefault="00C84887" w:rsidP="00C84887">
            <w:pPr>
              <w:spacing w:after="108" w:line="259" w:lineRule="auto"/>
              <w:jc w:val="left"/>
              <w:rPr>
                <w:sz w:val="20"/>
                <w:szCs w:val="20"/>
              </w:rPr>
            </w:pPr>
          </w:p>
        </w:tc>
        <w:tc>
          <w:tcPr>
            <w:tcW w:w="818" w:type="dxa"/>
            <w:noWrap/>
            <w:hideMark/>
          </w:tcPr>
          <w:p w14:paraId="3EA28516" w14:textId="77777777" w:rsidR="00C84887" w:rsidRPr="00C84887" w:rsidRDefault="00C84887" w:rsidP="00C84887">
            <w:pPr>
              <w:spacing w:after="108" w:line="259" w:lineRule="auto"/>
              <w:jc w:val="left"/>
              <w:rPr>
                <w:sz w:val="20"/>
                <w:szCs w:val="20"/>
              </w:rPr>
            </w:pPr>
          </w:p>
        </w:tc>
        <w:tc>
          <w:tcPr>
            <w:tcW w:w="1102" w:type="dxa"/>
            <w:noWrap/>
            <w:hideMark/>
          </w:tcPr>
          <w:p w14:paraId="7BD86525" w14:textId="77777777" w:rsidR="00C84887" w:rsidRPr="00C84887" w:rsidRDefault="00C84887" w:rsidP="00C84887">
            <w:pPr>
              <w:spacing w:after="108" w:line="259" w:lineRule="auto"/>
              <w:jc w:val="left"/>
              <w:rPr>
                <w:sz w:val="20"/>
                <w:szCs w:val="20"/>
              </w:rPr>
            </w:pPr>
          </w:p>
        </w:tc>
        <w:tc>
          <w:tcPr>
            <w:tcW w:w="960" w:type="dxa"/>
            <w:noWrap/>
            <w:hideMark/>
          </w:tcPr>
          <w:p w14:paraId="37AD3993" w14:textId="77777777" w:rsidR="00C84887" w:rsidRPr="00C84887" w:rsidRDefault="00C84887" w:rsidP="00C84887">
            <w:pPr>
              <w:spacing w:after="108" w:line="259" w:lineRule="auto"/>
              <w:jc w:val="left"/>
              <w:rPr>
                <w:sz w:val="20"/>
                <w:szCs w:val="20"/>
              </w:rPr>
            </w:pPr>
          </w:p>
        </w:tc>
        <w:tc>
          <w:tcPr>
            <w:tcW w:w="960" w:type="dxa"/>
            <w:noWrap/>
            <w:hideMark/>
          </w:tcPr>
          <w:p w14:paraId="0B867D12" w14:textId="77777777" w:rsidR="00C84887" w:rsidRPr="00C84887" w:rsidRDefault="00C84887" w:rsidP="00C84887">
            <w:pPr>
              <w:spacing w:after="108" w:line="259" w:lineRule="auto"/>
              <w:jc w:val="left"/>
              <w:rPr>
                <w:sz w:val="20"/>
                <w:szCs w:val="20"/>
              </w:rPr>
            </w:pPr>
          </w:p>
        </w:tc>
        <w:tc>
          <w:tcPr>
            <w:tcW w:w="960" w:type="dxa"/>
            <w:noWrap/>
            <w:hideMark/>
          </w:tcPr>
          <w:p w14:paraId="4178C5A6" w14:textId="77777777" w:rsidR="00C84887" w:rsidRPr="00C84887" w:rsidRDefault="00C84887" w:rsidP="00C84887">
            <w:pPr>
              <w:spacing w:after="108" w:line="259" w:lineRule="auto"/>
              <w:jc w:val="left"/>
              <w:rPr>
                <w:sz w:val="20"/>
                <w:szCs w:val="20"/>
              </w:rPr>
            </w:pPr>
          </w:p>
        </w:tc>
      </w:tr>
      <w:tr w:rsidR="00C84887" w:rsidRPr="00C84887" w14:paraId="6ADEF234" w14:textId="77777777" w:rsidTr="00C84887">
        <w:trPr>
          <w:trHeight w:val="300"/>
        </w:trPr>
        <w:tc>
          <w:tcPr>
            <w:tcW w:w="1735" w:type="dxa"/>
            <w:noWrap/>
            <w:hideMark/>
          </w:tcPr>
          <w:p w14:paraId="1E1F56AF" w14:textId="77777777" w:rsidR="00C84887" w:rsidRPr="00C84887" w:rsidRDefault="00C84887" w:rsidP="00C84887">
            <w:pPr>
              <w:spacing w:after="108" w:line="259" w:lineRule="auto"/>
              <w:jc w:val="left"/>
              <w:rPr>
                <w:sz w:val="20"/>
                <w:szCs w:val="20"/>
              </w:rPr>
            </w:pPr>
            <w:r w:rsidRPr="00C84887">
              <w:rPr>
                <w:sz w:val="20"/>
                <w:szCs w:val="20"/>
              </w:rPr>
              <w:t>ANOVA</w:t>
            </w:r>
          </w:p>
        </w:tc>
        <w:tc>
          <w:tcPr>
            <w:tcW w:w="867" w:type="dxa"/>
            <w:noWrap/>
            <w:hideMark/>
          </w:tcPr>
          <w:p w14:paraId="334D3D55" w14:textId="77777777" w:rsidR="00C84887" w:rsidRPr="00C84887" w:rsidRDefault="00C84887" w:rsidP="00C84887">
            <w:pPr>
              <w:spacing w:after="108" w:line="259" w:lineRule="auto"/>
              <w:jc w:val="left"/>
              <w:rPr>
                <w:sz w:val="20"/>
                <w:szCs w:val="20"/>
              </w:rPr>
            </w:pPr>
          </w:p>
        </w:tc>
        <w:tc>
          <w:tcPr>
            <w:tcW w:w="818" w:type="dxa"/>
            <w:noWrap/>
            <w:hideMark/>
          </w:tcPr>
          <w:p w14:paraId="3536C3D7" w14:textId="77777777" w:rsidR="00C84887" w:rsidRPr="00C84887" w:rsidRDefault="00C84887" w:rsidP="00C84887">
            <w:pPr>
              <w:spacing w:after="108" w:line="259" w:lineRule="auto"/>
              <w:jc w:val="left"/>
              <w:rPr>
                <w:sz w:val="20"/>
                <w:szCs w:val="20"/>
              </w:rPr>
            </w:pPr>
          </w:p>
        </w:tc>
        <w:tc>
          <w:tcPr>
            <w:tcW w:w="1102" w:type="dxa"/>
            <w:noWrap/>
            <w:hideMark/>
          </w:tcPr>
          <w:p w14:paraId="1103E068" w14:textId="77777777" w:rsidR="00C84887" w:rsidRPr="00C84887" w:rsidRDefault="00C84887" w:rsidP="00C84887">
            <w:pPr>
              <w:spacing w:after="108" w:line="259" w:lineRule="auto"/>
              <w:jc w:val="left"/>
              <w:rPr>
                <w:sz w:val="20"/>
                <w:szCs w:val="20"/>
              </w:rPr>
            </w:pPr>
          </w:p>
        </w:tc>
        <w:tc>
          <w:tcPr>
            <w:tcW w:w="960" w:type="dxa"/>
            <w:noWrap/>
            <w:hideMark/>
          </w:tcPr>
          <w:p w14:paraId="5CC4AC54" w14:textId="77777777" w:rsidR="00C84887" w:rsidRPr="00C84887" w:rsidRDefault="00C84887" w:rsidP="00C84887">
            <w:pPr>
              <w:spacing w:after="108" w:line="259" w:lineRule="auto"/>
              <w:jc w:val="left"/>
              <w:rPr>
                <w:sz w:val="20"/>
                <w:szCs w:val="20"/>
              </w:rPr>
            </w:pPr>
          </w:p>
        </w:tc>
        <w:tc>
          <w:tcPr>
            <w:tcW w:w="960" w:type="dxa"/>
            <w:noWrap/>
            <w:hideMark/>
          </w:tcPr>
          <w:p w14:paraId="0013F55A" w14:textId="77777777" w:rsidR="00C84887" w:rsidRPr="00C84887" w:rsidRDefault="00C84887" w:rsidP="00C84887">
            <w:pPr>
              <w:spacing w:after="108" w:line="259" w:lineRule="auto"/>
              <w:jc w:val="left"/>
              <w:rPr>
                <w:sz w:val="20"/>
                <w:szCs w:val="20"/>
              </w:rPr>
            </w:pPr>
          </w:p>
        </w:tc>
        <w:tc>
          <w:tcPr>
            <w:tcW w:w="960" w:type="dxa"/>
            <w:noWrap/>
            <w:hideMark/>
          </w:tcPr>
          <w:p w14:paraId="18B82137" w14:textId="77777777" w:rsidR="00C84887" w:rsidRPr="00C84887" w:rsidRDefault="00C84887" w:rsidP="00C84887">
            <w:pPr>
              <w:spacing w:after="108" w:line="259" w:lineRule="auto"/>
              <w:jc w:val="left"/>
              <w:rPr>
                <w:sz w:val="20"/>
                <w:szCs w:val="20"/>
              </w:rPr>
            </w:pPr>
          </w:p>
        </w:tc>
      </w:tr>
      <w:tr w:rsidR="00C84887" w:rsidRPr="00C84887" w14:paraId="3D7BC140" w14:textId="77777777" w:rsidTr="00C84887">
        <w:trPr>
          <w:trHeight w:val="288"/>
        </w:trPr>
        <w:tc>
          <w:tcPr>
            <w:tcW w:w="1735" w:type="dxa"/>
            <w:noWrap/>
            <w:hideMark/>
          </w:tcPr>
          <w:p w14:paraId="05FE975E" w14:textId="77777777" w:rsidR="00C84887" w:rsidRPr="00C84887" w:rsidRDefault="00C84887" w:rsidP="00C84887">
            <w:pPr>
              <w:spacing w:after="108" w:line="259" w:lineRule="auto"/>
              <w:jc w:val="left"/>
              <w:rPr>
                <w:i/>
                <w:iCs/>
                <w:sz w:val="20"/>
                <w:szCs w:val="20"/>
              </w:rPr>
            </w:pPr>
            <w:r w:rsidRPr="00C84887">
              <w:rPr>
                <w:i/>
                <w:iCs/>
                <w:sz w:val="20"/>
                <w:szCs w:val="20"/>
              </w:rPr>
              <w:t>Source of Variation</w:t>
            </w:r>
          </w:p>
        </w:tc>
        <w:tc>
          <w:tcPr>
            <w:tcW w:w="867" w:type="dxa"/>
            <w:noWrap/>
            <w:hideMark/>
          </w:tcPr>
          <w:p w14:paraId="1301B6C3" w14:textId="77777777" w:rsidR="00C84887" w:rsidRPr="00C84887" w:rsidRDefault="00C84887" w:rsidP="00C84887">
            <w:pPr>
              <w:spacing w:after="108" w:line="259" w:lineRule="auto"/>
              <w:jc w:val="left"/>
              <w:rPr>
                <w:i/>
                <w:iCs/>
                <w:sz w:val="20"/>
                <w:szCs w:val="20"/>
              </w:rPr>
            </w:pPr>
            <w:r w:rsidRPr="00C84887">
              <w:rPr>
                <w:i/>
                <w:iCs/>
                <w:sz w:val="20"/>
                <w:szCs w:val="20"/>
              </w:rPr>
              <w:t>SS</w:t>
            </w:r>
          </w:p>
        </w:tc>
        <w:tc>
          <w:tcPr>
            <w:tcW w:w="818" w:type="dxa"/>
            <w:noWrap/>
            <w:hideMark/>
          </w:tcPr>
          <w:p w14:paraId="43CD0080" w14:textId="77777777" w:rsidR="00C84887" w:rsidRPr="00C84887" w:rsidRDefault="00C84887" w:rsidP="00C84887">
            <w:pPr>
              <w:spacing w:after="108" w:line="259" w:lineRule="auto"/>
              <w:jc w:val="left"/>
              <w:rPr>
                <w:i/>
                <w:iCs/>
                <w:sz w:val="20"/>
                <w:szCs w:val="20"/>
              </w:rPr>
            </w:pPr>
            <w:r w:rsidRPr="00C84887">
              <w:rPr>
                <w:i/>
                <w:iCs/>
                <w:sz w:val="20"/>
                <w:szCs w:val="20"/>
              </w:rPr>
              <w:t>df</w:t>
            </w:r>
          </w:p>
        </w:tc>
        <w:tc>
          <w:tcPr>
            <w:tcW w:w="1102" w:type="dxa"/>
            <w:noWrap/>
            <w:hideMark/>
          </w:tcPr>
          <w:p w14:paraId="2A99080A" w14:textId="77777777" w:rsidR="00C84887" w:rsidRPr="00C84887" w:rsidRDefault="00C84887" w:rsidP="00C84887">
            <w:pPr>
              <w:spacing w:after="108" w:line="259" w:lineRule="auto"/>
              <w:jc w:val="left"/>
              <w:rPr>
                <w:i/>
                <w:iCs/>
                <w:sz w:val="20"/>
                <w:szCs w:val="20"/>
              </w:rPr>
            </w:pPr>
            <w:r w:rsidRPr="00C84887">
              <w:rPr>
                <w:i/>
                <w:iCs/>
                <w:sz w:val="20"/>
                <w:szCs w:val="20"/>
              </w:rPr>
              <w:t>MS</w:t>
            </w:r>
          </w:p>
        </w:tc>
        <w:tc>
          <w:tcPr>
            <w:tcW w:w="960" w:type="dxa"/>
            <w:noWrap/>
            <w:hideMark/>
          </w:tcPr>
          <w:p w14:paraId="4BD643CB" w14:textId="77777777" w:rsidR="00C84887" w:rsidRPr="00C84887" w:rsidRDefault="00C84887" w:rsidP="00C84887">
            <w:pPr>
              <w:spacing w:after="108" w:line="259" w:lineRule="auto"/>
              <w:jc w:val="left"/>
              <w:rPr>
                <w:i/>
                <w:iCs/>
                <w:sz w:val="20"/>
                <w:szCs w:val="20"/>
              </w:rPr>
            </w:pPr>
            <w:r w:rsidRPr="00C84887">
              <w:rPr>
                <w:i/>
                <w:iCs/>
                <w:sz w:val="20"/>
                <w:szCs w:val="20"/>
              </w:rPr>
              <w:t>F</w:t>
            </w:r>
          </w:p>
        </w:tc>
        <w:tc>
          <w:tcPr>
            <w:tcW w:w="960" w:type="dxa"/>
            <w:noWrap/>
            <w:hideMark/>
          </w:tcPr>
          <w:p w14:paraId="75F3AC9E" w14:textId="77777777" w:rsidR="00C84887" w:rsidRPr="00C84887" w:rsidRDefault="00C84887" w:rsidP="00C84887">
            <w:pPr>
              <w:spacing w:after="108" w:line="259" w:lineRule="auto"/>
              <w:jc w:val="left"/>
              <w:rPr>
                <w:i/>
                <w:iCs/>
                <w:sz w:val="20"/>
                <w:szCs w:val="20"/>
              </w:rPr>
            </w:pPr>
            <w:r w:rsidRPr="00C84887">
              <w:rPr>
                <w:i/>
                <w:iCs/>
                <w:sz w:val="20"/>
                <w:szCs w:val="20"/>
              </w:rPr>
              <w:t>P-value</w:t>
            </w:r>
          </w:p>
        </w:tc>
        <w:tc>
          <w:tcPr>
            <w:tcW w:w="960" w:type="dxa"/>
            <w:noWrap/>
            <w:hideMark/>
          </w:tcPr>
          <w:p w14:paraId="20321C7E" w14:textId="77777777" w:rsidR="00C84887" w:rsidRPr="00C84887" w:rsidRDefault="00C84887" w:rsidP="00C84887">
            <w:pPr>
              <w:spacing w:after="108" w:line="259" w:lineRule="auto"/>
              <w:jc w:val="left"/>
              <w:rPr>
                <w:i/>
                <w:iCs/>
                <w:sz w:val="20"/>
                <w:szCs w:val="20"/>
              </w:rPr>
            </w:pPr>
            <w:r w:rsidRPr="00C84887">
              <w:rPr>
                <w:i/>
                <w:iCs/>
                <w:sz w:val="20"/>
                <w:szCs w:val="20"/>
              </w:rPr>
              <w:t>F crit</w:t>
            </w:r>
          </w:p>
        </w:tc>
      </w:tr>
      <w:tr w:rsidR="00C84887" w:rsidRPr="00C84887" w14:paraId="27FCB8AF" w14:textId="77777777" w:rsidTr="00C84887">
        <w:trPr>
          <w:trHeight w:val="288"/>
        </w:trPr>
        <w:tc>
          <w:tcPr>
            <w:tcW w:w="1735" w:type="dxa"/>
            <w:noWrap/>
            <w:hideMark/>
          </w:tcPr>
          <w:p w14:paraId="4FB185EC" w14:textId="77777777" w:rsidR="00C84887" w:rsidRPr="00C84887" w:rsidRDefault="00C84887" w:rsidP="00C84887">
            <w:pPr>
              <w:spacing w:after="108" w:line="259" w:lineRule="auto"/>
              <w:jc w:val="left"/>
              <w:rPr>
                <w:sz w:val="20"/>
                <w:szCs w:val="20"/>
              </w:rPr>
            </w:pPr>
            <w:r w:rsidRPr="00C84887">
              <w:rPr>
                <w:sz w:val="20"/>
                <w:szCs w:val="20"/>
              </w:rPr>
              <w:t>Between Groups</w:t>
            </w:r>
          </w:p>
        </w:tc>
        <w:tc>
          <w:tcPr>
            <w:tcW w:w="867" w:type="dxa"/>
            <w:noWrap/>
            <w:hideMark/>
          </w:tcPr>
          <w:p w14:paraId="686B881F" w14:textId="77777777" w:rsidR="00C84887" w:rsidRPr="00C84887" w:rsidRDefault="00C84887" w:rsidP="00C84887">
            <w:pPr>
              <w:spacing w:after="108" w:line="259" w:lineRule="auto"/>
              <w:jc w:val="left"/>
              <w:rPr>
                <w:sz w:val="20"/>
                <w:szCs w:val="20"/>
              </w:rPr>
            </w:pPr>
            <w:r w:rsidRPr="00C84887">
              <w:rPr>
                <w:sz w:val="20"/>
                <w:szCs w:val="20"/>
              </w:rPr>
              <w:t>5083.126</w:t>
            </w:r>
          </w:p>
        </w:tc>
        <w:tc>
          <w:tcPr>
            <w:tcW w:w="818" w:type="dxa"/>
            <w:noWrap/>
            <w:hideMark/>
          </w:tcPr>
          <w:p w14:paraId="005201DB" w14:textId="77777777" w:rsidR="00C84887" w:rsidRPr="00C84887" w:rsidRDefault="00C84887" w:rsidP="00C84887">
            <w:pPr>
              <w:spacing w:after="108" w:line="259" w:lineRule="auto"/>
              <w:jc w:val="left"/>
              <w:rPr>
                <w:sz w:val="20"/>
                <w:szCs w:val="20"/>
              </w:rPr>
            </w:pPr>
            <w:r w:rsidRPr="00C84887">
              <w:rPr>
                <w:sz w:val="20"/>
                <w:szCs w:val="20"/>
              </w:rPr>
              <w:t>2</w:t>
            </w:r>
          </w:p>
        </w:tc>
        <w:tc>
          <w:tcPr>
            <w:tcW w:w="1102" w:type="dxa"/>
            <w:noWrap/>
            <w:hideMark/>
          </w:tcPr>
          <w:p w14:paraId="651DD3F2" w14:textId="77777777" w:rsidR="00C84887" w:rsidRPr="00C84887" w:rsidRDefault="00C84887" w:rsidP="00C84887">
            <w:pPr>
              <w:spacing w:after="108" w:line="259" w:lineRule="auto"/>
              <w:jc w:val="left"/>
              <w:rPr>
                <w:sz w:val="20"/>
                <w:szCs w:val="20"/>
              </w:rPr>
            </w:pPr>
            <w:r w:rsidRPr="00C84887">
              <w:rPr>
                <w:sz w:val="20"/>
                <w:szCs w:val="20"/>
              </w:rPr>
              <w:t>2541.563</w:t>
            </w:r>
          </w:p>
        </w:tc>
        <w:tc>
          <w:tcPr>
            <w:tcW w:w="960" w:type="dxa"/>
            <w:noWrap/>
            <w:hideMark/>
          </w:tcPr>
          <w:p w14:paraId="4458DD42" w14:textId="77777777" w:rsidR="00C84887" w:rsidRPr="00C84887" w:rsidRDefault="00C84887" w:rsidP="00C84887">
            <w:pPr>
              <w:spacing w:after="108" w:line="259" w:lineRule="auto"/>
              <w:jc w:val="left"/>
              <w:rPr>
                <w:sz w:val="20"/>
                <w:szCs w:val="20"/>
              </w:rPr>
            </w:pPr>
            <w:r w:rsidRPr="00C84887">
              <w:rPr>
                <w:sz w:val="20"/>
                <w:szCs w:val="20"/>
              </w:rPr>
              <w:t>33.3625</w:t>
            </w:r>
          </w:p>
        </w:tc>
        <w:tc>
          <w:tcPr>
            <w:tcW w:w="960" w:type="dxa"/>
            <w:noWrap/>
            <w:hideMark/>
          </w:tcPr>
          <w:p w14:paraId="202CF5E2" w14:textId="77777777" w:rsidR="00C84887" w:rsidRPr="00C84887" w:rsidRDefault="00C84887" w:rsidP="00C84887">
            <w:pPr>
              <w:spacing w:after="108" w:line="259" w:lineRule="auto"/>
              <w:jc w:val="left"/>
              <w:rPr>
                <w:sz w:val="20"/>
                <w:szCs w:val="20"/>
              </w:rPr>
            </w:pPr>
            <w:r w:rsidRPr="00C84887">
              <w:rPr>
                <w:sz w:val="20"/>
                <w:szCs w:val="20"/>
              </w:rPr>
              <w:t>6.36E-09</w:t>
            </w:r>
          </w:p>
        </w:tc>
        <w:tc>
          <w:tcPr>
            <w:tcW w:w="960" w:type="dxa"/>
            <w:noWrap/>
            <w:hideMark/>
          </w:tcPr>
          <w:p w14:paraId="77E1AED2" w14:textId="77777777" w:rsidR="00C84887" w:rsidRPr="00C84887" w:rsidRDefault="00C84887" w:rsidP="00C84887">
            <w:pPr>
              <w:spacing w:after="108" w:line="259" w:lineRule="auto"/>
              <w:jc w:val="left"/>
              <w:rPr>
                <w:sz w:val="20"/>
                <w:szCs w:val="20"/>
              </w:rPr>
            </w:pPr>
            <w:r w:rsidRPr="00C84887">
              <w:rPr>
                <w:sz w:val="20"/>
                <w:szCs w:val="20"/>
              </w:rPr>
              <w:t>3.259446</w:t>
            </w:r>
          </w:p>
        </w:tc>
      </w:tr>
      <w:tr w:rsidR="00C84887" w:rsidRPr="00C84887" w14:paraId="6F669317" w14:textId="77777777" w:rsidTr="00C84887">
        <w:trPr>
          <w:trHeight w:val="288"/>
        </w:trPr>
        <w:tc>
          <w:tcPr>
            <w:tcW w:w="1735" w:type="dxa"/>
            <w:noWrap/>
            <w:hideMark/>
          </w:tcPr>
          <w:p w14:paraId="2545D7EF" w14:textId="77777777" w:rsidR="00C84887" w:rsidRPr="00C84887" w:rsidRDefault="00C84887" w:rsidP="00C84887">
            <w:pPr>
              <w:spacing w:after="108" w:line="259" w:lineRule="auto"/>
              <w:jc w:val="left"/>
              <w:rPr>
                <w:sz w:val="20"/>
                <w:szCs w:val="20"/>
              </w:rPr>
            </w:pPr>
            <w:r w:rsidRPr="00C84887">
              <w:rPr>
                <w:sz w:val="20"/>
                <w:szCs w:val="20"/>
              </w:rPr>
              <w:t>Within Groups</w:t>
            </w:r>
          </w:p>
        </w:tc>
        <w:tc>
          <w:tcPr>
            <w:tcW w:w="867" w:type="dxa"/>
            <w:noWrap/>
            <w:hideMark/>
          </w:tcPr>
          <w:p w14:paraId="0379B4CF" w14:textId="77777777" w:rsidR="00C84887" w:rsidRPr="00C84887" w:rsidRDefault="00C84887" w:rsidP="00C84887">
            <w:pPr>
              <w:spacing w:after="108" w:line="259" w:lineRule="auto"/>
              <w:jc w:val="left"/>
              <w:rPr>
                <w:sz w:val="20"/>
                <w:szCs w:val="20"/>
              </w:rPr>
            </w:pPr>
            <w:r w:rsidRPr="00C84887">
              <w:rPr>
                <w:sz w:val="20"/>
                <w:szCs w:val="20"/>
              </w:rPr>
              <w:t>2742.489</w:t>
            </w:r>
          </w:p>
        </w:tc>
        <w:tc>
          <w:tcPr>
            <w:tcW w:w="818" w:type="dxa"/>
            <w:noWrap/>
            <w:hideMark/>
          </w:tcPr>
          <w:p w14:paraId="6F1A1987" w14:textId="77777777" w:rsidR="00C84887" w:rsidRPr="00C84887" w:rsidRDefault="00C84887" w:rsidP="00C84887">
            <w:pPr>
              <w:spacing w:after="108" w:line="259" w:lineRule="auto"/>
              <w:jc w:val="left"/>
              <w:rPr>
                <w:sz w:val="20"/>
                <w:szCs w:val="20"/>
              </w:rPr>
            </w:pPr>
            <w:r w:rsidRPr="00C84887">
              <w:rPr>
                <w:sz w:val="20"/>
                <w:szCs w:val="20"/>
              </w:rPr>
              <w:t>36</w:t>
            </w:r>
          </w:p>
        </w:tc>
        <w:tc>
          <w:tcPr>
            <w:tcW w:w="1102" w:type="dxa"/>
            <w:noWrap/>
            <w:hideMark/>
          </w:tcPr>
          <w:p w14:paraId="57522FF3" w14:textId="77777777" w:rsidR="00C84887" w:rsidRPr="00C84887" w:rsidRDefault="00C84887" w:rsidP="00C84887">
            <w:pPr>
              <w:spacing w:after="108" w:line="259" w:lineRule="auto"/>
              <w:jc w:val="left"/>
              <w:rPr>
                <w:sz w:val="20"/>
                <w:szCs w:val="20"/>
              </w:rPr>
            </w:pPr>
            <w:r w:rsidRPr="00C84887">
              <w:rPr>
                <w:sz w:val="20"/>
                <w:szCs w:val="20"/>
              </w:rPr>
              <w:t>76.18024</w:t>
            </w:r>
          </w:p>
        </w:tc>
        <w:tc>
          <w:tcPr>
            <w:tcW w:w="960" w:type="dxa"/>
            <w:noWrap/>
            <w:hideMark/>
          </w:tcPr>
          <w:p w14:paraId="07066A4D" w14:textId="77777777" w:rsidR="00C84887" w:rsidRPr="00C84887" w:rsidRDefault="00C84887" w:rsidP="00C84887">
            <w:pPr>
              <w:spacing w:after="108" w:line="259" w:lineRule="auto"/>
              <w:jc w:val="left"/>
              <w:rPr>
                <w:sz w:val="20"/>
                <w:szCs w:val="20"/>
              </w:rPr>
            </w:pPr>
          </w:p>
        </w:tc>
        <w:tc>
          <w:tcPr>
            <w:tcW w:w="960" w:type="dxa"/>
            <w:noWrap/>
            <w:hideMark/>
          </w:tcPr>
          <w:p w14:paraId="1C28CA77" w14:textId="77777777" w:rsidR="00C84887" w:rsidRPr="00C84887" w:rsidRDefault="00C84887" w:rsidP="00C84887">
            <w:pPr>
              <w:spacing w:after="108" w:line="259" w:lineRule="auto"/>
              <w:jc w:val="left"/>
              <w:rPr>
                <w:sz w:val="20"/>
                <w:szCs w:val="20"/>
              </w:rPr>
            </w:pPr>
          </w:p>
        </w:tc>
        <w:tc>
          <w:tcPr>
            <w:tcW w:w="960" w:type="dxa"/>
            <w:noWrap/>
            <w:hideMark/>
          </w:tcPr>
          <w:p w14:paraId="63EBFD70" w14:textId="77777777" w:rsidR="00C84887" w:rsidRPr="00C84887" w:rsidRDefault="00C84887" w:rsidP="00C84887">
            <w:pPr>
              <w:spacing w:after="108" w:line="259" w:lineRule="auto"/>
              <w:jc w:val="left"/>
              <w:rPr>
                <w:sz w:val="20"/>
                <w:szCs w:val="20"/>
              </w:rPr>
            </w:pPr>
          </w:p>
        </w:tc>
      </w:tr>
      <w:tr w:rsidR="00C84887" w:rsidRPr="00C84887" w14:paraId="75EFB5EE" w14:textId="77777777" w:rsidTr="00C84887">
        <w:trPr>
          <w:trHeight w:val="288"/>
        </w:trPr>
        <w:tc>
          <w:tcPr>
            <w:tcW w:w="1735" w:type="dxa"/>
            <w:noWrap/>
            <w:hideMark/>
          </w:tcPr>
          <w:p w14:paraId="4D25DEA7" w14:textId="77777777" w:rsidR="00C84887" w:rsidRPr="00C84887" w:rsidRDefault="00C84887" w:rsidP="00C84887">
            <w:pPr>
              <w:spacing w:after="108" w:line="259" w:lineRule="auto"/>
              <w:jc w:val="left"/>
              <w:rPr>
                <w:sz w:val="20"/>
                <w:szCs w:val="20"/>
              </w:rPr>
            </w:pPr>
          </w:p>
        </w:tc>
        <w:tc>
          <w:tcPr>
            <w:tcW w:w="867" w:type="dxa"/>
            <w:noWrap/>
            <w:hideMark/>
          </w:tcPr>
          <w:p w14:paraId="40DB8BE7" w14:textId="77777777" w:rsidR="00C84887" w:rsidRPr="00C84887" w:rsidRDefault="00C84887" w:rsidP="00C84887">
            <w:pPr>
              <w:spacing w:after="108" w:line="259" w:lineRule="auto"/>
              <w:jc w:val="left"/>
              <w:rPr>
                <w:sz w:val="20"/>
                <w:szCs w:val="20"/>
              </w:rPr>
            </w:pPr>
          </w:p>
        </w:tc>
        <w:tc>
          <w:tcPr>
            <w:tcW w:w="818" w:type="dxa"/>
            <w:noWrap/>
            <w:hideMark/>
          </w:tcPr>
          <w:p w14:paraId="4192F196" w14:textId="77777777" w:rsidR="00C84887" w:rsidRPr="00C84887" w:rsidRDefault="00C84887" w:rsidP="00C84887">
            <w:pPr>
              <w:spacing w:after="108" w:line="259" w:lineRule="auto"/>
              <w:jc w:val="left"/>
              <w:rPr>
                <w:sz w:val="20"/>
                <w:szCs w:val="20"/>
              </w:rPr>
            </w:pPr>
          </w:p>
        </w:tc>
        <w:tc>
          <w:tcPr>
            <w:tcW w:w="1102" w:type="dxa"/>
            <w:noWrap/>
            <w:hideMark/>
          </w:tcPr>
          <w:p w14:paraId="3D4AEB13" w14:textId="77777777" w:rsidR="00C84887" w:rsidRPr="00C84887" w:rsidRDefault="00C84887" w:rsidP="00C84887">
            <w:pPr>
              <w:spacing w:after="108" w:line="259" w:lineRule="auto"/>
              <w:jc w:val="left"/>
              <w:rPr>
                <w:sz w:val="20"/>
                <w:szCs w:val="20"/>
              </w:rPr>
            </w:pPr>
          </w:p>
        </w:tc>
        <w:tc>
          <w:tcPr>
            <w:tcW w:w="960" w:type="dxa"/>
            <w:noWrap/>
            <w:hideMark/>
          </w:tcPr>
          <w:p w14:paraId="7E28FABC" w14:textId="77777777" w:rsidR="00C84887" w:rsidRPr="00C84887" w:rsidRDefault="00C84887" w:rsidP="00C84887">
            <w:pPr>
              <w:spacing w:after="108" w:line="259" w:lineRule="auto"/>
              <w:jc w:val="left"/>
              <w:rPr>
                <w:sz w:val="20"/>
                <w:szCs w:val="20"/>
              </w:rPr>
            </w:pPr>
          </w:p>
        </w:tc>
        <w:tc>
          <w:tcPr>
            <w:tcW w:w="960" w:type="dxa"/>
            <w:noWrap/>
            <w:hideMark/>
          </w:tcPr>
          <w:p w14:paraId="0527FF67" w14:textId="77777777" w:rsidR="00C84887" w:rsidRPr="00C84887" w:rsidRDefault="00C84887" w:rsidP="00C84887">
            <w:pPr>
              <w:spacing w:after="108" w:line="259" w:lineRule="auto"/>
              <w:jc w:val="left"/>
              <w:rPr>
                <w:sz w:val="20"/>
                <w:szCs w:val="20"/>
              </w:rPr>
            </w:pPr>
          </w:p>
        </w:tc>
        <w:tc>
          <w:tcPr>
            <w:tcW w:w="960" w:type="dxa"/>
            <w:noWrap/>
            <w:hideMark/>
          </w:tcPr>
          <w:p w14:paraId="6A7DC4B1" w14:textId="77777777" w:rsidR="00C84887" w:rsidRPr="00C84887" w:rsidRDefault="00C84887" w:rsidP="00C84887">
            <w:pPr>
              <w:spacing w:after="108" w:line="259" w:lineRule="auto"/>
              <w:jc w:val="left"/>
              <w:rPr>
                <w:sz w:val="20"/>
                <w:szCs w:val="20"/>
              </w:rPr>
            </w:pPr>
          </w:p>
        </w:tc>
      </w:tr>
      <w:tr w:rsidR="00C84887" w:rsidRPr="00C84887" w14:paraId="01F6E60B" w14:textId="77777777" w:rsidTr="00C84887">
        <w:trPr>
          <w:trHeight w:val="300"/>
        </w:trPr>
        <w:tc>
          <w:tcPr>
            <w:tcW w:w="1735" w:type="dxa"/>
            <w:noWrap/>
            <w:hideMark/>
          </w:tcPr>
          <w:p w14:paraId="0823606E" w14:textId="77777777" w:rsidR="00C84887" w:rsidRPr="00C84887" w:rsidRDefault="00C84887" w:rsidP="00C84887">
            <w:pPr>
              <w:spacing w:after="108" w:line="259" w:lineRule="auto"/>
              <w:jc w:val="left"/>
              <w:rPr>
                <w:sz w:val="20"/>
                <w:szCs w:val="20"/>
              </w:rPr>
            </w:pPr>
            <w:r w:rsidRPr="00C84887">
              <w:rPr>
                <w:sz w:val="20"/>
                <w:szCs w:val="20"/>
              </w:rPr>
              <w:t>Total</w:t>
            </w:r>
          </w:p>
        </w:tc>
        <w:tc>
          <w:tcPr>
            <w:tcW w:w="867" w:type="dxa"/>
            <w:noWrap/>
            <w:hideMark/>
          </w:tcPr>
          <w:p w14:paraId="5036FDE7" w14:textId="77777777" w:rsidR="00C84887" w:rsidRPr="00C84887" w:rsidRDefault="00C84887" w:rsidP="00C84887">
            <w:pPr>
              <w:spacing w:after="108" w:line="259" w:lineRule="auto"/>
              <w:jc w:val="left"/>
              <w:rPr>
                <w:sz w:val="20"/>
                <w:szCs w:val="20"/>
              </w:rPr>
            </w:pPr>
            <w:r w:rsidRPr="00C84887">
              <w:rPr>
                <w:sz w:val="20"/>
                <w:szCs w:val="20"/>
              </w:rPr>
              <w:t>7825.615</w:t>
            </w:r>
          </w:p>
        </w:tc>
        <w:tc>
          <w:tcPr>
            <w:tcW w:w="818" w:type="dxa"/>
            <w:noWrap/>
            <w:hideMark/>
          </w:tcPr>
          <w:p w14:paraId="68B76B9F" w14:textId="77777777" w:rsidR="00C84887" w:rsidRPr="00C84887" w:rsidRDefault="00C84887" w:rsidP="00C84887">
            <w:pPr>
              <w:spacing w:after="108" w:line="259" w:lineRule="auto"/>
              <w:jc w:val="left"/>
              <w:rPr>
                <w:sz w:val="20"/>
                <w:szCs w:val="20"/>
              </w:rPr>
            </w:pPr>
            <w:r w:rsidRPr="00C84887">
              <w:rPr>
                <w:sz w:val="20"/>
                <w:szCs w:val="20"/>
              </w:rPr>
              <w:t>38</w:t>
            </w:r>
          </w:p>
        </w:tc>
        <w:tc>
          <w:tcPr>
            <w:tcW w:w="1102" w:type="dxa"/>
            <w:noWrap/>
            <w:hideMark/>
          </w:tcPr>
          <w:p w14:paraId="5FA89165" w14:textId="77777777" w:rsidR="00C84887" w:rsidRPr="00C84887" w:rsidRDefault="00C84887" w:rsidP="00C84887">
            <w:pPr>
              <w:spacing w:after="108" w:line="259" w:lineRule="auto"/>
              <w:jc w:val="left"/>
              <w:rPr>
                <w:sz w:val="20"/>
                <w:szCs w:val="20"/>
              </w:rPr>
            </w:pPr>
            <w:r w:rsidRPr="00C84887">
              <w:rPr>
                <w:sz w:val="20"/>
                <w:szCs w:val="20"/>
              </w:rPr>
              <w:t> </w:t>
            </w:r>
          </w:p>
        </w:tc>
        <w:tc>
          <w:tcPr>
            <w:tcW w:w="960" w:type="dxa"/>
            <w:noWrap/>
            <w:hideMark/>
          </w:tcPr>
          <w:p w14:paraId="60DEB957" w14:textId="77777777" w:rsidR="00C84887" w:rsidRPr="00C84887" w:rsidRDefault="00C84887" w:rsidP="00C84887">
            <w:pPr>
              <w:spacing w:after="108" w:line="259" w:lineRule="auto"/>
              <w:jc w:val="left"/>
              <w:rPr>
                <w:sz w:val="20"/>
                <w:szCs w:val="20"/>
              </w:rPr>
            </w:pPr>
            <w:r w:rsidRPr="00C84887">
              <w:rPr>
                <w:sz w:val="20"/>
                <w:szCs w:val="20"/>
              </w:rPr>
              <w:t> </w:t>
            </w:r>
          </w:p>
        </w:tc>
        <w:tc>
          <w:tcPr>
            <w:tcW w:w="960" w:type="dxa"/>
            <w:noWrap/>
            <w:hideMark/>
          </w:tcPr>
          <w:p w14:paraId="5B791CCA" w14:textId="77777777" w:rsidR="00C84887" w:rsidRPr="00C84887" w:rsidRDefault="00C84887" w:rsidP="00C84887">
            <w:pPr>
              <w:spacing w:after="108" w:line="259" w:lineRule="auto"/>
              <w:jc w:val="left"/>
              <w:rPr>
                <w:sz w:val="20"/>
                <w:szCs w:val="20"/>
              </w:rPr>
            </w:pPr>
            <w:r w:rsidRPr="00C84887">
              <w:rPr>
                <w:sz w:val="20"/>
                <w:szCs w:val="20"/>
              </w:rPr>
              <w:t> </w:t>
            </w:r>
          </w:p>
        </w:tc>
        <w:tc>
          <w:tcPr>
            <w:tcW w:w="960" w:type="dxa"/>
            <w:noWrap/>
            <w:hideMark/>
          </w:tcPr>
          <w:p w14:paraId="50525796" w14:textId="77777777" w:rsidR="00C84887" w:rsidRPr="00C84887" w:rsidRDefault="00C84887" w:rsidP="00C84887">
            <w:pPr>
              <w:spacing w:after="108" w:line="259" w:lineRule="auto"/>
              <w:jc w:val="left"/>
              <w:rPr>
                <w:sz w:val="20"/>
                <w:szCs w:val="20"/>
              </w:rPr>
            </w:pPr>
            <w:r w:rsidRPr="00C84887">
              <w:rPr>
                <w:sz w:val="20"/>
                <w:szCs w:val="20"/>
              </w:rPr>
              <w:t> </w:t>
            </w:r>
          </w:p>
        </w:tc>
      </w:tr>
    </w:tbl>
    <w:p w14:paraId="5660628C" w14:textId="03C9F037" w:rsidR="007A27DA" w:rsidRDefault="007A27DA" w:rsidP="007A27DA">
      <w:pPr>
        <w:spacing w:after="108" w:line="259" w:lineRule="auto"/>
        <w:jc w:val="left"/>
      </w:pPr>
    </w:p>
    <w:p w14:paraId="23AFCA6C" w14:textId="3ECCEC2F" w:rsidR="007A27DA" w:rsidRDefault="007A27DA" w:rsidP="007A27DA">
      <w:pPr>
        <w:spacing w:after="108" w:line="259" w:lineRule="auto"/>
        <w:jc w:val="left"/>
      </w:pPr>
      <w:r>
        <w:t xml:space="preserve">    Here p-value is much less than 0.05, so hydrogen content </w:t>
      </w:r>
      <w:r w:rsidR="00A87093">
        <w:t>e</w:t>
      </w:r>
      <w:r>
        <w:t>ffects biochar yield.</w:t>
      </w:r>
    </w:p>
    <w:p w14:paraId="620F5D26" w14:textId="02757757" w:rsidR="007A27DA" w:rsidRDefault="007A27DA" w:rsidP="007A27DA">
      <w:pPr>
        <w:spacing w:after="108" w:line="259" w:lineRule="auto"/>
        <w:jc w:val="left"/>
      </w:pPr>
    </w:p>
    <w:p w14:paraId="3E6AF3BB" w14:textId="334EBABA" w:rsidR="007A27DA" w:rsidRDefault="00A96A84" w:rsidP="007A27DA">
      <w:pPr>
        <w:spacing w:after="108" w:line="259" w:lineRule="auto"/>
        <w:jc w:val="left"/>
      </w:pPr>
      <w:r>
        <w:t xml:space="preserve">        </w:t>
      </w:r>
      <w:r w:rsidR="00484EE3">
        <w:t xml:space="preserve">Table 3.7, Single factor </w:t>
      </w:r>
      <w:r w:rsidR="001267D8" w:rsidRPr="001267D8">
        <w:t>ANOVA</w:t>
      </w:r>
      <w:r w:rsidR="00484EE3">
        <w:t xml:space="preserve"> for oxygen</w:t>
      </w:r>
    </w:p>
    <w:tbl>
      <w:tblPr>
        <w:tblStyle w:val="TableGrid0"/>
        <w:tblW w:w="0" w:type="auto"/>
        <w:tblLook w:val="04A0" w:firstRow="1" w:lastRow="0" w:firstColumn="1" w:lastColumn="0" w:noHBand="0" w:noVBand="1"/>
      </w:tblPr>
      <w:tblGrid>
        <w:gridCol w:w="1735"/>
        <w:gridCol w:w="966"/>
        <w:gridCol w:w="818"/>
        <w:gridCol w:w="1102"/>
        <w:gridCol w:w="966"/>
        <w:gridCol w:w="960"/>
        <w:gridCol w:w="966"/>
      </w:tblGrid>
      <w:tr w:rsidR="00163A58" w:rsidRPr="00163A58" w14:paraId="3543BDD9" w14:textId="77777777" w:rsidTr="00163A58">
        <w:trPr>
          <w:trHeight w:val="288"/>
        </w:trPr>
        <w:tc>
          <w:tcPr>
            <w:tcW w:w="2602" w:type="dxa"/>
            <w:gridSpan w:val="2"/>
            <w:noWrap/>
            <w:hideMark/>
          </w:tcPr>
          <w:p w14:paraId="79F7F919" w14:textId="77777777" w:rsidR="00163A58" w:rsidRPr="00163A58" w:rsidRDefault="00163A58" w:rsidP="00163A58">
            <w:pPr>
              <w:spacing w:after="108" w:line="259" w:lineRule="auto"/>
              <w:jc w:val="left"/>
              <w:rPr>
                <w:sz w:val="20"/>
                <w:szCs w:val="20"/>
              </w:rPr>
            </w:pPr>
            <w:proofErr w:type="spellStart"/>
            <w:r w:rsidRPr="00163A58">
              <w:rPr>
                <w:sz w:val="20"/>
                <w:szCs w:val="20"/>
              </w:rPr>
              <w:t>Anova</w:t>
            </w:r>
            <w:proofErr w:type="spellEnd"/>
            <w:r w:rsidRPr="00163A58">
              <w:rPr>
                <w:sz w:val="20"/>
                <w:szCs w:val="20"/>
              </w:rPr>
              <w:t>: Single Factor</w:t>
            </w:r>
          </w:p>
        </w:tc>
        <w:tc>
          <w:tcPr>
            <w:tcW w:w="1920" w:type="dxa"/>
            <w:gridSpan w:val="2"/>
            <w:noWrap/>
            <w:hideMark/>
          </w:tcPr>
          <w:p w14:paraId="391C2047" w14:textId="77777777" w:rsidR="00163A58" w:rsidRPr="00163A58" w:rsidRDefault="00163A58" w:rsidP="00163A58">
            <w:pPr>
              <w:spacing w:after="108" w:line="259" w:lineRule="auto"/>
              <w:jc w:val="left"/>
              <w:rPr>
                <w:sz w:val="20"/>
                <w:szCs w:val="20"/>
              </w:rPr>
            </w:pPr>
            <w:r w:rsidRPr="00163A58">
              <w:rPr>
                <w:sz w:val="20"/>
                <w:szCs w:val="20"/>
              </w:rPr>
              <w:t>for oxygen</w:t>
            </w:r>
          </w:p>
        </w:tc>
        <w:tc>
          <w:tcPr>
            <w:tcW w:w="960" w:type="dxa"/>
            <w:noWrap/>
            <w:hideMark/>
          </w:tcPr>
          <w:p w14:paraId="070F28BA" w14:textId="77777777" w:rsidR="00163A58" w:rsidRPr="00163A58" w:rsidRDefault="00163A58" w:rsidP="00163A58">
            <w:pPr>
              <w:spacing w:after="108" w:line="259" w:lineRule="auto"/>
              <w:jc w:val="left"/>
              <w:rPr>
                <w:sz w:val="20"/>
                <w:szCs w:val="20"/>
              </w:rPr>
            </w:pPr>
          </w:p>
        </w:tc>
        <w:tc>
          <w:tcPr>
            <w:tcW w:w="960" w:type="dxa"/>
            <w:noWrap/>
            <w:hideMark/>
          </w:tcPr>
          <w:p w14:paraId="6B9A0E61" w14:textId="77777777" w:rsidR="00163A58" w:rsidRPr="00163A58" w:rsidRDefault="00163A58" w:rsidP="00163A58">
            <w:pPr>
              <w:spacing w:after="108" w:line="259" w:lineRule="auto"/>
              <w:jc w:val="left"/>
              <w:rPr>
                <w:sz w:val="20"/>
                <w:szCs w:val="20"/>
              </w:rPr>
            </w:pPr>
          </w:p>
        </w:tc>
        <w:tc>
          <w:tcPr>
            <w:tcW w:w="960" w:type="dxa"/>
            <w:noWrap/>
            <w:hideMark/>
          </w:tcPr>
          <w:p w14:paraId="1026A2E4" w14:textId="77777777" w:rsidR="00163A58" w:rsidRPr="00163A58" w:rsidRDefault="00163A58" w:rsidP="00163A58">
            <w:pPr>
              <w:spacing w:after="108" w:line="259" w:lineRule="auto"/>
              <w:jc w:val="left"/>
              <w:rPr>
                <w:sz w:val="20"/>
                <w:szCs w:val="20"/>
              </w:rPr>
            </w:pPr>
          </w:p>
        </w:tc>
      </w:tr>
      <w:tr w:rsidR="00163A58" w:rsidRPr="00163A58" w14:paraId="1403F08B" w14:textId="77777777" w:rsidTr="00163A58">
        <w:trPr>
          <w:trHeight w:val="288"/>
        </w:trPr>
        <w:tc>
          <w:tcPr>
            <w:tcW w:w="1735" w:type="dxa"/>
            <w:noWrap/>
            <w:hideMark/>
          </w:tcPr>
          <w:p w14:paraId="02D71071" w14:textId="77777777" w:rsidR="00163A58" w:rsidRPr="00163A58" w:rsidRDefault="00163A58" w:rsidP="00163A58">
            <w:pPr>
              <w:spacing w:after="108" w:line="259" w:lineRule="auto"/>
              <w:jc w:val="left"/>
              <w:rPr>
                <w:sz w:val="20"/>
                <w:szCs w:val="20"/>
              </w:rPr>
            </w:pPr>
          </w:p>
        </w:tc>
        <w:tc>
          <w:tcPr>
            <w:tcW w:w="867" w:type="dxa"/>
            <w:noWrap/>
            <w:hideMark/>
          </w:tcPr>
          <w:p w14:paraId="0F9E7407" w14:textId="77777777" w:rsidR="00163A58" w:rsidRPr="00163A58" w:rsidRDefault="00163A58" w:rsidP="00163A58">
            <w:pPr>
              <w:spacing w:after="108" w:line="259" w:lineRule="auto"/>
              <w:jc w:val="left"/>
              <w:rPr>
                <w:sz w:val="20"/>
                <w:szCs w:val="20"/>
              </w:rPr>
            </w:pPr>
          </w:p>
        </w:tc>
        <w:tc>
          <w:tcPr>
            <w:tcW w:w="818" w:type="dxa"/>
            <w:noWrap/>
            <w:hideMark/>
          </w:tcPr>
          <w:p w14:paraId="4CD5F421" w14:textId="77777777" w:rsidR="00163A58" w:rsidRPr="00163A58" w:rsidRDefault="00163A58" w:rsidP="00163A58">
            <w:pPr>
              <w:spacing w:after="108" w:line="259" w:lineRule="auto"/>
              <w:jc w:val="left"/>
              <w:rPr>
                <w:sz w:val="20"/>
                <w:szCs w:val="20"/>
              </w:rPr>
            </w:pPr>
          </w:p>
        </w:tc>
        <w:tc>
          <w:tcPr>
            <w:tcW w:w="1102" w:type="dxa"/>
            <w:noWrap/>
            <w:hideMark/>
          </w:tcPr>
          <w:p w14:paraId="470380B0" w14:textId="77777777" w:rsidR="00163A58" w:rsidRPr="00163A58" w:rsidRDefault="00163A58" w:rsidP="00163A58">
            <w:pPr>
              <w:spacing w:after="108" w:line="259" w:lineRule="auto"/>
              <w:jc w:val="left"/>
              <w:rPr>
                <w:sz w:val="20"/>
                <w:szCs w:val="20"/>
              </w:rPr>
            </w:pPr>
          </w:p>
        </w:tc>
        <w:tc>
          <w:tcPr>
            <w:tcW w:w="960" w:type="dxa"/>
            <w:noWrap/>
            <w:hideMark/>
          </w:tcPr>
          <w:p w14:paraId="6C6CAC96" w14:textId="77777777" w:rsidR="00163A58" w:rsidRPr="00163A58" w:rsidRDefault="00163A58" w:rsidP="00163A58">
            <w:pPr>
              <w:spacing w:after="108" w:line="259" w:lineRule="auto"/>
              <w:jc w:val="left"/>
              <w:rPr>
                <w:sz w:val="20"/>
                <w:szCs w:val="20"/>
              </w:rPr>
            </w:pPr>
          </w:p>
        </w:tc>
        <w:tc>
          <w:tcPr>
            <w:tcW w:w="960" w:type="dxa"/>
            <w:noWrap/>
            <w:hideMark/>
          </w:tcPr>
          <w:p w14:paraId="2025EFBA" w14:textId="77777777" w:rsidR="00163A58" w:rsidRPr="00163A58" w:rsidRDefault="00163A58" w:rsidP="00163A58">
            <w:pPr>
              <w:spacing w:after="108" w:line="259" w:lineRule="auto"/>
              <w:jc w:val="left"/>
              <w:rPr>
                <w:sz w:val="20"/>
                <w:szCs w:val="20"/>
              </w:rPr>
            </w:pPr>
          </w:p>
        </w:tc>
        <w:tc>
          <w:tcPr>
            <w:tcW w:w="960" w:type="dxa"/>
            <w:noWrap/>
            <w:hideMark/>
          </w:tcPr>
          <w:p w14:paraId="6A6A8883" w14:textId="77777777" w:rsidR="00163A58" w:rsidRPr="00163A58" w:rsidRDefault="00163A58" w:rsidP="00163A58">
            <w:pPr>
              <w:spacing w:after="108" w:line="259" w:lineRule="auto"/>
              <w:jc w:val="left"/>
              <w:rPr>
                <w:sz w:val="20"/>
                <w:szCs w:val="20"/>
              </w:rPr>
            </w:pPr>
          </w:p>
        </w:tc>
      </w:tr>
      <w:tr w:rsidR="00163A58" w:rsidRPr="00163A58" w14:paraId="5627FCF9" w14:textId="77777777" w:rsidTr="00163A58">
        <w:trPr>
          <w:trHeight w:val="300"/>
        </w:trPr>
        <w:tc>
          <w:tcPr>
            <w:tcW w:w="2602" w:type="dxa"/>
            <w:gridSpan w:val="2"/>
            <w:noWrap/>
            <w:hideMark/>
          </w:tcPr>
          <w:p w14:paraId="762FCDFF" w14:textId="77777777" w:rsidR="00163A58" w:rsidRPr="00163A58" w:rsidRDefault="00163A58" w:rsidP="00163A58">
            <w:pPr>
              <w:spacing w:after="108" w:line="259" w:lineRule="auto"/>
              <w:jc w:val="left"/>
              <w:rPr>
                <w:sz w:val="20"/>
                <w:szCs w:val="20"/>
              </w:rPr>
            </w:pPr>
            <w:r w:rsidRPr="00163A58">
              <w:rPr>
                <w:sz w:val="20"/>
                <w:szCs w:val="20"/>
              </w:rPr>
              <w:t>SUMMARY</w:t>
            </w:r>
          </w:p>
        </w:tc>
        <w:tc>
          <w:tcPr>
            <w:tcW w:w="818" w:type="dxa"/>
            <w:noWrap/>
            <w:hideMark/>
          </w:tcPr>
          <w:p w14:paraId="22FEB71C" w14:textId="77777777" w:rsidR="00163A58" w:rsidRPr="00163A58" w:rsidRDefault="00163A58" w:rsidP="00163A58">
            <w:pPr>
              <w:spacing w:after="108" w:line="259" w:lineRule="auto"/>
              <w:jc w:val="left"/>
              <w:rPr>
                <w:sz w:val="20"/>
                <w:szCs w:val="20"/>
              </w:rPr>
            </w:pPr>
          </w:p>
        </w:tc>
        <w:tc>
          <w:tcPr>
            <w:tcW w:w="1102" w:type="dxa"/>
            <w:noWrap/>
            <w:hideMark/>
          </w:tcPr>
          <w:p w14:paraId="20C3703C" w14:textId="77777777" w:rsidR="00163A58" w:rsidRPr="00163A58" w:rsidRDefault="00163A58" w:rsidP="00163A58">
            <w:pPr>
              <w:spacing w:after="108" w:line="259" w:lineRule="auto"/>
              <w:jc w:val="left"/>
              <w:rPr>
                <w:sz w:val="20"/>
                <w:szCs w:val="20"/>
              </w:rPr>
            </w:pPr>
          </w:p>
        </w:tc>
        <w:tc>
          <w:tcPr>
            <w:tcW w:w="960" w:type="dxa"/>
            <w:noWrap/>
            <w:hideMark/>
          </w:tcPr>
          <w:p w14:paraId="04B57715" w14:textId="77777777" w:rsidR="00163A58" w:rsidRPr="00163A58" w:rsidRDefault="00163A58" w:rsidP="00163A58">
            <w:pPr>
              <w:spacing w:after="108" w:line="259" w:lineRule="auto"/>
              <w:jc w:val="left"/>
              <w:rPr>
                <w:sz w:val="20"/>
                <w:szCs w:val="20"/>
              </w:rPr>
            </w:pPr>
          </w:p>
        </w:tc>
        <w:tc>
          <w:tcPr>
            <w:tcW w:w="960" w:type="dxa"/>
            <w:noWrap/>
            <w:hideMark/>
          </w:tcPr>
          <w:p w14:paraId="40A60678" w14:textId="77777777" w:rsidR="00163A58" w:rsidRPr="00163A58" w:rsidRDefault="00163A58" w:rsidP="00163A58">
            <w:pPr>
              <w:spacing w:after="108" w:line="259" w:lineRule="auto"/>
              <w:jc w:val="left"/>
              <w:rPr>
                <w:sz w:val="20"/>
                <w:szCs w:val="20"/>
              </w:rPr>
            </w:pPr>
          </w:p>
        </w:tc>
        <w:tc>
          <w:tcPr>
            <w:tcW w:w="960" w:type="dxa"/>
            <w:noWrap/>
            <w:hideMark/>
          </w:tcPr>
          <w:p w14:paraId="3C52F905" w14:textId="77777777" w:rsidR="00163A58" w:rsidRPr="00163A58" w:rsidRDefault="00163A58" w:rsidP="00163A58">
            <w:pPr>
              <w:spacing w:after="108" w:line="259" w:lineRule="auto"/>
              <w:jc w:val="left"/>
              <w:rPr>
                <w:sz w:val="20"/>
                <w:szCs w:val="20"/>
              </w:rPr>
            </w:pPr>
          </w:p>
        </w:tc>
      </w:tr>
      <w:tr w:rsidR="00163A58" w:rsidRPr="00163A58" w14:paraId="6460C3A9" w14:textId="77777777" w:rsidTr="00163A58">
        <w:trPr>
          <w:trHeight w:val="288"/>
        </w:trPr>
        <w:tc>
          <w:tcPr>
            <w:tcW w:w="1735" w:type="dxa"/>
            <w:noWrap/>
            <w:hideMark/>
          </w:tcPr>
          <w:p w14:paraId="5720B339" w14:textId="77777777" w:rsidR="00163A58" w:rsidRPr="00163A58" w:rsidRDefault="00163A58" w:rsidP="00163A58">
            <w:pPr>
              <w:spacing w:after="108" w:line="259" w:lineRule="auto"/>
              <w:jc w:val="left"/>
              <w:rPr>
                <w:i/>
                <w:iCs/>
                <w:sz w:val="20"/>
                <w:szCs w:val="20"/>
              </w:rPr>
            </w:pPr>
            <w:r w:rsidRPr="00163A58">
              <w:rPr>
                <w:i/>
                <w:iCs/>
                <w:sz w:val="20"/>
                <w:szCs w:val="20"/>
              </w:rPr>
              <w:t>Groups</w:t>
            </w:r>
          </w:p>
        </w:tc>
        <w:tc>
          <w:tcPr>
            <w:tcW w:w="867" w:type="dxa"/>
            <w:noWrap/>
            <w:hideMark/>
          </w:tcPr>
          <w:p w14:paraId="1C887896" w14:textId="77777777" w:rsidR="00163A58" w:rsidRPr="00163A58" w:rsidRDefault="00163A58" w:rsidP="00163A58">
            <w:pPr>
              <w:spacing w:after="108" w:line="259" w:lineRule="auto"/>
              <w:jc w:val="left"/>
              <w:rPr>
                <w:i/>
                <w:iCs/>
                <w:sz w:val="20"/>
                <w:szCs w:val="20"/>
              </w:rPr>
            </w:pPr>
            <w:r w:rsidRPr="00163A58">
              <w:rPr>
                <w:i/>
                <w:iCs/>
                <w:sz w:val="20"/>
                <w:szCs w:val="20"/>
              </w:rPr>
              <w:t>Count</w:t>
            </w:r>
          </w:p>
        </w:tc>
        <w:tc>
          <w:tcPr>
            <w:tcW w:w="818" w:type="dxa"/>
            <w:noWrap/>
            <w:hideMark/>
          </w:tcPr>
          <w:p w14:paraId="3A86D507" w14:textId="77777777" w:rsidR="00163A58" w:rsidRPr="00163A58" w:rsidRDefault="00163A58" w:rsidP="00163A58">
            <w:pPr>
              <w:spacing w:after="108" w:line="259" w:lineRule="auto"/>
              <w:jc w:val="left"/>
              <w:rPr>
                <w:i/>
                <w:iCs/>
                <w:sz w:val="20"/>
                <w:szCs w:val="20"/>
              </w:rPr>
            </w:pPr>
            <w:r w:rsidRPr="00163A58">
              <w:rPr>
                <w:i/>
                <w:iCs/>
                <w:sz w:val="20"/>
                <w:szCs w:val="20"/>
              </w:rPr>
              <w:t>Sum</w:t>
            </w:r>
          </w:p>
        </w:tc>
        <w:tc>
          <w:tcPr>
            <w:tcW w:w="1102" w:type="dxa"/>
            <w:noWrap/>
            <w:hideMark/>
          </w:tcPr>
          <w:p w14:paraId="61A752C5" w14:textId="77777777" w:rsidR="00163A58" w:rsidRPr="00163A58" w:rsidRDefault="00163A58" w:rsidP="00163A58">
            <w:pPr>
              <w:spacing w:after="108" w:line="259" w:lineRule="auto"/>
              <w:jc w:val="left"/>
              <w:rPr>
                <w:i/>
                <w:iCs/>
                <w:sz w:val="20"/>
                <w:szCs w:val="20"/>
              </w:rPr>
            </w:pPr>
            <w:r w:rsidRPr="00163A58">
              <w:rPr>
                <w:i/>
                <w:iCs/>
                <w:sz w:val="20"/>
                <w:szCs w:val="20"/>
              </w:rPr>
              <w:t>Average</w:t>
            </w:r>
          </w:p>
        </w:tc>
        <w:tc>
          <w:tcPr>
            <w:tcW w:w="960" w:type="dxa"/>
            <w:noWrap/>
            <w:hideMark/>
          </w:tcPr>
          <w:p w14:paraId="6B1F389D" w14:textId="77777777" w:rsidR="00163A58" w:rsidRPr="00163A58" w:rsidRDefault="00163A58" w:rsidP="00163A58">
            <w:pPr>
              <w:spacing w:after="108" w:line="259" w:lineRule="auto"/>
              <w:jc w:val="left"/>
              <w:rPr>
                <w:i/>
                <w:iCs/>
                <w:sz w:val="20"/>
                <w:szCs w:val="20"/>
              </w:rPr>
            </w:pPr>
            <w:r w:rsidRPr="00163A58">
              <w:rPr>
                <w:i/>
                <w:iCs/>
                <w:sz w:val="20"/>
                <w:szCs w:val="20"/>
              </w:rPr>
              <w:t>Variance</w:t>
            </w:r>
          </w:p>
        </w:tc>
        <w:tc>
          <w:tcPr>
            <w:tcW w:w="960" w:type="dxa"/>
            <w:noWrap/>
            <w:hideMark/>
          </w:tcPr>
          <w:p w14:paraId="27CBD234" w14:textId="77777777" w:rsidR="00163A58" w:rsidRPr="00163A58" w:rsidRDefault="00163A58" w:rsidP="00163A58">
            <w:pPr>
              <w:spacing w:after="108" w:line="259" w:lineRule="auto"/>
              <w:jc w:val="left"/>
              <w:rPr>
                <w:i/>
                <w:iCs/>
                <w:sz w:val="20"/>
                <w:szCs w:val="20"/>
              </w:rPr>
            </w:pPr>
          </w:p>
        </w:tc>
        <w:tc>
          <w:tcPr>
            <w:tcW w:w="960" w:type="dxa"/>
            <w:noWrap/>
            <w:hideMark/>
          </w:tcPr>
          <w:p w14:paraId="514BCF69" w14:textId="77777777" w:rsidR="00163A58" w:rsidRPr="00163A58" w:rsidRDefault="00163A58" w:rsidP="00163A58">
            <w:pPr>
              <w:spacing w:after="108" w:line="259" w:lineRule="auto"/>
              <w:jc w:val="left"/>
              <w:rPr>
                <w:sz w:val="20"/>
                <w:szCs w:val="20"/>
              </w:rPr>
            </w:pPr>
          </w:p>
        </w:tc>
      </w:tr>
      <w:tr w:rsidR="00163A58" w:rsidRPr="00163A58" w14:paraId="60019F5F" w14:textId="77777777" w:rsidTr="00163A58">
        <w:trPr>
          <w:trHeight w:val="288"/>
        </w:trPr>
        <w:tc>
          <w:tcPr>
            <w:tcW w:w="1735" w:type="dxa"/>
            <w:noWrap/>
            <w:hideMark/>
          </w:tcPr>
          <w:p w14:paraId="6F3F2666" w14:textId="77777777" w:rsidR="00163A58" w:rsidRPr="00163A58" w:rsidRDefault="00163A58" w:rsidP="00163A58">
            <w:pPr>
              <w:spacing w:after="108" w:line="259" w:lineRule="auto"/>
              <w:jc w:val="left"/>
              <w:rPr>
                <w:sz w:val="20"/>
                <w:szCs w:val="20"/>
              </w:rPr>
            </w:pPr>
            <w:r w:rsidRPr="00163A58">
              <w:rPr>
                <w:sz w:val="20"/>
                <w:szCs w:val="20"/>
              </w:rPr>
              <w:t>20-30%</w:t>
            </w:r>
          </w:p>
        </w:tc>
        <w:tc>
          <w:tcPr>
            <w:tcW w:w="867" w:type="dxa"/>
            <w:noWrap/>
            <w:hideMark/>
          </w:tcPr>
          <w:p w14:paraId="64B1087F" w14:textId="77777777" w:rsidR="00163A58" w:rsidRPr="00163A58" w:rsidRDefault="00163A58" w:rsidP="00163A58">
            <w:pPr>
              <w:spacing w:after="108" w:line="259" w:lineRule="auto"/>
              <w:jc w:val="left"/>
              <w:rPr>
                <w:sz w:val="20"/>
                <w:szCs w:val="20"/>
              </w:rPr>
            </w:pPr>
            <w:r w:rsidRPr="00163A58">
              <w:rPr>
                <w:sz w:val="20"/>
                <w:szCs w:val="20"/>
              </w:rPr>
              <w:t>7</w:t>
            </w:r>
          </w:p>
        </w:tc>
        <w:tc>
          <w:tcPr>
            <w:tcW w:w="818" w:type="dxa"/>
            <w:noWrap/>
            <w:hideMark/>
          </w:tcPr>
          <w:p w14:paraId="769FCA46" w14:textId="77777777" w:rsidR="00163A58" w:rsidRPr="00163A58" w:rsidRDefault="00163A58" w:rsidP="00163A58">
            <w:pPr>
              <w:spacing w:after="108" w:line="259" w:lineRule="auto"/>
              <w:jc w:val="left"/>
              <w:rPr>
                <w:sz w:val="20"/>
                <w:szCs w:val="20"/>
              </w:rPr>
            </w:pPr>
            <w:r w:rsidRPr="00163A58">
              <w:rPr>
                <w:sz w:val="20"/>
                <w:szCs w:val="20"/>
              </w:rPr>
              <w:t>230.9</w:t>
            </w:r>
          </w:p>
        </w:tc>
        <w:tc>
          <w:tcPr>
            <w:tcW w:w="1102" w:type="dxa"/>
            <w:noWrap/>
            <w:hideMark/>
          </w:tcPr>
          <w:p w14:paraId="6B1FCCF9" w14:textId="77777777" w:rsidR="00163A58" w:rsidRPr="00163A58" w:rsidRDefault="00163A58" w:rsidP="00163A58">
            <w:pPr>
              <w:spacing w:after="108" w:line="259" w:lineRule="auto"/>
              <w:jc w:val="left"/>
              <w:rPr>
                <w:sz w:val="20"/>
                <w:szCs w:val="20"/>
              </w:rPr>
            </w:pPr>
            <w:r w:rsidRPr="00163A58">
              <w:rPr>
                <w:sz w:val="20"/>
                <w:szCs w:val="20"/>
              </w:rPr>
              <w:t>32.98571</w:t>
            </w:r>
          </w:p>
        </w:tc>
        <w:tc>
          <w:tcPr>
            <w:tcW w:w="960" w:type="dxa"/>
            <w:noWrap/>
            <w:hideMark/>
          </w:tcPr>
          <w:p w14:paraId="3E075BE0" w14:textId="77777777" w:rsidR="00163A58" w:rsidRPr="00163A58" w:rsidRDefault="00163A58" w:rsidP="00163A58">
            <w:pPr>
              <w:spacing w:after="108" w:line="259" w:lineRule="auto"/>
              <w:jc w:val="left"/>
              <w:rPr>
                <w:sz w:val="20"/>
                <w:szCs w:val="20"/>
              </w:rPr>
            </w:pPr>
            <w:r w:rsidRPr="00163A58">
              <w:rPr>
                <w:sz w:val="20"/>
                <w:szCs w:val="20"/>
              </w:rPr>
              <w:t>354.1681</w:t>
            </w:r>
          </w:p>
        </w:tc>
        <w:tc>
          <w:tcPr>
            <w:tcW w:w="960" w:type="dxa"/>
            <w:noWrap/>
            <w:hideMark/>
          </w:tcPr>
          <w:p w14:paraId="3B5C7E1C" w14:textId="77777777" w:rsidR="00163A58" w:rsidRPr="00163A58" w:rsidRDefault="00163A58" w:rsidP="00163A58">
            <w:pPr>
              <w:spacing w:after="108" w:line="259" w:lineRule="auto"/>
              <w:jc w:val="left"/>
              <w:rPr>
                <w:sz w:val="20"/>
                <w:szCs w:val="20"/>
              </w:rPr>
            </w:pPr>
          </w:p>
        </w:tc>
        <w:tc>
          <w:tcPr>
            <w:tcW w:w="960" w:type="dxa"/>
            <w:noWrap/>
            <w:hideMark/>
          </w:tcPr>
          <w:p w14:paraId="665EDAED" w14:textId="77777777" w:rsidR="00163A58" w:rsidRPr="00163A58" w:rsidRDefault="00163A58" w:rsidP="00163A58">
            <w:pPr>
              <w:spacing w:after="108" w:line="259" w:lineRule="auto"/>
              <w:jc w:val="left"/>
              <w:rPr>
                <w:sz w:val="20"/>
                <w:szCs w:val="20"/>
              </w:rPr>
            </w:pPr>
          </w:p>
        </w:tc>
      </w:tr>
      <w:tr w:rsidR="00163A58" w:rsidRPr="00163A58" w14:paraId="473F4EAE" w14:textId="77777777" w:rsidTr="00163A58">
        <w:trPr>
          <w:trHeight w:val="288"/>
        </w:trPr>
        <w:tc>
          <w:tcPr>
            <w:tcW w:w="1735" w:type="dxa"/>
            <w:noWrap/>
            <w:hideMark/>
          </w:tcPr>
          <w:p w14:paraId="394BE138" w14:textId="77777777" w:rsidR="00163A58" w:rsidRPr="00163A58" w:rsidRDefault="00163A58" w:rsidP="00163A58">
            <w:pPr>
              <w:spacing w:after="108" w:line="259" w:lineRule="auto"/>
              <w:jc w:val="left"/>
              <w:rPr>
                <w:sz w:val="20"/>
                <w:szCs w:val="20"/>
              </w:rPr>
            </w:pPr>
            <w:r w:rsidRPr="00163A58">
              <w:rPr>
                <w:sz w:val="20"/>
                <w:szCs w:val="20"/>
              </w:rPr>
              <w:t>30-40%</w:t>
            </w:r>
          </w:p>
        </w:tc>
        <w:tc>
          <w:tcPr>
            <w:tcW w:w="867" w:type="dxa"/>
            <w:noWrap/>
            <w:hideMark/>
          </w:tcPr>
          <w:p w14:paraId="2F0BF5CA" w14:textId="77777777" w:rsidR="00163A58" w:rsidRPr="00163A58" w:rsidRDefault="00163A58" w:rsidP="00163A58">
            <w:pPr>
              <w:spacing w:after="108" w:line="259" w:lineRule="auto"/>
              <w:jc w:val="left"/>
              <w:rPr>
                <w:sz w:val="20"/>
                <w:szCs w:val="20"/>
              </w:rPr>
            </w:pPr>
            <w:r w:rsidRPr="00163A58">
              <w:rPr>
                <w:sz w:val="20"/>
                <w:szCs w:val="20"/>
              </w:rPr>
              <w:t>8</w:t>
            </w:r>
          </w:p>
        </w:tc>
        <w:tc>
          <w:tcPr>
            <w:tcW w:w="818" w:type="dxa"/>
            <w:noWrap/>
            <w:hideMark/>
          </w:tcPr>
          <w:p w14:paraId="78E1150E" w14:textId="77777777" w:rsidR="00163A58" w:rsidRPr="00163A58" w:rsidRDefault="00163A58" w:rsidP="00163A58">
            <w:pPr>
              <w:spacing w:after="108" w:line="259" w:lineRule="auto"/>
              <w:jc w:val="left"/>
              <w:rPr>
                <w:sz w:val="20"/>
                <w:szCs w:val="20"/>
              </w:rPr>
            </w:pPr>
            <w:r w:rsidRPr="00163A58">
              <w:rPr>
                <w:sz w:val="20"/>
                <w:szCs w:val="20"/>
              </w:rPr>
              <w:t>295.14</w:t>
            </w:r>
          </w:p>
        </w:tc>
        <w:tc>
          <w:tcPr>
            <w:tcW w:w="1102" w:type="dxa"/>
            <w:noWrap/>
            <w:hideMark/>
          </w:tcPr>
          <w:p w14:paraId="6DF1AFA5" w14:textId="77777777" w:rsidR="00163A58" w:rsidRPr="00163A58" w:rsidRDefault="00163A58" w:rsidP="00163A58">
            <w:pPr>
              <w:spacing w:after="108" w:line="259" w:lineRule="auto"/>
              <w:jc w:val="left"/>
              <w:rPr>
                <w:sz w:val="20"/>
                <w:szCs w:val="20"/>
              </w:rPr>
            </w:pPr>
            <w:r w:rsidRPr="00163A58">
              <w:rPr>
                <w:sz w:val="20"/>
                <w:szCs w:val="20"/>
              </w:rPr>
              <w:t>36.8925</w:t>
            </w:r>
          </w:p>
        </w:tc>
        <w:tc>
          <w:tcPr>
            <w:tcW w:w="960" w:type="dxa"/>
            <w:noWrap/>
            <w:hideMark/>
          </w:tcPr>
          <w:p w14:paraId="6BEC4CFE" w14:textId="77777777" w:rsidR="00163A58" w:rsidRPr="00163A58" w:rsidRDefault="00163A58" w:rsidP="00163A58">
            <w:pPr>
              <w:spacing w:after="108" w:line="259" w:lineRule="auto"/>
              <w:jc w:val="left"/>
              <w:rPr>
                <w:sz w:val="20"/>
                <w:szCs w:val="20"/>
              </w:rPr>
            </w:pPr>
            <w:r w:rsidRPr="00163A58">
              <w:rPr>
                <w:sz w:val="20"/>
                <w:szCs w:val="20"/>
              </w:rPr>
              <w:t>250.6448</w:t>
            </w:r>
          </w:p>
        </w:tc>
        <w:tc>
          <w:tcPr>
            <w:tcW w:w="960" w:type="dxa"/>
            <w:noWrap/>
            <w:hideMark/>
          </w:tcPr>
          <w:p w14:paraId="63529672" w14:textId="77777777" w:rsidR="00163A58" w:rsidRPr="00163A58" w:rsidRDefault="00163A58" w:rsidP="00163A58">
            <w:pPr>
              <w:spacing w:after="108" w:line="259" w:lineRule="auto"/>
              <w:jc w:val="left"/>
              <w:rPr>
                <w:sz w:val="20"/>
                <w:szCs w:val="20"/>
              </w:rPr>
            </w:pPr>
          </w:p>
        </w:tc>
        <w:tc>
          <w:tcPr>
            <w:tcW w:w="960" w:type="dxa"/>
            <w:noWrap/>
            <w:hideMark/>
          </w:tcPr>
          <w:p w14:paraId="72627C16" w14:textId="77777777" w:rsidR="00163A58" w:rsidRPr="00163A58" w:rsidRDefault="00163A58" w:rsidP="00163A58">
            <w:pPr>
              <w:spacing w:after="108" w:line="259" w:lineRule="auto"/>
              <w:jc w:val="left"/>
              <w:rPr>
                <w:sz w:val="20"/>
                <w:szCs w:val="20"/>
              </w:rPr>
            </w:pPr>
          </w:p>
        </w:tc>
      </w:tr>
      <w:tr w:rsidR="00163A58" w:rsidRPr="00163A58" w14:paraId="50976B8B" w14:textId="77777777" w:rsidTr="00163A58">
        <w:trPr>
          <w:trHeight w:val="288"/>
        </w:trPr>
        <w:tc>
          <w:tcPr>
            <w:tcW w:w="1735" w:type="dxa"/>
            <w:noWrap/>
            <w:hideMark/>
          </w:tcPr>
          <w:p w14:paraId="62BA3842" w14:textId="77777777" w:rsidR="00163A58" w:rsidRPr="00163A58" w:rsidRDefault="00163A58" w:rsidP="00163A58">
            <w:pPr>
              <w:spacing w:after="108" w:line="259" w:lineRule="auto"/>
              <w:jc w:val="left"/>
              <w:rPr>
                <w:sz w:val="20"/>
                <w:szCs w:val="20"/>
              </w:rPr>
            </w:pPr>
            <w:r w:rsidRPr="00163A58">
              <w:rPr>
                <w:sz w:val="20"/>
                <w:szCs w:val="20"/>
              </w:rPr>
              <w:t>40-45%</w:t>
            </w:r>
          </w:p>
        </w:tc>
        <w:tc>
          <w:tcPr>
            <w:tcW w:w="867" w:type="dxa"/>
            <w:noWrap/>
            <w:hideMark/>
          </w:tcPr>
          <w:p w14:paraId="1D0D2E05" w14:textId="77777777" w:rsidR="00163A58" w:rsidRPr="00163A58" w:rsidRDefault="00163A58" w:rsidP="00163A58">
            <w:pPr>
              <w:spacing w:after="108" w:line="259" w:lineRule="auto"/>
              <w:jc w:val="left"/>
              <w:rPr>
                <w:sz w:val="20"/>
                <w:szCs w:val="20"/>
              </w:rPr>
            </w:pPr>
            <w:r w:rsidRPr="00163A58">
              <w:rPr>
                <w:sz w:val="20"/>
                <w:szCs w:val="20"/>
              </w:rPr>
              <w:t>8</w:t>
            </w:r>
          </w:p>
        </w:tc>
        <w:tc>
          <w:tcPr>
            <w:tcW w:w="818" w:type="dxa"/>
            <w:noWrap/>
            <w:hideMark/>
          </w:tcPr>
          <w:p w14:paraId="1DAB3AD4" w14:textId="77777777" w:rsidR="00163A58" w:rsidRPr="00163A58" w:rsidRDefault="00163A58" w:rsidP="00163A58">
            <w:pPr>
              <w:spacing w:after="108" w:line="259" w:lineRule="auto"/>
              <w:jc w:val="left"/>
              <w:rPr>
                <w:sz w:val="20"/>
                <w:szCs w:val="20"/>
              </w:rPr>
            </w:pPr>
            <w:r w:rsidRPr="00163A58">
              <w:rPr>
                <w:sz w:val="20"/>
                <w:szCs w:val="20"/>
              </w:rPr>
              <w:t>292.61</w:t>
            </w:r>
          </w:p>
        </w:tc>
        <w:tc>
          <w:tcPr>
            <w:tcW w:w="1102" w:type="dxa"/>
            <w:noWrap/>
            <w:hideMark/>
          </w:tcPr>
          <w:p w14:paraId="4CFC95A8" w14:textId="77777777" w:rsidR="00163A58" w:rsidRPr="00163A58" w:rsidRDefault="00163A58" w:rsidP="00163A58">
            <w:pPr>
              <w:spacing w:after="108" w:line="259" w:lineRule="auto"/>
              <w:jc w:val="left"/>
              <w:rPr>
                <w:sz w:val="20"/>
                <w:szCs w:val="20"/>
              </w:rPr>
            </w:pPr>
            <w:r w:rsidRPr="00163A58">
              <w:rPr>
                <w:sz w:val="20"/>
                <w:szCs w:val="20"/>
              </w:rPr>
              <w:t>36.57625</w:t>
            </w:r>
          </w:p>
        </w:tc>
        <w:tc>
          <w:tcPr>
            <w:tcW w:w="960" w:type="dxa"/>
            <w:noWrap/>
            <w:hideMark/>
          </w:tcPr>
          <w:p w14:paraId="1106222E" w14:textId="77777777" w:rsidR="00163A58" w:rsidRPr="00163A58" w:rsidRDefault="00163A58" w:rsidP="00163A58">
            <w:pPr>
              <w:spacing w:after="108" w:line="259" w:lineRule="auto"/>
              <w:jc w:val="left"/>
              <w:rPr>
                <w:sz w:val="20"/>
                <w:szCs w:val="20"/>
              </w:rPr>
            </w:pPr>
            <w:r w:rsidRPr="00163A58">
              <w:rPr>
                <w:sz w:val="20"/>
                <w:szCs w:val="20"/>
              </w:rPr>
              <w:t>22.15257</w:t>
            </w:r>
          </w:p>
        </w:tc>
        <w:tc>
          <w:tcPr>
            <w:tcW w:w="960" w:type="dxa"/>
            <w:noWrap/>
            <w:hideMark/>
          </w:tcPr>
          <w:p w14:paraId="3359F183" w14:textId="77777777" w:rsidR="00163A58" w:rsidRPr="00163A58" w:rsidRDefault="00163A58" w:rsidP="00163A58">
            <w:pPr>
              <w:spacing w:after="108" w:line="259" w:lineRule="auto"/>
              <w:jc w:val="left"/>
              <w:rPr>
                <w:sz w:val="20"/>
                <w:szCs w:val="20"/>
              </w:rPr>
            </w:pPr>
          </w:p>
        </w:tc>
        <w:tc>
          <w:tcPr>
            <w:tcW w:w="960" w:type="dxa"/>
            <w:noWrap/>
            <w:hideMark/>
          </w:tcPr>
          <w:p w14:paraId="1C930E47" w14:textId="77777777" w:rsidR="00163A58" w:rsidRPr="00163A58" w:rsidRDefault="00163A58" w:rsidP="00163A58">
            <w:pPr>
              <w:spacing w:after="108" w:line="259" w:lineRule="auto"/>
              <w:jc w:val="left"/>
              <w:rPr>
                <w:sz w:val="20"/>
                <w:szCs w:val="20"/>
              </w:rPr>
            </w:pPr>
          </w:p>
        </w:tc>
      </w:tr>
      <w:tr w:rsidR="00163A58" w:rsidRPr="00163A58" w14:paraId="0922CF37" w14:textId="77777777" w:rsidTr="00163A58">
        <w:trPr>
          <w:trHeight w:val="288"/>
        </w:trPr>
        <w:tc>
          <w:tcPr>
            <w:tcW w:w="1735" w:type="dxa"/>
            <w:noWrap/>
            <w:hideMark/>
          </w:tcPr>
          <w:p w14:paraId="5C05A4B6" w14:textId="77777777" w:rsidR="00163A58" w:rsidRPr="00163A58" w:rsidRDefault="00163A58" w:rsidP="00163A58">
            <w:pPr>
              <w:spacing w:after="108" w:line="259" w:lineRule="auto"/>
              <w:jc w:val="left"/>
              <w:rPr>
                <w:sz w:val="20"/>
                <w:szCs w:val="20"/>
              </w:rPr>
            </w:pPr>
            <w:r w:rsidRPr="00163A58">
              <w:rPr>
                <w:sz w:val="20"/>
                <w:szCs w:val="20"/>
              </w:rPr>
              <w:t>45-50%</w:t>
            </w:r>
          </w:p>
        </w:tc>
        <w:tc>
          <w:tcPr>
            <w:tcW w:w="867" w:type="dxa"/>
            <w:noWrap/>
            <w:hideMark/>
          </w:tcPr>
          <w:p w14:paraId="5F8CC590" w14:textId="77777777" w:rsidR="00163A58" w:rsidRPr="00163A58" w:rsidRDefault="00163A58" w:rsidP="00163A58">
            <w:pPr>
              <w:spacing w:after="108" w:line="259" w:lineRule="auto"/>
              <w:jc w:val="left"/>
              <w:rPr>
                <w:sz w:val="20"/>
                <w:szCs w:val="20"/>
              </w:rPr>
            </w:pPr>
            <w:r w:rsidRPr="00163A58">
              <w:rPr>
                <w:sz w:val="20"/>
                <w:szCs w:val="20"/>
              </w:rPr>
              <w:t>8</w:t>
            </w:r>
          </w:p>
        </w:tc>
        <w:tc>
          <w:tcPr>
            <w:tcW w:w="818" w:type="dxa"/>
            <w:noWrap/>
            <w:hideMark/>
          </w:tcPr>
          <w:p w14:paraId="36841149" w14:textId="77777777" w:rsidR="00163A58" w:rsidRPr="00163A58" w:rsidRDefault="00163A58" w:rsidP="00163A58">
            <w:pPr>
              <w:spacing w:after="108" w:line="259" w:lineRule="auto"/>
              <w:jc w:val="left"/>
              <w:rPr>
                <w:sz w:val="20"/>
                <w:szCs w:val="20"/>
              </w:rPr>
            </w:pPr>
            <w:r w:rsidRPr="00163A58">
              <w:rPr>
                <w:sz w:val="20"/>
                <w:szCs w:val="20"/>
              </w:rPr>
              <w:t>243.18</w:t>
            </w:r>
          </w:p>
        </w:tc>
        <w:tc>
          <w:tcPr>
            <w:tcW w:w="1102" w:type="dxa"/>
            <w:noWrap/>
            <w:hideMark/>
          </w:tcPr>
          <w:p w14:paraId="0397ED8C" w14:textId="77777777" w:rsidR="00163A58" w:rsidRPr="00163A58" w:rsidRDefault="00163A58" w:rsidP="00163A58">
            <w:pPr>
              <w:spacing w:after="108" w:line="259" w:lineRule="auto"/>
              <w:jc w:val="left"/>
              <w:rPr>
                <w:sz w:val="20"/>
                <w:szCs w:val="20"/>
              </w:rPr>
            </w:pPr>
            <w:r w:rsidRPr="00163A58">
              <w:rPr>
                <w:sz w:val="20"/>
                <w:szCs w:val="20"/>
              </w:rPr>
              <w:t>30.3975</w:t>
            </w:r>
          </w:p>
        </w:tc>
        <w:tc>
          <w:tcPr>
            <w:tcW w:w="960" w:type="dxa"/>
            <w:noWrap/>
            <w:hideMark/>
          </w:tcPr>
          <w:p w14:paraId="7680C708" w14:textId="77777777" w:rsidR="00163A58" w:rsidRPr="00163A58" w:rsidRDefault="00163A58" w:rsidP="00163A58">
            <w:pPr>
              <w:spacing w:after="108" w:line="259" w:lineRule="auto"/>
              <w:jc w:val="left"/>
              <w:rPr>
                <w:sz w:val="20"/>
                <w:szCs w:val="20"/>
              </w:rPr>
            </w:pPr>
            <w:r w:rsidRPr="00163A58">
              <w:rPr>
                <w:sz w:val="20"/>
                <w:szCs w:val="20"/>
              </w:rPr>
              <w:t>54.49868</w:t>
            </w:r>
          </w:p>
        </w:tc>
        <w:tc>
          <w:tcPr>
            <w:tcW w:w="960" w:type="dxa"/>
            <w:noWrap/>
            <w:hideMark/>
          </w:tcPr>
          <w:p w14:paraId="4560806E" w14:textId="77777777" w:rsidR="00163A58" w:rsidRPr="00163A58" w:rsidRDefault="00163A58" w:rsidP="00163A58">
            <w:pPr>
              <w:spacing w:after="108" w:line="259" w:lineRule="auto"/>
              <w:jc w:val="left"/>
              <w:rPr>
                <w:sz w:val="20"/>
                <w:szCs w:val="20"/>
              </w:rPr>
            </w:pPr>
          </w:p>
        </w:tc>
        <w:tc>
          <w:tcPr>
            <w:tcW w:w="960" w:type="dxa"/>
            <w:noWrap/>
            <w:hideMark/>
          </w:tcPr>
          <w:p w14:paraId="222BE5FD" w14:textId="77777777" w:rsidR="00163A58" w:rsidRPr="00163A58" w:rsidRDefault="00163A58" w:rsidP="00163A58">
            <w:pPr>
              <w:spacing w:after="108" w:line="259" w:lineRule="auto"/>
              <w:jc w:val="left"/>
              <w:rPr>
                <w:sz w:val="20"/>
                <w:szCs w:val="20"/>
              </w:rPr>
            </w:pPr>
          </w:p>
        </w:tc>
      </w:tr>
      <w:tr w:rsidR="00163A58" w:rsidRPr="00163A58" w14:paraId="547AF876" w14:textId="77777777" w:rsidTr="00163A58">
        <w:trPr>
          <w:trHeight w:val="300"/>
        </w:trPr>
        <w:tc>
          <w:tcPr>
            <w:tcW w:w="1735" w:type="dxa"/>
            <w:noWrap/>
            <w:hideMark/>
          </w:tcPr>
          <w:p w14:paraId="17741C38" w14:textId="77777777" w:rsidR="00163A58" w:rsidRPr="00163A58" w:rsidRDefault="00163A58" w:rsidP="00163A58">
            <w:pPr>
              <w:spacing w:after="108" w:line="259" w:lineRule="auto"/>
              <w:jc w:val="left"/>
              <w:rPr>
                <w:sz w:val="20"/>
                <w:szCs w:val="20"/>
              </w:rPr>
            </w:pPr>
            <w:r w:rsidRPr="00163A58">
              <w:rPr>
                <w:sz w:val="20"/>
                <w:szCs w:val="20"/>
              </w:rPr>
              <w:t>50-55%</w:t>
            </w:r>
          </w:p>
        </w:tc>
        <w:tc>
          <w:tcPr>
            <w:tcW w:w="867" w:type="dxa"/>
            <w:noWrap/>
            <w:hideMark/>
          </w:tcPr>
          <w:p w14:paraId="5C6B3C66" w14:textId="77777777" w:rsidR="00163A58" w:rsidRPr="00163A58" w:rsidRDefault="00163A58" w:rsidP="00163A58">
            <w:pPr>
              <w:spacing w:after="108" w:line="259" w:lineRule="auto"/>
              <w:jc w:val="left"/>
              <w:rPr>
                <w:sz w:val="20"/>
                <w:szCs w:val="20"/>
              </w:rPr>
            </w:pPr>
            <w:r w:rsidRPr="00163A58">
              <w:rPr>
                <w:sz w:val="20"/>
                <w:szCs w:val="20"/>
              </w:rPr>
              <w:t>8</w:t>
            </w:r>
          </w:p>
        </w:tc>
        <w:tc>
          <w:tcPr>
            <w:tcW w:w="818" w:type="dxa"/>
            <w:noWrap/>
            <w:hideMark/>
          </w:tcPr>
          <w:p w14:paraId="18F90DC4" w14:textId="77777777" w:rsidR="00163A58" w:rsidRPr="00163A58" w:rsidRDefault="00163A58" w:rsidP="00163A58">
            <w:pPr>
              <w:spacing w:after="108" w:line="259" w:lineRule="auto"/>
              <w:jc w:val="left"/>
              <w:rPr>
                <w:sz w:val="20"/>
                <w:szCs w:val="20"/>
              </w:rPr>
            </w:pPr>
            <w:r w:rsidRPr="00163A58">
              <w:rPr>
                <w:sz w:val="20"/>
                <w:szCs w:val="20"/>
              </w:rPr>
              <w:t>317.6</w:t>
            </w:r>
          </w:p>
        </w:tc>
        <w:tc>
          <w:tcPr>
            <w:tcW w:w="1102" w:type="dxa"/>
            <w:noWrap/>
            <w:hideMark/>
          </w:tcPr>
          <w:p w14:paraId="2591E395" w14:textId="77777777" w:rsidR="00163A58" w:rsidRPr="00163A58" w:rsidRDefault="00163A58" w:rsidP="00163A58">
            <w:pPr>
              <w:spacing w:after="108" w:line="259" w:lineRule="auto"/>
              <w:jc w:val="left"/>
              <w:rPr>
                <w:sz w:val="20"/>
                <w:szCs w:val="20"/>
              </w:rPr>
            </w:pPr>
            <w:r w:rsidRPr="00163A58">
              <w:rPr>
                <w:sz w:val="20"/>
                <w:szCs w:val="20"/>
              </w:rPr>
              <w:t>39.7</w:t>
            </w:r>
          </w:p>
        </w:tc>
        <w:tc>
          <w:tcPr>
            <w:tcW w:w="960" w:type="dxa"/>
            <w:noWrap/>
            <w:hideMark/>
          </w:tcPr>
          <w:p w14:paraId="68D49AA0" w14:textId="77777777" w:rsidR="00163A58" w:rsidRPr="00163A58" w:rsidRDefault="00163A58" w:rsidP="00163A58">
            <w:pPr>
              <w:spacing w:after="108" w:line="259" w:lineRule="auto"/>
              <w:jc w:val="left"/>
              <w:rPr>
                <w:sz w:val="20"/>
                <w:szCs w:val="20"/>
              </w:rPr>
            </w:pPr>
            <w:r w:rsidRPr="00163A58">
              <w:rPr>
                <w:sz w:val="20"/>
                <w:szCs w:val="20"/>
              </w:rPr>
              <w:t>271.8629</w:t>
            </w:r>
          </w:p>
        </w:tc>
        <w:tc>
          <w:tcPr>
            <w:tcW w:w="960" w:type="dxa"/>
            <w:noWrap/>
            <w:hideMark/>
          </w:tcPr>
          <w:p w14:paraId="3F3CE19D" w14:textId="77777777" w:rsidR="00163A58" w:rsidRPr="00163A58" w:rsidRDefault="00163A58" w:rsidP="00163A58">
            <w:pPr>
              <w:spacing w:after="108" w:line="259" w:lineRule="auto"/>
              <w:jc w:val="left"/>
              <w:rPr>
                <w:sz w:val="20"/>
                <w:szCs w:val="20"/>
              </w:rPr>
            </w:pPr>
          </w:p>
        </w:tc>
        <w:tc>
          <w:tcPr>
            <w:tcW w:w="960" w:type="dxa"/>
            <w:noWrap/>
            <w:hideMark/>
          </w:tcPr>
          <w:p w14:paraId="1DA816AF" w14:textId="77777777" w:rsidR="00163A58" w:rsidRPr="00163A58" w:rsidRDefault="00163A58" w:rsidP="00163A58">
            <w:pPr>
              <w:spacing w:after="108" w:line="259" w:lineRule="auto"/>
              <w:jc w:val="left"/>
              <w:rPr>
                <w:sz w:val="20"/>
                <w:szCs w:val="20"/>
              </w:rPr>
            </w:pPr>
          </w:p>
        </w:tc>
      </w:tr>
      <w:tr w:rsidR="00163A58" w:rsidRPr="00163A58" w14:paraId="19253D6A" w14:textId="77777777" w:rsidTr="00163A58">
        <w:trPr>
          <w:trHeight w:val="288"/>
        </w:trPr>
        <w:tc>
          <w:tcPr>
            <w:tcW w:w="1735" w:type="dxa"/>
            <w:noWrap/>
            <w:hideMark/>
          </w:tcPr>
          <w:p w14:paraId="0C9AAC40" w14:textId="77777777" w:rsidR="00163A58" w:rsidRPr="00163A58" w:rsidRDefault="00163A58" w:rsidP="00163A58">
            <w:pPr>
              <w:spacing w:after="108" w:line="259" w:lineRule="auto"/>
              <w:jc w:val="left"/>
              <w:rPr>
                <w:sz w:val="20"/>
                <w:szCs w:val="20"/>
              </w:rPr>
            </w:pPr>
          </w:p>
        </w:tc>
        <w:tc>
          <w:tcPr>
            <w:tcW w:w="867" w:type="dxa"/>
            <w:noWrap/>
            <w:hideMark/>
          </w:tcPr>
          <w:p w14:paraId="24CEBD83" w14:textId="77777777" w:rsidR="00163A58" w:rsidRPr="00163A58" w:rsidRDefault="00163A58" w:rsidP="00163A58">
            <w:pPr>
              <w:spacing w:after="108" w:line="259" w:lineRule="auto"/>
              <w:jc w:val="left"/>
              <w:rPr>
                <w:sz w:val="20"/>
                <w:szCs w:val="20"/>
              </w:rPr>
            </w:pPr>
          </w:p>
        </w:tc>
        <w:tc>
          <w:tcPr>
            <w:tcW w:w="818" w:type="dxa"/>
            <w:noWrap/>
            <w:hideMark/>
          </w:tcPr>
          <w:p w14:paraId="2A490F27" w14:textId="77777777" w:rsidR="00163A58" w:rsidRPr="00163A58" w:rsidRDefault="00163A58" w:rsidP="00163A58">
            <w:pPr>
              <w:spacing w:after="108" w:line="259" w:lineRule="auto"/>
              <w:jc w:val="left"/>
              <w:rPr>
                <w:sz w:val="20"/>
                <w:szCs w:val="20"/>
              </w:rPr>
            </w:pPr>
          </w:p>
        </w:tc>
        <w:tc>
          <w:tcPr>
            <w:tcW w:w="1102" w:type="dxa"/>
            <w:noWrap/>
            <w:hideMark/>
          </w:tcPr>
          <w:p w14:paraId="4FD7065C" w14:textId="77777777" w:rsidR="00163A58" w:rsidRPr="00163A58" w:rsidRDefault="00163A58" w:rsidP="00163A58">
            <w:pPr>
              <w:spacing w:after="108" w:line="259" w:lineRule="auto"/>
              <w:jc w:val="left"/>
              <w:rPr>
                <w:sz w:val="20"/>
                <w:szCs w:val="20"/>
              </w:rPr>
            </w:pPr>
          </w:p>
        </w:tc>
        <w:tc>
          <w:tcPr>
            <w:tcW w:w="960" w:type="dxa"/>
            <w:noWrap/>
            <w:hideMark/>
          </w:tcPr>
          <w:p w14:paraId="071BE44C" w14:textId="77777777" w:rsidR="00163A58" w:rsidRPr="00163A58" w:rsidRDefault="00163A58" w:rsidP="00163A58">
            <w:pPr>
              <w:spacing w:after="108" w:line="259" w:lineRule="auto"/>
              <w:jc w:val="left"/>
              <w:rPr>
                <w:sz w:val="20"/>
                <w:szCs w:val="20"/>
              </w:rPr>
            </w:pPr>
          </w:p>
        </w:tc>
        <w:tc>
          <w:tcPr>
            <w:tcW w:w="960" w:type="dxa"/>
            <w:noWrap/>
            <w:hideMark/>
          </w:tcPr>
          <w:p w14:paraId="5411E829" w14:textId="77777777" w:rsidR="00163A58" w:rsidRPr="00163A58" w:rsidRDefault="00163A58" w:rsidP="00163A58">
            <w:pPr>
              <w:spacing w:after="108" w:line="259" w:lineRule="auto"/>
              <w:jc w:val="left"/>
              <w:rPr>
                <w:sz w:val="20"/>
                <w:szCs w:val="20"/>
              </w:rPr>
            </w:pPr>
          </w:p>
        </w:tc>
        <w:tc>
          <w:tcPr>
            <w:tcW w:w="960" w:type="dxa"/>
            <w:noWrap/>
            <w:hideMark/>
          </w:tcPr>
          <w:p w14:paraId="4E0461B5" w14:textId="77777777" w:rsidR="00163A58" w:rsidRPr="00163A58" w:rsidRDefault="00163A58" w:rsidP="00163A58">
            <w:pPr>
              <w:spacing w:after="108" w:line="259" w:lineRule="auto"/>
              <w:jc w:val="left"/>
              <w:rPr>
                <w:sz w:val="20"/>
                <w:szCs w:val="20"/>
              </w:rPr>
            </w:pPr>
          </w:p>
        </w:tc>
      </w:tr>
      <w:tr w:rsidR="00163A58" w:rsidRPr="00163A58" w14:paraId="3700E0FE" w14:textId="77777777" w:rsidTr="00163A58">
        <w:trPr>
          <w:trHeight w:val="288"/>
        </w:trPr>
        <w:tc>
          <w:tcPr>
            <w:tcW w:w="1735" w:type="dxa"/>
            <w:noWrap/>
            <w:hideMark/>
          </w:tcPr>
          <w:p w14:paraId="44B1CB1F" w14:textId="77777777" w:rsidR="00163A58" w:rsidRPr="00163A58" w:rsidRDefault="00163A58" w:rsidP="00163A58">
            <w:pPr>
              <w:spacing w:after="108" w:line="259" w:lineRule="auto"/>
              <w:jc w:val="left"/>
              <w:rPr>
                <w:sz w:val="20"/>
                <w:szCs w:val="20"/>
              </w:rPr>
            </w:pPr>
          </w:p>
        </w:tc>
        <w:tc>
          <w:tcPr>
            <w:tcW w:w="867" w:type="dxa"/>
            <w:noWrap/>
            <w:hideMark/>
          </w:tcPr>
          <w:p w14:paraId="73CA4644" w14:textId="77777777" w:rsidR="00163A58" w:rsidRPr="00163A58" w:rsidRDefault="00163A58" w:rsidP="00163A58">
            <w:pPr>
              <w:spacing w:after="108" w:line="259" w:lineRule="auto"/>
              <w:jc w:val="left"/>
              <w:rPr>
                <w:sz w:val="20"/>
                <w:szCs w:val="20"/>
              </w:rPr>
            </w:pPr>
          </w:p>
        </w:tc>
        <w:tc>
          <w:tcPr>
            <w:tcW w:w="818" w:type="dxa"/>
            <w:noWrap/>
            <w:hideMark/>
          </w:tcPr>
          <w:p w14:paraId="31F68F06" w14:textId="77777777" w:rsidR="00163A58" w:rsidRPr="00163A58" w:rsidRDefault="00163A58" w:rsidP="00163A58">
            <w:pPr>
              <w:spacing w:after="108" w:line="259" w:lineRule="auto"/>
              <w:jc w:val="left"/>
              <w:rPr>
                <w:sz w:val="20"/>
                <w:szCs w:val="20"/>
              </w:rPr>
            </w:pPr>
          </w:p>
        </w:tc>
        <w:tc>
          <w:tcPr>
            <w:tcW w:w="1102" w:type="dxa"/>
            <w:noWrap/>
            <w:hideMark/>
          </w:tcPr>
          <w:p w14:paraId="5AD99772" w14:textId="77777777" w:rsidR="00163A58" w:rsidRPr="00163A58" w:rsidRDefault="00163A58" w:rsidP="00163A58">
            <w:pPr>
              <w:spacing w:after="108" w:line="259" w:lineRule="auto"/>
              <w:jc w:val="left"/>
              <w:rPr>
                <w:sz w:val="20"/>
                <w:szCs w:val="20"/>
              </w:rPr>
            </w:pPr>
          </w:p>
        </w:tc>
        <w:tc>
          <w:tcPr>
            <w:tcW w:w="960" w:type="dxa"/>
            <w:noWrap/>
            <w:hideMark/>
          </w:tcPr>
          <w:p w14:paraId="6893C814" w14:textId="77777777" w:rsidR="00163A58" w:rsidRPr="00163A58" w:rsidRDefault="00163A58" w:rsidP="00163A58">
            <w:pPr>
              <w:spacing w:after="108" w:line="259" w:lineRule="auto"/>
              <w:jc w:val="left"/>
              <w:rPr>
                <w:sz w:val="20"/>
                <w:szCs w:val="20"/>
              </w:rPr>
            </w:pPr>
          </w:p>
        </w:tc>
        <w:tc>
          <w:tcPr>
            <w:tcW w:w="960" w:type="dxa"/>
            <w:noWrap/>
            <w:hideMark/>
          </w:tcPr>
          <w:p w14:paraId="086F950A" w14:textId="77777777" w:rsidR="00163A58" w:rsidRPr="00163A58" w:rsidRDefault="00163A58" w:rsidP="00163A58">
            <w:pPr>
              <w:spacing w:after="108" w:line="259" w:lineRule="auto"/>
              <w:jc w:val="left"/>
              <w:rPr>
                <w:sz w:val="20"/>
                <w:szCs w:val="20"/>
              </w:rPr>
            </w:pPr>
          </w:p>
        </w:tc>
        <w:tc>
          <w:tcPr>
            <w:tcW w:w="960" w:type="dxa"/>
            <w:noWrap/>
            <w:hideMark/>
          </w:tcPr>
          <w:p w14:paraId="3BB55815" w14:textId="77777777" w:rsidR="00163A58" w:rsidRPr="00163A58" w:rsidRDefault="00163A58" w:rsidP="00163A58">
            <w:pPr>
              <w:spacing w:after="108" w:line="259" w:lineRule="auto"/>
              <w:jc w:val="left"/>
              <w:rPr>
                <w:sz w:val="20"/>
                <w:szCs w:val="20"/>
              </w:rPr>
            </w:pPr>
          </w:p>
        </w:tc>
      </w:tr>
      <w:tr w:rsidR="00163A58" w:rsidRPr="00163A58" w14:paraId="5A4E5B8B" w14:textId="77777777" w:rsidTr="00163A58">
        <w:trPr>
          <w:trHeight w:val="300"/>
        </w:trPr>
        <w:tc>
          <w:tcPr>
            <w:tcW w:w="1735" w:type="dxa"/>
            <w:noWrap/>
            <w:hideMark/>
          </w:tcPr>
          <w:p w14:paraId="37C42F10" w14:textId="77777777" w:rsidR="00163A58" w:rsidRPr="00163A58" w:rsidRDefault="00163A58" w:rsidP="00163A58">
            <w:pPr>
              <w:spacing w:after="108" w:line="259" w:lineRule="auto"/>
              <w:jc w:val="left"/>
              <w:rPr>
                <w:sz w:val="20"/>
                <w:szCs w:val="20"/>
              </w:rPr>
            </w:pPr>
            <w:r w:rsidRPr="00163A58">
              <w:rPr>
                <w:sz w:val="20"/>
                <w:szCs w:val="20"/>
              </w:rPr>
              <w:t>ANOVA</w:t>
            </w:r>
          </w:p>
        </w:tc>
        <w:tc>
          <w:tcPr>
            <w:tcW w:w="867" w:type="dxa"/>
            <w:noWrap/>
            <w:hideMark/>
          </w:tcPr>
          <w:p w14:paraId="7C4E5AE4" w14:textId="77777777" w:rsidR="00163A58" w:rsidRPr="00163A58" w:rsidRDefault="00163A58" w:rsidP="00163A58">
            <w:pPr>
              <w:spacing w:after="108" w:line="259" w:lineRule="auto"/>
              <w:jc w:val="left"/>
              <w:rPr>
                <w:sz w:val="20"/>
                <w:szCs w:val="20"/>
              </w:rPr>
            </w:pPr>
          </w:p>
        </w:tc>
        <w:tc>
          <w:tcPr>
            <w:tcW w:w="818" w:type="dxa"/>
            <w:noWrap/>
            <w:hideMark/>
          </w:tcPr>
          <w:p w14:paraId="6501D41D" w14:textId="77777777" w:rsidR="00163A58" w:rsidRPr="00163A58" w:rsidRDefault="00163A58" w:rsidP="00163A58">
            <w:pPr>
              <w:spacing w:after="108" w:line="259" w:lineRule="auto"/>
              <w:jc w:val="left"/>
              <w:rPr>
                <w:sz w:val="20"/>
                <w:szCs w:val="20"/>
              </w:rPr>
            </w:pPr>
          </w:p>
        </w:tc>
        <w:tc>
          <w:tcPr>
            <w:tcW w:w="1102" w:type="dxa"/>
            <w:noWrap/>
            <w:hideMark/>
          </w:tcPr>
          <w:p w14:paraId="12333CF9" w14:textId="77777777" w:rsidR="00163A58" w:rsidRPr="00163A58" w:rsidRDefault="00163A58" w:rsidP="00163A58">
            <w:pPr>
              <w:spacing w:after="108" w:line="259" w:lineRule="auto"/>
              <w:jc w:val="left"/>
              <w:rPr>
                <w:sz w:val="20"/>
                <w:szCs w:val="20"/>
              </w:rPr>
            </w:pPr>
          </w:p>
        </w:tc>
        <w:tc>
          <w:tcPr>
            <w:tcW w:w="960" w:type="dxa"/>
            <w:noWrap/>
            <w:hideMark/>
          </w:tcPr>
          <w:p w14:paraId="52B6C72A" w14:textId="77777777" w:rsidR="00163A58" w:rsidRPr="00163A58" w:rsidRDefault="00163A58" w:rsidP="00163A58">
            <w:pPr>
              <w:spacing w:after="108" w:line="259" w:lineRule="auto"/>
              <w:jc w:val="left"/>
              <w:rPr>
                <w:sz w:val="20"/>
                <w:szCs w:val="20"/>
              </w:rPr>
            </w:pPr>
          </w:p>
        </w:tc>
        <w:tc>
          <w:tcPr>
            <w:tcW w:w="960" w:type="dxa"/>
            <w:noWrap/>
            <w:hideMark/>
          </w:tcPr>
          <w:p w14:paraId="490384A1" w14:textId="77777777" w:rsidR="00163A58" w:rsidRPr="00163A58" w:rsidRDefault="00163A58" w:rsidP="00163A58">
            <w:pPr>
              <w:spacing w:after="108" w:line="259" w:lineRule="auto"/>
              <w:jc w:val="left"/>
              <w:rPr>
                <w:sz w:val="20"/>
                <w:szCs w:val="20"/>
              </w:rPr>
            </w:pPr>
          </w:p>
        </w:tc>
        <w:tc>
          <w:tcPr>
            <w:tcW w:w="960" w:type="dxa"/>
            <w:noWrap/>
            <w:hideMark/>
          </w:tcPr>
          <w:p w14:paraId="2703DD52" w14:textId="77777777" w:rsidR="00163A58" w:rsidRPr="00163A58" w:rsidRDefault="00163A58" w:rsidP="00163A58">
            <w:pPr>
              <w:spacing w:after="108" w:line="259" w:lineRule="auto"/>
              <w:jc w:val="left"/>
              <w:rPr>
                <w:sz w:val="20"/>
                <w:szCs w:val="20"/>
              </w:rPr>
            </w:pPr>
          </w:p>
        </w:tc>
      </w:tr>
      <w:tr w:rsidR="00163A58" w:rsidRPr="00163A58" w14:paraId="21F8AA1A" w14:textId="77777777" w:rsidTr="00163A58">
        <w:trPr>
          <w:trHeight w:val="288"/>
        </w:trPr>
        <w:tc>
          <w:tcPr>
            <w:tcW w:w="1735" w:type="dxa"/>
            <w:noWrap/>
            <w:hideMark/>
          </w:tcPr>
          <w:p w14:paraId="0B1ACBA6" w14:textId="77777777" w:rsidR="00163A58" w:rsidRPr="00163A58" w:rsidRDefault="00163A58" w:rsidP="00163A58">
            <w:pPr>
              <w:spacing w:after="108" w:line="259" w:lineRule="auto"/>
              <w:jc w:val="left"/>
              <w:rPr>
                <w:i/>
                <w:iCs/>
                <w:sz w:val="20"/>
                <w:szCs w:val="20"/>
              </w:rPr>
            </w:pPr>
            <w:r w:rsidRPr="00163A58">
              <w:rPr>
                <w:i/>
                <w:iCs/>
                <w:sz w:val="20"/>
                <w:szCs w:val="20"/>
              </w:rPr>
              <w:t>Source of Variation</w:t>
            </w:r>
          </w:p>
        </w:tc>
        <w:tc>
          <w:tcPr>
            <w:tcW w:w="867" w:type="dxa"/>
            <w:noWrap/>
            <w:hideMark/>
          </w:tcPr>
          <w:p w14:paraId="1E036537" w14:textId="77777777" w:rsidR="00163A58" w:rsidRPr="00163A58" w:rsidRDefault="00163A58" w:rsidP="00163A58">
            <w:pPr>
              <w:spacing w:after="108" w:line="259" w:lineRule="auto"/>
              <w:jc w:val="left"/>
              <w:rPr>
                <w:i/>
                <w:iCs/>
                <w:sz w:val="20"/>
                <w:szCs w:val="20"/>
              </w:rPr>
            </w:pPr>
            <w:r w:rsidRPr="00163A58">
              <w:rPr>
                <w:i/>
                <w:iCs/>
                <w:sz w:val="20"/>
                <w:szCs w:val="20"/>
              </w:rPr>
              <w:t>SS</w:t>
            </w:r>
          </w:p>
        </w:tc>
        <w:tc>
          <w:tcPr>
            <w:tcW w:w="818" w:type="dxa"/>
            <w:noWrap/>
            <w:hideMark/>
          </w:tcPr>
          <w:p w14:paraId="034EB485" w14:textId="77777777" w:rsidR="00163A58" w:rsidRPr="00163A58" w:rsidRDefault="00163A58" w:rsidP="00163A58">
            <w:pPr>
              <w:spacing w:after="108" w:line="259" w:lineRule="auto"/>
              <w:jc w:val="left"/>
              <w:rPr>
                <w:i/>
                <w:iCs/>
                <w:sz w:val="20"/>
                <w:szCs w:val="20"/>
              </w:rPr>
            </w:pPr>
            <w:r w:rsidRPr="00163A58">
              <w:rPr>
                <w:i/>
                <w:iCs/>
                <w:sz w:val="20"/>
                <w:szCs w:val="20"/>
              </w:rPr>
              <w:t>df</w:t>
            </w:r>
          </w:p>
        </w:tc>
        <w:tc>
          <w:tcPr>
            <w:tcW w:w="1102" w:type="dxa"/>
            <w:noWrap/>
            <w:hideMark/>
          </w:tcPr>
          <w:p w14:paraId="7D6FF501" w14:textId="77777777" w:rsidR="00163A58" w:rsidRPr="00163A58" w:rsidRDefault="00163A58" w:rsidP="00163A58">
            <w:pPr>
              <w:spacing w:after="108" w:line="259" w:lineRule="auto"/>
              <w:jc w:val="left"/>
              <w:rPr>
                <w:i/>
                <w:iCs/>
                <w:sz w:val="20"/>
                <w:szCs w:val="20"/>
              </w:rPr>
            </w:pPr>
            <w:r w:rsidRPr="00163A58">
              <w:rPr>
                <w:i/>
                <w:iCs/>
                <w:sz w:val="20"/>
                <w:szCs w:val="20"/>
              </w:rPr>
              <w:t>MS</w:t>
            </w:r>
          </w:p>
        </w:tc>
        <w:tc>
          <w:tcPr>
            <w:tcW w:w="960" w:type="dxa"/>
            <w:noWrap/>
            <w:hideMark/>
          </w:tcPr>
          <w:p w14:paraId="4B172B64" w14:textId="77777777" w:rsidR="00163A58" w:rsidRPr="00163A58" w:rsidRDefault="00163A58" w:rsidP="00163A58">
            <w:pPr>
              <w:spacing w:after="108" w:line="259" w:lineRule="auto"/>
              <w:jc w:val="left"/>
              <w:rPr>
                <w:i/>
                <w:iCs/>
                <w:sz w:val="20"/>
                <w:szCs w:val="20"/>
              </w:rPr>
            </w:pPr>
            <w:r w:rsidRPr="00163A58">
              <w:rPr>
                <w:i/>
                <w:iCs/>
                <w:sz w:val="20"/>
                <w:szCs w:val="20"/>
              </w:rPr>
              <w:t>F</w:t>
            </w:r>
          </w:p>
        </w:tc>
        <w:tc>
          <w:tcPr>
            <w:tcW w:w="960" w:type="dxa"/>
            <w:noWrap/>
            <w:hideMark/>
          </w:tcPr>
          <w:p w14:paraId="52E867D4" w14:textId="77777777" w:rsidR="00163A58" w:rsidRPr="00163A58" w:rsidRDefault="00163A58" w:rsidP="00163A58">
            <w:pPr>
              <w:spacing w:after="108" w:line="259" w:lineRule="auto"/>
              <w:jc w:val="left"/>
              <w:rPr>
                <w:i/>
                <w:iCs/>
                <w:sz w:val="20"/>
                <w:szCs w:val="20"/>
              </w:rPr>
            </w:pPr>
            <w:r w:rsidRPr="00163A58">
              <w:rPr>
                <w:i/>
                <w:iCs/>
                <w:sz w:val="20"/>
                <w:szCs w:val="20"/>
              </w:rPr>
              <w:t>P-value</w:t>
            </w:r>
          </w:p>
        </w:tc>
        <w:tc>
          <w:tcPr>
            <w:tcW w:w="960" w:type="dxa"/>
            <w:noWrap/>
            <w:hideMark/>
          </w:tcPr>
          <w:p w14:paraId="38E41B50" w14:textId="77777777" w:rsidR="00163A58" w:rsidRPr="00163A58" w:rsidRDefault="00163A58" w:rsidP="00163A58">
            <w:pPr>
              <w:spacing w:after="108" w:line="259" w:lineRule="auto"/>
              <w:jc w:val="left"/>
              <w:rPr>
                <w:i/>
                <w:iCs/>
                <w:sz w:val="20"/>
                <w:szCs w:val="20"/>
              </w:rPr>
            </w:pPr>
            <w:r w:rsidRPr="00163A58">
              <w:rPr>
                <w:i/>
                <w:iCs/>
                <w:sz w:val="20"/>
                <w:szCs w:val="20"/>
              </w:rPr>
              <w:t>F crit</w:t>
            </w:r>
          </w:p>
        </w:tc>
      </w:tr>
      <w:tr w:rsidR="00163A58" w:rsidRPr="00163A58" w14:paraId="12074762" w14:textId="77777777" w:rsidTr="00163A58">
        <w:trPr>
          <w:trHeight w:val="288"/>
        </w:trPr>
        <w:tc>
          <w:tcPr>
            <w:tcW w:w="1735" w:type="dxa"/>
            <w:noWrap/>
            <w:hideMark/>
          </w:tcPr>
          <w:p w14:paraId="5BA25959" w14:textId="77777777" w:rsidR="00163A58" w:rsidRPr="00163A58" w:rsidRDefault="00163A58" w:rsidP="00163A58">
            <w:pPr>
              <w:spacing w:after="108" w:line="259" w:lineRule="auto"/>
              <w:jc w:val="left"/>
              <w:rPr>
                <w:sz w:val="20"/>
                <w:szCs w:val="20"/>
              </w:rPr>
            </w:pPr>
            <w:r w:rsidRPr="00163A58">
              <w:rPr>
                <w:sz w:val="20"/>
                <w:szCs w:val="20"/>
              </w:rPr>
              <w:t>Between Groups</w:t>
            </w:r>
          </w:p>
        </w:tc>
        <w:tc>
          <w:tcPr>
            <w:tcW w:w="867" w:type="dxa"/>
            <w:noWrap/>
            <w:hideMark/>
          </w:tcPr>
          <w:p w14:paraId="7E4A841E" w14:textId="77777777" w:rsidR="00163A58" w:rsidRPr="00163A58" w:rsidRDefault="00163A58" w:rsidP="00163A58">
            <w:pPr>
              <w:spacing w:after="108" w:line="259" w:lineRule="auto"/>
              <w:jc w:val="left"/>
              <w:rPr>
                <w:sz w:val="20"/>
                <w:szCs w:val="20"/>
              </w:rPr>
            </w:pPr>
            <w:r w:rsidRPr="00163A58">
              <w:rPr>
                <w:sz w:val="20"/>
                <w:szCs w:val="20"/>
              </w:rPr>
              <w:t>417.7753</w:t>
            </w:r>
          </w:p>
        </w:tc>
        <w:tc>
          <w:tcPr>
            <w:tcW w:w="818" w:type="dxa"/>
            <w:noWrap/>
            <w:hideMark/>
          </w:tcPr>
          <w:p w14:paraId="0BBB7C78" w14:textId="77777777" w:rsidR="00163A58" w:rsidRPr="00163A58" w:rsidRDefault="00163A58" w:rsidP="00163A58">
            <w:pPr>
              <w:spacing w:after="108" w:line="259" w:lineRule="auto"/>
              <w:jc w:val="left"/>
              <w:rPr>
                <w:sz w:val="20"/>
                <w:szCs w:val="20"/>
              </w:rPr>
            </w:pPr>
            <w:r w:rsidRPr="00163A58">
              <w:rPr>
                <w:sz w:val="20"/>
                <w:szCs w:val="20"/>
              </w:rPr>
              <w:t>4</w:t>
            </w:r>
          </w:p>
        </w:tc>
        <w:tc>
          <w:tcPr>
            <w:tcW w:w="1102" w:type="dxa"/>
            <w:noWrap/>
            <w:hideMark/>
          </w:tcPr>
          <w:p w14:paraId="32A2CDF4" w14:textId="77777777" w:rsidR="00163A58" w:rsidRPr="00163A58" w:rsidRDefault="00163A58" w:rsidP="00163A58">
            <w:pPr>
              <w:spacing w:after="108" w:line="259" w:lineRule="auto"/>
              <w:jc w:val="left"/>
              <w:rPr>
                <w:sz w:val="20"/>
                <w:szCs w:val="20"/>
              </w:rPr>
            </w:pPr>
            <w:r w:rsidRPr="00163A58">
              <w:rPr>
                <w:sz w:val="20"/>
                <w:szCs w:val="20"/>
              </w:rPr>
              <w:t>104.4438</w:t>
            </w:r>
          </w:p>
        </w:tc>
        <w:tc>
          <w:tcPr>
            <w:tcW w:w="960" w:type="dxa"/>
            <w:noWrap/>
            <w:hideMark/>
          </w:tcPr>
          <w:p w14:paraId="2AC3D29F" w14:textId="77777777" w:rsidR="00163A58" w:rsidRPr="00163A58" w:rsidRDefault="00163A58" w:rsidP="00163A58">
            <w:pPr>
              <w:spacing w:after="108" w:line="259" w:lineRule="auto"/>
              <w:jc w:val="left"/>
              <w:rPr>
                <w:sz w:val="20"/>
                <w:szCs w:val="20"/>
              </w:rPr>
            </w:pPr>
            <w:r w:rsidRPr="00163A58">
              <w:rPr>
                <w:sz w:val="20"/>
                <w:szCs w:val="20"/>
              </w:rPr>
              <w:t>0.56196</w:t>
            </w:r>
          </w:p>
        </w:tc>
        <w:tc>
          <w:tcPr>
            <w:tcW w:w="960" w:type="dxa"/>
            <w:noWrap/>
            <w:hideMark/>
          </w:tcPr>
          <w:p w14:paraId="3573F474" w14:textId="77777777" w:rsidR="00163A58" w:rsidRPr="00163A58" w:rsidRDefault="00163A58" w:rsidP="00163A58">
            <w:pPr>
              <w:spacing w:after="108" w:line="259" w:lineRule="auto"/>
              <w:jc w:val="left"/>
              <w:rPr>
                <w:sz w:val="20"/>
                <w:szCs w:val="20"/>
              </w:rPr>
            </w:pPr>
            <w:r w:rsidRPr="00163A58">
              <w:rPr>
                <w:sz w:val="20"/>
                <w:szCs w:val="20"/>
              </w:rPr>
              <w:t>0.69182</w:t>
            </w:r>
          </w:p>
        </w:tc>
        <w:tc>
          <w:tcPr>
            <w:tcW w:w="960" w:type="dxa"/>
            <w:noWrap/>
            <w:hideMark/>
          </w:tcPr>
          <w:p w14:paraId="3C75E60D" w14:textId="77777777" w:rsidR="00163A58" w:rsidRPr="00163A58" w:rsidRDefault="00163A58" w:rsidP="00163A58">
            <w:pPr>
              <w:spacing w:after="108" w:line="259" w:lineRule="auto"/>
              <w:jc w:val="left"/>
              <w:rPr>
                <w:sz w:val="20"/>
                <w:szCs w:val="20"/>
              </w:rPr>
            </w:pPr>
            <w:r w:rsidRPr="00163A58">
              <w:rPr>
                <w:sz w:val="20"/>
                <w:szCs w:val="20"/>
              </w:rPr>
              <w:t>2.649894</w:t>
            </w:r>
          </w:p>
        </w:tc>
      </w:tr>
      <w:tr w:rsidR="00163A58" w:rsidRPr="00163A58" w14:paraId="083E6CBF" w14:textId="77777777" w:rsidTr="00163A58">
        <w:trPr>
          <w:trHeight w:val="288"/>
        </w:trPr>
        <w:tc>
          <w:tcPr>
            <w:tcW w:w="1735" w:type="dxa"/>
            <w:noWrap/>
            <w:hideMark/>
          </w:tcPr>
          <w:p w14:paraId="3C4A3918" w14:textId="77777777" w:rsidR="00163A58" w:rsidRPr="00163A58" w:rsidRDefault="00163A58" w:rsidP="00163A58">
            <w:pPr>
              <w:spacing w:after="108" w:line="259" w:lineRule="auto"/>
              <w:jc w:val="left"/>
              <w:rPr>
                <w:sz w:val="20"/>
                <w:szCs w:val="20"/>
              </w:rPr>
            </w:pPr>
            <w:r w:rsidRPr="00163A58">
              <w:rPr>
                <w:sz w:val="20"/>
                <w:szCs w:val="20"/>
              </w:rPr>
              <w:t>Within Groups</w:t>
            </w:r>
          </w:p>
        </w:tc>
        <w:tc>
          <w:tcPr>
            <w:tcW w:w="867" w:type="dxa"/>
            <w:noWrap/>
            <w:hideMark/>
          </w:tcPr>
          <w:p w14:paraId="067D13EE" w14:textId="77777777" w:rsidR="00163A58" w:rsidRPr="00163A58" w:rsidRDefault="00163A58" w:rsidP="00163A58">
            <w:pPr>
              <w:spacing w:after="108" w:line="259" w:lineRule="auto"/>
              <w:jc w:val="left"/>
              <w:rPr>
                <w:sz w:val="20"/>
                <w:szCs w:val="20"/>
              </w:rPr>
            </w:pPr>
            <w:r w:rsidRPr="00163A58">
              <w:rPr>
                <w:sz w:val="20"/>
                <w:szCs w:val="20"/>
              </w:rPr>
              <w:t>6319.121</w:t>
            </w:r>
          </w:p>
        </w:tc>
        <w:tc>
          <w:tcPr>
            <w:tcW w:w="818" w:type="dxa"/>
            <w:noWrap/>
            <w:hideMark/>
          </w:tcPr>
          <w:p w14:paraId="07724C82" w14:textId="77777777" w:rsidR="00163A58" w:rsidRPr="00163A58" w:rsidRDefault="00163A58" w:rsidP="00163A58">
            <w:pPr>
              <w:spacing w:after="108" w:line="259" w:lineRule="auto"/>
              <w:jc w:val="left"/>
              <w:rPr>
                <w:sz w:val="20"/>
                <w:szCs w:val="20"/>
              </w:rPr>
            </w:pPr>
            <w:r w:rsidRPr="00163A58">
              <w:rPr>
                <w:sz w:val="20"/>
                <w:szCs w:val="20"/>
              </w:rPr>
              <w:t>34</w:t>
            </w:r>
          </w:p>
        </w:tc>
        <w:tc>
          <w:tcPr>
            <w:tcW w:w="1102" w:type="dxa"/>
            <w:noWrap/>
            <w:hideMark/>
          </w:tcPr>
          <w:p w14:paraId="46EDCFCC" w14:textId="77777777" w:rsidR="00163A58" w:rsidRPr="00163A58" w:rsidRDefault="00163A58" w:rsidP="00163A58">
            <w:pPr>
              <w:spacing w:after="108" w:line="259" w:lineRule="auto"/>
              <w:jc w:val="left"/>
              <w:rPr>
                <w:sz w:val="20"/>
                <w:szCs w:val="20"/>
              </w:rPr>
            </w:pPr>
            <w:r w:rsidRPr="00163A58">
              <w:rPr>
                <w:sz w:val="20"/>
                <w:szCs w:val="20"/>
              </w:rPr>
              <w:t>185.8565</w:t>
            </w:r>
          </w:p>
        </w:tc>
        <w:tc>
          <w:tcPr>
            <w:tcW w:w="960" w:type="dxa"/>
            <w:noWrap/>
            <w:hideMark/>
          </w:tcPr>
          <w:p w14:paraId="2C49A445" w14:textId="77777777" w:rsidR="00163A58" w:rsidRPr="00163A58" w:rsidRDefault="00163A58" w:rsidP="00163A58">
            <w:pPr>
              <w:spacing w:after="108" w:line="259" w:lineRule="auto"/>
              <w:jc w:val="left"/>
              <w:rPr>
                <w:sz w:val="20"/>
                <w:szCs w:val="20"/>
              </w:rPr>
            </w:pPr>
          </w:p>
        </w:tc>
        <w:tc>
          <w:tcPr>
            <w:tcW w:w="960" w:type="dxa"/>
            <w:noWrap/>
            <w:hideMark/>
          </w:tcPr>
          <w:p w14:paraId="202FB8C5" w14:textId="77777777" w:rsidR="00163A58" w:rsidRPr="00163A58" w:rsidRDefault="00163A58" w:rsidP="00163A58">
            <w:pPr>
              <w:spacing w:after="108" w:line="259" w:lineRule="auto"/>
              <w:jc w:val="left"/>
              <w:rPr>
                <w:sz w:val="20"/>
                <w:szCs w:val="20"/>
              </w:rPr>
            </w:pPr>
          </w:p>
        </w:tc>
        <w:tc>
          <w:tcPr>
            <w:tcW w:w="960" w:type="dxa"/>
            <w:noWrap/>
            <w:hideMark/>
          </w:tcPr>
          <w:p w14:paraId="61D01EE7" w14:textId="77777777" w:rsidR="00163A58" w:rsidRPr="00163A58" w:rsidRDefault="00163A58" w:rsidP="00163A58">
            <w:pPr>
              <w:spacing w:after="108" w:line="259" w:lineRule="auto"/>
              <w:jc w:val="left"/>
              <w:rPr>
                <w:sz w:val="20"/>
                <w:szCs w:val="20"/>
              </w:rPr>
            </w:pPr>
          </w:p>
        </w:tc>
      </w:tr>
      <w:tr w:rsidR="00163A58" w:rsidRPr="00163A58" w14:paraId="5B64F2FF" w14:textId="77777777" w:rsidTr="00163A58">
        <w:trPr>
          <w:trHeight w:val="288"/>
        </w:trPr>
        <w:tc>
          <w:tcPr>
            <w:tcW w:w="1735" w:type="dxa"/>
            <w:noWrap/>
            <w:hideMark/>
          </w:tcPr>
          <w:p w14:paraId="5DDE9348" w14:textId="77777777" w:rsidR="00163A58" w:rsidRPr="00163A58" w:rsidRDefault="00163A58" w:rsidP="00163A58">
            <w:pPr>
              <w:spacing w:after="108" w:line="259" w:lineRule="auto"/>
              <w:jc w:val="left"/>
              <w:rPr>
                <w:sz w:val="20"/>
                <w:szCs w:val="20"/>
              </w:rPr>
            </w:pPr>
          </w:p>
        </w:tc>
        <w:tc>
          <w:tcPr>
            <w:tcW w:w="867" w:type="dxa"/>
            <w:noWrap/>
            <w:hideMark/>
          </w:tcPr>
          <w:p w14:paraId="3EC51E54" w14:textId="77777777" w:rsidR="00163A58" w:rsidRPr="00163A58" w:rsidRDefault="00163A58" w:rsidP="00163A58">
            <w:pPr>
              <w:spacing w:after="108" w:line="259" w:lineRule="auto"/>
              <w:jc w:val="left"/>
              <w:rPr>
                <w:sz w:val="20"/>
                <w:szCs w:val="20"/>
              </w:rPr>
            </w:pPr>
          </w:p>
        </w:tc>
        <w:tc>
          <w:tcPr>
            <w:tcW w:w="818" w:type="dxa"/>
            <w:noWrap/>
            <w:hideMark/>
          </w:tcPr>
          <w:p w14:paraId="2B2948F2" w14:textId="77777777" w:rsidR="00163A58" w:rsidRPr="00163A58" w:rsidRDefault="00163A58" w:rsidP="00163A58">
            <w:pPr>
              <w:spacing w:after="108" w:line="259" w:lineRule="auto"/>
              <w:jc w:val="left"/>
              <w:rPr>
                <w:sz w:val="20"/>
                <w:szCs w:val="20"/>
              </w:rPr>
            </w:pPr>
          </w:p>
        </w:tc>
        <w:tc>
          <w:tcPr>
            <w:tcW w:w="1102" w:type="dxa"/>
            <w:noWrap/>
            <w:hideMark/>
          </w:tcPr>
          <w:p w14:paraId="69E029E1" w14:textId="77777777" w:rsidR="00163A58" w:rsidRPr="00163A58" w:rsidRDefault="00163A58" w:rsidP="00163A58">
            <w:pPr>
              <w:spacing w:after="108" w:line="259" w:lineRule="auto"/>
              <w:jc w:val="left"/>
              <w:rPr>
                <w:sz w:val="20"/>
                <w:szCs w:val="20"/>
              </w:rPr>
            </w:pPr>
          </w:p>
        </w:tc>
        <w:tc>
          <w:tcPr>
            <w:tcW w:w="960" w:type="dxa"/>
            <w:noWrap/>
            <w:hideMark/>
          </w:tcPr>
          <w:p w14:paraId="57B37EE5" w14:textId="77777777" w:rsidR="00163A58" w:rsidRPr="00163A58" w:rsidRDefault="00163A58" w:rsidP="00163A58">
            <w:pPr>
              <w:spacing w:after="108" w:line="259" w:lineRule="auto"/>
              <w:jc w:val="left"/>
              <w:rPr>
                <w:sz w:val="20"/>
                <w:szCs w:val="20"/>
              </w:rPr>
            </w:pPr>
          </w:p>
        </w:tc>
        <w:tc>
          <w:tcPr>
            <w:tcW w:w="960" w:type="dxa"/>
            <w:noWrap/>
            <w:hideMark/>
          </w:tcPr>
          <w:p w14:paraId="1C17EF16" w14:textId="77777777" w:rsidR="00163A58" w:rsidRPr="00163A58" w:rsidRDefault="00163A58" w:rsidP="00163A58">
            <w:pPr>
              <w:spacing w:after="108" w:line="259" w:lineRule="auto"/>
              <w:jc w:val="left"/>
              <w:rPr>
                <w:sz w:val="20"/>
                <w:szCs w:val="20"/>
              </w:rPr>
            </w:pPr>
          </w:p>
        </w:tc>
        <w:tc>
          <w:tcPr>
            <w:tcW w:w="960" w:type="dxa"/>
            <w:noWrap/>
            <w:hideMark/>
          </w:tcPr>
          <w:p w14:paraId="5D3BD4F0" w14:textId="77777777" w:rsidR="00163A58" w:rsidRPr="00163A58" w:rsidRDefault="00163A58" w:rsidP="00163A58">
            <w:pPr>
              <w:spacing w:after="108" w:line="259" w:lineRule="auto"/>
              <w:jc w:val="left"/>
              <w:rPr>
                <w:sz w:val="20"/>
                <w:szCs w:val="20"/>
              </w:rPr>
            </w:pPr>
          </w:p>
        </w:tc>
      </w:tr>
      <w:tr w:rsidR="00163A58" w:rsidRPr="00163A58" w14:paraId="675B6F0D" w14:textId="77777777" w:rsidTr="00163A58">
        <w:trPr>
          <w:trHeight w:val="300"/>
        </w:trPr>
        <w:tc>
          <w:tcPr>
            <w:tcW w:w="1735" w:type="dxa"/>
            <w:noWrap/>
            <w:hideMark/>
          </w:tcPr>
          <w:p w14:paraId="4ACB0B7C" w14:textId="77777777" w:rsidR="00163A58" w:rsidRPr="00163A58" w:rsidRDefault="00163A58" w:rsidP="00163A58">
            <w:pPr>
              <w:spacing w:after="108" w:line="259" w:lineRule="auto"/>
              <w:jc w:val="left"/>
              <w:rPr>
                <w:sz w:val="20"/>
                <w:szCs w:val="20"/>
              </w:rPr>
            </w:pPr>
            <w:r w:rsidRPr="00163A58">
              <w:rPr>
                <w:sz w:val="20"/>
                <w:szCs w:val="20"/>
              </w:rPr>
              <w:lastRenderedPageBreak/>
              <w:t>Total</w:t>
            </w:r>
          </w:p>
        </w:tc>
        <w:tc>
          <w:tcPr>
            <w:tcW w:w="867" w:type="dxa"/>
            <w:noWrap/>
            <w:hideMark/>
          </w:tcPr>
          <w:p w14:paraId="6A846EA2" w14:textId="77777777" w:rsidR="00163A58" w:rsidRPr="00163A58" w:rsidRDefault="00163A58" w:rsidP="00163A58">
            <w:pPr>
              <w:spacing w:after="108" w:line="259" w:lineRule="auto"/>
              <w:jc w:val="left"/>
              <w:rPr>
                <w:sz w:val="20"/>
                <w:szCs w:val="20"/>
              </w:rPr>
            </w:pPr>
            <w:r w:rsidRPr="00163A58">
              <w:rPr>
                <w:sz w:val="20"/>
                <w:szCs w:val="20"/>
              </w:rPr>
              <w:t>6736.896</w:t>
            </w:r>
          </w:p>
        </w:tc>
        <w:tc>
          <w:tcPr>
            <w:tcW w:w="818" w:type="dxa"/>
            <w:noWrap/>
            <w:hideMark/>
          </w:tcPr>
          <w:p w14:paraId="75952DD7" w14:textId="77777777" w:rsidR="00163A58" w:rsidRPr="00163A58" w:rsidRDefault="00163A58" w:rsidP="00163A58">
            <w:pPr>
              <w:spacing w:after="108" w:line="259" w:lineRule="auto"/>
              <w:jc w:val="left"/>
              <w:rPr>
                <w:sz w:val="20"/>
                <w:szCs w:val="20"/>
              </w:rPr>
            </w:pPr>
            <w:r w:rsidRPr="00163A58">
              <w:rPr>
                <w:sz w:val="20"/>
                <w:szCs w:val="20"/>
              </w:rPr>
              <w:t>38</w:t>
            </w:r>
          </w:p>
        </w:tc>
        <w:tc>
          <w:tcPr>
            <w:tcW w:w="1102" w:type="dxa"/>
            <w:noWrap/>
            <w:hideMark/>
          </w:tcPr>
          <w:p w14:paraId="770C8E02" w14:textId="77777777" w:rsidR="00163A58" w:rsidRPr="00163A58" w:rsidRDefault="00163A58" w:rsidP="00163A58">
            <w:pPr>
              <w:spacing w:after="108" w:line="259" w:lineRule="auto"/>
              <w:jc w:val="left"/>
              <w:rPr>
                <w:sz w:val="20"/>
                <w:szCs w:val="20"/>
              </w:rPr>
            </w:pPr>
            <w:r w:rsidRPr="00163A58">
              <w:rPr>
                <w:sz w:val="20"/>
                <w:szCs w:val="20"/>
              </w:rPr>
              <w:t> </w:t>
            </w:r>
          </w:p>
        </w:tc>
        <w:tc>
          <w:tcPr>
            <w:tcW w:w="960" w:type="dxa"/>
            <w:noWrap/>
            <w:hideMark/>
          </w:tcPr>
          <w:p w14:paraId="37B0DB23" w14:textId="77777777" w:rsidR="00163A58" w:rsidRPr="00163A58" w:rsidRDefault="00163A58" w:rsidP="00163A58">
            <w:pPr>
              <w:spacing w:after="108" w:line="259" w:lineRule="auto"/>
              <w:jc w:val="left"/>
              <w:rPr>
                <w:sz w:val="20"/>
                <w:szCs w:val="20"/>
              </w:rPr>
            </w:pPr>
            <w:r w:rsidRPr="00163A58">
              <w:rPr>
                <w:sz w:val="20"/>
                <w:szCs w:val="20"/>
              </w:rPr>
              <w:t> </w:t>
            </w:r>
          </w:p>
        </w:tc>
        <w:tc>
          <w:tcPr>
            <w:tcW w:w="960" w:type="dxa"/>
            <w:noWrap/>
            <w:hideMark/>
          </w:tcPr>
          <w:p w14:paraId="16D3A3A9" w14:textId="77777777" w:rsidR="00163A58" w:rsidRPr="00163A58" w:rsidRDefault="00163A58" w:rsidP="00163A58">
            <w:pPr>
              <w:spacing w:after="108" w:line="259" w:lineRule="auto"/>
              <w:jc w:val="left"/>
              <w:rPr>
                <w:sz w:val="20"/>
                <w:szCs w:val="20"/>
              </w:rPr>
            </w:pPr>
            <w:r w:rsidRPr="00163A58">
              <w:rPr>
                <w:sz w:val="20"/>
                <w:szCs w:val="20"/>
              </w:rPr>
              <w:t> </w:t>
            </w:r>
          </w:p>
        </w:tc>
        <w:tc>
          <w:tcPr>
            <w:tcW w:w="960" w:type="dxa"/>
            <w:noWrap/>
            <w:hideMark/>
          </w:tcPr>
          <w:p w14:paraId="503A4AFB" w14:textId="77777777" w:rsidR="00163A58" w:rsidRPr="00163A58" w:rsidRDefault="00163A58" w:rsidP="00163A58">
            <w:pPr>
              <w:spacing w:after="108" w:line="259" w:lineRule="auto"/>
              <w:jc w:val="left"/>
              <w:rPr>
                <w:sz w:val="20"/>
                <w:szCs w:val="20"/>
              </w:rPr>
            </w:pPr>
            <w:r w:rsidRPr="00163A58">
              <w:rPr>
                <w:sz w:val="20"/>
                <w:szCs w:val="20"/>
              </w:rPr>
              <w:t> </w:t>
            </w:r>
          </w:p>
        </w:tc>
      </w:tr>
    </w:tbl>
    <w:p w14:paraId="1DD98D97" w14:textId="0286D7C4" w:rsidR="007A27DA" w:rsidRDefault="007A27DA" w:rsidP="007A27DA">
      <w:pPr>
        <w:spacing w:after="108" w:line="259" w:lineRule="auto"/>
        <w:jc w:val="left"/>
      </w:pPr>
    </w:p>
    <w:p w14:paraId="381EE333" w14:textId="737D7540" w:rsidR="00783908" w:rsidRDefault="00783908" w:rsidP="00783908">
      <w:pPr>
        <w:pStyle w:val="ListParagraph"/>
        <w:spacing w:after="108" w:line="259" w:lineRule="auto"/>
        <w:ind w:left="540" w:firstLine="0"/>
        <w:jc w:val="left"/>
        <w:rPr>
          <w:b/>
          <w:bCs/>
        </w:rPr>
      </w:pPr>
      <w:r>
        <w:t xml:space="preserve">Here as the p-value is greater than 0.05, oxygen content might not </w:t>
      </w:r>
      <w:proofErr w:type="gramStart"/>
      <w:r w:rsidR="001267D8">
        <w:t>e</w:t>
      </w:r>
      <w:r>
        <w:t>ffect</w:t>
      </w:r>
      <w:proofErr w:type="gramEnd"/>
      <w:r>
        <w:t xml:space="preserve"> biochar yield.</w:t>
      </w:r>
    </w:p>
    <w:p w14:paraId="0A101C99" w14:textId="77777777" w:rsidR="007A27DA" w:rsidRDefault="007A27DA" w:rsidP="007A27DA">
      <w:pPr>
        <w:spacing w:after="108" w:line="259" w:lineRule="auto"/>
        <w:jc w:val="left"/>
      </w:pPr>
    </w:p>
    <w:p w14:paraId="389CD6CD" w14:textId="6459EEFD" w:rsidR="00A96A84" w:rsidRPr="00516746" w:rsidRDefault="00783908" w:rsidP="00A96A84">
      <w:pPr>
        <w:spacing w:after="108" w:line="259" w:lineRule="auto"/>
        <w:jc w:val="left"/>
        <w:rPr>
          <w:b/>
          <w:bCs/>
        </w:rPr>
      </w:pPr>
      <w:r w:rsidRPr="00516746">
        <w:rPr>
          <w:b/>
          <w:bCs/>
        </w:rPr>
        <w:t>3.</w:t>
      </w:r>
      <w:r w:rsidR="00A96A84" w:rsidRPr="00516746">
        <w:rPr>
          <w:b/>
          <w:bCs/>
        </w:rPr>
        <w:t>3</w:t>
      </w:r>
      <w:r w:rsidRPr="00516746">
        <w:rPr>
          <w:b/>
          <w:bCs/>
        </w:rPr>
        <w:t xml:space="preserve"> </w:t>
      </w:r>
      <w:r w:rsidR="00A96A84" w:rsidRPr="00516746">
        <w:rPr>
          <w:b/>
          <w:bCs/>
        </w:rPr>
        <w:t xml:space="preserve">Single factor </w:t>
      </w:r>
      <w:r w:rsidR="001267D8" w:rsidRPr="00516746">
        <w:rPr>
          <w:b/>
          <w:bCs/>
        </w:rPr>
        <w:t>ANOVA</w:t>
      </w:r>
      <w:r w:rsidR="00A96A84" w:rsidRPr="00516746">
        <w:rPr>
          <w:b/>
          <w:bCs/>
        </w:rPr>
        <w:t xml:space="preserve"> for proximate analysis components</w:t>
      </w:r>
    </w:p>
    <w:p w14:paraId="001E3A35" w14:textId="77777777" w:rsidR="00A96A84" w:rsidRDefault="00A96A84" w:rsidP="00A96A84">
      <w:pPr>
        <w:spacing w:after="108" w:line="259" w:lineRule="auto"/>
        <w:jc w:val="left"/>
      </w:pPr>
    </w:p>
    <w:p w14:paraId="7F2AD112" w14:textId="4B2B3AE4" w:rsidR="00783908" w:rsidRDefault="00A96A84" w:rsidP="00783908">
      <w:pPr>
        <w:spacing w:after="108" w:line="259" w:lineRule="auto"/>
        <w:ind w:left="0" w:firstLine="0"/>
        <w:jc w:val="left"/>
      </w:pPr>
      <w:r>
        <w:t xml:space="preserve">           </w:t>
      </w:r>
      <w:r w:rsidR="00484EE3">
        <w:t xml:space="preserve">Table 3.8, Single factor </w:t>
      </w:r>
      <w:r w:rsidR="001267D8" w:rsidRPr="001267D8">
        <w:t>ANOVA</w:t>
      </w:r>
      <w:r w:rsidR="00484EE3">
        <w:t xml:space="preserve"> for volatile content</w:t>
      </w:r>
    </w:p>
    <w:tbl>
      <w:tblPr>
        <w:tblStyle w:val="TableGrid0"/>
        <w:tblW w:w="0" w:type="auto"/>
        <w:tblLook w:val="04A0" w:firstRow="1" w:lastRow="0" w:firstColumn="1" w:lastColumn="0" w:noHBand="0" w:noVBand="1"/>
      </w:tblPr>
      <w:tblGrid>
        <w:gridCol w:w="1735"/>
        <w:gridCol w:w="966"/>
        <w:gridCol w:w="960"/>
        <w:gridCol w:w="966"/>
        <w:gridCol w:w="966"/>
        <w:gridCol w:w="960"/>
        <w:gridCol w:w="966"/>
      </w:tblGrid>
      <w:tr w:rsidR="00163A58" w:rsidRPr="00163A58" w14:paraId="76418F23" w14:textId="77777777" w:rsidTr="00163A58">
        <w:trPr>
          <w:trHeight w:val="288"/>
        </w:trPr>
        <w:tc>
          <w:tcPr>
            <w:tcW w:w="2602" w:type="dxa"/>
            <w:gridSpan w:val="2"/>
            <w:noWrap/>
            <w:hideMark/>
          </w:tcPr>
          <w:p w14:paraId="3948229E" w14:textId="77777777" w:rsidR="00163A58" w:rsidRPr="00163A58" w:rsidRDefault="00163A58" w:rsidP="00163A58">
            <w:pPr>
              <w:spacing w:after="108" w:line="259" w:lineRule="auto"/>
              <w:ind w:left="0" w:firstLine="0"/>
              <w:jc w:val="left"/>
              <w:rPr>
                <w:sz w:val="20"/>
                <w:szCs w:val="20"/>
              </w:rPr>
            </w:pPr>
            <w:proofErr w:type="spellStart"/>
            <w:r w:rsidRPr="00163A58">
              <w:rPr>
                <w:sz w:val="20"/>
                <w:szCs w:val="20"/>
              </w:rPr>
              <w:t>Anova</w:t>
            </w:r>
            <w:proofErr w:type="spellEnd"/>
            <w:r w:rsidRPr="00163A58">
              <w:rPr>
                <w:sz w:val="20"/>
                <w:szCs w:val="20"/>
              </w:rPr>
              <w:t>: Single Factor</w:t>
            </w:r>
          </w:p>
        </w:tc>
        <w:tc>
          <w:tcPr>
            <w:tcW w:w="960" w:type="dxa"/>
            <w:noWrap/>
            <w:hideMark/>
          </w:tcPr>
          <w:p w14:paraId="1F64D494" w14:textId="77777777" w:rsidR="00163A58" w:rsidRPr="00163A58" w:rsidRDefault="00163A58" w:rsidP="00163A58">
            <w:pPr>
              <w:spacing w:after="108" w:line="259" w:lineRule="auto"/>
              <w:ind w:left="0" w:firstLine="0"/>
              <w:jc w:val="left"/>
              <w:rPr>
                <w:sz w:val="20"/>
                <w:szCs w:val="20"/>
              </w:rPr>
            </w:pPr>
          </w:p>
        </w:tc>
        <w:tc>
          <w:tcPr>
            <w:tcW w:w="1920" w:type="dxa"/>
            <w:gridSpan w:val="2"/>
            <w:noWrap/>
            <w:hideMark/>
          </w:tcPr>
          <w:p w14:paraId="7A3BE8AF" w14:textId="77777777" w:rsidR="00163A58" w:rsidRPr="00163A58" w:rsidRDefault="00163A58" w:rsidP="00163A58">
            <w:pPr>
              <w:spacing w:after="108" w:line="259" w:lineRule="auto"/>
              <w:ind w:left="0" w:firstLine="0"/>
              <w:jc w:val="left"/>
              <w:rPr>
                <w:sz w:val="20"/>
                <w:szCs w:val="20"/>
              </w:rPr>
            </w:pPr>
            <w:r w:rsidRPr="00163A58">
              <w:rPr>
                <w:sz w:val="20"/>
                <w:szCs w:val="20"/>
              </w:rPr>
              <w:t>for Volatile content</w:t>
            </w:r>
          </w:p>
        </w:tc>
        <w:tc>
          <w:tcPr>
            <w:tcW w:w="960" w:type="dxa"/>
            <w:noWrap/>
            <w:hideMark/>
          </w:tcPr>
          <w:p w14:paraId="675A873F"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17035787" w14:textId="77777777" w:rsidR="00163A58" w:rsidRPr="00163A58" w:rsidRDefault="00163A58" w:rsidP="00163A58">
            <w:pPr>
              <w:spacing w:after="108" w:line="259" w:lineRule="auto"/>
              <w:ind w:left="0" w:firstLine="0"/>
              <w:jc w:val="left"/>
              <w:rPr>
                <w:sz w:val="20"/>
                <w:szCs w:val="20"/>
              </w:rPr>
            </w:pPr>
          </w:p>
        </w:tc>
      </w:tr>
      <w:tr w:rsidR="00163A58" w:rsidRPr="00163A58" w14:paraId="21D66C02" w14:textId="77777777" w:rsidTr="00163A58">
        <w:trPr>
          <w:trHeight w:val="288"/>
        </w:trPr>
        <w:tc>
          <w:tcPr>
            <w:tcW w:w="1735" w:type="dxa"/>
            <w:noWrap/>
            <w:hideMark/>
          </w:tcPr>
          <w:p w14:paraId="4C1D1B4A" w14:textId="77777777" w:rsidR="00163A58" w:rsidRPr="00163A58" w:rsidRDefault="00163A58" w:rsidP="00163A58">
            <w:pPr>
              <w:spacing w:after="108" w:line="259" w:lineRule="auto"/>
              <w:ind w:left="0" w:firstLine="0"/>
              <w:jc w:val="left"/>
              <w:rPr>
                <w:sz w:val="20"/>
                <w:szCs w:val="20"/>
              </w:rPr>
            </w:pPr>
          </w:p>
        </w:tc>
        <w:tc>
          <w:tcPr>
            <w:tcW w:w="867" w:type="dxa"/>
            <w:noWrap/>
            <w:hideMark/>
          </w:tcPr>
          <w:p w14:paraId="13ACBD2D"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64E23246"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54AF99D8"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6FADDB51"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7BC3A92F"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1C3E6C88" w14:textId="77777777" w:rsidR="00163A58" w:rsidRPr="00163A58" w:rsidRDefault="00163A58" w:rsidP="00163A58">
            <w:pPr>
              <w:spacing w:after="108" w:line="259" w:lineRule="auto"/>
              <w:ind w:left="0" w:firstLine="0"/>
              <w:jc w:val="left"/>
              <w:rPr>
                <w:sz w:val="20"/>
                <w:szCs w:val="20"/>
              </w:rPr>
            </w:pPr>
          </w:p>
        </w:tc>
      </w:tr>
      <w:tr w:rsidR="00163A58" w:rsidRPr="00163A58" w14:paraId="0AA5141D" w14:textId="77777777" w:rsidTr="00163A58">
        <w:trPr>
          <w:trHeight w:val="300"/>
        </w:trPr>
        <w:tc>
          <w:tcPr>
            <w:tcW w:w="2602" w:type="dxa"/>
            <w:gridSpan w:val="2"/>
            <w:noWrap/>
            <w:hideMark/>
          </w:tcPr>
          <w:p w14:paraId="39FA50F5" w14:textId="77777777" w:rsidR="00163A58" w:rsidRPr="00163A58" w:rsidRDefault="00163A58" w:rsidP="00163A58">
            <w:pPr>
              <w:spacing w:after="108" w:line="259" w:lineRule="auto"/>
              <w:ind w:left="0" w:firstLine="0"/>
              <w:jc w:val="left"/>
              <w:rPr>
                <w:sz w:val="20"/>
                <w:szCs w:val="20"/>
              </w:rPr>
            </w:pPr>
            <w:r w:rsidRPr="00163A58">
              <w:rPr>
                <w:sz w:val="20"/>
                <w:szCs w:val="20"/>
              </w:rPr>
              <w:t>SUMMARY</w:t>
            </w:r>
          </w:p>
        </w:tc>
        <w:tc>
          <w:tcPr>
            <w:tcW w:w="960" w:type="dxa"/>
            <w:noWrap/>
            <w:hideMark/>
          </w:tcPr>
          <w:p w14:paraId="5300A4BD"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5ABCC96A"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1787D0C9"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50616A5D"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443A463B" w14:textId="77777777" w:rsidR="00163A58" w:rsidRPr="00163A58" w:rsidRDefault="00163A58" w:rsidP="00163A58">
            <w:pPr>
              <w:spacing w:after="108" w:line="259" w:lineRule="auto"/>
              <w:ind w:left="0" w:firstLine="0"/>
              <w:jc w:val="left"/>
              <w:rPr>
                <w:sz w:val="20"/>
                <w:szCs w:val="20"/>
              </w:rPr>
            </w:pPr>
          </w:p>
        </w:tc>
      </w:tr>
      <w:tr w:rsidR="00163A58" w:rsidRPr="00163A58" w14:paraId="1F428BC9" w14:textId="77777777" w:rsidTr="00163A58">
        <w:trPr>
          <w:trHeight w:val="288"/>
        </w:trPr>
        <w:tc>
          <w:tcPr>
            <w:tcW w:w="1735" w:type="dxa"/>
            <w:noWrap/>
            <w:hideMark/>
          </w:tcPr>
          <w:p w14:paraId="7A01455E" w14:textId="77777777" w:rsidR="00163A58" w:rsidRPr="00163A58" w:rsidRDefault="00163A58" w:rsidP="00163A58">
            <w:pPr>
              <w:spacing w:after="108" w:line="259" w:lineRule="auto"/>
              <w:ind w:left="0" w:firstLine="0"/>
              <w:jc w:val="left"/>
              <w:rPr>
                <w:i/>
                <w:iCs/>
                <w:sz w:val="20"/>
                <w:szCs w:val="20"/>
              </w:rPr>
            </w:pPr>
            <w:r w:rsidRPr="00163A58">
              <w:rPr>
                <w:i/>
                <w:iCs/>
                <w:sz w:val="20"/>
                <w:szCs w:val="20"/>
              </w:rPr>
              <w:t>Groups</w:t>
            </w:r>
          </w:p>
        </w:tc>
        <w:tc>
          <w:tcPr>
            <w:tcW w:w="867" w:type="dxa"/>
            <w:noWrap/>
            <w:hideMark/>
          </w:tcPr>
          <w:p w14:paraId="1DCF2721" w14:textId="77777777" w:rsidR="00163A58" w:rsidRPr="00163A58" w:rsidRDefault="00163A58" w:rsidP="00163A58">
            <w:pPr>
              <w:spacing w:after="108" w:line="259" w:lineRule="auto"/>
              <w:ind w:left="0" w:firstLine="0"/>
              <w:jc w:val="left"/>
              <w:rPr>
                <w:i/>
                <w:iCs/>
                <w:sz w:val="20"/>
                <w:szCs w:val="20"/>
              </w:rPr>
            </w:pPr>
            <w:r w:rsidRPr="00163A58">
              <w:rPr>
                <w:i/>
                <w:iCs/>
                <w:sz w:val="20"/>
                <w:szCs w:val="20"/>
              </w:rPr>
              <w:t>Count</w:t>
            </w:r>
          </w:p>
        </w:tc>
        <w:tc>
          <w:tcPr>
            <w:tcW w:w="960" w:type="dxa"/>
            <w:noWrap/>
            <w:hideMark/>
          </w:tcPr>
          <w:p w14:paraId="2F1CD9C2" w14:textId="77777777" w:rsidR="00163A58" w:rsidRPr="00163A58" w:rsidRDefault="00163A58" w:rsidP="00163A58">
            <w:pPr>
              <w:spacing w:after="108" w:line="259" w:lineRule="auto"/>
              <w:ind w:left="0" w:firstLine="0"/>
              <w:jc w:val="left"/>
              <w:rPr>
                <w:i/>
                <w:iCs/>
                <w:sz w:val="20"/>
                <w:szCs w:val="20"/>
              </w:rPr>
            </w:pPr>
            <w:r w:rsidRPr="00163A58">
              <w:rPr>
                <w:i/>
                <w:iCs/>
                <w:sz w:val="20"/>
                <w:szCs w:val="20"/>
              </w:rPr>
              <w:t>Sum</w:t>
            </w:r>
          </w:p>
        </w:tc>
        <w:tc>
          <w:tcPr>
            <w:tcW w:w="960" w:type="dxa"/>
            <w:noWrap/>
            <w:hideMark/>
          </w:tcPr>
          <w:p w14:paraId="00DAA6DF" w14:textId="77777777" w:rsidR="00163A58" w:rsidRPr="00163A58" w:rsidRDefault="00163A58" w:rsidP="00163A58">
            <w:pPr>
              <w:spacing w:after="108" w:line="259" w:lineRule="auto"/>
              <w:ind w:left="0" w:firstLine="0"/>
              <w:jc w:val="left"/>
              <w:rPr>
                <w:i/>
                <w:iCs/>
                <w:sz w:val="20"/>
                <w:szCs w:val="20"/>
              </w:rPr>
            </w:pPr>
            <w:r w:rsidRPr="00163A58">
              <w:rPr>
                <w:i/>
                <w:iCs/>
                <w:sz w:val="20"/>
                <w:szCs w:val="20"/>
              </w:rPr>
              <w:t>Average</w:t>
            </w:r>
          </w:p>
        </w:tc>
        <w:tc>
          <w:tcPr>
            <w:tcW w:w="960" w:type="dxa"/>
            <w:noWrap/>
            <w:hideMark/>
          </w:tcPr>
          <w:p w14:paraId="5F405FC0" w14:textId="77777777" w:rsidR="00163A58" w:rsidRPr="00163A58" w:rsidRDefault="00163A58" w:rsidP="00163A58">
            <w:pPr>
              <w:spacing w:after="108" w:line="259" w:lineRule="auto"/>
              <w:ind w:left="0" w:firstLine="0"/>
              <w:jc w:val="left"/>
              <w:rPr>
                <w:i/>
                <w:iCs/>
                <w:sz w:val="20"/>
                <w:szCs w:val="20"/>
              </w:rPr>
            </w:pPr>
            <w:r w:rsidRPr="00163A58">
              <w:rPr>
                <w:i/>
                <w:iCs/>
                <w:sz w:val="20"/>
                <w:szCs w:val="20"/>
              </w:rPr>
              <w:t>Variance</w:t>
            </w:r>
          </w:p>
        </w:tc>
        <w:tc>
          <w:tcPr>
            <w:tcW w:w="960" w:type="dxa"/>
            <w:noWrap/>
            <w:hideMark/>
          </w:tcPr>
          <w:p w14:paraId="43A61F12" w14:textId="77777777" w:rsidR="00163A58" w:rsidRPr="00163A58" w:rsidRDefault="00163A58" w:rsidP="00163A58">
            <w:pPr>
              <w:spacing w:after="108" w:line="259" w:lineRule="auto"/>
              <w:ind w:left="0" w:firstLine="0"/>
              <w:jc w:val="left"/>
              <w:rPr>
                <w:i/>
                <w:iCs/>
                <w:sz w:val="20"/>
                <w:szCs w:val="20"/>
              </w:rPr>
            </w:pPr>
          </w:p>
        </w:tc>
        <w:tc>
          <w:tcPr>
            <w:tcW w:w="960" w:type="dxa"/>
            <w:noWrap/>
            <w:hideMark/>
          </w:tcPr>
          <w:p w14:paraId="5702BE12" w14:textId="77777777" w:rsidR="00163A58" w:rsidRPr="00163A58" w:rsidRDefault="00163A58" w:rsidP="00163A58">
            <w:pPr>
              <w:spacing w:after="108" w:line="259" w:lineRule="auto"/>
              <w:ind w:left="0" w:firstLine="0"/>
              <w:jc w:val="left"/>
              <w:rPr>
                <w:sz w:val="20"/>
                <w:szCs w:val="20"/>
              </w:rPr>
            </w:pPr>
          </w:p>
        </w:tc>
      </w:tr>
      <w:tr w:rsidR="00163A58" w:rsidRPr="00163A58" w14:paraId="05378D18" w14:textId="77777777" w:rsidTr="00163A58">
        <w:trPr>
          <w:trHeight w:val="288"/>
        </w:trPr>
        <w:tc>
          <w:tcPr>
            <w:tcW w:w="1735" w:type="dxa"/>
            <w:noWrap/>
            <w:hideMark/>
          </w:tcPr>
          <w:p w14:paraId="56F9704A" w14:textId="77777777" w:rsidR="00163A58" w:rsidRPr="00163A58" w:rsidRDefault="00163A58" w:rsidP="00163A58">
            <w:pPr>
              <w:spacing w:after="108" w:line="259" w:lineRule="auto"/>
              <w:ind w:left="0" w:firstLine="0"/>
              <w:jc w:val="left"/>
              <w:rPr>
                <w:sz w:val="20"/>
                <w:szCs w:val="20"/>
              </w:rPr>
            </w:pPr>
            <w:r w:rsidRPr="00163A58">
              <w:rPr>
                <w:sz w:val="20"/>
                <w:szCs w:val="20"/>
              </w:rPr>
              <w:t>20-30 %</w:t>
            </w:r>
          </w:p>
        </w:tc>
        <w:tc>
          <w:tcPr>
            <w:tcW w:w="867" w:type="dxa"/>
            <w:noWrap/>
            <w:hideMark/>
          </w:tcPr>
          <w:p w14:paraId="3A55B1A8" w14:textId="77777777" w:rsidR="00163A58" w:rsidRPr="00163A58" w:rsidRDefault="00163A58" w:rsidP="00163A58">
            <w:pPr>
              <w:spacing w:after="108" w:line="259" w:lineRule="auto"/>
              <w:ind w:left="0" w:firstLine="0"/>
              <w:jc w:val="left"/>
              <w:rPr>
                <w:sz w:val="20"/>
                <w:szCs w:val="20"/>
              </w:rPr>
            </w:pPr>
            <w:r w:rsidRPr="00163A58">
              <w:rPr>
                <w:sz w:val="20"/>
                <w:szCs w:val="20"/>
              </w:rPr>
              <w:t>10</w:t>
            </w:r>
          </w:p>
        </w:tc>
        <w:tc>
          <w:tcPr>
            <w:tcW w:w="960" w:type="dxa"/>
            <w:noWrap/>
            <w:hideMark/>
          </w:tcPr>
          <w:p w14:paraId="048D4DA8" w14:textId="77777777" w:rsidR="00163A58" w:rsidRPr="00163A58" w:rsidRDefault="00163A58" w:rsidP="00163A58">
            <w:pPr>
              <w:spacing w:after="108" w:line="259" w:lineRule="auto"/>
              <w:ind w:left="0" w:firstLine="0"/>
              <w:jc w:val="left"/>
              <w:rPr>
                <w:sz w:val="20"/>
                <w:szCs w:val="20"/>
              </w:rPr>
            </w:pPr>
            <w:r w:rsidRPr="00163A58">
              <w:rPr>
                <w:sz w:val="20"/>
                <w:szCs w:val="20"/>
              </w:rPr>
              <w:t>583.2</w:t>
            </w:r>
          </w:p>
        </w:tc>
        <w:tc>
          <w:tcPr>
            <w:tcW w:w="960" w:type="dxa"/>
            <w:noWrap/>
            <w:hideMark/>
          </w:tcPr>
          <w:p w14:paraId="3BE8CE6B" w14:textId="77777777" w:rsidR="00163A58" w:rsidRPr="00163A58" w:rsidRDefault="00163A58" w:rsidP="00163A58">
            <w:pPr>
              <w:spacing w:after="108" w:line="259" w:lineRule="auto"/>
              <w:ind w:left="0" w:firstLine="0"/>
              <w:jc w:val="left"/>
              <w:rPr>
                <w:sz w:val="20"/>
                <w:szCs w:val="20"/>
              </w:rPr>
            </w:pPr>
            <w:r w:rsidRPr="00163A58">
              <w:rPr>
                <w:sz w:val="20"/>
                <w:szCs w:val="20"/>
              </w:rPr>
              <w:t>58.32</w:t>
            </w:r>
          </w:p>
        </w:tc>
        <w:tc>
          <w:tcPr>
            <w:tcW w:w="960" w:type="dxa"/>
            <w:noWrap/>
            <w:hideMark/>
          </w:tcPr>
          <w:p w14:paraId="6D43B509" w14:textId="77777777" w:rsidR="00163A58" w:rsidRPr="00163A58" w:rsidRDefault="00163A58" w:rsidP="00163A58">
            <w:pPr>
              <w:spacing w:after="108" w:line="259" w:lineRule="auto"/>
              <w:ind w:left="0" w:firstLine="0"/>
              <w:jc w:val="left"/>
              <w:rPr>
                <w:sz w:val="20"/>
                <w:szCs w:val="20"/>
              </w:rPr>
            </w:pPr>
            <w:r w:rsidRPr="00163A58">
              <w:rPr>
                <w:sz w:val="20"/>
                <w:szCs w:val="20"/>
              </w:rPr>
              <w:t>73.71733</w:t>
            </w:r>
          </w:p>
        </w:tc>
        <w:tc>
          <w:tcPr>
            <w:tcW w:w="960" w:type="dxa"/>
            <w:noWrap/>
            <w:hideMark/>
          </w:tcPr>
          <w:p w14:paraId="59851620"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61AEAD34" w14:textId="77777777" w:rsidR="00163A58" w:rsidRPr="00163A58" w:rsidRDefault="00163A58" w:rsidP="00163A58">
            <w:pPr>
              <w:spacing w:after="108" w:line="259" w:lineRule="auto"/>
              <w:ind w:left="0" w:firstLine="0"/>
              <w:jc w:val="left"/>
              <w:rPr>
                <w:sz w:val="20"/>
                <w:szCs w:val="20"/>
              </w:rPr>
            </w:pPr>
          </w:p>
        </w:tc>
      </w:tr>
      <w:tr w:rsidR="00163A58" w:rsidRPr="00163A58" w14:paraId="656DA395" w14:textId="77777777" w:rsidTr="00163A58">
        <w:trPr>
          <w:trHeight w:val="288"/>
        </w:trPr>
        <w:tc>
          <w:tcPr>
            <w:tcW w:w="1735" w:type="dxa"/>
            <w:noWrap/>
            <w:hideMark/>
          </w:tcPr>
          <w:p w14:paraId="3F2C8618" w14:textId="77777777" w:rsidR="00163A58" w:rsidRPr="00163A58" w:rsidRDefault="00163A58" w:rsidP="00163A58">
            <w:pPr>
              <w:spacing w:after="108" w:line="259" w:lineRule="auto"/>
              <w:ind w:left="0" w:firstLine="0"/>
              <w:jc w:val="left"/>
              <w:rPr>
                <w:sz w:val="20"/>
                <w:szCs w:val="20"/>
              </w:rPr>
            </w:pPr>
            <w:r w:rsidRPr="00163A58">
              <w:rPr>
                <w:sz w:val="20"/>
                <w:szCs w:val="20"/>
              </w:rPr>
              <w:t>50-60 %</w:t>
            </w:r>
          </w:p>
        </w:tc>
        <w:tc>
          <w:tcPr>
            <w:tcW w:w="867" w:type="dxa"/>
            <w:noWrap/>
            <w:hideMark/>
          </w:tcPr>
          <w:p w14:paraId="2A211F49" w14:textId="77777777" w:rsidR="00163A58" w:rsidRPr="00163A58" w:rsidRDefault="00163A58" w:rsidP="00163A58">
            <w:pPr>
              <w:spacing w:after="108" w:line="259" w:lineRule="auto"/>
              <w:ind w:left="0" w:firstLine="0"/>
              <w:jc w:val="left"/>
              <w:rPr>
                <w:sz w:val="20"/>
                <w:szCs w:val="20"/>
              </w:rPr>
            </w:pPr>
            <w:r w:rsidRPr="00163A58">
              <w:rPr>
                <w:sz w:val="20"/>
                <w:szCs w:val="20"/>
              </w:rPr>
              <w:t>10</w:t>
            </w:r>
          </w:p>
        </w:tc>
        <w:tc>
          <w:tcPr>
            <w:tcW w:w="960" w:type="dxa"/>
            <w:noWrap/>
            <w:hideMark/>
          </w:tcPr>
          <w:p w14:paraId="53BA01D2" w14:textId="77777777" w:rsidR="00163A58" w:rsidRPr="00163A58" w:rsidRDefault="00163A58" w:rsidP="00163A58">
            <w:pPr>
              <w:spacing w:after="108" w:line="259" w:lineRule="auto"/>
              <w:ind w:left="0" w:firstLine="0"/>
              <w:jc w:val="left"/>
              <w:rPr>
                <w:sz w:val="20"/>
                <w:szCs w:val="20"/>
              </w:rPr>
            </w:pPr>
            <w:r w:rsidRPr="00163A58">
              <w:rPr>
                <w:sz w:val="20"/>
                <w:szCs w:val="20"/>
              </w:rPr>
              <w:t>407.9</w:t>
            </w:r>
          </w:p>
        </w:tc>
        <w:tc>
          <w:tcPr>
            <w:tcW w:w="960" w:type="dxa"/>
            <w:noWrap/>
            <w:hideMark/>
          </w:tcPr>
          <w:p w14:paraId="21E4A803" w14:textId="77777777" w:rsidR="00163A58" w:rsidRPr="00163A58" w:rsidRDefault="00163A58" w:rsidP="00163A58">
            <w:pPr>
              <w:spacing w:after="108" w:line="259" w:lineRule="auto"/>
              <w:ind w:left="0" w:firstLine="0"/>
              <w:jc w:val="left"/>
              <w:rPr>
                <w:sz w:val="20"/>
                <w:szCs w:val="20"/>
              </w:rPr>
            </w:pPr>
            <w:r w:rsidRPr="00163A58">
              <w:rPr>
                <w:sz w:val="20"/>
                <w:szCs w:val="20"/>
              </w:rPr>
              <w:t>40.79</w:t>
            </w:r>
          </w:p>
        </w:tc>
        <w:tc>
          <w:tcPr>
            <w:tcW w:w="960" w:type="dxa"/>
            <w:noWrap/>
            <w:hideMark/>
          </w:tcPr>
          <w:p w14:paraId="5C0E42F2" w14:textId="77777777" w:rsidR="00163A58" w:rsidRPr="00163A58" w:rsidRDefault="00163A58" w:rsidP="00163A58">
            <w:pPr>
              <w:spacing w:after="108" w:line="259" w:lineRule="auto"/>
              <w:ind w:left="0" w:firstLine="0"/>
              <w:jc w:val="left"/>
              <w:rPr>
                <w:sz w:val="20"/>
                <w:szCs w:val="20"/>
              </w:rPr>
            </w:pPr>
            <w:r w:rsidRPr="00163A58">
              <w:rPr>
                <w:sz w:val="20"/>
                <w:szCs w:val="20"/>
              </w:rPr>
              <w:t>131.6677</w:t>
            </w:r>
          </w:p>
        </w:tc>
        <w:tc>
          <w:tcPr>
            <w:tcW w:w="960" w:type="dxa"/>
            <w:noWrap/>
            <w:hideMark/>
          </w:tcPr>
          <w:p w14:paraId="2A2B1F2C"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5357ABFB" w14:textId="77777777" w:rsidR="00163A58" w:rsidRPr="00163A58" w:rsidRDefault="00163A58" w:rsidP="00163A58">
            <w:pPr>
              <w:spacing w:after="108" w:line="259" w:lineRule="auto"/>
              <w:ind w:left="0" w:firstLine="0"/>
              <w:jc w:val="left"/>
              <w:rPr>
                <w:sz w:val="20"/>
                <w:szCs w:val="20"/>
              </w:rPr>
            </w:pPr>
          </w:p>
        </w:tc>
      </w:tr>
      <w:tr w:rsidR="00163A58" w:rsidRPr="00163A58" w14:paraId="4A556759" w14:textId="77777777" w:rsidTr="00163A58">
        <w:trPr>
          <w:trHeight w:val="288"/>
        </w:trPr>
        <w:tc>
          <w:tcPr>
            <w:tcW w:w="1735" w:type="dxa"/>
            <w:noWrap/>
            <w:hideMark/>
          </w:tcPr>
          <w:p w14:paraId="3A297E72" w14:textId="77777777" w:rsidR="00163A58" w:rsidRPr="00163A58" w:rsidRDefault="00163A58" w:rsidP="00163A58">
            <w:pPr>
              <w:spacing w:after="108" w:line="259" w:lineRule="auto"/>
              <w:ind w:left="0" w:firstLine="0"/>
              <w:jc w:val="left"/>
              <w:rPr>
                <w:sz w:val="20"/>
                <w:szCs w:val="20"/>
              </w:rPr>
            </w:pPr>
            <w:r w:rsidRPr="00163A58">
              <w:rPr>
                <w:sz w:val="20"/>
                <w:szCs w:val="20"/>
              </w:rPr>
              <w:t>60-70 %</w:t>
            </w:r>
          </w:p>
        </w:tc>
        <w:tc>
          <w:tcPr>
            <w:tcW w:w="867" w:type="dxa"/>
            <w:noWrap/>
            <w:hideMark/>
          </w:tcPr>
          <w:p w14:paraId="64E4A3CB" w14:textId="77777777" w:rsidR="00163A58" w:rsidRPr="00163A58" w:rsidRDefault="00163A58" w:rsidP="00163A58">
            <w:pPr>
              <w:spacing w:after="108" w:line="259" w:lineRule="auto"/>
              <w:ind w:left="0" w:firstLine="0"/>
              <w:jc w:val="left"/>
              <w:rPr>
                <w:sz w:val="20"/>
                <w:szCs w:val="20"/>
              </w:rPr>
            </w:pPr>
            <w:r w:rsidRPr="00163A58">
              <w:rPr>
                <w:sz w:val="20"/>
                <w:szCs w:val="20"/>
              </w:rPr>
              <w:t>10</w:t>
            </w:r>
          </w:p>
        </w:tc>
        <w:tc>
          <w:tcPr>
            <w:tcW w:w="960" w:type="dxa"/>
            <w:noWrap/>
            <w:hideMark/>
          </w:tcPr>
          <w:p w14:paraId="326C8E6B" w14:textId="77777777" w:rsidR="00163A58" w:rsidRPr="00163A58" w:rsidRDefault="00163A58" w:rsidP="00163A58">
            <w:pPr>
              <w:spacing w:after="108" w:line="259" w:lineRule="auto"/>
              <w:ind w:left="0" w:firstLine="0"/>
              <w:jc w:val="left"/>
              <w:rPr>
                <w:sz w:val="20"/>
                <w:szCs w:val="20"/>
              </w:rPr>
            </w:pPr>
            <w:r w:rsidRPr="00163A58">
              <w:rPr>
                <w:sz w:val="20"/>
                <w:szCs w:val="20"/>
              </w:rPr>
              <w:t>305.6</w:t>
            </w:r>
          </w:p>
        </w:tc>
        <w:tc>
          <w:tcPr>
            <w:tcW w:w="960" w:type="dxa"/>
            <w:noWrap/>
            <w:hideMark/>
          </w:tcPr>
          <w:p w14:paraId="09A07963" w14:textId="77777777" w:rsidR="00163A58" w:rsidRPr="00163A58" w:rsidRDefault="00163A58" w:rsidP="00163A58">
            <w:pPr>
              <w:spacing w:after="108" w:line="259" w:lineRule="auto"/>
              <w:ind w:left="0" w:firstLine="0"/>
              <w:jc w:val="left"/>
              <w:rPr>
                <w:sz w:val="20"/>
                <w:szCs w:val="20"/>
              </w:rPr>
            </w:pPr>
            <w:r w:rsidRPr="00163A58">
              <w:rPr>
                <w:sz w:val="20"/>
                <w:szCs w:val="20"/>
              </w:rPr>
              <w:t>30.56</w:t>
            </w:r>
          </w:p>
        </w:tc>
        <w:tc>
          <w:tcPr>
            <w:tcW w:w="960" w:type="dxa"/>
            <w:noWrap/>
            <w:hideMark/>
          </w:tcPr>
          <w:p w14:paraId="6C5D8E9F" w14:textId="77777777" w:rsidR="00163A58" w:rsidRPr="00163A58" w:rsidRDefault="00163A58" w:rsidP="00163A58">
            <w:pPr>
              <w:spacing w:after="108" w:line="259" w:lineRule="auto"/>
              <w:ind w:left="0" w:firstLine="0"/>
              <w:jc w:val="left"/>
              <w:rPr>
                <w:sz w:val="20"/>
                <w:szCs w:val="20"/>
              </w:rPr>
            </w:pPr>
            <w:r w:rsidRPr="00163A58">
              <w:rPr>
                <w:sz w:val="20"/>
                <w:szCs w:val="20"/>
              </w:rPr>
              <w:t>177.4027</w:t>
            </w:r>
          </w:p>
        </w:tc>
        <w:tc>
          <w:tcPr>
            <w:tcW w:w="960" w:type="dxa"/>
            <w:noWrap/>
            <w:hideMark/>
          </w:tcPr>
          <w:p w14:paraId="5C356AC9"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084E9922" w14:textId="77777777" w:rsidR="00163A58" w:rsidRPr="00163A58" w:rsidRDefault="00163A58" w:rsidP="00163A58">
            <w:pPr>
              <w:spacing w:after="108" w:line="259" w:lineRule="auto"/>
              <w:ind w:left="0" w:firstLine="0"/>
              <w:jc w:val="left"/>
              <w:rPr>
                <w:sz w:val="20"/>
                <w:szCs w:val="20"/>
              </w:rPr>
            </w:pPr>
          </w:p>
        </w:tc>
      </w:tr>
      <w:tr w:rsidR="00163A58" w:rsidRPr="00163A58" w14:paraId="54B5A22A" w14:textId="77777777" w:rsidTr="00163A58">
        <w:trPr>
          <w:trHeight w:val="300"/>
        </w:trPr>
        <w:tc>
          <w:tcPr>
            <w:tcW w:w="1735" w:type="dxa"/>
            <w:noWrap/>
            <w:hideMark/>
          </w:tcPr>
          <w:p w14:paraId="496A8B70" w14:textId="77777777" w:rsidR="00163A58" w:rsidRPr="00163A58" w:rsidRDefault="00163A58" w:rsidP="00163A58">
            <w:pPr>
              <w:spacing w:after="108" w:line="259" w:lineRule="auto"/>
              <w:ind w:left="0" w:firstLine="0"/>
              <w:jc w:val="left"/>
              <w:rPr>
                <w:sz w:val="20"/>
                <w:szCs w:val="20"/>
              </w:rPr>
            </w:pPr>
            <w:r w:rsidRPr="00163A58">
              <w:rPr>
                <w:sz w:val="20"/>
                <w:szCs w:val="20"/>
              </w:rPr>
              <w:t>70-80 %</w:t>
            </w:r>
          </w:p>
        </w:tc>
        <w:tc>
          <w:tcPr>
            <w:tcW w:w="867" w:type="dxa"/>
            <w:noWrap/>
            <w:hideMark/>
          </w:tcPr>
          <w:p w14:paraId="177413D1" w14:textId="77777777" w:rsidR="00163A58" w:rsidRPr="00163A58" w:rsidRDefault="00163A58" w:rsidP="00163A58">
            <w:pPr>
              <w:spacing w:after="108" w:line="259" w:lineRule="auto"/>
              <w:ind w:left="0" w:firstLine="0"/>
              <w:jc w:val="left"/>
              <w:rPr>
                <w:sz w:val="20"/>
                <w:szCs w:val="20"/>
              </w:rPr>
            </w:pPr>
            <w:r w:rsidRPr="00163A58">
              <w:rPr>
                <w:sz w:val="20"/>
                <w:szCs w:val="20"/>
              </w:rPr>
              <w:t>10</w:t>
            </w:r>
          </w:p>
        </w:tc>
        <w:tc>
          <w:tcPr>
            <w:tcW w:w="960" w:type="dxa"/>
            <w:noWrap/>
            <w:hideMark/>
          </w:tcPr>
          <w:p w14:paraId="5B290161" w14:textId="77777777" w:rsidR="00163A58" w:rsidRPr="00163A58" w:rsidRDefault="00163A58" w:rsidP="00163A58">
            <w:pPr>
              <w:spacing w:after="108" w:line="259" w:lineRule="auto"/>
              <w:ind w:left="0" w:firstLine="0"/>
              <w:jc w:val="left"/>
              <w:rPr>
                <w:sz w:val="20"/>
                <w:szCs w:val="20"/>
              </w:rPr>
            </w:pPr>
            <w:r w:rsidRPr="00163A58">
              <w:rPr>
                <w:sz w:val="20"/>
                <w:szCs w:val="20"/>
              </w:rPr>
              <w:t>308.27</w:t>
            </w:r>
          </w:p>
        </w:tc>
        <w:tc>
          <w:tcPr>
            <w:tcW w:w="960" w:type="dxa"/>
            <w:noWrap/>
            <w:hideMark/>
          </w:tcPr>
          <w:p w14:paraId="4F26D8E1" w14:textId="77777777" w:rsidR="00163A58" w:rsidRPr="00163A58" w:rsidRDefault="00163A58" w:rsidP="00163A58">
            <w:pPr>
              <w:spacing w:after="108" w:line="259" w:lineRule="auto"/>
              <w:ind w:left="0" w:firstLine="0"/>
              <w:jc w:val="left"/>
              <w:rPr>
                <w:sz w:val="20"/>
                <w:szCs w:val="20"/>
              </w:rPr>
            </w:pPr>
            <w:r w:rsidRPr="00163A58">
              <w:rPr>
                <w:sz w:val="20"/>
                <w:szCs w:val="20"/>
              </w:rPr>
              <w:t>30.827</w:t>
            </w:r>
          </w:p>
        </w:tc>
        <w:tc>
          <w:tcPr>
            <w:tcW w:w="960" w:type="dxa"/>
            <w:noWrap/>
            <w:hideMark/>
          </w:tcPr>
          <w:p w14:paraId="205B0622" w14:textId="77777777" w:rsidR="00163A58" w:rsidRPr="00163A58" w:rsidRDefault="00163A58" w:rsidP="00163A58">
            <w:pPr>
              <w:spacing w:after="108" w:line="259" w:lineRule="auto"/>
              <w:ind w:left="0" w:firstLine="0"/>
              <w:jc w:val="left"/>
              <w:rPr>
                <w:sz w:val="20"/>
                <w:szCs w:val="20"/>
              </w:rPr>
            </w:pPr>
            <w:r w:rsidRPr="00163A58">
              <w:rPr>
                <w:sz w:val="20"/>
                <w:szCs w:val="20"/>
              </w:rPr>
              <w:t>13.83933</w:t>
            </w:r>
          </w:p>
        </w:tc>
        <w:tc>
          <w:tcPr>
            <w:tcW w:w="960" w:type="dxa"/>
            <w:noWrap/>
            <w:hideMark/>
          </w:tcPr>
          <w:p w14:paraId="5F070A63"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2C264F1C" w14:textId="77777777" w:rsidR="00163A58" w:rsidRPr="00163A58" w:rsidRDefault="00163A58" w:rsidP="00163A58">
            <w:pPr>
              <w:spacing w:after="108" w:line="259" w:lineRule="auto"/>
              <w:ind w:left="0" w:firstLine="0"/>
              <w:jc w:val="left"/>
              <w:rPr>
                <w:sz w:val="20"/>
                <w:szCs w:val="20"/>
              </w:rPr>
            </w:pPr>
          </w:p>
        </w:tc>
      </w:tr>
      <w:tr w:rsidR="00163A58" w:rsidRPr="00163A58" w14:paraId="2ED7D526" w14:textId="77777777" w:rsidTr="00163A58">
        <w:trPr>
          <w:trHeight w:val="288"/>
        </w:trPr>
        <w:tc>
          <w:tcPr>
            <w:tcW w:w="1735" w:type="dxa"/>
            <w:noWrap/>
            <w:hideMark/>
          </w:tcPr>
          <w:p w14:paraId="571AF98D" w14:textId="77777777" w:rsidR="00163A58" w:rsidRPr="00163A58" w:rsidRDefault="00163A58" w:rsidP="00163A58">
            <w:pPr>
              <w:spacing w:after="108" w:line="259" w:lineRule="auto"/>
              <w:ind w:left="0" w:firstLine="0"/>
              <w:jc w:val="left"/>
              <w:rPr>
                <w:sz w:val="20"/>
                <w:szCs w:val="20"/>
              </w:rPr>
            </w:pPr>
          </w:p>
        </w:tc>
        <w:tc>
          <w:tcPr>
            <w:tcW w:w="867" w:type="dxa"/>
            <w:noWrap/>
            <w:hideMark/>
          </w:tcPr>
          <w:p w14:paraId="40E47D53"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18A8B099"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1A8B9016"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77235FCD"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231F2413"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7CB7B641" w14:textId="77777777" w:rsidR="00163A58" w:rsidRPr="00163A58" w:rsidRDefault="00163A58" w:rsidP="00163A58">
            <w:pPr>
              <w:spacing w:after="108" w:line="259" w:lineRule="auto"/>
              <w:ind w:left="0" w:firstLine="0"/>
              <w:jc w:val="left"/>
              <w:rPr>
                <w:sz w:val="20"/>
                <w:szCs w:val="20"/>
              </w:rPr>
            </w:pPr>
          </w:p>
        </w:tc>
      </w:tr>
      <w:tr w:rsidR="00163A58" w:rsidRPr="00163A58" w14:paraId="4C073A98" w14:textId="77777777" w:rsidTr="00163A58">
        <w:trPr>
          <w:trHeight w:val="288"/>
        </w:trPr>
        <w:tc>
          <w:tcPr>
            <w:tcW w:w="1735" w:type="dxa"/>
            <w:noWrap/>
            <w:hideMark/>
          </w:tcPr>
          <w:p w14:paraId="2918DE42" w14:textId="77777777" w:rsidR="00163A58" w:rsidRPr="00163A58" w:rsidRDefault="00163A58" w:rsidP="00163A58">
            <w:pPr>
              <w:spacing w:after="108" w:line="259" w:lineRule="auto"/>
              <w:ind w:left="0" w:firstLine="0"/>
              <w:jc w:val="left"/>
              <w:rPr>
                <w:sz w:val="20"/>
                <w:szCs w:val="20"/>
              </w:rPr>
            </w:pPr>
          </w:p>
        </w:tc>
        <w:tc>
          <w:tcPr>
            <w:tcW w:w="867" w:type="dxa"/>
            <w:noWrap/>
            <w:hideMark/>
          </w:tcPr>
          <w:p w14:paraId="3A136072"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1467C06C"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6B4D9BE4"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1B625D8F"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27AC07CC"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0DB3F694" w14:textId="77777777" w:rsidR="00163A58" w:rsidRPr="00163A58" w:rsidRDefault="00163A58" w:rsidP="00163A58">
            <w:pPr>
              <w:spacing w:after="108" w:line="259" w:lineRule="auto"/>
              <w:ind w:left="0" w:firstLine="0"/>
              <w:jc w:val="left"/>
              <w:rPr>
                <w:sz w:val="20"/>
                <w:szCs w:val="20"/>
              </w:rPr>
            </w:pPr>
          </w:p>
        </w:tc>
      </w:tr>
      <w:tr w:rsidR="00163A58" w:rsidRPr="00163A58" w14:paraId="74043319" w14:textId="77777777" w:rsidTr="00163A58">
        <w:trPr>
          <w:trHeight w:val="300"/>
        </w:trPr>
        <w:tc>
          <w:tcPr>
            <w:tcW w:w="1735" w:type="dxa"/>
            <w:noWrap/>
            <w:hideMark/>
          </w:tcPr>
          <w:p w14:paraId="4C5FC737" w14:textId="77777777" w:rsidR="00163A58" w:rsidRPr="00163A58" w:rsidRDefault="00163A58" w:rsidP="00163A58">
            <w:pPr>
              <w:spacing w:after="108" w:line="259" w:lineRule="auto"/>
              <w:ind w:left="0" w:firstLine="0"/>
              <w:jc w:val="left"/>
              <w:rPr>
                <w:sz w:val="20"/>
                <w:szCs w:val="20"/>
              </w:rPr>
            </w:pPr>
            <w:r w:rsidRPr="00163A58">
              <w:rPr>
                <w:sz w:val="20"/>
                <w:szCs w:val="20"/>
              </w:rPr>
              <w:t>ANOVA</w:t>
            </w:r>
          </w:p>
        </w:tc>
        <w:tc>
          <w:tcPr>
            <w:tcW w:w="867" w:type="dxa"/>
            <w:noWrap/>
            <w:hideMark/>
          </w:tcPr>
          <w:p w14:paraId="116A5556"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37587B3E"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587CB970"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43E2D534"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701A0BB9"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32409E43" w14:textId="77777777" w:rsidR="00163A58" w:rsidRPr="00163A58" w:rsidRDefault="00163A58" w:rsidP="00163A58">
            <w:pPr>
              <w:spacing w:after="108" w:line="259" w:lineRule="auto"/>
              <w:ind w:left="0" w:firstLine="0"/>
              <w:jc w:val="left"/>
              <w:rPr>
                <w:sz w:val="20"/>
                <w:szCs w:val="20"/>
              </w:rPr>
            </w:pPr>
          </w:p>
        </w:tc>
      </w:tr>
      <w:tr w:rsidR="00163A58" w:rsidRPr="00163A58" w14:paraId="05BA21CE" w14:textId="77777777" w:rsidTr="00163A58">
        <w:trPr>
          <w:trHeight w:val="288"/>
        </w:trPr>
        <w:tc>
          <w:tcPr>
            <w:tcW w:w="1735" w:type="dxa"/>
            <w:noWrap/>
            <w:hideMark/>
          </w:tcPr>
          <w:p w14:paraId="60294037" w14:textId="77777777" w:rsidR="00163A58" w:rsidRPr="00163A58" w:rsidRDefault="00163A58" w:rsidP="00163A58">
            <w:pPr>
              <w:spacing w:after="108" w:line="259" w:lineRule="auto"/>
              <w:ind w:left="0" w:firstLine="0"/>
              <w:jc w:val="left"/>
              <w:rPr>
                <w:i/>
                <w:iCs/>
                <w:sz w:val="20"/>
                <w:szCs w:val="20"/>
              </w:rPr>
            </w:pPr>
            <w:r w:rsidRPr="00163A58">
              <w:rPr>
                <w:i/>
                <w:iCs/>
                <w:sz w:val="20"/>
                <w:szCs w:val="20"/>
              </w:rPr>
              <w:t>Source of Variation</w:t>
            </w:r>
          </w:p>
        </w:tc>
        <w:tc>
          <w:tcPr>
            <w:tcW w:w="867" w:type="dxa"/>
            <w:noWrap/>
            <w:hideMark/>
          </w:tcPr>
          <w:p w14:paraId="29915AD1" w14:textId="77777777" w:rsidR="00163A58" w:rsidRPr="00163A58" w:rsidRDefault="00163A58" w:rsidP="00163A58">
            <w:pPr>
              <w:spacing w:after="108" w:line="259" w:lineRule="auto"/>
              <w:ind w:left="0" w:firstLine="0"/>
              <w:jc w:val="left"/>
              <w:rPr>
                <w:i/>
                <w:iCs/>
                <w:sz w:val="20"/>
                <w:szCs w:val="20"/>
              </w:rPr>
            </w:pPr>
            <w:r w:rsidRPr="00163A58">
              <w:rPr>
                <w:i/>
                <w:iCs/>
                <w:sz w:val="20"/>
                <w:szCs w:val="20"/>
              </w:rPr>
              <w:t>SS</w:t>
            </w:r>
          </w:p>
        </w:tc>
        <w:tc>
          <w:tcPr>
            <w:tcW w:w="960" w:type="dxa"/>
            <w:noWrap/>
            <w:hideMark/>
          </w:tcPr>
          <w:p w14:paraId="4855DFCA" w14:textId="77777777" w:rsidR="00163A58" w:rsidRPr="00163A58" w:rsidRDefault="00163A58" w:rsidP="00163A58">
            <w:pPr>
              <w:spacing w:after="108" w:line="259" w:lineRule="auto"/>
              <w:ind w:left="0" w:firstLine="0"/>
              <w:jc w:val="left"/>
              <w:rPr>
                <w:i/>
                <w:iCs/>
                <w:sz w:val="20"/>
                <w:szCs w:val="20"/>
              </w:rPr>
            </w:pPr>
            <w:r w:rsidRPr="00163A58">
              <w:rPr>
                <w:i/>
                <w:iCs/>
                <w:sz w:val="20"/>
                <w:szCs w:val="20"/>
              </w:rPr>
              <w:t>df</w:t>
            </w:r>
          </w:p>
        </w:tc>
        <w:tc>
          <w:tcPr>
            <w:tcW w:w="960" w:type="dxa"/>
            <w:noWrap/>
            <w:hideMark/>
          </w:tcPr>
          <w:p w14:paraId="21771663" w14:textId="77777777" w:rsidR="00163A58" w:rsidRPr="00163A58" w:rsidRDefault="00163A58" w:rsidP="00163A58">
            <w:pPr>
              <w:spacing w:after="108" w:line="259" w:lineRule="auto"/>
              <w:ind w:left="0" w:firstLine="0"/>
              <w:jc w:val="left"/>
              <w:rPr>
                <w:i/>
                <w:iCs/>
                <w:sz w:val="20"/>
                <w:szCs w:val="20"/>
              </w:rPr>
            </w:pPr>
            <w:r w:rsidRPr="00163A58">
              <w:rPr>
                <w:i/>
                <w:iCs/>
                <w:sz w:val="20"/>
                <w:szCs w:val="20"/>
              </w:rPr>
              <w:t>MS</w:t>
            </w:r>
          </w:p>
        </w:tc>
        <w:tc>
          <w:tcPr>
            <w:tcW w:w="960" w:type="dxa"/>
            <w:noWrap/>
            <w:hideMark/>
          </w:tcPr>
          <w:p w14:paraId="70A28ACF" w14:textId="77777777" w:rsidR="00163A58" w:rsidRPr="00163A58" w:rsidRDefault="00163A58" w:rsidP="00163A58">
            <w:pPr>
              <w:spacing w:after="108" w:line="259" w:lineRule="auto"/>
              <w:ind w:left="0" w:firstLine="0"/>
              <w:jc w:val="left"/>
              <w:rPr>
                <w:i/>
                <w:iCs/>
                <w:sz w:val="20"/>
                <w:szCs w:val="20"/>
              </w:rPr>
            </w:pPr>
            <w:r w:rsidRPr="00163A58">
              <w:rPr>
                <w:i/>
                <w:iCs/>
                <w:sz w:val="20"/>
                <w:szCs w:val="20"/>
              </w:rPr>
              <w:t>F</w:t>
            </w:r>
          </w:p>
        </w:tc>
        <w:tc>
          <w:tcPr>
            <w:tcW w:w="960" w:type="dxa"/>
            <w:noWrap/>
            <w:hideMark/>
          </w:tcPr>
          <w:p w14:paraId="26B425E8" w14:textId="77777777" w:rsidR="00163A58" w:rsidRPr="00163A58" w:rsidRDefault="00163A58" w:rsidP="00163A58">
            <w:pPr>
              <w:spacing w:after="108" w:line="259" w:lineRule="auto"/>
              <w:ind w:left="0" w:firstLine="0"/>
              <w:jc w:val="left"/>
              <w:rPr>
                <w:i/>
                <w:iCs/>
                <w:sz w:val="20"/>
                <w:szCs w:val="20"/>
              </w:rPr>
            </w:pPr>
            <w:r w:rsidRPr="00163A58">
              <w:rPr>
                <w:i/>
                <w:iCs/>
                <w:sz w:val="20"/>
                <w:szCs w:val="20"/>
              </w:rPr>
              <w:t>P-value</w:t>
            </w:r>
          </w:p>
        </w:tc>
        <w:tc>
          <w:tcPr>
            <w:tcW w:w="960" w:type="dxa"/>
            <w:noWrap/>
            <w:hideMark/>
          </w:tcPr>
          <w:p w14:paraId="681EEEC0" w14:textId="77777777" w:rsidR="00163A58" w:rsidRPr="00163A58" w:rsidRDefault="00163A58" w:rsidP="00163A58">
            <w:pPr>
              <w:spacing w:after="108" w:line="259" w:lineRule="auto"/>
              <w:ind w:left="0" w:firstLine="0"/>
              <w:jc w:val="left"/>
              <w:rPr>
                <w:i/>
                <w:iCs/>
                <w:sz w:val="20"/>
                <w:szCs w:val="20"/>
              </w:rPr>
            </w:pPr>
            <w:r w:rsidRPr="00163A58">
              <w:rPr>
                <w:i/>
                <w:iCs/>
                <w:sz w:val="20"/>
                <w:szCs w:val="20"/>
              </w:rPr>
              <w:t>F crit</w:t>
            </w:r>
          </w:p>
        </w:tc>
      </w:tr>
      <w:tr w:rsidR="00163A58" w:rsidRPr="00163A58" w14:paraId="5E92C8AC" w14:textId="77777777" w:rsidTr="00163A58">
        <w:trPr>
          <w:trHeight w:val="288"/>
        </w:trPr>
        <w:tc>
          <w:tcPr>
            <w:tcW w:w="1735" w:type="dxa"/>
            <w:noWrap/>
            <w:hideMark/>
          </w:tcPr>
          <w:p w14:paraId="50AF9E72" w14:textId="77777777" w:rsidR="00163A58" w:rsidRPr="00163A58" w:rsidRDefault="00163A58" w:rsidP="00163A58">
            <w:pPr>
              <w:spacing w:after="108" w:line="259" w:lineRule="auto"/>
              <w:ind w:left="0" w:firstLine="0"/>
              <w:jc w:val="left"/>
              <w:rPr>
                <w:sz w:val="20"/>
                <w:szCs w:val="20"/>
              </w:rPr>
            </w:pPr>
            <w:r w:rsidRPr="00163A58">
              <w:rPr>
                <w:sz w:val="20"/>
                <w:szCs w:val="20"/>
              </w:rPr>
              <w:t>Between Groups</w:t>
            </w:r>
          </w:p>
        </w:tc>
        <w:tc>
          <w:tcPr>
            <w:tcW w:w="867" w:type="dxa"/>
            <w:noWrap/>
            <w:hideMark/>
          </w:tcPr>
          <w:p w14:paraId="7C5E679B" w14:textId="77777777" w:rsidR="00163A58" w:rsidRPr="00163A58" w:rsidRDefault="00163A58" w:rsidP="00163A58">
            <w:pPr>
              <w:spacing w:after="108" w:line="259" w:lineRule="auto"/>
              <w:ind w:left="0" w:firstLine="0"/>
              <w:jc w:val="left"/>
              <w:rPr>
                <w:sz w:val="20"/>
                <w:szCs w:val="20"/>
              </w:rPr>
            </w:pPr>
            <w:r w:rsidRPr="00163A58">
              <w:rPr>
                <w:sz w:val="20"/>
                <w:szCs w:val="20"/>
              </w:rPr>
              <w:t>5094.423</w:t>
            </w:r>
          </w:p>
        </w:tc>
        <w:tc>
          <w:tcPr>
            <w:tcW w:w="960" w:type="dxa"/>
            <w:noWrap/>
            <w:hideMark/>
          </w:tcPr>
          <w:p w14:paraId="4CB9B09A" w14:textId="77777777" w:rsidR="00163A58" w:rsidRPr="00163A58" w:rsidRDefault="00163A58" w:rsidP="00163A58">
            <w:pPr>
              <w:spacing w:after="108" w:line="259" w:lineRule="auto"/>
              <w:ind w:left="0" w:firstLine="0"/>
              <w:jc w:val="left"/>
              <w:rPr>
                <w:sz w:val="20"/>
                <w:szCs w:val="20"/>
              </w:rPr>
            </w:pPr>
            <w:r w:rsidRPr="00163A58">
              <w:rPr>
                <w:sz w:val="20"/>
                <w:szCs w:val="20"/>
              </w:rPr>
              <w:t>3</w:t>
            </w:r>
          </w:p>
        </w:tc>
        <w:tc>
          <w:tcPr>
            <w:tcW w:w="960" w:type="dxa"/>
            <w:noWrap/>
            <w:hideMark/>
          </w:tcPr>
          <w:p w14:paraId="0AB8D133" w14:textId="77777777" w:rsidR="00163A58" w:rsidRPr="00163A58" w:rsidRDefault="00163A58" w:rsidP="00163A58">
            <w:pPr>
              <w:spacing w:after="108" w:line="259" w:lineRule="auto"/>
              <w:ind w:left="0" w:firstLine="0"/>
              <w:jc w:val="left"/>
              <w:rPr>
                <w:sz w:val="20"/>
                <w:szCs w:val="20"/>
              </w:rPr>
            </w:pPr>
            <w:r w:rsidRPr="00163A58">
              <w:rPr>
                <w:sz w:val="20"/>
                <w:szCs w:val="20"/>
              </w:rPr>
              <w:t>1698.141</w:t>
            </w:r>
          </w:p>
        </w:tc>
        <w:tc>
          <w:tcPr>
            <w:tcW w:w="960" w:type="dxa"/>
            <w:noWrap/>
            <w:hideMark/>
          </w:tcPr>
          <w:p w14:paraId="6F3E4F6A" w14:textId="77777777" w:rsidR="00163A58" w:rsidRPr="00163A58" w:rsidRDefault="00163A58" w:rsidP="00163A58">
            <w:pPr>
              <w:spacing w:after="108" w:line="259" w:lineRule="auto"/>
              <w:ind w:left="0" w:firstLine="0"/>
              <w:jc w:val="left"/>
              <w:rPr>
                <w:sz w:val="20"/>
                <w:szCs w:val="20"/>
              </w:rPr>
            </w:pPr>
            <w:r w:rsidRPr="00163A58">
              <w:rPr>
                <w:sz w:val="20"/>
                <w:szCs w:val="20"/>
              </w:rPr>
              <w:t>17.12582</w:t>
            </w:r>
          </w:p>
        </w:tc>
        <w:tc>
          <w:tcPr>
            <w:tcW w:w="960" w:type="dxa"/>
            <w:noWrap/>
            <w:hideMark/>
          </w:tcPr>
          <w:p w14:paraId="4479970F" w14:textId="77777777" w:rsidR="00163A58" w:rsidRPr="00163A58" w:rsidRDefault="00163A58" w:rsidP="00163A58">
            <w:pPr>
              <w:spacing w:after="108" w:line="259" w:lineRule="auto"/>
              <w:ind w:left="0" w:firstLine="0"/>
              <w:jc w:val="left"/>
              <w:rPr>
                <w:sz w:val="20"/>
                <w:szCs w:val="20"/>
              </w:rPr>
            </w:pPr>
            <w:r w:rsidRPr="00163A58">
              <w:rPr>
                <w:sz w:val="20"/>
                <w:szCs w:val="20"/>
              </w:rPr>
              <w:t>4.46E-07</w:t>
            </w:r>
          </w:p>
        </w:tc>
        <w:tc>
          <w:tcPr>
            <w:tcW w:w="960" w:type="dxa"/>
            <w:noWrap/>
            <w:hideMark/>
          </w:tcPr>
          <w:p w14:paraId="07A4F68A" w14:textId="77777777" w:rsidR="00163A58" w:rsidRPr="00163A58" w:rsidRDefault="00163A58" w:rsidP="00163A58">
            <w:pPr>
              <w:spacing w:after="108" w:line="259" w:lineRule="auto"/>
              <w:ind w:left="0" w:firstLine="0"/>
              <w:jc w:val="left"/>
              <w:rPr>
                <w:sz w:val="20"/>
                <w:szCs w:val="20"/>
              </w:rPr>
            </w:pPr>
            <w:r w:rsidRPr="00163A58">
              <w:rPr>
                <w:sz w:val="20"/>
                <w:szCs w:val="20"/>
              </w:rPr>
              <w:t>2.866266</w:t>
            </w:r>
          </w:p>
        </w:tc>
      </w:tr>
      <w:tr w:rsidR="00163A58" w:rsidRPr="00163A58" w14:paraId="3F258312" w14:textId="77777777" w:rsidTr="00163A58">
        <w:trPr>
          <w:trHeight w:val="288"/>
        </w:trPr>
        <w:tc>
          <w:tcPr>
            <w:tcW w:w="1735" w:type="dxa"/>
            <w:noWrap/>
            <w:hideMark/>
          </w:tcPr>
          <w:p w14:paraId="402965B2" w14:textId="77777777" w:rsidR="00163A58" w:rsidRPr="00163A58" w:rsidRDefault="00163A58" w:rsidP="00163A58">
            <w:pPr>
              <w:spacing w:after="108" w:line="259" w:lineRule="auto"/>
              <w:ind w:left="0" w:firstLine="0"/>
              <w:jc w:val="left"/>
              <w:rPr>
                <w:sz w:val="20"/>
                <w:szCs w:val="20"/>
              </w:rPr>
            </w:pPr>
            <w:r w:rsidRPr="00163A58">
              <w:rPr>
                <w:sz w:val="20"/>
                <w:szCs w:val="20"/>
              </w:rPr>
              <w:t>Within Groups</w:t>
            </w:r>
          </w:p>
        </w:tc>
        <w:tc>
          <w:tcPr>
            <w:tcW w:w="867" w:type="dxa"/>
            <w:noWrap/>
            <w:hideMark/>
          </w:tcPr>
          <w:p w14:paraId="0F2F3722" w14:textId="77777777" w:rsidR="00163A58" w:rsidRPr="00163A58" w:rsidRDefault="00163A58" w:rsidP="00163A58">
            <w:pPr>
              <w:spacing w:after="108" w:line="259" w:lineRule="auto"/>
              <w:ind w:left="0" w:firstLine="0"/>
              <w:jc w:val="left"/>
              <w:rPr>
                <w:sz w:val="20"/>
                <w:szCs w:val="20"/>
              </w:rPr>
            </w:pPr>
            <w:r w:rsidRPr="00163A58">
              <w:rPr>
                <w:sz w:val="20"/>
                <w:szCs w:val="20"/>
              </w:rPr>
              <w:t>3569.643</w:t>
            </w:r>
          </w:p>
        </w:tc>
        <w:tc>
          <w:tcPr>
            <w:tcW w:w="960" w:type="dxa"/>
            <w:noWrap/>
            <w:hideMark/>
          </w:tcPr>
          <w:p w14:paraId="2162C22F" w14:textId="77777777" w:rsidR="00163A58" w:rsidRPr="00163A58" w:rsidRDefault="00163A58" w:rsidP="00163A58">
            <w:pPr>
              <w:spacing w:after="108" w:line="259" w:lineRule="auto"/>
              <w:ind w:left="0" w:firstLine="0"/>
              <w:jc w:val="left"/>
              <w:rPr>
                <w:sz w:val="20"/>
                <w:szCs w:val="20"/>
              </w:rPr>
            </w:pPr>
            <w:r w:rsidRPr="00163A58">
              <w:rPr>
                <w:sz w:val="20"/>
                <w:szCs w:val="20"/>
              </w:rPr>
              <w:t>36</w:t>
            </w:r>
          </w:p>
        </w:tc>
        <w:tc>
          <w:tcPr>
            <w:tcW w:w="960" w:type="dxa"/>
            <w:noWrap/>
            <w:hideMark/>
          </w:tcPr>
          <w:p w14:paraId="64C04CB4" w14:textId="77777777" w:rsidR="00163A58" w:rsidRPr="00163A58" w:rsidRDefault="00163A58" w:rsidP="00163A58">
            <w:pPr>
              <w:spacing w:after="108" w:line="259" w:lineRule="auto"/>
              <w:ind w:left="0" w:firstLine="0"/>
              <w:jc w:val="left"/>
              <w:rPr>
                <w:sz w:val="20"/>
                <w:szCs w:val="20"/>
              </w:rPr>
            </w:pPr>
            <w:r w:rsidRPr="00163A58">
              <w:rPr>
                <w:sz w:val="20"/>
                <w:szCs w:val="20"/>
              </w:rPr>
              <w:t>99.15675</w:t>
            </w:r>
          </w:p>
        </w:tc>
        <w:tc>
          <w:tcPr>
            <w:tcW w:w="960" w:type="dxa"/>
            <w:noWrap/>
            <w:hideMark/>
          </w:tcPr>
          <w:p w14:paraId="404B881B"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2CB1512C"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2983C4E6" w14:textId="77777777" w:rsidR="00163A58" w:rsidRPr="00163A58" w:rsidRDefault="00163A58" w:rsidP="00163A58">
            <w:pPr>
              <w:spacing w:after="108" w:line="259" w:lineRule="auto"/>
              <w:ind w:left="0" w:firstLine="0"/>
              <w:jc w:val="left"/>
              <w:rPr>
                <w:sz w:val="20"/>
                <w:szCs w:val="20"/>
              </w:rPr>
            </w:pPr>
          </w:p>
        </w:tc>
      </w:tr>
      <w:tr w:rsidR="00163A58" w:rsidRPr="00163A58" w14:paraId="7513CCF3" w14:textId="77777777" w:rsidTr="00163A58">
        <w:trPr>
          <w:trHeight w:val="288"/>
        </w:trPr>
        <w:tc>
          <w:tcPr>
            <w:tcW w:w="1735" w:type="dxa"/>
            <w:noWrap/>
            <w:hideMark/>
          </w:tcPr>
          <w:p w14:paraId="1D222960" w14:textId="77777777" w:rsidR="00163A58" w:rsidRPr="00163A58" w:rsidRDefault="00163A58" w:rsidP="00163A58">
            <w:pPr>
              <w:spacing w:after="108" w:line="259" w:lineRule="auto"/>
              <w:ind w:left="0" w:firstLine="0"/>
              <w:jc w:val="left"/>
              <w:rPr>
                <w:sz w:val="20"/>
                <w:szCs w:val="20"/>
              </w:rPr>
            </w:pPr>
          </w:p>
        </w:tc>
        <w:tc>
          <w:tcPr>
            <w:tcW w:w="867" w:type="dxa"/>
            <w:noWrap/>
            <w:hideMark/>
          </w:tcPr>
          <w:p w14:paraId="429A0790"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2A21084A"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5047C4B7"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6C528568"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34D4DA52" w14:textId="77777777" w:rsidR="00163A58" w:rsidRPr="00163A58" w:rsidRDefault="00163A58" w:rsidP="00163A58">
            <w:pPr>
              <w:spacing w:after="108" w:line="259" w:lineRule="auto"/>
              <w:ind w:left="0" w:firstLine="0"/>
              <w:jc w:val="left"/>
              <w:rPr>
                <w:sz w:val="20"/>
                <w:szCs w:val="20"/>
              </w:rPr>
            </w:pPr>
          </w:p>
        </w:tc>
        <w:tc>
          <w:tcPr>
            <w:tcW w:w="960" w:type="dxa"/>
            <w:noWrap/>
            <w:hideMark/>
          </w:tcPr>
          <w:p w14:paraId="64C85939" w14:textId="77777777" w:rsidR="00163A58" w:rsidRPr="00163A58" w:rsidRDefault="00163A58" w:rsidP="00163A58">
            <w:pPr>
              <w:spacing w:after="108" w:line="259" w:lineRule="auto"/>
              <w:ind w:left="0" w:firstLine="0"/>
              <w:jc w:val="left"/>
              <w:rPr>
                <w:sz w:val="20"/>
                <w:szCs w:val="20"/>
              </w:rPr>
            </w:pPr>
          </w:p>
        </w:tc>
      </w:tr>
      <w:tr w:rsidR="00163A58" w:rsidRPr="00163A58" w14:paraId="4ABDD343" w14:textId="77777777" w:rsidTr="00163A58">
        <w:trPr>
          <w:trHeight w:val="300"/>
        </w:trPr>
        <w:tc>
          <w:tcPr>
            <w:tcW w:w="1735" w:type="dxa"/>
            <w:noWrap/>
            <w:hideMark/>
          </w:tcPr>
          <w:p w14:paraId="13AA800A" w14:textId="77777777" w:rsidR="00163A58" w:rsidRPr="00163A58" w:rsidRDefault="00163A58" w:rsidP="00163A58">
            <w:pPr>
              <w:spacing w:after="108" w:line="259" w:lineRule="auto"/>
              <w:ind w:left="0" w:firstLine="0"/>
              <w:jc w:val="left"/>
              <w:rPr>
                <w:sz w:val="20"/>
                <w:szCs w:val="20"/>
              </w:rPr>
            </w:pPr>
            <w:r w:rsidRPr="00163A58">
              <w:rPr>
                <w:sz w:val="20"/>
                <w:szCs w:val="20"/>
              </w:rPr>
              <w:t>Total</w:t>
            </w:r>
          </w:p>
        </w:tc>
        <w:tc>
          <w:tcPr>
            <w:tcW w:w="867" w:type="dxa"/>
            <w:noWrap/>
            <w:hideMark/>
          </w:tcPr>
          <w:p w14:paraId="0EFEB98E" w14:textId="77777777" w:rsidR="00163A58" w:rsidRPr="00163A58" w:rsidRDefault="00163A58" w:rsidP="00163A58">
            <w:pPr>
              <w:spacing w:after="108" w:line="259" w:lineRule="auto"/>
              <w:ind w:left="0" w:firstLine="0"/>
              <w:jc w:val="left"/>
              <w:rPr>
                <w:sz w:val="20"/>
                <w:szCs w:val="20"/>
              </w:rPr>
            </w:pPr>
            <w:r w:rsidRPr="00163A58">
              <w:rPr>
                <w:sz w:val="20"/>
                <w:szCs w:val="20"/>
              </w:rPr>
              <w:t>8664.066</w:t>
            </w:r>
          </w:p>
        </w:tc>
        <w:tc>
          <w:tcPr>
            <w:tcW w:w="960" w:type="dxa"/>
            <w:noWrap/>
            <w:hideMark/>
          </w:tcPr>
          <w:p w14:paraId="5D213FB8" w14:textId="77777777" w:rsidR="00163A58" w:rsidRPr="00163A58" w:rsidRDefault="00163A58" w:rsidP="00163A58">
            <w:pPr>
              <w:spacing w:after="108" w:line="259" w:lineRule="auto"/>
              <w:ind w:left="0" w:firstLine="0"/>
              <w:jc w:val="left"/>
              <w:rPr>
                <w:sz w:val="20"/>
                <w:szCs w:val="20"/>
              </w:rPr>
            </w:pPr>
            <w:r w:rsidRPr="00163A58">
              <w:rPr>
                <w:sz w:val="20"/>
                <w:szCs w:val="20"/>
              </w:rPr>
              <w:t>39</w:t>
            </w:r>
          </w:p>
        </w:tc>
        <w:tc>
          <w:tcPr>
            <w:tcW w:w="960" w:type="dxa"/>
            <w:noWrap/>
            <w:hideMark/>
          </w:tcPr>
          <w:p w14:paraId="5F966C74" w14:textId="77777777" w:rsidR="00163A58" w:rsidRPr="00163A58" w:rsidRDefault="00163A58" w:rsidP="00163A58">
            <w:pPr>
              <w:spacing w:after="108" w:line="259" w:lineRule="auto"/>
              <w:ind w:left="0" w:firstLine="0"/>
              <w:jc w:val="left"/>
              <w:rPr>
                <w:sz w:val="20"/>
                <w:szCs w:val="20"/>
              </w:rPr>
            </w:pPr>
            <w:r w:rsidRPr="00163A58">
              <w:rPr>
                <w:sz w:val="20"/>
                <w:szCs w:val="20"/>
              </w:rPr>
              <w:t> </w:t>
            </w:r>
          </w:p>
        </w:tc>
        <w:tc>
          <w:tcPr>
            <w:tcW w:w="960" w:type="dxa"/>
            <w:noWrap/>
            <w:hideMark/>
          </w:tcPr>
          <w:p w14:paraId="28CB8C96" w14:textId="77777777" w:rsidR="00163A58" w:rsidRPr="00163A58" w:rsidRDefault="00163A58" w:rsidP="00163A58">
            <w:pPr>
              <w:spacing w:after="108" w:line="259" w:lineRule="auto"/>
              <w:ind w:left="0" w:firstLine="0"/>
              <w:jc w:val="left"/>
              <w:rPr>
                <w:sz w:val="20"/>
                <w:szCs w:val="20"/>
              </w:rPr>
            </w:pPr>
            <w:r w:rsidRPr="00163A58">
              <w:rPr>
                <w:sz w:val="20"/>
                <w:szCs w:val="20"/>
              </w:rPr>
              <w:t> </w:t>
            </w:r>
          </w:p>
        </w:tc>
        <w:tc>
          <w:tcPr>
            <w:tcW w:w="960" w:type="dxa"/>
            <w:noWrap/>
            <w:hideMark/>
          </w:tcPr>
          <w:p w14:paraId="23DD264B" w14:textId="77777777" w:rsidR="00163A58" w:rsidRPr="00163A58" w:rsidRDefault="00163A58" w:rsidP="00163A58">
            <w:pPr>
              <w:spacing w:after="108" w:line="259" w:lineRule="auto"/>
              <w:ind w:left="0" w:firstLine="0"/>
              <w:jc w:val="left"/>
              <w:rPr>
                <w:sz w:val="20"/>
                <w:szCs w:val="20"/>
              </w:rPr>
            </w:pPr>
            <w:r w:rsidRPr="00163A58">
              <w:rPr>
                <w:sz w:val="20"/>
                <w:szCs w:val="20"/>
              </w:rPr>
              <w:t> </w:t>
            </w:r>
          </w:p>
        </w:tc>
        <w:tc>
          <w:tcPr>
            <w:tcW w:w="960" w:type="dxa"/>
            <w:noWrap/>
            <w:hideMark/>
          </w:tcPr>
          <w:p w14:paraId="7612CFE1" w14:textId="77777777" w:rsidR="00163A58" w:rsidRPr="00163A58" w:rsidRDefault="00163A58" w:rsidP="00163A58">
            <w:pPr>
              <w:spacing w:after="108" w:line="259" w:lineRule="auto"/>
              <w:ind w:left="0" w:firstLine="0"/>
              <w:jc w:val="left"/>
              <w:rPr>
                <w:sz w:val="20"/>
                <w:szCs w:val="20"/>
              </w:rPr>
            </w:pPr>
            <w:r w:rsidRPr="00163A58">
              <w:rPr>
                <w:sz w:val="20"/>
                <w:szCs w:val="20"/>
              </w:rPr>
              <w:t> </w:t>
            </w:r>
          </w:p>
        </w:tc>
      </w:tr>
    </w:tbl>
    <w:p w14:paraId="6525E61D" w14:textId="32C4FF78" w:rsidR="00783908" w:rsidRDefault="00783908" w:rsidP="00783908">
      <w:pPr>
        <w:spacing w:after="108" w:line="259" w:lineRule="auto"/>
        <w:ind w:left="0" w:firstLine="0"/>
        <w:jc w:val="left"/>
      </w:pPr>
    </w:p>
    <w:p w14:paraId="4A897FA0" w14:textId="00A151F7" w:rsidR="00783908" w:rsidRDefault="00783908" w:rsidP="00783908">
      <w:pPr>
        <w:spacing w:after="108" w:line="259" w:lineRule="auto"/>
        <w:ind w:left="0" w:firstLine="0"/>
        <w:jc w:val="left"/>
      </w:pPr>
      <w:r>
        <w:t xml:space="preserve">Here p-value is much less than 0.05, so volatile content </w:t>
      </w:r>
      <w:r w:rsidR="00A87093">
        <w:t>e</w:t>
      </w:r>
      <w:r>
        <w:t>ffects biochar yield.</w:t>
      </w:r>
    </w:p>
    <w:p w14:paraId="1C2DB996" w14:textId="213577A6" w:rsidR="00783908" w:rsidRDefault="00783908" w:rsidP="00783908">
      <w:pPr>
        <w:spacing w:after="108" w:line="259" w:lineRule="auto"/>
        <w:ind w:left="0" w:firstLine="0"/>
        <w:jc w:val="left"/>
      </w:pPr>
    </w:p>
    <w:p w14:paraId="2817145A" w14:textId="29B25A03" w:rsidR="00783908" w:rsidRDefault="00A96A84" w:rsidP="00484EE3">
      <w:pPr>
        <w:spacing w:after="108" w:line="259" w:lineRule="auto"/>
        <w:jc w:val="left"/>
      </w:pPr>
      <w:r>
        <w:t xml:space="preserve">           </w:t>
      </w:r>
      <w:r w:rsidR="00484EE3">
        <w:t xml:space="preserve">Table 3.9, Single factor </w:t>
      </w:r>
      <w:r w:rsidR="001267D8" w:rsidRPr="001267D8">
        <w:t>ANOVA</w:t>
      </w:r>
      <w:r w:rsidR="00484EE3">
        <w:t xml:space="preserve"> for ash content</w:t>
      </w:r>
    </w:p>
    <w:tbl>
      <w:tblPr>
        <w:tblStyle w:val="TableGrid0"/>
        <w:tblW w:w="0" w:type="auto"/>
        <w:tblLook w:val="04A0" w:firstRow="1" w:lastRow="0" w:firstColumn="1" w:lastColumn="0" w:noHBand="0" w:noVBand="1"/>
      </w:tblPr>
      <w:tblGrid>
        <w:gridCol w:w="1735"/>
        <w:gridCol w:w="966"/>
        <w:gridCol w:w="960"/>
        <w:gridCol w:w="966"/>
        <w:gridCol w:w="966"/>
        <w:gridCol w:w="966"/>
        <w:gridCol w:w="966"/>
      </w:tblGrid>
      <w:tr w:rsidR="00163A58" w:rsidRPr="00163A58" w14:paraId="006777CC" w14:textId="77777777" w:rsidTr="00163A58">
        <w:trPr>
          <w:trHeight w:val="288"/>
        </w:trPr>
        <w:tc>
          <w:tcPr>
            <w:tcW w:w="2602" w:type="dxa"/>
            <w:gridSpan w:val="2"/>
            <w:noWrap/>
            <w:hideMark/>
          </w:tcPr>
          <w:p w14:paraId="18F855AE" w14:textId="77777777" w:rsidR="00163A58" w:rsidRPr="00163A58" w:rsidRDefault="00163A58" w:rsidP="00163A58">
            <w:pPr>
              <w:spacing w:after="108" w:line="259" w:lineRule="auto"/>
              <w:jc w:val="left"/>
              <w:rPr>
                <w:sz w:val="20"/>
                <w:szCs w:val="20"/>
              </w:rPr>
            </w:pPr>
            <w:proofErr w:type="spellStart"/>
            <w:r w:rsidRPr="00163A58">
              <w:rPr>
                <w:sz w:val="20"/>
                <w:szCs w:val="20"/>
              </w:rPr>
              <w:t>Anova</w:t>
            </w:r>
            <w:proofErr w:type="spellEnd"/>
            <w:r w:rsidRPr="00163A58">
              <w:rPr>
                <w:sz w:val="20"/>
                <w:szCs w:val="20"/>
              </w:rPr>
              <w:t>: Single Factor</w:t>
            </w:r>
          </w:p>
        </w:tc>
        <w:tc>
          <w:tcPr>
            <w:tcW w:w="960" w:type="dxa"/>
            <w:noWrap/>
            <w:hideMark/>
          </w:tcPr>
          <w:p w14:paraId="09FBB3C1" w14:textId="77777777" w:rsidR="00163A58" w:rsidRPr="00163A58" w:rsidRDefault="00163A58" w:rsidP="00163A58">
            <w:pPr>
              <w:spacing w:after="108" w:line="259" w:lineRule="auto"/>
              <w:jc w:val="left"/>
              <w:rPr>
                <w:sz w:val="20"/>
                <w:szCs w:val="20"/>
              </w:rPr>
            </w:pPr>
          </w:p>
        </w:tc>
        <w:tc>
          <w:tcPr>
            <w:tcW w:w="1920" w:type="dxa"/>
            <w:gridSpan w:val="2"/>
            <w:noWrap/>
            <w:hideMark/>
          </w:tcPr>
          <w:p w14:paraId="182BA7CA" w14:textId="77777777" w:rsidR="00163A58" w:rsidRPr="00163A58" w:rsidRDefault="00163A58" w:rsidP="00163A58">
            <w:pPr>
              <w:spacing w:after="108" w:line="259" w:lineRule="auto"/>
              <w:jc w:val="left"/>
              <w:rPr>
                <w:sz w:val="20"/>
                <w:szCs w:val="20"/>
              </w:rPr>
            </w:pPr>
            <w:r w:rsidRPr="00163A58">
              <w:rPr>
                <w:sz w:val="20"/>
                <w:szCs w:val="20"/>
              </w:rPr>
              <w:t>for ash content</w:t>
            </w:r>
          </w:p>
        </w:tc>
        <w:tc>
          <w:tcPr>
            <w:tcW w:w="960" w:type="dxa"/>
            <w:noWrap/>
            <w:hideMark/>
          </w:tcPr>
          <w:p w14:paraId="5DD0BE75" w14:textId="77777777" w:rsidR="00163A58" w:rsidRPr="00163A58" w:rsidRDefault="00163A58" w:rsidP="00163A58">
            <w:pPr>
              <w:spacing w:after="108" w:line="259" w:lineRule="auto"/>
              <w:jc w:val="left"/>
              <w:rPr>
                <w:sz w:val="20"/>
                <w:szCs w:val="20"/>
              </w:rPr>
            </w:pPr>
          </w:p>
        </w:tc>
        <w:tc>
          <w:tcPr>
            <w:tcW w:w="960" w:type="dxa"/>
            <w:noWrap/>
            <w:hideMark/>
          </w:tcPr>
          <w:p w14:paraId="2C2772AF" w14:textId="77777777" w:rsidR="00163A58" w:rsidRPr="00163A58" w:rsidRDefault="00163A58" w:rsidP="00163A58">
            <w:pPr>
              <w:spacing w:after="108" w:line="259" w:lineRule="auto"/>
              <w:jc w:val="left"/>
              <w:rPr>
                <w:sz w:val="20"/>
                <w:szCs w:val="20"/>
              </w:rPr>
            </w:pPr>
          </w:p>
        </w:tc>
      </w:tr>
      <w:tr w:rsidR="00163A58" w:rsidRPr="00163A58" w14:paraId="088D592F" w14:textId="77777777" w:rsidTr="00163A58">
        <w:trPr>
          <w:trHeight w:val="288"/>
        </w:trPr>
        <w:tc>
          <w:tcPr>
            <w:tcW w:w="1735" w:type="dxa"/>
            <w:noWrap/>
            <w:hideMark/>
          </w:tcPr>
          <w:p w14:paraId="1C6B86E2" w14:textId="77777777" w:rsidR="00163A58" w:rsidRPr="00163A58" w:rsidRDefault="00163A58" w:rsidP="00163A58">
            <w:pPr>
              <w:spacing w:after="108" w:line="259" w:lineRule="auto"/>
              <w:jc w:val="left"/>
              <w:rPr>
                <w:sz w:val="20"/>
                <w:szCs w:val="20"/>
              </w:rPr>
            </w:pPr>
          </w:p>
        </w:tc>
        <w:tc>
          <w:tcPr>
            <w:tcW w:w="867" w:type="dxa"/>
            <w:noWrap/>
            <w:hideMark/>
          </w:tcPr>
          <w:p w14:paraId="6422414D" w14:textId="77777777" w:rsidR="00163A58" w:rsidRPr="00163A58" w:rsidRDefault="00163A58" w:rsidP="00163A58">
            <w:pPr>
              <w:spacing w:after="108" w:line="259" w:lineRule="auto"/>
              <w:jc w:val="left"/>
              <w:rPr>
                <w:sz w:val="20"/>
                <w:szCs w:val="20"/>
              </w:rPr>
            </w:pPr>
          </w:p>
        </w:tc>
        <w:tc>
          <w:tcPr>
            <w:tcW w:w="960" w:type="dxa"/>
            <w:noWrap/>
            <w:hideMark/>
          </w:tcPr>
          <w:p w14:paraId="11300DDA" w14:textId="77777777" w:rsidR="00163A58" w:rsidRPr="00163A58" w:rsidRDefault="00163A58" w:rsidP="00163A58">
            <w:pPr>
              <w:spacing w:after="108" w:line="259" w:lineRule="auto"/>
              <w:jc w:val="left"/>
              <w:rPr>
                <w:sz w:val="20"/>
                <w:szCs w:val="20"/>
              </w:rPr>
            </w:pPr>
          </w:p>
        </w:tc>
        <w:tc>
          <w:tcPr>
            <w:tcW w:w="960" w:type="dxa"/>
            <w:noWrap/>
            <w:hideMark/>
          </w:tcPr>
          <w:p w14:paraId="7B9026BA" w14:textId="77777777" w:rsidR="00163A58" w:rsidRPr="00163A58" w:rsidRDefault="00163A58" w:rsidP="00163A58">
            <w:pPr>
              <w:spacing w:after="108" w:line="259" w:lineRule="auto"/>
              <w:jc w:val="left"/>
              <w:rPr>
                <w:sz w:val="20"/>
                <w:szCs w:val="20"/>
              </w:rPr>
            </w:pPr>
          </w:p>
        </w:tc>
        <w:tc>
          <w:tcPr>
            <w:tcW w:w="960" w:type="dxa"/>
            <w:noWrap/>
            <w:hideMark/>
          </w:tcPr>
          <w:p w14:paraId="642AB929" w14:textId="77777777" w:rsidR="00163A58" w:rsidRPr="00163A58" w:rsidRDefault="00163A58" w:rsidP="00163A58">
            <w:pPr>
              <w:spacing w:after="108" w:line="259" w:lineRule="auto"/>
              <w:jc w:val="left"/>
              <w:rPr>
                <w:sz w:val="20"/>
                <w:szCs w:val="20"/>
              </w:rPr>
            </w:pPr>
          </w:p>
        </w:tc>
        <w:tc>
          <w:tcPr>
            <w:tcW w:w="960" w:type="dxa"/>
            <w:noWrap/>
            <w:hideMark/>
          </w:tcPr>
          <w:p w14:paraId="560E4305" w14:textId="77777777" w:rsidR="00163A58" w:rsidRPr="00163A58" w:rsidRDefault="00163A58" w:rsidP="00163A58">
            <w:pPr>
              <w:spacing w:after="108" w:line="259" w:lineRule="auto"/>
              <w:jc w:val="left"/>
              <w:rPr>
                <w:sz w:val="20"/>
                <w:szCs w:val="20"/>
              </w:rPr>
            </w:pPr>
          </w:p>
        </w:tc>
        <w:tc>
          <w:tcPr>
            <w:tcW w:w="960" w:type="dxa"/>
            <w:noWrap/>
            <w:hideMark/>
          </w:tcPr>
          <w:p w14:paraId="7C2DEA95" w14:textId="77777777" w:rsidR="00163A58" w:rsidRPr="00163A58" w:rsidRDefault="00163A58" w:rsidP="00163A58">
            <w:pPr>
              <w:spacing w:after="108" w:line="259" w:lineRule="auto"/>
              <w:jc w:val="left"/>
              <w:rPr>
                <w:sz w:val="20"/>
                <w:szCs w:val="20"/>
              </w:rPr>
            </w:pPr>
          </w:p>
        </w:tc>
      </w:tr>
      <w:tr w:rsidR="00163A58" w:rsidRPr="00163A58" w14:paraId="6EA1BC64" w14:textId="77777777" w:rsidTr="00163A58">
        <w:trPr>
          <w:trHeight w:val="300"/>
        </w:trPr>
        <w:tc>
          <w:tcPr>
            <w:tcW w:w="2602" w:type="dxa"/>
            <w:gridSpan w:val="2"/>
            <w:noWrap/>
            <w:hideMark/>
          </w:tcPr>
          <w:p w14:paraId="31A307B6" w14:textId="77777777" w:rsidR="00163A58" w:rsidRPr="00163A58" w:rsidRDefault="00163A58" w:rsidP="00163A58">
            <w:pPr>
              <w:spacing w:after="108" w:line="259" w:lineRule="auto"/>
              <w:jc w:val="left"/>
              <w:rPr>
                <w:sz w:val="20"/>
                <w:szCs w:val="20"/>
              </w:rPr>
            </w:pPr>
            <w:r w:rsidRPr="00163A58">
              <w:rPr>
                <w:sz w:val="20"/>
                <w:szCs w:val="20"/>
              </w:rPr>
              <w:t>SUMMARY</w:t>
            </w:r>
          </w:p>
        </w:tc>
        <w:tc>
          <w:tcPr>
            <w:tcW w:w="960" w:type="dxa"/>
            <w:noWrap/>
            <w:hideMark/>
          </w:tcPr>
          <w:p w14:paraId="566BAE54" w14:textId="77777777" w:rsidR="00163A58" w:rsidRPr="00163A58" w:rsidRDefault="00163A58" w:rsidP="00163A58">
            <w:pPr>
              <w:spacing w:after="108" w:line="259" w:lineRule="auto"/>
              <w:jc w:val="left"/>
              <w:rPr>
                <w:sz w:val="20"/>
                <w:szCs w:val="20"/>
              </w:rPr>
            </w:pPr>
          </w:p>
        </w:tc>
        <w:tc>
          <w:tcPr>
            <w:tcW w:w="960" w:type="dxa"/>
            <w:noWrap/>
            <w:hideMark/>
          </w:tcPr>
          <w:p w14:paraId="7C0BA4DA" w14:textId="77777777" w:rsidR="00163A58" w:rsidRPr="00163A58" w:rsidRDefault="00163A58" w:rsidP="00163A58">
            <w:pPr>
              <w:spacing w:after="108" w:line="259" w:lineRule="auto"/>
              <w:jc w:val="left"/>
              <w:rPr>
                <w:sz w:val="20"/>
                <w:szCs w:val="20"/>
              </w:rPr>
            </w:pPr>
          </w:p>
        </w:tc>
        <w:tc>
          <w:tcPr>
            <w:tcW w:w="960" w:type="dxa"/>
            <w:noWrap/>
            <w:hideMark/>
          </w:tcPr>
          <w:p w14:paraId="65C04551" w14:textId="77777777" w:rsidR="00163A58" w:rsidRPr="00163A58" w:rsidRDefault="00163A58" w:rsidP="00163A58">
            <w:pPr>
              <w:spacing w:after="108" w:line="259" w:lineRule="auto"/>
              <w:jc w:val="left"/>
              <w:rPr>
                <w:sz w:val="20"/>
                <w:szCs w:val="20"/>
              </w:rPr>
            </w:pPr>
          </w:p>
        </w:tc>
        <w:tc>
          <w:tcPr>
            <w:tcW w:w="960" w:type="dxa"/>
            <w:noWrap/>
            <w:hideMark/>
          </w:tcPr>
          <w:p w14:paraId="1C3013AA" w14:textId="77777777" w:rsidR="00163A58" w:rsidRPr="00163A58" w:rsidRDefault="00163A58" w:rsidP="00163A58">
            <w:pPr>
              <w:spacing w:after="108" w:line="259" w:lineRule="auto"/>
              <w:jc w:val="left"/>
              <w:rPr>
                <w:sz w:val="20"/>
                <w:szCs w:val="20"/>
              </w:rPr>
            </w:pPr>
          </w:p>
        </w:tc>
        <w:tc>
          <w:tcPr>
            <w:tcW w:w="960" w:type="dxa"/>
            <w:noWrap/>
            <w:hideMark/>
          </w:tcPr>
          <w:p w14:paraId="7B6F0F0F" w14:textId="77777777" w:rsidR="00163A58" w:rsidRPr="00163A58" w:rsidRDefault="00163A58" w:rsidP="00163A58">
            <w:pPr>
              <w:spacing w:after="108" w:line="259" w:lineRule="auto"/>
              <w:jc w:val="left"/>
              <w:rPr>
                <w:sz w:val="20"/>
                <w:szCs w:val="20"/>
              </w:rPr>
            </w:pPr>
          </w:p>
        </w:tc>
      </w:tr>
      <w:tr w:rsidR="00163A58" w:rsidRPr="00163A58" w14:paraId="0A11A478" w14:textId="77777777" w:rsidTr="00163A58">
        <w:trPr>
          <w:trHeight w:val="288"/>
        </w:trPr>
        <w:tc>
          <w:tcPr>
            <w:tcW w:w="1735" w:type="dxa"/>
            <w:noWrap/>
            <w:hideMark/>
          </w:tcPr>
          <w:p w14:paraId="4DC5319A" w14:textId="77777777" w:rsidR="00163A58" w:rsidRPr="00163A58" w:rsidRDefault="00163A58" w:rsidP="00163A58">
            <w:pPr>
              <w:spacing w:after="108" w:line="259" w:lineRule="auto"/>
              <w:jc w:val="left"/>
              <w:rPr>
                <w:i/>
                <w:iCs/>
                <w:sz w:val="20"/>
                <w:szCs w:val="20"/>
              </w:rPr>
            </w:pPr>
            <w:r w:rsidRPr="00163A58">
              <w:rPr>
                <w:i/>
                <w:iCs/>
                <w:sz w:val="20"/>
                <w:szCs w:val="20"/>
              </w:rPr>
              <w:t>Groups</w:t>
            </w:r>
          </w:p>
        </w:tc>
        <w:tc>
          <w:tcPr>
            <w:tcW w:w="867" w:type="dxa"/>
            <w:noWrap/>
            <w:hideMark/>
          </w:tcPr>
          <w:p w14:paraId="210CC2BB" w14:textId="77777777" w:rsidR="00163A58" w:rsidRPr="00163A58" w:rsidRDefault="00163A58" w:rsidP="00163A58">
            <w:pPr>
              <w:spacing w:after="108" w:line="259" w:lineRule="auto"/>
              <w:jc w:val="left"/>
              <w:rPr>
                <w:i/>
                <w:iCs/>
                <w:sz w:val="20"/>
                <w:szCs w:val="20"/>
              </w:rPr>
            </w:pPr>
            <w:r w:rsidRPr="00163A58">
              <w:rPr>
                <w:i/>
                <w:iCs/>
                <w:sz w:val="20"/>
                <w:szCs w:val="20"/>
              </w:rPr>
              <w:t>Count</w:t>
            </w:r>
          </w:p>
        </w:tc>
        <w:tc>
          <w:tcPr>
            <w:tcW w:w="960" w:type="dxa"/>
            <w:noWrap/>
            <w:hideMark/>
          </w:tcPr>
          <w:p w14:paraId="019734FD" w14:textId="77777777" w:rsidR="00163A58" w:rsidRPr="00163A58" w:rsidRDefault="00163A58" w:rsidP="00163A58">
            <w:pPr>
              <w:spacing w:after="108" w:line="259" w:lineRule="auto"/>
              <w:jc w:val="left"/>
              <w:rPr>
                <w:i/>
                <w:iCs/>
                <w:sz w:val="20"/>
                <w:szCs w:val="20"/>
              </w:rPr>
            </w:pPr>
            <w:r w:rsidRPr="00163A58">
              <w:rPr>
                <w:i/>
                <w:iCs/>
                <w:sz w:val="20"/>
                <w:szCs w:val="20"/>
              </w:rPr>
              <w:t>Sum</w:t>
            </w:r>
          </w:p>
        </w:tc>
        <w:tc>
          <w:tcPr>
            <w:tcW w:w="960" w:type="dxa"/>
            <w:noWrap/>
            <w:hideMark/>
          </w:tcPr>
          <w:p w14:paraId="20D8721A" w14:textId="77777777" w:rsidR="00163A58" w:rsidRPr="00163A58" w:rsidRDefault="00163A58" w:rsidP="00163A58">
            <w:pPr>
              <w:spacing w:after="108" w:line="259" w:lineRule="auto"/>
              <w:jc w:val="left"/>
              <w:rPr>
                <w:i/>
                <w:iCs/>
                <w:sz w:val="20"/>
                <w:szCs w:val="20"/>
              </w:rPr>
            </w:pPr>
            <w:r w:rsidRPr="00163A58">
              <w:rPr>
                <w:i/>
                <w:iCs/>
                <w:sz w:val="20"/>
                <w:szCs w:val="20"/>
              </w:rPr>
              <w:t>Average</w:t>
            </w:r>
          </w:p>
        </w:tc>
        <w:tc>
          <w:tcPr>
            <w:tcW w:w="960" w:type="dxa"/>
            <w:noWrap/>
            <w:hideMark/>
          </w:tcPr>
          <w:p w14:paraId="2A9E1F06" w14:textId="77777777" w:rsidR="00163A58" w:rsidRPr="00163A58" w:rsidRDefault="00163A58" w:rsidP="00163A58">
            <w:pPr>
              <w:spacing w:after="108" w:line="259" w:lineRule="auto"/>
              <w:jc w:val="left"/>
              <w:rPr>
                <w:i/>
                <w:iCs/>
                <w:sz w:val="20"/>
                <w:szCs w:val="20"/>
              </w:rPr>
            </w:pPr>
            <w:r w:rsidRPr="00163A58">
              <w:rPr>
                <w:i/>
                <w:iCs/>
                <w:sz w:val="20"/>
                <w:szCs w:val="20"/>
              </w:rPr>
              <w:t>Variance</w:t>
            </w:r>
          </w:p>
        </w:tc>
        <w:tc>
          <w:tcPr>
            <w:tcW w:w="960" w:type="dxa"/>
            <w:noWrap/>
            <w:hideMark/>
          </w:tcPr>
          <w:p w14:paraId="0F18E46A" w14:textId="77777777" w:rsidR="00163A58" w:rsidRPr="00163A58" w:rsidRDefault="00163A58" w:rsidP="00163A58">
            <w:pPr>
              <w:spacing w:after="108" w:line="259" w:lineRule="auto"/>
              <w:jc w:val="left"/>
              <w:rPr>
                <w:i/>
                <w:iCs/>
                <w:sz w:val="20"/>
                <w:szCs w:val="20"/>
              </w:rPr>
            </w:pPr>
          </w:p>
        </w:tc>
        <w:tc>
          <w:tcPr>
            <w:tcW w:w="960" w:type="dxa"/>
            <w:noWrap/>
            <w:hideMark/>
          </w:tcPr>
          <w:p w14:paraId="48FF6D51" w14:textId="77777777" w:rsidR="00163A58" w:rsidRPr="00163A58" w:rsidRDefault="00163A58" w:rsidP="00163A58">
            <w:pPr>
              <w:spacing w:after="108" w:line="259" w:lineRule="auto"/>
              <w:jc w:val="left"/>
              <w:rPr>
                <w:sz w:val="20"/>
                <w:szCs w:val="20"/>
              </w:rPr>
            </w:pPr>
          </w:p>
        </w:tc>
      </w:tr>
      <w:tr w:rsidR="00163A58" w:rsidRPr="00163A58" w14:paraId="01D39658" w14:textId="77777777" w:rsidTr="00163A58">
        <w:trPr>
          <w:trHeight w:val="288"/>
        </w:trPr>
        <w:tc>
          <w:tcPr>
            <w:tcW w:w="1735" w:type="dxa"/>
            <w:noWrap/>
            <w:hideMark/>
          </w:tcPr>
          <w:p w14:paraId="61DF37E7" w14:textId="77777777" w:rsidR="00163A58" w:rsidRPr="00163A58" w:rsidRDefault="00163A58" w:rsidP="00163A58">
            <w:pPr>
              <w:spacing w:after="108" w:line="259" w:lineRule="auto"/>
              <w:jc w:val="left"/>
              <w:rPr>
                <w:sz w:val="20"/>
                <w:szCs w:val="20"/>
              </w:rPr>
            </w:pPr>
            <w:r w:rsidRPr="00163A58">
              <w:rPr>
                <w:sz w:val="20"/>
                <w:szCs w:val="20"/>
              </w:rPr>
              <w:t>0-1 %</w:t>
            </w:r>
          </w:p>
        </w:tc>
        <w:tc>
          <w:tcPr>
            <w:tcW w:w="867" w:type="dxa"/>
            <w:noWrap/>
            <w:hideMark/>
          </w:tcPr>
          <w:p w14:paraId="4B708E7B" w14:textId="77777777" w:rsidR="00163A58" w:rsidRPr="00163A58" w:rsidRDefault="00163A58" w:rsidP="00163A58">
            <w:pPr>
              <w:spacing w:after="108" w:line="259" w:lineRule="auto"/>
              <w:jc w:val="left"/>
              <w:rPr>
                <w:sz w:val="20"/>
                <w:szCs w:val="20"/>
              </w:rPr>
            </w:pPr>
            <w:r w:rsidRPr="00163A58">
              <w:rPr>
                <w:sz w:val="20"/>
                <w:szCs w:val="20"/>
              </w:rPr>
              <w:t>9</w:t>
            </w:r>
          </w:p>
        </w:tc>
        <w:tc>
          <w:tcPr>
            <w:tcW w:w="960" w:type="dxa"/>
            <w:noWrap/>
            <w:hideMark/>
          </w:tcPr>
          <w:p w14:paraId="3816DE4C" w14:textId="77777777" w:rsidR="00163A58" w:rsidRPr="00163A58" w:rsidRDefault="00163A58" w:rsidP="00163A58">
            <w:pPr>
              <w:spacing w:after="108" w:line="259" w:lineRule="auto"/>
              <w:jc w:val="left"/>
              <w:rPr>
                <w:sz w:val="20"/>
                <w:szCs w:val="20"/>
              </w:rPr>
            </w:pPr>
            <w:r w:rsidRPr="00163A58">
              <w:rPr>
                <w:sz w:val="20"/>
                <w:szCs w:val="20"/>
              </w:rPr>
              <w:t>244.12</w:t>
            </w:r>
          </w:p>
        </w:tc>
        <w:tc>
          <w:tcPr>
            <w:tcW w:w="960" w:type="dxa"/>
            <w:noWrap/>
            <w:hideMark/>
          </w:tcPr>
          <w:p w14:paraId="605AECBD" w14:textId="77777777" w:rsidR="00163A58" w:rsidRPr="00163A58" w:rsidRDefault="00163A58" w:rsidP="00163A58">
            <w:pPr>
              <w:spacing w:after="108" w:line="259" w:lineRule="auto"/>
              <w:jc w:val="left"/>
              <w:rPr>
                <w:sz w:val="20"/>
                <w:szCs w:val="20"/>
              </w:rPr>
            </w:pPr>
            <w:r w:rsidRPr="00163A58">
              <w:rPr>
                <w:sz w:val="20"/>
                <w:szCs w:val="20"/>
              </w:rPr>
              <w:t>27.12444</w:t>
            </w:r>
          </w:p>
        </w:tc>
        <w:tc>
          <w:tcPr>
            <w:tcW w:w="960" w:type="dxa"/>
            <w:noWrap/>
            <w:hideMark/>
          </w:tcPr>
          <w:p w14:paraId="1B38F46A" w14:textId="77777777" w:rsidR="00163A58" w:rsidRPr="00163A58" w:rsidRDefault="00163A58" w:rsidP="00163A58">
            <w:pPr>
              <w:spacing w:after="108" w:line="259" w:lineRule="auto"/>
              <w:jc w:val="left"/>
              <w:rPr>
                <w:sz w:val="20"/>
                <w:szCs w:val="20"/>
              </w:rPr>
            </w:pPr>
            <w:r w:rsidRPr="00163A58">
              <w:rPr>
                <w:sz w:val="20"/>
                <w:szCs w:val="20"/>
              </w:rPr>
              <w:t>308.0789</w:t>
            </w:r>
          </w:p>
        </w:tc>
        <w:tc>
          <w:tcPr>
            <w:tcW w:w="960" w:type="dxa"/>
            <w:noWrap/>
            <w:hideMark/>
          </w:tcPr>
          <w:p w14:paraId="7305539B" w14:textId="77777777" w:rsidR="00163A58" w:rsidRPr="00163A58" w:rsidRDefault="00163A58" w:rsidP="00163A58">
            <w:pPr>
              <w:spacing w:after="108" w:line="259" w:lineRule="auto"/>
              <w:jc w:val="left"/>
              <w:rPr>
                <w:sz w:val="20"/>
                <w:szCs w:val="20"/>
              </w:rPr>
            </w:pPr>
          </w:p>
        </w:tc>
        <w:tc>
          <w:tcPr>
            <w:tcW w:w="960" w:type="dxa"/>
            <w:noWrap/>
            <w:hideMark/>
          </w:tcPr>
          <w:p w14:paraId="2E655DFE" w14:textId="77777777" w:rsidR="00163A58" w:rsidRPr="00163A58" w:rsidRDefault="00163A58" w:rsidP="00163A58">
            <w:pPr>
              <w:spacing w:after="108" w:line="259" w:lineRule="auto"/>
              <w:jc w:val="left"/>
              <w:rPr>
                <w:sz w:val="20"/>
                <w:szCs w:val="20"/>
              </w:rPr>
            </w:pPr>
          </w:p>
        </w:tc>
      </w:tr>
      <w:tr w:rsidR="00163A58" w:rsidRPr="00163A58" w14:paraId="42AD6B93" w14:textId="77777777" w:rsidTr="00163A58">
        <w:trPr>
          <w:trHeight w:val="288"/>
        </w:trPr>
        <w:tc>
          <w:tcPr>
            <w:tcW w:w="1735" w:type="dxa"/>
            <w:noWrap/>
            <w:hideMark/>
          </w:tcPr>
          <w:p w14:paraId="2D3B62DF" w14:textId="77777777" w:rsidR="00163A58" w:rsidRPr="00163A58" w:rsidRDefault="00163A58" w:rsidP="00163A58">
            <w:pPr>
              <w:spacing w:after="108" w:line="259" w:lineRule="auto"/>
              <w:jc w:val="left"/>
              <w:rPr>
                <w:sz w:val="20"/>
                <w:szCs w:val="20"/>
              </w:rPr>
            </w:pPr>
            <w:r w:rsidRPr="00163A58">
              <w:rPr>
                <w:sz w:val="20"/>
                <w:szCs w:val="20"/>
              </w:rPr>
              <w:t>1-2 %</w:t>
            </w:r>
          </w:p>
        </w:tc>
        <w:tc>
          <w:tcPr>
            <w:tcW w:w="867" w:type="dxa"/>
            <w:noWrap/>
            <w:hideMark/>
          </w:tcPr>
          <w:p w14:paraId="5A4CC1A1" w14:textId="77777777" w:rsidR="00163A58" w:rsidRPr="00163A58" w:rsidRDefault="00163A58" w:rsidP="00163A58">
            <w:pPr>
              <w:spacing w:after="108" w:line="259" w:lineRule="auto"/>
              <w:jc w:val="left"/>
              <w:rPr>
                <w:sz w:val="20"/>
                <w:szCs w:val="20"/>
              </w:rPr>
            </w:pPr>
            <w:r w:rsidRPr="00163A58">
              <w:rPr>
                <w:sz w:val="20"/>
                <w:szCs w:val="20"/>
              </w:rPr>
              <w:t>9</w:t>
            </w:r>
          </w:p>
        </w:tc>
        <w:tc>
          <w:tcPr>
            <w:tcW w:w="960" w:type="dxa"/>
            <w:noWrap/>
            <w:hideMark/>
          </w:tcPr>
          <w:p w14:paraId="4DAD2C4F" w14:textId="77777777" w:rsidR="00163A58" w:rsidRPr="00163A58" w:rsidRDefault="00163A58" w:rsidP="00163A58">
            <w:pPr>
              <w:spacing w:after="108" w:line="259" w:lineRule="auto"/>
              <w:jc w:val="left"/>
              <w:rPr>
                <w:sz w:val="20"/>
                <w:szCs w:val="20"/>
              </w:rPr>
            </w:pPr>
            <w:r w:rsidRPr="00163A58">
              <w:rPr>
                <w:sz w:val="20"/>
                <w:szCs w:val="20"/>
              </w:rPr>
              <w:t>304.17</w:t>
            </w:r>
          </w:p>
        </w:tc>
        <w:tc>
          <w:tcPr>
            <w:tcW w:w="960" w:type="dxa"/>
            <w:noWrap/>
            <w:hideMark/>
          </w:tcPr>
          <w:p w14:paraId="07899EFB" w14:textId="77777777" w:rsidR="00163A58" w:rsidRPr="00163A58" w:rsidRDefault="00163A58" w:rsidP="00163A58">
            <w:pPr>
              <w:spacing w:after="108" w:line="259" w:lineRule="auto"/>
              <w:jc w:val="left"/>
              <w:rPr>
                <w:sz w:val="20"/>
                <w:szCs w:val="20"/>
              </w:rPr>
            </w:pPr>
            <w:r w:rsidRPr="00163A58">
              <w:rPr>
                <w:sz w:val="20"/>
                <w:szCs w:val="20"/>
              </w:rPr>
              <w:t>33.79667</w:t>
            </w:r>
          </w:p>
        </w:tc>
        <w:tc>
          <w:tcPr>
            <w:tcW w:w="960" w:type="dxa"/>
            <w:noWrap/>
            <w:hideMark/>
          </w:tcPr>
          <w:p w14:paraId="45A4B336" w14:textId="77777777" w:rsidR="00163A58" w:rsidRPr="00163A58" w:rsidRDefault="00163A58" w:rsidP="00163A58">
            <w:pPr>
              <w:spacing w:after="108" w:line="259" w:lineRule="auto"/>
              <w:jc w:val="left"/>
              <w:rPr>
                <w:sz w:val="20"/>
                <w:szCs w:val="20"/>
              </w:rPr>
            </w:pPr>
            <w:r w:rsidRPr="00163A58">
              <w:rPr>
                <w:sz w:val="20"/>
                <w:szCs w:val="20"/>
              </w:rPr>
              <w:t>180.6319</w:t>
            </w:r>
          </w:p>
        </w:tc>
        <w:tc>
          <w:tcPr>
            <w:tcW w:w="960" w:type="dxa"/>
            <w:noWrap/>
            <w:hideMark/>
          </w:tcPr>
          <w:p w14:paraId="5A7C0904" w14:textId="77777777" w:rsidR="00163A58" w:rsidRPr="00163A58" w:rsidRDefault="00163A58" w:rsidP="00163A58">
            <w:pPr>
              <w:spacing w:after="108" w:line="259" w:lineRule="auto"/>
              <w:jc w:val="left"/>
              <w:rPr>
                <w:sz w:val="20"/>
                <w:szCs w:val="20"/>
              </w:rPr>
            </w:pPr>
          </w:p>
        </w:tc>
        <w:tc>
          <w:tcPr>
            <w:tcW w:w="960" w:type="dxa"/>
            <w:noWrap/>
            <w:hideMark/>
          </w:tcPr>
          <w:p w14:paraId="6372B598" w14:textId="77777777" w:rsidR="00163A58" w:rsidRPr="00163A58" w:rsidRDefault="00163A58" w:rsidP="00163A58">
            <w:pPr>
              <w:spacing w:after="108" w:line="259" w:lineRule="auto"/>
              <w:jc w:val="left"/>
              <w:rPr>
                <w:sz w:val="20"/>
                <w:szCs w:val="20"/>
              </w:rPr>
            </w:pPr>
          </w:p>
        </w:tc>
      </w:tr>
      <w:tr w:rsidR="00163A58" w:rsidRPr="00163A58" w14:paraId="261F182F" w14:textId="77777777" w:rsidTr="00163A58">
        <w:trPr>
          <w:trHeight w:val="288"/>
        </w:trPr>
        <w:tc>
          <w:tcPr>
            <w:tcW w:w="1735" w:type="dxa"/>
            <w:noWrap/>
            <w:hideMark/>
          </w:tcPr>
          <w:p w14:paraId="1204BAB3" w14:textId="77777777" w:rsidR="00163A58" w:rsidRPr="00163A58" w:rsidRDefault="00163A58" w:rsidP="00163A58">
            <w:pPr>
              <w:spacing w:after="108" w:line="259" w:lineRule="auto"/>
              <w:jc w:val="left"/>
              <w:rPr>
                <w:sz w:val="20"/>
                <w:szCs w:val="20"/>
              </w:rPr>
            </w:pPr>
            <w:r w:rsidRPr="00163A58">
              <w:rPr>
                <w:sz w:val="20"/>
                <w:szCs w:val="20"/>
              </w:rPr>
              <w:t>4-5 %</w:t>
            </w:r>
          </w:p>
        </w:tc>
        <w:tc>
          <w:tcPr>
            <w:tcW w:w="867" w:type="dxa"/>
            <w:noWrap/>
            <w:hideMark/>
          </w:tcPr>
          <w:p w14:paraId="5A7B25C4" w14:textId="77777777" w:rsidR="00163A58" w:rsidRPr="00163A58" w:rsidRDefault="00163A58" w:rsidP="00163A58">
            <w:pPr>
              <w:spacing w:after="108" w:line="259" w:lineRule="auto"/>
              <w:jc w:val="left"/>
              <w:rPr>
                <w:sz w:val="20"/>
                <w:szCs w:val="20"/>
              </w:rPr>
            </w:pPr>
            <w:r w:rsidRPr="00163A58">
              <w:rPr>
                <w:sz w:val="20"/>
                <w:szCs w:val="20"/>
              </w:rPr>
              <w:t>9</w:t>
            </w:r>
          </w:p>
        </w:tc>
        <w:tc>
          <w:tcPr>
            <w:tcW w:w="960" w:type="dxa"/>
            <w:noWrap/>
            <w:hideMark/>
          </w:tcPr>
          <w:p w14:paraId="4164A7A5" w14:textId="77777777" w:rsidR="00163A58" w:rsidRPr="00163A58" w:rsidRDefault="00163A58" w:rsidP="00163A58">
            <w:pPr>
              <w:spacing w:after="108" w:line="259" w:lineRule="auto"/>
              <w:jc w:val="left"/>
              <w:rPr>
                <w:sz w:val="20"/>
                <w:szCs w:val="20"/>
              </w:rPr>
            </w:pPr>
            <w:r w:rsidRPr="00163A58">
              <w:rPr>
                <w:sz w:val="20"/>
                <w:szCs w:val="20"/>
              </w:rPr>
              <w:t>203.93</w:t>
            </w:r>
          </w:p>
        </w:tc>
        <w:tc>
          <w:tcPr>
            <w:tcW w:w="960" w:type="dxa"/>
            <w:noWrap/>
            <w:hideMark/>
          </w:tcPr>
          <w:p w14:paraId="4D803DCE" w14:textId="77777777" w:rsidR="00163A58" w:rsidRPr="00163A58" w:rsidRDefault="00163A58" w:rsidP="00163A58">
            <w:pPr>
              <w:spacing w:after="108" w:line="259" w:lineRule="auto"/>
              <w:jc w:val="left"/>
              <w:rPr>
                <w:sz w:val="20"/>
                <w:szCs w:val="20"/>
              </w:rPr>
            </w:pPr>
            <w:r w:rsidRPr="00163A58">
              <w:rPr>
                <w:sz w:val="20"/>
                <w:szCs w:val="20"/>
              </w:rPr>
              <w:t>22.65889</w:t>
            </w:r>
          </w:p>
        </w:tc>
        <w:tc>
          <w:tcPr>
            <w:tcW w:w="960" w:type="dxa"/>
            <w:noWrap/>
            <w:hideMark/>
          </w:tcPr>
          <w:p w14:paraId="4BCFF202" w14:textId="77777777" w:rsidR="00163A58" w:rsidRPr="00163A58" w:rsidRDefault="00163A58" w:rsidP="00163A58">
            <w:pPr>
              <w:spacing w:after="108" w:line="259" w:lineRule="auto"/>
              <w:jc w:val="left"/>
              <w:rPr>
                <w:sz w:val="20"/>
                <w:szCs w:val="20"/>
              </w:rPr>
            </w:pPr>
            <w:r w:rsidRPr="00163A58">
              <w:rPr>
                <w:sz w:val="20"/>
                <w:szCs w:val="20"/>
              </w:rPr>
              <w:t>45.14921</w:t>
            </w:r>
          </w:p>
        </w:tc>
        <w:tc>
          <w:tcPr>
            <w:tcW w:w="960" w:type="dxa"/>
            <w:noWrap/>
            <w:hideMark/>
          </w:tcPr>
          <w:p w14:paraId="03841F55" w14:textId="77777777" w:rsidR="00163A58" w:rsidRPr="00163A58" w:rsidRDefault="00163A58" w:rsidP="00163A58">
            <w:pPr>
              <w:spacing w:after="108" w:line="259" w:lineRule="auto"/>
              <w:jc w:val="left"/>
              <w:rPr>
                <w:sz w:val="20"/>
                <w:szCs w:val="20"/>
              </w:rPr>
            </w:pPr>
          </w:p>
        </w:tc>
        <w:tc>
          <w:tcPr>
            <w:tcW w:w="960" w:type="dxa"/>
            <w:noWrap/>
            <w:hideMark/>
          </w:tcPr>
          <w:p w14:paraId="7EB2A2DE" w14:textId="77777777" w:rsidR="00163A58" w:rsidRPr="00163A58" w:rsidRDefault="00163A58" w:rsidP="00163A58">
            <w:pPr>
              <w:spacing w:after="108" w:line="259" w:lineRule="auto"/>
              <w:jc w:val="left"/>
              <w:rPr>
                <w:sz w:val="20"/>
                <w:szCs w:val="20"/>
              </w:rPr>
            </w:pPr>
          </w:p>
        </w:tc>
      </w:tr>
      <w:tr w:rsidR="00163A58" w:rsidRPr="00163A58" w14:paraId="6742915D" w14:textId="77777777" w:rsidTr="00163A58">
        <w:trPr>
          <w:trHeight w:val="288"/>
        </w:trPr>
        <w:tc>
          <w:tcPr>
            <w:tcW w:w="1735" w:type="dxa"/>
            <w:noWrap/>
            <w:hideMark/>
          </w:tcPr>
          <w:p w14:paraId="11EF8E88" w14:textId="77777777" w:rsidR="00163A58" w:rsidRPr="00163A58" w:rsidRDefault="00163A58" w:rsidP="00163A58">
            <w:pPr>
              <w:spacing w:after="108" w:line="259" w:lineRule="auto"/>
              <w:jc w:val="left"/>
              <w:rPr>
                <w:sz w:val="20"/>
                <w:szCs w:val="20"/>
              </w:rPr>
            </w:pPr>
            <w:r w:rsidRPr="00163A58">
              <w:rPr>
                <w:sz w:val="20"/>
                <w:szCs w:val="20"/>
              </w:rPr>
              <w:t>11-15 %</w:t>
            </w:r>
          </w:p>
        </w:tc>
        <w:tc>
          <w:tcPr>
            <w:tcW w:w="867" w:type="dxa"/>
            <w:noWrap/>
            <w:hideMark/>
          </w:tcPr>
          <w:p w14:paraId="2E3BA783" w14:textId="77777777" w:rsidR="00163A58" w:rsidRPr="00163A58" w:rsidRDefault="00163A58" w:rsidP="00163A58">
            <w:pPr>
              <w:spacing w:after="108" w:line="259" w:lineRule="auto"/>
              <w:jc w:val="left"/>
              <w:rPr>
                <w:sz w:val="20"/>
                <w:szCs w:val="20"/>
              </w:rPr>
            </w:pPr>
            <w:r w:rsidRPr="00163A58">
              <w:rPr>
                <w:sz w:val="20"/>
                <w:szCs w:val="20"/>
              </w:rPr>
              <w:t>9</w:t>
            </w:r>
          </w:p>
        </w:tc>
        <w:tc>
          <w:tcPr>
            <w:tcW w:w="960" w:type="dxa"/>
            <w:noWrap/>
            <w:hideMark/>
          </w:tcPr>
          <w:p w14:paraId="41961798" w14:textId="77777777" w:rsidR="00163A58" w:rsidRPr="00163A58" w:rsidRDefault="00163A58" w:rsidP="00163A58">
            <w:pPr>
              <w:spacing w:after="108" w:line="259" w:lineRule="auto"/>
              <w:jc w:val="left"/>
              <w:rPr>
                <w:sz w:val="20"/>
                <w:szCs w:val="20"/>
              </w:rPr>
            </w:pPr>
            <w:r w:rsidRPr="00163A58">
              <w:rPr>
                <w:sz w:val="20"/>
                <w:szCs w:val="20"/>
              </w:rPr>
              <w:t>323.39</w:t>
            </w:r>
          </w:p>
        </w:tc>
        <w:tc>
          <w:tcPr>
            <w:tcW w:w="960" w:type="dxa"/>
            <w:noWrap/>
            <w:hideMark/>
          </w:tcPr>
          <w:p w14:paraId="3613F53D" w14:textId="77777777" w:rsidR="00163A58" w:rsidRPr="00163A58" w:rsidRDefault="00163A58" w:rsidP="00163A58">
            <w:pPr>
              <w:spacing w:after="108" w:line="259" w:lineRule="auto"/>
              <w:jc w:val="left"/>
              <w:rPr>
                <w:sz w:val="20"/>
                <w:szCs w:val="20"/>
              </w:rPr>
            </w:pPr>
            <w:r w:rsidRPr="00163A58">
              <w:rPr>
                <w:sz w:val="20"/>
                <w:szCs w:val="20"/>
              </w:rPr>
              <w:t>35.93222</w:t>
            </w:r>
          </w:p>
        </w:tc>
        <w:tc>
          <w:tcPr>
            <w:tcW w:w="960" w:type="dxa"/>
            <w:noWrap/>
            <w:hideMark/>
          </w:tcPr>
          <w:p w14:paraId="36B408E4" w14:textId="77777777" w:rsidR="00163A58" w:rsidRPr="00163A58" w:rsidRDefault="00163A58" w:rsidP="00163A58">
            <w:pPr>
              <w:spacing w:after="108" w:line="259" w:lineRule="auto"/>
              <w:jc w:val="left"/>
              <w:rPr>
                <w:sz w:val="20"/>
                <w:szCs w:val="20"/>
              </w:rPr>
            </w:pPr>
            <w:r w:rsidRPr="00163A58">
              <w:rPr>
                <w:sz w:val="20"/>
                <w:szCs w:val="20"/>
              </w:rPr>
              <w:t>12.66314</w:t>
            </w:r>
          </w:p>
        </w:tc>
        <w:tc>
          <w:tcPr>
            <w:tcW w:w="960" w:type="dxa"/>
            <w:noWrap/>
            <w:hideMark/>
          </w:tcPr>
          <w:p w14:paraId="33C5E39A" w14:textId="77777777" w:rsidR="00163A58" w:rsidRPr="00163A58" w:rsidRDefault="00163A58" w:rsidP="00163A58">
            <w:pPr>
              <w:spacing w:after="108" w:line="259" w:lineRule="auto"/>
              <w:jc w:val="left"/>
              <w:rPr>
                <w:sz w:val="20"/>
                <w:szCs w:val="20"/>
              </w:rPr>
            </w:pPr>
          </w:p>
        </w:tc>
        <w:tc>
          <w:tcPr>
            <w:tcW w:w="960" w:type="dxa"/>
            <w:noWrap/>
            <w:hideMark/>
          </w:tcPr>
          <w:p w14:paraId="49B95D71" w14:textId="77777777" w:rsidR="00163A58" w:rsidRPr="00163A58" w:rsidRDefault="00163A58" w:rsidP="00163A58">
            <w:pPr>
              <w:spacing w:after="108" w:line="259" w:lineRule="auto"/>
              <w:jc w:val="left"/>
              <w:rPr>
                <w:sz w:val="20"/>
                <w:szCs w:val="20"/>
              </w:rPr>
            </w:pPr>
          </w:p>
        </w:tc>
      </w:tr>
      <w:tr w:rsidR="00163A58" w:rsidRPr="00163A58" w14:paraId="4487221E" w14:textId="77777777" w:rsidTr="00163A58">
        <w:trPr>
          <w:trHeight w:val="300"/>
        </w:trPr>
        <w:tc>
          <w:tcPr>
            <w:tcW w:w="1735" w:type="dxa"/>
            <w:noWrap/>
            <w:hideMark/>
          </w:tcPr>
          <w:p w14:paraId="7FCF8A67" w14:textId="77777777" w:rsidR="00163A58" w:rsidRPr="00163A58" w:rsidRDefault="00163A58" w:rsidP="00163A58">
            <w:pPr>
              <w:spacing w:after="108" w:line="259" w:lineRule="auto"/>
              <w:jc w:val="left"/>
              <w:rPr>
                <w:sz w:val="20"/>
                <w:szCs w:val="20"/>
              </w:rPr>
            </w:pPr>
            <w:r w:rsidRPr="00163A58">
              <w:rPr>
                <w:sz w:val="20"/>
                <w:szCs w:val="20"/>
              </w:rPr>
              <w:t>20-25</w:t>
            </w:r>
          </w:p>
        </w:tc>
        <w:tc>
          <w:tcPr>
            <w:tcW w:w="867" w:type="dxa"/>
            <w:noWrap/>
            <w:hideMark/>
          </w:tcPr>
          <w:p w14:paraId="57FD87A7" w14:textId="77777777" w:rsidR="00163A58" w:rsidRPr="00163A58" w:rsidRDefault="00163A58" w:rsidP="00163A58">
            <w:pPr>
              <w:spacing w:after="108" w:line="259" w:lineRule="auto"/>
              <w:jc w:val="left"/>
              <w:rPr>
                <w:sz w:val="20"/>
                <w:szCs w:val="20"/>
              </w:rPr>
            </w:pPr>
            <w:r w:rsidRPr="00163A58">
              <w:rPr>
                <w:sz w:val="20"/>
                <w:szCs w:val="20"/>
              </w:rPr>
              <w:t>9</w:t>
            </w:r>
          </w:p>
        </w:tc>
        <w:tc>
          <w:tcPr>
            <w:tcW w:w="960" w:type="dxa"/>
            <w:noWrap/>
            <w:hideMark/>
          </w:tcPr>
          <w:p w14:paraId="344A03C9" w14:textId="77777777" w:rsidR="00163A58" w:rsidRPr="00163A58" w:rsidRDefault="00163A58" w:rsidP="00163A58">
            <w:pPr>
              <w:spacing w:after="108" w:line="259" w:lineRule="auto"/>
              <w:jc w:val="left"/>
              <w:rPr>
                <w:sz w:val="20"/>
                <w:szCs w:val="20"/>
              </w:rPr>
            </w:pPr>
            <w:r w:rsidRPr="00163A58">
              <w:rPr>
                <w:sz w:val="20"/>
                <w:szCs w:val="20"/>
              </w:rPr>
              <w:t>310.5</w:t>
            </w:r>
          </w:p>
        </w:tc>
        <w:tc>
          <w:tcPr>
            <w:tcW w:w="960" w:type="dxa"/>
            <w:noWrap/>
            <w:hideMark/>
          </w:tcPr>
          <w:p w14:paraId="16800200" w14:textId="77777777" w:rsidR="00163A58" w:rsidRPr="00163A58" w:rsidRDefault="00163A58" w:rsidP="00163A58">
            <w:pPr>
              <w:spacing w:after="108" w:line="259" w:lineRule="auto"/>
              <w:jc w:val="left"/>
              <w:rPr>
                <w:sz w:val="20"/>
                <w:szCs w:val="20"/>
              </w:rPr>
            </w:pPr>
            <w:r w:rsidRPr="00163A58">
              <w:rPr>
                <w:sz w:val="20"/>
                <w:szCs w:val="20"/>
              </w:rPr>
              <w:t>34.5</w:t>
            </w:r>
          </w:p>
        </w:tc>
        <w:tc>
          <w:tcPr>
            <w:tcW w:w="960" w:type="dxa"/>
            <w:noWrap/>
            <w:hideMark/>
          </w:tcPr>
          <w:p w14:paraId="47D97485" w14:textId="77777777" w:rsidR="00163A58" w:rsidRPr="00163A58" w:rsidRDefault="00163A58" w:rsidP="00163A58">
            <w:pPr>
              <w:spacing w:after="108" w:line="259" w:lineRule="auto"/>
              <w:jc w:val="left"/>
              <w:rPr>
                <w:sz w:val="20"/>
                <w:szCs w:val="20"/>
              </w:rPr>
            </w:pPr>
            <w:r w:rsidRPr="00163A58">
              <w:rPr>
                <w:sz w:val="20"/>
                <w:szCs w:val="20"/>
              </w:rPr>
              <w:t>172.285</w:t>
            </w:r>
          </w:p>
        </w:tc>
        <w:tc>
          <w:tcPr>
            <w:tcW w:w="960" w:type="dxa"/>
            <w:noWrap/>
            <w:hideMark/>
          </w:tcPr>
          <w:p w14:paraId="7C57E6D5" w14:textId="77777777" w:rsidR="00163A58" w:rsidRPr="00163A58" w:rsidRDefault="00163A58" w:rsidP="00163A58">
            <w:pPr>
              <w:spacing w:after="108" w:line="259" w:lineRule="auto"/>
              <w:jc w:val="left"/>
              <w:rPr>
                <w:sz w:val="20"/>
                <w:szCs w:val="20"/>
              </w:rPr>
            </w:pPr>
          </w:p>
        </w:tc>
        <w:tc>
          <w:tcPr>
            <w:tcW w:w="960" w:type="dxa"/>
            <w:noWrap/>
            <w:hideMark/>
          </w:tcPr>
          <w:p w14:paraId="533F7562" w14:textId="77777777" w:rsidR="00163A58" w:rsidRPr="00163A58" w:rsidRDefault="00163A58" w:rsidP="00163A58">
            <w:pPr>
              <w:spacing w:after="108" w:line="259" w:lineRule="auto"/>
              <w:jc w:val="left"/>
              <w:rPr>
                <w:sz w:val="20"/>
                <w:szCs w:val="20"/>
              </w:rPr>
            </w:pPr>
          </w:p>
        </w:tc>
      </w:tr>
      <w:tr w:rsidR="00163A58" w:rsidRPr="00163A58" w14:paraId="5ABC559A" w14:textId="77777777" w:rsidTr="00163A58">
        <w:trPr>
          <w:trHeight w:val="288"/>
        </w:trPr>
        <w:tc>
          <w:tcPr>
            <w:tcW w:w="1735" w:type="dxa"/>
            <w:noWrap/>
            <w:hideMark/>
          </w:tcPr>
          <w:p w14:paraId="0F34B9DC" w14:textId="77777777" w:rsidR="00163A58" w:rsidRPr="00163A58" w:rsidRDefault="00163A58" w:rsidP="00163A58">
            <w:pPr>
              <w:spacing w:after="108" w:line="259" w:lineRule="auto"/>
              <w:jc w:val="left"/>
              <w:rPr>
                <w:sz w:val="20"/>
                <w:szCs w:val="20"/>
              </w:rPr>
            </w:pPr>
          </w:p>
        </w:tc>
        <w:tc>
          <w:tcPr>
            <w:tcW w:w="867" w:type="dxa"/>
            <w:noWrap/>
            <w:hideMark/>
          </w:tcPr>
          <w:p w14:paraId="74CAE20B" w14:textId="77777777" w:rsidR="00163A58" w:rsidRPr="00163A58" w:rsidRDefault="00163A58" w:rsidP="00163A58">
            <w:pPr>
              <w:spacing w:after="108" w:line="259" w:lineRule="auto"/>
              <w:jc w:val="left"/>
              <w:rPr>
                <w:sz w:val="20"/>
                <w:szCs w:val="20"/>
              </w:rPr>
            </w:pPr>
          </w:p>
        </w:tc>
        <w:tc>
          <w:tcPr>
            <w:tcW w:w="960" w:type="dxa"/>
            <w:noWrap/>
            <w:hideMark/>
          </w:tcPr>
          <w:p w14:paraId="264EB7E2" w14:textId="77777777" w:rsidR="00163A58" w:rsidRPr="00163A58" w:rsidRDefault="00163A58" w:rsidP="00163A58">
            <w:pPr>
              <w:spacing w:after="108" w:line="259" w:lineRule="auto"/>
              <w:jc w:val="left"/>
              <w:rPr>
                <w:sz w:val="20"/>
                <w:szCs w:val="20"/>
              </w:rPr>
            </w:pPr>
          </w:p>
        </w:tc>
        <w:tc>
          <w:tcPr>
            <w:tcW w:w="960" w:type="dxa"/>
            <w:noWrap/>
            <w:hideMark/>
          </w:tcPr>
          <w:p w14:paraId="34F1248E" w14:textId="77777777" w:rsidR="00163A58" w:rsidRPr="00163A58" w:rsidRDefault="00163A58" w:rsidP="00163A58">
            <w:pPr>
              <w:spacing w:after="108" w:line="259" w:lineRule="auto"/>
              <w:jc w:val="left"/>
              <w:rPr>
                <w:sz w:val="20"/>
                <w:szCs w:val="20"/>
              </w:rPr>
            </w:pPr>
          </w:p>
        </w:tc>
        <w:tc>
          <w:tcPr>
            <w:tcW w:w="960" w:type="dxa"/>
            <w:noWrap/>
            <w:hideMark/>
          </w:tcPr>
          <w:p w14:paraId="2214320E" w14:textId="77777777" w:rsidR="00163A58" w:rsidRPr="00163A58" w:rsidRDefault="00163A58" w:rsidP="00163A58">
            <w:pPr>
              <w:spacing w:after="108" w:line="259" w:lineRule="auto"/>
              <w:jc w:val="left"/>
              <w:rPr>
                <w:sz w:val="20"/>
                <w:szCs w:val="20"/>
              </w:rPr>
            </w:pPr>
          </w:p>
        </w:tc>
        <w:tc>
          <w:tcPr>
            <w:tcW w:w="960" w:type="dxa"/>
            <w:noWrap/>
            <w:hideMark/>
          </w:tcPr>
          <w:p w14:paraId="7BD10E16" w14:textId="77777777" w:rsidR="00163A58" w:rsidRPr="00163A58" w:rsidRDefault="00163A58" w:rsidP="00163A58">
            <w:pPr>
              <w:spacing w:after="108" w:line="259" w:lineRule="auto"/>
              <w:jc w:val="left"/>
              <w:rPr>
                <w:sz w:val="20"/>
                <w:szCs w:val="20"/>
              </w:rPr>
            </w:pPr>
          </w:p>
        </w:tc>
        <w:tc>
          <w:tcPr>
            <w:tcW w:w="960" w:type="dxa"/>
            <w:noWrap/>
            <w:hideMark/>
          </w:tcPr>
          <w:p w14:paraId="1E165B61" w14:textId="77777777" w:rsidR="00163A58" w:rsidRPr="00163A58" w:rsidRDefault="00163A58" w:rsidP="00163A58">
            <w:pPr>
              <w:spacing w:after="108" w:line="259" w:lineRule="auto"/>
              <w:jc w:val="left"/>
              <w:rPr>
                <w:sz w:val="20"/>
                <w:szCs w:val="20"/>
              </w:rPr>
            </w:pPr>
          </w:p>
        </w:tc>
      </w:tr>
      <w:tr w:rsidR="00163A58" w:rsidRPr="00163A58" w14:paraId="69DE47D3" w14:textId="77777777" w:rsidTr="00163A58">
        <w:trPr>
          <w:trHeight w:val="288"/>
        </w:trPr>
        <w:tc>
          <w:tcPr>
            <w:tcW w:w="1735" w:type="dxa"/>
            <w:noWrap/>
            <w:hideMark/>
          </w:tcPr>
          <w:p w14:paraId="062CEC16" w14:textId="77777777" w:rsidR="00163A58" w:rsidRPr="00163A58" w:rsidRDefault="00163A58" w:rsidP="00163A58">
            <w:pPr>
              <w:spacing w:after="108" w:line="259" w:lineRule="auto"/>
              <w:jc w:val="left"/>
              <w:rPr>
                <w:sz w:val="20"/>
                <w:szCs w:val="20"/>
              </w:rPr>
            </w:pPr>
          </w:p>
        </w:tc>
        <w:tc>
          <w:tcPr>
            <w:tcW w:w="867" w:type="dxa"/>
            <w:noWrap/>
            <w:hideMark/>
          </w:tcPr>
          <w:p w14:paraId="0469B421" w14:textId="77777777" w:rsidR="00163A58" w:rsidRPr="00163A58" w:rsidRDefault="00163A58" w:rsidP="00163A58">
            <w:pPr>
              <w:spacing w:after="108" w:line="259" w:lineRule="auto"/>
              <w:jc w:val="left"/>
              <w:rPr>
                <w:sz w:val="20"/>
                <w:szCs w:val="20"/>
              </w:rPr>
            </w:pPr>
          </w:p>
        </w:tc>
        <w:tc>
          <w:tcPr>
            <w:tcW w:w="960" w:type="dxa"/>
            <w:noWrap/>
            <w:hideMark/>
          </w:tcPr>
          <w:p w14:paraId="663008F0" w14:textId="77777777" w:rsidR="00163A58" w:rsidRPr="00163A58" w:rsidRDefault="00163A58" w:rsidP="00163A58">
            <w:pPr>
              <w:spacing w:after="108" w:line="259" w:lineRule="auto"/>
              <w:jc w:val="left"/>
              <w:rPr>
                <w:sz w:val="20"/>
                <w:szCs w:val="20"/>
              </w:rPr>
            </w:pPr>
          </w:p>
        </w:tc>
        <w:tc>
          <w:tcPr>
            <w:tcW w:w="960" w:type="dxa"/>
            <w:noWrap/>
            <w:hideMark/>
          </w:tcPr>
          <w:p w14:paraId="5BD3CCCE" w14:textId="77777777" w:rsidR="00163A58" w:rsidRPr="00163A58" w:rsidRDefault="00163A58" w:rsidP="00163A58">
            <w:pPr>
              <w:spacing w:after="108" w:line="259" w:lineRule="auto"/>
              <w:jc w:val="left"/>
              <w:rPr>
                <w:sz w:val="20"/>
                <w:szCs w:val="20"/>
              </w:rPr>
            </w:pPr>
          </w:p>
        </w:tc>
        <w:tc>
          <w:tcPr>
            <w:tcW w:w="960" w:type="dxa"/>
            <w:noWrap/>
            <w:hideMark/>
          </w:tcPr>
          <w:p w14:paraId="6764F112" w14:textId="77777777" w:rsidR="00163A58" w:rsidRPr="00163A58" w:rsidRDefault="00163A58" w:rsidP="00163A58">
            <w:pPr>
              <w:spacing w:after="108" w:line="259" w:lineRule="auto"/>
              <w:jc w:val="left"/>
              <w:rPr>
                <w:sz w:val="20"/>
                <w:szCs w:val="20"/>
              </w:rPr>
            </w:pPr>
          </w:p>
        </w:tc>
        <w:tc>
          <w:tcPr>
            <w:tcW w:w="960" w:type="dxa"/>
            <w:noWrap/>
            <w:hideMark/>
          </w:tcPr>
          <w:p w14:paraId="26813182" w14:textId="77777777" w:rsidR="00163A58" w:rsidRPr="00163A58" w:rsidRDefault="00163A58" w:rsidP="00163A58">
            <w:pPr>
              <w:spacing w:after="108" w:line="259" w:lineRule="auto"/>
              <w:jc w:val="left"/>
              <w:rPr>
                <w:sz w:val="20"/>
                <w:szCs w:val="20"/>
              </w:rPr>
            </w:pPr>
          </w:p>
        </w:tc>
        <w:tc>
          <w:tcPr>
            <w:tcW w:w="960" w:type="dxa"/>
            <w:noWrap/>
            <w:hideMark/>
          </w:tcPr>
          <w:p w14:paraId="45550644" w14:textId="77777777" w:rsidR="00163A58" w:rsidRPr="00163A58" w:rsidRDefault="00163A58" w:rsidP="00163A58">
            <w:pPr>
              <w:spacing w:after="108" w:line="259" w:lineRule="auto"/>
              <w:jc w:val="left"/>
              <w:rPr>
                <w:sz w:val="20"/>
                <w:szCs w:val="20"/>
              </w:rPr>
            </w:pPr>
          </w:p>
        </w:tc>
      </w:tr>
      <w:tr w:rsidR="00163A58" w:rsidRPr="00163A58" w14:paraId="69DE9A78" w14:textId="77777777" w:rsidTr="00163A58">
        <w:trPr>
          <w:trHeight w:val="300"/>
        </w:trPr>
        <w:tc>
          <w:tcPr>
            <w:tcW w:w="1735" w:type="dxa"/>
            <w:noWrap/>
            <w:hideMark/>
          </w:tcPr>
          <w:p w14:paraId="0F7663CA" w14:textId="77777777" w:rsidR="00163A58" w:rsidRPr="00163A58" w:rsidRDefault="00163A58" w:rsidP="00163A58">
            <w:pPr>
              <w:spacing w:after="108" w:line="259" w:lineRule="auto"/>
              <w:jc w:val="left"/>
              <w:rPr>
                <w:sz w:val="20"/>
                <w:szCs w:val="20"/>
              </w:rPr>
            </w:pPr>
            <w:r w:rsidRPr="00163A58">
              <w:rPr>
                <w:sz w:val="20"/>
                <w:szCs w:val="20"/>
              </w:rPr>
              <w:t>ANOVA</w:t>
            </w:r>
          </w:p>
        </w:tc>
        <w:tc>
          <w:tcPr>
            <w:tcW w:w="867" w:type="dxa"/>
            <w:noWrap/>
            <w:hideMark/>
          </w:tcPr>
          <w:p w14:paraId="4BDEF2B5" w14:textId="77777777" w:rsidR="00163A58" w:rsidRPr="00163A58" w:rsidRDefault="00163A58" w:rsidP="00163A58">
            <w:pPr>
              <w:spacing w:after="108" w:line="259" w:lineRule="auto"/>
              <w:jc w:val="left"/>
              <w:rPr>
                <w:sz w:val="20"/>
                <w:szCs w:val="20"/>
              </w:rPr>
            </w:pPr>
          </w:p>
        </w:tc>
        <w:tc>
          <w:tcPr>
            <w:tcW w:w="960" w:type="dxa"/>
            <w:noWrap/>
            <w:hideMark/>
          </w:tcPr>
          <w:p w14:paraId="4311D7AE" w14:textId="77777777" w:rsidR="00163A58" w:rsidRPr="00163A58" w:rsidRDefault="00163A58" w:rsidP="00163A58">
            <w:pPr>
              <w:spacing w:after="108" w:line="259" w:lineRule="auto"/>
              <w:jc w:val="left"/>
              <w:rPr>
                <w:sz w:val="20"/>
                <w:szCs w:val="20"/>
              </w:rPr>
            </w:pPr>
          </w:p>
        </w:tc>
        <w:tc>
          <w:tcPr>
            <w:tcW w:w="960" w:type="dxa"/>
            <w:noWrap/>
            <w:hideMark/>
          </w:tcPr>
          <w:p w14:paraId="1E8C0475" w14:textId="77777777" w:rsidR="00163A58" w:rsidRPr="00163A58" w:rsidRDefault="00163A58" w:rsidP="00163A58">
            <w:pPr>
              <w:spacing w:after="108" w:line="259" w:lineRule="auto"/>
              <w:jc w:val="left"/>
              <w:rPr>
                <w:sz w:val="20"/>
                <w:szCs w:val="20"/>
              </w:rPr>
            </w:pPr>
          </w:p>
        </w:tc>
        <w:tc>
          <w:tcPr>
            <w:tcW w:w="960" w:type="dxa"/>
            <w:noWrap/>
            <w:hideMark/>
          </w:tcPr>
          <w:p w14:paraId="7C93B299" w14:textId="77777777" w:rsidR="00163A58" w:rsidRPr="00163A58" w:rsidRDefault="00163A58" w:rsidP="00163A58">
            <w:pPr>
              <w:spacing w:after="108" w:line="259" w:lineRule="auto"/>
              <w:jc w:val="left"/>
              <w:rPr>
                <w:sz w:val="20"/>
                <w:szCs w:val="20"/>
              </w:rPr>
            </w:pPr>
          </w:p>
        </w:tc>
        <w:tc>
          <w:tcPr>
            <w:tcW w:w="960" w:type="dxa"/>
            <w:noWrap/>
            <w:hideMark/>
          </w:tcPr>
          <w:p w14:paraId="49379D54" w14:textId="77777777" w:rsidR="00163A58" w:rsidRPr="00163A58" w:rsidRDefault="00163A58" w:rsidP="00163A58">
            <w:pPr>
              <w:spacing w:after="108" w:line="259" w:lineRule="auto"/>
              <w:jc w:val="left"/>
              <w:rPr>
                <w:sz w:val="20"/>
                <w:szCs w:val="20"/>
              </w:rPr>
            </w:pPr>
          </w:p>
        </w:tc>
        <w:tc>
          <w:tcPr>
            <w:tcW w:w="960" w:type="dxa"/>
            <w:noWrap/>
            <w:hideMark/>
          </w:tcPr>
          <w:p w14:paraId="759B8231" w14:textId="77777777" w:rsidR="00163A58" w:rsidRPr="00163A58" w:rsidRDefault="00163A58" w:rsidP="00163A58">
            <w:pPr>
              <w:spacing w:after="108" w:line="259" w:lineRule="auto"/>
              <w:jc w:val="left"/>
              <w:rPr>
                <w:sz w:val="20"/>
                <w:szCs w:val="20"/>
              </w:rPr>
            </w:pPr>
          </w:p>
        </w:tc>
      </w:tr>
      <w:tr w:rsidR="00163A58" w:rsidRPr="00163A58" w14:paraId="708FDE35" w14:textId="77777777" w:rsidTr="00163A58">
        <w:trPr>
          <w:trHeight w:val="288"/>
        </w:trPr>
        <w:tc>
          <w:tcPr>
            <w:tcW w:w="1735" w:type="dxa"/>
            <w:noWrap/>
            <w:hideMark/>
          </w:tcPr>
          <w:p w14:paraId="1BD8D36D" w14:textId="77777777" w:rsidR="00163A58" w:rsidRPr="00163A58" w:rsidRDefault="00163A58" w:rsidP="00163A58">
            <w:pPr>
              <w:spacing w:after="108" w:line="259" w:lineRule="auto"/>
              <w:jc w:val="left"/>
              <w:rPr>
                <w:i/>
                <w:iCs/>
                <w:sz w:val="20"/>
                <w:szCs w:val="20"/>
              </w:rPr>
            </w:pPr>
            <w:r w:rsidRPr="00163A58">
              <w:rPr>
                <w:i/>
                <w:iCs/>
                <w:sz w:val="20"/>
                <w:szCs w:val="20"/>
              </w:rPr>
              <w:lastRenderedPageBreak/>
              <w:t>Source of Variation</w:t>
            </w:r>
          </w:p>
        </w:tc>
        <w:tc>
          <w:tcPr>
            <w:tcW w:w="867" w:type="dxa"/>
            <w:noWrap/>
            <w:hideMark/>
          </w:tcPr>
          <w:p w14:paraId="6833AA4D" w14:textId="77777777" w:rsidR="00163A58" w:rsidRPr="00163A58" w:rsidRDefault="00163A58" w:rsidP="00163A58">
            <w:pPr>
              <w:spacing w:after="108" w:line="259" w:lineRule="auto"/>
              <w:jc w:val="left"/>
              <w:rPr>
                <w:i/>
                <w:iCs/>
                <w:sz w:val="20"/>
                <w:szCs w:val="20"/>
              </w:rPr>
            </w:pPr>
            <w:r w:rsidRPr="00163A58">
              <w:rPr>
                <w:i/>
                <w:iCs/>
                <w:sz w:val="20"/>
                <w:szCs w:val="20"/>
              </w:rPr>
              <w:t>SS</w:t>
            </w:r>
          </w:p>
        </w:tc>
        <w:tc>
          <w:tcPr>
            <w:tcW w:w="960" w:type="dxa"/>
            <w:noWrap/>
            <w:hideMark/>
          </w:tcPr>
          <w:p w14:paraId="21194489" w14:textId="77777777" w:rsidR="00163A58" w:rsidRPr="00163A58" w:rsidRDefault="00163A58" w:rsidP="00163A58">
            <w:pPr>
              <w:spacing w:after="108" w:line="259" w:lineRule="auto"/>
              <w:jc w:val="left"/>
              <w:rPr>
                <w:i/>
                <w:iCs/>
                <w:sz w:val="20"/>
                <w:szCs w:val="20"/>
              </w:rPr>
            </w:pPr>
            <w:r w:rsidRPr="00163A58">
              <w:rPr>
                <w:i/>
                <w:iCs/>
                <w:sz w:val="20"/>
                <w:szCs w:val="20"/>
              </w:rPr>
              <w:t>df</w:t>
            </w:r>
          </w:p>
        </w:tc>
        <w:tc>
          <w:tcPr>
            <w:tcW w:w="960" w:type="dxa"/>
            <w:noWrap/>
            <w:hideMark/>
          </w:tcPr>
          <w:p w14:paraId="6166F936" w14:textId="77777777" w:rsidR="00163A58" w:rsidRPr="00163A58" w:rsidRDefault="00163A58" w:rsidP="00163A58">
            <w:pPr>
              <w:spacing w:after="108" w:line="259" w:lineRule="auto"/>
              <w:jc w:val="left"/>
              <w:rPr>
                <w:i/>
                <w:iCs/>
                <w:sz w:val="20"/>
                <w:szCs w:val="20"/>
              </w:rPr>
            </w:pPr>
            <w:r w:rsidRPr="00163A58">
              <w:rPr>
                <w:i/>
                <w:iCs/>
                <w:sz w:val="20"/>
                <w:szCs w:val="20"/>
              </w:rPr>
              <w:t>MS</w:t>
            </w:r>
          </w:p>
        </w:tc>
        <w:tc>
          <w:tcPr>
            <w:tcW w:w="960" w:type="dxa"/>
            <w:noWrap/>
            <w:hideMark/>
          </w:tcPr>
          <w:p w14:paraId="4673645C" w14:textId="77777777" w:rsidR="00163A58" w:rsidRPr="00163A58" w:rsidRDefault="00163A58" w:rsidP="00163A58">
            <w:pPr>
              <w:spacing w:after="108" w:line="259" w:lineRule="auto"/>
              <w:jc w:val="left"/>
              <w:rPr>
                <w:i/>
                <w:iCs/>
                <w:sz w:val="20"/>
                <w:szCs w:val="20"/>
              </w:rPr>
            </w:pPr>
            <w:r w:rsidRPr="00163A58">
              <w:rPr>
                <w:i/>
                <w:iCs/>
                <w:sz w:val="20"/>
                <w:szCs w:val="20"/>
              </w:rPr>
              <w:t>F</w:t>
            </w:r>
          </w:p>
        </w:tc>
        <w:tc>
          <w:tcPr>
            <w:tcW w:w="960" w:type="dxa"/>
            <w:noWrap/>
            <w:hideMark/>
          </w:tcPr>
          <w:p w14:paraId="53DDEBCC" w14:textId="77777777" w:rsidR="00163A58" w:rsidRPr="00163A58" w:rsidRDefault="00163A58" w:rsidP="00163A58">
            <w:pPr>
              <w:spacing w:after="108" w:line="259" w:lineRule="auto"/>
              <w:jc w:val="left"/>
              <w:rPr>
                <w:i/>
                <w:iCs/>
                <w:sz w:val="20"/>
                <w:szCs w:val="20"/>
              </w:rPr>
            </w:pPr>
            <w:r w:rsidRPr="00163A58">
              <w:rPr>
                <w:i/>
                <w:iCs/>
                <w:sz w:val="20"/>
                <w:szCs w:val="20"/>
              </w:rPr>
              <w:t>P-value</w:t>
            </w:r>
          </w:p>
        </w:tc>
        <w:tc>
          <w:tcPr>
            <w:tcW w:w="960" w:type="dxa"/>
            <w:noWrap/>
            <w:hideMark/>
          </w:tcPr>
          <w:p w14:paraId="03ABCACD" w14:textId="77777777" w:rsidR="00163A58" w:rsidRPr="00163A58" w:rsidRDefault="00163A58" w:rsidP="00163A58">
            <w:pPr>
              <w:spacing w:after="108" w:line="259" w:lineRule="auto"/>
              <w:jc w:val="left"/>
              <w:rPr>
                <w:i/>
                <w:iCs/>
                <w:sz w:val="20"/>
                <w:szCs w:val="20"/>
              </w:rPr>
            </w:pPr>
            <w:r w:rsidRPr="00163A58">
              <w:rPr>
                <w:i/>
                <w:iCs/>
                <w:sz w:val="20"/>
                <w:szCs w:val="20"/>
              </w:rPr>
              <w:t>F crit</w:t>
            </w:r>
          </w:p>
        </w:tc>
      </w:tr>
      <w:tr w:rsidR="00163A58" w:rsidRPr="00163A58" w14:paraId="368EDCAF" w14:textId="77777777" w:rsidTr="00163A58">
        <w:trPr>
          <w:trHeight w:val="288"/>
        </w:trPr>
        <w:tc>
          <w:tcPr>
            <w:tcW w:w="1735" w:type="dxa"/>
            <w:noWrap/>
            <w:hideMark/>
          </w:tcPr>
          <w:p w14:paraId="5A4C78E2" w14:textId="77777777" w:rsidR="00163A58" w:rsidRPr="00163A58" w:rsidRDefault="00163A58" w:rsidP="00163A58">
            <w:pPr>
              <w:spacing w:after="108" w:line="259" w:lineRule="auto"/>
              <w:jc w:val="left"/>
              <w:rPr>
                <w:sz w:val="20"/>
                <w:szCs w:val="20"/>
              </w:rPr>
            </w:pPr>
            <w:r w:rsidRPr="00163A58">
              <w:rPr>
                <w:sz w:val="20"/>
                <w:szCs w:val="20"/>
              </w:rPr>
              <w:t>Between Groups</w:t>
            </w:r>
          </w:p>
        </w:tc>
        <w:tc>
          <w:tcPr>
            <w:tcW w:w="867" w:type="dxa"/>
            <w:noWrap/>
            <w:hideMark/>
          </w:tcPr>
          <w:p w14:paraId="42C66A04" w14:textId="77777777" w:rsidR="00163A58" w:rsidRPr="00163A58" w:rsidRDefault="00163A58" w:rsidP="00163A58">
            <w:pPr>
              <w:spacing w:after="108" w:line="259" w:lineRule="auto"/>
              <w:jc w:val="left"/>
              <w:rPr>
                <w:sz w:val="20"/>
                <w:szCs w:val="20"/>
              </w:rPr>
            </w:pPr>
            <w:r w:rsidRPr="00163A58">
              <w:rPr>
                <w:sz w:val="20"/>
                <w:szCs w:val="20"/>
              </w:rPr>
              <w:t>1159.174</w:t>
            </w:r>
          </w:p>
        </w:tc>
        <w:tc>
          <w:tcPr>
            <w:tcW w:w="960" w:type="dxa"/>
            <w:noWrap/>
            <w:hideMark/>
          </w:tcPr>
          <w:p w14:paraId="50DDF537" w14:textId="77777777" w:rsidR="00163A58" w:rsidRPr="00163A58" w:rsidRDefault="00163A58" w:rsidP="00163A58">
            <w:pPr>
              <w:spacing w:after="108" w:line="259" w:lineRule="auto"/>
              <w:jc w:val="left"/>
              <w:rPr>
                <w:sz w:val="20"/>
                <w:szCs w:val="20"/>
              </w:rPr>
            </w:pPr>
            <w:r w:rsidRPr="00163A58">
              <w:rPr>
                <w:sz w:val="20"/>
                <w:szCs w:val="20"/>
              </w:rPr>
              <w:t>4</w:t>
            </w:r>
          </w:p>
        </w:tc>
        <w:tc>
          <w:tcPr>
            <w:tcW w:w="960" w:type="dxa"/>
            <w:noWrap/>
            <w:hideMark/>
          </w:tcPr>
          <w:p w14:paraId="6E15300B" w14:textId="77777777" w:rsidR="00163A58" w:rsidRPr="00163A58" w:rsidRDefault="00163A58" w:rsidP="00163A58">
            <w:pPr>
              <w:spacing w:after="108" w:line="259" w:lineRule="auto"/>
              <w:jc w:val="left"/>
              <w:rPr>
                <w:sz w:val="20"/>
                <w:szCs w:val="20"/>
              </w:rPr>
            </w:pPr>
            <w:r w:rsidRPr="00163A58">
              <w:rPr>
                <w:sz w:val="20"/>
                <w:szCs w:val="20"/>
              </w:rPr>
              <w:t>289.7934</w:t>
            </w:r>
          </w:p>
        </w:tc>
        <w:tc>
          <w:tcPr>
            <w:tcW w:w="960" w:type="dxa"/>
            <w:noWrap/>
            <w:hideMark/>
          </w:tcPr>
          <w:p w14:paraId="3DE119DF" w14:textId="77777777" w:rsidR="00163A58" w:rsidRPr="00163A58" w:rsidRDefault="00163A58" w:rsidP="00163A58">
            <w:pPr>
              <w:spacing w:after="108" w:line="259" w:lineRule="auto"/>
              <w:jc w:val="left"/>
              <w:rPr>
                <w:sz w:val="20"/>
                <w:szCs w:val="20"/>
              </w:rPr>
            </w:pPr>
            <w:r w:rsidRPr="00163A58">
              <w:rPr>
                <w:sz w:val="20"/>
                <w:szCs w:val="20"/>
              </w:rPr>
              <w:t>2.015791</w:t>
            </w:r>
          </w:p>
        </w:tc>
        <w:tc>
          <w:tcPr>
            <w:tcW w:w="960" w:type="dxa"/>
            <w:noWrap/>
            <w:hideMark/>
          </w:tcPr>
          <w:p w14:paraId="7FAA4DDC" w14:textId="77777777" w:rsidR="00163A58" w:rsidRPr="00163A58" w:rsidRDefault="00163A58" w:rsidP="00163A58">
            <w:pPr>
              <w:spacing w:after="108" w:line="259" w:lineRule="auto"/>
              <w:jc w:val="left"/>
              <w:rPr>
                <w:sz w:val="20"/>
                <w:szCs w:val="20"/>
              </w:rPr>
            </w:pPr>
            <w:r w:rsidRPr="00163A58">
              <w:rPr>
                <w:sz w:val="20"/>
                <w:szCs w:val="20"/>
              </w:rPr>
              <w:t>0.110653</w:t>
            </w:r>
          </w:p>
        </w:tc>
        <w:tc>
          <w:tcPr>
            <w:tcW w:w="960" w:type="dxa"/>
            <w:noWrap/>
            <w:hideMark/>
          </w:tcPr>
          <w:p w14:paraId="4379E68F" w14:textId="77777777" w:rsidR="00163A58" w:rsidRPr="00163A58" w:rsidRDefault="00163A58" w:rsidP="00163A58">
            <w:pPr>
              <w:spacing w:after="108" w:line="259" w:lineRule="auto"/>
              <w:jc w:val="left"/>
              <w:rPr>
                <w:sz w:val="20"/>
                <w:szCs w:val="20"/>
              </w:rPr>
            </w:pPr>
            <w:r w:rsidRPr="00163A58">
              <w:rPr>
                <w:sz w:val="20"/>
                <w:szCs w:val="20"/>
              </w:rPr>
              <w:t>2.605975</w:t>
            </w:r>
          </w:p>
        </w:tc>
      </w:tr>
      <w:tr w:rsidR="00163A58" w:rsidRPr="00163A58" w14:paraId="4CDE3DDD" w14:textId="77777777" w:rsidTr="00163A58">
        <w:trPr>
          <w:trHeight w:val="288"/>
        </w:trPr>
        <w:tc>
          <w:tcPr>
            <w:tcW w:w="1735" w:type="dxa"/>
            <w:noWrap/>
            <w:hideMark/>
          </w:tcPr>
          <w:p w14:paraId="21B4EC29" w14:textId="77777777" w:rsidR="00163A58" w:rsidRPr="00163A58" w:rsidRDefault="00163A58" w:rsidP="00163A58">
            <w:pPr>
              <w:spacing w:after="108" w:line="259" w:lineRule="auto"/>
              <w:jc w:val="left"/>
              <w:rPr>
                <w:sz w:val="20"/>
                <w:szCs w:val="20"/>
              </w:rPr>
            </w:pPr>
            <w:r w:rsidRPr="00163A58">
              <w:rPr>
                <w:sz w:val="20"/>
                <w:szCs w:val="20"/>
              </w:rPr>
              <w:t>Within Groups</w:t>
            </w:r>
          </w:p>
        </w:tc>
        <w:tc>
          <w:tcPr>
            <w:tcW w:w="867" w:type="dxa"/>
            <w:noWrap/>
            <w:hideMark/>
          </w:tcPr>
          <w:p w14:paraId="34D4986B" w14:textId="77777777" w:rsidR="00163A58" w:rsidRPr="00163A58" w:rsidRDefault="00163A58" w:rsidP="00163A58">
            <w:pPr>
              <w:spacing w:after="108" w:line="259" w:lineRule="auto"/>
              <w:jc w:val="left"/>
              <w:rPr>
                <w:sz w:val="20"/>
                <w:szCs w:val="20"/>
              </w:rPr>
            </w:pPr>
            <w:r w:rsidRPr="00163A58">
              <w:rPr>
                <w:sz w:val="20"/>
                <w:szCs w:val="20"/>
              </w:rPr>
              <w:t>5750.465</w:t>
            </w:r>
          </w:p>
        </w:tc>
        <w:tc>
          <w:tcPr>
            <w:tcW w:w="960" w:type="dxa"/>
            <w:noWrap/>
            <w:hideMark/>
          </w:tcPr>
          <w:p w14:paraId="5AE80B33" w14:textId="77777777" w:rsidR="00163A58" w:rsidRPr="00163A58" w:rsidRDefault="00163A58" w:rsidP="00163A58">
            <w:pPr>
              <w:spacing w:after="108" w:line="259" w:lineRule="auto"/>
              <w:jc w:val="left"/>
              <w:rPr>
                <w:sz w:val="20"/>
                <w:szCs w:val="20"/>
              </w:rPr>
            </w:pPr>
            <w:r w:rsidRPr="00163A58">
              <w:rPr>
                <w:sz w:val="20"/>
                <w:szCs w:val="20"/>
              </w:rPr>
              <w:t>40</w:t>
            </w:r>
          </w:p>
        </w:tc>
        <w:tc>
          <w:tcPr>
            <w:tcW w:w="960" w:type="dxa"/>
            <w:noWrap/>
            <w:hideMark/>
          </w:tcPr>
          <w:p w14:paraId="13028490" w14:textId="77777777" w:rsidR="00163A58" w:rsidRPr="00163A58" w:rsidRDefault="00163A58" w:rsidP="00163A58">
            <w:pPr>
              <w:spacing w:after="108" w:line="259" w:lineRule="auto"/>
              <w:jc w:val="left"/>
              <w:rPr>
                <w:sz w:val="20"/>
                <w:szCs w:val="20"/>
              </w:rPr>
            </w:pPr>
            <w:r w:rsidRPr="00163A58">
              <w:rPr>
                <w:sz w:val="20"/>
                <w:szCs w:val="20"/>
              </w:rPr>
              <w:t>143.7616</w:t>
            </w:r>
          </w:p>
        </w:tc>
        <w:tc>
          <w:tcPr>
            <w:tcW w:w="960" w:type="dxa"/>
            <w:noWrap/>
            <w:hideMark/>
          </w:tcPr>
          <w:p w14:paraId="62A44467" w14:textId="77777777" w:rsidR="00163A58" w:rsidRPr="00163A58" w:rsidRDefault="00163A58" w:rsidP="00163A58">
            <w:pPr>
              <w:spacing w:after="108" w:line="259" w:lineRule="auto"/>
              <w:jc w:val="left"/>
              <w:rPr>
                <w:sz w:val="20"/>
                <w:szCs w:val="20"/>
              </w:rPr>
            </w:pPr>
          </w:p>
        </w:tc>
        <w:tc>
          <w:tcPr>
            <w:tcW w:w="960" w:type="dxa"/>
            <w:noWrap/>
            <w:hideMark/>
          </w:tcPr>
          <w:p w14:paraId="52E1172E" w14:textId="77777777" w:rsidR="00163A58" w:rsidRPr="00163A58" w:rsidRDefault="00163A58" w:rsidP="00163A58">
            <w:pPr>
              <w:spacing w:after="108" w:line="259" w:lineRule="auto"/>
              <w:jc w:val="left"/>
              <w:rPr>
                <w:sz w:val="20"/>
                <w:szCs w:val="20"/>
              </w:rPr>
            </w:pPr>
          </w:p>
        </w:tc>
        <w:tc>
          <w:tcPr>
            <w:tcW w:w="960" w:type="dxa"/>
            <w:noWrap/>
            <w:hideMark/>
          </w:tcPr>
          <w:p w14:paraId="204331E7" w14:textId="77777777" w:rsidR="00163A58" w:rsidRPr="00163A58" w:rsidRDefault="00163A58" w:rsidP="00163A58">
            <w:pPr>
              <w:spacing w:after="108" w:line="259" w:lineRule="auto"/>
              <w:jc w:val="left"/>
              <w:rPr>
                <w:sz w:val="20"/>
                <w:szCs w:val="20"/>
              </w:rPr>
            </w:pPr>
          </w:p>
        </w:tc>
      </w:tr>
      <w:tr w:rsidR="00163A58" w:rsidRPr="00163A58" w14:paraId="73E71D07" w14:textId="77777777" w:rsidTr="00163A58">
        <w:trPr>
          <w:trHeight w:val="288"/>
        </w:trPr>
        <w:tc>
          <w:tcPr>
            <w:tcW w:w="1735" w:type="dxa"/>
            <w:noWrap/>
            <w:hideMark/>
          </w:tcPr>
          <w:p w14:paraId="04F8240D" w14:textId="77777777" w:rsidR="00163A58" w:rsidRPr="00163A58" w:rsidRDefault="00163A58" w:rsidP="00163A58">
            <w:pPr>
              <w:spacing w:after="108" w:line="259" w:lineRule="auto"/>
              <w:jc w:val="left"/>
              <w:rPr>
                <w:sz w:val="20"/>
                <w:szCs w:val="20"/>
              </w:rPr>
            </w:pPr>
          </w:p>
        </w:tc>
        <w:tc>
          <w:tcPr>
            <w:tcW w:w="867" w:type="dxa"/>
            <w:noWrap/>
            <w:hideMark/>
          </w:tcPr>
          <w:p w14:paraId="3E8BB541" w14:textId="77777777" w:rsidR="00163A58" w:rsidRPr="00163A58" w:rsidRDefault="00163A58" w:rsidP="00163A58">
            <w:pPr>
              <w:spacing w:after="108" w:line="259" w:lineRule="auto"/>
              <w:jc w:val="left"/>
              <w:rPr>
                <w:sz w:val="20"/>
                <w:szCs w:val="20"/>
              </w:rPr>
            </w:pPr>
          </w:p>
        </w:tc>
        <w:tc>
          <w:tcPr>
            <w:tcW w:w="960" w:type="dxa"/>
            <w:noWrap/>
            <w:hideMark/>
          </w:tcPr>
          <w:p w14:paraId="10B550BD" w14:textId="77777777" w:rsidR="00163A58" w:rsidRPr="00163A58" w:rsidRDefault="00163A58" w:rsidP="00163A58">
            <w:pPr>
              <w:spacing w:after="108" w:line="259" w:lineRule="auto"/>
              <w:jc w:val="left"/>
              <w:rPr>
                <w:sz w:val="20"/>
                <w:szCs w:val="20"/>
              </w:rPr>
            </w:pPr>
          </w:p>
        </w:tc>
        <w:tc>
          <w:tcPr>
            <w:tcW w:w="960" w:type="dxa"/>
            <w:noWrap/>
            <w:hideMark/>
          </w:tcPr>
          <w:p w14:paraId="16E71923" w14:textId="77777777" w:rsidR="00163A58" w:rsidRPr="00163A58" w:rsidRDefault="00163A58" w:rsidP="00163A58">
            <w:pPr>
              <w:spacing w:after="108" w:line="259" w:lineRule="auto"/>
              <w:jc w:val="left"/>
              <w:rPr>
                <w:sz w:val="20"/>
                <w:szCs w:val="20"/>
              </w:rPr>
            </w:pPr>
          </w:p>
        </w:tc>
        <w:tc>
          <w:tcPr>
            <w:tcW w:w="960" w:type="dxa"/>
            <w:noWrap/>
            <w:hideMark/>
          </w:tcPr>
          <w:p w14:paraId="3ABC0937" w14:textId="77777777" w:rsidR="00163A58" w:rsidRPr="00163A58" w:rsidRDefault="00163A58" w:rsidP="00163A58">
            <w:pPr>
              <w:spacing w:after="108" w:line="259" w:lineRule="auto"/>
              <w:jc w:val="left"/>
              <w:rPr>
                <w:sz w:val="20"/>
                <w:szCs w:val="20"/>
              </w:rPr>
            </w:pPr>
          </w:p>
        </w:tc>
        <w:tc>
          <w:tcPr>
            <w:tcW w:w="960" w:type="dxa"/>
            <w:noWrap/>
            <w:hideMark/>
          </w:tcPr>
          <w:p w14:paraId="5ABA50FB" w14:textId="77777777" w:rsidR="00163A58" w:rsidRPr="00163A58" w:rsidRDefault="00163A58" w:rsidP="00163A58">
            <w:pPr>
              <w:spacing w:after="108" w:line="259" w:lineRule="auto"/>
              <w:jc w:val="left"/>
              <w:rPr>
                <w:sz w:val="20"/>
                <w:szCs w:val="20"/>
              </w:rPr>
            </w:pPr>
          </w:p>
        </w:tc>
        <w:tc>
          <w:tcPr>
            <w:tcW w:w="960" w:type="dxa"/>
            <w:noWrap/>
            <w:hideMark/>
          </w:tcPr>
          <w:p w14:paraId="38C18A65" w14:textId="77777777" w:rsidR="00163A58" w:rsidRPr="00163A58" w:rsidRDefault="00163A58" w:rsidP="00163A58">
            <w:pPr>
              <w:spacing w:after="108" w:line="259" w:lineRule="auto"/>
              <w:jc w:val="left"/>
              <w:rPr>
                <w:sz w:val="20"/>
                <w:szCs w:val="20"/>
              </w:rPr>
            </w:pPr>
          </w:p>
        </w:tc>
      </w:tr>
      <w:tr w:rsidR="00163A58" w:rsidRPr="00163A58" w14:paraId="7BA39495" w14:textId="77777777" w:rsidTr="00163A58">
        <w:trPr>
          <w:trHeight w:val="300"/>
        </w:trPr>
        <w:tc>
          <w:tcPr>
            <w:tcW w:w="1735" w:type="dxa"/>
            <w:noWrap/>
            <w:hideMark/>
          </w:tcPr>
          <w:p w14:paraId="04519BAB" w14:textId="77777777" w:rsidR="00163A58" w:rsidRPr="00163A58" w:rsidRDefault="00163A58" w:rsidP="00163A58">
            <w:pPr>
              <w:spacing w:after="108" w:line="259" w:lineRule="auto"/>
              <w:jc w:val="left"/>
              <w:rPr>
                <w:sz w:val="20"/>
                <w:szCs w:val="20"/>
              </w:rPr>
            </w:pPr>
            <w:r w:rsidRPr="00163A58">
              <w:rPr>
                <w:sz w:val="20"/>
                <w:szCs w:val="20"/>
              </w:rPr>
              <w:t>Total</w:t>
            </w:r>
          </w:p>
        </w:tc>
        <w:tc>
          <w:tcPr>
            <w:tcW w:w="867" w:type="dxa"/>
            <w:noWrap/>
            <w:hideMark/>
          </w:tcPr>
          <w:p w14:paraId="49CDA7FE" w14:textId="77777777" w:rsidR="00163A58" w:rsidRPr="00163A58" w:rsidRDefault="00163A58" w:rsidP="00163A58">
            <w:pPr>
              <w:spacing w:after="108" w:line="259" w:lineRule="auto"/>
              <w:jc w:val="left"/>
              <w:rPr>
                <w:sz w:val="20"/>
                <w:szCs w:val="20"/>
              </w:rPr>
            </w:pPr>
            <w:r w:rsidRPr="00163A58">
              <w:rPr>
                <w:sz w:val="20"/>
                <w:szCs w:val="20"/>
              </w:rPr>
              <w:t>6909.639</w:t>
            </w:r>
          </w:p>
        </w:tc>
        <w:tc>
          <w:tcPr>
            <w:tcW w:w="960" w:type="dxa"/>
            <w:noWrap/>
            <w:hideMark/>
          </w:tcPr>
          <w:p w14:paraId="71B28FF1" w14:textId="77777777" w:rsidR="00163A58" w:rsidRPr="00163A58" w:rsidRDefault="00163A58" w:rsidP="00163A58">
            <w:pPr>
              <w:spacing w:after="108" w:line="259" w:lineRule="auto"/>
              <w:jc w:val="left"/>
              <w:rPr>
                <w:sz w:val="20"/>
                <w:szCs w:val="20"/>
              </w:rPr>
            </w:pPr>
            <w:r w:rsidRPr="00163A58">
              <w:rPr>
                <w:sz w:val="20"/>
                <w:szCs w:val="20"/>
              </w:rPr>
              <w:t>44</w:t>
            </w:r>
          </w:p>
        </w:tc>
        <w:tc>
          <w:tcPr>
            <w:tcW w:w="960" w:type="dxa"/>
            <w:noWrap/>
            <w:hideMark/>
          </w:tcPr>
          <w:p w14:paraId="6A48F421" w14:textId="77777777" w:rsidR="00163A58" w:rsidRPr="00163A58" w:rsidRDefault="00163A58" w:rsidP="00163A58">
            <w:pPr>
              <w:spacing w:after="108" w:line="259" w:lineRule="auto"/>
              <w:jc w:val="left"/>
              <w:rPr>
                <w:sz w:val="20"/>
                <w:szCs w:val="20"/>
              </w:rPr>
            </w:pPr>
            <w:r w:rsidRPr="00163A58">
              <w:rPr>
                <w:sz w:val="20"/>
                <w:szCs w:val="20"/>
              </w:rPr>
              <w:t> </w:t>
            </w:r>
          </w:p>
        </w:tc>
        <w:tc>
          <w:tcPr>
            <w:tcW w:w="960" w:type="dxa"/>
            <w:noWrap/>
            <w:hideMark/>
          </w:tcPr>
          <w:p w14:paraId="0BCA7F44" w14:textId="77777777" w:rsidR="00163A58" w:rsidRPr="00163A58" w:rsidRDefault="00163A58" w:rsidP="00163A58">
            <w:pPr>
              <w:spacing w:after="108" w:line="259" w:lineRule="auto"/>
              <w:jc w:val="left"/>
              <w:rPr>
                <w:sz w:val="20"/>
                <w:szCs w:val="20"/>
              </w:rPr>
            </w:pPr>
            <w:r w:rsidRPr="00163A58">
              <w:rPr>
                <w:sz w:val="20"/>
                <w:szCs w:val="20"/>
              </w:rPr>
              <w:t> </w:t>
            </w:r>
          </w:p>
        </w:tc>
        <w:tc>
          <w:tcPr>
            <w:tcW w:w="960" w:type="dxa"/>
            <w:noWrap/>
            <w:hideMark/>
          </w:tcPr>
          <w:p w14:paraId="72810F0B" w14:textId="77777777" w:rsidR="00163A58" w:rsidRPr="00163A58" w:rsidRDefault="00163A58" w:rsidP="00163A58">
            <w:pPr>
              <w:spacing w:after="108" w:line="259" w:lineRule="auto"/>
              <w:jc w:val="left"/>
              <w:rPr>
                <w:sz w:val="20"/>
                <w:szCs w:val="20"/>
              </w:rPr>
            </w:pPr>
            <w:r w:rsidRPr="00163A58">
              <w:rPr>
                <w:sz w:val="20"/>
                <w:szCs w:val="20"/>
              </w:rPr>
              <w:t> </w:t>
            </w:r>
          </w:p>
        </w:tc>
        <w:tc>
          <w:tcPr>
            <w:tcW w:w="960" w:type="dxa"/>
            <w:noWrap/>
            <w:hideMark/>
          </w:tcPr>
          <w:p w14:paraId="5C2B13CD" w14:textId="77777777" w:rsidR="00163A58" w:rsidRPr="00163A58" w:rsidRDefault="00163A58" w:rsidP="00163A58">
            <w:pPr>
              <w:spacing w:after="108" w:line="259" w:lineRule="auto"/>
              <w:jc w:val="left"/>
              <w:rPr>
                <w:sz w:val="20"/>
                <w:szCs w:val="20"/>
              </w:rPr>
            </w:pPr>
            <w:r w:rsidRPr="00163A58">
              <w:rPr>
                <w:sz w:val="20"/>
                <w:szCs w:val="20"/>
              </w:rPr>
              <w:t> </w:t>
            </w:r>
          </w:p>
        </w:tc>
      </w:tr>
    </w:tbl>
    <w:p w14:paraId="2645AF21" w14:textId="77777777" w:rsidR="00783908" w:rsidRDefault="00783908" w:rsidP="00783908">
      <w:pPr>
        <w:spacing w:after="108" w:line="259" w:lineRule="auto"/>
        <w:jc w:val="left"/>
      </w:pPr>
    </w:p>
    <w:p w14:paraId="1B3BF213" w14:textId="42594AB3" w:rsidR="00783908" w:rsidRDefault="00783908" w:rsidP="00783908">
      <w:pPr>
        <w:spacing w:after="108" w:line="259" w:lineRule="auto"/>
        <w:ind w:left="0" w:firstLine="0"/>
        <w:jc w:val="left"/>
      </w:pPr>
      <w:r>
        <w:t xml:space="preserve">Here as the p-value is greater than 0.05, ash content might not </w:t>
      </w:r>
      <w:proofErr w:type="gramStart"/>
      <w:r w:rsidR="00A87093">
        <w:t>e</w:t>
      </w:r>
      <w:r>
        <w:t>ffect</w:t>
      </w:r>
      <w:proofErr w:type="gramEnd"/>
      <w:r>
        <w:t xml:space="preserve"> biochar yield.</w:t>
      </w:r>
    </w:p>
    <w:p w14:paraId="76939276" w14:textId="1666A61E" w:rsidR="00BB7D75" w:rsidRDefault="00BB7D75" w:rsidP="00783908">
      <w:pPr>
        <w:spacing w:after="108" w:line="259" w:lineRule="auto"/>
        <w:ind w:left="0" w:firstLine="0"/>
        <w:jc w:val="left"/>
      </w:pPr>
    </w:p>
    <w:p w14:paraId="7175192F" w14:textId="52AE0FDF" w:rsidR="004267E8" w:rsidRPr="004267E8" w:rsidRDefault="004267E8" w:rsidP="004267E8">
      <w:pPr>
        <w:spacing w:after="108" w:line="259" w:lineRule="auto"/>
        <w:ind w:left="0" w:firstLine="0"/>
        <w:jc w:val="left"/>
        <w:rPr>
          <w:szCs w:val="24"/>
        </w:rPr>
      </w:pPr>
      <w:r>
        <w:rPr>
          <w:sz w:val="20"/>
          <w:szCs w:val="20"/>
        </w:rPr>
        <w:t xml:space="preserve">                                             </w:t>
      </w:r>
      <w:r w:rsidRPr="004267E8">
        <w:rPr>
          <w:szCs w:val="24"/>
        </w:rPr>
        <w:t xml:space="preserve">Table </w:t>
      </w:r>
      <w:r>
        <w:rPr>
          <w:szCs w:val="24"/>
        </w:rPr>
        <w:t>3</w:t>
      </w:r>
      <w:r w:rsidRPr="004267E8">
        <w:rPr>
          <w:szCs w:val="24"/>
        </w:rPr>
        <w:t>.1</w:t>
      </w:r>
      <w:r>
        <w:rPr>
          <w:szCs w:val="24"/>
        </w:rPr>
        <w:t>0</w:t>
      </w:r>
      <w:r w:rsidRPr="004267E8">
        <w:rPr>
          <w:szCs w:val="24"/>
        </w:rPr>
        <w:t>, Significance of all parameters</w:t>
      </w:r>
    </w:p>
    <w:p w14:paraId="345410B1" w14:textId="77777777" w:rsidR="004267E8" w:rsidRPr="00F1261D" w:rsidRDefault="004267E8" w:rsidP="004267E8">
      <w:pPr>
        <w:spacing w:after="108" w:line="259" w:lineRule="auto"/>
        <w:ind w:left="0" w:firstLine="0"/>
        <w:jc w:val="left"/>
        <w:rPr>
          <w:b/>
          <w:bCs/>
          <w:sz w:val="20"/>
          <w:szCs w:val="20"/>
          <w:u w:val="single"/>
        </w:rPr>
      </w:pPr>
      <w:r w:rsidRPr="00F1261D">
        <w:rPr>
          <w:noProof/>
          <w:sz w:val="20"/>
          <w:szCs w:val="20"/>
        </w:rPr>
        <w:drawing>
          <wp:inline distT="0" distB="0" distL="0" distR="0" wp14:anchorId="667C263B" wp14:editId="43D394B4">
            <wp:extent cx="5372100" cy="183705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72100" cy="1837055"/>
                    </a:xfrm>
                    <a:prstGeom prst="rect">
                      <a:avLst/>
                    </a:prstGeom>
                    <a:noFill/>
                    <a:ln>
                      <a:noFill/>
                    </a:ln>
                  </pic:spPr>
                </pic:pic>
              </a:graphicData>
            </a:graphic>
          </wp:inline>
        </w:drawing>
      </w:r>
    </w:p>
    <w:p w14:paraId="18113071" w14:textId="77777777" w:rsidR="004267E8" w:rsidRPr="00F1261D" w:rsidRDefault="004267E8" w:rsidP="004267E8">
      <w:pPr>
        <w:spacing w:after="108" w:line="259" w:lineRule="auto"/>
        <w:ind w:left="0" w:firstLine="0"/>
        <w:jc w:val="left"/>
        <w:rPr>
          <w:b/>
          <w:bCs/>
          <w:sz w:val="20"/>
          <w:szCs w:val="20"/>
          <w:u w:val="single"/>
        </w:rPr>
      </w:pPr>
    </w:p>
    <w:p w14:paraId="7AFF7A14" w14:textId="35FB3F69" w:rsidR="00BB7D75" w:rsidRDefault="00BB7D75" w:rsidP="00783908">
      <w:pPr>
        <w:spacing w:after="108" w:line="259" w:lineRule="auto"/>
        <w:ind w:left="0" w:firstLine="0"/>
        <w:jc w:val="left"/>
      </w:pPr>
    </w:p>
    <w:p w14:paraId="03583F00" w14:textId="77777777" w:rsidR="00624D24" w:rsidRDefault="00624D24" w:rsidP="00783908">
      <w:pPr>
        <w:spacing w:after="108" w:line="259" w:lineRule="auto"/>
        <w:ind w:left="0" w:firstLine="0"/>
        <w:jc w:val="left"/>
        <w:rPr>
          <w:b/>
          <w:bCs/>
          <w:u w:val="single"/>
        </w:rPr>
      </w:pPr>
    </w:p>
    <w:p w14:paraId="78496769" w14:textId="77777777" w:rsidR="00E16CF1" w:rsidRDefault="00E16CF1" w:rsidP="00783908">
      <w:pPr>
        <w:spacing w:after="108" w:line="259" w:lineRule="auto"/>
        <w:ind w:left="0" w:firstLine="0"/>
        <w:jc w:val="left"/>
        <w:rPr>
          <w:b/>
          <w:bCs/>
          <w:u w:val="single"/>
        </w:rPr>
      </w:pPr>
    </w:p>
    <w:p w14:paraId="3558A4E9" w14:textId="77777777" w:rsidR="00E16CF1" w:rsidRDefault="00E16CF1" w:rsidP="00783908">
      <w:pPr>
        <w:spacing w:after="108" w:line="259" w:lineRule="auto"/>
        <w:ind w:left="0" w:firstLine="0"/>
        <w:jc w:val="left"/>
        <w:rPr>
          <w:b/>
          <w:bCs/>
          <w:u w:val="single"/>
        </w:rPr>
      </w:pPr>
    </w:p>
    <w:p w14:paraId="3E19AE71" w14:textId="6BC853B3" w:rsidR="00E16CF1" w:rsidRDefault="00E16CF1" w:rsidP="00783908">
      <w:pPr>
        <w:spacing w:after="108" w:line="259" w:lineRule="auto"/>
        <w:ind w:left="0" w:firstLine="0"/>
        <w:jc w:val="left"/>
        <w:rPr>
          <w:b/>
          <w:bCs/>
          <w:u w:val="single"/>
        </w:rPr>
      </w:pPr>
    </w:p>
    <w:p w14:paraId="7F3FEDF0" w14:textId="52981064" w:rsidR="00095318" w:rsidRDefault="00095318" w:rsidP="00783908">
      <w:pPr>
        <w:spacing w:after="108" w:line="259" w:lineRule="auto"/>
        <w:ind w:left="0" w:firstLine="0"/>
        <w:jc w:val="left"/>
        <w:rPr>
          <w:b/>
          <w:bCs/>
          <w:u w:val="single"/>
        </w:rPr>
      </w:pPr>
    </w:p>
    <w:p w14:paraId="2EB99E14" w14:textId="21F21F43" w:rsidR="00095318" w:rsidRDefault="00095318" w:rsidP="00783908">
      <w:pPr>
        <w:spacing w:after="108" w:line="259" w:lineRule="auto"/>
        <w:ind w:left="0" w:firstLine="0"/>
        <w:jc w:val="left"/>
        <w:rPr>
          <w:b/>
          <w:bCs/>
          <w:u w:val="single"/>
        </w:rPr>
      </w:pPr>
    </w:p>
    <w:p w14:paraId="60A61771" w14:textId="5EDE3C8A" w:rsidR="00095318" w:rsidRDefault="00095318" w:rsidP="00783908">
      <w:pPr>
        <w:spacing w:after="108" w:line="259" w:lineRule="auto"/>
        <w:ind w:left="0" w:firstLine="0"/>
        <w:jc w:val="left"/>
        <w:rPr>
          <w:b/>
          <w:bCs/>
          <w:u w:val="single"/>
        </w:rPr>
      </w:pPr>
    </w:p>
    <w:p w14:paraId="0EC568F5" w14:textId="465824EB" w:rsidR="00095318" w:rsidRDefault="00095318" w:rsidP="00783908">
      <w:pPr>
        <w:spacing w:after="108" w:line="259" w:lineRule="auto"/>
        <w:ind w:left="0" w:firstLine="0"/>
        <w:jc w:val="left"/>
        <w:rPr>
          <w:b/>
          <w:bCs/>
          <w:u w:val="single"/>
        </w:rPr>
      </w:pPr>
    </w:p>
    <w:p w14:paraId="3E8D21C4" w14:textId="4755203D" w:rsidR="00095318" w:rsidRDefault="00095318" w:rsidP="00783908">
      <w:pPr>
        <w:spacing w:after="108" w:line="259" w:lineRule="auto"/>
        <w:ind w:left="0" w:firstLine="0"/>
        <w:jc w:val="left"/>
        <w:rPr>
          <w:b/>
          <w:bCs/>
          <w:u w:val="single"/>
        </w:rPr>
      </w:pPr>
    </w:p>
    <w:p w14:paraId="27C29B4E" w14:textId="6FCCBC53" w:rsidR="00095318" w:rsidRDefault="00095318" w:rsidP="00783908">
      <w:pPr>
        <w:spacing w:after="108" w:line="259" w:lineRule="auto"/>
        <w:ind w:left="0" w:firstLine="0"/>
        <w:jc w:val="left"/>
        <w:rPr>
          <w:b/>
          <w:bCs/>
          <w:u w:val="single"/>
        </w:rPr>
      </w:pPr>
    </w:p>
    <w:p w14:paraId="1C61B6D0" w14:textId="6BAF0A60" w:rsidR="00095318" w:rsidRDefault="00095318" w:rsidP="00783908">
      <w:pPr>
        <w:spacing w:after="108" w:line="259" w:lineRule="auto"/>
        <w:ind w:left="0" w:firstLine="0"/>
        <w:jc w:val="left"/>
        <w:rPr>
          <w:b/>
          <w:bCs/>
          <w:u w:val="single"/>
        </w:rPr>
      </w:pPr>
    </w:p>
    <w:p w14:paraId="352DE349" w14:textId="3C753C44" w:rsidR="00095318" w:rsidRDefault="00095318" w:rsidP="00783908">
      <w:pPr>
        <w:spacing w:after="108" w:line="259" w:lineRule="auto"/>
        <w:ind w:left="0" w:firstLine="0"/>
        <w:jc w:val="left"/>
        <w:rPr>
          <w:b/>
          <w:bCs/>
          <w:u w:val="single"/>
        </w:rPr>
      </w:pPr>
    </w:p>
    <w:p w14:paraId="7895C0E2" w14:textId="2415A98C" w:rsidR="00095318" w:rsidRDefault="00095318" w:rsidP="00783908">
      <w:pPr>
        <w:spacing w:after="108" w:line="259" w:lineRule="auto"/>
        <w:ind w:left="0" w:firstLine="0"/>
        <w:jc w:val="left"/>
        <w:rPr>
          <w:b/>
          <w:bCs/>
          <w:u w:val="single"/>
        </w:rPr>
      </w:pPr>
    </w:p>
    <w:p w14:paraId="6E1614AE" w14:textId="60245996" w:rsidR="00095318" w:rsidRDefault="00095318" w:rsidP="00783908">
      <w:pPr>
        <w:spacing w:after="108" w:line="259" w:lineRule="auto"/>
        <w:ind w:left="0" w:firstLine="0"/>
        <w:jc w:val="left"/>
        <w:rPr>
          <w:b/>
          <w:bCs/>
          <w:u w:val="single"/>
        </w:rPr>
      </w:pPr>
    </w:p>
    <w:p w14:paraId="6D8DAB6D" w14:textId="6EF66FED" w:rsidR="00095318" w:rsidRDefault="00095318" w:rsidP="00783908">
      <w:pPr>
        <w:spacing w:after="108" w:line="259" w:lineRule="auto"/>
        <w:ind w:left="0" w:firstLine="0"/>
        <w:jc w:val="left"/>
        <w:rPr>
          <w:b/>
          <w:bCs/>
          <w:u w:val="single"/>
        </w:rPr>
      </w:pPr>
    </w:p>
    <w:p w14:paraId="7F30D6B2" w14:textId="0FA977C2" w:rsidR="00095318" w:rsidRDefault="00095318" w:rsidP="00783908">
      <w:pPr>
        <w:spacing w:after="108" w:line="259" w:lineRule="auto"/>
        <w:ind w:left="0" w:firstLine="0"/>
        <w:jc w:val="left"/>
        <w:rPr>
          <w:b/>
          <w:bCs/>
          <w:u w:val="single"/>
        </w:rPr>
      </w:pPr>
    </w:p>
    <w:p w14:paraId="73640226" w14:textId="5EB3603E" w:rsidR="00095318" w:rsidRDefault="00095318" w:rsidP="00783908">
      <w:pPr>
        <w:spacing w:after="108" w:line="259" w:lineRule="auto"/>
        <w:ind w:left="0" w:firstLine="0"/>
        <w:jc w:val="left"/>
        <w:rPr>
          <w:b/>
          <w:bCs/>
          <w:u w:val="single"/>
        </w:rPr>
      </w:pPr>
    </w:p>
    <w:p w14:paraId="22800EDB" w14:textId="25C6A35A" w:rsidR="00095318" w:rsidRDefault="00095318" w:rsidP="00783908">
      <w:pPr>
        <w:spacing w:after="108" w:line="259" w:lineRule="auto"/>
        <w:ind w:left="0" w:firstLine="0"/>
        <w:jc w:val="left"/>
        <w:rPr>
          <w:b/>
          <w:bCs/>
          <w:u w:val="single"/>
        </w:rPr>
      </w:pPr>
    </w:p>
    <w:p w14:paraId="50758B96" w14:textId="4878D5CE" w:rsidR="00095318" w:rsidRDefault="00095318" w:rsidP="00783908">
      <w:pPr>
        <w:spacing w:after="108" w:line="259" w:lineRule="auto"/>
        <w:ind w:left="0" w:firstLine="0"/>
        <w:jc w:val="left"/>
        <w:rPr>
          <w:b/>
          <w:bCs/>
          <w:u w:val="single"/>
        </w:rPr>
      </w:pPr>
    </w:p>
    <w:p w14:paraId="5EAF1148" w14:textId="77777777" w:rsidR="00095318" w:rsidRDefault="00095318" w:rsidP="00783908">
      <w:pPr>
        <w:spacing w:after="108" w:line="259" w:lineRule="auto"/>
        <w:ind w:left="0" w:firstLine="0"/>
        <w:jc w:val="left"/>
        <w:rPr>
          <w:b/>
          <w:bCs/>
          <w:u w:val="single"/>
        </w:rPr>
      </w:pPr>
    </w:p>
    <w:p w14:paraId="19E70600" w14:textId="33D93927" w:rsidR="003E6F5F" w:rsidRPr="00095318" w:rsidRDefault="00484EE3" w:rsidP="00783908">
      <w:pPr>
        <w:spacing w:after="108" w:line="259" w:lineRule="auto"/>
        <w:ind w:left="0" w:firstLine="0"/>
        <w:jc w:val="left"/>
        <w:rPr>
          <w:b/>
          <w:bCs/>
        </w:rPr>
      </w:pPr>
      <w:r w:rsidRPr="00095318">
        <w:rPr>
          <w:b/>
          <w:bCs/>
        </w:rPr>
        <w:t xml:space="preserve">4. </w:t>
      </w:r>
      <w:r w:rsidR="005E6066" w:rsidRPr="00095318">
        <w:rPr>
          <w:b/>
          <w:bCs/>
        </w:rPr>
        <w:t>USAGE OF</w:t>
      </w:r>
      <w:r w:rsidR="00956C26" w:rsidRPr="00095318">
        <w:rPr>
          <w:b/>
          <w:bCs/>
        </w:rPr>
        <w:t xml:space="preserve"> </w:t>
      </w:r>
      <w:r w:rsidRPr="00095318">
        <w:rPr>
          <w:b/>
          <w:bCs/>
        </w:rPr>
        <w:t xml:space="preserve">TERNARY </w:t>
      </w:r>
      <w:r w:rsidR="003E6F5F" w:rsidRPr="00095318">
        <w:rPr>
          <w:b/>
          <w:bCs/>
        </w:rPr>
        <w:t>PLOTS</w:t>
      </w:r>
    </w:p>
    <w:p w14:paraId="127CDE7B" w14:textId="4EDDE36C" w:rsidR="00A23D74" w:rsidRPr="00F1261D" w:rsidRDefault="00A61F1A" w:rsidP="003E6F5F">
      <w:pPr>
        <w:spacing w:before="240" w:after="108" w:line="259" w:lineRule="auto"/>
        <w:ind w:left="0" w:firstLine="0"/>
        <w:jc w:val="left"/>
        <w:rPr>
          <w:b/>
          <w:bCs/>
        </w:rPr>
      </w:pPr>
      <w:r w:rsidRPr="00F1261D">
        <w:rPr>
          <w:b/>
          <w:bCs/>
        </w:rPr>
        <w:t xml:space="preserve">4.1 </w:t>
      </w:r>
      <w:r w:rsidR="00A23D74" w:rsidRPr="00F1261D">
        <w:rPr>
          <w:b/>
          <w:bCs/>
        </w:rPr>
        <w:t>Ternary plot among ultimate analysis parameters to predict biochar outpu</w:t>
      </w:r>
      <w:r w:rsidR="007B1E0E" w:rsidRPr="00F1261D">
        <w:rPr>
          <w:b/>
          <w:bCs/>
        </w:rPr>
        <w:t>t: (a rough model)</w:t>
      </w:r>
    </w:p>
    <w:p w14:paraId="6AB1FAD0" w14:textId="314FE26A" w:rsidR="00A23D74" w:rsidRDefault="003E6F5F" w:rsidP="00783908">
      <w:pPr>
        <w:spacing w:after="108" w:line="259" w:lineRule="auto"/>
        <w:ind w:left="0" w:firstLine="0"/>
        <w:jc w:val="left"/>
      </w:pPr>
      <w:r>
        <w:t xml:space="preserve">       </w:t>
      </w:r>
      <w:r w:rsidR="00A23D74">
        <w:t>1</w:t>
      </w:r>
      <w:r w:rsidR="00A72C27">
        <w:t>0</w:t>
      </w:r>
      <w:r w:rsidR="00A23D74">
        <w:t xml:space="preserve"> feedstocks with varying biochar yield are taken and their ‘C+H’,’N+S’, O values are calculated and a ternary plot among them is drawn.</w:t>
      </w:r>
      <w:r w:rsidR="007B1E0E">
        <w:t xml:space="preserve"> In the diagram below larger boxes indicate more higher biochar yield.</w:t>
      </w:r>
    </w:p>
    <w:p w14:paraId="523A89DF" w14:textId="7C339D0F" w:rsidR="007B1E0E" w:rsidRDefault="007B1E0E" w:rsidP="00783908">
      <w:pPr>
        <w:spacing w:after="108" w:line="259" w:lineRule="auto"/>
        <w:ind w:left="0" w:firstLine="0"/>
        <w:jc w:val="left"/>
      </w:pPr>
      <w:r>
        <w:t xml:space="preserve">             </w:t>
      </w:r>
    </w:p>
    <w:p w14:paraId="6FCCED61" w14:textId="27CA74A8" w:rsidR="00A23D74" w:rsidRDefault="00A23D74" w:rsidP="00783908">
      <w:pPr>
        <w:spacing w:after="108" w:line="259" w:lineRule="auto"/>
        <w:ind w:left="0" w:firstLine="0"/>
        <w:jc w:val="left"/>
      </w:pPr>
      <w:r>
        <w:rPr>
          <w:noProof/>
        </w:rPr>
        <w:drawing>
          <wp:inline distT="0" distB="0" distL="0" distR="0" wp14:anchorId="4D02AFD6" wp14:editId="571499E8">
            <wp:extent cx="4893099" cy="3344320"/>
            <wp:effectExtent l="0" t="0" r="3175" b="889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908205" cy="3354644"/>
                    </a:xfrm>
                    <a:prstGeom prst="rect">
                      <a:avLst/>
                    </a:prstGeom>
                    <a:noFill/>
                    <a:ln>
                      <a:noFill/>
                    </a:ln>
                  </pic:spPr>
                </pic:pic>
              </a:graphicData>
            </a:graphic>
          </wp:inline>
        </w:drawing>
      </w:r>
    </w:p>
    <w:p w14:paraId="1CEA06E8" w14:textId="65B44C4B" w:rsidR="00A61F1A" w:rsidRDefault="00A61F1A" w:rsidP="00783908">
      <w:pPr>
        <w:spacing w:after="108" w:line="259" w:lineRule="auto"/>
        <w:ind w:left="0" w:firstLine="0"/>
        <w:jc w:val="left"/>
      </w:pPr>
      <w:r>
        <w:t xml:space="preserve">                          Figure 4.1</w:t>
      </w:r>
      <w:r w:rsidR="003E6F5F">
        <w:t>, Ternary plot among C+H, N+S, O</w:t>
      </w:r>
    </w:p>
    <w:p w14:paraId="50DFD687" w14:textId="77777777" w:rsidR="00BB7D75" w:rsidRDefault="00BB7D75" w:rsidP="00783908">
      <w:pPr>
        <w:spacing w:after="108" w:line="259" w:lineRule="auto"/>
        <w:ind w:left="0" w:firstLine="0"/>
        <w:jc w:val="left"/>
      </w:pPr>
    </w:p>
    <w:p w14:paraId="2DE053BB" w14:textId="61E0CD00" w:rsidR="00A23D74" w:rsidRDefault="007B1E0E" w:rsidP="00783908">
      <w:pPr>
        <w:spacing w:after="108" w:line="259" w:lineRule="auto"/>
        <w:ind w:left="0" w:firstLine="0"/>
        <w:jc w:val="left"/>
      </w:pPr>
      <w:r>
        <w:t>Here it is seen that for ‘C+H’ value around 50% and comparatively lesser values of ‘N+S’ and relatively higher values of oxygen content biochar content is comparatively more.</w:t>
      </w:r>
    </w:p>
    <w:p w14:paraId="1FCD1B65" w14:textId="3C3A4B71" w:rsidR="00AF0430" w:rsidRDefault="00D978DC" w:rsidP="00AF0430">
      <w:pPr>
        <w:spacing w:after="108" w:line="259" w:lineRule="auto"/>
        <w:ind w:left="0" w:firstLine="0"/>
        <w:jc w:val="left"/>
      </w:pPr>
      <w:r>
        <w:t xml:space="preserve">The data set considered for this ternary plot analysis is small </w:t>
      </w:r>
      <w:r w:rsidR="00F1261D">
        <w:t xml:space="preserve">(only ten feedstocks) </w:t>
      </w:r>
      <w:r>
        <w:t xml:space="preserve">as a lot of manual work </w:t>
      </w:r>
      <w:r w:rsidR="00F1261D">
        <w:t>is to</w:t>
      </w:r>
      <w:r>
        <w:t xml:space="preserve"> be performed if </w:t>
      </w:r>
      <w:r w:rsidR="00F1261D">
        <w:t>more feedstocks are to be incorporated</w:t>
      </w:r>
      <w:r>
        <w:t>, due to this reason the result might not be very accurate, but if more feedstocks are taken</w:t>
      </w:r>
      <w:r w:rsidR="00F1261D">
        <w:t xml:space="preserve"> then</w:t>
      </w:r>
      <w:r>
        <w:t xml:space="preserve"> the same analysis will produce more accurate results</w:t>
      </w:r>
      <w:r w:rsidR="00F1261D">
        <w:t>.</w:t>
      </w:r>
    </w:p>
    <w:p w14:paraId="1AA0AB04" w14:textId="77777777" w:rsidR="00AF0430" w:rsidRDefault="00AF0430" w:rsidP="00AF0430">
      <w:pPr>
        <w:spacing w:after="108" w:line="259" w:lineRule="auto"/>
        <w:ind w:left="0" w:firstLine="0"/>
        <w:jc w:val="left"/>
      </w:pPr>
    </w:p>
    <w:p w14:paraId="4B70F5B6" w14:textId="77777777" w:rsidR="007B1E0E" w:rsidRDefault="007B1E0E" w:rsidP="00783908">
      <w:pPr>
        <w:spacing w:after="108" w:line="259" w:lineRule="auto"/>
        <w:ind w:left="0" w:firstLine="0"/>
        <w:jc w:val="left"/>
      </w:pPr>
    </w:p>
    <w:p w14:paraId="000627C5" w14:textId="44CB3E59" w:rsidR="007B1E0E" w:rsidRPr="00F1261D" w:rsidRDefault="00A61F1A" w:rsidP="007B1E0E">
      <w:pPr>
        <w:spacing w:after="108" w:line="259" w:lineRule="auto"/>
        <w:ind w:left="0" w:firstLine="0"/>
        <w:jc w:val="left"/>
        <w:rPr>
          <w:b/>
          <w:bCs/>
        </w:rPr>
      </w:pPr>
      <w:r w:rsidRPr="00F1261D">
        <w:rPr>
          <w:b/>
          <w:bCs/>
        </w:rPr>
        <w:t xml:space="preserve">4.2 </w:t>
      </w:r>
      <w:r w:rsidR="007B1E0E" w:rsidRPr="00F1261D">
        <w:rPr>
          <w:b/>
          <w:bCs/>
        </w:rPr>
        <w:t>Ternary plot among proximate analysis parameters to predict biochar output: (a rough model)</w:t>
      </w:r>
    </w:p>
    <w:p w14:paraId="409552AD" w14:textId="6878C29B" w:rsidR="00A72C27" w:rsidRDefault="00A72C27" w:rsidP="00A72C27">
      <w:pPr>
        <w:spacing w:after="108" w:line="259" w:lineRule="auto"/>
        <w:ind w:left="0" w:firstLine="0"/>
        <w:jc w:val="left"/>
      </w:pPr>
      <w:r>
        <w:t>10 feedstocks with varying biochar yield are taken and their volatile, ash and fixed carbon content values are taken and a ternary plot among them is drawn. In the diagram below larger boxes indicate more higher biochar yield.</w:t>
      </w:r>
    </w:p>
    <w:p w14:paraId="7BCEB063" w14:textId="74D3BEE0" w:rsidR="00A72C27" w:rsidRDefault="00A72C27" w:rsidP="00A72C27">
      <w:pPr>
        <w:spacing w:after="108" w:line="259" w:lineRule="auto"/>
        <w:ind w:left="0" w:firstLine="0"/>
        <w:jc w:val="left"/>
      </w:pPr>
    </w:p>
    <w:p w14:paraId="7A4E873D" w14:textId="1AF90E8D" w:rsidR="00A72C27" w:rsidRDefault="00A72C27" w:rsidP="00A72C27">
      <w:pPr>
        <w:spacing w:after="108" w:line="259" w:lineRule="auto"/>
        <w:ind w:left="0" w:firstLine="0"/>
        <w:jc w:val="left"/>
      </w:pPr>
      <w:r>
        <w:rPr>
          <w:noProof/>
        </w:rPr>
        <w:lastRenderedPageBreak/>
        <w:drawing>
          <wp:inline distT="0" distB="0" distL="0" distR="0" wp14:anchorId="4F8BA79B" wp14:editId="1789A0FA">
            <wp:extent cx="4161367" cy="3324719"/>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183576" cy="3342463"/>
                    </a:xfrm>
                    <a:prstGeom prst="rect">
                      <a:avLst/>
                    </a:prstGeom>
                  </pic:spPr>
                </pic:pic>
              </a:graphicData>
            </a:graphic>
          </wp:inline>
        </w:drawing>
      </w:r>
    </w:p>
    <w:p w14:paraId="539AF15A" w14:textId="7AC1FC1A" w:rsidR="00A61F1A" w:rsidRDefault="00A61F1A" w:rsidP="00A72C27">
      <w:pPr>
        <w:spacing w:after="108" w:line="259" w:lineRule="auto"/>
        <w:ind w:left="0" w:firstLine="0"/>
        <w:jc w:val="left"/>
      </w:pPr>
      <w:r>
        <w:t xml:space="preserve">     Figure 4.2</w:t>
      </w:r>
      <w:r w:rsidR="00BB7D75">
        <w:t>, Ternary plot among ash content, volatile content and fixed carbon</w:t>
      </w:r>
    </w:p>
    <w:p w14:paraId="65D00ADD" w14:textId="524EA462" w:rsidR="00A72C27" w:rsidRDefault="00A72C27" w:rsidP="00A72C27">
      <w:pPr>
        <w:spacing w:after="108" w:line="259" w:lineRule="auto"/>
        <w:ind w:left="0" w:firstLine="0"/>
        <w:jc w:val="left"/>
      </w:pPr>
    </w:p>
    <w:p w14:paraId="2E05187F" w14:textId="5C035132" w:rsidR="00A72C27" w:rsidRDefault="00A72C27" w:rsidP="00A72C27">
      <w:pPr>
        <w:spacing w:after="108" w:line="259" w:lineRule="auto"/>
        <w:ind w:left="0" w:firstLine="0"/>
        <w:jc w:val="left"/>
      </w:pPr>
      <w:r>
        <w:t>Here it can be seen for a relatively lower value of ash content and higher</w:t>
      </w:r>
      <w:r w:rsidR="008361E9">
        <w:t xml:space="preserve"> </w:t>
      </w:r>
      <w:r>
        <w:t xml:space="preserve">values of </w:t>
      </w:r>
      <w:r w:rsidR="008361E9">
        <w:t>volatile content, biochar output is more.</w:t>
      </w:r>
    </w:p>
    <w:p w14:paraId="2A2D77FC" w14:textId="77777777" w:rsidR="00F1261D" w:rsidRDefault="00F1261D" w:rsidP="00F1261D">
      <w:pPr>
        <w:spacing w:after="108" w:line="259" w:lineRule="auto"/>
        <w:ind w:left="0" w:firstLine="0"/>
        <w:jc w:val="left"/>
      </w:pPr>
      <w:r>
        <w:t>The data set considered for this ternary plot analysis is small (only ten feedstocks) as a lot of manual work is to be performed if more feedstocks are to be incorporated, due to this reason the result might not be very accurate, but if more feedstocks are taken then the same analysis will produce more accurate results.</w:t>
      </w:r>
    </w:p>
    <w:p w14:paraId="70810AAC" w14:textId="01F62EE2" w:rsidR="00C31D20" w:rsidRDefault="00C31D20" w:rsidP="00C31D20">
      <w:pPr>
        <w:pStyle w:val="ListParagraph"/>
        <w:spacing w:after="108" w:line="259" w:lineRule="auto"/>
        <w:ind w:firstLine="0"/>
        <w:jc w:val="left"/>
      </w:pPr>
    </w:p>
    <w:p w14:paraId="5C7155E3" w14:textId="02F8D1BE" w:rsidR="00F1261D" w:rsidRDefault="00F1261D" w:rsidP="00C31D20">
      <w:pPr>
        <w:pStyle w:val="ListParagraph"/>
        <w:spacing w:after="108" w:line="259" w:lineRule="auto"/>
        <w:ind w:firstLine="0"/>
        <w:jc w:val="left"/>
      </w:pPr>
    </w:p>
    <w:p w14:paraId="1E931C33" w14:textId="0CAD9086" w:rsidR="00F1261D" w:rsidRDefault="00F1261D" w:rsidP="00C31D20">
      <w:pPr>
        <w:pStyle w:val="ListParagraph"/>
        <w:spacing w:after="108" w:line="259" w:lineRule="auto"/>
        <w:ind w:firstLine="0"/>
        <w:jc w:val="left"/>
      </w:pPr>
    </w:p>
    <w:p w14:paraId="798E0D70" w14:textId="59A67AB2" w:rsidR="00F1261D" w:rsidRDefault="00F1261D" w:rsidP="00C31D20">
      <w:pPr>
        <w:pStyle w:val="ListParagraph"/>
        <w:spacing w:after="108" w:line="259" w:lineRule="auto"/>
        <w:ind w:firstLine="0"/>
        <w:jc w:val="left"/>
      </w:pPr>
    </w:p>
    <w:p w14:paraId="62BDE5FD" w14:textId="2A2D0742" w:rsidR="00F1261D" w:rsidRDefault="00F1261D" w:rsidP="00C31D20">
      <w:pPr>
        <w:pStyle w:val="ListParagraph"/>
        <w:spacing w:after="108" w:line="259" w:lineRule="auto"/>
        <w:ind w:firstLine="0"/>
        <w:jc w:val="left"/>
      </w:pPr>
    </w:p>
    <w:p w14:paraId="1C7C3B7B" w14:textId="6502A29E" w:rsidR="00F1261D" w:rsidRDefault="00F1261D" w:rsidP="00C31D20">
      <w:pPr>
        <w:pStyle w:val="ListParagraph"/>
        <w:spacing w:after="108" w:line="259" w:lineRule="auto"/>
        <w:ind w:firstLine="0"/>
        <w:jc w:val="left"/>
      </w:pPr>
    </w:p>
    <w:p w14:paraId="3125656F" w14:textId="02B12B98" w:rsidR="00F1261D" w:rsidRDefault="00F1261D" w:rsidP="00C31D20">
      <w:pPr>
        <w:pStyle w:val="ListParagraph"/>
        <w:spacing w:after="108" w:line="259" w:lineRule="auto"/>
        <w:ind w:firstLine="0"/>
        <w:jc w:val="left"/>
      </w:pPr>
    </w:p>
    <w:p w14:paraId="61E218A5" w14:textId="39D85526" w:rsidR="00F1261D" w:rsidRDefault="00F1261D" w:rsidP="00C31D20">
      <w:pPr>
        <w:pStyle w:val="ListParagraph"/>
        <w:spacing w:after="108" w:line="259" w:lineRule="auto"/>
        <w:ind w:firstLine="0"/>
        <w:jc w:val="left"/>
      </w:pPr>
    </w:p>
    <w:p w14:paraId="3B47702A" w14:textId="3EA6E189" w:rsidR="00F1261D" w:rsidRDefault="00F1261D" w:rsidP="00C31D20">
      <w:pPr>
        <w:pStyle w:val="ListParagraph"/>
        <w:spacing w:after="108" w:line="259" w:lineRule="auto"/>
        <w:ind w:firstLine="0"/>
        <w:jc w:val="left"/>
      </w:pPr>
    </w:p>
    <w:p w14:paraId="23271C4A" w14:textId="2E74FC5B" w:rsidR="00F1261D" w:rsidRDefault="00F1261D" w:rsidP="00C31D20">
      <w:pPr>
        <w:pStyle w:val="ListParagraph"/>
        <w:spacing w:after="108" w:line="259" w:lineRule="auto"/>
        <w:ind w:firstLine="0"/>
        <w:jc w:val="left"/>
      </w:pPr>
    </w:p>
    <w:p w14:paraId="5901EEBF" w14:textId="3A30FE5D" w:rsidR="00F1261D" w:rsidRDefault="00F1261D" w:rsidP="00C31D20">
      <w:pPr>
        <w:pStyle w:val="ListParagraph"/>
        <w:spacing w:after="108" w:line="259" w:lineRule="auto"/>
        <w:ind w:firstLine="0"/>
        <w:jc w:val="left"/>
      </w:pPr>
    </w:p>
    <w:p w14:paraId="049AFB9F" w14:textId="48B3C154" w:rsidR="00F1261D" w:rsidRDefault="00F1261D" w:rsidP="00C31D20">
      <w:pPr>
        <w:pStyle w:val="ListParagraph"/>
        <w:spacing w:after="108" w:line="259" w:lineRule="auto"/>
        <w:ind w:firstLine="0"/>
        <w:jc w:val="left"/>
      </w:pPr>
    </w:p>
    <w:p w14:paraId="330C80B1" w14:textId="01B1E397" w:rsidR="00F1261D" w:rsidRDefault="00F1261D" w:rsidP="00C31D20">
      <w:pPr>
        <w:pStyle w:val="ListParagraph"/>
        <w:spacing w:after="108" w:line="259" w:lineRule="auto"/>
        <w:ind w:firstLine="0"/>
        <w:jc w:val="left"/>
      </w:pPr>
    </w:p>
    <w:p w14:paraId="2074D0CE" w14:textId="3C7B241D" w:rsidR="00F1261D" w:rsidRDefault="00F1261D" w:rsidP="00C31D20">
      <w:pPr>
        <w:pStyle w:val="ListParagraph"/>
        <w:spacing w:after="108" w:line="259" w:lineRule="auto"/>
        <w:ind w:firstLine="0"/>
        <w:jc w:val="left"/>
      </w:pPr>
    </w:p>
    <w:p w14:paraId="5B253CA2" w14:textId="3E93F35C" w:rsidR="00F1261D" w:rsidRDefault="00F1261D" w:rsidP="00C31D20">
      <w:pPr>
        <w:pStyle w:val="ListParagraph"/>
        <w:spacing w:after="108" w:line="259" w:lineRule="auto"/>
        <w:ind w:firstLine="0"/>
        <w:jc w:val="left"/>
      </w:pPr>
    </w:p>
    <w:p w14:paraId="4CEBE876" w14:textId="1141E11E" w:rsidR="00F1261D" w:rsidRDefault="00F1261D" w:rsidP="00C31D20">
      <w:pPr>
        <w:pStyle w:val="ListParagraph"/>
        <w:spacing w:after="108" w:line="259" w:lineRule="auto"/>
        <w:ind w:firstLine="0"/>
        <w:jc w:val="left"/>
      </w:pPr>
    </w:p>
    <w:p w14:paraId="2766051B" w14:textId="0FDEA20C" w:rsidR="00F1261D" w:rsidRDefault="00F1261D" w:rsidP="00C31D20">
      <w:pPr>
        <w:pStyle w:val="ListParagraph"/>
        <w:spacing w:after="108" w:line="259" w:lineRule="auto"/>
        <w:ind w:firstLine="0"/>
        <w:jc w:val="left"/>
      </w:pPr>
    </w:p>
    <w:p w14:paraId="6AFB538A" w14:textId="46C0C347" w:rsidR="00F1261D" w:rsidRDefault="00F1261D" w:rsidP="00C31D20">
      <w:pPr>
        <w:pStyle w:val="ListParagraph"/>
        <w:spacing w:after="108" w:line="259" w:lineRule="auto"/>
        <w:ind w:firstLine="0"/>
        <w:jc w:val="left"/>
      </w:pPr>
    </w:p>
    <w:p w14:paraId="6C10553B" w14:textId="49A29B7D" w:rsidR="00F1261D" w:rsidRDefault="00F1261D" w:rsidP="00C31D20">
      <w:pPr>
        <w:pStyle w:val="ListParagraph"/>
        <w:spacing w:after="108" w:line="259" w:lineRule="auto"/>
        <w:ind w:firstLine="0"/>
        <w:jc w:val="left"/>
      </w:pPr>
    </w:p>
    <w:p w14:paraId="7E33E957" w14:textId="77777777" w:rsidR="00F1261D" w:rsidRDefault="00F1261D" w:rsidP="00C31D20">
      <w:pPr>
        <w:pStyle w:val="ListParagraph"/>
        <w:spacing w:after="108" w:line="259" w:lineRule="auto"/>
        <w:ind w:firstLine="0"/>
        <w:jc w:val="left"/>
      </w:pPr>
    </w:p>
    <w:p w14:paraId="578F45AA" w14:textId="2D60B5C5" w:rsidR="00A23D74" w:rsidRDefault="00A23D74" w:rsidP="00783908">
      <w:pPr>
        <w:spacing w:after="108" w:line="259" w:lineRule="auto"/>
        <w:ind w:left="0" w:firstLine="0"/>
        <w:jc w:val="left"/>
      </w:pPr>
    </w:p>
    <w:p w14:paraId="722A1B62" w14:textId="5469701E" w:rsidR="00F1261D" w:rsidRDefault="00F1261D" w:rsidP="00783908">
      <w:pPr>
        <w:spacing w:after="108" w:line="259" w:lineRule="auto"/>
        <w:ind w:left="0" w:firstLine="0"/>
        <w:jc w:val="left"/>
      </w:pPr>
    </w:p>
    <w:p w14:paraId="6BFF0FEE" w14:textId="77777777" w:rsidR="00F1261D" w:rsidRDefault="00F1261D" w:rsidP="00783908">
      <w:pPr>
        <w:spacing w:after="108" w:line="259" w:lineRule="auto"/>
        <w:ind w:left="0" w:firstLine="0"/>
        <w:jc w:val="left"/>
      </w:pPr>
    </w:p>
    <w:p w14:paraId="5C11B64C" w14:textId="7D36E200" w:rsidR="0013563F" w:rsidRPr="00095318" w:rsidRDefault="0013563F" w:rsidP="0013563F">
      <w:pPr>
        <w:spacing w:after="108" w:line="259" w:lineRule="auto"/>
        <w:ind w:left="0" w:firstLine="0"/>
        <w:jc w:val="left"/>
        <w:rPr>
          <w:b/>
          <w:bCs/>
        </w:rPr>
      </w:pPr>
      <w:bookmarkStart w:id="2" w:name="_Hlk68682366"/>
      <w:r w:rsidRPr="00095318">
        <w:rPr>
          <w:b/>
          <w:bCs/>
        </w:rPr>
        <w:t>5. PREDICTION OF BIOCHAR USING MACHINE LEARNING TECHNIQUES</w:t>
      </w:r>
    </w:p>
    <w:p w14:paraId="312B13ED" w14:textId="77777777" w:rsidR="00F1261D" w:rsidRDefault="00F1261D" w:rsidP="0013563F">
      <w:pPr>
        <w:spacing w:after="108" w:line="259" w:lineRule="auto"/>
        <w:ind w:left="0" w:firstLine="0"/>
        <w:jc w:val="left"/>
        <w:rPr>
          <w:b/>
          <w:bCs/>
          <w:u w:val="single"/>
        </w:rPr>
      </w:pPr>
    </w:p>
    <w:bookmarkEnd w:id="2"/>
    <w:p w14:paraId="6BD44E93" w14:textId="580226EC" w:rsidR="0013563F" w:rsidRPr="00F1261D" w:rsidRDefault="0013563F" w:rsidP="0013563F">
      <w:pPr>
        <w:spacing w:after="108" w:line="259" w:lineRule="auto"/>
        <w:ind w:left="0" w:firstLine="0"/>
        <w:jc w:val="left"/>
        <w:rPr>
          <w:b/>
          <w:bCs/>
        </w:rPr>
      </w:pPr>
      <w:r w:rsidRPr="00F1261D">
        <w:rPr>
          <w:b/>
          <w:bCs/>
        </w:rPr>
        <w:t>5.1 Introduction</w:t>
      </w:r>
    </w:p>
    <w:p w14:paraId="05574A81" w14:textId="155EBAC5" w:rsidR="00E73359" w:rsidRDefault="00E73359" w:rsidP="0013563F">
      <w:pPr>
        <w:spacing w:after="108" w:line="259" w:lineRule="auto"/>
        <w:ind w:left="0" w:firstLine="0"/>
        <w:jc w:val="left"/>
      </w:pPr>
      <w:r>
        <w:t xml:space="preserve">                     In the previous work it is predicted which parameter is significant or effective for the production of biochar yield, the next is to determine </w:t>
      </w:r>
      <w:r w:rsidR="009B1DC7">
        <w:t>which of those parameters</w:t>
      </w:r>
      <w:r w:rsidR="00637BE0">
        <w:t xml:space="preserve"> </w:t>
      </w:r>
      <w:r w:rsidR="009B1DC7">
        <w:t>(temperature, residence time, volatile content, hydrogen) are more effective</w:t>
      </w:r>
      <w:r w:rsidR="009D518F">
        <w:t xml:space="preserve"> and to get a rough equation among the input and output parameter</w:t>
      </w:r>
      <w:r w:rsidR="00637BE0">
        <w:t xml:space="preserve"> </w:t>
      </w:r>
      <w:r w:rsidR="009D518F">
        <w:t xml:space="preserve">(biochar), previously the dataset </w:t>
      </w:r>
      <w:r w:rsidR="00C85B32">
        <w:t>that was considered</w:t>
      </w:r>
      <w:r w:rsidR="009D518F">
        <w:t xml:space="preserve"> had 76 rows but </w:t>
      </w:r>
      <w:proofErr w:type="gramStart"/>
      <w:r w:rsidR="009D518F">
        <w:t>for  better</w:t>
      </w:r>
      <w:proofErr w:type="gramEnd"/>
      <w:r w:rsidR="009D518F">
        <w:t xml:space="preserve"> results </w:t>
      </w:r>
      <w:r w:rsidR="00462B51">
        <w:t>43 more feedstocks are added,</w:t>
      </w:r>
      <w:r w:rsidR="009D518F">
        <w:t xml:space="preserve"> ending up with 119 rows in the dataset.</w:t>
      </w:r>
      <w:r w:rsidR="00462B51">
        <w:t xml:space="preserve"> T</w:t>
      </w:r>
      <w:r w:rsidR="009D518F">
        <w:t>able</w:t>
      </w:r>
      <w:r w:rsidR="00462B51">
        <w:t xml:space="preserve"> 5.1</w:t>
      </w:r>
      <w:r w:rsidR="009D518F">
        <w:t xml:space="preserve"> with effective parameters and output put together for 119 feed stocks</w:t>
      </w:r>
      <w:r w:rsidR="00462B51">
        <w:t xml:space="preserve"> taken.</w:t>
      </w:r>
    </w:p>
    <w:p w14:paraId="6E2FD3F5" w14:textId="64852326" w:rsidR="00F8580C" w:rsidRDefault="003C0242" w:rsidP="0013563F">
      <w:pPr>
        <w:spacing w:after="108" w:line="259" w:lineRule="auto"/>
        <w:ind w:left="0" w:firstLine="0"/>
        <w:jc w:val="left"/>
      </w:pPr>
      <w:r>
        <w:t>The reason for selecting only 5 parameters which are temperature, residence time, volatile content and hydrogen for analysis, is because they are significant (affecting the biochar output) as concluded by ANOVA test.</w:t>
      </w:r>
    </w:p>
    <w:p w14:paraId="48AF2989" w14:textId="285CB249" w:rsidR="0013563F" w:rsidRDefault="0013563F" w:rsidP="0013563F">
      <w:pPr>
        <w:spacing w:after="108" w:line="259" w:lineRule="auto"/>
        <w:ind w:left="0" w:firstLine="0"/>
        <w:jc w:val="left"/>
      </w:pPr>
      <w:r>
        <w:t xml:space="preserve">                      </w:t>
      </w:r>
    </w:p>
    <w:p w14:paraId="5CE2C4EF" w14:textId="183070A9" w:rsidR="009B1DC7" w:rsidRPr="0013563F" w:rsidRDefault="0013563F" w:rsidP="0013563F">
      <w:pPr>
        <w:spacing w:after="108" w:line="259" w:lineRule="auto"/>
        <w:ind w:left="0" w:firstLine="0"/>
        <w:jc w:val="left"/>
      </w:pPr>
      <w:r>
        <w:t xml:space="preserve">  </w:t>
      </w:r>
      <w:r w:rsidR="00433B06">
        <w:t xml:space="preserve">              </w:t>
      </w:r>
      <w:r w:rsidR="009D518F">
        <w:t>Table 5.1</w:t>
      </w:r>
      <w:r w:rsidR="00EF2F08">
        <w:t>.</w:t>
      </w:r>
      <w:r w:rsidR="009D518F">
        <w:t xml:space="preserve"> Effective parameters </w:t>
      </w:r>
      <w:r w:rsidR="00433B06">
        <w:t>and output biochar for feedstocks put together</w:t>
      </w:r>
    </w:p>
    <w:tbl>
      <w:tblPr>
        <w:tblStyle w:val="TableGrid0"/>
        <w:tblW w:w="0" w:type="auto"/>
        <w:tblInd w:w="137" w:type="dxa"/>
        <w:tblLook w:val="04A0" w:firstRow="1" w:lastRow="0" w:firstColumn="1" w:lastColumn="0" w:noHBand="0" w:noVBand="1"/>
      </w:tblPr>
      <w:tblGrid>
        <w:gridCol w:w="1649"/>
        <w:gridCol w:w="1328"/>
        <w:gridCol w:w="1216"/>
        <w:gridCol w:w="1870"/>
        <w:gridCol w:w="1450"/>
        <w:gridCol w:w="1134"/>
      </w:tblGrid>
      <w:tr w:rsidR="00F8580C" w:rsidRPr="009B1DC7" w14:paraId="23EEFB1F" w14:textId="77777777" w:rsidTr="003C0242">
        <w:trPr>
          <w:trHeight w:val="1032"/>
        </w:trPr>
        <w:tc>
          <w:tcPr>
            <w:tcW w:w="1649" w:type="dxa"/>
            <w:hideMark/>
          </w:tcPr>
          <w:p w14:paraId="4AC16691" w14:textId="77777777" w:rsidR="00F8580C" w:rsidRPr="009B1DC7" w:rsidRDefault="00F8580C" w:rsidP="00F8580C">
            <w:pPr>
              <w:spacing w:after="108" w:line="259" w:lineRule="auto"/>
              <w:ind w:left="30" w:firstLine="0"/>
              <w:jc w:val="left"/>
            </w:pPr>
            <w:r w:rsidRPr="009B1DC7">
              <w:t>Final temper</w:t>
            </w:r>
            <w:r w:rsidRPr="009B1DC7">
              <w:br/>
            </w:r>
            <w:proofErr w:type="spellStart"/>
            <w:r w:rsidRPr="009B1DC7">
              <w:t>ature</w:t>
            </w:r>
            <w:proofErr w:type="spellEnd"/>
            <w:r w:rsidRPr="009B1DC7">
              <w:t>(°C)</w:t>
            </w:r>
          </w:p>
        </w:tc>
        <w:tc>
          <w:tcPr>
            <w:tcW w:w="1328" w:type="dxa"/>
            <w:hideMark/>
          </w:tcPr>
          <w:p w14:paraId="7888A12A" w14:textId="77777777" w:rsidR="00F8580C" w:rsidRPr="009B1DC7" w:rsidRDefault="00F8580C" w:rsidP="009B1DC7">
            <w:pPr>
              <w:spacing w:after="108" w:line="259" w:lineRule="auto"/>
              <w:ind w:left="0" w:firstLine="0"/>
              <w:jc w:val="left"/>
            </w:pPr>
            <w:r w:rsidRPr="009B1DC7">
              <w:t>Residence_</w:t>
            </w:r>
            <w:r w:rsidRPr="009B1DC7">
              <w:br/>
              <w:t>Time(min)</w:t>
            </w:r>
          </w:p>
        </w:tc>
        <w:tc>
          <w:tcPr>
            <w:tcW w:w="1216" w:type="dxa"/>
            <w:hideMark/>
          </w:tcPr>
          <w:p w14:paraId="2C9BCCF5" w14:textId="5499B8FF" w:rsidR="00F8580C" w:rsidRPr="009B1DC7" w:rsidRDefault="00F8580C" w:rsidP="009B1DC7">
            <w:pPr>
              <w:spacing w:after="108" w:line="259" w:lineRule="auto"/>
              <w:ind w:left="0" w:firstLine="0"/>
              <w:jc w:val="left"/>
            </w:pPr>
            <w:r w:rsidRPr="009B1DC7">
              <w:t>Power(W)</w:t>
            </w:r>
          </w:p>
        </w:tc>
        <w:tc>
          <w:tcPr>
            <w:tcW w:w="1870" w:type="dxa"/>
            <w:hideMark/>
          </w:tcPr>
          <w:p w14:paraId="7012A0DA" w14:textId="642A6E3E" w:rsidR="00F8580C" w:rsidRPr="009B1DC7" w:rsidRDefault="00F8580C" w:rsidP="009B1DC7">
            <w:pPr>
              <w:spacing w:after="108" w:line="259" w:lineRule="auto"/>
              <w:ind w:left="0" w:firstLine="0"/>
              <w:jc w:val="left"/>
            </w:pPr>
            <w:proofErr w:type="spellStart"/>
            <w:r w:rsidRPr="009B1DC7">
              <w:t>Volatile_Content</w:t>
            </w:r>
            <w:proofErr w:type="spellEnd"/>
            <w:r>
              <w:t xml:space="preserve"> </w:t>
            </w:r>
            <w:r w:rsidRPr="009B1DC7">
              <w:t>(%)</w:t>
            </w:r>
          </w:p>
        </w:tc>
        <w:tc>
          <w:tcPr>
            <w:tcW w:w="1450" w:type="dxa"/>
            <w:noWrap/>
            <w:hideMark/>
          </w:tcPr>
          <w:p w14:paraId="15B1C0D6" w14:textId="5E377D9E" w:rsidR="00F8580C" w:rsidRPr="009B1DC7" w:rsidRDefault="00F8580C" w:rsidP="009B1DC7">
            <w:pPr>
              <w:spacing w:after="108" w:line="259" w:lineRule="auto"/>
              <w:ind w:left="0" w:firstLine="0"/>
              <w:jc w:val="left"/>
            </w:pPr>
            <w:r w:rsidRPr="009B1DC7">
              <w:t>Hydrogen</w:t>
            </w:r>
            <w:r>
              <w:t xml:space="preserve"> (</w:t>
            </w:r>
            <w:r w:rsidRPr="009B1DC7">
              <w:t>%</w:t>
            </w:r>
            <w:r>
              <w:t>)</w:t>
            </w:r>
          </w:p>
        </w:tc>
        <w:tc>
          <w:tcPr>
            <w:tcW w:w="1134" w:type="dxa"/>
            <w:noWrap/>
            <w:hideMark/>
          </w:tcPr>
          <w:p w14:paraId="5F3F8C1C" w14:textId="558FEA9A" w:rsidR="00F8580C" w:rsidRPr="009B1DC7" w:rsidRDefault="00F8580C" w:rsidP="009B1DC7">
            <w:pPr>
              <w:spacing w:after="108" w:line="259" w:lineRule="auto"/>
              <w:ind w:left="0" w:firstLine="0"/>
              <w:jc w:val="left"/>
            </w:pPr>
            <w:r w:rsidRPr="009B1DC7">
              <w:t>Biochar</w:t>
            </w:r>
            <w:r>
              <w:t xml:space="preserve"> (</w:t>
            </w:r>
            <w:r w:rsidRPr="009B1DC7">
              <w:t>%</w:t>
            </w:r>
            <w:r>
              <w:t>)</w:t>
            </w:r>
          </w:p>
        </w:tc>
      </w:tr>
      <w:tr w:rsidR="00F8580C" w:rsidRPr="009B1DC7" w14:paraId="48CEC7E8" w14:textId="77777777" w:rsidTr="003C0242">
        <w:trPr>
          <w:trHeight w:val="516"/>
        </w:trPr>
        <w:tc>
          <w:tcPr>
            <w:tcW w:w="1649" w:type="dxa"/>
            <w:noWrap/>
            <w:hideMark/>
          </w:tcPr>
          <w:p w14:paraId="6F136859"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5696FF5D" w14:textId="77777777" w:rsidR="00F8580C" w:rsidRPr="009B1DC7" w:rsidRDefault="00F8580C" w:rsidP="009B1DC7">
            <w:pPr>
              <w:spacing w:after="108" w:line="259" w:lineRule="auto"/>
              <w:ind w:left="0" w:firstLine="0"/>
              <w:jc w:val="left"/>
            </w:pPr>
            <w:r w:rsidRPr="009B1DC7">
              <w:t>10</w:t>
            </w:r>
          </w:p>
        </w:tc>
        <w:tc>
          <w:tcPr>
            <w:tcW w:w="1216" w:type="dxa"/>
            <w:noWrap/>
            <w:hideMark/>
          </w:tcPr>
          <w:p w14:paraId="79CF7550" w14:textId="77777777" w:rsidR="00F8580C" w:rsidRPr="009B1DC7" w:rsidRDefault="00F8580C" w:rsidP="009B1DC7">
            <w:pPr>
              <w:spacing w:after="108" w:line="259" w:lineRule="auto"/>
              <w:ind w:left="0" w:firstLine="0"/>
              <w:jc w:val="left"/>
            </w:pPr>
            <w:r w:rsidRPr="009B1DC7">
              <w:t>800</w:t>
            </w:r>
          </w:p>
        </w:tc>
        <w:tc>
          <w:tcPr>
            <w:tcW w:w="1870" w:type="dxa"/>
            <w:noWrap/>
            <w:hideMark/>
          </w:tcPr>
          <w:p w14:paraId="26D478CC" w14:textId="77777777" w:rsidR="00F8580C" w:rsidRPr="009B1DC7" w:rsidRDefault="00F8580C" w:rsidP="009B1DC7">
            <w:pPr>
              <w:spacing w:after="108" w:line="259" w:lineRule="auto"/>
              <w:ind w:left="0" w:firstLine="0"/>
              <w:jc w:val="left"/>
            </w:pPr>
            <w:r w:rsidRPr="009B1DC7">
              <w:t>79.9</w:t>
            </w:r>
          </w:p>
        </w:tc>
        <w:tc>
          <w:tcPr>
            <w:tcW w:w="1450" w:type="dxa"/>
            <w:noWrap/>
            <w:hideMark/>
          </w:tcPr>
          <w:p w14:paraId="402AF1F7" w14:textId="77777777" w:rsidR="00F8580C" w:rsidRPr="009B1DC7" w:rsidRDefault="00F8580C" w:rsidP="009B1DC7">
            <w:pPr>
              <w:spacing w:after="108" w:line="259" w:lineRule="auto"/>
              <w:ind w:left="0" w:firstLine="0"/>
              <w:jc w:val="left"/>
            </w:pPr>
            <w:r w:rsidRPr="009B1DC7">
              <w:t>5.9</w:t>
            </w:r>
          </w:p>
        </w:tc>
        <w:tc>
          <w:tcPr>
            <w:tcW w:w="1134" w:type="dxa"/>
            <w:noWrap/>
            <w:hideMark/>
          </w:tcPr>
          <w:p w14:paraId="4A9171FD" w14:textId="77777777" w:rsidR="00F8580C" w:rsidRPr="009B1DC7" w:rsidRDefault="00F8580C" w:rsidP="009B1DC7">
            <w:pPr>
              <w:spacing w:after="108" w:line="259" w:lineRule="auto"/>
              <w:ind w:left="0" w:firstLine="0"/>
              <w:jc w:val="left"/>
            </w:pPr>
            <w:r w:rsidRPr="009B1DC7">
              <w:t>35.3</w:t>
            </w:r>
          </w:p>
        </w:tc>
      </w:tr>
      <w:tr w:rsidR="00F8580C" w:rsidRPr="009B1DC7" w14:paraId="502C2108" w14:textId="77777777" w:rsidTr="003C0242">
        <w:trPr>
          <w:trHeight w:val="516"/>
        </w:trPr>
        <w:tc>
          <w:tcPr>
            <w:tcW w:w="1649" w:type="dxa"/>
            <w:noWrap/>
            <w:hideMark/>
          </w:tcPr>
          <w:p w14:paraId="5B1F6486"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5E60576C" w14:textId="77777777" w:rsidR="00F8580C" w:rsidRPr="009B1DC7" w:rsidRDefault="00F8580C" w:rsidP="009B1DC7">
            <w:pPr>
              <w:spacing w:after="108" w:line="259" w:lineRule="auto"/>
              <w:ind w:left="0" w:firstLine="0"/>
              <w:jc w:val="left"/>
            </w:pPr>
            <w:r w:rsidRPr="009B1DC7">
              <w:t>10</w:t>
            </w:r>
          </w:p>
        </w:tc>
        <w:tc>
          <w:tcPr>
            <w:tcW w:w="1216" w:type="dxa"/>
            <w:noWrap/>
            <w:hideMark/>
          </w:tcPr>
          <w:p w14:paraId="3106B5E8" w14:textId="77777777" w:rsidR="00F8580C" w:rsidRPr="009B1DC7" w:rsidRDefault="00F8580C" w:rsidP="009B1DC7">
            <w:pPr>
              <w:spacing w:after="108" w:line="259" w:lineRule="auto"/>
              <w:ind w:left="0" w:firstLine="0"/>
              <w:jc w:val="left"/>
            </w:pPr>
            <w:r w:rsidRPr="009B1DC7">
              <w:t>800</w:t>
            </w:r>
          </w:p>
        </w:tc>
        <w:tc>
          <w:tcPr>
            <w:tcW w:w="1870" w:type="dxa"/>
            <w:noWrap/>
            <w:hideMark/>
          </w:tcPr>
          <w:p w14:paraId="697D5FCB" w14:textId="77777777" w:rsidR="00F8580C" w:rsidRPr="009B1DC7" w:rsidRDefault="00F8580C" w:rsidP="009B1DC7">
            <w:pPr>
              <w:spacing w:after="108" w:line="259" w:lineRule="auto"/>
              <w:ind w:left="0" w:firstLine="0"/>
              <w:jc w:val="left"/>
            </w:pPr>
            <w:r w:rsidRPr="009B1DC7">
              <w:t>79.9</w:t>
            </w:r>
          </w:p>
        </w:tc>
        <w:tc>
          <w:tcPr>
            <w:tcW w:w="1450" w:type="dxa"/>
            <w:noWrap/>
            <w:hideMark/>
          </w:tcPr>
          <w:p w14:paraId="09D0D8C6" w14:textId="77777777" w:rsidR="00F8580C" w:rsidRPr="009B1DC7" w:rsidRDefault="00F8580C" w:rsidP="009B1DC7">
            <w:pPr>
              <w:spacing w:after="108" w:line="259" w:lineRule="auto"/>
              <w:ind w:left="0" w:firstLine="0"/>
              <w:jc w:val="left"/>
            </w:pPr>
            <w:r w:rsidRPr="009B1DC7">
              <w:t>5.9</w:t>
            </w:r>
          </w:p>
        </w:tc>
        <w:tc>
          <w:tcPr>
            <w:tcW w:w="1134" w:type="dxa"/>
            <w:noWrap/>
            <w:hideMark/>
          </w:tcPr>
          <w:p w14:paraId="2C18D83B" w14:textId="77777777" w:rsidR="00F8580C" w:rsidRPr="009B1DC7" w:rsidRDefault="00F8580C" w:rsidP="009B1DC7">
            <w:pPr>
              <w:spacing w:after="108" w:line="259" w:lineRule="auto"/>
              <w:ind w:left="0" w:firstLine="0"/>
              <w:jc w:val="left"/>
            </w:pPr>
            <w:r w:rsidRPr="009B1DC7">
              <w:t>32</w:t>
            </w:r>
          </w:p>
        </w:tc>
      </w:tr>
      <w:tr w:rsidR="00F8580C" w:rsidRPr="009B1DC7" w14:paraId="780F0BAF" w14:textId="77777777" w:rsidTr="003C0242">
        <w:trPr>
          <w:trHeight w:val="516"/>
        </w:trPr>
        <w:tc>
          <w:tcPr>
            <w:tcW w:w="1649" w:type="dxa"/>
            <w:noWrap/>
            <w:hideMark/>
          </w:tcPr>
          <w:p w14:paraId="29F222DD"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493043AA" w14:textId="77777777" w:rsidR="00F8580C" w:rsidRPr="009B1DC7" w:rsidRDefault="00F8580C" w:rsidP="009B1DC7">
            <w:pPr>
              <w:spacing w:after="108" w:line="259" w:lineRule="auto"/>
              <w:ind w:left="0" w:firstLine="0"/>
              <w:jc w:val="left"/>
            </w:pPr>
            <w:r w:rsidRPr="009B1DC7">
              <w:t>10</w:t>
            </w:r>
          </w:p>
        </w:tc>
        <w:tc>
          <w:tcPr>
            <w:tcW w:w="1216" w:type="dxa"/>
            <w:noWrap/>
            <w:hideMark/>
          </w:tcPr>
          <w:p w14:paraId="5BA0A041" w14:textId="77777777" w:rsidR="00F8580C" w:rsidRPr="009B1DC7" w:rsidRDefault="00F8580C" w:rsidP="009B1DC7">
            <w:pPr>
              <w:spacing w:after="108" w:line="259" w:lineRule="auto"/>
              <w:ind w:left="0" w:firstLine="0"/>
              <w:jc w:val="left"/>
            </w:pPr>
            <w:r w:rsidRPr="009B1DC7">
              <w:t>800</w:t>
            </w:r>
          </w:p>
        </w:tc>
        <w:tc>
          <w:tcPr>
            <w:tcW w:w="1870" w:type="dxa"/>
            <w:noWrap/>
            <w:hideMark/>
          </w:tcPr>
          <w:p w14:paraId="3C30D31A" w14:textId="77777777" w:rsidR="00F8580C" w:rsidRPr="009B1DC7" w:rsidRDefault="00F8580C" w:rsidP="009B1DC7">
            <w:pPr>
              <w:spacing w:after="108" w:line="259" w:lineRule="auto"/>
              <w:ind w:left="0" w:firstLine="0"/>
              <w:jc w:val="left"/>
            </w:pPr>
            <w:r w:rsidRPr="009B1DC7">
              <w:t>77.9</w:t>
            </w:r>
          </w:p>
        </w:tc>
        <w:tc>
          <w:tcPr>
            <w:tcW w:w="1450" w:type="dxa"/>
            <w:noWrap/>
            <w:hideMark/>
          </w:tcPr>
          <w:p w14:paraId="381F5F18" w14:textId="77777777" w:rsidR="00F8580C" w:rsidRPr="009B1DC7" w:rsidRDefault="00F8580C" w:rsidP="009B1DC7">
            <w:pPr>
              <w:spacing w:after="108" w:line="259" w:lineRule="auto"/>
              <w:ind w:left="0" w:firstLine="0"/>
              <w:jc w:val="left"/>
            </w:pPr>
            <w:r w:rsidRPr="009B1DC7">
              <w:t>5.8</w:t>
            </w:r>
          </w:p>
        </w:tc>
        <w:tc>
          <w:tcPr>
            <w:tcW w:w="1134" w:type="dxa"/>
            <w:noWrap/>
            <w:hideMark/>
          </w:tcPr>
          <w:p w14:paraId="268FDC9C" w14:textId="77777777" w:rsidR="00F8580C" w:rsidRPr="009B1DC7" w:rsidRDefault="00F8580C" w:rsidP="009B1DC7">
            <w:pPr>
              <w:spacing w:after="108" w:line="259" w:lineRule="auto"/>
              <w:ind w:left="0" w:firstLine="0"/>
              <w:jc w:val="left"/>
            </w:pPr>
            <w:r w:rsidRPr="009B1DC7">
              <w:t>34.4</w:t>
            </w:r>
          </w:p>
        </w:tc>
      </w:tr>
      <w:tr w:rsidR="00F8580C" w:rsidRPr="009B1DC7" w14:paraId="2F186C2C" w14:textId="77777777" w:rsidTr="003C0242">
        <w:trPr>
          <w:trHeight w:val="516"/>
        </w:trPr>
        <w:tc>
          <w:tcPr>
            <w:tcW w:w="1649" w:type="dxa"/>
            <w:noWrap/>
            <w:hideMark/>
          </w:tcPr>
          <w:p w14:paraId="5D6D6BDF"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49D02BA5" w14:textId="77777777" w:rsidR="00F8580C" w:rsidRPr="009B1DC7" w:rsidRDefault="00F8580C" w:rsidP="009B1DC7">
            <w:pPr>
              <w:spacing w:after="108" w:line="259" w:lineRule="auto"/>
              <w:ind w:left="0" w:firstLine="0"/>
              <w:jc w:val="left"/>
            </w:pPr>
            <w:r w:rsidRPr="009B1DC7">
              <w:t>10</w:t>
            </w:r>
          </w:p>
        </w:tc>
        <w:tc>
          <w:tcPr>
            <w:tcW w:w="1216" w:type="dxa"/>
            <w:noWrap/>
            <w:hideMark/>
          </w:tcPr>
          <w:p w14:paraId="5227266B" w14:textId="77777777" w:rsidR="00F8580C" w:rsidRPr="009B1DC7" w:rsidRDefault="00F8580C" w:rsidP="009B1DC7">
            <w:pPr>
              <w:spacing w:after="108" w:line="259" w:lineRule="auto"/>
              <w:ind w:left="0" w:firstLine="0"/>
              <w:jc w:val="left"/>
            </w:pPr>
            <w:r w:rsidRPr="009B1DC7">
              <w:t>800</w:t>
            </w:r>
          </w:p>
        </w:tc>
        <w:tc>
          <w:tcPr>
            <w:tcW w:w="1870" w:type="dxa"/>
            <w:noWrap/>
            <w:hideMark/>
          </w:tcPr>
          <w:p w14:paraId="42F9A9AB" w14:textId="77777777" w:rsidR="00F8580C" w:rsidRPr="009B1DC7" w:rsidRDefault="00F8580C" w:rsidP="009B1DC7">
            <w:pPr>
              <w:spacing w:after="108" w:line="259" w:lineRule="auto"/>
              <w:ind w:left="0" w:firstLine="0"/>
              <w:jc w:val="left"/>
            </w:pPr>
            <w:r w:rsidRPr="009B1DC7">
              <w:t>84.6</w:t>
            </w:r>
          </w:p>
        </w:tc>
        <w:tc>
          <w:tcPr>
            <w:tcW w:w="1450" w:type="dxa"/>
            <w:noWrap/>
            <w:hideMark/>
          </w:tcPr>
          <w:p w14:paraId="7EEED3F1" w14:textId="77777777" w:rsidR="00F8580C" w:rsidRPr="009B1DC7" w:rsidRDefault="00F8580C" w:rsidP="009B1DC7">
            <w:pPr>
              <w:spacing w:after="108" w:line="259" w:lineRule="auto"/>
              <w:ind w:left="0" w:firstLine="0"/>
              <w:jc w:val="left"/>
            </w:pPr>
            <w:r w:rsidRPr="009B1DC7">
              <w:t>6</w:t>
            </w:r>
          </w:p>
        </w:tc>
        <w:tc>
          <w:tcPr>
            <w:tcW w:w="1134" w:type="dxa"/>
            <w:noWrap/>
            <w:hideMark/>
          </w:tcPr>
          <w:p w14:paraId="2B45C80D" w14:textId="77777777" w:rsidR="00F8580C" w:rsidRPr="009B1DC7" w:rsidRDefault="00F8580C" w:rsidP="009B1DC7">
            <w:pPr>
              <w:spacing w:after="108" w:line="259" w:lineRule="auto"/>
              <w:ind w:left="0" w:firstLine="0"/>
              <w:jc w:val="left"/>
            </w:pPr>
            <w:r w:rsidRPr="009B1DC7">
              <w:t>33.4</w:t>
            </w:r>
          </w:p>
        </w:tc>
      </w:tr>
      <w:tr w:rsidR="00F8580C" w:rsidRPr="009B1DC7" w14:paraId="7C3109A0" w14:textId="77777777" w:rsidTr="003C0242">
        <w:trPr>
          <w:trHeight w:val="516"/>
        </w:trPr>
        <w:tc>
          <w:tcPr>
            <w:tcW w:w="1649" w:type="dxa"/>
            <w:noWrap/>
            <w:hideMark/>
          </w:tcPr>
          <w:p w14:paraId="66B80E2E"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3E04EBB4" w14:textId="77777777" w:rsidR="00F8580C" w:rsidRPr="009B1DC7" w:rsidRDefault="00F8580C" w:rsidP="009B1DC7">
            <w:pPr>
              <w:spacing w:after="108" w:line="259" w:lineRule="auto"/>
              <w:ind w:left="0" w:firstLine="0"/>
              <w:jc w:val="left"/>
            </w:pPr>
            <w:r w:rsidRPr="009B1DC7">
              <w:t>10</w:t>
            </w:r>
          </w:p>
        </w:tc>
        <w:tc>
          <w:tcPr>
            <w:tcW w:w="1216" w:type="dxa"/>
            <w:noWrap/>
            <w:hideMark/>
          </w:tcPr>
          <w:p w14:paraId="5DD32EEE" w14:textId="77777777" w:rsidR="00F8580C" w:rsidRPr="009B1DC7" w:rsidRDefault="00F8580C" w:rsidP="009B1DC7">
            <w:pPr>
              <w:spacing w:after="108" w:line="259" w:lineRule="auto"/>
              <w:ind w:left="0" w:firstLine="0"/>
              <w:jc w:val="left"/>
            </w:pPr>
            <w:r w:rsidRPr="009B1DC7">
              <w:t>800</w:t>
            </w:r>
          </w:p>
        </w:tc>
        <w:tc>
          <w:tcPr>
            <w:tcW w:w="1870" w:type="dxa"/>
            <w:noWrap/>
            <w:hideMark/>
          </w:tcPr>
          <w:p w14:paraId="09BC58CD" w14:textId="77777777" w:rsidR="00F8580C" w:rsidRPr="009B1DC7" w:rsidRDefault="00F8580C" w:rsidP="009B1DC7">
            <w:pPr>
              <w:spacing w:after="108" w:line="259" w:lineRule="auto"/>
              <w:ind w:left="0" w:firstLine="0"/>
              <w:jc w:val="left"/>
            </w:pPr>
            <w:r w:rsidRPr="009B1DC7">
              <w:t>59.4</w:t>
            </w:r>
          </w:p>
        </w:tc>
        <w:tc>
          <w:tcPr>
            <w:tcW w:w="1450" w:type="dxa"/>
            <w:noWrap/>
            <w:hideMark/>
          </w:tcPr>
          <w:p w14:paraId="19A75903" w14:textId="77777777" w:rsidR="00F8580C" w:rsidRPr="009B1DC7" w:rsidRDefault="00F8580C" w:rsidP="009B1DC7">
            <w:pPr>
              <w:spacing w:after="108" w:line="259" w:lineRule="auto"/>
              <w:ind w:left="0" w:firstLine="0"/>
              <w:jc w:val="left"/>
            </w:pPr>
            <w:r w:rsidRPr="009B1DC7">
              <w:t>5.7</w:t>
            </w:r>
          </w:p>
        </w:tc>
        <w:tc>
          <w:tcPr>
            <w:tcW w:w="1134" w:type="dxa"/>
            <w:noWrap/>
            <w:hideMark/>
          </w:tcPr>
          <w:p w14:paraId="440E85D5" w14:textId="77777777" w:rsidR="00F8580C" w:rsidRPr="009B1DC7" w:rsidRDefault="00F8580C" w:rsidP="009B1DC7">
            <w:pPr>
              <w:spacing w:after="108" w:line="259" w:lineRule="auto"/>
              <w:ind w:left="0" w:firstLine="0"/>
              <w:jc w:val="left"/>
            </w:pPr>
            <w:r w:rsidRPr="009B1DC7">
              <w:t>62.9</w:t>
            </w:r>
          </w:p>
        </w:tc>
      </w:tr>
      <w:tr w:rsidR="00F8580C" w:rsidRPr="009B1DC7" w14:paraId="66F536C3" w14:textId="77777777" w:rsidTr="003C0242">
        <w:trPr>
          <w:trHeight w:val="516"/>
        </w:trPr>
        <w:tc>
          <w:tcPr>
            <w:tcW w:w="1649" w:type="dxa"/>
            <w:noWrap/>
            <w:hideMark/>
          </w:tcPr>
          <w:p w14:paraId="6358D95C" w14:textId="77777777" w:rsidR="00F8580C" w:rsidRPr="009B1DC7" w:rsidRDefault="00F8580C" w:rsidP="009B1DC7">
            <w:pPr>
              <w:spacing w:after="108" w:line="259" w:lineRule="auto"/>
              <w:ind w:left="0" w:firstLine="0"/>
              <w:jc w:val="left"/>
            </w:pPr>
            <w:r w:rsidRPr="009B1DC7">
              <w:t>550</w:t>
            </w:r>
          </w:p>
        </w:tc>
        <w:tc>
          <w:tcPr>
            <w:tcW w:w="1328" w:type="dxa"/>
            <w:noWrap/>
            <w:hideMark/>
          </w:tcPr>
          <w:p w14:paraId="6297885F" w14:textId="77777777" w:rsidR="00F8580C" w:rsidRPr="009B1DC7" w:rsidRDefault="00F8580C" w:rsidP="009B1DC7">
            <w:pPr>
              <w:spacing w:after="108" w:line="259" w:lineRule="auto"/>
              <w:ind w:left="0" w:firstLine="0"/>
              <w:jc w:val="left"/>
            </w:pPr>
            <w:r w:rsidRPr="009B1DC7">
              <w:t>11.2</w:t>
            </w:r>
          </w:p>
        </w:tc>
        <w:tc>
          <w:tcPr>
            <w:tcW w:w="1216" w:type="dxa"/>
            <w:noWrap/>
            <w:hideMark/>
          </w:tcPr>
          <w:p w14:paraId="6A578697" w14:textId="77777777" w:rsidR="00F8580C" w:rsidRPr="009B1DC7" w:rsidRDefault="00F8580C" w:rsidP="009B1DC7">
            <w:pPr>
              <w:spacing w:after="108" w:line="259" w:lineRule="auto"/>
              <w:ind w:left="0" w:firstLine="0"/>
              <w:jc w:val="left"/>
            </w:pPr>
            <w:r w:rsidRPr="009B1DC7">
              <w:t>800</w:t>
            </w:r>
          </w:p>
        </w:tc>
        <w:tc>
          <w:tcPr>
            <w:tcW w:w="1870" w:type="dxa"/>
            <w:noWrap/>
            <w:hideMark/>
          </w:tcPr>
          <w:p w14:paraId="3AD34624" w14:textId="77777777" w:rsidR="00F8580C" w:rsidRPr="009B1DC7" w:rsidRDefault="00F8580C" w:rsidP="009B1DC7">
            <w:pPr>
              <w:spacing w:after="108" w:line="259" w:lineRule="auto"/>
              <w:ind w:left="0" w:firstLine="0"/>
              <w:jc w:val="left"/>
            </w:pPr>
            <w:r w:rsidRPr="009B1DC7">
              <w:t>54.68</w:t>
            </w:r>
          </w:p>
        </w:tc>
        <w:tc>
          <w:tcPr>
            <w:tcW w:w="1450" w:type="dxa"/>
            <w:noWrap/>
            <w:hideMark/>
          </w:tcPr>
          <w:p w14:paraId="5636B383" w14:textId="77777777" w:rsidR="00F8580C" w:rsidRPr="009B1DC7" w:rsidRDefault="00F8580C" w:rsidP="009B1DC7">
            <w:pPr>
              <w:spacing w:after="108" w:line="259" w:lineRule="auto"/>
              <w:ind w:left="0" w:firstLine="0"/>
              <w:jc w:val="left"/>
            </w:pPr>
            <w:r w:rsidRPr="009B1DC7">
              <w:t>5.09</w:t>
            </w:r>
          </w:p>
        </w:tc>
        <w:tc>
          <w:tcPr>
            <w:tcW w:w="1134" w:type="dxa"/>
            <w:noWrap/>
            <w:hideMark/>
          </w:tcPr>
          <w:p w14:paraId="0B9179AA" w14:textId="77777777" w:rsidR="00F8580C" w:rsidRPr="009B1DC7" w:rsidRDefault="00F8580C" w:rsidP="009B1DC7">
            <w:pPr>
              <w:spacing w:after="108" w:line="259" w:lineRule="auto"/>
              <w:ind w:left="0" w:firstLine="0"/>
              <w:jc w:val="left"/>
            </w:pPr>
            <w:r w:rsidRPr="009B1DC7">
              <w:t>30</w:t>
            </w:r>
          </w:p>
        </w:tc>
      </w:tr>
      <w:tr w:rsidR="00F8580C" w:rsidRPr="009B1DC7" w14:paraId="32F49ADC" w14:textId="77777777" w:rsidTr="003C0242">
        <w:trPr>
          <w:trHeight w:val="516"/>
        </w:trPr>
        <w:tc>
          <w:tcPr>
            <w:tcW w:w="1649" w:type="dxa"/>
            <w:noWrap/>
            <w:hideMark/>
          </w:tcPr>
          <w:p w14:paraId="64B41006" w14:textId="77777777" w:rsidR="00F8580C" w:rsidRPr="009B1DC7" w:rsidRDefault="00F8580C" w:rsidP="009B1DC7">
            <w:pPr>
              <w:spacing w:after="108" w:line="259" w:lineRule="auto"/>
              <w:ind w:left="0" w:firstLine="0"/>
              <w:jc w:val="left"/>
            </w:pPr>
            <w:r w:rsidRPr="009B1DC7">
              <w:t>550</w:t>
            </w:r>
          </w:p>
        </w:tc>
        <w:tc>
          <w:tcPr>
            <w:tcW w:w="1328" w:type="dxa"/>
            <w:noWrap/>
            <w:hideMark/>
          </w:tcPr>
          <w:p w14:paraId="6AD79E54" w14:textId="77777777" w:rsidR="00F8580C" w:rsidRPr="009B1DC7" w:rsidRDefault="00F8580C" w:rsidP="009B1DC7">
            <w:pPr>
              <w:spacing w:after="108" w:line="259" w:lineRule="auto"/>
              <w:ind w:left="0" w:firstLine="0"/>
              <w:jc w:val="left"/>
            </w:pPr>
            <w:r w:rsidRPr="009B1DC7">
              <w:t>11.5</w:t>
            </w:r>
          </w:p>
        </w:tc>
        <w:tc>
          <w:tcPr>
            <w:tcW w:w="1216" w:type="dxa"/>
            <w:noWrap/>
            <w:hideMark/>
          </w:tcPr>
          <w:p w14:paraId="6CE1E8C9" w14:textId="77777777" w:rsidR="00F8580C" w:rsidRPr="009B1DC7" w:rsidRDefault="00F8580C" w:rsidP="009B1DC7">
            <w:pPr>
              <w:spacing w:after="108" w:line="259" w:lineRule="auto"/>
              <w:ind w:left="0" w:firstLine="0"/>
              <w:jc w:val="left"/>
            </w:pPr>
            <w:r w:rsidRPr="009B1DC7">
              <w:t>800</w:t>
            </w:r>
          </w:p>
        </w:tc>
        <w:tc>
          <w:tcPr>
            <w:tcW w:w="1870" w:type="dxa"/>
            <w:noWrap/>
            <w:hideMark/>
          </w:tcPr>
          <w:p w14:paraId="31AC52FE" w14:textId="77777777" w:rsidR="00F8580C" w:rsidRPr="009B1DC7" w:rsidRDefault="00F8580C" w:rsidP="009B1DC7">
            <w:pPr>
              <w:spacing w:after="108" w:line="259" w:lineRule="auto"/>
              <w:ind w:left="0" w:firstLine="0"/>
              <w:jc w:val="left"/>
            </w:pPr>
            <w:r w:rsidRPr="009B1DC7">
              <w:t>70.81</w:t>
            </w:r>
          </w:p>
        </w:tc>
        <w:tc>
          <w:tcPr>
            <w:tcW w:w="1450" w:type="dxa"/>
            <w:noWrap/>
            <w:hideMark/>
          </w:tcPr>
          <w:p w14:paraId="3AF8AA5F" w14:textId="77777777" w:rsidR="00F8580C" w:rsidRPr="009B1DC7" w:rsidRDefault="00F8580C" w:rsidP="009B1DC7">
            <w:pPr>
              <w:spacing w:after="108" w:line="259" w:lineRule="auto"/>
              <w:ind w:left="0" w:firstLine="0"/>
              <w:jc w:val="left"/>
            </w:pPr>
            <w:r w:rsidRPr="009B1DC7">
              <w:t>10.93</w:t>
            </w:r>
          </w:p>
        </w:tc>
        <w:tc>
          <w:tcPr>
            <w:tcW w:w="1134" w:type="dxa"/>
            <w:noWrap/>
            <w:hideMark/>
          </w:tcPr>
          <w:p w14:paraId="70ACDF04" w14:textId="77777777" w:rsidR="00F8580C" w:rsidRPr="009B1DC7" w:rsidRDefault="00F8580C" w:rsidP="009B1DC7">
            <w:pPr>
              <w:spacing w:after="108" w:line="259" w:lineRule="auto"/>
              <w:ind w:left="0" w:firstLine="0"/>
              <w:jc w:val="left"/>
            </w:pPr>
            <w:r w:rsidRPr="009B1DC7">
              <w:t>20</w:t>
            </w:r>
          </w:p>
        </w:tc>
      </w:tr>
      <w:tr w:rsidR="00F8580C" w:rsidRPr="009B1DC7" w14:paraId="3F9DB1BE" w14:textId="77777777" w:rsidTr="003C0242">
        <w:trPr>
          <w:trHeight w:val="516"/>
        </w:trPr>
        <w:tc>
          <w:tcPr>
            <w:tcW w:w="1649" w:type="dxa"/>
            <w:noWrap/>
            <w:hideMark/>
          </w:tcPr>
          <w:p w14:paraId="424C8746" w14:textId="77777777" w:rsidR="00F8580C" w:rsidRPr="009B1DC7" w:rsidRDefault="00F8580C" w:rsidP="009B1DC7">
            <w:pPr>
              <w:spacing w:after="108" w:line="259" w:lineRule="auto"/>
              <w:ind w:left="0" w:firstLine="0"/>
              <w:jc w:val="left"/>
            </w:pPr>
            <w:r w:rsidRPr="009B1DC7">
              <w:t>550</w:t>
            </w:r>
          </w:p>
        </w:tc>
        <w:tc>
          <w:tcPr>
            <w:tcW w:w="1328" w:type="dxa"/>
            <w:noWrap/>
            <w:hideMark/>
          </w:tcPr>
          <w:p w14:paraId="0CEE700F" w14:textId="77777777" w:rsidR="00F8580C" w:rsidRPr="009B1DC7" w:rsidRDefault="00F8580C" w:rsidP="009B1DC7">
            <w:pPr>
              <w:spacing w:after="108" w:line="259" w:lineRule="auto"/>
              <w:ind w:left="0" w:firstLine="0"/>
              <w:jc w:val="left"/>
            </w:pPr>
            <w:r w:rsidRPr="009B1DC7">
              <w:t>11.5</w:t>
            </w:r>
          </w:p>
        </w:tc>
        <w:tc>
          <w:tcPr>
            <w:tcW w:w="1216" w:type="dxa"/>
            <w:noWrap/>
            <w:hideMark/>
          </w:tcPr>
          <w:p w14:paraId="324DAAF2" w14:textId="77777777" w:rsidR="00F8580C" w:rsidRPr="009B1DC7" w:rsidRDefault="00F8580C" w:rsidP="009B1DC7">
            <w:pPr>
              <w:spacing w:after="108" w:line="259" w:lineRule="auto"/>
              <w:ind w:left="0" w:firstLine="0"/>
              <w:jc w:val="left"/>
            </w:pPr>
            <w:r w:rsidRPr="009B1DC7">
              <w:t>800</w:t>
            </w:r>
          </w:p>
        </w:tc>
        <w:tc>
          <w:tcPr>
            <w:tcW w:w="1870" w:type="dxa"/>
            <w:noWrap/>
            <w:hideMark/>
          </w:tcPr>
          <w:p w14:paraId="68A3C1EE" w14:textId="77777777" w:rsidR="00F8580C" w:rsidRPr="009B1DC7" w:rsidRDefault="00F8580C" w:rsidP="009B1DC7">
            <w:pPr>
              <w:spacing w:after="108" w:line="259" w:lineRule="auto"/>
              <w:ind w:left="0" w:firstLine="0"/>
              <w:jc w:val="left"/>
            </w:pPr>
            <w:r w:rsidRPr="009B1DC7">
              <w:t>60.05</w:t>
            </w:r>
          </w:p>
        </w:tc>
        <w:tc>
          <w:tcPr>
            <w:tcW w:w="1450" w:type="dxa"/>
            <w:noWrap/>
            <w:hideMark/>
          </w:tcPr>
          <w:p w14:paraId="6D53B441" w14:textId="77777777" w:rsidR="00F8580C" w:rsidRPr="009B1DC7" w:rsidRDefault="00F8580C" w:rsidP="009B1DC7">
            <w:pPr>
              <w:spacing w:after="108" w:line="259" w:lineRule="auto"/>
              <w:ind w:left="0" w:firstLine="0"/>
              <w:jc w:val="left"/>
            </w:pPr>
            <w:r w:rsidRPr="009B1DC7">
              <w:t>6.85</w:t>
            </w:r>
          </w:p>
        </w:tc>
        <w:tc>
          <w:tcPr>
            <w:tcW w:w="1134" w:type="dxa"/>
            <w:noWrap/>
            <w:hideMark/>
          </w:tcPr>
          <w:p w14:paraId="3F3717ED" w14:textId="77777777" w:rsidR="00F8580C" w:rsidRPr="009B1DC7" w:rsidRDefault="00F8580C" w:rsidP="009B1DC7">
            <w:pPr>
              <w:spacing w:after="108" w:line="259" w:lineRule="auto"/>
              <w:ind w:left="0" w:firstLine="0"/>
              <w:jc w:val="left"/>
            </w:pPr>
            <w:r w:rsidRPr="009B1DC7">
              <w:t>26</w:t>
            </w:r>
          </w:p>
        </w:tc>
      </w:tr>
      <w:tr w:rsidR="00F8580C" w:rsidRPr="009B1DC7" w14:paraId="3CE066C5" w14:textId="77777777" w:rsidTr="003C0242">
        <w:trPr>
          <w:trHeight w:val="516"/>
        </w:trPr>
        <w:tc>
          <w:tcPr>
            <w:tcW w:w="1649" w:type="dxa"/>
            <w:noWrap/>
            <w:hideMark/>
          </w:tcPr>
          <w:p w14:paraId="0ADC3BD0" w14:textId="77777777" w:rsidR="00F8580C" w:rsidRPr="009B1DC7" w:rsidRDefault="00F8580C" w:rsidP="009B1DC7">
            <w:pPr>
              <w:spacing w:after="108" w:line="259" w:lineRule="auto"/>
              <w:ind w:left="0" w:firstLine="0"/>
              <w:jc w:val="left"/>
            </w:pPr>
            <w:r w:rsidRPr="009B1DC7">
              <w:t>550</w:t>
            </w:r>
          </w:p>
        </w:tc>
        <w:tc>
          <w:tcPr>
            <w:tcW w:w="1328" w:type="dxa"/>
            <w:noWrap/>
            <w:hideMark/>
          </w:tcPr>
          <w:p w14:paraId="3DEF44D3" w14:textId="77777777" w:rsidR="00F8580C" w:rsidRPr="009B1DC7" w:rsidRDefault="00F8580C" w:rsidP="009B1DC7">
            <w:pPr>
              <w:spacing w:after="108" w:line="259" w:lineRule="auto"/>
              <w:ind w:left="0" w:firstLine="0"/>
              <w:jc w:val="left"/>
            </w:pPr>
            <w:r w:rsidRPr="009B1DC7">
              <w:t>13</w:t>
            </w:r>
          </w:p>
        </w:tc>
        <w:tc>
          <w:tcPr>
            <w:tcW w:w="1216" w:type="dxa"/>
            <w:noWrap/>
            <w:hideMark/>
          </w:tcPr>
          <w:p w14:paraId="1F301737" w14:textId="77777777" w:rsidR="00F8580C" w:rsidRPr="009B1DC7" w:rsidRDefault="00F8580C" w:rsidP="009B1DC7">
            <w:pPr>
              <w:spacing w:after="108" w:line="259" w:lineRule="auto"/>
              <w:ind w:left="0" w:firstLine="0"/>
              <w:jc w:val="left"/>
            </w:pPr>
            <w:r w:rsidRPr="009B1DC7">
              <w:t>800</w:t>
            </w:r>
          </w:p>
        </w:tc>
        <w:tc>
          <w:tcPr>
            <w:tcW w:w="1870" w:type="dxa"/>
            <w:noWrap/>
            <w:hideMark/>
          </w:tcPr>
          <w:p w14:paraId="12F7542D" w14:textId="77777777" w:rsidR="00F8580C" w:rsidRPr="009B1DC7" w:rsidRDefault="00F8580C" w:rsidP="009B1DC7">
            <w:pPr>
              <w:spacing w:after="108" w:line="259" w:lineRule="auto"/>
              <w:ind w:left="0" w:firstLine="0"/>
              <w:jc w:val="left"/>
            </w:pPr>
            <w:r w:rsidRPr="009B1DC7">
              <w:t>62.82</w:t>
            </w:r>
          </w:p>
        </w:tc>
        <w:tc>
          <w:tcPr>
            <w:tcW w:w="1450" w:type="dxa"/>
            <w:noWrap/>
            <w:hideMark/>
          </w:tcPr>
          <w:p w14:paraId="356508DB" w14:textId="77777777" w:rsidR="00F8580C" w:rsidRPr="009B1DC7" w:rsidRDefault="00F8580C" w:rsidP="009B1DC7">
            <w:pPr>
              <w:spacing w:after="108" w:line="259" w:lineRule="auto"/>
              <w:ind w:left="0" w:firstLine="0"/>
              <w:jc w:val="left"/>
            </w:pPr>
            <w:r w:rsidRPr="009B1DC7">
              <w:t>8.01</w:t>
            </w:r>
          </w:p>
        </w:tc>
        <w:tc>
          <w:tcPr>
            <w:tcW w:w="1134" w:type="dxa"/>
            <w:noWrap/>
            <w:hideMark/>
          </w:tcPr>
          <w:p w14:paraId="0011907B" w14:textId="77777777" w:rsidR="00F8580C" w:rsidRPr="009B1DC7" w:rsidRDefault="00F8580C" w:rsidP="009B1DC7">
            <w:pPr>
              <w:spacing w:after="108" w:line="259" w:lineRule="auto"/>
              <w:ind w:left="0" w:firstLine="0"/>
              <w:jc w:val="left"/>
            </w:pPr>
            <w:r w:rsidRPr="009B1DC7">
              <w:t>25</w:t>
            </w:r>
          </w:p>
        </w:tc>
      </w:tr>
      <w:tr w:rsidR="00F8580C" w:rsidRPr="009B1DC7" w14:paraId="4BAAA341" w14:textId="77777777" w:rsidTr="003C0242">
        <w:trPr>
          <w:trHeight w:val="516"/>
        </w:trPr>
        <w:tc>
          <w:tcPr>
            <w:tcW w:w="1649" w:type="dxa"/>
            <w:noWrap/>
            <w:hideMark/>
          </w:tcPr>
          <w:p w14:paraId="561EA252" w14:textId="77777777" w:rsidR="00F8580C" w:rsidRPr="009B1DC7" w:rsidRDefault="00F8580C" w:rsidP="009B1DC7">
            <w:pPr>
              <w:spacing w:after="108" w:line="259" w:lineRule="auto"/>
              <w:ind w:left="0" w:firstLine="0"/>
              <w:jc w:val="left"/>
            </w:pPr>
            <w:r w:rsidRPr="009B1DC7">
              <w:t>550</w:t>
            </w:r>
          </w:p>
        </w:tc>
        <w:tc>
          <w:tcPr>
            <w:tcW w:w="1328" w:type="dxa"/>
            <w:noWrap/>
            <w:hideMark/>
          </w:tcPr>
          <w:p w14:paraId="7046080A" w14:textId="77777777" w:rsidR="00F8580C" w:rsidRPr="009B1DC7" w:rsidRDefault="00F8580C" w:rsidP="009B1DC7">
            <w:pPr>
              <w:spacing w:after="108" w:line="259" w:lineRule="auto"/>
              <w:ind w:left="0" w:firstLine="0"/>
              <w:jc w:val="left"/>
            </w:pPr>
            <w:r w:rsidRPr="009B1DC7">
              <w:t>15</w:t>
            </w:r>
          </w:p>
        </w:tc>
        <w:tc>
          <w:tcPr>
            <w:tcW w:w="1216" w:type="dxa"/>
            <w:noWrap/>
            <w:hideMark/>
          </w:tcPr>
          <w:p w14:paraId="49AF692F" w14:textId="77777777" w:rsidR="00F8580C" w:rsidRPr="009B1DC7" w:rsidRDefault="00F8580C" w:rsidP="009B1DC7">
            <w:pPr>
              <w:spacing w:after="108" w:line="259" w:lineRule="auto"/>
              <w:ind w:left="0" w:firstLine="0"/>
              <w:jc w:val="left"/>
            </w:pPr>
            <w:r w:rsidRPr="009B1DC7">
              <w:t>800</w:t>
            </w:r>
          </w:p>
        </w:tc>
        <w:tc>
          <w:tcPr>
            <w:tcW w:w="1870" w:type="dxa"/>
            <w:noWrap/>
            <w:hideMark/>
          </w:tcPr>
          <w:p w14:paraId="69630C29" w14:textId="77777777" w:rsidR="00F8580C" w:rsidRPr="009B1DC7" w:rsidRDefault="00F8580C" w:rsidP="009B1DC7">
            <w:pPr>
              <w:spacing w:after="108" w:line="259" w:lineRule="auto"/>
              <w:ind w:left="0" w:firstLine="0"/>
              <w:jc w:val="left"/>
            </w:pPr>
            <w:r w:rsidRPr="009B1DC7">
              <w:t>65.43</w:t>
            </w:r>
          </w:p>
        </w:tc>
        <w:tc>
          <w:tcPr>
            <w:tcW w:w="1450" w:type="dxa"/>
            <w:noWrap/>
            <w:hideMark/>
          </w:tcPr>
          <w:p w14:paraId="17D663CD" w14:textId="77777777" w:rsidR="00F8580C" w:rsidRPr="009B1DC7" w:rsidRDefault="00F8580C" w:rsidP="009B1DC7">
            <w:pPr>
              <w:spacing w:after="108" w:line="259" w:lineRule="auto"/>
              <w:ind w:left="0" w:firstLine="0"/>
              <w:jc w:val="left"/>
            </w:pPr>
            <w:r w:rsidRPr="009B1DC7">
              <w:t>8.62</w:t>
            </w:r>
          </w:p>
        </w:tc>
        <w:tc>
          <w:tcPr>
            <w:tcW w:w="1134" w:type="dxa"/>
            <w:noWrap/>
            <w:hideMark/>
          </w:tcPr>
          <w:p w14:paraId="16BF8053" w14:textId="77777777" w:rsidR="00F8580C" w:rsidRPr="009B1DC7" w:rsidRDefault="00F8580C" w:rsidP="009B1DC7">
            <w:pPr>
              <w:spacing w:after="108" w:line="259" w:lineRule="auto"/>
              <w:ind w:left="0" w:firstLine="0"/>
              <w:jc w:val="left"/>
            </w:pPr>
            <w:r w:rsidRPr="009B1DC7">
              <w:t>21</w:t>
            </w:r>
          </w:p>
        </w:tc>
      </w:tr>
      <w:tr w:rsidR="00F8580C" w:rsidRPr="009B1DC7" w14:paraId="6D2CA818" w14:textId="77777777" w:rsidTr="003C0242">
        <w:trPr>
          <w:trHeight w:val="516"/>
        </w:trPr>
        <w:tc>
          <w:tcPr>
            <w:tcW w:w="1649" w:type="dxa"/>
            <w:noWrap/>
            <w:hideMark/>
          </w:tcPr>
          <w:p w14:paraId="4C5BD1D5"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798DA4BA" w14:textId="77777777" w:rsidR="00F8580C" w:rsidRPr="009B1DC7" w:rsidRDefault="00F8580C" w:rsidP="009B1DC7">
            <w:pPr>
              <w:spacing w:after="108" w:line="259" w:lineRule="auto"/>
              <w:ind w:left="0" w:firstLine="0"/>
              <w:jc w:val="left"/>
            </w:pPr>
            <w:r w:rsidRPr="009B1DC7">
              <w:t>11</w:t>
            </w:r>
          </w:p>
        </w:tc>
        <w:tc>
          <w:tcPr>
            <w:tcW w:w="1216" w:type="dxa"/>
            <w:noWrap/>
            <w:hideMark/>
          </w:tcPr>
          <w:p w14:paraId="49F5774B"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68EE5EAC" w14:textId="77777777" w:rsidR="00F8580C" w:rsidRPr="009B1DC7" w:rsidRDefault="00F8580C" w:rsidP="009B1DC7">
            <w:pPr>
              <w:spacing w:after="108" w:line="259" w:lineRule="auto"/>
              <w:ind w:left="0" w:firstLine="0"/>
              <w:jc w:val="left"/>
            </w:pPr>
            <w:r w:rsidRPr="009B1DC7">
              <w:t>68.7</w:t>
            </w:r>
          </w:p>
        </w:tc>
        <w:tc>
          <w:tcPr>
            <w:tcW w:w="1450" w:type="dxa"/>
            <w:noWrap/>
            <w:hideMark/>
          </w:tcPr>
          <w:p w14:paraId="1BB2D1F1" w14:textId="77777777" w:rsidR="00F8580C" w:rsidRPr="009B1DC7" w:rsidRDefault="00F8580C" w:rsidP="009B1DC7">
            <w:pPr>
              <w:spacing w:after="108" w:line="259" w:lineRule="auto"/>
              <w:ind w:left="0" w:firstLine="0"/>
              <w:jc w:val="left"/>
            </w:pPr>
            <w:r w:rsidRPr="009B1DC7">
              <w:t>6.3</w:t>
            </w:r>
          </w:p>
        </w:tc>
        <w:tc>
          <w:tcPr>
            <w:tcW w:w="1134" w:type="dxa"/>
            <w:noWrap/>
            <w:hideMark/>
          </w:tcPr>
          <w:p w14:paraId="362CBBC8" w14:textId="77777777" w:rsidR="00F8580C" w:rsidRPr="009B1DC7" w:rsidRDefault="00F8580C" w:rsidP="009B1DC7">
            <w:pPr>
              <w:spacing w:after="108" w:line="259" w:lineRule="auto"/>
              <w:ind w:left="0" w:firstLine="0"/>
              <w:jc w:val="left"/>
            </w:pPr>
            <w:r w:rsidRPr="009B1DC7">
              <w:t>32.6</w:t>
            </w:r>
          </w:p>
        </w:tc>
      </w:tr>
      <w:tr w:rsidR="00F8580C" w:rsidRPr="009B1DC7" w14:paraId="20C05956" w14:textId="77777777" w:rsidTr="003C0242">
        <w:trPr>
          <w:trHeight w:val="516"/>
        </w:trPr>
        <w:tc>
          <w:tcPr>
            <w:tcW w:w="1649" w:type="dxa"/>
            <w:noWrap/>
            <w:hideMark/>
          </w:tcPr>
          <w:p w14:paraId="6A5603BA"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00D9E638" w14:textId="77777777" w:rsidR="00F8580C" w:rsidRPr="009B1DC7" w:rsidRDefault="00F8580C" w:rsidP="009B1DC7">
            <w:pPr>
              <w:spacing w:after="108" w:line="259" w:lineRule="auto"/>
              <w:ind w:left="0" w:firstLine="0"/>
              <w:jc w:val="left"/>
            </w:pPr>
            <w:r w:rsidRPr="009B1DC7">
              <w:t>10.5</w:t>
            </w:r>
          </w:p>
        </w:tc>
        <w:tc>
          <w:tcPr>
            <w:tcW w:w="1216" w:type="dxa"/>
            <w:noWrap/>
            <w:hideMark/>
          </w:tcPr>
          <w:p w14:paraId="4261982F"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35181280" w14:textId="77777777" w:rsidR="00F8580C" w:rsidRPr="009B1DC7" w:rsidRDefault="00F8580C" w:rsidP="009B1DC7">
            <w:pPr>
              <w:spacing w:after="108" w:line="259" w:lineRule="auto"/>
              <w:ind w:left="0" w:firstLine="0"/>
              <w:jc w:val="left"/>
            </w:pPr>
            <w:r w:rsidRPr="009B1DC7">
              <w:t>74.5</w:t>
            </w:r>
          </w:p>
        </w:tc>
        <w:tc>
          <w:tcPr>
            <w:tcW w:w="1450" w:type="dxa"/>
            <w:noWrap/>
            <w:hideMark/>
          </w:tcPr>
          <w:p w14:paraId="778A8C1E" w14:textId="77777777" w:rsidR="00F8580C" w:rsidRPr="009B1DC7" w:rsidRDefault="00F8580C" w:rsidP="009B1DC7">
            <w:pPr>
              <w:spacing w:after="108" w:line="259" w:lineRule="auto"/>
              <w:ind w:left="0" w:firstLine="0"/>
              <w:jc w:val="left"/>
            </w:pPr>
            <w:r w:rsidRPr="009B1DC7">
              <w:t>5.8</w:t>
            </w:r>
          </w:p>
        </w:tc>
        <w:tc>
          <w:tcPr>
            <w:tcW w:w="1134" w:type="dxa"/>
            <w:noWrap/>
            <w:hideMark/>
          </w:tcPr>
          <w:p w14:paraId="192E5004" w14:textId="77777777" w:rsidR="00F8580C" w:rsidRPr="009B1DC7" w:rsidRDefault="00F8580C" w:rsidP="009B1DC7">
            <w:pPr>
              <w:spacing w:after="108" w:line="259" w:lineRule="auto"/>
              <w:ind w:left="0" w:firstLine="0"/>
              <w:jc w:val="left"/>
            </w:pPr>
            <w:r w:rsidRPr="009B1DC7">
              <w:t>13.5</w:t>
            </w:r>
          </w:p>
        </w:tc>
      </w:tr>
      <w:tr w:rsidR="00F8580C" w:rsidRPr="009B1DC7" w14:paraId="64C3CFAD" w14:textId="77777777" w:rsidTr="003C0242">
        <w:trPr>
          <w:trHeight w:val="516"/>
        </w:trPr>
        <w:tc>
          <w:tcPr>
            <w:tcW w:w="1649" w:type="dxa"/>
            <w:noWrap/>
            <w:hideMark/>
          </w:tcPr>
          <w:p w14:paraId="5FD75EFD"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6463F284" w14:textId="77777777" w:rsidR="00F8580C" w:rsidRPr="009B1DC7" w:rsidRDefault="00F8580C" w:rsidP="009B1DC7">
            <w:pPr>
              <w:spacing w:after="108" w:line="259" w:lineRule="auto"/>
              <w:ind w:left="0" w:firstLine="0"/>
              <w:jc w:val="left"/>
            </w:pPr>
            <w:r w:rsidRPr="009B1DC7">
              <w:t>10.3</w:t>
            </w:r>
          </w:p>
        </w:tc>
        <w:tc>
          <w:tcPr>
            <w:tcW w:w="1216" w:type="dxa"/>
            <w:noWrap/>
            <w:hideMark/>
          </w:tcPr>
          <w:p w14:paraId="695B8D4A"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784839D4" w14:textId="77777777" w:rsidR="00F8580C" w:rsidRPr="009B1DC7" w:rsidRDefault="00F8580C" w:rsidP="009B1DC7">
            <w:pPr>
              <w:spacing w:after="108" w:line="259" w:lineRule="auto"/>
              <w:ind w:left="0" w:firstLine="0"/>
              <w:jc w:val="left"/>
            </w:pPr>
            <w:r w:rsidRPr="009B1DC7">
              <w:t>51.4</w:t>
            </w:r>
          </w:p>
        </w:tc>
        <w:tc>
          <w:tcPr>
            <w:tcW w:w="1450" w:type="dxa"/>
            <w:noWrap/>
            <w:hideMark/>
          </w:tcPr>
          <w:p w14:paraId="05DF7414" w14:textId="77777777" w:rsidR="00F8580C" w:rsidRPr="009B1DC7" w:rsidRDefault="00F8580C" w:rsidP="009B1DC7">
            <w:pPr>
              <w:spacing w:after="108" w:line="259" w:lineRule="auto"/>
              <w:ind w:left="0" w:firstLine="0"/>
              <w:jc w:val="left"/>
            </w:pPr>
            <w:r w:rsidRPr="009B1DC7">
              <w:t>4.8</w:t>
            </w:r>
          </w:p>
        </w:tc>
        <w:tc>
          <w:tcPr>
            <w:tcW w:w="1134" w:type="dxa"/>
            <w:noWrap/>
            <w:hideMark/>
          </w:tcPr>
          <w:p w14:paraId="6874D2B1" w14:textId="77777777" w:rsidR="00F8580C" w:rsidRPr="009B1DC7" w:rsidRDefault="00F8580C" w:rsidP="009B1DC7">
            <w:pPr>
              <w:spacing w:after="108" w:line="259" w:lineRule="auto"/>
              <w:ind w:left="0" w:firstLine="0"/>
              <w:jc w:val="left"/>
            </w:pPr>
            <w:r w:rsidRPr="009B1DC7">
              <w:t>40.1</w:t>
            </w:r>
          </w:p>
        </w:tc>
      </w:tr>
      <w:tr w:rsidR="00F8580C" w:rsidRPr="009B1DC7" w14:paraId="14F8DDDB" w14:textId="77777777" w:rsidTr="003C0242">
        <w:trPr>
          <w:trHeight w:val="516"/>
        </w:trPr>
        <w:tc>
          <w:tcPr>
            <w:tcW w:w="1649" w:type="dxa"/>
            <w:noWrap/>
            <w:hideMark/>
          </w:tcPr>
          <w:p w14:paraId="5CBAF25C"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0AF0A3E5" w14:textId="77777777" w:rsidR="00F8580C" w:rsidRPr="009B1DC7" w:rsidRDefault="00F8580C" w:rsidP="009B1DC7">
            <w:pPr>
              <w:spacing w:after="108" w:line="259" w:lineRule="auto"/>
              <w:ind w:left="0" w:firstLine="0"/>
              <w:jc w:val="left"/>
            </w:pPr>
            <w:r w:rsidRPr="009B1DC7">
              <w:t>9.1</w:t>
            </w:r>
          </w:p>
        </w:tc>
        <w:tc>
          <w:tcPr>
            <w:tcW w:w="1216" w:type="dxa"/>
            <w:noWrap/>
            <w:hideMark/>
          </w:tcPr>
          <w:p w14:paraId="4CCC2DF4"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500BD875" w14:textId="77777777" w:rsidR="00F8580C" w:rsidRPr="009B1DC7" w:rsidRDefault="00F8580C" w:rsidP="009B1DC7">
            <w:pPr>
              <w:spacing w:after="108" w:line="259" w:lineRule="auto"/>
              <w:ind w:left="0" w:firstLine="0"/>
              <w:jc w:val="left"/>
            </w:pPr>
            <w:r w:rsidRPr="009B1DC7">
              <w:t>74.9</w:t>
            </w:r>
          </w:p>
        </w:tc>
        <w:tc>
          <w:tcPr>
            <w:tcW w:w="1450" w:type="dxa"/>
            <w:noWrap/>
            <w:hideMark/>
          </w:tcPr>
          <w:p w14:paraId="717BF324" w14:textId="77777777" w:rsidR="00F8580C" w:rsidRPr="009B1DC7" w:rsidRDefault="00F8580C" w:rsidP="009B1DC7">
            <w:pPr>
              <w:spacing w:after="108" w:line="259" w:lineRule="auto"/>
              <w:ind w:left="0" w:firstLine="0"/>
              <w:jc w:val="left"/>
            </w:pPr>
            <w:r w:rsidRPr="009B1DC7">
              <w:t>6.6</w:t>
            </w:r>
          </w:p>
        </w:tc>
        <w:tc>
          <w:tcPr>
            <w:tcW w:w="1134" w:type="dxa"/>
            <w:noWrap/>
            <w:hideMark/>
          </w:tcPr>
          <w:p w14:paraId="3B2BA8D6" w14:textId="77777777" w:rsidR="00F8580C" w:rsidRPr="009B1DC7" w:rsidRDefault="00F8580C" w:rsidP="009B1DC7">
            <w:pPr>
              <w:spacing w:after="108" w:line="259" w:lineRule="auto"/>
              <w:ind w:left="0" w:firstLine="0"/>
              <w:jc w:val="left"/>
            </w:pPr>
            <w:r w:rsidRPr="009B1DC7">
              <w:t>24</w:t>
            </w:r>
          </w:p>
        </w:tc>
      </w:tr>
      <w:tr w:rsidR="00F8580C" w:rsidRPr="009B1DC7" w14:paraId="4CB53BA2" w14:textId="77777777" w:rsidTr="003C0242">
        <w:trPr>
          <w:trHeight w:val="516"/>
        </w:trPr>
        <w:tc>
          <w:tcPr>
            <w:tcW w:w="1649" w:type="dxa"/>
            <w:noWrap/>
            <w:hideMark/>
          </w:tcPr>
          <w:p w14:paraId="5287D992"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40B28AB5" w14:textId="77777777" w:rsidR="00F8580C" w:rsidRPr="009B1DC7" w:rsidRDefault="00F8580C" w:rsidP="009B1DC7">
            <w:pPr>
              <w:spacing w:after="108" w:line="259" w:lineRule="auto"/>
              <w:ind w:left="0" w:firstLine="0"/>
              <w:jc w:val="left"/>
            </w:pPr>
            <w:r w:rsidRPr="009B1DC7">
              <w:t>10.7</w:t>
            </w:r>
          </w:p>
        </w:tc>
        <w:tc>
          <w:tcPr>
            <w:tcW w:w="1216" w:type="dxa"/>
            <w:noWrap/>
            <w:hideMark/>
          </w:tcPr>
          <w:p w14:paraId="1C802556"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7B251713" w14:textId="77777777" w:rsidR="00F8580C" w:rsidRPr="009B1DC7" w:rsidRDefault="00F8580C" w:rsidP="009B1DC7">
            <w:pPr>
              <w:spacing w:after="108" w:line="259" w:lineRule="auto"/>
              <w:ind w:left="0" w:firstLine="0"/>
              <w:jc w:val="left"/>
            </w:pPr>
            <w:r w:rsidRPr="009B1DC7">
              <w:t>80</w:t>
            </w:r>
          </w:p>
        </w:tc>
        <w:tc>
          <w:tcPr>
            <w:tcW w:w="1450" w:type="dxa"/>
            <w:noWrap/>
            <w:hideMark/>
          </w:tcPr>
          <w:p w14:paraId="58F33501" w14:textId="77777777" w:rsidR="00F8580C" w:rsidRPr="009B1DC7" w:rsidRDefault="00F8580C" w:rsidP="009B1DC7">
            <w:pPr>
              <w:spacing w:after="108" w:line="259" w:lineRule="auto"/>
              <w:ind w:left="0" w:firstLine="0"/>
              <w:jc w:val="left"/>
            </w:pPr>
            <w:r w:rsidRPr="009B1DC7">
              <w:t>6</w:t>
            </w:r>
          </w:p>
        </w:tc>
        <w:tc>
          <w:tcPr>
            <w:tcW w:w="1134" w:type="dxa"/>
            <w:noWrap/>
            <w:hideMark/>
          </w:tcPr>
          <w:p w14:paraId="05454002" w14:textId="77777777" w:rsidR="00F8580C" w:rsidRPr="009B1DC7" w:rsidRDefault="00F8580C" w:rsidP="009B1DC7">
            <w:pPr>
              <w:spacing w:after="108" w:line="259" w:lineRule="auto"/>
              <w:ind w:left="0" w:firstLine="0"/>
              <w:jc w:val="left"/>
            </w:pPr>
            <w:r w:rsidRPr="009B1DC7">
              <w:t>21.9</w:t>
            </w:r>
          </w:p>
        </w:tc>
      </w:tr>
      <w:tr w:rsidR="00F8580C" w:rsidRPr="009B1DC7" w14:paraId="095DC1B8" w14:textId="77777777" w:rsidTr="003C0242">
        <w:trPr>
          <w:trHeight w:val="516"/>
        </w:trPr>
        <w:tc>
          <w:tcPr>
            <w:tcW w:w="1649" w:type="dxa"/>
            <w:noWrap/>
            <w:hideMark/>
          </w:tcPr>
          <w:p w14:paraId="048F1E60" w14:textId="77777777" w:rsidR="00F8580C" w:rsidRPr="009B1DC7" w:rsidRDefault="00F8580C" w:rsidP="009B1DC7">
            <w:pPr>
              <w:spacing w:after="108" w:line="259" w:lineRule="auto"/>
              <w:ind w:left="0" w:firstLine="0"/>
              <w:jc w:val="left"/>
            </w:pPr>
            <w:r w:rsidRPr="009B1DC7">
              <w:lastRenderedPageBreak/>
              <w:t>600</w:t>
            </w:r>
          </w:p>
        </w:tc>
        <w:tc>
          <w:tcPr>
            <w:tcW w:w="1328" w:type="dxa"/>
            <w:noWrap/>
            <w:hideMark/>
          </w:tcPr>
          <w:p w14:paraId="018D0040" w14:textId="77777777" w:rsidR="00F8580C" w:rsidRPr="009B1DC7" w:rsidRDefault="00F8580C" w:rsidP="009B1DC7">
            <w:pPr>
              <w:spacing w:after="108" w:line="259" w:lineRule="auto"/>
              <w:ind w:left="0" w:firstLine="0"/>
              <w:jc w:val="left"/>
            </w:pPr>
            <w:r w:rsidRPr="009B1DC7">
              <w:t>9.74</w:t>
            </w:r>
          </w:p>
        </w:tc>
        <w:tc>
          <w:tcPr>
            <w:tcW w:w="1216" w:type="dxa"/>
            <w:noWrap/>
            <w:hideMark/>
          </w:tcPr>
          <w:p w14:paraId="194F53A5"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1348A3DB" w14:textId="77777777" w:rsidR="00F8580C" w:rsidRPr="009B1DC7" w:rsidRDefault="00F8580C" w:rsidP="009B1DC7">
            <w:pPr>
              <w:spacing w:after="108" w:line="259" w:lineRule="auto"/>
              <w:ind w:left="0" w:firstLine="0"/>
              <w:jc w:val="left"/>
            </w:pPr>
            <w:r w:rsidRPr="009B1DC7">
              <w:t>93.7</w:t>
            </w:r>
          </w:p>
        </w:tc>
        <w:tc>
          <w:tcPr>
            <w:tcW w:w="1450" w:type="dxa"/>
            <w:noWrap/>
            <w:hideMark/>
          </w:tcPr>
          <w:p w14:paraId="64C2CF67" w14:textId="77777777" w:rsidR="00F8580C" w:rsidRPr="009B1DC7" w:rsidRDefault="00F8580C" w:rsidP="009B1DC7">
            <w:pPr>
              <w:spacing w:after="108" w:line="259" w:lineRule="auto"/>
              <w:ind w:left="0" w:firstLine="0"/>
              <w:jc w:val="left"/>
            </w:pPr>
            <w:r w:rsidRPr="009B1DC7">
              <w:t>7.1</w:t>
            </w:r>
          </w:p>
        </w:tc>
        <w:tc>
          <w:tcPr>
            <w:tcW w:w="1134" w:type="dxa"/>
            <w:noWrap/>
            <w:hideMark/>
          </w:tcPr>
          <w:p w14:paraId="209B8583" w14:textId="77777777" w:rsidR="00F8580C" w:rsidRPr="009B1DC7" w:rsidRDefault="00F8580C" w:rsidP="009B1DC7">
            <w:pPr>
              <w:spacing w:after="108" w:line="259" w:lineRule="auto"/>
              <w:ind w:left="0" w:firstLine="0"/>
              <w:jc w:val="left"/>
            </w:pPr>
            <w:r w:rsidRPr="009B1DC7">
              <w:t>0.8</w:t>
            </w:r>
          </w:p>
        </w:tc>
      </w:tr>
      <w:tr w:rsidR="00F8580C" w:rsidRPr="009B1DC7" w14:paraId="442F7CBA" w14:textId="77777777" w:rsidTr="003C0242">
        <w:trPr>
          <w:trHeight w:val="516"/>
        </w:trPr>
        <w:tc>
          <w:tcPr>
            <w:tcW w:w="1649" w:type="dxa"/>
            <w:noWrap/>
            <w:hideMark/>
          </w:tcPr>
          <w:p w14:paraId="03241EE1"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1BC15CE8" w14:textId="77777777" w:rsidR="00F8580C" w:rsidRPr="009B1DC7" w:rsidRDefault="00F8580C" w:rsidP="009B1DC7">
            <w:pPr>
              <w:spacing w:after="108" w:line="259" w:lineRule="auto"/>
              <w:ind w:left="0" w:firstLine="0"/>
              <w:jc w:val="left"/>
            </w:pPr>
            <w:r w:rsidRPr="009B1DC7">
              <w:t>12.34</w:t>
            </w:r>
          </w:p>
        </w:tc>
        <w:tc>
          <w:tcPr>
            <w:tcW w:w="1216" w:type="dxa"/>
            <w:noWrap/>
            <w:hideMark/>
          </w:tcPr>
          <w:p w14:paraId="6415E87A"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37848A01" w14:textId="77777777" w:rsidR="00F8580C" w:rsidRPr="009B1DC7" w:rsidRDefault="00F8580C" w:rsidP="009B1DC7">
            <w:pPr>
              <w:spacing w:after="108" w:line="259" w:lineRule="auto"/>
              <w:ind w:left="0" w:firstLine="0"/>
              <w:jc w:val="left"/>
            </w:pPr>
            <w:r w:rsidRPr="009B1DC7">
              <w:t>99.5</w:t>
            </w:r>
          </w:p>
        </w:tc>
        <w:tc>
          <w:tcPr>
            <w:tcW w:w="1450" w:type="dxa"/>
            <w:noWrap/>
            <w:hideMark/>
          </w:tcPr>
          <w:p w14:paraId="72AF219A" w14:textId="77777777" w:rsidR="00F8580C" w:rsidRPr="009B1DC7" w:rsidRDefault="00F8580C" w:rsidP="009B1DC7">
            <w:pPr>
              <w:spacing w:after="108" w:line="259" w:lineRule="auto"/>
              <w:ind w:left="0" w:firstLine="0"/>
              <w:jc w:val="left"/>
            </w:pPr>
            <w:r w:rsidRPr="009B1DC7">
              <w:t>8.5</w:t>
            </w:r>
          </w:p>
        </w:tc>
        <w:tc>
          <w:tcPr>
            <w:tcW w:w="1134" w:type="dxa"/>
            <w:noWrap/>
            <w:hideMark/>
          </w:tcPr>
          <w:p w14:paraId="43A8F799" w14:textId="77777777" w:rsidR="00F8580C" w:rsidRPr="009B1DC7" w:rsidRDefault="00F8580C" w:rsidP="009B1DC7">
            <w:pPr>
              <w:spacing w:after="108" w:line="259" w:lineRule="auto"/>
              <w:ind w:left="0" w:firstLine="0"/>
              <w:jc w:val="left"/>
            </w:pPr>
            <w:r w:rsidRPr="009B1DC7">
              <w:t>6</w:t>
            </w:r>
          </w:p>
        </w:tc>
      </w:tr>
      <w:tr w:rsidR="00F8580C" w:rsidRPr="009B1DC7" w14:paraId="5E54F49E" w14:textId="77777777" w:rsidTr="003C0242">
        <w:trPr>
          <w:trHeight w:val="516"/>
        </w:trPr>
        <w:tc>
          <w:tcPr>
            <w:tcW w:w="1649" w:type="dxa"/>
            <w:noWrap/>
            <w:hideMark/>
          </w:tcPr>
          <w:p w14:paraId="20183FFC"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5D5B585F" w14:textId="77777777" w:rsidR="00F8580C" w:rsidRPr="009B1DC7" w:rsidRDefault="00F8580C" w:rsidP="009B1DC7">
            <w:pPr>
              <w:spacing w:after="108" w:line="259" w:lineRule="auto"/>
              <w:ind w:left="0" w:firstLine="0"/>
              <w:jc w:val="left"/>
            </w:pPr>
            <w:r w:rsidRPr="009B1DC7">
              <w:t>10.5</w:t>
            </w:r>
          </w:p>
        </w:tc>
        <w:tc>
          <w:tcPr>
            <w:tcW w:w="1216" w:type="dxa"/>
            <w:noWrap/>
            <w:hideMark/>
          </w:tcPr>
          <w:p w14:paraId="145A2CB3"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62718FFD" w14:textId="77777777" w:rsidR="00F8580C" w:rsidRPr="009B1DC7" w:rsidRDefault="00F8580C" w:rsidP="009B1DC7">
            <w:pPr>
              <w:spacing w:after="108" w:line="259" w:lineRule="auto"/>
              <w:ind w:left="0" w:firstLine="0"/>
              <w:jc w:val="left"/>
            </w:pPr>
            <w:r w:rsidRPr="009B1DC7">
              <w:t>84.1</w:t>
            </w:r>
          </w:p>
        </w:tc>
        <w:tc>
          <w:tcPr>
            <w:tcW w:w="1450" w:type="dxa"/>
            <w:noWrap/>
            <w:hideMark/>
          </w:tcPr>
          <w:p w14:paraId="39ADC942" w14:textId="77777777" w:rsidR="00F8580C" w:rsidRPr="009B1DC7" w:rsidRDefault="00F8580C" w:rsidP="009B1DC7">
            <w:pPr>
              <w:spacing w:after="108" w:line="259" w:lineRule="auto"/>
              <w:ind w:left="0" w:firstLine="0"/>
              <w:jc w:val="left"/>
            </w:pPr>
            <w:r w:rsidRPr="009B1DC7">
              <w:t>7.4</w:t>
            </w:r>
          </w:p>
        </w:tc>
        <w:tc>
          <w:tcPr>
            <w:tcW w:w="1134" w:type="dxa"/>
            <w:noWrap/>
            <w:hideMark/>
          </w:tcPr>
          <w:p w14:paraId="5B0EB57A" w14:textId="77777777" w:rsidR="00F8580C" w:rsidRPr="009B1DC7" w:rsidRDefault="00F8580C" w:rsidP="009B1DC7">
            <w:pPr>
              <w:spacing w:after="108" w:line="259" w:lineRule="auto"/>
              <w:ind w:left="0" w:firstLine="0"/>
              <w:jc w:val="left"/>
            </w:pPr>
            <w:r w:rsidRPr="009B1DC7">
              <w:t>17.9</w:t>
            </w:r>
          </w:p>
        </w:tc>
      </w:tr>
      <w:tr w:rsidR="00F8580C" w:rsidRPr="009B1DC7" w14:paraId="0EB2E5EB" w14:textId="77777777" w:rsidTr="003C0242">
        <w:trPr>
          <w:trHeight w:val="516"/>
        </w:trPr>
        <w:tc>
          <w:tcPr>
            <w:tcW w:w="1649" w:type="dxa"/>
            <w:noWrap/>
            <w:hideMark/>
          </w:tcPr>
          <w:p w14:paraId="38DD8D97"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268DB2CC" w14:textId="77777777" w:rsidR="00F8580C" w:rsidRPr="009B1DC7" w:rsidRDefault="00F8580C" w:rsidP="009B1DC7">
            <w:pPr>
              <w:spacing w:after="108" w:line="259" w:lineRule="auto"/>
              <w:ind w:left="0" w:firstLine="0"/>
              <w:jc w:val="left"/>
            </w:pPr>
            <w:r w:rsidRPr="009B1DC7">
              <w:t>11.7</w:t>
            </w:r>
          </w:p>
        </w:tc>
        <w:tc>
          <w:tcPr>
            <w:tcW w:w="1216" w:type="dxa"/>
            <w:noWrap/>
            <w:hideMark/>
          </w:tcPr>
          <w:p w14:paraId="251106E4"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194216F2" w14:textId="77777777" w:rsidR="00F8580C" w:rsidRPr="009B1DC7" w:rsidRDefault="00F8580C" w:rsidP="009B1DC7">
            <w:pPr>
              <w:spacing w:after="108" w:line="259" w:lineRule="auto"/>
              <w:ind w:left="0" w:firstLine="0"/>
              <w:jc w:val="left"/>
            </w:pPr>
            <w:r w:rsidRPr="009B1DC7">
              <w:t>87</w:t>
            </w:r>
          </w:p>
        </w:tc>
        <w:tc>
          <w:tcPr>
            <w:tcW w:w="1450" w:type="dxa"/>
            <w:noWrap/>
            <w:hideMark/>
          </w:tcPr>
          <w:p w14:paraId="17770BA5" w14:textId="77777777" w:rsidR="00F8580C" w:rsidRPr="009B1DC7" w:rsidRDefault="00F8580C" w:rsidP="009B1DC7">
            <w:pPr>
              <w:spacing w:after="108" w:line="259" w:lineRule="auto"/>
              <w:ind w:left="0" w:firstLine="0"/>
              <w:jc w:val="left"/>
            </w:pPr>
            <w:r w:rsidRPr="009B1DC7">
              <w:t>7.15</w:t>
            </w:r>
          </w:p>
        </w:tc>
        <w:tc>
          <w:tcPr>
            <w:tcW w:w="1134" w:type="dxa"/>
            <w:noWrap/>
            <w:hideMark/>
          </w:tcPr>
          <w:p w14:paraId="4D068897" w14:textId="77777777" w:rsidR="00F8580C" w:rsidRPr="009B1DC7" w:rsidRDefault="00F8580C" w:rsidP="009B1DC7">
            <w:pPr>
              <w:spacing w:after="108" w:line="259" w:lineRule="auto"/>
              <w:ind w:left="0" w:firstLine="0"/>
              <w:jc w:val="left"/>
            </w:pPr>
            <w:r w:rsidRPr="009B1DC7">
              <w:t>12.9</w:t>
            </w:r>
          </w:p>
        </w:tc>
      </w:tr>
      <w:tr w:rsidR="00F8580C" w:rsidRPr="009B1DC7" w14:paraId="691A84BB" w14:textId="77777777" w:rsidTr="003C0242">
        <w:trPr>
          <w:trHeight w:val="516"/>
        </w:trPr>
        <w:tc>
          <w:tcPr>
            <w:tcW w:w="1649" w:type="dxa"/>
            <w:noWrap/>
            <w:hideMark/>
          </w:tcPr>
          <w:p w14:paraId="1447BDEF"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1F4E31CD" w14:textId="77777777" w:rsidR="00F8580C" w:rsidRPr="009B1DC7" w:rsidRDefault="00F8580C" w:rsidP="009B1DC7">
            <w:pPr>
              <w:spacing w:after="108" w:line="259" w:lineRule="auto"/>
              <w:ind w:left="0" w:firstLine="0"/>
              <w:jc w:val="left"/>
            </w:pPr>
            <w:r w:rsidRPr="009B1DC7">
              <w:t>10.4</w:t>
            </w:r>
          </w:p>
        </w:tc>
        <w:tc>
          <w:tcPr>
            <w:tcW w:w="1216" w:type="dxa"/>
            <w:noWrap/>
            <w:hideMark/>
          </w:tcPr>
          <w:p w14:paraId="15D93B41"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49C2F7FE" w14:textId="77777777" w:rsidR="00F8580C" w:rsidRPr="009B1DC7" w:rsidRDefault="00F8580C" w:rsidP="009B1DC7">
            <w:pPr>
              <w:spacing w:after="108" w:line="259" w:lineRule="auto"/>
              <w:ind w:left="0" w:firstLine="0"/>
              <w:jc w:val="left"/>
            </w:pPr>
            <w:r w:rsidRPr="009B1DC7">
              <w:t>75.45</w:t>
            </w:r>
          </w:p>
        </w:tc>
        <w:tc>
          <w:tcPr>
            <w:tcW w:w="1450" w:type="dxa"/>
            <w:noWrap/>
            <w:hideMark/>
          </w:tcPr>
          <w:p w14:paraId="57B09AC5" w14:textId="77777777" w:rsidR="00F8580C" w:rsidRPr="009B1DC7" w:rsidRDefault="00F8580C" w:rsidP="009B1DC7">
            <w:pPr>
              <w:spacing w:after="108" w:line="259" w:lineRule="auto"/>
              <w:ind w:left="0" w:firstLine="0"/>
              <w:jc w:val="left"/>
            </w:pPr>
            <w:r w:rsidRPr="009B1DC7">
              <w:t>6.65</w:t>
            </w:r>
          </w:p>
        </w:tc>
        <w:tc>
          <w:tcPr>
            <w:tcW w:w="1134" w:type="dxa"/>
            <w:noWrap/>
            <w:hideMark/>
          </w:tcPr>
          <w:p w14:paraId="2D2E6D0E" w14:textId="77777777" w:rsidR="00F8580C" w:rsidRPr="009B1DC7" w:rsidRDefault="00F8580C" w:rsidP="009B1DC7">
            <w:pPr>
              <w:spacing w:after="108" w:line="259" w:lineRule="auto"/>
              <w:ind w:left="0" w:firstLine="0"/>
              <w:jc w:val="left"/>
            </w:pPr>
            <w:r w:rsidRPr="009B1DC7">
              <w:t>22.7</w:t>
            </w:r>
          </w:p>
        </w:tc>
      </w:tr>
      <w:tr w:rsidR="00F8580C" w:rsidRPr="009B1DC7" w14:paraId="235B8FE3" w14:textId="77777777" w:rsidTr="003C0242">
        <w:trPr>
          <w:trHeight w:val="516"/>
        </w:trPr>
        <w:tc>
          <w:tcPr>
            <w:tcW w:w="1649" w:type="dxa"/>
            <w:noWrap/>
            <w:hideMark/>
          </w:tcPr>
          <w:p w14:paraId="2165AD74"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54BC0BC3" w14:textId="77777777" w:rsidR="00F8580C" w:rsidRPr="009B1DC7" w:rsidRDefault="00F8580C" w:rsidP="009B1DC7">
            <w:pPr>
              <w:spacing w:after="108" w:line="259" w:lineRule="auto"/>
              <w:ind w:left="0" w:firstLine="0"/>
              <w:jc w:val="left"/>
            </w:pPr>
            <w:r w:rsidRPr="009B1DC7">
              <w:t>11.8</w:t>
            </w:r>
          </w:p>
        </w:tc>
        <w:tc>
          <w:tcPr>
            <w:tcW w:w="1216" w:type="dxa"/>
            <w:noWrap/>
            <w:hideMark/>
          </w:tcPr>
          <w:p w14:paraId="4D1C22C3"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4B6E7465" w14:textId="77777777" w:rsidR="00F8580C" w:rsidRPr="009B1DC7" w:rsidRDefault="00F8580C" w:rsidP="009B1DC7">
            <w:pPr>
              <w:spacing w:after="108" w:line="259" w:lineRule="auto"/>
              <w:ind w:left="0" w:firstLine="0"/>
              <w:jc w:val="left"/>
            </w:pPr>
            <w:r w:rsidRPr="009B1DC7">
              <w:t>87.2</w:t>
            </w:r>
          </w:p>
        </w:tc>
        <w:tc>
          <w:tcPr>
            <w:tcW w:w="1450" w:type="dxa"/>
            <w:noWrap/>
            <w:hideMark/>
          </w:tcPr>
          <w:p w14:paraId="6774338F" w14:textId="77777777" w:rsidR="00F8580C" w:rsidRPr="009B1DC7" w:rsidRDefault="00F8580C" w:rsidP="009B1DC7">
            <w:pPr>
              <w:spacing w:after="108" w:line="259" w:lineRule="auto"/>
              <w:ind w:left="0" w:firstLine="0"/>
              <w:jc w:val="left"/>
            </w:pPr>
            <w:r w:rsidRPr="009B1DC7">
              <w:t>7.55</w:t>
            </w:r>
          </w:p>
        </w:tc>
        <w:tc>
          <w:tcPr>
            <w:tcW w:w="1134" w:type="dxa"/>
            <w:noWrap/>
            <w:hideMark/>
          </w:tcPr>
          <w:p w14:paraId="6FEAF23A" w14:textId="77777777" w:rsidR="00F8580C" w:rsidRPr="009B1DC7" w:rsidRDefault="00F8580C" w:rsidP="009B1DC7">
            <w:pPr>
              <w:spacing w:after="108" w:line="259" w:lineRule="auto"/>
              <w:ind w:left="0" w:firstLine="0"/>
              <w:jc w:val="left"/>
            </w:pPr>
            <w:r w:rsidRPr="009B1DC7">
              <w:t>15.9</w:t>
            </w:r>
          </w:p>
        </w:tc>
      </w:tr>
      <w:tr w:rsidR="00F8580C" w:rsidRPr="009B1DC7" w14:paraId="45888E78" w14:textId="77777777" w:rsidTr="003C0242">
        <w:trPr>
          <w:trHeight w:val="516"/>
        </w:trPr>
        <w:tc>
          <w:tcPr>
            <w:tcW w:w="1649" w:type="dxa"/>
            <w:noWrap/>
            <w:hideMark/>
          </w:tcPr>
          <w:p w14:paraId="77D22552"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53EEBF09" w14:textId="77777777" w:rsidR="00F8580C" w:rsidRPr="009B1DC7" w:rsidRDefault="00F8580C" w:rsidP="009B1DC7">
            <w:pPr>
              <w:spacing w:after="108" w:line="259" w:lineRule="auto"/>
              <w:ind w:left="0" w:firstLine="0"/>
              <w:jc w:val="left"/>
            </w:pPr>
            <w:r w:rsidRPr="009B1DC7">
              <w:t>10.2</w:t>
            </w:r>
          </w:p>
        </w:tc>
        <w:tc>
          <w:tcPr>
            <w:tcW w:w="1216" w:type="dxa"/>
            <w:noWrap/>
            <w:hideMark/>
          </w:tcPr>
          <w:p w14:paraId="0923AD0A"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38B21A45" w14:textId="77777777" w:rsidR="00F8580C" w:rsidRPr="009B1DC7" w:rsidRDefault="00F8580C" w:rsidP="009B1DC7">
            <w:pPr>
              <w:spacing w:after="108" w:line="259" w:lineRule="auto"/>
              <w:ind w:left="0" w:firstLine="0"/>
              <w:jc w:val="left"/>
            </w:pPr>
            <w:r w:rsidRPr="009B1DC7">
              <w:t>89.75</w:t>
            </w:r>
          </w:p>
        </w:tc>
        <w:tc>
          <w:tcPr>
            <w:tcW w:w="1450" w:type="dxa"/>
            <w:noWrap/>
            <w:hideMark/>
          </w:tcPr>
          <w:p w14:paraId="23A6A767" w14:textId="77777777" w:rsidR="00F8580C" w:rsidRPr="009B1DC7" w:rsidRDefault="00F8580C" w:rsidP="009B1DC7">
            <w:pPr>
              <w:spacing w:after="108" w:line="259" w:lineRule="auto"/>
              <w:ind w:left="0" w:firstLine="0"/>
              <w:jc w:val="left"/>
            </w:pPr>
            <w:r w:rsidRPr="009B1DC7">
              <w:t>7.25</w:t>
            </w:r>
          </w:p>
        </w:tc>
        <w:tc>
          <w:tcPr>
            <w:tcW w:w="1134" w:type="dxa"/>
            <w:noWrap/>
            <w:hideMark/>
          </w:tcPr>
          <w:p w14:paraId="4B70E831" w14:textId="77777777" w:rsidR="00F8580C" w:rsidRPr="009B1DC7" w:rsidRDefault="00F8580C" w:rsidP="009B1DC7">
            <w:pPr>
              <w:spacing w:after="108" w:line="259" w:lineRule="auto"/>
              <w:ind w:left="0" w:firstLine="0"/>
              <w:jc w:val="left"/>
            </w:pPr>
            <w:r w:rsidRPr="009B1DC7">
              <w:t>13.1</w:t>
            </w:r>
          </w:p>
        </w:tc>
      </w:tr>
      <w:tr w:rsidR="00F8580C" w:rsidRPr="009B1DC7" w14:paraId="6A67305C" w14:textId="77777777" w:rsidTr="003C0242">
        <w:trPr>
          <w:trHeight w:val="516"/>
        </w:trPr>
        <w:tc>
          <w:tcPr>
            <w:tcW w:w="1649" w:type="dxa"/>
            <w:noWrap/>
            <w:hideMark/>
          </w:tcPr>
          <w:p w14:paraId="659D203E"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57EAD42C" w14:textId="77777777" w:rsidR="00F8580C" w:rsidRPr="009B1DC7" w:rsidRDefault="00F8580C" w:rsidP="009B1DC7">
            <w:pPr>
              <w:spacing w:after="108" w:line="259" w:lineRule="auto"/>
              <w:ind w:left="0" w:firstLine="0"/>
              <w:jc w:val="left"/>
            </w:pPr>
            <w:r w:rsidRPr="009B1DC7">
              <w:t>13</w:t>
            </w:r>
          </w:p>
        </w:tc>
        <w:tc>
          <w:tcPr>
            <w:tcW w:w="1216" w:type="dxa"/>
            <w:noWrap/>
            <w:hideMark/>
          </w:tcPr>
          <w:p w14:paraId="66DA7A2B"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668DA9D2" w14:textId="77777777" w:rsidR="00F8580C" w:rsidRPr="009B1DC7" w:rsidRDefault="00F8580C" w:rsidP="009B1DC7">
            <w:pPr>
              <w:spacing w:after="108" w:line="259" w:lineRule="auto"/>
              <w:ind w:left="0" w:firstLine="0"/>
              <w:jc w:val="left"/>
            </w:pPr>
            <w:r w:rsidRPr="009B1DC7">
              <w:t>81.2</w:t>
            </w:r>
          </w:p>
        </w:tc>
        <w:tc>
          <w:tcPr>
            <w:tcW w:w="1450" w:type="dxa"/>
            <w:noWrap/>
            <w:hideMark/>
          </w:tcPr>
          <w:p w14:paraId="63B8D433" w14:textId="77777777" w:rsidR="00F8580C" w:rsidRPr="009B1DC7" w:rsidRDefault="00F8580C" w:rsidP="009B1DC7">
            <w:pPr>
              <w:spacing w:after="108" w:line="259" w:lineRule="auto"/>
              <w:ind w:left="0" w:firstLine="0"/>
              <w:jc w:val="left"/>
            </w:pPr>
            <w:r w:rsidRPr="009B1DC7">
              <w:t>6.7</w:t>
            </w:r>
          </w:p>
        </w:tc>
        <w:tc>
          <w:tcPr>
            <w:tcW w:w="1134" w:type="dxa"/>
            <w:noWrap/>
            <w:hideMark/>
          </w:tcPr>
          <w:p w14:paraId="44B18C7B" w14:textId="77777777" w:rsidR="00F8580C" w:rsidRPr="009B1DC7" w:rsidRDefault="00F8580C" w:rsidP="009B1DC7">
            <w:pPr>
              <w:spacing w:after="108" w:line="259" w:lineRule="auto"/>
              <w:ind w:left="0" w:firstLine="0"/>
              <w:jc w:val="left"/>
            </w:pPr>
            <w:r w:rsidRPr="009B1DC7">
              <w:t>19.2</w:t>
            </w:r>
          </w:p>
        </w:tc>
      </w:tr>
      <w:tr w:rsidR="00F8580C" w:rsidRPr="009B1DC7" w14:paraId="3F74236D" w14:textId="77777777" w:rsidTr="003C0242">
        <w:trPr>
          <w:trHeight w:val="516"/>
        </w:trPr>
        <w:tc>
          <w:tcPr>
            <w:tcW w:w="1649" w:type="dxa"/>
            <w:noWrap/>
            <w:hideMark/>
          </w:tcPr>
          <w:p w14:paraId="743682CF"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6A452241" w14:textId="77777777" w:rsidR="00F8580C" w:rsidRPr="009B1DC7" w:rsidRDefault="00F8580C" w:rsidP="009B1DC7">
            <w:pPr>
              <w:spacing w:after="108" w:line="259" w:lineRule="auto"/>
              <w:ind w:left="0" w:firstLine="0"/>
              <w:jc w:val="left"/>
            </w:pPr>
            <w:r w:rsidRPr="009B1DC7">
              <w:t>12</w:t>
            </w:r>
          </w:p>
        </w:tc>
        <w:tc>
          <w:tcPr>
            <w:tcW w:w="1216" w:type="dxa"/>
            <w:noWrap/>
            <w:hideMark/>
          </w:tcPr>
          <w:p w14:paraId="793FF68B"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25E23805" w14:textId="77777777" w:rsidR="00F8580C" w:rsidRPr="009B1DC7" w:rsidRDefault="00F8580C" w:rsidP="009B1DC7">
            <w:pPr>
              <w:spacing w:after="108" w:line="259" w:lineRule="auto"/>
              <w:ind w:left="0" w:firstLine="0"/>
              <w:jc w:val="left"/>
            </w:pPr>
            <w:r w:rsidRPr="009B1DC7">
              <w:t>84.1</w:t>
            </w:r>
          </w:p>
        </w:tc>
        <w:tc>
          <w:tcPr>
            <w:tcW w:w="1450" w:type="dxa"/>
            <w:noWrap/>
            <w:hideMark/>
          </w:tcPr>
          <w:p w14:paraId="728BE5AA" w14:textId="77777777" w:rsidR="00F8580C" w:rsidRPr="009B1DC7" w:rsidRDefault="00F8580C" w:rsidP="009B1DC7">
            <w:pPr>
              <w:spacing w:after="108" w:line="259" w:lineRule="auto"/>
              <w:ind w:left="0" w:firstLine="0"/>
              <w:jc w:val="left"/>
            </w:pPr>
            <w:r w:rsidRPr="009B1DC7">
              <w:t>6.45</w:t>
            </w:r>
          </w:p>
        </w:tc>
        <w:tc>
          <w:tcPr>
            <w:tcW w:w="1134" w:type="dxa"/>
            <w:noWrap/>
            <w:hideMark/>
          </w:tcPr>
          <w:p w14:paraId="7BF6A064" w14:textId="77777777" w:rsidR="00F8580C" w:rsidRPr="009B1DC7" w:rsidRDefault="00F8580C" w:rsidP="009B1DC7">
            <w:pPr>
              <w:spacing w:after="108" w:line="259" w:lineRule="auto"/>
              <w:ind w:left="0" w:firstLine="0"/>
              <w:jc w:val="left"/>
            </w:pPr>
            <w:r w:rsidRPr="009B1DC7">
              <w:t>16.5</w:t>
            </w:r>
          </w:p>
        </w:tc>
      </w:tr>
      <w:tr w:rsidR="00F8580C" w:rsidRPr="009B1DC7" w14:paraId="447E8FA6" w14:textId="77777777" w:rsidTr="003C0242">
        <w:trPr>
          <w:trHeight w:val="516"/>
        </w:trPr>
        <w:tc>
          <w:tcPr>
            <w:tcW w:w="1649" w:type="dxa"/>
            <w:noWrap/>
            <w:hideMark/>
          </w:tcPr>
          <w:p w14:paraId="73D84977"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4B8746CD" w14:textId="77777777" w:rsidR="00F8580C" w:rsidRPr="009B1DC7" w:rsidRDefault="00F8580C" w:rsidP="009B1DC7">
            <w:pPr>
              <w:spacing w:after="108" w:line="259" w:lineRule="auto"/>
              <w:ind w:left="0" w:firstLine="0"/>
              <w:jc w:val="left"/>
            </w:pPr>
            <w:r w:rsidRPr="009B1DC7">
              <w:t>11.6</w:t>
            </w:r>
          </w:p>
        </w:tc>
        <w:tc>
          <w:tcPr>
            <w:tcW w:w="1216" w:type="dxa"/>
            <w:noWrap/>
            <w:hideMark/>
          </w:tcPr>
          <w:p w14:paraId="1FB407F5"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58A2018B" w14:textId="77777777" w:rsidR="00F8580C" w:rsidRPr="009B1DC7" w:rsidRDefault="00F8580C" w:rsidP="009B1DC7">
            <w:pPr>
              <w:spacing w:after="108" w:line="259" w:lineRule="auto"/>
              <w:ind w:left="0" w:firstLine="0"/>
              <w:jc w:val="left"/>
            </w:pPr>
            <w:r w:rsidRPr="009B1DC7">
              <w:t>72.55</w:t>
            </w:r>
          </w:p>
        </w:tc>
        <w:tc>
          <w:tcPr>
            <w:tcW w:w="1450" w:type="dxa"/>
            <w:noWrap/>
            <w:hideMark/>
          </w:tcPr>
          <w:p w14:paraId="5A220C88" w14:textId="77777777" w:rsidR="00F8580C" w:rsidRPr="009B1DC7" w:rsidRDefault="00F8580C" w:rsidP="009B1DC7">
            <w:pPr>
              <w:spacing w:after="108" w:line="259" w:lineRule="auto"/>
              <w:ind w:left="0" w:firstLine="0"/>
              <w:jc w:val="left"/>
            </w:pPr>
            <w:r w:rsidRPr="009B1DC7">
              <w:t>5.95</w:t>
            </w:r>
          </w:p>
        </w:tc>
        <w:tc>
          <w:tcPr>
            <w:tcW w:w="1134" w:type="dxa"/>
            <w:noWrap/>
            <w:hideMark/>
          </w:tcPr>
          <w:p w14:paraId="6747B1D8" w14:textId="77777777" w:rsidR="00F8580C" w:rsidRPr="009B1DC7" w:rsidRDefault="00F8580C" w:rsidP="009B1DC7">
            <w:pPr>
              <w:spacing w:after="108" w:line="259" w:lineRule="auto"/>
              <w:ind w:left="0" w:firstLine="0"/>
              <w:jc w:val="left"/>
            </w:pPr>
            <w:r w:rsidRPr="009B1DC7">
              <w:t>24.2</w:t>
            </w:r>
          </w:p>
        </w:tc>
      </w:tr>
      <w:tr w:rsidR="00F8580C" w:rsidRPr="009B1DC7" w14:paraId="5AE3D1F2" w14:textId="77777777" w:rsidTr="003C0242">
        <w:trPr>
          <w:trHeight w:val="516"/>
        </w:trPr>
        <w:tc>
          <w:tcPr>
            <w:tcW w:w="1649" w:type="dxa"/>
            <w:noWrap/>
            <w:hideMark/>
          </w:tcPr>
          <w:p w14:paraId="787C9FCF"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600BCA20" w14:textId="77777777" w:rsidR="00F8580C" w:rsidRPr="009B1DC7" w:rsidRDefault="00F8580C" w:rsidP="009B1DC7">
            <w:pPr>
              <w:spacing w:after="108" w:line="259" w:lineRule="auto"/>
              <w:ind w:left="0" w:firstLine="0"/>
              <w:jc w:val="left"/>
            </w:pPr>
            <w:r w:rsidRPr="009B1DC7">
              <w:t>11</w:t>
            </w:r>
          </w:p>
        </w:tc>
        <w:tc>
          <w:tcPr>
            <w:tcW w:w="1216" w:type="dxa"/>
            <w:noWrap/>
            <w:hideMark/>
          </w:tcPr>
          <w:p w14:paraId="3F560644"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623B33F8" w14:textId="77777777" w:rsidR="00F8580C" w:rsidRPr="009B1DC7" w:rsidRDefault="00F8580C" w:rsidP="009B1DC7">
            <w:pPr>
              <w:spacing w:after="108" w:line="259" w:lineRule="auto"/>
              <w:ind w:left="0" w:firstLine="0"/>
              <w:jc w:val="left"/>
            </w:pPr>
            <w:r w:rsidRPr="009B1DC7">
              <w:t>84.3</w:t>
            </w:r>
          </w:p>
        </w:tc>
        <w:tc>
          <w:tcPr>
            <w:tcW w:w="1450" w:type="dxa"/>
            <w:noWrap/>
            <w:hideMark/>
          </w:tcPr>
          <w:p w14:paraId="1445A60F" w14:textId="77777777" w:rsidR="00F8580C" w:rsidRPr="009B1DC7" w:rsidRDefault="00F8580C" w:rsidP="009B1DC7">
            <w:pPr>
              <w:spacing w:after="108" w:line="259" w:lineRule="auto"/>
              <w:ind w:left="0" w:firstLine="0"/>
              <w:jc w:val="left"/>
            </w:pPr>
            <w:r w:rsidRPr="009B1DC7">
              <w:t>6.85</w:t>
            </w:r>
          </w:p>
        </w:tc>
        <w:tc>
          <w:tcPr>
            <w:tcW w:w="1134" w:type="dxa"/>
            <w:noWrap/>
            <w:hideMark/>
          </w:tcPr>
          <w:p w14:paraId="4F0055AE" w14:textId="77777777" w:rsidR="00F8580C" w:rsidRPr="009B1DC7" w:rsidRDefault="00F8580C" w:rsidP="009B1DC7">
            <w:pPr>
              <w:spacing w:after="108" w:line="259" w:lineRule="auto"/>
              <w:ind w:left="0" w:firstLine="0"/>
              <w:jc w:val="left"/>
            </w:pPr>
            <w:r w:rsidRPr="009B1DC7">
              <w:t>17.9</w:t>
            </w:r>
          </w:p>
        </w:tc>
      </w:tr>
      <w:tr w:rsidR="00F8580C" w:rsidRPr="009B1DC7" w14:paraId="3DF442FE" w14:textId="77777777" w:rsidTr="003C0242">
        <w:trPr>
          <w:trHeight w:val="516"/>
        </w:trPr>
        <w:tc>
          <w:tcPr>
            <w:tcW w:w="1649" w:type="dxa"/>
            <w:noWrap/>
            <w:hideMark/>
          </w:tcPr>
          <w:p w14:paraId="44D17065"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31D1B479" w14:textId="77777777" w:rsidR="00F8580C" w:rsidRPr="009B1DC7" w:rsidRDefault="00F8580C" w:rsidP="009B1DC7">
            <w:pPr>
              <w:spacing w:after="108" w:line="259" w:lineRule="auto"/>
              <w:ind w:left="0" w:firstLine="0"/>
              <w:jc w:val="left"/>
            </w:pPr>
            <w:r w:rsidRPr="009B1DC7">
              <w:t>12</w:t>
            </w:r>
          </w:p>
        </w:tc>
        <w:tc>
          <w:tcPr>
            <w:tcW w:w="1216" w:type="dxa"/>
            <w:noWrap/>
            <w:hideMark/>
          </w:tcPr>
          <w:p w14:paraId="5505615E"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4A754411" w14:textId="77777777" w:rsidR="00F8580C" w:rsidRPr="009B1DC7" w:rsidRDefault="00F8580C" w:rsidP="009B1DC7">
            <w:pPr>
              <w:spacing w:after="108" w:line="259" w:lineRule="auto"/>
              <w:ind w:left="0" w:firstLine="0"/>
              <w:jc w:val="left"/>
            </w:pPr>
            <w:r w:rsidRPr="009B1DC7">
              <w:t>86.85</w:t>
            </w:r>
          </w:p>
        </w:tc>
        <w:tc>
          <w:tcPr>
            <w:tcW w:w="1450" w:type="dxa"/>
            <w:noWrap/>
            <w:hideMark/>
          </w:tcPr>
          <w:p w14:paraId="0FC10FC1" w14:textId="77777777" w:rsidR="00F8580C" w:rsidRPr="009B1DC7" w:rsidRDefault="00F8580C" w:rsidP="009B1DC7">
            <w:pPr>
              <w:spacing w:after="108" w:line="259" w:lineRule="auto"/>
              <w:ind w:left="0" w:firstLine="0"/>
              <w:jc w:val="left"/>
            </w:pPr>
            <w:r w:rsidRPr="009B1DC7">
              <w:t>6.55</w:t>
            </w:r>
          </w:p>
        </w:tc>
        <w:tc>
          <w:tcPr>
            <w:tcW w:w="1134" w:type="dxa"/>
            <w:noWrap/>
            <w:hideMark/>
          </w:tcPr>
          <w:p w14:paraId="7C860ED7" w14:textId="77777777" w:rsidR="00F8580C" w:rsidRPr="009B1DC7" w:rsidRDefault="00F8580C" w:rsidP="009B1DC7">
            <w:pPr>
              <w:spacing w:after="108" w:line="259" w:lineRule="auto"/>
              <w:ind w:left="0" w:firstLine="0"/>
              <w:jc w:val="left"/>
            </w:pPr>
            <w:r w:rsidRPr="009B1DC7">
              <w:t>15.4</w:t>
            </w:r>
          </w:p>
        </w:tc>
      </w:tr>
      <w:tr w:rsidR="00F8580C" w:rsidRPr="009B1DC7" w14:paraId="60B48A86" w14:textId="77777777" w:rsidTr="003C0242">
        <w:trPr>
          <w:trHeight w:val="516"/>
        </w:trPr>
        <w:tc>
          <w:tcPr>
            <w:tcW w:w="1649" w:type="dxa"/>
            <w:noWrap/>
            <w:hideMark/>
          </w:tcPr>
          <w:p w14:paraId="44DEE669"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363A2C87" w14:textId="77777777" w:rsidR="00F8580C" w:rsidRPr="009B1DC7" w:rsidRDefault="00F8580C" w:rsidP="009B1DC7">
            <w:pPr>
              <w:spacing w:after="108" w:line="259" w:lineRule="auto"/>
              <w:ind w:left="0" w:firstLine="0"/>
              <w:jc w:val="left"/>
            </w:pPr>
            <w:r w:rsidRPr="009B1DC7">
              <w:t>8.5</w:t>
            </w:r>
          </w:p>
        </w:tc>
        <w:tc>
          <w:tcPr>
            <w:tcW w:w="1216" w:type="dxa"/>
            <w:noWrap/>
            <w:hideMark/>
          </w:tcPr>
          <w:p w14:paraId="70CAFD79" w14:textId="77777777" w:rsidR="00F8580C" w:rsidRPr="009B1DC7" w:rsidRDefault="00F8580C" w:rsidP="009B1DC7">
            <w:pPr>
              <w:spacing w:after="108" w:line="259" w:lineRule="auto"/>
              <w:ind w:left="0" w:firstLine="0"/>
              <w:jc w:val="left"/>
            </w:pPr>
            <w:r w:rsidRPr="009B1DC7">
              <w:t>420</w:t>
            </w:r>
          </w:p>
        </w:tc>
        <w:tc>
          <w:tcPr>
            <w:tcW w:w="1870" w:type="dxa"/>
            <w:noWrap/>
            <w:hideMark/>
          </w:tcPr>
          <w:p w14:paraId="366B0145" w14:textId="77777777" w:rsidR="00F8580C" w:rsidRPr="009B1DC7" w:rsidRDefault="00F8580C" w:rsidP="009B1DC7">
            <w:pPr>
              <w:spacing w:after="108" w:line="259" w:lineRule="auto"/>
              <w:ind w:left="0" w:firstLine="0"/>
              <w:jc w:val="left"/>
            </w:pPr>
            <w:r w:rsidRPr="009B1DC7">
              <w:t>60.2</w:t>
            </w:r>
          </w:p>
        </w:tc>
        <w:tc>
          <w:tcPr>
            <w:tcW w:w="1450" w:type="dxa"/>
            <w:noWrap/>
            <w:hideMark/>
          </w:tcPr>
          <w:p w14:paraId="421C86B6" w14:textId="77777777" w:rsidR="00F8580C" w:rsidRPr="009B1DC7" w:rsidRDefault="00F8580C" w:rsidP="009B1DC7">
            <w:pPr>
              <w:spacing w:after="108" w:line="259" w:lineRule="auto"/>
              <w:ind w:left="0" w:firstLine="0"/>
              <w:jc w:val="left"/>
            </w:pPr>
            <w:r w:rsidRPr="009B1DC7">
              <w:t>6.4</w:t>
            </w:r>
          </w:p>
        </w:tc>
        <w:tc>
          <w:tcPr>
            <w:tcW w:w="1134" w:type="dxa"/>
            <w:noWrap/>
            <w:hideMark/>
          </w:tcPr>
          <w:p w14:paraId="5B68DB5E" w14:textId="77777777" w:rsidR="00F8580C" w:rsidRPr="009B1DC7" w:rsidRDefault="00F8580C" w:rsidP="009B1DC7">
            <w:pPr>
              <w:spacing w:after="108" w:line="259" w:lineRule="auto"/>
              <w:ind w:left="0" w:firstLine="0"/>
              <w:jc w:val="left"/>
            </w:pPr>
            <w:r w:rsidRPr="009B1DC7">
              <w:t>38.3</w:t>
            </w:r>
          </w:p>
        </w:tc>
      </w:tr>
      <w:tr w:rsidR="00F8580C" w:rsidRPr="009B1DC7" w14:paraId="7B8B5666" w14:textId="77777777" w:rsidTr="003C0242">
        <w:trPr>
          <w:trHeight w:val="516"/>
        </w:trPr>
        <w:tc>
          <w:tcPr>
            <w:tcW w:w="1649" w:type="dxa"/>
            <w:noWrap/>
            <w:hideMark/>
          </w:tcPr>
          <w:p w14:paraId="0B6BBDAF"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3F589DC5" w14:textId="77777777" w:rsidR="00F8580C" w:rsidRPr="009B1DC7" w:rsidRDefault="00F8580C" w:rsidP="009B1DC7">
            <w:pPr>
              <w:spacing w:after="108" w:line="259" w:lineRule="auto"/>
              <w:ind w:left="0" w:firstLine="0"/>
              <w:jc w:val="left"/>
            </w:pPr>
            <w:r w:rsidRPr="009B1DC7">
              <w:t>7</w:t>
            </w:r>
          </w:p>
        </w:tc>
        <w:tc>
          <w:tcPr>
            <w:tcW w:w="1216" w:type="dxa"/>
            <w:noWrap/>
            <w:hideMark/>
          </w:tcPr>
          <w:p w14:paraId="45A95513" w14:textId="77777777" w:rsidR="00F8580C" w:rsidRPr="009B1DC7" w:rsidRDefault="00F8580C" w:rsidP="009B1DC7">
            <w:pPr>
              <w:spacing w:after="108" w:line="259" w:lineRule="auto"/>
              <w:ind w:left="0" w:firstLine="0"/>
              <w:jc w:val="left"/>
            </w:pPr>
            <w:r w:rsidRPr="009B1DC7">
              <w:t>560</w:t>
            </w:r>
          </w:p>
        </w:tc>
        <w:tc>
          <w:tcPr>
            <w:tcW w:w="1870" w:type="dxa"/>
            <w:noWrap/>
            <w:hideMark/>
          </w:tcPr>
          <w:p w14:paraId="0C3190D3" w14:textId="77777777" w:rsidR="00F8580C" w:rsidRPr="009B1DC7" w:rsidRDefault="00F8580C" w:rsidP="009B1DC7">
            <w:pPr>
              <w:spacing w:after="108" w:line="259" w:lineRule="auto"/>
              <w:ind w:left="0" w:firstLine="0"/>
              <w:jc w:val="left"/>
            </w:pPr>
            <w:r w:rsidRPr="009B1DC7">
              <w:t>60.2</w:t>
            </w:r>
          </w:p>
        </w:tc>
        <w:tc>
          <w:tcPr>
            <w:tcW w:w="1450" w:type="dxa"/>
            <w:noWrap/>
            <w:hideMark/>
          </w:tcPr>
          <w:p w14:paraId="648D96BD" w14:textId="77777777" w:rsidR="00F8580C" w:rsidRPr="009B1DC7" w:rsidRDefault="00F8580C" w:rsidP="009B1DC7">
            <w:pPr>
              <w:spacing w:after="108" w:line="259" w:lineRule="auto"/>
              <w:ind w:left="0" w:firstLine="0"/>
              <w:jc w:val="left"/>
            </w:pPr>
            <w:r w:rsidRPr="009B1DC7">
              <w:t>6.4</w:t>
            </w:r>
          </w:p>
        </w:tc>
        <w:tc>
          <w:tcPr>
            <w:tcW w:w="1134" w:type="dxa"/>
            <w:noWrap/>
            <w:hideMark/>
          </w:tcPr>
          <w:p w14:paraId="26DCB152" w14:textId="77777777" w:rsidR="00F8580C" w:rsidRPr="009B1DC7" w:rsidRDefault="00F8580C" w:rsidP="009B1DC7">
            <w:pPr>
              <w:spacing w:after="108" w:line="259" w:lineRule="auto"/>
              <w:ind w:left="0" w:firstLine="0"/>
              <w:jc w:val="left"/>
            </w:pPr>
            <w:r w:rsidRPr="009B1DC7">
              <w:t>35.1</w:t>
            </w:r>
          </w:p>
        </w:tc>
      </w:tr>
      <w:tr w:rsidR="00F8580C" w:rsidRPr="009B1DC7" w14:paraId="1FBB4471" w14:textId="77777777" w:rsidTr="003C0242">
        <w:trPr>
          <w:trHeight w:val="516"/>
        </w:trPr>
        <w:tc>
          <w:tcPr>
            <w:tcW w:w="1649" w:type="dxa"/>
            <w:noWrap/>
            <w:hideMark/>
          </w:tcPr>
          <w:p w14:paraId="3151128E"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0E418FC8" w14:textId="77777777" w:rsidR="00F8580C" w:rsidRPr="009B1DC7" w:rsidRDefault="00F8580C" w:rsidP="009B1DC7">
            <w:pPr>
              <w:spacing w:after="108" w:line="259" w:lineRule="auto"/>
              <w:ind w:left="0" w:firstLine="0"/>
              <w:jc w:val="left"/>
            </w:pPr>
            <w:r w:rsidRPr="009B1DC7">
              <w:t>6.5</w:t>
            </w:r>
          </w:p>
        </w:tc>
        <w:tc>
          <w:tcPr>
            <w:tcW w:w="1216" w:type="dxa"/>
            <w:noWrap/>
            <w:hideMark/>
          </w:tcPr>
          <w:p w14:paraId="043595FF" w14:textId="77777777" w:rsidR="00F8580C" w:rsidRPr="009B1DC7" w:rsidRDefault="00F8580C" w:rsidP="009B1DC7">
            <w:pPr>
              <w:spacing w:after="108" w:line="259" w:lineRule="auto"/>
              <w:ind w:left="0" w:firstLine="0"/>
              <w:jc w:val="left"/>
            </w:pPr>
            <w:r w:rsidRPr="009B1DC7">
              <w:t>420</w:t>
            </w:r>
          </w:p>
        </w:tc>
        <w:tc>
          <w:tcPr>
            <w:tcW w:w="1870" w:type="dxa"/>
            <w:noWrap/>
            <w:hideMark/>
          </w:tcPr>
          <w:p w14:paraId="16C7FCCE" w14:textId="77777777" w:rsidR="00F8580C" w:rsidRPr="009B1DC7" w:rsidRDefault="00F8580C" w:rsidP="009B1DC7">
            <w:pPr>
              <w:spacing w:after="108" w:line="259" w:lineRule="auto"/>
              <w:ind w:left="0" w:firstLine="0"/>
              <w:jc w:val="left"/>
            </w:pPr>
            <w:r w:rsidRPr="009B1DC7">
              <w:t>60.2</w:t>
            </w:r>
          </w:p>
        </w:tc>
        <w:tc>
          <w:tcPr>
            <w:tcW w:w="1450" w:type="dxa"/>
            <w:noWrap/>
            <w:hideMark/>
          </w:tcPr>
          <w:p w14:paraId="113A21E9" w14:textId="77777777" w:rsidR="00F8580C" w:rsidRPr="009B1DC7" w:rsidRDefault="00F8580C" w:rsidP="009B1DC7">
            <w:pPr>
              <w:spacing w:after="108" w:line="259" w:lineRule="auto"/>
              <w:ind w:left="0" w:firstLine="0"/>
              <w:jc w:val="left"/>
            </w:pPr>
            <w:r w:rsidRPr="009B1DC7">
              <w:t>6.4</w:t>
            </w:r>
          </w:p>
        </w:tc>
        <w:tc>
          <w:tcPr>
            <w:tcW w:w="1134" w:type="dxa"/>
            <w:noWrap/>
            <w:hideMark/>
          </w:tcPr>
          <w:p w14:paraId="7E33AE86" w14:textId="77777777" w:rsidR="00F8580C" w:rsidRPr="009B1DC7" w:rsidRDefault="00F8580C" w:rsidP="009B1DC7">
            <w:pPr>
              <w:spacing w:after="108" w:line="259" w:lineRule="auto"/>
              <w:ind w:left="0" w:firstLine="0"/>
              <w:jc w:val="left"/>
            </w:pPr>
            <w:r w:rsidRPr="009B1DC7">
              <w:t>36.7</w:t>
            </w:r>
          </w:p>
        </w:tc>
      </w:tr>
      <w:tr w:rsidR="00F8580C" w:rsidRPr="009B1DC7" w14:paraId="6C7006DD" w14:textId="77777777" w:rsidTr="003C0242">
        <w:trPr>
          <w:trHeight w:val="516"/>
        </w:trPr>
        <w:tc>
          <w:tcPr>
            <w:tcW w:w="1649" w:type="dxa"/>
            <w:noWrap/>
            <w:hideMark/>
          </w:tcPr>
          <w:p w14:paraId="43247F98"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6A3FBA77" w14:textId="77777777" w:rsidR="00F8580C" w:rsidRPr="009B1DC7" w:rsidRDefault="00F8580C" w:rsidP="009B1DC7">
            <w:pPr>
              <w:spacing w:after="108" w:line="259" w:lineRule="auto"/>
              <w:ind w:left="0" w:firstLine="0"/>
              <w:jc w:val="left"/>
            </w:pPr>
            <w:r w:rsidRPr="009B1DC7">
              <w:t>6.5</w:t>
            </w:r>
          </w:p>
        </w:tc>
        <w:tc>
          <w:tcPr>
            <w:tcW w:w="1216" w:type="dxa"/>
            <w:noWrap/>
            <w:hideMark/>
          </w:tcPr>
          <w:p w14:paraId="29E155AD" w14:textId="77777777" w:rsidR="00F8580C" w:rsidRPr="009B1DC7" w:rsidRDefault="00F8580C" w:rsidP="009B1DC7">
            <w:pPr>
              <w:spacing w:after="108" w:line="259" w:lineRule="auto"/>
              <w:ind w:left="0" w:firstLine="0"/>
              <w:jc w:val="left"/>
            </w:pPr>
            <w:r w:rsidRPr="009B1DC7">
              <w:t>560</w:t>
            </w:r>
          </w:p>
        </w:tc>
        <w:tc>
          <w:tcPr>
            <w:tcW w:w="1870" w:type="dxa"/>
            <w:noWrap/>
            <w:hideMark/>
          </w:tcPr>
          <w:p w14:paraId="44A09DA5" w14:textId="77777777" w:rsidR="00F8580C" w:rsidRPr="009B1DC7" w:rsidRDefault="00F8580C" w:rsidP="009B1DC7">
            <w:pPr>
              <w:spacing w:after="108" w:line="259" w:lineRule="auto"/>
              <w:ind w:left="0" w:firstLine="0"/>
              <w:jc w:val="left"/>
            </w:pPr>
            <w:r w:rsidRPr="009B1DC7">
              <w:t>60.2</w:t>
            </w:r>
          </w:p>
        </w:tc>
        <w:tc>
          <w:tcPr>
            <w:tcW w:w="1450" w:type="dxa"/>
            <w:noWrap/>
            <w:hideMark/>
          </w:tcPr>
          <w:p w14:paraId="60CCADF0" w14:textId="77777777" w:rsidR="00F8580C" w:rsidRPr="009B1DC7" w:rsidRDefault="00F8580C" w:rsidP="009B1DC7">
            <w:pPr>
              <w:spacing w:after="108" w:line="259" w:lineRule="auto"/>
              <w:ind w:left="0" w:firstLine="0"/>
              <w:jc w:val="left"/>
            </w:pPr>
            <w:r w:rsidRPr="009B1DC7">
              <w:t>6.4</w:t>
            </w:r>
          </w:p>
        </w:tc>
        <w:tc>
          <w:tcPr>
            <w:tcW w:w="1134" w:type="dxa"/>
            <w:noWrap/>
            <w:hideMark/>
          </w:tcPr>
          <w:p w14:paraId="2739B8B7" w14:textId="77777777" w:rsidR="00F8580C" w:rsidRPr="009B1DC7" w:rsidRDefault="00F8580C" w:rsidP="009B1DC7">
            <w:pPr>
              <w:spacing w:after="108" w:line="259" w:lineRule="auto"/>
              <w:ind w:left="0" w:firstLine="0"/>
              <w:jc w:val="left"/>
            </w:pPr>
            <w:r w:rsidRPr="009B1DC7">
              <w:t>34.8</w:t>
            </w:r>
          </w:p>
        </w:tc>
      </w:tr>
      <w:tr w:rsidR="00F8580C" w:rsidRPr="009B1DC7" w14:paraId="6424CF6D" w14:textId="77777777" w:rsidTr="003C0242">
        <w:trPr>
          <w:trHeight w:val="516"/>
        </w:trPr>
        <w:tc>
          <w:tcPr>
            <w:tcW w:w="1649" w:type="dxa"/>
            <w:noWrap/>
            <w:hideMark/>
          </w:tcPr>
          <w:p w14:paraId="25556D8E"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5958B39B" w14:textId="77777777" w:rsidR="00F8580C" w:rsidRPr="009B1DC7" w:rsidRDefault="00F8580C" w:rsidP="009B1DC7">
            <w:pPr>
              <w:spacing w:after="108" w:line="259" w:lineRule="auto"/>
              <w:ind w:left="0" w:firstLine="0"/>
              <w:jc w:val="left"/>
            </w:pPr>
            <w:r w:rsidRPr="009B1DC7">
              <w:t>11</w:t>
            </w:r>
          </w:p>
        </w:tc>
        <w:tc>
          <w:tcPr>
            <w:tcW w:w="1216" w:type="dxa"/>
            <w:noWrap/>
            <w:hideMark/>
          </w:tcPr>
          <w:p w14:paraId="3AEF250A" w14:textId="77777777" w:rsidR="00F8580C" w:rsidRPr="009B1DC7" w:rsidRDefault="00F8580C" w:rsidP="009B1DC7">
            <w:pPr>
              <w:spacing w:after="108" w:line="259" w:lineRule="auto"/>
              <w:ind w:left="0" w:firstLine="0"/>
              <w:jc w:val="left"/>
            </w:pPr>
            <w:r w:rsidRPr="009B1DC7">
              <w:t>420</w:t>
            </w:r>
          </w:p>
        </w:tc>
        <w:tc>
          <w:tcPr>
            <w:tcW w:w="1870" w:type="dxa"/>
            <w:noWrap/>
            <w:hideMark/>
          </w:tcPr>
          <w:p w14:paraId="036CC169" w14:textId="77777777" w:rsidR="00F8580C" w:rsidRPr="009B1DC7" w:rsidRDefault="00F8580C" w:rsidP="009B1DC7">
            <w:pPr>
              <w:spacing w:after="108" w:line="259" w:lineRule="auto"/>
              <w:ind w:left="0" w:firstLine="0"/>
              <w:jc w:val="left"/>
            </w:pPr>
            <w:r w:rsidRPr="009B1DC7">
              <w:t>27.9</w:t>
            </w:r>
          </w:p>
        </w:tc>
        <w:tc>
          <w:tcPr>
            <w:tcW w:w="1450" w:type="dxa"/>
            <w:noWrap/>
            <w:hideMark/>
          </w:tcPr>
          <w:p w14:paraId="7E448546" w14:textId="77777777" w:rsidR="00F8580C" w:rsidRPr="009B1DC7" w:rsidRDefault="00F8580C" w:rsidP="009B1DC7">
            <w:pPr>
              <w:spacing w:after="108" w:line="259" w:lineRule="auto"/>
              <w:ind w:left="0" w:firstLine="0"/>
              <w:jc w:val="left"/>
            </w:pPr>
            <w:r w:rsidRPr="009B1DC7">
              <w:t>5.6</w:t>
            </w:r>
          </w:p>
        </w:tc>
        <w:tc>
          <w:tcPr>
            <w:tcW w:w="1134" w:type="dxa"/>
            <w:noWrap/>
            <w:hideMark/>
          </w:tcPr>
          <w:p w14:paraId="25B9CE1C" w14:textId="77777777" w:rsidR="00F8580C" w:rsidRPr="009B1DC7" w:rsidRDefault="00F8580C" w:rsidP="009B1DC7">
            <w:pPr>
              <w:spacing w:after="108" w:line="259" w:lineRule="auto"/>
              <w:ind w:left="0" w:firstLine="0"/>
              <w:jc w:val="left"/>
            </w:pPr>
            <w:r w:rsidRPr="009B1DC7">
              <w:t>61.9</w:t>
            </w:r>
          </w:p>
        </w:tc>
      </w:tr>
      <w:tr w:rsidR="00F8580C" w:rsidRPr="009B1DC7" w14:paraId="2662155C" w14:textId="77777777" w:rsidTr="003C0242">
        <w:trPr>
          <w:trHeight w:val="516"/>
        </w:trPr>
        <w:tc>
          <w:tcPr>
            <w:tcW w:w="1649" w:type="dxa"/>
            <w:noWrap/>
            <w:hideMark/>
          </w:tcPr>
          <w:p w14:paraId="0CACA359"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56034B72" w14:textId="77777777" w:rsidR="00F8580C" w:rsidRPr="009B1DC7" w:rsidRDefault="00F8580C" w:rsidP="009B1DC7">
            <w:pPr>
              <w:spacing w:after="108" w:line="259" w:lineRule="auto"/>
              <w:ind w:left="0" w:firstLine="0"/>
              <w:jc w:val="left"/>
            </w:pPr>
            <w:r w:rsidRPr="009B1DC7">
              <w:t>8.9</w:t>
            </w:r>
          </w:p>
        </w:tc>
        <w:tc>
          <w:tcPr>
            <w:tcW w:w="1216" w:type="dxa"/>
            <w:noWrap/>
            <w:hideMark/>
          </w:tcPr>
          <w:p w14:paraId="57724481" w14:textId="77777777" w:rsidR="00F8580C" w:rsidRPr="009B1DC7" w:rsidRDefault="00F8580C" w:rsidP="009B1DC7">
            <w:pPr>
              <w:spacing w:after="108" w:line="259" w:lineRule="auto"/>
              <w:ind w:left="0" w:firstLine="0"/>
              <w:jc w:val="left"/>
            </w:pPr>
            <w:r w:rsidRPr="009B1DC7">
              <w:t>560</w:t>
            </w:r>
          </w:p>
        </w:tc>
        <w:tc>
          <w:tcPr>
            <w:tcW w:w="1870" w:type="dxa"/>
            <w:noWrap/>
            <w:hideMark/>
          </w:tcPr>
          <w:p w14:paraId="55BAFEE0" w14:textId="77777777" w:rsidR="00F8580C" w:rsidRPr="009B1DC7" w:rsidRDefault="00F8580C" w:rsidP="009B1DC7">
            <w:pPr>
              <w:spacing w:after="108" w:line="259" w:lineRule="auto"/>
              <w:ind w:left="0" w:firstLine="0"/>
              <w:jc w:val="left"/>
            </w:pPr>
            <w:r w:rsidRPr="009B1DC7">
              <w:t>27.9</w:t>
            </w:r>
          </w:p>
        </w:tc>
        <w:tc>
          <w:tcPr>
            <w:tcW w:w="1450" w:type="dxa"/>
            <w:noWrap/>
            <w:hideMark/>
          </w:tcPr>
          <w:p w14:paraId="01D0B471" w14:textId="77777777" w:rsidR="00F8580C" w:rsidRPr="009B1DC7" w:rsidRDefault="00F8580C" w:rsidP="009B1DC7">
            <w:pPr>
              <w:spacing w:after="108" w:line="259" w:lineRule="auto"/>
              <w:ind w:left="0" w:firstLine="0"/>
              <w:jc w:val="left"/>
            </w:pPr>
            <w:r w:rsidRPr="009B1DC7">
              <w:t>5.6</w:t>
            </w:r>
          </w:p>
        </w:tc>
        <w:tc>
          <w:tcPr>
            <w:tcW w:w="1134" w:type="dxa"/>
            <w:noWrap/>
            <w:hideMark/>
          </w:tcPr>
          <w:p w14:paraId="3EA6F717" w14:textId="77777777" w:rsidR="00F8580C" w:rsidRPr="009B1DC7" w:rsidRDefault="00F8580C" w:rsidP="009B1DC7">
            <w:pPr>
              <w:spacing w:after="108" w:line="259" w:lineRule="auto"/>
              <w:ind w:left="0" w:firstLine="0"/>
              <w:jc w:val="left"/>
            </w:pPr>
            <w:r w:rsidRPr="009B1DC7">
              <w:t>65.3</w:t>
            </w:r>
          </w:p>
        </w:tc>
      </w:tr>
      <w:tr w:rsidR="00F8580C" w:rsidRPr="009B1DC7" w14:paraId="331455D6" w14:textId="77777777" w:rsidTr="003C0242">
        <w:trPr>
          <w:trHeight w:val="516"/>
        </w:trPr>
        <w:tc>
          <w:tcPr>
            <w:tcW w:w="1649" w:type="dxa"/>
            <w:noWrap/>
            <w:hideMark/>
          </w:tcPr>
          <w:p w14:paraId="1DD8C2C4"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1FB4A256" w14:textId="77777777" w:rsidR="00F8580C" w:rsidRPr="009B1DC7" w:rsidRDefault="00F8580C" w:rsidP="009B1DC7">
            <w:pPr>
              <w:spacing w:after="108" w:line="259" w:lineRule="auto"/>
              <w:ind w:left="0" w:firstLine="0"/>
              <w:jc w:val="left"/>
            </w:pPr>
            <w:r w:rsidRPr="009B1DC7">
              <w:t>8.2</w:t>
            </w:r>
          </w:p>
        </w:tc>
        <w:tc>
          <w:tcPr>
            <w:tcW w:w="1216" w:type="dxa"/>
            <w:noWrap/>
            <w:hideMark/>
          </w:tcPr>
          <w:p w14:paraId="6FC47B81" w14:textId="77777777" w:rsidR="00F8580C" w:rsidRPr="009B1DC7" w:rsidRDefault="00F8580C" w:rsidP="009B1DC7">
            <w:pPr>
              <w:spacing w:after="108" w:line="259" w:lineRule="auto"/>
              <w:ind w:left="0" w:firstLine="0"/>
              <w:jc w:val="left"/>
            </w:pPr>
            <w:r w:rsidRPr="009B1DC7">
              <w:t>420</w:t>
            </w:r>
          </w:p>
        </w:tc>
        <w:tc>
          <w:tcPr>
            <w:tcW w:w="1870" w:type="dxa"/>
            <w:noWrap/>
            <w:hideMark/>
          </w:tcPr>
          <w:p w14:paraId="5FC301E4" w14:textId="77777777" w:rsidR="00F8580C" w:rsidRPr="009B1DC7" w:rsidRDefault="00F8580C" w:rsidP="009B1DC7">
            <w:pPr>
              <w:spacing w:after="108" w:line="259" w:lineRule="auto"/>
              <w:ind w:left="0" w:firstLine="0"/>
              <w:jc w:val="left"/>
            </w:pPr>
            <w:r w:rsidRPr="009B1DC7">
              <w:t>27.9</w:t>
            </w:r>
          </w:p>
        </w:tc>
        <w:tc>
          <w:tcPr>
            <w:tcW w:w="1450" w:type="dxa"/>
            <w:noWrap/>
            <w:hideMark/>
          </w:tcPr>
          <w:p w14:paraId="572C75BF" w14:textId="77777777" w:rsidR="00F8580C" w:rsidRPr="009B1DC7" w:rsidRDefault="00F8580C" w:rsidP="009B1DC7">
            <w:pPr>
              <w:spacing w:after="108" w:line="259" w:lineRule="auto"/>
              <w:ind w:left="0" w:firstLine="0"/>
              <w:jc w:val="left"/>
            </w:pPr>
            <w:r w:rsidRPr="009B1DC7">
              <w:t>5.6</w:t>
            </w:r>
          </w:p>
        </w:tc>
        <w:tc>
          <w:tcPr>
            <w:tcW w:w="1134" w:type="dxa"/>
            <w:noWrap/>
            <w:hideMark/>
          </w:tcPr>
          <w:p w14:paraId="5FAE0C22" w14:textId="77777777" w:rsidR="00F8580C" w:rsidRPr="009B1DC7" w:rsidRDefault="00F8580C" w:rsidP="009B1DC7">
            <w:pPr>
              <w:spacing w:after="108" w:line="259" w:lineRule="auto"/>
              <w:ind w:left="0" w:firstLine="0"/>
              <w:jc w:val="left"/>
            </w:pPr>
            <w:r w:rsidRPr="009B1DC7">
              <w:t>69.6</w:t>
            </w:r>
          </w:p>
        </w:tc>
      </w:tr>
      <w:tr w:rsidR="00F8580C" w:rsidRPr="009B1DC7" w14:paraId="02D8B87E" w14:textId="77777777" w:rsidTr="003C0242">
        <w:trPr>
          <w:trHeight w:val="516"/>
        </w:trPr>
        <w:tc>
          <w:tcPr>
            <w:tcW w:w="1649" w:type="dxa"/>
            <w:noWrap/>
            <w:hideMark/>
          </w:tcPr>
          <w:p w14:paraId="2A1D4F32"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4173FF3D" w14:textId="77777777" w:rsidR="00F8580C" w:rsidRPr="009B1DC7" w:rsidRDefault="00F8580C" w:rsidP="009B1DC7">
            <w:pPr>
              <w:spacing w:after="108" w:line="259" w:lineRule="auto"/>
              <w:ind w:left="0" w:firstLine="0"/>
              <w:jc w:val="left"/>
            </w:pPr>
            <w:r w:rsidRPr="009B1DC7">
              <w:t>11</w:t>
            </w:r>
          </w:p>
        </w:tc>
        <w:tc>
          <w:tcPr>
            <w:tcW w:w="1216" w:type="dxa"/>
            <w:noWrap/>
            <w:hideMark/>
          </w:tcPr>
          <w:p w14:paraId="1A13AB58" w14:textId="77777777" w:rsidR="00F8580C" w:rsidRPr="009B1DC7" w:rsidRDefault="00F8580C" w:rsidP="009B1DC7">
            <w:pPr>
              <w:spacing w:after="108" w:line="259" w:lineRule="auto"/>
              <w:ind w:left="0" w:firstLine="0"/>
              <w:jc w:val="left"/>
            </w:pPr>
            <w:r w:rsidRPr="009B1DC7">
              <w:t>560</w:t>
            </w:r>
          </w:p>
        </w:tc>
        <w:tc>
          <w:tcPr>
            <w:tcW w:w="1870" w:type="dxa"/>
            <w:noWrap/>
            <w:hideMark/>
          </w:tcPr>
          <w:p w14:paraId="7FA0FCD2" w14:textId="77777777" w:rsidR="00F8580C" w:rsidRPr="009B1DC7" w:rsidRDefault="00F8580C" w:rsidP="009B1DC7">
            <w:pPr>
              <w:spacing w:after="108" w:line="259" w:lineRule="auto"/>
              <w:ind w:left="0" w:firstLine="0"/>
              <w:jc w:val="left"/>
            </w:pPr>
            <w:r w:rsidRPr="009B1DC7">
              <w:t>27.9</w:t>
            </w:r>
          </w:p>
        </w:tc>
        <w:tc>
          <w:tcPr>
            <w:tcW w:w="1450" w:type="dxa"/>
            <w:noWrap/>
            <w:hideMark/>
          </w:tcPr>
          <w:p w14:paraId="5E100AC9" w14:textId="77777777" w:rsidR="00F8580C" w:rsidRPr="009B1DC7" w:rsidRDefault="00F8580C" w:rsidP="009B1DC7">
            <w:pPr>
              <w:spacing w:after="108" w:line="259" w:lineRule="auto"/>
              <w:ind w:left="0" w:firstLine="0"/>
              <w:jc w:val="left"/>
            </w:pPr>
            <w:r w:rsidRPr="009B1DC7">
              <w:t>5.6</w:t>
            </w:r>
          </w:p>
        </w:tc>
        <w:tc>
          <w:tcPr>
            <w:tcW w:w="1134" w:type="dxa"/>
            <w:noWrap/>
            <w:hideMark/>
          </w:tcPr>
          <w:p w14:paraId="287A9CA9" w14:textId="77777777" w:rsidR="00F8580C" w:rsidRPr="009B1DC7" w:rsidRDefault="00F8580C" w:rsidP="009B1DC7">
            <w:pPr>
              <w:spacing w:after="108" w:line="259" w:lineRule="auto"/>
              <w:ind w:left="0" w:firstLine="0"/>
              <w:jc w:val="left"/>
            </w:pPr>
            <w:r w:rsidRPr="009B1DC7">
              <w:t>65.8</w:t>
            </w:r>
          </w:p>
        </w:tc>
      </w:tr>
      <w:tr w:rsidR="00F8580C" w:rsidRPr="009B1DC7" w14:paraId="359FF9C9" w14:textId="77777777" w:rsidTr="003C0242">
        <w:trPr>
          <w:trHeight w:val="516"/>
        </w:trPr>
        <w:tc>
          <w:tcPr>
            <w:tcW w:w="1649" w:type="dxa"/>
            <w:noWrap/>
            <w:hideMark/>
          </w:tcPr>
          <w:p w14:paraId="2C09A6C4"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094F882B" w14:textId="77777777" w:rsidR="00F8580C" w:rsidRPr="009B1DC7" w:rsidRDefault="00F8580C" w:rsidP="009B1DC7">
            <w:pPr>
              <w:spacing w:after="108" w:line="259" w:lineRule="auto"/>
              <w:ind w:left="0" w:firstLine="0"/>
              <w:jc w:val="left"/>
            </w:pPr>
            <w:r w:rsidRPr="009B1DC7">
              <w:t>12.2</w:t>
            </w:r>
          </w:p>
        </w:tc>
        <w:tc>
          <w:tcPr>
            <w:tcW w:w="1216" w:type="dxa"/>
            <w:noWrap/>
            <w:hideMark/>
          </w:tcPr>
          <w:p w14:paraId="4B27A0BA" w14:textId="77777777" w:rsidR="00F8580C" w:rsidRPr="009B1DC7" w:rsidRDefault="00F8580C" w:rsidP="009B1DC7">
            <w:pPr>
              <w:spacing w:after="108" w:line="259" w:lineRule="auto"/>
              <w:ind w:left="0" w:firstLine="0"/>
              <w:jc w:val="left"/>
            </w:pPr>
            <w:r w:rsidRPr="009B1DC7">
              <w:t>420</w:t>
            </w:r>
          </w:p>
        </w:tc>
        <w:tc>
          <w:tcPr>
            <w:tcW w:w="1870" w:type="dxa"/>
            <w:noWrap/>
            <w:hideMark/>
          </w:tcPr>
          <w:p w14:paraId="4A4DE7DF" w14:textId="77777777" w:rsidR="00F8580C" w:rsidRPr="009B1DC7" w:rsidRDefault="00F8580C" w:rsidP="009B1DC7">
            <w:pPr>
              <w:spacing w:after="108" w:line="259" w:lineRule="auto"/>
              <w:ind w:left="0" w:firstLine="0"/>
              <w:jc w:val="left"/>
            </w:pPr>
            <w:r w:rsidRPr="009B1DC7">
              <w:t>35.975</w:t>
            </w:r>
          </w:p>
        </w:tc>
        <w:tc>
          <w:tcPr>
            <w:tcW w:w="1450" w:type="dxa"/>
            <w:noWrap/>
            <w:hideMark/>
          </w:tcPr>
          <w:p w14:paraId="29C529DC" w14:textId="77777777" w:rsidR="00F8580C" w:rsidRPr="009B1DC7" w:rsidRDefault="00F8580C" w:rsidP="009B1DC7">
            <w:pPr>
              <w:spacing w:after="108" w:line="259" w:lineRule="auto"/>
              <w:ind w:left="0" w:firstLine="0"/>
              <w:jc w:val="left"/>
            </w:pPr>
            <w:r w:rsidRPr="009B1DC7">
              <w:t>5.8</w:t>
            </w:r>
          </w:p>
        </w:tc>
        <w:tc>
          <w:tcPr>
            <w:tcW w:w="1134" w:type="dxa"/>
            <w:noWrap/>
            <w:hideMark/>
          </w:tcPr>
          <w:p w14:paraId="0BE39A37" w14:textId="77777777" w:rsidR="00F8580C" w:rsidRPr="009B1DC7" w:rsidRDefault="00F8580C" w:rsidP="009B1DC7">
            <w:pPr>
              <w:spacing w:after="108" w:line="259" w:lineRule="auto"/>
              <w:ind w:left="0" w:firstLine="0"/>
              <w:jc w:val="left"/>
            </w:pPr>
            <w:r w:rsidRPr="009B1DC7">
              <w:t>58.2</w:t>
            </w:r>
          </w:p>
        </w:tc>
      </w:tr>
      <w:tr w:rsidR="00F8580C" w:rsidRPr="009B1DC7" w14:paraId="2A541FD7" w14:textId="77777777" w:rsidTr="003C0242">
        <w:trPr>
          <w:trHeight w:val="516"/>
        </w:trPr>
        <w:tc>
          <w:tcPr>
            <w:tcW w:w="1649" w:type="dxa"/>
            <w:noWrap/>
            <w:hideMark/>
          </w:tcPr>
          <w:p w14:paraId="568DC827"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18447150" w14:textId="77777777" w:rsidR="00F8580C" w:rsidRPr="009B1DC7" w:rsidRDefault="00F8580C" w:rsidP="009B1DC7">
            <w:pPr>
              <w:spacing w:after="108" w:line="259" w:lineRule="auto"/>
              <w:ind w:left="0" w:firstLine="0"/>
              <w:jc w:val="left"/>
            </w:pPr>
            <w:r w:rsidRPr="009B1DC7">
              <w:t>11</w:t>
            </w:r>
          </w:p>
        </w:tc>
        <w:tc>
          <w:tcPr>
            <w:tcW w:w="1216" w:type="dxa"/>
            <w:noWrap/>
            <w:hideMark/>
          </w:tcPr>
          <w:p w14:paraId="14BBC82E" w14:textId="77777777" w:rsidR="00F8580C" w:rsidRPr="009B1DC7" w:rsidRDefault="00F8580C" w:rsidP="009B1DC7">
            <w:pPr>
              <w:spacing w:after="108" w:line="259" w:lineRule="auto"/>
              <w:ind w:left="0" w:firstLine="0"/>
              <w:jc w:val="left"/>
            </w:pPr>
            <w:r w:rsidRPr="009B1DC7">
              <w:t>420</w:t>
            </w:r>
          </w:p>
        </w:tc>
        <w:tc>
          <w:tcPr>
            <w:tcW w:w="1870" w:type="dxa"/>
            <w:noWrap/>
            <w:hideMark/>
          </w:tcPr>
          <w:p w14:paraId="02FB5672" w14:textId="77777777" w:rsidR="00F8580C" w:rsidRPr="009B1DC7" w:rsidRDefault="00F8580C" w:rsidP="009B1DC7">
            <w:pPr>
              <w:spacing w:after="108" w:line="259" w:lineRule="auto"/>
              <w:ind w:left="0" w:firstLine="0"/>
              <w:jc w:val="left"/>
            </w:pPr>
            <w:r w:rsidRPr="009B1DC7">
              <w:t>35.975</w:t>
            </w:r>
          </w:p>
        </w:tc>
        <w:tc>
          <w:tcPr>
            <w:tcW w:w="1450" w:type="dxa"/>
            <w:noWrap/>
            <w:hideMark/>
          </w:tcPr>
          <w:p w14:paraId="7F2FFCB2" w14:textId="77777777" w:rsidR="00F8580C" w:rsidRPr="009B1DC7" w:rsidRDefault="00F8580C" w:rsidP="009B1DC7">
            <w:pPr>
              <w:spacing w:after="108" w:line="259" w:lineRule="auto"/>
              <w:ind w:left="0" w:firstLine="0"/>
              <w:jc w:val="left"/>
            </w:pPr>
            <w:r w:rsidRPr="009B1DC7">
              <w:t>5.8</w:t>
            </w:r>
          </w:p>
        </w:tc>
        <w:tc>
          <w:tcPr>
            <w:tcW w:w="1134" w:type="dxa"/>
            <w:noWrap/>
            <w:hideMark/>
          </w:tcPr>
          <w:p w14:paraId="6EFE3C17" w14:textId="77777777" w:rsidR="00F8580C" w:rsidRPr="009B1DC7" w:rsidRDefault="00F8580C" w:rsidP="009B1DC7">
            <w:pPr>
              <w:spacing w:after="108" w:line="259" w:lineRule="auto"/>
              <w:ind w:left="0" w:firstLine="0"/>
              <w:jc w:val="left"/>
            </w:pPr>
            <w:r w:rsidRPr="009B1DC7">
              <w:t>60.9</w:t>
            </w:r>
          </w:p>
        </w:tc>
      </w:tr>
      <w:tr w:rsidR="00F8580C" w:rsidRPr="009B1DC7" w14:paraId="6713D20F" w14:textId="77777777" w:rsidTr="003C0242">
        <w:trPr>
          <w:trHeight w:val="516"/>
        </w:trPr>
        <w:tc>
          <w:tcPr>
            <w:tcW w:w="1649" w:type="dxa"/>
            <w:noWrap/>
            <w:hideMark/>
          </w:tcPr>
          <w:p w14:paraId="1F1786DA"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649D2326" w14:textId="77777777" w:rsidR="00F8580C" w:rsidRPr="009B1DC7" w:rsidRDefault="00F8580C" w:rsidP="009B1DC7">
            <w:pPr>
              <w:spacing w:after="108" w:line="259" w:lineRule="auto"/>
              <w:ind w:left="0" w:firstLine="0"/>
              <w:jc w:val="left"/>
            </w:pPr>
            <w:r w:rsidRPr="009B1DC7">
              <w:t>12</w:t>
            </w:r>
          </w:p>
        </w:tc>
        <w:tc>
          <w:tcPr>
            <w:tcW w:w="1216" w:type="dxa"/>
            <w:noWrap/>
            <w:hideMark/>
          </w:tcPr>
          <w:p w14:paraId="7B5A4D5B" w14:textId="77777777" w:rsidR="00F8580C" w:rsidRPr="009B1DC7" w:rsidRDefault="00F8580C" w:rsidP="009B1DC7">
            <w:pPr>
              <w:spacing w:after="108" w:line="259" w:lineRule="auto"/>
              <w:ind w:left="0" w:firstLine="0"/>
              <w:jc w:val="left"/>
            </w:pPr>
            <w:r w:rsidRPr="009B1DC7">
              <w:t>560</w:t>
            </w:r>
          </w:p>
        </w:tc>
        <w:tc>
          <w:tcPr>
            <w:tcW w:w="1870" w:type="dxa"/>
            <w:noWrap/>
            <w:hideMark/>
          </w:tcPr>
          <w:p w14:paraId="5256931E" w14:textId="77777777" w:rsidR="00F8580C" w:rsidRPr="009B1DC7" w:rsidRDefault="00F8580C" w:rsidP="009B1DC7">
            <w:pPr>
              <w:spacing w:after="108" w:line="259" w:lineRule="auto"/>
              <w:ind w:left="0" w:firstLine="0"/>
              <w:jc w:val="left"/>
            </w:pPr>
            <w:r w:rsidRPr="009B1DC7">
              <w:t>35.975</w:t>
            </w:r>
          </w:p>
        </w:tc>
        <w:tc>
          <w:tcPr>
            <w:tcW w:w="1450" w:type="dxa"/>
            <w:noWrap/>
            <w:hideMark/>
          </w:tcPr>
          <w:p w14:paraId="5E56D7DD" w14:textId="77777777" w:rsidR="00F8580C" w:rsidRPr="009B1DC7" w:rsidRDefault="00F8580C" w:rsidP="009B1DC7">
            <w:pPr>
              <w:spacing w:after="108" w:line="259" w:lineRule="auto"/>
              <w:ind w:left="0" w:firstLine="0"/>
              <w:jc w:val="left"/>
            </w:pPr>
            <w:r w:rsidRPr="009B1DC7">
              <w:t>5.8</w:t>
            </w:r>
          </w:p>
        </w:tc>
        <w:tc>
          <w:tcPr>
            <w:tcW w:w="1134" w:type="dxa"/>
            <w:noWrap/>
            <w:hideMark/>
          </w:tcPr>
          <w:p w14:paraId="44A41DB0" w14:textId="77777777" w:rsidR="00F8580C" w:rsidRPr="009B1DC7" w:rsidRDefault="00F8580C" w:rsidP="009B1DC7">
            <w:pPr>
              <w:spacing w:after="108" w:line="259" w:lineRule="auto"/>
              <w:ind w:left="0" w:firstLine="0"/>
              <w:jc w:val="left"/>
            </w:pPr>
            <w:r w:rsidRPr="009B1DC7">
              <w:t>61.2</w:t>
            </w:r>
          </w:p>
        </w:tc>
      </w:tr>
      <w:tr w:rsidR="00F8580C" w:rsidRPr="009B1DC7" w14:paraId="770D649B" w14:textId="77777777" w:rsidTr="003C0242">
        <w:trPr>
          <w:trHeight w:val="516"/>
        </w:trPr>
        <w:tc>
          <w:tcPr>
            <w:tcW w:w="1649" w:type="dxa"/>
            <w:noWrap/>
            <w:hideMark/>
          </w:tcPr>
          <w:p w14:paraId="70BAC7D0"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48906AED" w14:textId="77777777" w:rsidR="00F8580C" w:rsidRPr="009B1DC7" w:rsidRDefault="00F8580C" w:rsidP="009B1DC7">
            <w:pPr>
              <w:spacing w:after="108" w:line="259" w:lineRule="auto"/>
              <w:ind w:left="0" w:firstLine="0"/>
              <w:jc w:val="left"/>
            </w:pPr>
            <w:r w:rsidRPr="009B1DC7">
              <w:t>7.2</w:t>
            </w:r>
          </w:p>
        </w:tc>
        <w:tc>
          <w:tcPr>
            <w:tcW w:w="1216" w:type="dxa"/>
            <w:noWrap/>
            <w:hideMark/>
          </w:tcPr>
          <w:p w14:paraId="6762E362" w14:textId="77777777" w:rsidR="00F8580C" w:rsidRPr="009B1DC7" w:rsidRDefault="00F8580C" w:rsidP="009B1DC7">
            <w:pPr>
              <w:spacing w:after="108" w:line="259" w:lineRule="auto"/>
              <w:ind w:left="0" w:firstLine="0"/>
              <w:jc w:val="left"/>
            </w:pPr>
            <w:r w:rsidRPr="009B1DC7">
              <w:t>560</w:t>
            </w:r>
          </w:p>
        </w:tc>
        <w:tc>
          <w:tcPr>
            <w:tcW w:w="1870" w:type="dxa"/>
            <w:noWrap/>
            <w:hideMark/>
          </w:tcPr>
          <w:p w14:paraId="57BA05E9" w14:textId="77777777" w:rsidR="00F8580C" w:rsidRPr="009B1DC7" w:rsidRDefault="00F8580C" w:rsidP="009B1DC7">
            <w:pPr>
              <w:spacing w:after="108" w:line="259" w:lineRule="auto"/>
              <w:ind w:left="0" w:firstLine="0"/>
              <w:jc w:val="left"/>
            </w:pPr>
            <w:r w:rsidRPr="009B1DC7">
              <w:t>35.975</w:t>
            </w:r>
          </w:p>
        </w:tc>
        <w:tc>
          <w:tcPr>
            <w:tcW w:w="1450" w:type="dxa"/>
            <w:noWrap/>
            <w:hideMark/>
          </w:tcPr>
          <w:p w14:paraId="16819749" w14:textId="77777777" w:rsidR="00F8580C" w:rsidRPr="009B1DC7" w:rsidRDefault="00F8580C" w:rsidP="009B1DC7">
            <w:pPr>
              <w:spacing w:after="108" w:line="259" w:lineRule="auto"/>
              <w:ind w:left="0" w:firstLine="0"/>
              <w:jc w:val="left"/>
            </w:pPr>
            <w:r w:rsidRPr="009B1DC7">
              <w:t>5.8</w:t>
            </w:r>
          </w:p>
        </w:tc>
        <w:tc>
          <w:tcPr>
            <w:tcW w:w="1134" w:type="dxa"/>
            <w:noWrap/>
            <w:hideMark/>
          </w:tcPr>
          <w:p w14:paraId="0495849E" w14:textId="77777777" w:rsidR="00F8580C" w:rsidRPr="009B1DC7" w:rsidRDefault="00F8580C" w:rsidP="009B1DC7">
            <w:pPr>
              <w:spacing w:after="108" w:line="259" w:lineRule="auto"/>
              <w:ind w:left="0" w:firstLine="0"/>
              <w:jc w:val="left"/>
            </w:pPr>
            <w:r w:rsidRPr="009B1DC7">
              <w:t>58.9</w:t>
            </w:r>
          </w:p>
        </w:tc>
      </w:tr>
      <w:tr w:rsidR="00F8580C" w:rsidRPr="009B1DC7" w14:paraId="2B1EA6D8" w14:textId="77777777" w:rsidTr="003C0242">
        <w:trPr>
          <w:trHeight w:val="516"/>
        </w:trPr>
        <w:tc>
          <w:tcPr>
            <w:tcW w:w="1649" w:type="dxa"/>
            <w:noWrap/>
            <w:hideMark/>
          </w:tcPr>
          <w:p w14:paraId="4FD86DCA"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3CF8AE8E" w14:textId="77777777" w:rsidR="00F8580C" w:rsidRPr="009B1DC7" w:rsidRDefault="00F8580C" w:rsidP="009B1DC7">
            <w:pPr>
              <w:spacing w:after="108" w:line="259" w:lineRule="auto"/>
              <w:ind w:left="0" w:firstLine="0"/>
              <w:jc w:val="left"/>
            </w:pPr>
            <w:r w:rsidRPr="009B1DC7">
              <w:t>12.2</w:t>
            </w:r>
          </w:p>
        </w:tc>
        <w:tc>
          <w:tcPr>
            <w:tcW w:w="1216" w:type="dxa"/>
            <w:noWrap/>
            <w:hideMark/>
          </w:tcPr>
          <w:p w14:paraId="2B4D6510" w14:textId="77777777" w:rsidR="00F8580C" w:rsidRPr="009B1DC7" w:rsidRDefault="00F8580C" w:rsidP="009B1DC7">
            <w:pPr>
              <w:spacing w:after="108" w:line="259" w:lineRule="auto"/>
              <w:ind w:left="0" w:firstLine="0"/>
              <w:jc w:val="left"/>
            </w:pPr>
            <w:r w:rsidRPr="009B1DC7">
              <w:t>420</w:t>
            </w:r>
          </w:p>
        </w:tc>
        <w:tc>
          <w:tcPr>
            <w:tcW w:w="1870" w:type="dxa"/>
            <w:noWrap/>
            <w:hideMark/>
          </w:tcPr>
          <w:p w14:paraId="532AEABB" w14:textId="77777777" w:rsidR="00F8580C" w:rsidRPr="009B1DC7" w:rsidRDefault="00F8580C" w:rsidP="009B1DC7">
            <w:pPr>
              <w:spacing w:after="108" w:line="259" w:lineRule="auto"/>
              <w:ind w:left="0" w:firstLine="0"/>
              <w:jc w:val="left"/>
            </w:pPr>
            <w:r w:rsidRPr="009B1DC7">
              <w:t>44.05</w:t>
            </w:r>
          </w:p>
        </w:tc>
        <w:tc>
          <w:tcPr>
            <w:tcW w:w="1450" w:type="dxa"/>
            <w:noWrap/>
            <w:hideMark/>
          </w:tcPr>
          <w:p w14:paraId="307BF28F" w14:textId="77777777" w:rsidR="00F8580C" w:rsidRPr="009B1DC7" w:rsidRDefault="00F8580C" w:rsidP="009B1DC7">
            <w:pPr>
              <w:spacing w:after="108" w:line="259" w:lineRule="auto"/>
              <w:ind w:left="0" w:firstLine="0"/>
              <w:jc w:val="left"/>
            </w:pPr>
            <w:r w:rsidRPr="009B1DC7">
              <w:t>6</w:t>
            </w:r>
          </w:p>
        </w:tc>
        <w:tc>
          <w:tcPr>
            <w:tcW w:w="1134" w:type="dxa"/>
            <w:noWrap/>
            <w:hideMark/>
          </w:tcPr>
          <w:p w14:paraId="1E151DA3" w14:textId="77777777" w:rsidR="00F8580C" w:rsidRPr="009B1DC7" w:rsidRDefault="00F8580C" w:rsidP="009B1DC7">
            <w:pPr>
              <w:spacing w:after="108" w:line="259" w:lineRule="auto"/>
              <w:ind w:left="0" w:firstLine="0"/>
              <w:jc w:val="left"/>
            </w:pPr>
            <w:r w:rsidRPr="009B1DC7">
              <w:t>55.1</w:t>
            </w:r>
          </w:p>
        </w:tc>
      </w:tr>
      <w:tr w:rsidR="00F8580C" w:rsidRPr="009B1DC7" w14:paraId="3B3FB86C" w14:textId="77777777" w:rsidTr="003C0242">
        <w:trPr>
          <w:trHeight w:val="516"/>
        </w:trPr>
        <w:tc>
          <w:tcPr>
            <w:tcW w:w="1649" w:type="dxa"/>
            <w:noWrap/>
            <w:hideMark/>
          </w:tcPr>
          <w:p w14:paraId="05CABE01"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4DE7EC5A" w14:textId="77777777" w:rsidR="00F8580C" w:rsidRPr="009B1DC7" w:rsidRDefault="00F8580C" w:rsidP="009B1DC7">
            <w:pPr>
              <w:spacing w:after="108" w:line="259" w:lineRule="auto"/>
              <w:ind w:left="0" w:firstLine="0"/>
              <w:jc w:val="left"/>
            </w:pPr>
            <w:r w:rsidRPr="009B1DC7">
              <w:t>10.5</w:t>
            </w:r>
          </w:p>
        </w:tc>
        <w:tc>
          <w:tcPr>
            <w:tcW w:w="1216" w:type="dxa"/>
            <w:noWrap/>
            <w:hideMark/>
          </w:tcPr>
          <w:p w14:paraId="5563172E" w14:textId="77777777" w:rsidR="00F8580C" w:rsidRPr="009B1DC7" w:rsidRDefault="00F8580C" w:rsidP="009B1DC7">
            <w:pPr>
              <w:spacing w:after="108" w:line="259" w:lineRule="auto"/>
              <w:ind w:left="0" w:firstLine="0"/>
              <w:jc w:val="left"/>
            </w:pPr>
            <w:r w:rsidRPr="009B1DC7">
              <w:t>420</w:t>
            </w:r>
          </w:p>
        </w:tc>
        <w:tc>
          <w:tcPr>
            <w:tcW w:w="1870" w:type="dxa"/>
            <w:noWrap/>
            <w:hideMark/>
          </w:tcPr>
          <w:p w14:paraId="557D1B6C" w14:textId="77777777" w:rsidR="00F8580C" w:rsidRPr="009B1DC7" w:rsidRDefault="00F8580C" w:rsidP="009B1DC7">
            <w:pPr>
              <w:spacing w:after="108" w:line="259" w:lineRule="auto"/>
              <w:ind w:left="0" w:firstLine="0"/>
              <w:jc w:val="left"/>
            </w:pPr>
            <w:r w:rsidRPr="009B1DC7">
              <w:t>44.05</w:t>
            </w:r>
          </w:p>
        </w:tc>
        <w:tc>
          <w:tcPr>
            <w:tcW w:w="1450" w:type="dxa"/>
            <w:noWrap/>
            <w:hideMark/>
          </w:tcPr>
          <w:p w14:paraId="3B91E4A9" w14:textId="77777777" w:rsidR="00F8580C" w:rsidRPr="009B1DC7" w:rsidRDefault="00F8580C" w:rsidP="009B1DC7">
            <w:pPr>
              <w:spacing w:after="108" w:line="259" w:lineRule="auto"/>
              <w:ind w:left="0" w:firstLine="0"/>
              <w:jc w:val="left"/>
            </w:pPr>
            <w:r w:rsidRPr="009B1DC7">
              <w:t>6</w:t>
            </w:r>
          </w:p>
        </w:tc>
        <w:tc>
          <w:tcPr>
            <w:tcW w:w="1134" w:type="dxa"/>
            <w:noWrap/>
            <w:hideMark/>
          </w:tcPr>
          <w:p w14:paraId="66FE0CD8" w14:textId="77777777" w:rsidR="00F8580C" w:rsidRPr="009B1DC7" w:rsidRDefault="00F8580C" w:rsidP="009B1DC7">
            <w:pPr>
              <w:spacing w:after="108" w:line="259" w:lineRule="auto"/>
              <w:ind w:left="0" w:firstLine="0"/>
              <w:jc w:val="left"/>
            </w:pPr>
            <w:r w:rsidRPr="009B1DC7">
              <w:t>56.6</w:t>
            </w:r>
          </w:p>
        </w:tc>
      </w:tr>
      <w:tr w:rsidR="00F8580C" w:rsidRPr="009B1DC7" w14:paraId="55895CA9" w14:textId="77777777" w:rsidTr="003C0242">
        <w:trPr>
          <w:trHeight w:val="516"/>
        </w:trPr>
        <w:tc>
          <w:tcPr>
            <w:tcW w:w="1649" w:type="dxa"/>
            <w:noWrap/>
            <w:hideMark/>
          </w:tcPr>
          <w:p w14:paraId="1DC2B134"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5114DAE0" w14:textId="77777777" w:rsidR="00F8580C" w:rsidRPr="009B1DC7" w:rsidRDefault="00F8580C" w:rsidP="009B1DC7">
            <w:pPr>
              <w:spacing w:after="108" w:line="259" w:lineRule="auto"/>
              <w:ind w:left="0" w:firstLine="0"/>
              <w:jc w:val="left"/>
            </w:pPr>
            <w:r w:rsidRPr="009B1DC7">
              <w:t>8.1</w:t>
            </w:r>
          </w:p>
        </w:tc>
        <w:tc>
          <w:tcPr>
            <w:tcW w:w="1216" w:type="dxa"/>
            <w:noWrap/>
            <w:hideMark/>
          </w:tcPr>
          <w:p w14:paraId="281DAC0D" w14:textId="77777777" w:rsidR="00F8580C" w:rsidRPr="009B1DC7" w:rsidRDefault="00F8580C" w:rsidP="009B1DC7">
            <w:pPr>
              <w:spacing w:after="108" w:line="259" w:lineRule="auto"/>
              <w:ind w:left="0" w:firstLine="0"/>
              <w:jc w:val="left"/>
            </w:pPr>
            <w:r w:rsidRPr="009B1DC7">
              <w:t>560</w:t>
            </w:r>
          </w:p>
        </w:tc>
        <w:tc>
          <w:tcPr>
            <w:tcW w:w="1870" w:type="dxa"/>
            <w:noWrap/>
            <w:hideMark/>
          </w:tcPr>
          <w:p w14:paraId="155E3F0C" w14:textId="77777777" w:rsidR="00F8580C" w:rsidRPr="009B1DC7" w:rsidRDefault="00F8580C" w:rsidP="009B1DC7">
            <w:pPr>
              <w:spacing w:after="108" w:line="259" w:lineRule="auto"/>
              <w:ind w:left="0" w:firstLine="0"/>
              <w:jc w:val="left"/>
            </w:pPr>
            <w:r w:rsidRPr="009B1DC7">
              <w:t>44.05</w:t>
            </w:r>
          </w:p>
        </w:tc>
        <w:tc>
          <w:tcPr>
            <w:tcW w:w="1450" w:type="dxa"/>
            <w:noWrap/>
            <w:hideMark/>
          </w:tcPr>
          <w:p w14:paraId="5BA57E68" w14:textId="77777777" w:rsidR="00F8580C" w:rsidRPr="009B1DC7" w:rsidRDefault="00F8580C" w:rsidP="009B1DC7">
            <w:pPr>
              <w:spacing w:after="108" w:line="259" w:lineRule="auto"/>
              <w:ind w:left="0" w:firstLine="0"/>
              <w:jc w:val="left"/>
            </w:pPr>
            <w:r w:rsidRPr="009B1DC7">
              <w:t>6</w:t>
            </w:r>
          </w:p>
        </w:tc>
        <w:tc>
          <w:tcPr>
            <w:tcW w:w="1134" w:type="dxa"/>
            <w:noWrap/>
            <w:hideMark/>
          </w:tcPr>
          <w:p w14:paraId="76EF4DD2" w14:textId="77777777" w:rsidR="00F8580C" w:rsidRPr="009B1DC7" w:rsidRDefault="00F8580C" w:rsidP="009B1DC7">
            <w:pPr>
              <w:spacing w:after="108" w:line="259" w:lineRule="auto"/>
              <w:ind w:left="0" w:firstLine="0"/>
              <w:jc w:val="left"/>
            </w:pPr>
            <w:r w:rsidRPr="009B1DC7">
              <w:t>52.6</w:t>
            </w:r>
          </w:p>
        </w:tc>
      </w:tr>
      <w:tr w:rsidR="00F8580C" w:rsidRPr="009B1DC7" w14:paraId="3E3995CB" w14:textId="77777777" w:rsidTr="003C0242">
        <w:trPr>
          <w:trHeight w:val="516"/>
        </w:trPr>
        <w:tc>
          <w:tcPr>
            <w:tcW w:w="1649" w:type="dxa"/>
            <w:noWrap/>
            <w:hideMark/>
          </w:tcPr>
          <w:p w14:paraId="5A169112"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2EC83496" w14:textId="77777777" w:rsidR="00F8580C" w:rsidRPr="009B1DC7" w:rsidRDefault="00F8580C" w:rsidP="009B1DC7">
            <w:pPr>
              <w:spacing w:after="108" w:line="259" w:lineRule="auto"/>
              <w:ind w:left="0" w:firstLine="0"/>
              <w:jc w:val="left"/>
            </w:pPr>
            <w:r w:rsidRPr="009B1DC7">
              <w:t>8.1</w:t>
            </w:r>
          </w:p>
        </w:tc>
        <w:tc>
          <w:tcPr>
            <w:tcW w:w="1216" w:type="dxa"/>
            <w:noWrap/>
            <w:hideMark/>
          </w:tcPr>
          <w:p w14:paraId="51961830" w14:textId="77777777" w:rsidR="00F8580C" w:rsidRPr="009B1DC7" w:rsidRDefault="00F8580C" w:rsidP="009B1DC7">
            <w:pPr>
              <w:spacing w:after="108" w:line="259" w:lineRule="auto"/>
              <w:ind w:left="0" w:firstLine="0"/>
              <w:jc w:val="left"/>
            </w:pPr>
            <w:r w:rsidRPr="009B1DC7">
              <w:t>560</w:t>
            </w:r>
          </w:p>
        </w:tc>
        <w:tc>
          <w:tcPr>
            <w:tcW w:w="1870" w:type="dxa"/>
            <w:noWrap/>
            <w:hideMark/>
          </w:tcPr>
          <w:p w14:paraId="062ABE09" w14:textId="77777777" w:rsidR="00F8580C" w:rsidRPr="009B1DC7" w:rsidRDefault="00F8580C" w:rsidP="009B1DC7">
            <w:pPr>
              <w:spacing w:after="108" w:line="259" w:lineRule="auto"/>
              <w:ind w:left="0" w:firstLine="0"/>
              <w:jc w:val="left"/>
            </w:pPr>
            <w:r w:rsidRPr="009B1DC7">
              <w:t>44.05</w:t>
            </w:r>
          </w:p>
        </w:tc>
        <w:tc>
          <w:tcPr>
            <w:tcW w:w="1450" w:type="dxa"/>
            <w:noWrap/>
            <w:hideMark/>
          </w:tcPr>
          <w:p w14:paraId="30C91585" w14:textId="77777777" w:rsidR="00F8580C" w:rsidRPr="009B1DC7" w:rsidRDefault="00F8580C" w:rsidP="009B1DC7">
            <w:pPr>
              <w:spacing w:after="108" w:line="259" w:lineRule="auto"/>
              <w:ind w:left="0" w:firstLine="0"/>
              <w:jc w:val="left"/>
            </w:pPr>
            <w:r w:rsidRPr="009B1DC7">
              <w:t>6</w:t>
            </w:r>
          </w:p>
        </w:tc>
        <w:tc>
          <w:tcPr>
            <w:tcW w:w="1134" w:type="dxa"/>
            <w:noWrap/>
            <w:hideMark/>
          </w:tcPr>
          <w:p w14:paraId="2D4B5646" w14:textId="77777777" w:rsidR="00F8580C" w:rsidRPr="009B1DC7" w:rsidRDefault="00F8580C" w:rsidP="009B1DC7">
            <w:pPr>
              <w:spacing w:after="108" w:line="259" w:lineRule="auto"/>
              <w:ind w:left="0" w:firstLine="0"/>
              <w:jc w:val="left"/>
            </w:pPr>
            <w:r w:rsidRPr="009B1DC7">
              <w:t>50</w:t>
            </w:r>
          </w:p>
        </w:tc>
      </w:tr>
      <w:tr w:rsidR="00F8580C" w:rsidRPr="009B1DC7" w14:paraId="175BFCC7" w14:textId="77777777" w:rsidTr="003C0242">
        <w:trPr>
          <w:trHeight w:val="516"/>
        </w:trPr>
        <w:tc>
          <w:tcPr>
            <w:tcW w:w="1649" w:type="dxa"/>
            <w:noWrap/>
            <w:hideMark/>
          </w:tcPr>
          <w:p w14:paraId="6FA69648" w14:textId="77777777" w:rsidR="00F8580C" w:rsidRPr="009B1DC7" w:rsidRDefault="00F8580C" w:rsidP="009B1DC7">
            <w:pPr>
              <w:spacing w:after="108" w:line="259" w:lineRule="auto"/>
              <w:ind w:left="0" w:firstLine="0"/>
              <w:jc w:val="left"/>
            </w:pPr>
            <w:r w:rsidRPr="009B1DC7">
              <w:lastRenderedPageBreak/>
              <w:t>800</w:t>
            </w:r>
          </w:p>
        </w:tc>
        <w:tc>
          <w:tcPr>
            <w:tcW w:w="1328" w:type="dxa"/>
            <w:noWrap/>
            <w:hideMark/>
          </w:tcPr>
          <w:p w14:paraId="64E03F5E" w14:textId="77777777" w:rsidR="00F8580C" w:rsidRPr="009B1DC7" w:rsidRDefault="00F8580C" w:rsidP="009B1DC7">
            <w:pPr>
              <w:spacing w:after="108" w:line="259" w:lineRule="auto"/>
              <w:ind w:left="0" w:firstLine="0"/>
              <w:jc w:val="left"/>
            </w:pPr>
            <w:r w:rsidRPr="009B1DC7">
              <w:t>10.5</w:t>
            </w:r>
          </w:p>
        </w:tc>
        <w:tc>
          <w:tcPr>
            <w:tcW w:w="1216" w:type="dxa"/>
            <w:noWrap/>
            <w:hideMark/>
          </w:tcPr>
          <w:p w14:paraId="09EBD2B1" w14:textId="77777777" w:rsidR="00F8580C" w:rsidRPr="009B1DC7" w:rsidRDefault="00F8580C" w:rsidP="009B1DC7">
            <w:pPr>
              <w:spacing w:after="108" w:line="259" w:lineRule="auto"/>
              <w:ind w:left="0" w:firstLine="0"/>
              <w:jc w:val="left"/>
            </w:pPr>
            <w:r w:rsidRPr="009B1DC7">
              <w:t>420</w:t>
            </w:r>
          </w:p>
        </w:tc>
        <w:tc>
          <w:tcPr>
            <w:tcW w:w="1870" w:type="dxa"/>
            <w:noWrap/>
            <w:hideMark/>
          </w:tcPr>
          <w:p w14:paraId="36FE861A" w14:textId="77777777" w:rsidR="00F8580C" w:rsidRPr="009B1DC7" w:rsidRDefault="00F8580C" w:rsidP="009B1DC7">
            <w:pPr>
              <w:spacing w:after="108" w:line="259" w:lineRule="auto"/>
              <w:ind w:left="0" w:firstLine="0"/>
              <w:jc w:val="left"/>
            </w:pPr>
            <w:r w:rsidRPr="009B1DC7">
              <w:t>52.125</w:t>
            </w:r>
          </w:p>
        </w:tc>
        <w:tc>
          <w:tcPr>
            <w:tcW w:w="1450" w:type="dxa"/>
            <w:noWrap/>
            <w:hideMark/>
          </w:tcPr>
          <w:p w14:paraId="5D6B56F4" w14:textId="77777777" w:rsidR="00F8580C" w:rsidRPr="009B1DC7" w:rsidRDefault="00F8580C" w:rsidP="009B1DC7">
            <w:pPr>
              <w:spacing w:after="108" w:line="259" w:lineRule="auto"/>
              <w:ind w:left="0" w:firstLine="0"/>
              <w:jc w:val="left"/>
            </w:pPr>
            <w:r w:rsidRPr="009B1DC7">
              <w:t>6.2</w:t>
            </w:r>
          </w:p>
        </w:tc>
        <w:tc>
          <w:tcPr>
            <w:tcW w:w="1134" w:type="dxa"/>
            <w:noWrap/>
            <w:hideMark/>
          </w:tcPr>
          <w:p w14:paraId="79F3C1BA" w14:textId="77777777" w:rsidR="00F8580C" w:rsidRPr="009B1DC7" w:rsidRDefault="00F8580C" w:rsidP="009B1DC7">
            <w:pPr>
              <w:spacing w:after="108" w:line="259" w:lineRule="auto"/>
              <w:ind w:left="0" w:firstLine="0"/>
              <w:jc w:val="left"/>
            </w:pPr>
            <w:r w:rsidRPr="009B1DC7">
              <w:t>46.7</w:t>
            </w:r>
          </w:p>
        </w:tc>
      </w:tr>
      <w:tr w:rsidR="00F8580C" w:rsidRPr="009B1DC7" w14:paraId="621179DE" w14:textId="77777777" w:rsidTr="003C0242">
        <w:trPr>
          <w:trHeight w:val="516"/>
        </w:trPr>
        <w:tc>
          <w:tcPr>
            <w:tcW w:w="1649" w:type="dxa"/>
            <w:noWrap/>
            <w:hideMark/>
          </w:tcPr>
          <w:p w14:paraId="0C691235"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35EC455C" w14:textId="77777777" w:rsidR="00F8580C" w:rsidRPr="009B1DC7" w:rsidRDefault="00F8580C" w:rsidP="009B1DC7">
            <w:pPr>
              <w:spacing w:after="108" w:line="259" w:lineRule="auto"/>
              <w:ind w:left="0" w:firstLine="0"/>
              <w:jc w:val="left"/>
            </w:pPr>
            <w:r w:rsidRPr="009B1DC7">
              <w:t>8.2</w:t>
            </w:r>
          </w:p>
        </w:tc>
        <w:tc>
          <w:tcPr>
            <w:tcW w:w="1216" w:type="dxa"/>
            <w:noWrap/>
            <w:hideMark/>
          </w:tcPr>
          <w:p w14:paraId="442DA68D" w14:textId="77777777" w:rsidR="00F8580C" w:rsidRPr="009B1DC7" w:rsidRDefault="00F8580C" w:rsidP="009B1DC7">
            <w:pPr>
              <w:spacing w:after="108" w:line="259" w:lineRule="auto"/>
              <w:ind w:left="0" w:firstLine="0"/>
              <w:jc w:val="left"/>
            </w:pPr>
            <w:r w:rsidRPr="009B1DC7">
              <w:t>420</w:t>
            </w:r>
          </w:p>
        </w:tc>
        <w:tc>
          <w:tcPr>
            <w:tcW w:w="1870" w:type="dxa"/>
            <w:noWrap/>
            <w:hideMark/>
          </w:tcPr>
          <w:p w14:paraId="265B37AE" w14:textId="77777777" w:rsidR="00F8580C" w:rsidRPr="009B1DC7" w:rsidRDefault="00F8580C" w:rsidP="009B1DC7">
            <w:pPr>
              <w:spacing w:after="108" w:line="259" w:lineRule="auto"/>
              <w:ind w:left="0" w:firstLine="0"/>
              <w:jc w:val="left"/>
            </w:pPr>
            <w:r w:rsidRPr="009B1DC7">
              <w:t>52.125</w:t>
            </w:r>
          </w:p>
        </w:tc>
        <w:tc>
          <w:tcPr>
            <w:tcW w:w="1450" w:type="dxa"/>
            <w:noWrap/>
            <w:hideMark/>
          </w:tcPr>
          <w:p w14:paraId="1473DA7E" w14:textId="77777777" w:rsidR="00F8580C" w:rsidRPr="009B1DC7" w:rsidRDefault="00F8580C" w:rsidP="009B1DC7">
            <w:pPr>
              <w:spacing w:after="108" w:line="259" w:lineRule="auto"/>
              <w:ind w:left="0" w:firstLine="0"/>
              <w:jc w:val="left"/>
            </w:pPr>
            <w:r w:rsidRPr="009B1DC7">
              <w:t>6.2</w:t>
            </w:r>
          </w:p>
        </w:tc>
        <w:tc>
          <w:tcPr>
            <w:tcW w:w="1134" w:type="dxa"/>
            <w:noWrap/>
            <w:hideMark/>
          </w:tcPr>
          <w:p w14:paraId="3B91C3CE" w14:textId="77777777" w:rsidR="00F8580C" w:rsidRPr="009B1DC7" w:rsidRDefault="00F8580C" w:rsidP="009B1DC7">
            <w:pPr>
              <w:spacing w:after="108" w:line="259" w:lineRule="auto"/>
              <w:ind w:left="0" w:firstLine="0"/>
              <w:jc w:val="left"/>
            </w:pPr>
            <w:r w:rsidRPr="009B1DC7">
              <w:t>48.2</w:t>
            </w:r>
          </w:p>
        </w:tc>
      </w:tr>
      <w:tr w:rsidR="00F8580C" w:rsidRPr="009B1DC7" w14:paraId="20DBE10F" w14:textId="77777777" w:rsidTr="003C0242">
        <w:trPr>
          <w:trHeight w:val="516"/>
        </w:trPr>
        <w:tc>
          <w:tcPr>
            <w:tcW w:w="1649" w:type="dxa"/>
            <w:noWrap/>
            <w:hideMark/>
          </w:tcPr>
          <w:p w14:paraId="05B9B687"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409C06F9" w14:textId="77777777" w:rsidR="00F8580C" w:rsidRPr="009B1DC7" w:rsidRDefault="00F8580C" w:rsidP="009B1DC7">
            <w:pPr>
              <w:spacing w:after="108" w:line="259" w:lineRule="auto"/>
              <w:ind w:left="0" w:firstLine="0"/>
              <w:jc w:val="left"/>
            </w:pPr>
            <w:r w:rsidRPr="009B1DC7">
              <w:t>7.5</w:t>
            </w:r>
          </w:p>
        </w:tc>
        <w:tc>
          <w:tcPr>
            <w:tcW w:w="1216" w:type="dxa"/>
            <w:noWrap/>
            <w:hideMark/>
          </w:tcPr>
          <w:p w14:paraId="3CC4658F" w14:textId="77777777" w:rsidR="00F8580C" w:rsidRPr="009B1DC7" w:rsidRDefault="00F8580C" w:rsidP="009B1DC7">
            <w:pPr>
              <w:spacing w:after="108" w:line="259" w:lineRule="auto"/>
              <w:ind w:left="0" w:firstLine="0"/>
              <w:jc w:val="left"/>
            </w:pPr>
            <w:r w:rsidRPr="009B1DC7">
              <w:t>560</w:t>
            </w:r>
          </w:p>
        </w:tc>
        <w:tc>
          <w:tcPr>
            <w:tcW w:w="1870" w:type="dxa"/>
            <w:noWrap/>
            <w:hideMark/>
          </w:tcPr>
          <w:p w14:paraId="5578F664" w14:textId="77777777" w:rsidR="00F8580C" w:rsidRPr="009B1DC7" w:rsidRDefault="00F8580C" w:rsidP="009B1DC7">
            <w:pPr>
              <w:spacing w:after="108" w:line="259" w:lineRule="auto"/>
              <w:ind w:left="0" w:firstLine="0"/>
              <w:jc w:val="left"/>
            </w:pPr>
            <w:r w:rsidRPr="009B1DC7">
              <w:t>52.125</w:t>
            </w:r>
          </w:p>
        </w:tc>
        <w:tc>
          <w:tcPr>
            <w:tcW w:w="1450" w:type="dxa"/>
            <w:noWrap/>
            <w:hideMark/>
          </w:tcPr>
          <w:p w14:paraId="1C913332" w14:textId="77777777" w:rsidR="00F8580C" w:rsidRPr="009B1DC7" w:rsidRDefault="00F8580C" w:rsidP="009B1DC7">
            <w:pPr>
              <w:spacing w:after="108" w:line="259" w:lineRule="auto"/>
              <w:ind w:left="0" w:firstLine="0"/>
              <w:jc w:val="left"/>
            </w:pPr>
            <w:r w:rsidRPr="009B1DC7">
              <w:t>6.2</w:t>
            </w:r>
          </w:p>
        </w:tc>
        <w:tc>
          <w:tcPr>
            <w:tcW w:w="1134" w:type="dxa"/>
            <w:noWrap/>
            <w:hideMark/>
          </w:tcPr>
          <w:p w14:paraId="0965C8FA" w14:textId="77777777" w:rsidR="00F8580C" w:rsidRPr="009B1DC7" w:rsidRDefault="00F8580C" w:rsidP="009B1DC7">
            <w:pPr>
              <w:spacing w:after="108" w:line="259" w:lineRule="auto"/>
              <w:ind w:left="0" w:firstLine="0"/>
              <w:jc w:val="left"/>
            </w:pPr>
            <w:r w:rsidRPr="009B1DC7">
              <w:t>46.4</w:t>
            </w:r>
          </w:p>
        </w:tc>
      </w:tr>
      <w:tr w:rsidR="00F8580C" w:rsidRPr="009B1DC7" w14:paraId="21A2FC65" w14:textId="77777777" w:rsidTr="003C0242">
        <w:trPr>
          <w:trHeight w:val="516"/>
        </w:trPr>
        <w:tc>
          <w:tcPr>
            <w:tcW w:w="1649" w:type="dxa"/>
            <w:noWrap/>
            <w:hideMark/>
          </w:tcPr>
          <w:p w14:paraId="2B924302"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25216F08" w14:textId="77777777" w:rsidR="00F8580C" w:rsidRPr="009B1DC7" w:rsidRDefault="00F8580C" w:rsidP="009B1DC7">
            <w:pPr>
              <w:spacing w:after="108" w:line="259" w:lineRule="auto"/>
              <w:ind w:left="0" w:firstLine="0"/>
              <w:jc w:val="left"/>
            </w:pPr>
            <w:r w:rsidRPr="009B1DC7">
              <w:t>6.5</w:t>
            </w:r>
          </w:p>
        </w:tc>
        <w:tc>
          <w:tcPr>
            <w:tcW w:w="1216" w:type="dxa"/>
            <w:noWrap/>
            <w:hideMark/>
          </w:tcPr>
          <w:p w14:paraId="0EAD4E71" w14:textId="77777777" w:rsidR="00F8580C" w:rsidRPr="009B1DC7" w:rsidRDefault="00F8580C" w:rsidP="009B1DC7">
            <w:pPr>
              <w:spacing w:after="108" w:line="259" w:lineRule="auto"/>
              <w:ind w:left="0" w:firstLine="0"/>
              <w:jc w:val="left"/>
            </w:pPr>
            <w:r w:rsidRPr="009B1DC7">
              <w:t>560</w:t>
            </w:r>
          </w:p>
        </w:tc>
        <w:tc>
          <w:tcPr>
            <w:tcW w:w="1870" w:type="dxa"/>
            <w:noWrap/>
            <w:hideMark/>
          </w:tcPr>
          <w:p w14:paraId="29A6F1EF" w14:textId="77777777" w:rsidR="00F8580C" w:rsidRPr="009B1DC7" w:rsidRDefault="00F8580C" w:rsidP="009B1DC7">
            <w:pPr>
              <w:spacing w:after="108" w:line="259" w:lineRule="auto"/>
              <w:ind w:left="0" w:firstLine="0"/>
              <w:jc w:val="left"/>
            </w:pPr>
            <w:r w:rsidRPr="009B1DC7">
              <w:t>52.125</w:t>
            </w:r>
          </w:p>
        </w:tc>
        <w:tc>
          <w:tcPr>
            <w:tcW w:w="1450" w:type="dxa"/>
            <w:noWrap/>
            <w:hideMark/>
          </w:tcPr>
          <w:p w14:paraId="049C3019" w14:textId="77777777" w:rsidR="00F8580C" w:rsidRPr="009B1DC7" w:rsidRDefault="00F8580C" w:rsidP="009B1DC7">
            <w:pPr>
              <w:spacing w:after="108" w:line="259" w:lineRule="auto"/>
              <w:ind w:left="0" w:firstLine="0"/>
              <w:jc w:val="left"/>
            </w:pPr>
            <w:r w:rsidRPr="009B1DC7">
              <w:t>6.2</w:t>
            </w:r>
          </w:p>
        </w:tc>
        <w:tc>
          <w:tcPr>
            <w:tcW w:w="1134" w:type="dxa"/>
            <w:noWrap/>
            <w:hideMark/>
          </w:tcPr>
          <w:p w14:paraId="76EDF37D" w14:textId="77777777" w:rsidR="00F8580C" w:rsidRPr="009B1DC7" w:rsidRDefault="00F8580C" w:rsidP="009B1DC7">
            <w:pPr>
              <w:spacing w:after="108" w:line="259" w:lineRule="auto"/>
              <w:ind w:left="0" w:firstLine="0"/>
              <w:jc w:val="left"/>
            </w:pPr>
            <w:r w:rsidRPr="009B1DC7">
              <w:t>45.7</w:t>
            </w:r>
          </w:p>
        </w:tc>
      </w:tr>
      <w:tr w:rsidR="00F8580C" w:rsidRPr="009B1DC7" w14:paraId="253A6005" w14:textId="77777777" w:rsidTr="003C0242">
        <w:trPr>
          <w:trHeight w:val="516"/>
        </w:trPr>
        <w:tc>
          <w:tcPr>
            <w:tcW w:w="1649" w:type="dxa"/>
            <w:noWrap/>
            <w:hideMark/>
          </w:tcPr>
          <w:p w14:paraId="5B0E2E38" w14:textId="77777777" w:rsidR="00F8580C" w:rsidRPr="009B1DC7" w:rsidRDefault="00F8580C" w:rsidP="009B1DC7">
            <w:pPr>
              <w:spacing w:after="108" w:line="259" w:lineRule="auto"/>
              <w:ind w:left="0" w:firstLine="0"/>
              <w:jc w:val="left"/>
            </w:pPr>
            <w:r w:rsidRPr="009B1DC7">
              <w:t>1000</w:t>
            </w:r>
          </w:p>
        </w:tc>
        <w:tc>
          <w:tcPr>
            <w:tcW w:w="1328" w:type="dxa"/>
            <w:noWrap/>
            <w:hideMark/>
          </w:tcPr>
          <w:p w14:paraId="4A0FEFD6" w14:textId="77777777" w:rsidR="00F8580C" w:rsidRPr="009B1DC7" w:rsidRDefault="00F8580C" w:rsidP="009B1DC7">
            <w:pPr>
              <w:spacing w:after="108" w:line="259" w:lineRule="auto"/>
              <w:ind w:left="0" w:firstLine="0"/>
              <w:jc w:val="left"/>
            </w:pPr>
            <w:r w:rsidRPr="009B1DC7">
              <w:t>6</w:t>
            </w:r>
          </w:p>
        </w:tc>
        <w:tc>
          <w:tcPr>
            <w:tcW w:w="1216" w:type="dxa"/>
            <w:noWrap/>
            <w:hideMark/>
          </w:tcPr>
          <w:p w14:paraId="6070C83F"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61BEFB1E" w14:textId="77777777" w:rsidR="00F8580C" w:rsidRPr="009B1DC7" w:rsidRDefault="00F8580C" w:rsidP="009B1DC7">
            <w:pPr>
              <w:spacing w:after="108" w:line="259" w:lineRule="auto"/>
              <w:ind w:left="0" w:firstLine="0"/>
              <w:jc w:val="left"/>
            </w:pPr>
            <w:r w:rsidRPr="009B1DC7">
              <w:t>62.3</w:t>
            </w:r>
          </w:p>
        </w:tc>
        <w:tc>
          <w:tcPr>
            <w:tcW w:w="1450" w:type="dxa"/>
            <w:noWrap/>
            <w:hideMark/>
          </w:tcPr>
          <w:p w14:paraId="76B48CC1" w14:textId="77777777" w:rsidR="00F8580C" w:rsidRPr="009B1DC7" w:rsidRDefault="00F8580C" w:rsidP="009B1DC7">
            <w:pPr>
              <w:spacing w:after="108" w:line="259" w:lineRule="auto"/>
              <w:ind w:left="0" w:firstLine="0"/>
              <w:jc w:val="left"/>
            </w:pPr>
            <w:r w:rsidRPr="009B1DC7">
              <w:t>8</w:t>
            </w:r>
          </w:p>
        </w:tc>
        <w:tc>
          <w:tcPr>
            <w:tcW w:w="1134" w:type="dxa"/>
            <w:noWrap/>
            <w:hideMark/>
          </w:tcPr>
          <w:p w14:paraId="0788C6AC" w14:textId="77777777" w:rsidR="00F8580C" w:rsidRPr="009B1DC7" w:rsidRDefault="00F8580C" w:rsidP="009B1DC7">
            <w:pPr>
              <w:spacing w:after="108" w:line="259" w:lineRule="auto"/>
              <w:ind w:left="0" w:firstLine="0"/>
              <w:jc w:val="left"/>
            </w:pPr>
            <w:r w:rsidRPr="009B1DC7">
              <w:t>10.7</w:t>
            </w:r>
          </w:p>
        </w:tc>
      </w:tr>
      <w:tr w:rsidR="00F8580C" w:rsidRPr="009B1DC7" w14:paraId="778C8F90" w14:textId="77777777" w:rsidTr="003C0242">
        <w:trPr>
          <w:trHeight w:val="516"/>
        </w:trPr>
        <w:tc>
          <w:tcPr>
            <w:tcW w:w="1649" w:type="dxa"/>
            <w:noWrap/>
            <w:hideMark/>
          </w:tcPr>
          <w:p w14:paraId="64D2F29C"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0BB23DEA" w14:textId="77777777" w:rsidR="00F8580C" w:rsidRPr="009B1DC7" w:rsidRDefault="00F8580C" w:rsidP="009B1DC7">
            <w:pPr>
              <w:spacing w:after="108" w:line="259" w:lineRule="auto"/>
              <w:ind w:left="0" w:firstLine="0"/>
              <w:jc w:val="left"/>
            </w:pPr>
            <w:r w:rsidRPr="009B1DC7">
              <w:t>20</w:t>
            </w:r>
          </w:p>
        </w:tc>
        <w:tc>
          <w:tcPr>
            <w:tcW w:w="1216" w:type="dxa"/>
            <w:noWrap/>
            <w:hideMark/>
          </w:tcPr>
          <w:p w14:paraId="4FFDFB6B" w14:textId="77777777" w:rsidR="00F8580C" w:rsidRPr="009B1DC7" w:rsidRDefault="00F8580C" w:rsidP="009B1DC7">
            <w:pPr>
              <w:spacing w:after="108" w:line="259" w:lineRule="auto"/>
              <w:ind w:left="0" w:firstLine="0"/>
              <w:jc w:val="left"/>
            </w:pPr>
            <w:r w:rsidRPr="009B1DC7">
              <w:t>130</w:t>
            </w:r>
          </w:p>
        </w:tc>
        <w:tc>
          <w:tcPr>
            <w:tcW w:w="1870" w:type="dxa"/>
            <w:noWrap/>
            <w:hideMark/>
          </w:tcPr>
          <w:p w14:paraId="5DA327AA" w14:textId="77777777" w:rsidR="00F8580C" w:rsidRPr="009B1DC7" w:rsidRDefault="00F8580C" w:rsidP="009B1DC7">
            <w:pPr>
              <w:spacing w:after="108" w:line="259" w:lineRule="auto"/>
              <w:ind w:left="0" w:firstLine="0"/>
              <w:jc w:val="left"/>
            </w:pPr>
            <w:r w:rsidRPr="009B1DC7">
              <w:t>77</w:t>
            </w:r>
          </w:p>
        </w:tc>
        <w:tc>
          <w:tcPr>
            <w:tcW w:w="1450" w:type="dxa"/>
            <w:noWrap/>
            <w:hideMark/>
          </w:tcPr>
          <w:p w14:paraId="57357EE5" w14:textId="77777777" w:rsidR="00F8580C" w:rsidRPr="009B1DC7" w:rsidRDefault="00F8580C" w:rsidP="009B1DC7">
            <w:pPr>
              <w:spacing w:after="108" w:line="259" w:lineRule="auto"/>
              <w:ind w:left="0" w:firstLine="0"/>
              <w:jc w:val="left"/>
            </w:pPr>
            <w:r w:rsidRPr="009B1DC7">
              <w:t>6.4</w:t>
            </w:r>
          </w:p>
        </w:tc>
        <w:tc>
          <w:tcPr>
            <w:tcW w:w="1134" w:type="dxa"/>
            <w:noWrap/>
            <w:hideMark/>
          </w:tcPr>
          <w:p w14:paraId="3A5204BD" w14:textId="77777777" w:rsidR="00F8580C" w:rsidRPr="009B1DC7" w:rsidRDefault="00F8580C" w:rsidP="009B1DC7">
            <w:pPr>
              <w:spacing w:after="108" w:line="259" w:lineRule="auto"/>
              <w:ind w:left="0" w:firstLine="0"/>
              <w:jc w:val="left"/>
            </w:pPr>
            <w:r w:rsidRPr="009B1DC7">
              <w:t>30.2</w:t>
            </w:r>
          </w:p>
        </w:tc>
      </w:tr>
      <w:tr w:rsidR="00F8580C" w:rsidRPr="009B1DC7" w14:paraId="1CA9653A" w14:textId="77777777" w:rsidTr="003C0242">
        <w:trPr>
          <w:trHeight w:val="516"/>
        </w:trPr>
        <w:tc>
          <w:tcPr>
            <w:tcW w:w="1649" w:type="dxa"/>
            <w:noWrap/>
            <w:hideMark/>
          </w:tcPr>
          <w:p w14:paraId="6B139615"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69719046" w14:textId="77777777" w:rsidR="00F8580C" w:rsidRPr="009B1DC7" w:rsidRDefault="00F8580C" w:rsidP="009B1DC7">
            <w:pPr>
              <w:spacing w:after="108" w:line="259" w:lineRule="auto"/>
              <w:ind w:left="0" w:firstLine="0"/>
              <w:jc w:val="left"/>
            </w:pPr>
            <w:r w:rsidRPr="009B1DC7">
              <w:t>20</w:t>
            </w:r>
          </w:p>
        </w:tc>
        <w:tc>
          <w:tcPr>
            <w:tcW w:w="1216" w:type="dxa"/>
            <w:noWrap/>
            <w:hideMark/>
          </w:tcPr>
          <w:p w14:paraId="44B8B5F4" w14:textId="77777777" w:rsidR="00F8580C" w:rsidRPr="009B1DC7" w:rsidRDefault="00F8580C" w:rsidP="009B1DC7">
            <w:pPr>
              <w:spacing w:after="108" w:line="259" w:lineRule="auto"/>
              <w:ind w:left="0" w:firstLine="0"/>
              <w:jc w:val="left"/>
            </w:pPr>
            <w:r w:rsidRPr="009B1DC7">
              <w:t>270</w:t>
            </w:r>
          </w:p>
        </w:tc>
        <w:tc>
          <w:tcPr>
            <w:tcW w:w="1870" w:type="dxa"/>
            <w:noWrap/>
            <w:hideMark/>
          </w:tcPr>
          <w:p w14:paraId="7D293A63" w14:textId="77777777" w:rsidR="00F8580C" w:rsidRPr="009B1DC7" w:rsidRDefault="00F8580C" w:rsidP="009B1DC7">
            <w:pPr>
              <w:spacing w:after="108" w:line="259" w:lineRule="auto"/>
              <w:ind w:left="0" w:firstLine="0"/>
              <w:jc w:val="left"/>
            </w:pPr>
            <w:r w:rsidRPr="009B1DC7">
              <w:t>77</w:t>
            </w:r>
          </w:p>
        </w:tc>
        <w:tc>
          <w:tcPr>
            <w:tcW w:w="1450" w:type="dxa"/>
            <w:noWrap/>
            <w:hideMark/>
          </w:tcPr>
          <w:p w14:paraId="31B1E59F" w14:textId="77777777" w:rsidR="00F8580C" w:rsidRPr="009B1DC7" w:rsidRDefault="00F8580C" w:rsidP="009B1DC7">
            <w:pPr>
              <w:spacing w:after="108" w:line="259" w:lineRule="auto"/>
              <w:ind w:left="0" w:firstLine="0"/>
              <w:jc w:val="left"/>
            </w:pPr>
            <w:r w:rsidRPr="009B1DC7">
              <w:t>6.4</w:t>
            </w:r>
          </w:p>
        </w:tc>
        <w:tc>
          <w:tcPr>
            <w:tcW w:w="1134" w:type="dxa"/>
            <w:noWrap/>
            <w:hideMark/>
          </w:tcPr>
          <w:p w14:paraId="10C2CFC5" w14:textId="77777777" w:rsidR="00F8580C" w:rsidRPr="009B1DC7" w:rsidRDefault="00F8580C" w:rsidP="009B1DC7">
            <w:pPr>
              <w:spacing w:after="108" w:line="259" w:lineRule="auto"/>
              <w:ind w:left="0" w:firstLine="0"/>
              <w:jc w:val="left"/>
            </w:pPr>
            <w:r w:rsidRPr="009B1DC7">
              <w:t>25.53</w:t>
            </w:r>
          </w:p>
        </w:tc>
      </w:tr>
      <w:tr w:rsidR="00F8580C" w:rsidRPr="009B1DC7" w14:paraId="238E4FBE" w14:textId="77777777" w:rsidTr="003C0242">
        <w:trPr>
          <w:trHeight w:val="516"/>
        </w:trPr>
        <w:tc>
          <w:tcPr>
            <w:tcW w:w="1649" w:type="dxa"/>
            <w:noWrap/>
            <w:hideMark/>
          </w:tcPr>
          <w:p w14:paraId="0BCBDC77" w14:textId="77777777" w:rsidR="00F8580C" w:rsidRPr="009B1DC7" w:rsidRDefault="00F8580C" w:rsidP="009B1DC7">
            <w:pPr>
              <w:spacing w:after="108" w:line="259" w:lineRule="auto"/>
              <w:ind w:left="0" w:firstLine="0"/>
              <w:jc w:val="left"/>
            </w:pPr>
            <w:r w:rsidRPr="009B1DC7">
              <w:t>1000</w:t>
            </w:r>
          </w:p>
        </w:tc>
        <w:tc>
          <w:tcPr>
            <w:tcW w:w="1328" w:type="dxa"/>
            <w:noWrap/>
            <w:hideMark/>
          </w:tcPr>
          <w:p w14:paraId="26D56D5D" w14:textId="77777777" w:rsidR="00F8580C" w:rsidRPr="009B1DC7" w:rsidRDefault="00F8580C" w:rsidP="009B1DC7">
            <w:pPr>
              <w:spacing w:after="108" w:line="259" w:lineRule="auto"/>
              <w:ind w:left="0" w:firstLine="0"/>
              <w:jc w:val="left"/>
            </w:pPr>
            <w:r w:rsidRPr="009B1DC7">
              <w:t>20</w:t>
            </w:r>
          </w:p>
        </w:tc>
        <w:tc>
          <w:tcPr>
            <w:tcW w:w="1216" w:type="dxa"/>
            <w:noWrap/>
            <w:hideMark/>
          </w:tcPr>
          <w:p w14:paraId="64D16219" w14:textId="77777777" w:rsidR="00F8580C" w:rsidRPr="009B1DC7" w:rsidRDefault="00F8580C" w:rsidP="009B1DC7">
            <w:pPr>
              <w:spacing w:after="108" w:line="259" w:lineRule="auto"/>
              <w:ind w:left="0" w:firstLine="0"/>
              <w:jc w:val="left"/>
            </w:pPr>
            <w:r w:rsidRPr="009B1DC7">
              <w:t>420</w:t>
            </w:r>
          </w:p>
        </w:tc>
        <w:tc>
          <w:tcPr>
            <w:tcW w:w="1870" w:type="dxa"/>
            <w:noWrap/>
            <w:hideMark/>
          </w:tcPr>
          <w:p w14:paraId="4FAD46B4" w14:textId="77777777" w:rsidR="00F8580C" w:rsidRPr="009B1DC7" w:rsidRDefault="00F8580C" w:rsidP="009B1DC7">
            <w:pPr>
              <w:spacing w:after="108" w:line="259" w:lineRule="auto"/>
              <w:ind w:left="0" w:firstLine="0"/>
              <w:jc w:val="left"/>
            </w:pPr>
            <w:r w:rsidRPr="009B1DC7">
              <w:t>77</w:t>
            </w:r>
          </w:p>
        </w:tc>
        <w:tc>
          <w:tcPr>
            <w:tcW w:w="1450" w:type="dxa"/>
            <w:noWrap/>
            <w:hideMark/>
          </w:tcPr>
          <w:p w14:paraId="457E3744" w14:textId="77777777" w:rsidR="00F8580C" w:rsidRPr="009B1DC7" w:rsidRDefault="00F8580C" w:rsidP="009B1DC7">
            <w:pPr>
              <w:spacing w:after="108" w:line="259" w:lineRule="auto"/>
              <w:ind w:left="0" w:firstLine="0"/>
              <w:jc w:val="left"/>
            </w:pPr>
            <w:r w:rsidRPr="009B1DC7">
              <w:t>6.4</w:t>
            </w:r>
          </w:p>
        </w:tc>
        <w:tc>
          <w:tcPr>
            <w:tcW w:w="1134" w:type="dxa"/>
            <w:noWrap/>
            <w:hideMark/>
          </w:tcPr>
          <w:p w14:paraId="161AF74F" w14:textId="77777777" w:rsidR="00F8580C" w:rsidRPr="009B1DC7" w:rsidRDefault="00F8580C" w:rsidP="009B1DC7">
            <w:pPr>
              <w:spacing w:after="108" w:line="259" w:lineRule="auto"/>
              <w:ind w:left="0" w:firstLine="0"/>
              <w:jc w:val="left"/>
            </w:pPr>
            <w:r w:rsidRPr="009B1DC7">
              <w:t>22.7</w:t>
            </w:r>
          </w:p>
        </w:tc>
      </w:tr>
      <w:tr w:rsidR="00F8580C" w:rsidRPr="009B1DC7" w14:paraId="41BDAFA1" w14:textId="77777777" w:rsidTr="003C0242">
        <w:trPr>
          <w:trHeight w:val="516"/>
        </w:trPr>
        <w:tc>
          <w:tcPr>
            <w:tcW w:w="1649" w:type="dxa"/>
            <w:noWrap/>
            <w:hideMark/>
          </w:tcPr>
          <w:p w14:paraId="03F668CB"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1F1EEA12" w14:textId="77777777" w:rsidR="00F8580C" w:rsidRPr="009B1DC7" w:rsidRDefault="00F8580C" w:rsidP="009B1DC7">
            <w:pPr>
              <w:spacing w:after="108" w:line="259" w:lineRule="auto"/>
              <w:ind w:left="0" w:firstLine="0"/>
              <w:jc w:val="left"/>
            </w:pPr>
            <w:r w:rsidRPr="009B1DC7">
              <w:t>15</w:t>
            </w:r>
          </w:p>
        </w:tc>
        <w:tc>
          <w:tcPr>
            <w:tcW w:w="1216" w:type="dxa"/>
            <w:noWrap/>
            <w:hideMark/>
          </w:tcPr>
          <w:p w14:paraId="00068278" w14:textId="77777777" w:rsidR="00F8580C" w:rsidRPr="009B1DC7" w:rsidRDefault="00F8580C" w:rsidP="009B1DC7">
            <w:pPr>
              <w:spacing w:after="108" w:line="259" w:lineRule="auto"/>
              <w:ind w:left="0" w:firstLine="0"/>
              <w:jc w:val="left"/>
            </w:pPr>
            <w:r w:rsidRPr="009B1DC7">
              <w:t>1200</w:t>
            </w:r>
          </w:p>
        </w:tc>
        <w:tc>
          <w:tcPr>
            <w:tcW w:w="1870" w:type="dxa"/>
            <w:noWrap/>
            <w:hideMark/>
          </w:tcPr>
          <w:p w14:paraId="14C7E57A" w14:textId="77777777" w:rsidR="00F8580C" w:rsidRPr="009B1DC7" w:rsidRDefault="00F8580C" w:rsidP="009B1DC7">
            <w:pPr>
              <w:spacing w:after="108" w:line="259" w:lineRule="auto"/>
              <w:ind w:left="0" w:firstLine="0"/>
              <w:jc w:val="left"/>
            </w:pPr>
            <w:r w:rsidRPr="009B1DC7">
              <w:t>38.69</w:t>
            </w:r>
          </w:p>
        </w:tc>
        <w:tc>
          <w:tcPr>
            <w:tcW w:w="1450" w:type="dxa"/>
            <w:noWrap/>
            <w:hideMark/>
          </w:tcPr>
          <w:p w14:paraId="53BB2F6B" w14:textId="77777777" w:rsidR="00F8580C" w:rsidRPr="009B1DC7" w:rsidRDefault="00F8580C" w:rsidP="009B1DC7">
            <w:pPr>
              <w:spacing w:after="108" w:line="259" w:lineRule="auto"/>
              <w:ind w:left="0" w:firstLine="0"/>
              <w:jc w:val="left"/>
            </w:pPr>
            <w:r w:rsidRPr="009B1DC7">
              <w:t>2.84</w:t>
            </w:r>
          </w:p>
        </w:tc>
        <w:tc>
          <w:tcPr>
            <w:tcW w:w="1134" w:type="dxa"/>
            <w:noWrap/>
            <w:hideMark/>
          </w:tcPr>
          <w:p w14:paraId="4F1708E9" w14:textId="77777777" w:rsidR="00F8580C" w:rsidRPr="009B1DC7" w:rsidRDefault="00F8580C" w:rsidP="009B1DC7">
            <w:pPr>
              <w:spacing w:after="108" w:line="259" w:lineRule="auto"/>
              <w:ind w:left="0" w:firstLine="0"/>
              <w:jc w:val="left"/>
            </w:pPr>
            <w:r w:rsidRPr="009B1DC7">
              <w:t>70</w:t>
            </w:r>
          </w:p>
        </w:tc>
      </w:tr>
      <w:tr w:rsidR="00F8580C" w:rsidRPr="009B1DC7" w14:paraId="4A3691EB" w14:textId="77777777" w:rsidTr="003C0242">
        <w:trPr>
          <w:trHeight w:val="516"/>
        </w:trPr>
        <w:tc>
          <w:tcPr>
            <w:tcW w:w="1649" w:type="dxa"/>
            <w:noWrap/>
            <w:hideMark/>
          </w:tcPr>
          <w:p w14:paraId="3029E5A4"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525BA28A" w14:textId="77777777" w:rsidR="00F8580C" w:rsidRPr="009B1DC7" w:rsidRDefault="00F8580C" w:rsidP="009B1DC7">
            <w:pPr>
              <w:spacing w:after="108" w:line="259" w:lineRule="auto"/>
              <w:ind w:left="0" w:firstLine="0"/>
              <w:jc w:val="left"/>
            </w:pPr>
            <w:r w:rsidRPr="009B1DC7">
              <w:t>15</w:t>
            </w:r>
          </w:p>
        </w:tc>
        <w:tc>
          <w:tcPr>
            <w:tcW w:w="1216" w:type="dxa"/>
            <w:noWrap/>
            <w:hideMark/>
          </w:tcPr>
          <w:p w14:paraId="2077596F" w14:textId="77777777" w:rsidR="00F8580C" w:rsidRPr="009B1DC7" w:rsidRDefault="00F8580C" w:rsidP="009B1DC7">
            <w:pPr>
              <w:spacing w:after="108" w:line="259" w:lineRule="auto"/>
              <w:ind w:left="0" w:firstLine="0"/>
              <w:jc w:val="left"/>
            </w:pPr>
            <w:r w:rsidRPr="009B1DC7">
              <w:t>1200</w:t>
            </w:r>
          </w:p>
        </w:tc>
        <w:tc>
          <w:tcPr>
            <w:tcW w:w="1870" w:type="dxa"/>
            <w:noWrap/>
            <w:hideMark/>
          </w:tcPr>
          <w:p w14:paraId="1DAEADE0" w14:textId="77777777" w:rsidR="00F8580C" w:rsidRPr="009B1DC7" w:rsidRDefault="00F8580C" w:rsidP="009B1DC7">
            <w:pPr>
              <w:spacing w:after="108" w:line="259" w:lineRule="auto"/>
              <w:ind w:left="0" w:firstLine="0"/>
              <w:jc w:val="left"/>
            </w:pPr>
            <w:r w:rsidRPr="009B1DC7">
              <w:t>50.47</w:t>
            </w:r>
          </w:p>
        </w:tc>
        <w:tc>
          <w:tcPr>
            <w:tcW w:w="1450" w:type="dxa"/>
            <w:noWrap/>
            <w:hideMark/>
          </w:tcPr>
          <w:p w14:paraId="515126D7" w14:textId="77777777" w:rsidR="00F8580C" w:rsidRPr="009B1DC7" w:rsidRDefault="00F8580C" w:rsidP="009B1DC7">
            <w:pPr>
              <w:spacing w:after="108" w:line="259" w:lineRule="auto"/>
              <w:ind w:left="0" w:firstLine="0"/>
              <w:jc w:val="left"/>
            </w:pPr>
            <w:r w:rsidRPr="009B1DC7">
              <w:t>4.31</w:t>
            </w:r>
          </w:p>
        </w:tc>
        <w:tc>
          <w:tcPr>
            <w:tcW w:w="1134" w:type="dxa"/>
            <w:noWrap/>
            <w:hideMark/>
          </w:tcPr>
          <w:p w14:paraId="314BF659" w14:textId="77777777" w:rsidR="00F8580C" w:rsidRPr="009B1DC7" w:rsidRDefault="00F8580C" w:rsidP="009B1DC7">
            <w:pPr>
              <w:spacing w:after="108" w:line="259" w:lineRule="auto"/>
              <w:ind w:left="0" w:firstLine="0"/>
              <w:jc w:val="left"/>
            </w:pPr>
            <w:r w:rsidRPr="009B1DC7">
              <w:t>55</w:t>
            </w:r>
          </w:p>
        </w:tc>
      </w:tr>
      <w:tr w:rsidR="00F8580C" w:rsidRPr="009B1DC7" w14:paraId="25C02FFD" w14:textId="77777777" w:rsidTr="003C0242">
        <w:trPr>
          <w:trHeight w:val="516"/>
        </w:trPr>
        <w:tc>
          <w:tcPr>
            <w:tcW w:w="1649" w:type="dxa"/>
            <w:noWrap/>
            <w:hideMark/>
          </w:tcPr>
          <w:p w14:paraId="5A3557F4"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4B7C0C99" w14:textId="77777777" w:rsidR="00F8580C" w:rsidRPr="009B1DC7" w:rsidRDefault="00F8580C" w:rsidP="009B1DC7">
            <w:pPr>
              <w:spacing w:after="108" w:line="259" w:lineRule="auto"/>
              <w:ind w:left="0" w:firstLine="0"/>
              <w:jc w:val="left"/>
            </w:pPr>
            <w:r w:rsidRPr="009B1DC7">
              <w:t>15</w:t>
            </w:r>
          </w:p>
        </w:tc>
        <w:tc>
          <w:tcPr>
            <w:tcW w:w="1216" w:type="dxa"/>
            <w:noWrap/>
            <w:hideMark/>
          </w:tcPr>
          <w:p w14:paraId="70FC2511" w14:textId="77777777" w:rsidR="00F8580C" w:rsidRPr="009B1DC7" w:rsidRDefault="00F8580C" w:rsidP="009B1DC7">
            <w:pPr>
              <w:spacing w:after="108" w:line="259" w:lineRule="auto"/>
              <w:ind w:left="0" w:firstLine="0"/>
              <w:jc w:val="left"/>
            </w:pPr>
            <w:r w:rsidRPr="009B1DC7">
              <w:t>1200</w:t>
            </w:r>
          </w:p>
        </w:tc>
        <w:tc>
          <w:tcPr>
            <w:tcW w:w="1870" w:type="dxa"/>
            <w:noWrap/>
            <w:hideMark/>
          </w:tcPr>
          <w:p w14:paraId="1426F510" w14:textId="77777777" w:rsidR="00F8580C" w:rsidRPr="009B1DC7" w:rsidRDefault="00F8580C" w:rsidP="009B1DC7">
            <w:pPr>
              <w:spacing w:after="108" w:line="259" w:lineRule="auto"/>
              <w:ind w:left="0" w:firstLine="0"/>
              <w:jc w:val="left"/>
            </w:pPr>
            <w:r w:rsidRPr="009B1DC7">
              <w:t>61.47</w:t>
            </w:r>
          </w:p>
        </w:tc>
        <w:tc>
          <w:tcPr>
            <w:tcW w:w="1450" w:type="dxa"/>
            <w:noWrap/>
            <w:hideMark/>
          </w:tcPr>
          <w:p w14:paraId="35943244" w14:textId="77777777" w:rsidR="00F8580C" w:rsidRPr="009B1DC7" w:rsidRDefault="00F8580C" w:rsidP="009B1DC7">
            <w:pPr>
              <w:spacing w:after="108" w:line="259" w:lineRule="auto"/>
              <w:ind w:left="0" w:firstLine="0"/>
              <w:jc w:val="left"/>
            </w:pPr>
            <w:r w:rsidRPr="009B1DC7">
              <w:t>4.84</w:t>
            </w:r>
          </w:p>
        </w:tc>
        <w:tc>
          <w:tcPr>
            <w:tcW w:w="1134" w:type="dxa"/>
            <w:noWrap/>
            <w:hideMark/>
          </w:tcPr>
          <w:p w14:paraId="1159312C" w14:textId="77777777" w:rsidR="00F8580C" w:rsidRPr="009B1DC7" w:rsidRDefault="00F8580C" w:rsidP="009B1DC7">
            <w:pPr>
              <w:spacing w:after="108" w:line="259" w:lineRule="auto"/>
              <w:ind w:left="0" w:firstLine="0"/>
              <w:jc w:val="left"/>
            </w:pPr>
            <w:r w:rsidRPr="009B1DC7">
              <w:t>49</w:t>
            </w:r>
          </w:p>
        </w:tc>
      </w:tr>
      <w:tr w:rsidR="00F8580C" w:rsidRPr="009B1DC7" w14:paraId="6D759327" w14:textId="77777777" w:rsidTr="003C0242">
        <w:trPr>
          <w:trHeight w:val="516"/>
        </w:trPr>
        <w:tc>
          <w:tcPr>
            <w:tcW w:w="1649" w:type="dxa"/>
            <w:noWrap/>
            <w:hideMark/>
          </w:tcPr>
          <w:p w14:paraId="1C1EC131"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62E64592" w14:textId="77777777" w:rsidR="00F8580C" w:rsidRPr="009B1DC7" w:rsidRDefault="00F8580C" w:rsidP="009B1DC7">
            <w:pPr>
              <w:spacing w:after="108" w:line="259" w:lineRule="auto"/>
              <w:ind w:left="0" w:firstLine="0"/>
              <w:jc w:val="left"/>
            </w:pPr>
            <w:r w:rsidRPr="009B1DC7">
              <w:t>15</w:t>
            </w:r>
          </w:p>
        </w:tc>
        <w:tc>
          <w:tcPr>
            <w:tcW w:w="1216" w:type="dxa"/>
            <w:noWrap/>
            <w:hideMark/>
          </w:tcPr>
          <w:p w14:paraId="3707EAE6" w14:textId="77777777" w:rsidR="00F8580C" w:rsidRPr="009B1DC7" w:rsidRDefault="00F8580C" w:rsidP="009B1DC7">
            <w:pPr>
              <w:spacing w:after="108" w:line="259" w:lineRule="auto"/>
              <w:ind w:left="0" w:firstLine="0"/>
              <w:jc w:val="left"/>
            </w:pPr>
            <w:r w:rsidRPr="009B1DC7">
              <w:t>1200</w:t>
            </w:r>
          </w:p>
        </w:tc>
        <w:tc>
          <w:tcPr>
            <w:tcW w:w="1870" w:type="dxa"/>
            <w:noWrap/>
            <w:hideMark/>
          </w:tcPr>
          <w:p w14:paraId="45CB52DF" w14:textId="77777777" w:rsidR="00F8580C" w:rsidRPr="009B1DC7" w:rsidRDefault="00F8580C" w:rsidP="009B1DC7">
            <w:pPr>
              <w:spacing w:after="108" w:line="259" w:lineRule="auto"/>
              <w:ind w:left="0" w:firstLine="0"/>
              <w:jc w:val="left"/>
            </w:pPr>
            <w:r w:rsidRPr="009B1DC7">
              <w:t>70.78</w:t>
            </w:r>
          </w:p>
        </w:tc>
        <w:tc>
          <w:tcPr>
            <w:tcW w:w="1450" w:type="dxa"/>
            <w:noWrap/>
            <w:hideMark/>
          </w:tcPr>
          <w:p w14:paraId="2436FC45" w14:textId="77777777" w:rsidR="00F8580C" w:rsidRPr="009B1DC7" w:rsidRDefault="00F8580C" w:rsidP="009B1DC7">
            <w:pPr>
              <w:spacing w:after="108" w:line="259" w:lineRule="auto"/>
              <w:ind w:left="0" w:firstLine="0"/>
              <w:jc w:val="left"/>
            </w:pPr>
            <w:r w:rsidRPr="009B1DC7">
              <w:t>5.99</w:t>
            </w:r>
          </w:p>
        </w:tc>
        <w:tc>
          <w:tcPr>
            <w:tcW w:w="1134" w:type="dxa"/>
            <w:noWrap/>
            <w:hideMark/>
          </w:tcPr>
          <w:p w14:paraId="6C78B2F0" w14:textId="77777777" w:rsidR="00F8580C" w:rsidRPr="009B1DC7" w:rsidRDefault="00F8580C" w:rsidP="009B1DC7">
            <w:pPr>
              <w:spacing w:after="108" w:line="259" w:lineRule="auto"/>
              <w:ind w:left="0" w:firstLine="0"/>
              <w:jc w:val="left"/>
            </w:pPr>
            <w:r w:rsidRPr="009B1DC7">
              <w:t>39</w:t>
            </w:r>
          </w:p>
        </w:tc>
      </w:tr>
      <w:tr w:rsidR="00F8580C" w:rsidRPr="009B1DC7" w14:paraId="6E2A63C0" w14:textId="77777777" w:rsidTr="003C0242">
        <w:trPr>
          <w:trHeight w:val="516"/>
        </w:trPr>
        <w:tc>
          <w:tcPr>
            <w:tcW w:w="1649" w:type="dxa"/>
            <w:noWrap/>
            <w:hideMark/>
          </w:tcPr>
          <w:p w14:paraId="24B3611C" w14:textId="77777777" w:rsidR="00F8580C" w:rsidRPr="009B1DC7" w:rsidRDefault="00F8580C" w:rsidP="009B1DC7">
            <w:pPr>
              <w:spacing w:after="108" w:line="259" w:lineRule="auto"/>
              <w:ind w:left="0" w:firstLine="0"/>
              <w:jc w:val="left"/>
            </w:pPr>
            <w:r w:rsidRPr="009B1DC7">
              <w:t>200</w:t>
            </w:r>
          </w:p>
        </w:tc>
        <w:tc>
          <w:tcPr>
            <w:tcW w:w="1328" w:type="dxa"/>
            <w:noWrap/>
            <w:hideMark/>
          </w:tcPr>
          <w:p w14:paraId="10A145CB"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15FF2F53" w14:textId="77777777" w:rsidR="00F8580C" w:rsidRPr="009B1DC7" w:rsidRDefault="00F8580C" w:rsidP="009B1DC7">
            <w:pPr>
              <w:spacing w:after="108" w:line="259" w:lineRule="auto"/>
              <w:ind w:left="0" w:firstLine="0"/>
              <w:jc w:val="left"/>
            </w:pPr>
            <w:r w:rsidRPr="009B1DC7">
              <w:t>600</w:t>
            </w:r>
          </w:p>
        </w:tc>
        <w:tc>
          <w:tcPr>
            <w:tcW w:w="1870" w:type="dxa"/>
            <w:noWrap/>
            <w:hideMark/>
          </w:tcPr>
          <w:p w14:paraId="79C74DED" w14:textId="77777777" w:rsidR="00F8580C" w:rsidRPr="009B1DC7" w:rsidRDefault="00F8580C" w:rsidP="009B1DC7">
            <w:pPr>
              <w:spacing w:after="108" w:line="259" w:lineRule="auto"/>
              <w:ind w:left="0" w:firstLine="0"/>
              <w:jc w:val="left"/>
            </w:pPr>
            <w:r w:rsidRPr="009B1DC7">
              <w:t>74.8</w:t>
            </w:r>
          </w:p>
        </w:tc>
        <w:tc>
          <w:tcPr>
            <w:tcW w:w="1450" w:type="dxa"/>
            <w:noWrap/>
            <w:hideMark/>
          </w:tcPr>
          <w:p w14:paraId="6E0587F0" w14:textId="77777777" w:rsidR="00F8580C" w:rsidRPr="009B1DC7" w:rsidRDefault="00F8580C" w:rsidP="009B1DC7">
            <w:pPr>
              <w:spacing w:after="108" w:line="259" w:lineRule="auto"/>
              <w:ind w:left="0" w:firstLine="0"/>
              <w:jc w:val="left"/>
            </w:pPr>
            <w:r w:rsidRPr="009B1DC7">
              <w:t>6.3</w:t>
            </w:r>
          </w:p>
        </w:tc>
        <w:tc>
          <w:tcPr>
            <w:tcW w:w="1134" w:type="dxa"/>
            <w:noWrap/>
            <w:hideMark/>
          </w:tcPr>
          <w:p w14:paraId="653CF25A" w14:textId="77777777" w:rsidR="00F8580C" w:rsidRPr="009B1DC7" w:rsidRDefault="00F8580C" w:rsidP="009B1DC7">
            <w:pPr>
              <w:spacing w:after="108" w:line="259" w:lineRule="auto"/>
              <w:ind w:left="0" w:firstLine="0"/>
              <w:jc w:val="left"/>
            </w:pPr>
            <w:r w:rsidRPr="009B1DC7">
              <w:t>48.39</w:t>
            </w:r>
          </w:p>
        </w:tc>
      </w:tr>
      <w:tr w:rsidR="00F8580C" w:rsidRPr="009B1DC7" w14:paraId="66A61A8B" w14:textId="77777777" w:rsidTr="003C0242">
        <w:trPr>
          <w:trHeight w:val="516"/>
        </w:trPr>
        <w:tc>
          <w:tcPr>
            <w:tcW w:w="1649" w:type="dxa"/>
            <w:noWrap/>
            <w:hideMark/>
          </w:tcPr>
          <w:p w14:paraId="4F23C60D" w14:textId="77777777" w:rsidR="00F8580C" w:rsidRPr="009B1DC7" w:rsidRDefault="00F8580C" w:rsidP="009B1DC7">
            <w:pPr>
              <w:spacing w:after="108" w:line="259" w:lineRule="auto"/>
              <w:ind w:left="0" w:firstLine="0"/>
              <w:jc w:val="left"/>
            </w:pPr>
            <w:r w:rsidRPr="009B1DC7">
              <w:t>200</w:t>
            </w:r>
          </w:p>
        </w:tc>
        <w:tc>
          <w:tcPr>
            <w:tcW w:w="1328" w:type="dxa"/>
            <w:noWrap/>
            <w:hideMark/>
          </w:tcPr>
          <w:p w14:paraId="2A71C5A7" w14:textId="77777777" w:rsidR="00F8580C" w:rsidRPr="009B1DC7" w:rsidRDefault="00F8580C" w:rsidP="009B1DC7">
            <w:pPr>
              <w:spacing w:after="108" w:line="259" w:lineRule="auto"/>
              <w:ind w:left="0" w:firstLine="0"/>
              <w:jc w:val="left"/>
            </w:pPr>
            <w:r w:rsidRPr="009B1DC7">
              <w:t>13.3</w:t>
            </w:r>
          </w:p>
        </w:tc>
        <w:tc>
          <w:tcPr>
            <w:tcW w:w="1216" w:type="dxa"/>
            <w:noWrap/>
            <w:hideMark/>
          </w:tcPr>
          <w:p w14:paraId="69B864D8" w14:textId="77777777" w:rsidR="00F8580C" w:rsidRPr="009B1DC7" w:rsidRDefault="00F8580C" w:rsidP="009B1DC7">
            <w:pPr>
              <w:spacing w:after="108" w:line="259" w:lineRule="auto"/>
              <w:ind w:left="0" w:firstLine="0"/>
              <w:jc w:val="left"/>
            </w:pPr>
            <w:r w:rsidRPr="009B1DC7">
              <w:t>900</w:t>
            </w:r>
          </w:p>
        </w:tc>
        <w:tc>
          <w:tcPr>
            <w:tcW w:w="1870" w:type="dxa"/>
            <w:noWrap/>
            <w:hideMark/>
          </w:tcPr>
          <w:p w14:paraId="62018FC1" w14:textId="77777777" w:rsidR="00F8580C" w:rsidRPr="009B1DC7" w:rsidRDefault="00F8580C" w:rsidP="009B1DC7">
            <w:pPr>
              <w:spacing w:after="108" w:line="259" w:lineRule="auto"/>
              <w:ind w:left="0" w:firstLine="0"/>
              <w:jc w:val="left"/>
            </w:pPr>
            <w:r w:rsidRPr="009B1DC7">
              <w:t>74.8</w:t>
            </w:r>
          </w:p>
        </w:tc>
        <w:tc>
          <w:tcPr>
            <w:tcW w:w="1450" w:type="dxa"/>
            <w:noWrap/>
            <w:hideMark/>
          </w:tcPr>
          <w:p w14:paraId="70F4BE6B" w14:textId="77777777" w:rsidR="00F8580C" w:rsidRPr="009B1DC7" w:rsidRDefault="00F8580C" w:rsidP="009B1DC7">
            <w:pPr>
              <w:spacing w:after="108" w:line="259" w:lineRule="auto"/>
              <w:ind w:left="0" w:firstLine="0"/>
              <w:jc w:val="left"/>
            </w:pPr>
            <w:r w:rsidRPr="009B1DC7">
              <w:t>6.3</w:t>
            </w:r>
          </w:p>
        </w:tc>
        <w:tc>
          <w:tcPr>
            <w:tcW w:w="1134" w:type="dxa"/>
            <w:noWrap/>
            <w:hideMark/>
          </w:tcPr>
          <w:p w14:paraId="783A10DE" w14:textId="77777777" w:rsidR="00F8580C" w:rsidRPr="009B1DC7" w:rsidRDefault="00F8580C" w:rsidP="009B1DC7">
            <w:pPr>
              <w:spacing w:after="108" w:line="259" w:lineRule="auto"/>
              <w:ind w:left="0" w:firstLine="0"/>
              <w:jc w:val="left"/>
            </w:pPr>
            <w:r w:rsidRPr="009B1DC7">
              <w:t>45.16</w:t>
            </w:r>
          </w:p>
        </w:tc>
      </w:tr>
      <w:tr w:rsidR="00F8580C" w:rsidRPr="009B1DC7" w14:paraId="4A83B716" w14:textId="77777777" w:rsidTr="003C0242">
        <w:trPr>
          <w:trHeight w:val="516"/>
        </w:trPr>
        <w:tc>
          <w:tcPr>
            <w:tcW w:w="1649" w:type="dxa"/>
            <w:noWrap/>
            <w:hideMark/>
          </w:tcPr>
          <w:p w14:paraId="19302D9A" w14:textId="77777777" w:rsidR="00F8580C" w:rsidRPr="009B1DC7" w:rsidRDefault="00F8580C" w:rsidP="009B1DC7">
            <w:pPr>
              <w:spacing w:after="108" w:line="259" w:lineRule="auto"/>
              <w:ind w:left="0" w:firstLine="0"/>
              <w:jc w:val="left"/>
            </w:pPr>
            <w:r w:rsidRPr="009B1DC7">
              <w:t>200</w:t>
            </w:r>
          </w:p>
        </w:tc>
        <w:tc>
          <w:tcPr>
            <w:tcW w:w="1328" w:type="dxa"/>
            <w:noWrap/>
            <w:hideMark/>
          </w:tcPr>
          <w:p w14:paraId="68522D28" w14:textId="77777777" w:rsidR="00F8580C" w:rsidRPr="009B1DC7" w:rsidRDefault="00F8580C" w:rsidP="009B1DC7">
            <w:pPr>
              <w:spacing w:after="108" w:line="259" w:lineRule="auto"/>
              <w:ind w:left="0" w:firstLine="0"/>
              <w:jc w:val="left"/>
            </w:pPr>
            <w:r w:rsidRPr="009B1DC7">
              <w:t>10</w:t>
            </w:r>
          </w:p>
        </w:tc>
        <w:tc>
          <w:tcPr>
            <w:tcW w:w="1216" w:type="dxa"/>
            <w:noWrap/>
            <w:hideMark/>
          </w:tcPr>
          <w:p w14:paraId="339B4AEC" w14:textId="77777777" w:rsidR="00F8580C" w:rsidRPr="009B1DC7" w:rsidRDefault="00F8580C" w:rsidP="009B1DC7">
            <w:pPr>
              <w:spacing w:after="108" w:line="259" w:lineRule="auto"/>
              <w:ind w:left="0" w:firstLine="0"/>
              <w:jc w:val="left"/>
            </w:pPr>
            <w:r w:rsidRPr="009B1DC7">
              <w:t>1200</w:t>
            </w:r>
          </w:p>
        </w:tc>
        <w:tc>
          <w:tcPr>
            <w:tcW w:w="1870" w:type="dxa"/>
            <w:noWrap/>
            <w:hideMark/>
          </w:tcPr>
          <w:p w14:paraId="67960F15" w14:textId="77777777" w:rsidR="00F8580C" w:rsidRPr="009B1DC7" w:rsidRDefault="00F8580C" w:rsidP="009B1DC7">
            <w:pPr>
              <w:spacing w:after="108" w:line="259" w:lineRule="auto"/>
              <w:ind w:left="0" w:firstLine="0"/>
              <w:jc w:val="left"/>
            </w:pPr>
            <w:r w:rsidRPr="009B1DC7">
              <w:t>74.8</w:t>
            </w:r>
          </w:p>
        </w:tc>
        <w:tc>
          <w:tcPr>
            <w:tcW w:w="1450" w:type="dxa"/>
            <w:noWrap/>
            <w:hideMark/>
          </w:tcPr>
          <w:p w14:paraId="02CD802F" w14:textId="77777777" w:rsidR="00F8580C" w:rsidRPr="009B1DC7" w:rsidRDefault="00F8580C" w:rsidP="009B1DC7">
            <w:pPr>
              <w:spacing w:after="108" w:line="259" w:lineRule="auto"/>
              <w:ind w:left="0" w:firstLine="0"/>
              <w:jc w:val="left"/>
            </w:pPr>
            <w:r w:rsidRPr="009B1DC7">
              <w:t>6.3</w:t>
            </w:r>
          </w:p>
        </w:tc>
        <w:tc>
          <w:tcPr>
            <w:tcW w:w="1134" w:type="dxa"/>
            <w:noWrap/>
            <w:hideMark/>
          </w:tcPr>
          <w:p w14:paraId="20BB3F9A" w14:textId="77777777" w:rsidR="00F8580C" w:rsidRPr="009B1DC7" w:rsidRDefault="00F8580C" w:rsidP="009B1DC7">
            <w:pPr>
              <w:spacing w:after="108" w:line="259" w:lineRule="auto"/>
              <w:ind w:left="0" w:firstLine="0"/>
              <w:jc w:val="left"/>
            </w:pPr>
            <w:r w:rsidRPr="009B1DC7">
              <w:t>43.23</w:t>
            </w:r>
          </w:p>
        </w:tc>
      </w:tr>
      <w:tr w:rsidR="00F8580C" w:rsidRPr="009B1DC7" w14:paraId="4F502592" w14:textId="77777777" w:rsidTr="003C0242">
        <w:trPr>
          <w:trHeight w:val="516"/>
        </w:trPr>
        <w:tc>
          <w:tcPr>
            <w:tcW w:w="1649" w:type="dxa"/>
            <w:noWrap/>
            <w:hideMark/>
          </w:tcPr>
          <w:p w14:paraId="1E89777E" w14:textId="77777777" w:rsidR="00F8580C" w:rsidRPr="009B1DC7" w:rsidRDefault="00F8580C" w:rsidP="009B1DC7">
            <w:pPr>
              <w:spacing w:after="108" w:line="259" w:lineRule="auto"/>
              <w:ind w:left="0" w:firstLine="0"/>
              <w:jc w:val="left"/>
            </w:pPr>
            <w:r w:rsidRPr="009B1DC7">
              <w:t>700</w:t>
            </w:r>
          </w:p>
        </w:tc>
        <w:tc>
          <w:tcPr>
            <w:tcW w:w="1328" w:type="dxa"/>
            <w:noWrap/>
            <w:hideMark/>
          </w:tcPr>
          <w:p w14:paraId="1AB9DE6A" w14:textId="77777777" w:rsidR="00F8580C" w:rsidRPr="009B1DC7" w:rsidRDefault="00F8580C" w:rsidP="009B1DC7">
            <w:pPr>
              <w:spacing w:after="108" w:line="259" w:lineRule="auto"/>
              <w:ind w:left="0" w:firstLine="0"/>
              <w:jc w:val="left"/>
            </w:pPr>
            <w:r w:rsidRPr="009B1DC7">
              <w:t>22</w:t>
            </w:r>
          </w:p>
        </w:tc>
        <w:tc>
          <w:tcPr>
            <w:tcW w:w="1216" w:type="dxa"/>
            <w:noWrap/>
            <w:hideMark/>
          </w:tcPr>
          <w:p w14:paraId="6796407A"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0A347C76" w14:textId="77777777" w:rsidR="00F8580C" w:rsidRPr="009B1DC7" w:rsidRDefault="00F8580C" w:rsidP="009B1DC7">
            <w:pPr>
              <w:spacing w:after="108" w:line="259" w:lineRule="auto"/>
              <w:ind w:left="0" w:firstLine="0"/>
              <w:jc w:val="left"/>
            </w:pPr>
            <w:r w:rsidRPr="009B1DC7">
              <w:t>94.8</w:t>
            </w:r>
          </w:p>
        </w:tc>
        <w:tc>
          <w:tcPr>
            <w:tcW w:w="1450" w:type="dxa"/>
            <w:noWrap/>
            <w:hideMark/>
          </w:tcPr>
          <w:p w14:paraId="1A97832D" w14:textId="77777777" w:rsidR="00F8580C" w:rsidRPr="009B1DC7" w:rsidRDefault="00F8580C" w:rsidP="009B1DC7">
            <w:pPr>
              <w:spacing w:after="108" w:line="259" w:lineRule="auto"/>
              <w:ind w:left="0" w:firstLine="0"/>
              <w:jc w:val="left"/>
            </w:pPr>
            <w:r w:rsidRPr="009B1DC7">
              <w:t>11.3</w:t>
            </w:r>
          </w:p>
        </w:tc>
        <w:tc>
          <w:tcPr>
            <w:tcW w:w="1134" w:type="dxa"/>
            <w:noWrap/>
            <w:hideMark/>
          </w:tcPr>
          <w:p w14:paraId="419013B0" w14:textId="77777777" w:rsidR="00F8580C" w:rsidRPr="009B1DC7" w:rsidRDefault="00F8580C" w:rsidP="009B1DC7">
            <w:pPr>
              <w:spacing w:after="108" w:line="259" w:lineRule="auto"/>
              <w:ind w:left="0" w:firstLine="0"/>
              <w:jc w:val="left"/>
            </w:pPr>
            <w:r w:rsidRPr="009B1DC7">
              <w:t>4.7</w:t>
            </w:r>
          </w:p>
        </w:tc>
      </w:tr>
      <w:tr w:rsidR="00F8580C" w:rsidRPr="009B1DC7" w14:paraId="007FBCA4" w14:textId="77777777" w:rsidTr="003C0242">
        <w:trPr>
          <w:trHeight w:val="516"/>
        </w:trPr>
        <w:tc>
          <w:tcPr>
            <w:tcW w:w="1649" w:type="dxa"/>
            <w:noWrap/>
            <w:hideMark/>
          </w:tcPr>
          <w:p w14:paraId="2D04AD20" w14:textId="77777777" w:rsidR="00F8580C" w:rsidRPr="009B1DC7" w:rsidRDefault="00F8580C" w:rsidP="009B1DC7">
            <w:pPr>
              <w:spacing w:after="108" w:line="259" w:lineRule="auto"/>
              <w:ind w:left="0" w:firstLine="0"/>
              <w:jc w:val="left"/>
            </w:pPr>
            <w:r w:rsidRPr="009B1DC7">
              <w:t>700</w:t>
            </w:r>
          </w:p>
        </w:tc>
        <w:tc>
          <w:tcPr>
            <w:tcW w:w="1328" w:type="dxa"/>
            <w:noWrap/>
            <w:hideMark/>
          </w:tcPr>
          <w:p w14:paraId="27726477" w14:textId="77777777" w:rsidR="00F8580C" w:rsidRPr="009B1DC7" w:rsidRDefault="00F8580C" w:rsidP="009B1DC7">
            <w:pPr>
              <w:spacing w:after="108" w:line="259" w:lineRule="auto"/>
              <w:ind w:left="0" w:firstLine="0"/>
              <w:jc w:val="left"/>
            </w:pPr>
            <w:r w:rsidRPr="009B1DC7">
              <w:t>34</w:t>
            </w:r>
          </w:p>
        </w:tc>
        <w:tc>
          <w:tcPr>
            <w:tcW w:w="1216" w:type="dxa"/>
            <w:noWrap/>
            <w:hideMark/>
          </w:tcPr>
          <w:p w14:paraId="6A84F9C7" w14:textId="77777777" w:rsidR="00F8580C" w:rsidRPr="009B1DC7" w:rsidRDefault="00F8580C" w:rsidP="009B1DC7">
            <w:pPr>
              <w:spacing w:after="108" w:line="259" w:lineRule="auto"/>
              <w:ind w:left="0" w:firstLine="0"/>
              <w:jc w:val="left"/>
            </w:pPr>
            <w:r w:rsidRPr="009B1DC7">
              <w:t>600</w:t>
            </w:r>
          </w:p>
        </w:tc>
        <w:tc>
          <w:tcPr>
            <w:tcW w:w="1870" w:type="dxa"/>
            <w:noWrap/>
            <w:hideMark/>
          </w:tcPr>
          <w:p w14:paraId="0A6F2B40" w14:textId="77777777" w:rsidR="00F8580C" w:rsidRPr="009B1DC7" w:rsidRDefault="00F8580C" w:rsidP="009B1DC7">
            <w:pPr>
              <w:spacing w:after="108" w:line="259" w:lineRule="auto"/>
              <w:ind w:left="0" w:firstLine="0"/>
              <w:jc w:val="left"/>
            </w:pPr>
            <w:r w:rsidRPr="009B1DC7">
              <w:t>94.8</w:t>
            </w:r>
          </w:p>
        </w:tc>
        <w:tc>
          <w:tcPr>
            <w:tcW w:w="1450" w:type="dxa"/>
            <w:noWrap/>
            <w:hideMark/>
          </w:tcPr>
          <w:p w14:paraId="65DAF590" w14:textId="77777777" w:rsidR="00F8580C" w:rsidRPr="009B1DC7" w:rsidRDefault="00F8580C" w:rsidP="009B1DC7">
            <w:pPr>
              <w:spacing w:after="108" w:line="259" w:lineRule="auto"/>
              <w:ind w:left="0" w:firstLine="0"/>
              <w:jc w:val="left"/>
            </w:pPr>
            <w:r w:rsidRPr="009B1DC7">
              <w:t>11.3</w:t>
            </w:r>
          </w:p>
        </w:tc>
        <w:tc>
          <w:tcPr>
            <w:tcW w:w="1134" w:type="dxa"/>
            <w:noWrap/>
            <w:hideMark/>
          </w:tcPr>
          <w:p w14:paraId="1C0B81D0" w14:textId="77777777" w:rsidR="00F8580C" w:rsidRPr="009B1DC7" w:rsidRDefault="00F8580C" w:rsidP="009B1DC7">
            <w:pPr>
              <w:spacing w:after="108" w:line="259" w:lineRule="auto"/>
              <w:ind w:left="0" w:firstLine="0"/>
              <w:jc w:val="left"/>
            </w:pPr>
            <w:r w:rsidRPr="009B1DC7">
              <w:t>8</w:t>
            </w:r>
          </w:p>
        </w:tc>
      </w:tr>
      <w:tr w:rsidR="00F8580C" w:rsidRPr="009B1DC7" w14:paraId="29287927" w14:textId="77777777" w:rsidTr="003C0242">
        <w:trPr>
          <w:trHeight w:val="516"/>
        </w:trPr>
        <w:tc>
          <w:tcPr>
            <w:tcW w:w="1649" w:type="dxa"/>
            <w:noWrap/>
            <w:hideMark/>
          </w:tcPr>
          <w:p w14:paraId="779BE1D9" w14:textId="77777777" w:rsidR="00F8580C" w:rsidRPr="009B1DC7" w:rsidRDefault="00F8580C" w:rsidP="009B1DC7">
            <w:pPr>
              <w:spacing w:after="108" w:line="259" w:lineRule="auto"/>
              <w:ind w:left="0" w:firstLine="0"/>
              <w:jc w:val="left"/>
            </w:pPr>
            <w:r w:rsidRPr="009B1DC7">
              <w:t>700</w:t>
            </w:r>
          </w:p>
        </w:tc>
        <w:tc>
          <w:tcPr>
            <w:tcW w:w="1328" w:type="dxa"/>
            <w:noWrap/>
            <w:hideMark/>
          </w:tcPr>
          <w:p w14:paraId="323444E2" w14:textId="77777777" w:rsidR="00F8580C" w:rsidRPr="009B1DC7" w:rsidRDefault="00F8580C" w:rsidP="009B1DC7">
            <w:pPr>
              <w:spacing w:after="108" w:line="259" w:lineRule="auto"/>
              <w:ind w:left="0" w:firstLine="0"/>
              <w:jc w:val="left"/>
            </w:pPr>
            <w:r w:rsidRPr="009B1DC7">
              <w:t>20</w:t>
            </w:r>
          </w:p>
        </w:tc>
        <w:tc>
          <w:tcPr>
            <w:tcW w:w="1216" w:type="dxa"/>
            <w:noWrap/>
            <w:hideMark/>
          </w:tcPr>
          <w:p w14:paraId="1A43601B" w14:textId="77777777" w:rsidR="00F8580C" w:rsidRPr="009B1DC7" w:rsidRDefault="00F8580C" w:rsidP="009B1DC7">
            <w:pPr>
              <w:spacing w:after="108" w:line="259" w:lineRule="auto"/>
              <w:ind w:left="0" w:firstLine="0"/>
              <w:jc w:val="left"/>
            </w:pPr>
            <w:r w:rsidRPr="009B1DC7">
              <w:t>600</w:t>
            </w:r>
          </w:p>
        </w:tc>
        <w:tc>
          <w:tcPr>
            <w:tcW w:w="1870" w:type="dxa"/>
            <w:noWrap/>
            <w:hideMark/>
          </w:tcPr>
          <w:p w14:paraId="25CAA2A8" w14:textId="77777777" w:rsidR="00F8580C" w:rsidRPr="009B1DC7" w:rsidRDefault="00F8580C" w:rsidP="009B1DC7">
            <w:pPr>
              <w:spacing w:after="108" w:line="259" w:lineRule="auto"/>
              <w:ind w:left="0" w:firstLine="0"/>
              <w:jc w:val="left"/>
            </w:pPr>
            <w:r w:rsidRPr="009B1DC7">
              <w:t>94.8</w:t>
            </w:r>
          </w:p>
        </w:tc>
        <w:tc>
          <w:tcPr>
            <w:tcW w:w="1450" w:type="dxa"/>
            <w:noWrap/>
            <w:hideMark/>
          </w:tcPr>
          <w:p w14:paraId="69CEDF5F" w14:textId="77777777" w:rsidR="00F8580C" w:rsidRPr="009B1DC7" w:rsidRDefault="00F8580C" w:rsidP="009B1DC7">
            <w:pPr>
              <w:spacing w:after="108" w:line="259" w:lineRule="auto"/>
              <w:ind w:left="0" w:firstLine="0"/>
              <w:jc w:val="left"/>
            </w:pPr>
            <w:r w:rsidRPr="009B1DC7">
              <w:t>11.3</w:t>
            </w:r>
          </w:p>
        </w:tc>
        <w:tc>
          <w:tcPr>
            <w:tcW w:w="1134" w:type="dxa"/>
            <w:noWrap/>
            <w:hideMark/>
          </w:tcPr>
          <w:p w14:paraId="405C1F45" w14:textId="77777777" w:rsidR="00F8580C" w:rsidRPr="009B1DC7" w:rsidRDefault="00F8580C" w:rsidP="009B1DC7">
            <w:pPr>
              <w:spacing w:after="108" w:line="259" w:lineRule="auto"/>
              <w:ind w:left="0" w:firstLine="0"/>
              <w:jc w:val="left"/>
            </w:pPr>
            <w:r w:rsidRPr="009B1DC7">
              <w:t>5.4</w:t>
            </w:r>
          </w:p>
        </w:tc>
      </w:tr>
      <w:tr w:rsidR="00F8580C" w:rsidRPr="009B1DC7" w14:paraId="02C8B77B" w14:textId="77777777" w:rsidTr="003C0242">
        <w:trPr>
          <w:trHeight w:val="516"/>
        </w:trPr>
        <w:tc>
          <w:tcPr>
            <w:tcW w:w="1649" w:type="dxa"/>
            <w:noWrap/>
            <w:hideMark/>
          </w:tcPr>
          <w:p w14:paraId="2D82CA61" w14:textId="77777777" w:rsidR="00F8580C" w:rsidRPr="009B1DC7" w:rsidRDefault="00F8580C" w:rsidP="009B1DC7">
            <w:pPr>
              <w:spacing w:after="108" w:line="259" w:lineRule="auto"/>
              <w:ind w:left="0" w:firstLine="0"/>
              <w:jc w:val="left"/>
            </w:pPr>
            <w:r w:rsidRPr="009B1DC7">
              <w:t>700</w:t>
            </w:r>
          </w:p>
        </w:tc>
        <w:tc>
          <w:tcPr>
            <w:tcW w:w="1328" w:type="dxa"/>
            <w:noWrap/>
            <w:hideMark/>
          </w:tcPr>
          <w:p w14:paraId="0D9AAD54" w14:textId="77777777" w:rsidR="00F8580C" w:rsidRPr="009B1DC7" w:rsidRDefault="00F8580C" w:rsidP="009B1DC7">
            <w:pPr>
              <w:spacing w:after="108" w:line="259" w:lineRule="auto"/>
              <w:ind w:left="0" w:firstLine="0"/>
              <w:jc w:val="left"/>
            </w:pPr>
            <w:r w:rsidRPr="009B1DC7">
              <w:t>12</w:t>
            </w:r>
          </w:p>
        </w:tc>
        <w:tc>
          <w:tcPr>
            <w:tcW w:w="1216" w:type="dxa"/>
            <w:noWrap/>
            <w:hideMark/>
          </w:tcPr>
          <w:p w14:paraId="01F82AF0" w14:textId="77777777" w:rsidR="00F8580C" w:rsidRPr="009B1DC7" w:rsidRDefault="00F8580C" w:rsidP="009B1DC7">
            <w:pPr>
              <w:spacing w:after="108" w:line="259" w:lineRule="auto"/>
              <w:ind w:left="0" w:firstLine="0"/>
              <w:jc w:val="left"/>
            </w:pPr>
            <w:r w:rsidRPr="009B1DC7">
              <w:t>600</w:t>
            </w:r>
          </w:p>
        </w:tc>
        <w:tc>
          <w:tcPr>
            <w:tcW w:w="1870" w:type="dxa"/>
            <w:noWrap/>
            <w:hideMark/>
          </w:tcPr>
          <w:p w14:paraId="2893EE3D" w14:textId="77777777" w:rsidR="00F8580C" w:rsidRPr="009B1DC7" w:rsidRDefault="00F8580C" w:rsidP="009B1DC7">
            <w:pPr>
              <w:spacing w:after="108" w:line="259" w:lineRule="auto"/>
              <w:ind w:left="0" w:firstLine="0"/>
              <w:jc w:val="left"/>
            </w:pPr>
            <w:r w:rsidRPr="009B1DC7">
              <w:t>94.8</w:t>
            </w:r>
          </w:p>
        </w:tc>
        <w:tc>
          <w:tcPr>
            <w:tcW w:w="1450" w:type="dxa"/>
            <w:noWrap/>
            <w:hideMark/>
          </w:tcPr>
          <w:p w14:paraId="4E2764B7" w14:textId="77777777" w:rsidR="00F8580C" w:rsidRPr="009B1DC7" w:rsidRDefault="00F8580C" w:rsidP="009B1DC7">
            <w:pPr>
              <w:spacing w:after="108" w:line="259" w:lineRule="auto"/>
              <w:ind w:left="0" w:firstLine="0"/>
              <w:jc w:val="left"/>
            </w:pPr>
            <w:r w:rsidRPr="009B1DC7">
              <w:t>11.3</w:t>
            </w:r>
          </w:p>
        </w:tc>
        <w:tc>
          <w:tcPr>
            <w:tcW w:w="1134" w:type="dxa"/>
            <w:noWrap/>
            <w:hideMark/>
          </w:tcPr>
          <w:p w14:paraId="584FA70E" w14:textId="77777777" w:rsidR="00F8580C" w:rsidRPr="009B1DC7" w:rsidRDefault="00F8580C" w:rsidP="009B1DC7">
            <w:pPr>
              <w:spacing w:after="108" w:line="259" w:lineRule="auto"/>
              <w:ind w:left="0" w:firstLine="0"/>
              <w:jc w:val="left"/>
            </w:pPr>
            <w:r w:rsidRPr="009B1DC7">
              <w:t>9.8</w:t>
            </w:r>
          </w:p>
        </w:tc>
      </w:tr>
      <w:tr w:rsidR="00F8580C" w:rsidRPr="009B1DC7" w14:paraId="543E43AF" w14:textId="77777777" w:rsidTr="003C0242">
        <w:trPr>
          <w:trHeight w:val="516"/>
        </w:trPr>
        <w:tc>
          <w:tcPr>
            <w:tcW w:w="1649" w:type="dxa"/>
            <w:noWrap/>
            <w:hideMark/>
          </w:tcPr>
          <w:p w14:paraId="7A8E91AC" w14:textId="77777777" w:rsidR="00F8580C" w:rsidRPr="009B1DC7" w:rsidRDefault="00F8580C" w:rsidP="009B1DC7">
            <w:pPr>
              <w:spacing w:after="108" w:line="259" w:lineRule="auto"/>
              <w:ind w:left="0" w:firstLine="0"/>
              <w:jc w:val="left"/>
            </w:pPr>
            <w:r w:rsidRPr="009B1DC7">
              <w:t>700</w:t>
            </w:r>
          </w:p>
        </w:tc>
        <w:tc>
          <w:tcPr>
            <w:tcW w:w="1328" w:type="dxa"/>
            <w:noWrap/>
            <w:hideMark/>
          </w:tcPr>
          <w:p w14:paraId="4A776560" w14:textId="77777777" w:rsidR="00F8580C" w:rsidRPr="009B1DC7" w:rsidRDefault="00F8580C" w:rsidP="009B1DC7">
            <w:pPr>
              <w:spacing w:after="108" w:line="259" w:lineRule="auto"/>
              <w:ind w:left="0" w:firstLine="0"/>
              <w:jc w:val="left"/>
            </w:pPr>
            <w:r w:rsidRPr="009B1DC7">
              <w:t>9.5</w:t>
            </w:r>
          </w:p>
        </w:tc>
        <w:tc>
          <w:tcPr>
            <w:tcW w:w="1216" w:type="dxa"/>
            <w:noWrap/>
            <w:hideMark/>
          </w:tcPr>
          <w:p w14:paraId="6178F14F" w14:textId="77777777" w:rsidR="00F8580C" w:rsidRPr="009B1DC7" w:rsidRDefault="00F8580C" w:rsidP="009B1DC7">
            <w:pPr>
              <w:spacing w:after="108" w:line="259" w:lineRule="auto"/>
              <w:ind w:left="0" w:firstLine="0"/>
              <w:jc w:val="left"/>
            </w:pPr>
            <w:r w:rsidRPr="009B1DC7">
              <w:t>600</w:t>
            </w:r>
          </w:p>
        </w:tc>
        <w:tc>
          <w:tcPr>
            <w:tcW w:w="1870" w:type="dxa"/>
            <w:noWrap/>
            <w:hideMark/>
          </w:tcPr>
          <w:p w14:paraId="77CE50F1" w14:textId="77777777" w:rsidR="00F8580C" w:rsidRPr="009B1DC7" w:rsidRDefault="00F8580C" w:rsidP="009B1DC7">
            <w:pPr>
              <w:spacing w:after="108" w:line="259" w:lineRule="auto"/>
              <w:ind w:left="0" w:firstLine="0"/>
              <w:jc w:val="left"/>
            </w:pPr>
            <w:r w:rsidRPr="009B1DC7">
              <w:t>94.8</w:t>
            </w:r>
          </w:p>
        </w:tc>
        <w:tc>
          <w:tcPr>
            <w:tcW w:w="1450" w:type="dxa"/>
            <w:noWrap/>
            <w:hideMark/>
          </w:tcPr>
          <w:p w14:paraId="4104274F" w14:textId="77777777" w:rsidR="00F8580C" w:rsidRPr="009B1DC7" w:rsidRDefault="00F8580C" w:rsidP="009B1DC7">
            <w:pPr>
              <w:spacing w:after="108" w:line="259" w:lineRule="auto"/>
              <w:ind w:left="0" w:firstLine="0"/>
              <w:jc w:val="left"/>
            </w:pPr>
            <w:r w:rsidRPr="009B1DC7">
              <w:t>11.3</w:t>
            </w:r>
          </w:p>
        </w:tc>
        <w:tc>
          <w:tcPr>
            <w:tcW w:w="1134" w:type="dxa"/>
            <w:noWrap/>
            <w:hideMark/>
          </w:tcPr>
          <w:p w14:paraId="5764E1FB" w14:textId="77777777" w:rsidR="00F8580C" w:rsidRPr="009B1DC7" w:rsidRDefault="00F8580C" w:rsidP="009B1DC7">
            <w:pPr>
              <w:spacing w:after="108" w:line="259" w:lineRule="auto"/>
              <w:ind w:left="0" w:firstLine="0"/>
              <w:jc w:val="left"/>
            </w:pPr>
            <w:r w:rsidRPr="009B1DC7">
              <w:t>9.2</w:t>
            </w:r>
          </w:p>
        </w:tc>
      </w:tr>
      <w:tr w:rsidR="00F8580C" w:rsidRPr="009B1DC7" w14:paraId="1EA7B80E" w14:textId="77777777" w:rsidTr="003C0242">
        <w:trPr>
          <w:trHeight w:val="516"/>
        </w:trPr>
        <w:tc>
          <w:tcPr>
            <w:tcW w:w="1649" w:type="dxa"/>
            <w:noWrap/>
            <w:hideMark/>
          </w:tcPr>
          <w:p w14:paraId="5D0A46BB" w14:textId="77777777" w:rsidR="00F8580C" w:rsidRPr="009B1DC7" w:rsidRDefault="00F8580C" w:rsidP="009B1DC7">
            <w:pPr>
              <w:spacing w:after="108" w:line="259" w:lineRule="auto"/>
              <w:ind w:left="0" w:firstLine="0"/>
              <w:jc w:val="left"/>
            </w:pPr>
            <w:r w:rsidRPr="009B1DC7">
              <w:t>700</w:t>
            </w:r>
          </w:p>
        </w:tc>
        <w:tc>
          <w:tcPr>
            <w:tcW w:w="1328" w:type="dxa"/>
            <w:noWrap/>
            <w:hideMark/>
          </w:tcPr>
          <w:p w14:paraId="6E486A3E" w14:textId="77777777" w:rsidR="00F8580C" w:rsidRPr="009B1DC7" w:rsidRDefault="00F8580C" w:rsidP="009B1DC7">
            <w:pPr>
              <w:spacing w:after="108" w:line="259" w:lineRule="auto"/>
              <w:ind w:left="0" w:firstLine="0"/>
              <w:jc w:val="left"/>
            </w:pPr>
            <w:r w:rsidRPr="009B1DC7">
              <w:t>10</w:t>
            </w:r>
          </w:p>
        </w:tc>
        <w:tc>
          <w:tcPr>
            <w:tcW w:w="1216" w:type="dxa"/>
            <w:noWrap/>
            <w:hideMark/>
          </w:tcPr>
          <w:p w14:paraId="6B20C575" w14:textId="77777777" w:rsidR="00F8580C" w:rsidRPr="009B1DC7" w:rsidRDefault="00F8580C" w:rsidP="009B1DC7">
            <w:pPr>
              <w:spacing w:after="108" w:line="259" w:lineRule="auto"/>
              <w:ind w:left="0" w:firstLine="0"/>
              <w:jc w:val="left"/>
            </w:pPr>
            <w:r w:rsidRPr="009B1DC7">
              <w:t>800</w:t>
            </w:r>
          </w:p>
        </w:tc>
        <w:tc>
          <w:tcPr>
            <w:tcW w:w="1870" w:type="dxa"/>
            <w:noWrap/>
            <w:hideMark/>
          </w:tcPr>
          <w:p w14:paraId="6343F9EF" w14:textId="77777777" w:rsidR="00F8580C" w:rsidRPr="009B1DC7" w:rsidRDefault="00F8580C" w:rsidP="009B1DC7">
            <w:pPr>
              <w:spacing w:after="108" w:line="259" w:lineRule="auto"/>
              <w:ind w:left="0" w:firstLine="0"/>
              <w:jc w:val="left"/>
            </w:pPr>
            <w:r w:rsidRPr="009B1DC7">
              <w:t>94.8</w:t>
            </w:r>
          </w:p>
        </w:tc>
        <w:tc>
          <w:tcPr>
            <w:tcW w:w="1450" w:type="dxa"/>
            <w:noWrap/>
            <w:hideMark/>
          </w:tcPr>
          <w:p w14:paraId="41D83D56" w14:textId="77777777" w:rsidR="00F8580C" w:rsidRPr="009B1DC7" w:rsidRDefault="00F8580C" w:rsidP="009B1DC7">
            <w:pPr>
              <w:spacing w:after="108" w:line="259" w:lineRule="auto"/>
              <w:ind w:left="0" w:firstLine="0"/>
              <w:jc w:val="left"/>
            </w:pPr>
            <w:r w:rsidRPr="009B1DC7">
              <w:t>11.3</w:t>
            </w:r>
          </w:p>
        </w:tc>
        <w:tc>
          <w:tcPr>
            <w:tcW w:w="1134" w:type="dxa"/>
            <w:noWrap/>
            <w:hideMark/>
          </w:tcPr>
          <w:p w14:paraId="1FB5DB38" w14:textId="77777777" w:rsidR="00F8580C" w:rsidRPr="009B1DC7" w:rsidRDefault="00F8580C" w:rsidP="009B1DC7">
            <w:pPr>
              <w:spacing w:after="108" w:line="259" w:lineRule="auto"/>
              <w:ind w:left="0" w:firstLine="0"/>
              <w:jc w:val="left"/>
            </w:pPr>
            <w:r w:rsidRPr="009B1DC7">
              <w:t>7.1</w:t>
            </w:r>
          </w:p>
        </w:tc>
      </w:tr>
      <w:tr w:rsidR="00F8580C" w:rsidRPr="009B1DC7" w14:paraId="7E26CC5D" w14:textId="77777777" w:rsidTr="003C0242">
        <w:trPr>
          <w:trHeight w:val="516"/>
        </w:trPr>
        <w:tc>
          <w:tcPr>
            <w:tcW w:w="1649" w:type="dxa"/>
            <w:noWrap/>
            <w:hideMark/>
          </w:tcPr>
          <w:p w14:paraId="5190B49C" w14:textId="77777777" w:rsidR="00F8580C" w:rsidRPr="009B1DC7" w:rsidRDefault="00F8580C" w:rsidP="009B1DC7">
            <w:pPr>
              <w:spacing w:after="108" w:line="259" w:lineRule="auto"/>
              <w:ind w:left="0" w:firstLine="0"/>
              <w:jc w:val="left"/>
            </w:pPr>
            <w:r w:rsidRPr="009B1DC7">
              <w:t>700</w:t>
            </w:r>
          </w:p>
        </w:tc>
        <w:tc>
          <w:tcPr>
            <w:tcW w:w="1328" w:type="dxa"/>
            <w:noWrap/>
            <w:hideMark/>
          </w:tcPr>
          <w:p w14:paraId="376D9C57" w14:textId="77777777" w:rsidR="00F8580C" w:rsidRPr="009B1DC7" w:rsidRDefault="00F8580C" w:rsidP="009B1DC7">
            <w:pPr>
              <w:spacing w:after="108" w:line="259" w:lineRule="auto"/>
              <w:ind w:left="0" w:firstLine="0"/>
              <w:jc w:val="left"/>
            </w:pPr>
            <w:r w:rsidRPr="009B1DC7">
              <w:t>11</w:t>
            </w:r>
          </w:p>
        </w:tc>
        <w:tc>
          <w:tcPr>
            <w:tcW w:w="1216" w:type="dxa"/>
            <w:noWrap/>
            <w:hideMark/>
          </w:tcPr>
          <w:p w14:paraId="03137D04" w14:textId="77777777" w:rsidR="00F8580C" w:rsidRPr="009B1DC7" w:rsidRDefault="00F8580C" w:rsidP="009B1DC7">
            <w:pPr>
              <w:spacing w:after="108" w:line="259" w:lineRule="auto"/>
              <w:ind w:left="0" w:firstLine="0"/>
              <w:jc w:val="left"/>
            </w:pPr>
            <w:r w:rsidRPr="009B1DC7">
              <w:t>600</w:t>
            </w:r>
          </w:p>
        </w:tc>
        <w:tc>
          <w:tcPr>
            <w:tcW w:w="1870" w:type="dxa"/>
            <w:noWrap/>
            <w:hideMark/>
          </w:tcPr>
          <w:p w14:paraId="1DAFB9E7" w14:textId="77777777" w:rsidR="00F8580C" w:rsidRPr="009B1DC7" w:rsidRDefault="00F8580C" w:rsidP="009B1DC7">
            <w:pPr>
              <w:spacing w:after="108" w:line="259" w:lineRule="auto"/>
              <w:ind w:left="0" w:firstLine="0"/>
              <w:jc w:val="left"/>
            </w:pPr>
            <w:r w:rsidRPr="009B1DC7">
              <w:t>98.1</w:t>
            </w:r>
          </w:p>
        </w:tc>
        <w:tc>
          <w:tcPr>
            <w:tcW w:w="1450" w:type="dxa"/>
            <w:noWrap/>
            <w:hideMark/>
          </w:tcPr>
          <w:p w14:paraId="797B9647" w14:textId="77777777" w:rsidR="00F8580C" w:rsidRPr="009B1DC7" w:rsidRDefault="00F8580C" w:rsidP="009B1DC7">
            <w:pPr>
              <w:spacing w:after="108" w:line="259" w:lineRule="auto"/>
              <w:ind w:left="0" w:firstLine="0"/>
              <w:jc w:val="left"/>
            </w:pPr>
            <w:r w:rsidRPr="009B1DC7">
              <w:t>5.1</w:t>
            </w:r>
          </w:p>
        </w:tc>
        <w:tc>
          <w:tcPr>
            <w:tcW w:w="1134" w:type="dxa"/>
            <w:noWrap/>
            <w:hideMark/>
          </w:tcPr>
          <w:p w14:paraId="15411DF4" w14:textId="77777777" w:rsidR="00F8580C" w:rsidRPr="009B1DC7" w:rsidRDefault="00F8580C" w:rsidP="009B1DC7">
            <w:pPr>
              <w:spacing w:after="108" w:line="259" w:lineRule="auto"/>
              <w:ind w:left="0" w:firstLine="0"/>
              <w:jc w:val="left"/>
            </w:pPr>
            <w:r w:rsidRPr="009B1DC7">
              <w:t>44.4</w:t>
            </w:r>
          </w:p>
        </w:tc>
      </w:tr>
      <w:tr w:rsidR="00F8580C" w:rsidRPr="009B1DC7" w14:paraId="70E2D467" w14:textId="77777777" w:rsidTr="003C0242">
        <w:trPr>
          <w:trHeight w:val="516"/>
        </w:trPr>
        <w:tc>
          <w:tcPr>
            <w:tcW w:w="1649" w:type="dxa"/>
            <w:noWrap/>
            <w:hideMark/>
          </w:tcPr>
          <w:p w14:paraId="585C9C85" w14:textId="77777777" w:rsidR="00F8580C" w:rsidRPr="009B1DC7" w:rsidRDefault="00F8580C" w:rsidP="009B1DC7">
            <w:pPr>
              <w:spacing w:after="108" w:line="259" w:lineRule="auto"/>
              <w:ind w:left="0" w:firstLine="0"/>
              <w:jc w:val="left"/>
            </w:pPr>
            <w:r w:rsidRPr="009B1DC7">
              <w:t>290</w:t>
            </w:r>
          </w:p>
        </w:tc>
        <w:tc>
          <w:tcPr>
            <w:tcW w:w="1328" w:type="dxa"/>
            <w:noWrap/>
            <w:hideMark/>
          </w:tcPr>
          <w:p w14:paraId="73ED8B28"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7B006C7F"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5A4F44CA" w14:textId="77777777" w:rsidR="00F8580C" w:rsidRPr="009B1DC7" w:rsidRDefault="00F8580C" w:rsidP="009B1DC7">
            <w:pPr>
              <w:spacing w:after="108" w:line="259" w:lineRule="auto"/>
              <w:ind w:left="0" w:firstLine="0"/>
              <w:jc w:val="left"/>
            </w:pPr>
            <w:r w:rsidRPr="009B1DC7">
              <w:t>75</w:t>
            </w:r>
          </w:p>
        </w:tc>
        <w:tc>
          <w:tcPr>
            <w:tcW w:w="1450" w:type="dxa"/>
            <w:noWrap/>
            <w:hideMark/>
          </w:tcPr>
          <w:p w14:paraId="2E0ECE94" w14:textId="77777777" w:rsidR="00F8580C" w:rsidRPr="009B1DC7" w:rsidRDefault="00F8580C" w:rsidP="009B1DC7">
            <w:pPr>
              <w:spacing w:after="108" w:line="259" w:lineRule="auto"/>
              <w:ind w:left="0" w:firstLine="0"/>
              <w:jc w:val="left"/>
            </w:pPr>
            <w:r w:rsidRPr="009B1DC7">
              <w:t>6.5</w:t>
            </w:r>
          </w:p>
        </w:tc>
        <w:tc>
          <w:tcPr>
            <w:tcW w:w="1134" w:type="dxa"/>
            <w:noWrap/>
            <w:hideMark/>
          </w:tcPr>
          <w:p w14:paraId="0917CB67" w14:textId="77777777" w:rsidR="00F8580C" w:rsidRPr="009B1DC7" w:rsidRDefault="00F8580C" w:rsidP="009B1DC7">
            <w:pPr>
              <w:spacing w:after="108" w:line="259" w:lineRule="auto"/>
              <w:ind w:left="0" w:firstLine="0"/>
              <w:jc w:val="left"/>
            </w:pPr>
            <w:r w:rsidRPr="009B1DC7">
              <w:t>80</w:t>
            </w:r>
          </w:p>
        </w:tc>
      </w:tr>
      <w:tr w:rsidR="00F8580C" w:rsidRPr="009B1DC7" w14:paraId="5D977CA9" w14:textId="77777777" w:rsidTr="003C0242">
        <w:trPr>
          <w:trHeight w:val="516"/>
        </w:trPr>
        <w:tc>
          <w:tcPr>
            <w:tcW w:w="1649" w:type="dxa"/>
            <w:noWrap/>
            <w:hideMark/>
          </w:tcPr>
          <w:p w14:paraId="72168681" w14:textId="77777777" w:rsidR="00F8580C" w:rsidRPr="009B1DC7" w:rsidRDefault="00F8580C" w:rsidP="009B1DC7">
            <w:pPr>
              <w:spacing w:after="108" w:line="259" w:lineRule="auto"/>
              <w:ind w:left="0" w:firstLine="0"/>
              <w:jc w:val="left"/>
            </w:pPr>
            <w:r w:rsidRPr="009B1DC7">
              <w:t>560</w:t>
            </w:r>
          </w:p>
        </w:tc>
        <w:tc>
          <w:tcPr>
            <w:tcW w:w="1328" w:type="dxa"/>
            <w:noWrap/>
            <w:hideMark/>
          </w:tcPr>
          <w:p w14:paraId="6532E850"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6D07432A"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4AA896FF" w14:textId="77777777" w:rsidR="00F8580C" w:rsidRPr="009B1DC7" w:rsidRDefault="00F8580C" w:rsidP="009B1DC7">
            <w:pPr>
              <w:spacing w:after="108" w:line="259" w:lineRule="auto"/>
              <w:ind w:left="0" w:firstLine="0"/>
              <w:jc w:val="left"/>
            </w:pPr>
            <w:r w:rsidRPr="009B1DC7">
              <w:t>75</w:t>
            </w:r>
          </w:p>
        </w:tc>
        <w:tc>
          <w:tcPr>
            <w:tcW w:w="1450" w:type="dxa"/>
            <w:noWrap/>
            <w:hideMark/>
          </w:tcPr>
          <w:p w14:paraId="40B58E7A" w14:textId="77777777" w:rsidR="00F8580C" w:rsidRPr="009B1DC7" w:rsidRDefault="00F8580C" w:rsidP="009B1DC7">
            <w:pPr>
              <w:spacing w:after="108" w:line="259" w:lineRule="auto"/>
              <w:ind w:left="0" w:firstLine="0"/>
              <w:jc w:val="left"/>
            </w:pPr>
            <w:r w:rsidRPr="009B1DC7">
              <w:t>6.5</w:t>
            </w:r>
          </w:p>
        </w:tc>
        <w:tc>
          <w:tcPr>
            <w:tcW w:w="1134" w:type="dxa"/>
            <w:noWrap/>
            <w:hideMark/>
          </w:tcPr>
          <w:p w14:paraId="1027AFFF" w14:textId="77777777" w:rsidR="00F8580C" w:rsidRPr="009B1DC7" w:rsidRDefault="00F8580C" w:rsidP="009B1DC7">
            <w:pPr>
              <w:spacing w:after="108" w:line="259" w:lineRule="auto"/>
              <w:ind w:left="0" w:firstLine="0"/>
              <w:jc w:val="left"/>
            </w:pPr>
            <w:r w:rsidRPr="009B1DC7">
              <w:t>48</w:t>
            </w:r>
          </w:p>
        </w:tc>
      </w:tr>
      <w:tr w:rsidR="00F8580C" w:rsidRPr="009B1DC7" w14:paraId="1C5C47A3" w14:textId="77777777" w:rsidTr="003C0242">
        <w:trPr>
          <w:trHeight w:val="516"/>
        </w:trPr>
        <w:tc>
          <w:tcPr>
            <w:tcW w:w="1649" w:type="dxa"/>
            <w:noWrap/>
            <w:hideMark/>
          </w:tcPr>
          <w:p w14:paraId="7D20B64C" w14:textId="77777777" w:rsidR="00F8580C" w:rsidRPr="009B1DC7" w:rsidRDefault="00F8580C" w:rsidP="009B1DC7">
            <w:pPr>
              <w:spacing w:after="108" w:line="259" w:lineRule="auto"/>
              <w:ind w:left="0" w:firstLine="0"/>
              <w:jc w:val="left"/>
            </w:pPr>
            <w:r w:rsidRPr="009B1DC7">
              <w:t>455</w:t>
            </w:r>
          </w:p>
        </w:tc>
        <w:tc>
          <w:tcPr>
            <w:tcW w:w="1328" w:type="dxa"/>
            <w:noWrap/>
            <w:hideMark/>
          </w:tcPr>
          <w:p w14:paraId="6AFE73F3"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3EB3124F"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76D2433A" w14:textId="77777777" w:rsidR="00F8580C" w:rsidRPr="009B1DC7" w:rsidRDefault="00F8580C" w:rsidP="009B1DC7">
            <w:pPr>
              <w:spacing w:after="108" w:line="259" w:lineRule="auto"/>
              <w:ind w:left="0" w:firstLine="0"/>
              <w:jc w:val="left"/>
            </w:pPr>
            <w:r w:rsidRPr="009B1DC7">
              <w:t>75</w:t>
            </w:r>
          </w:p>
        </w:tc>
        <w:tc>
          <w:tcPr>
            <w:tcW w:w="1450" w:type="dxa"/>
            <w:noWrap/>
            <w:hideMark/>
          </w:tcPr>
          <w:p w14:paraId="7B6A02CD" w14:textId="77777777" w:rsidR="00F8580C" w:rsidRPr="009B1DC7" w:rsidRDefault="00F8580C" w:rsidP="009B1DC7">
            <w:pPr>
              <w:spacing w:after="108" w:line="259" w:lineRule="auto"/>
              <w:ind w:left="0" w:firstLine="0"/>
              <w:jc w:val="left"/>
            </w:pPr>
            <w:r w:rsidRPr="009B1DC7">
              <w:t>6.5</w:t>
            </w:r>
          </w:p>
        </w:tc>
        <w:tc>
          <w:tcPr>
            <w:tcW w:w="1134" w:type="dxa"/>
            <w:noWrap/>
            <w:hideMark/>
          </w:tcPr>
          <w:p w14:paraId="2CFA60B2" w14:textId="77777777" w:rsidR="00F8580C" w:rsidRPr="009B1DC7" w:rsidRDefault="00F8580C" w:rsidP="009B1DC7">
            <w:pPr>
              <w:spacing w:after="108" w:line="259" w:lineRule="auto"/>
              <w:ind w:left="0" w:firstLine="0"/>
              <w:jc w:val="left"/>
            </w:pPr>
            <w:r w:rsidRPr="009B1DC7">
              <w:t>50</w:t>
            </w:r>
          </w:p>
        </w:tc>
      </w:tr>
      <w:tr w:rsidR="00F8580C" w:rsidRPr="009B1DC7" w14:paraId="238812C8" w14:textId="77777777" w:rsidTr="003C0242">
        <w:trPr>
          <w:trHeight w:val="516"/>
        </w:trPr>
        <w:tc>
          <w:tcPr>
            <w:tcW w:w="1649" w:type="dxa"/>
            <w:noWrap/>
            <w:hideMark/>
          </w:tcPr>
          <w:p w14:paraId="57FADA34" w14:textId="77777777" w:rsidR="00F8580C" w:rsidRPr="009B1DC7" w:rsidRDefault="00F8580C" w:rsidP="009B1DC7">
            <w:pPr>
              <w:spacing w:after="108" w:line="259" w:lineRule="auto"/>
              <w:ind w:left="0" w:firstLine="0"/>
              <w:jc w:val="left"/>
            </w:pPr>
            <w:r w:rsidRPr="009B1DC7">
              <w:t>305</w:t>
            </w:r>
          </w:p>
        </w:tc>
        <w:tc>
          <w:tcPr>
            <w:tcW w:w="1328" w:type="dxa"/>
            <w:noWrap/>
            <w:hideMark/>
          </w:tcPr>
          <w:p w14:paraId="4D91F094"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72C748FC"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6247E8FA" w14:textId="77777777" w:rsidR="00F8580C" w:rsidRPr="009B1DC7" w:rsidRDefault="00F8580C" w:rsidP="009B1DC7">
            <w:pPr>
              <w:spacing w:after="108" w:line="259" w:lineRule="auto"/>
              <w:ind w:left="0" w:firstLine="0"/>
              <w:jc w:val="left"/>
            </w:pPr>
            <w:r w:rsidRPr="009B1DC7">
              <w:t>75</w:t>
            </w:r>
          </w:p>
        </w:tc>
        <w:tc>
          <w:tcPr>
            <w:tcW w:w="1450" w:type="dxa"/>
            <w:noWrap/>
            <w:hideMark/>
          </w:tcPr>
          <w:p w14:paraId="7BC19B5A" w14:textId="77777777" w:rsidR="00F8580C" w:rsidRPr="009B1DC7" w:rsidRDefault="00F8580C" w:rsidP="009B1DC7">
            <w:pPr>
              <w:spacing w:after="108" w:line="259" w:lineRule="auto"/>
              <w:ind w:left="0" w:firstLine="0"/>
              <w:jc w:val="left"/>
            </w:pPr>
            <w:r w:rsidRPr="009B1DC7">
              <w:t>6.5</w:t>
            </w:r>
          </w:p>
        </w:tc>
        <w:tc>
          <w:tcPr>
            <w:tcW w:w="1134" w:type="dxa"/>
            <w:noWrap/>
            <w:hideMark/>
          </w:tcPr>
          <w:p w14:paraId="4D71D869" w14:textId="77777777" w:rsidR="00F8580C" w:rsidRPr="009B1DC7" w:rsidRDefault="00F8580C" w:rsidP="009B1DC7">
            <w:pPr>
              <w:spacing w:after="108" w:line="259" w:lineRule="auto"/>
              <w:ind w:left="0" w:firstLine="0"/>
              <w:jc w:val="left"/>
            </w:pPr>
            <w:r w:rsidRPr="009B1DC7">
              <w:t>65</w:t>
            </w:r>
          </w:p>
        </w:tc>
      </w:tr>
      <w:tr w:rsidR="00F8580C" w:rsidRPr="009B1DC7" w14:paraId="0D89F32D" w14:textId="77777777" w:rsidTr="003C0242">
        <w:trPr>
          <w:trHeight w:val="516"/>
        </w:trPr>
        <w:tc>
          <w:tcPr>
            <w:tcW w:w="1649" w:type="dxa"/>
            <w:noWrap/>
            <w:hideMark/>
          </w:tcPr>
          <w:p w14:paraId="1A990CBD" w14:textId="77777777" w:rsidR="00F8580C" w:rsidRPr="009B1DC7" w:rsidRDefault="00F8580C" w:rsidP="009B1DC7">
            <w:pPr>
              <w:spacing w:after="108" w:line="259" w:lineRule="auto"/>
              <w:ind w:left="0" w:firstLine="0"/>
              <w:jc w:val="left"/>
            </w:pPr>
            <w:r w:rsidRPr="009B1DC7">
              <w:t>280</w:t>
            </w:r>
          </w:p>
        </w:tc>
        <w:tc>
          <w:tcPr>
            <w:tcW w:w="1328" w:type="dxa"/>
            <w:noWrap/>
            <w:hideMark/>
          </w:tcPr>
          <w:p w14:paraId="7C8A6E7F"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65BDF50C"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436EB164" w14:textId="77777777" w:rsidR="00F8580C" w:rsidRPr="009B1DC7" w:rsidRDefault="00F8580C" w:rsidP="009B1DC7">
            <w:pPr>
              <w:spacing w:after="108" w:line="259" w:lineRule="auto"/>
              <w:ind w:left="0" w:firstLine="0"/>
              <w:jc w:val="left"/>
            </w:pPr>
            <w:r w:rsidRPr="009B1DC7">
              <w:t>75</w:t>
            </w:r>
          </w:p>
        </w:tc>
        <w:tc>
          <w:tcPr>
            <w:tcW w:w="1450" w:type="dxa"/>
            <w:noWrap/>
            <w:hideMark/>
          </w:tcPr>
          <w:p w14:paraId="08980F9D" w14:textId="77777777" w:rsidR="00F8580C" w:rsidRPr="009B1DC7" w:rsidRDefault="00F8580C" w:rsidP="009B1DC7">
            <w:pPr>
              <w:spacing w:after="108" w:line="259" w:lineRule="auto"/>
              <w:ind w:left="0" w:firstLine="0"/>
              <w:jc w:val="left"/>
            </w:pPr>
            <w:r w:rsidRPr="009B1DC7">
              <w:t>6.5</w:t>
            </w:r>
          </w:p>
        </w:tc>
        <w:tc>
          <w:tcPr>
            <w:tcW w:w="1134" w:type="dxa"/>
            <w:noWrap/>
            <w:hideMark/>
          </w:tcPr>
          <w:p w14:paraId="4C9BBC0C" w14:textId="77777777" w:rsidR="00F8580C" w:rsidRPr="009B1DC7" w:rsidRDefault="00F8580C" w:rsidP="009B1DC7">
            <w:pPr>
              <w:spacing w:after="108" w:line="259" w:lineRule="auto"/>
              <w:ind w:left="0" w:firstLine="0"/>
              <w:jc w:val="left"/>
            </w:pPr>
            <w:r w:rsidRPr="009B1DC7">
              <w:t>80</w:t>
            </w:r>
          </w:p>
        </w:tc>
      </w:tr>
      <w:tr w:rsidR="00F8580C" w:rsidRPr="009B1DC7" w14:paraId="6C411075" w14:textId="77777777" w:rsidTr="003C0242">
        <w:trPr>
          <w:trHeight w:val="516"/>
        </w:trPr>
        <w:tc>
          <w:tcPr>
            <w:tcW w:w="1649" w:type="dxa"/>
            <w:noWrap/>
            <w:hideMark/>
          </w:tcPr>
          <w:p w14:paraId="1B93BE7F" w14:textId="77777777" w:rsidR="00F8580C" w:rsidRPr="009B1DC7" w:rsidRDefault="00F8580C" w:rsidP="009B1DC7">
            <w:pPr>
              <w:spacing w:after="108" w:line="259" w:lineRule="auto"/>
              <w:ind w:left="0" w:firstLine="0"/>
              <w:jc w:val="left"/>
            </w:pPr>
            <w:r w:rsidRPr="009B1DC7">
              <w:t>300</w:t>
            </w:r>
          </w:p>
        </w:tc>
        <w:tc>
          <w:tcPr>
            <w:tcW w:w="1328" w:type="dxa"/>
            <w:noWrap/>
            <w:hideMark/>
          </w:tcPr>
          <w:p w14:paraId="0DFFE13D"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2C708D85"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74F1EF2B" w14:textId="77777777" w:rsidR="00F8580C" w:rsidRPr="009B1DC7" w:rsidRDefault="00F8580C" w:rsidP="009B1DC7">
            <w:pPr>
              <w:spacing w:after="108" w:line="259" w:lineRule="auto"/>
              <w:ind w:left="0" w:firstLine="0"/>
              <w:jc w:val="left"/>
            </w:pPr>
            <w:r w:rsidRPr="009B1DC7">
              <w:t>75</w:t>
            </w:r>
          </w:p>
        </w:tc>
        <w:tc>
          <w:tcPr>
            <w:tcW w:w="1450" w:type="dxa"/>
            <w:noWrap/>
            <w:hideMark/>
          </w:tcPr>
          <w:p w14:paraId="00714C3F" w14:textId="77777777" w:rsidR="00F8580C" w:rsidRPr="009B1DC7" w:rsidRDefault="00F8580C" w:rsidP="009B1DC7">
            <w:pPr>
              <w:spacing w:after="108" w:line="259" w:lineRule="auto"/>
              <w:ind w:left="0" w:firstLine="0"/>
              <w:jc w:val="left"/>
            </w:pPr>
            <w:r w:rsidRPr="009B1DC7">
              <w:t>6.5</w:t>
            </w:r>
          </w:p>
        </w:tc>
        <w:tc>
          <w:tcPr>
            <w:tcW w:w="1134" w:type="dxa"/>
            <w:noWrap/>
            <w:hideMark/>
          </w:tcPr>
          <w:p w14:paraId="1586B7AC" w14:textId="77777777" w:rsidR="00F8580C" w:rsidRPr="009B1DC7" w:rsidRDefault="00F8580C" w:rsidP="009B1DC7">
            <w:pPr>
              <w:spacing w:after="108" w:line="259" w:lineRule="auto"/>
              <w:ind w:left="0" w:firstLine="0"/>
              <w:jc w:val="left"/>
            </w:pPr>
            <w:r w:rsidRPr="009B1DC7">
              <w:t>68</w:t>
            </w:r>
          </w:p>
        </w:tc>
      </w:tr>
      <w:tr w:rsidR="00F8580C" w:rsidRPr="009B1DC7" w14:paraId="30197312" w14:textId="77777777" w:rsidTr="003C0242">
        <w:trPr>
          <w:trHeight w:val="516"/>
        </w:trPr>
        <w:tc>
          <w:tcPr>
            <w:tcW w:w="1649" w:type="dxa"/>
            <w:noWrap/>
            <w:hideMark/>
          </w:tcPr>
          <w:p w14:paraId="73E38A27" w14:textId="77777777" w:rsidR="00F8580C" w:rsidRPr="009B1DC7" w:rsidRDefault="00F8580C" w:rsidP="009B1DC7">
            <w:pPr>
              <w:spacing w:after="108" w:line="259" w:lineRule="auto"/>
              <w:ind w:left="0" w:firstLine="0"/>
              <w:jc w:val="left"/>
            </w:pPr>
            <w:r w:rsidRPr="009B1DC7">
              <w:lastRenderedPageBreak/>
              <w:t>450</w:t>
            </w:r>
          </w:p>
        </w:tc>
        <w:tc>
          <w:tcPr>
            <w:tcW w:w="1328" w:type="dxa"/>
            <w:noWrap/>
            <w:hideMark/>
          </w:tcPr>
          <w:p w14:paraId="7B37FCD7"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2DEBBBEB"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4794EAEE" w14:textId="77777777" w:rsidR="00F8580C" w:rsidRPr="009B1DC7" w:rsidRDefault="00F8580C" w:rsidP="009B1DC7">
            <w:pPr>
              <w:spacing w:after="108" w:line="259" w:lineRule="auto"/>
              <w:ind w:left="0" w:firstLine="0"/>
              <w:jc w:val="left"/>
            </w:pPr>
            <w:r w:rsidRPr="009B1DC7">
              <w:t>75</w:t>
            </w:r>
          </w:p>
        </w:tc>
        <w:tc>
          <w:tcPr>
            <w:tcW w:w="1450" w:type="dxa"/>
            <w:noWrap/>
            <w:hideMark/>
          </w:tcPr>
          <w:p w14:paraId="37058E05" w14:textId="77777777" w:rsidR="00F8580C" w:rsidRPr="009B1DC7" w:rsidRDefault="00F8580C" w:rsidP="009B1DC7">
            <w:pPr>
              <w:spacing w:after="108" w:line="259" w:lineRule="auto"/>
              <w:ind w:left="0" w:firstLine="0"/>
              <w:jc w:val="left"/>
            </w:pPr>
            <w:r w:rsidRPr="009B1DC7">
              <w:t>6.5</w:t>
            </w:r>
          </w:p>
        </w:tc>
        <w:tc>
          <w:tcPr>
            <w:tcW w:w="1134" w:type="dxa"/>
            <w:noWrap/>
            <w:hideMark/>
          </w:tcPr>
          <w:p w14:paraId="6B261C52" w14:textId="77777777" w:rsidR="00F8580C" w:rsidRPr="009B1DC7" w:rsidRDefault="00F8580C" w:rsidP="009B1DC7">
            <w:pPr>
              <w:spacing w:after="108" w:line="259" w:lineRule="auto"/>
              <w:ind w:left="0" w:firstLine="0"/>
              <w:jc w:val="left"/>
            </w:pPr>
            <w:r w:rsidRPr="009B1DC7">
              <w:t>51</w:t>
            </w:r>
          </w:p>
        </w:tc>
      </w:tr>
      <w:tr w:rsidR="00F8580C" w:rsidRPr="009B1DC7" w14:paraId="3AC3470E" w14:textId="77777777" w:rsidTr="003C0242">
        <w:trPr>
          <w:trHeight w:val="516"/>
        </w:trPr>
        <w:tc>
          <w:tcPr>
            <w:tcW w:w="1649" w:type="dxa"/>
            <w:noWrap/>
            <w:hideMark/>
          </w:tcPr>
          <w:p w14:paraId="17B69592" w14:textId="77777777" w:rsidR="00F8580C" w:rsidRPr="009B1DC7" w:rsidRDefault="00F8580C" w:rsidP="009B1DC7">
            <w:pPr>
              <w:spacing w:after="108" w:line="259" w:lineRule="auto"/>
              <w:ind w:left="0" w:firstLine="0"/>
              <w:jc w:val="left"/>
            </w:pPr>
            <w:r w:rsidRPr="009B1DC7">
              <w:t>550</w:t>
            </w:r>
          </w:p>
        </w:tc>
        <w:tc>
          <w:tcPr>
            <w:tcW w:w="1328" w:type="dxa"/>
            <w:noWrap/>
            <w:hideMark/>
          </w:tcPr>
          <w:p w14:paraId="5294C1A7"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2FD605AD" w14:textId="77777777" w:rsidR="00F8580C" w:rsidRPr="009B1DC7" w:rsidRDefault="00F8580C" w:rsidP="009B1DC7">
            <w:pPr>
              <w:spacing w:after="108" w:line="259" w:lineRule="auto"/>
              <w:ind w:left="0" w:firstLine="0"/>
              <w:jc w:val="left"/>
            </w:pPr>
            <w:r w:rsidRPr="009B1DC7">
              <w:t>450</w:t>
            </w:r>
          </w:p>
        </w:tc>
        <w:tc>
          <w:tcPr>
            <w:tcW w:w="1870" w:type="dxa"/>
            <w:noWrap/>
            <w:hideMark/>
          </w:tcPr>
          <w:p w14:paraId="40A487CD" w14:textId="77777777" w:rsidR="00F8580C" w:rsidRPr="009B1DC7" w:rsidRDefault="00F8580C" w:rsidP="009B1DC7">
            <w:pPr>
              <w:spacing w:after="108" w:line="259" w:lineRule="auto"/>
              <w:ind w:left="0" w:firstLine="0"/>
              <w:jc w:val="left"/>
            </w:pPr>
            <w:r w:rsidRPr="009B1DC7">
              <w:t>75</w:t>
            </w:r>
          </w:p>
        </w:tc>
        <w:tc>
          <w:tcPr>
            <w:tcW w:w="1450" w:type="dxa"/>
            <w:noWrap/>
            <w:hideMark/>
          </w:tcPr>
          <w:p w14:paraId="02FAA808" w14:textId="77777777" w:rsidR="00F8580C" w:rsidRPr="009B1DC7" w:rsidRDefault="00F8580C" w:rsidP="009B1DC7">
            <w:pPr>
              <w:spacing w:after="108" w:line="259" w:lineRule="auto"/>
              <w:ind w:left="0" w:firstLine="0"/>
              <w:jc w:val="left"/>
            </w:pPr>
            <w:r w:rsidRPr="009B1DC7">
              <w:t>6.5</w:t>
            </w:r>
          </w:p>
        </w:tc>
        <w:tc>
          <w:tcPr>
            <w:tcW w:w="1134" w:type="dxa"/>
            <w:noWrap/>
            <w:hideMark/>
          </w:tcPr>
          <w:p w14:paraId="650CE53D" w14:textId="77777777" w:rsidR="00F8580C" w:rsidRPr="009B1DC7" w:rsidRDefault="00F8580C" w:rsidP="009B1DC7">
            <w:pPr>
              <w:spacing w:after="108" w:line="259" w:lineRule="auto"/>
              <w:ind w:left="0" w:firstLine="0"/>
              <w:jc w:val="left"/>
            </w:pPr>
            <w:r w:rsidRPr="009B1DC7">
              <w:t>49</w:t>
            </w:r>
          </w:p>
        </w:tc>
      </w:tr>
      <w:tr w:rsidR="00F8580C" w:rsidRPr="009B1DC7" w14:paraId="48C2F233" w14:textId="77777777" w:rsidTr="003C0242">
        <w:trPr>
          <w:trHeight w:val="516"/>
        </w:trPr>
        <w:tc>
          <w:tcPr>
            <w:tcW w:w="1649" w:type="dxa"/>
            <w:noWrap/>
            <w:hideMark/>
          </w:tcPr>
          <w:p w14:paraId="6D84B312" w14:textId="77777777" w:rsidR="00F8580C" w:rsidRPr="009B1DC7" w:rsidRDefault="00F8580C" w:rsidP="009B1DC7">
            <w:pPr>
              <w:spacing w:after="108" w:line="259" w:lineRule="auto"/>
              <w:ind w:left="0" w:firstLine="0"/>
              <w:jc w:val="left"/>
            </w:pPr>
            <w:r w:rsidRPr="009B1DC7">
              <w:t>670</w:t>
            </w:r>
          </w:p>
        </w:tc>
        <w:tc>
          <w:tcPr>
            <w:tcW w:w="1328" w:type="dxa"/>
            <w:noWrap/>
            <w:hideMark/>
          </w:tcPr>
          <w:p w14:paraId="16D6B433" w14:textId="77777777" w:rsidR="00F8580C" w:rsidRPr="009B1DC7" w:rsidRDefault="00F8580C" w:rsidP="009B1DC7">
            <w:pPr>
              <w:spacing w:after="108" w:line="259" w:lineRule="auto"/>
              <w:ind w:left="0" w:firstLine="0"/>
              <w:jc w:val="left"/>
            </w:pPr>
            <w:r w:rsidRPr="009B1DC7">
              <w:t>10</w:t>
            </w:r>
          </w:p>
        </w:tc>
        <w:tc>
          <w:tcPr>
            <w:tcW w:w="1216" w:type="dxa"/>
            <w:noWrap/>
            <w:hideMark/>
          </w:tcPr>
          <w:p w14:paraId="45CBC957" w14:textId="77777777" w:rsidR="00F8580C" w:rsidRPr="009B1DC7" w:rsidRDefault="00F8580C" w:rsidP="009B1DC7">
            <w:pPr>
              <w:spacing w:after="108" w:line="259" w:lineRule="auto"/>
              <w:ind w:left="0" w:firstLine="0"/>
              <w:jc w:val="left"/>
            </w:pPr>
            <w:r w:rsidRPr="009B1DC7">
              <w:t>700</w:t>
            </w:r>
          </w:p>
        </w:tc>
        <w:tc>
          <w:tcPr>
            <w:tcW w:w="1870" w:type="dxa"/>
            <w:noWrap/>
            <w:hideMark/>
          </w:tcPr>
          <w:p w14:paraId="35F7ED04" w14:textId="77777777" w:rsidR="00F8580C" w:rsidRPr="009B1DC7" w:rsidRDefault="00F8580C" w:rsidP="009B1DC7">
            <w:pPr>
              <w:spacing w:after="108" w:line="259" w:lineRule="auto"/>
              <w:ind w:left="0" w:firstLine="0"/>
              <w:jc w:val="left"/>
            </w:pPr>
            <w:r w:rsidRPr="009B1DC7">
              <w:t>76.13</w:t>
            </w:r>
          </w:p>
        </w:tc>
        <w:tc>
          <w:tcPr>
            <w:tcW w:w="1450" w:type="dxa"/>
            <w:noWrap/>
            <w:hideMark/>
          </w:tcPr>
          <w:p w14:paraId="034C8733" w14:textId="77777777" w:rsidR="00F8580C" w:rsidRPr="009B1DC7" w:rsidRDefault="00F8580C" w:rsidP="009B1DC7">
            <w:pPr>
              <w:spacing w:after="108" w:line="259" w:lineRule="auto"/>
              <w:ind w:left="0" w:firstLine="0"/>
              <w:jc w:val="left"/>
            </w:pPr>
            <w:r w:rsidRPr="009B1DC7">
              <w:t>6.9</w:t>
            </w:r>
          </w:p>
        </w:tc>
        <w:tc>
          <w:tcPr>
            <w:tcW w:w="1134" w:type="dxa"/>
            <w:noWrap/>
            <w:hideMark/>
          </w:tcPr>
          <w:p w14:paraId="29EB73B7" w14:textId="77777777" w:rsidR="00F8580C" w:rsidRPr="009B1DC7" w:rsidRDefault="00F8580C" w:rsidP="009B1DC7">
            <w:pPr>
              <w:spacing w:after="108" w:line="259" w:lineRule="auto"/>
              <w:ind w:left="0" w:firstLine="0"/>
              <w:jc w:val="left"/>
            </w:pPr>
            <w:r w:rsidRPr="009B1DC7">
              <w:t>23</w:t>
            </w:r>
          </w:p>
        </w:tc>
      </w:tr>
      <w:tr w:rsidR="00F8580C" w:rsidRPr="009B1DC7" w14:paraId="74B14762" w14:textId="77777777" w:rsidTr="003C0242">
        <w:trPr>
          <w:trHeight w:val="516"/>
        </w:trPr>
        <w:tc>
          <w:tcPr>
            <w:tcW w:w="1649" w:type="dxa"/>
            <w:noWrap/>
            <w:hideMark/>
          </w:tcPr>
          <w:p w14:paraId="15DE4823" w14:textId="77777777" w:rsidR="00F8580C" w:rsidRPr="009B1DC7" w:rsidRDefault="00F8580C" w:rsidP="009B1DC7">
            <w:pPr>
              <w:spacing w:after="108" w:line="259" w:lineRule="auto"/>
              <w:ind w:left="0" w:firstLine="0"/>
              <w:jc w:val="left"/>
            </w:pPr>
            <w:r w:rsidRPr="009B1DC7">
              <w:t>1050</w:t>
            </w:r>
          </w:p>
        </w:tc>
        <w:tc>
          <w:tcPr>
            <w:tcW w:w="1328" w:type="dxa"/>
            <w:noWrap/>
            <w:hideMark/>
          </w:tcPr>
          <w:p w14:paraId="0B822163" w14:textId="77777777" w:rsidR="00F8580C" w:rsidRPr="009B1DC7" w:rsidRDefault="00F8580C" w:rsidP="009B1DC7">
            <w:pPr>
              <w:spacing w:after="108" w:line="259" w:lineRule="auto"/>
              <w:ind w:left="0" w:firstLine="0"/>
              <w:jc w:val="left"/>
            </w:pPr>
            <w:r w:rsidRPr="009B1DC7">
              <w:t>10</w:t>
            </w:r>
          </w:p>
        </w:tc>
        <w:tc>
          <w:tcPr>
            <w:tcW w:w="1216" w:type="dxa"/>
            <w:noWrap/>
            <w:hideMark/>
          </w:tcPr>
          <w:p w14:paraId="1A478F0F" w14:textId="77777777" w:rsidR="00F8580C" w:rsidRPr="009B1DC7" w:rsidRDefault="00F8580C" w:rsidP="009B1DC7">
            <w:pPr>
              <w:spacing w:after="108" w:line="259" w:lineRule="auto"/>
              <w:ind w:left="0" w:firstLine="0"/>
              <w:jc w:val="left"/>
            </w:pPr>
            <w:r w:rsidRPr="009B1DC7">
              <w:t>700</w:t>
            </w:r>
          </w:p>
        </w:tc>
        <w:tc>
          <w:tcPr>
            <w:tcW w:w="1870" w:type="dxa"/>
            <w:noWrap/>
            <w:hideMark/>
          </w:tcPr>
          <w:p w14:paraId="4647FFDA" w14:textId="77777777" w:rsidR="00F8580C" w:rsidRPr="009B1DC7" w:rsidRDefault="00F8580C" w:rsidP="009B1DC7">
            <w:pPr>
              <w:spacing w:after="108" w:line="259" w:lineRule="auto"/>
              <w:ind w:left="0" w:firstLine="0"/>
              <w:jc w:val="left"/>
            </w:pPr>
            <w:r w:rsidRPr="009B1DC7">
              <w:t>58.39</w:t>
            </w:r>
          </w:p>
        </w:tc>
        <w:tc>
          <w:tcPr>
            <w:tcW w:w="1450" w:type="dxa"/>
            <w:noWrap/>
            <w:hideMark/>
          </w:tcPr>
          <w:p w14:paraId="532F1A06" w14:textId="77777777" w:rsidR="00F8580C" w:rsidRPr="009B1DC7" w:rsidRDefault="00F8580C" w:rsidP="009B1DC7">
            <w:pPr>
              <w:spacing w:after="108" w:line="259" w:lineRule="auto"/>
              <w:ind w:left="0" w:firstLine="0"/>
              <w:jc w:val="left"/>
            </w:pPr>
            <w:r w:rsidRPr="009B1DC7">
              <w:t>5.18</w:t>
            </w:r>
          </w:p>
        </w:tc>
        <w:tc>
          <w:tcPr>
            <w:tcW w:w="1134" w:type="dxa"/>
            <w:noWrap/>
            <w:hideMark/>
          </w:tcPr>
          <w:p w14:paraId="51062B20" w14:textId="77777777" w:rsidR="00F8580C" w:rsidRPr="009B1DC7" w:rsidRDefault="00F8580C" w:rsidP="009B1DC7">
            <w:pPr>
              <w:spacing w:after="108" w:line="259" w:lineRule="auto"/>
              <w:ind w:left="0" w:firstLine="0"/>
              <w:jc w:val="left"/>
            </w:pPr>
            <w:r w:rsidRPr="009B1DC7">
              <w:t>29</w:t>
            </w:r>
          </w:p>
        </w:tc>
      </w:tr>
      <w:tr w:rsidR="00F8580C" w:rsidRPr="009B1DC7" w14:paraId="4AE5FD89" w14:textId="77777777" w:rsidTr="003C0242">
        <w:trPr>
          <w:trHeight w:val="516"/>
        </w:trPr>
        <w:tc>
          <w:tcPr>
            <w:tcW w:w="1649" w:type="dxa"/>
            <w:noWrap/>
            <w:hideMark/>
          </w:tcPr>
          <w:p w14:paraId="09124B1F" w14:textId="77777777" w:rsidR="00F8580C" w:rsidRPr="009B1DC7" w:rsidRDefault="00F8580C" w:rsidP="009B1DC7">
            <w:pPr>
              <w:spacing w:after="108" w:line="259" w:lineRule="auto"/>
              <w:ind w:left="0" w:firstLine="0"/>
              <w:jc w:val="left"/>
            </w:pPr>
            <w:r w:rsidRPr="009B1DC7">
              <w:t>300</w:t>
            </w:r>
          </w:p>
        </w:tc>
        <w:tc>
          <w:tcPr>
            <w:tcW w:w="1328" w:type="dxa"/>
            <w:noWrap/>
            <w:hideMark/>
          </w:tcPr>
          <w:p w14:paraId="1DD8A1B5"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1AC04E22"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5E823CBA" w14:textId="77777777" w:rsidR="00F8580C" w:rsidRPr="009B1DC7" w:rsidRDefault="00F8580C" w:rsidP="009B1DC7">
            <w:pPr>
              <w:spacing w:after="108" w:line="259" w:lineRule="auto"/>
              <w:ind w:left="0" w:firstLine="0"/>
              <w:jc w:val="left"/>
            </w:pPr>
            <w:r w:rsidRPr="009B1DC7">
              <w:t>58.39</w:t>
            </w:r>
          </w:p>
        </w:tc>
        <w:tc>
          <w:tcPr>
            <w:tcW w:w="1450" w:type="dxa"/>
            <w:noWrap/>
            <w:hideMark/>
          </w:tcPr>
          <w:p w14:paraId="45608542" w14:textId="77777777" w:rsidR="00F8580C" w:rsidRPr="009B1DC7" w:rsidRDefault="00F8580C" w:rsidP="009B1DC7">
            <w:pPr>
              <w:spacing w:after="108" w:line="259" w:lineRule="auto"/>
              <w:ind w:left="0" w:firstLine="0"/>
              <w:jc w:val="left"/>
            </w:pPr>
            <w:r w:rsidRPr="009B1DC7">
              <w:t>5.18</w:t>
            </w:r>
          </w:p>
        </w:tc>
        <w:tc>
          <w:tcPr>
            <w:tcW w:w="1134" w:type="dxa"/>
            <w:noWrap/>
            <w:hideMark/>
          </w:tcPr>
          <w:p w14:paraId="22E51F14" w14:textId="77777777" w:rsidR="00F8580C" w:rsidRPr="009B1DC7" w:rsidRDefault="00F8580C" w:rsidP="009B1DC7">
            <w:pPr>
              <w:spacing w:after="108" w:line="259" w:lineRule="auto"/>
              <w:ind w:left="0" w:firstLine="0"/>
              <w:jc w:val="left"/>
            </w:pPr>
            <w:r w:rsidRPr="009B1DC7">
              <w:t>56.69</w:t>
            </w:r>
          </w:p>
        </w:tc>
      </w:tr>
      <w:tr w:rsidR="00F8580C" w:rsidRPr="009B1DC7" w14:paraId="2F343EE0" w14:textId="77777777" w:rsidTr="003C0242">
        <w:trPr>
          <w:trHeight w:val="516"/>
        </w:trPr>
        <w:tc>
          <w:tcPr>
            <w:tcW w:w="1649" w:type="dxa"/>
            <w:noWrap/>
            <w:hideMark/>
          </w:tcPr>
          <w:p w14:paraId="462CC9AF" w14:textId="77777777" w:rsidR="00F8580C" w:rsidRPr="009B1DC7" w:rsidRDefault="00F8580C" w:rsidP="009B1DC7">
            <w:pPr>
              <w:spacing w:after="108" w:line="259" w:lineRule="auto"/>
              <w:ind w:left="0" w:firstLine="0"/>
              <w:jc w:val="left"/>
            </w:pPr>
            <w:r w:rsidRPr="009B1DC7">
              <w:t>400</w:t>
            </w:r>
          </w:p>
        </w:tc>
        <w:tc>
          <w:tcPr>
            <w:tcW w:w="1328" w:type="dxa"/>
            <w:noWrap/>
            <w:hideMark/>
          </w:tcPr>
          <w:p w14:paraId="3F420D79"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640BBF0F"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31AD9611" w14:textId="77777777" w:rsidR="00F8580C" w:rsidRPr="009B1DC7" w:rsidRDefault="00F8580C" w:rsidP="009B1DC7">
            <w:pPr>
              <w:spacing w:after="108" w:line="259" w:lineRule="auto"/>
              <w:ind w:left="0" w:firstLine="0"/>
              <w:jc w:val="left"/>
            </w:pPr>
            <w:r w:rsidRPr="009B1DC7">
              <w:t>58.39</w:t>
            </w:r>
          </w:p>
        </w:tc>
        <w:tc>
          <w:tcPr>
            <w:tcW w:w="1450" w:type="dxa"/>
            <w:noWrap/>
            <w:hideMark/>
          </w:tcPr>
          <w:p w14:paraId="6B62C810" w14:textId="77777777" w:rsidR="00F8580C" w:rsidRPr="009B1DC7" w:rsidRDefault="00F8580C" w:rsidP="009B1DC7">
            <w:pPr>
              <w:spacing w:after="108" w:line="259" w:lineRule="auto"/>
              <w:ind w:left="0" w:firstLine="0"/>
              <w:jc w:val="left"/>
            </w:pPr>
            <w:r w:rsidRPr="009B1DC7">
              <w:t>5.18</w:t>
            </w:r>
          </w:p>
        </w:tc>
        <w:tc>
          <w:tcPr>
            <w:tcW w:w="1134" w:type="dxa"/>
            <w:noWrap/>
            <w:hideMark/>
          </w:tcPr>
          <w:p w14:paraId="47A20F5D" w14:textId="77777777" w:rsidR="00F8580C" w:rsidRPr="009B1DC7" w:rsidRDefault="00F8580C" w:rsidP="009B1DC7">
            <w:pPr>
              <w:spacing w:after="108" w:line="259" w:lineRule="auto"/>
              <w:ind w:left="0" w:firstLine="0"/>
              <w:jc w:val="left"/>
            </w:pPr>
            <w:r w:rsidRPr="009B1DC7">
              <w:t>44.83</w:t>
            </w:r>
          </w:p>
        </w:tc>
      </w:tr>
      <w:tr w:rsidR="00F8580C" w:rsidRPr="009B1DC7" w14:paraId="72711943" w14:textId="77777777" w:rsidTr="003C0242">
        <w:trPr>
          <w:trHeight w:val="516"/>
        </w:trPr>
        <w:tc>
          <w:tcPr>
            <w:tcW w:w="1649" w:type="dxa"/>
            <w:noWrap/>
            <w:hideMark/>
          </w:tcPr>
          <w:p w14:paraId="3E3AAF38"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6C60D0CF"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59378165"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416BE49F" w14:textId="77777777" w:rsidR="00F8580C" w:rsidRPr="009B1DC7" w:rsidRDefault="00F8580C" w:rsidP="009B1DC7">
            <w:pPr>
              <w:spacing w:after="108" w:line="259" w:lineRule="auto"/>
              <w:ind w:left="0" w:firstLine="0"/>
              <w:jc w:val="left"/>
            </w:pPr>
            <w:r w:rsidRPr="009B1DC7">
              <w:t>58.39</w:t>
            </w:r>
          </w:p>
        </w:tc>
        <w:tc>
          <w:tcPr>
            <w:tcW w:w="1450" w:type="dxa"/>
            <w:noWrap/>
            <w:hideMark/>
          </w:tcPr>
          <w:p w14:paraId="632E74F0" w14:textId="77777777" w:rsidR="00F8580C" w:rsidRPr="009B1DC7" w:rsidRDefault="00F8580C" w:rsidP="009B1DC7">
            <w:pPr>
              <w:spacing w:after="108" w:line="259" w:lineRule="auto"/>
              <w:ind w:left="0" w:firstLine="0"/>
              <w:jc w:val="left"/>
            </w:pPr>
            <w:r w:rsidRPr="009B1DC7">
              <w:t>5.18</w:t>
            </w:r>
          </w:p>
        </w:tc>
        <w:tc>
          <w:tcPr>
            <w:tcW w:w="1134" w:type="dxa"/>
            <w:noWrap/>
            <w:hideMark/>
          </w:tcPr>
          <w:p w14:paraId="0848F87A" w14:textId="77777777" w:rsidR="00F8580C" w:rsidRPr="009B1DC7" w:rsidRDefault="00F8580C" w:rsidP="009B1DC7">
            <w:pPr>
              <w:spacing w:after="108" w:line="259" w:lineRule="auto"/>
              <w:ind w:left="0" w:firstLine="0"/>
              <w:jc w:val="left"/>
            </w:pPr>
            <w:r w:rsidRPr="009B1DC7">
              <w:t>37.16</w:t>
            </w:r>
          </w:p>
        </w:tc>
      </w:tr>
      <w:tr w:rsidR="00F8580C" w:rsidRPr="009B1DC7" w14:paraId="1BC0E207" w14:textId="77777777" w:rsidTr="003C0242">
        <w:trPr>
          <w:trHeight w:val="516"/>
        </w:trPr>
        <w:tc>
          <w:tcPr>
            <w:tcW w:w="1649" w:type="dxa"/>
            <w:noWrap/>
            <w:hideMark/>
          </w:tcPr>
          <w:p w14:paraId="5F82E623"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3BC3BD55"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5F433FF1"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31F8E721" w14:textId="77777777" w:rsidR="00F8580C" w:rsidRPr="009B1DC7" w:rsidRDefault="00F8580C" w:rsidP="009B1DC7">
            <w:pPr>
              <w:spacing w:after="108" w:line="259" w:lineRule="auto"/>
              <w:ind w:left="0" w:firstLine="0"/>
              <w:jc w:val="left"/>
            </w:pPr>
            <w:r w:rsidRPr="009B1DC7">
              <w:t>58.39</w:t>
            </w:r>
          </w:p>
        </w:tc>
        <w:tc>
          <w:tcPr>
            <w:tcW w:w="1450" w:type="dxa"/>
            <w:noWrap/>
            <w:hideMark/>
          </w:tcPr>
          <w:p w14:paraId="34C7AA04" w14:textId="77777777" w:rsidR="00F8580C" w:rsidRPr="009B1DC7" w:rsidRDefault="00F8580C" w:rsidP="009B1DC7">
            <w:pPr>
              <w:spacing w:after="108" w:line="259" w:lineRule="auto"/>
              <w:ind w:left="0" w:firstLine="0"/>
              <w:jc w:val="left"/>
            </w:pPr>
            <w:r w:rsidRPr="009B1DC7">
              <w:t>5.18</w:t>
            </w:r>
          </w:p>
        </w:tc>
        <w:tc>
          <w:tcPr>
            <w:tcW w:w="1134" w:type="dxa"/>
            <w:noWrap/>
            <w:hideMark/>
          </w:tcPr>
          <w:p w14:paraId="6AD22ACD" w14:textId="77777777" w:rsidR="00F8580C" w:rsidRPr="009B1DC7" w:rsidRDefault="00F8580C" w:rsidP="009B1DC7">
            <w:pPr>
              <w:spacing w:after="108" w:line="259" w:lineRule="auto"/>
              <w:ind w:left="0" w:firstLine="0"/>
              <w:jc w:val="left"/>
            </w:pPr>
            <w:r w:rsidRPr="009B1DC7">
              <w:t>34.59</w:t>
            </w:r>
          </w:p>
        </w:tc>
      </w:tr>
      <w:tr w:rsidR="00F8580C" w:rsidRPr="009B1DC7" w14:paraId="15CB6997" w14:textId="77777777" w:rsidTr="003C0242">
        <w:trPr>
          <w:trHeight w:val="516"/>
        </w:trPr>
        <w:tc>
          <w:tcPr>
            <w:tcW w:w="1649" w:type="dxa"/>
            <w:noWrap/>
            <w:hideMark/>
          </w:tcPr>
          <w:p w14:paraId="4905C16B" w14:textId="77777777" w:rsidR="00F8580C" w:rsidRPr="009B1DC7" w:rsidRDefault="00F8580C" w:rsidP="009B1DC7">
            <w:pPr>
              <w:spacing w:after="108" w:line="259" w:lineRule="auto"/>
              <w:ind w:left="0" w:firstLine="0"/>
              <w:jc w:val="left"/>
            </w:pPr>
            <w:r w:rsidRPr="009B1DC7">
              <w:t>300</w:t>
            </w:r>
          </w:p>
        </w:tc>
        <w:tc>
          <w:tcPr>
            <w:tcW w:w="1328" w:type="dxa"/>
            <w:noWrap/>
            <w:hideMark/>
          </w:tcPr>
          <w:p w14:paraId="7CDA0A0C"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53C068F1"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1786C5B0" w14:textId="77777777" w:rsidR="00F8580C" w:rsidRPr="009B1DC7" w:rsidRDefault="00F8580C" w:rsidP="009B1DC7">
            <w:pPr>
              <w:spacing w:after="108" w:line="259" w:lineRule="auto"/>
              <w:ind w:left="0" w:firstLine="0"/>
              <w:jc w:val="left"/>
            </w:pPr>
            <w:r w:rsidRPr="009B1DC7">
              <w:t>58.39</w:t>
            </w:r>
          </w:p>
        </w:tc>
        <w:tc>
          <w:tcPr>
            <w:tcW w:w="1450" w:type="dxa"/>
            <w:noWrap/>
            <w:hideMark/>
          </w:tcPr>
          <w:p w14:paraId="285AA623" w14:textId="77777777" w:rsidR="00F8580C" w:rsidRPr="009B1DC7" w:rsidRDefault="00F8580C" w:rsidP="009B1DC7">
            <w:pPr>
              <w:spacing w:after="108" w:line="259" w:lineRule="auto"/>
              <w:ind w:left="0" w:firstLine="0"/>
              <w:jc w:val="left"/>
            </w:pPr>
            <w:r w:rsidRPr="009B1DC7">
              <w:t>5.18</w:t>
            </w:r>
          </w:p>
        </w:tc>
        <w:tc>
          <w:tcPr>
            <w:tcW w:w="1134" w:type="dxa"/>
            <w:noWrap/>
            <w:hideMark/>
          </w:tcPr>
          <w:p w14:paraId="38A46535" w14:textId="77777777" w:rsidR="00F8580C" w:rsidRPr="009B1DC7" w:rsidRDefault="00F8580C" w:rsidP="009B1DC7">
            <w:pPr>
              <w:spacing w:after="108" w:line="259" w:lineRule="auto"/>
              <w:ind w:left="0" w:firstLine="0"/>
              <w:jc w:val="left"/>
            </w:pPr>
            <w:r w:rsidRPr="009B1DC7">
              <w:t>60.16</w:t>
            </w:r>
          </w:p>
        </w:tc>
      </w:tr>
      <w:tr w:rsidR="00F8580C" w:rsidRPr="009B1DC7" w14:paraId="5E6E5787" w14:textId="77777777" w:rsidTr="003C0242">
        <w:trPr>
          <w:trHeight w:val="516"/>
        </w:trPr>
        <w:tc>
          <w:tcPr>
            <w:tcW w:w="1649" w:type="dxa"/>
            <w:noWrap/>
            <w:hideMark/>
          </w:tcPr>
          <w:p w14:paraId="552E88B9" w14:textId="77777777" w:rsidR="00F8580C" w:rsidRPr="009B1DC7" w:rsidRDefault="00F8580C" w:rsidP="009B1DC7">
            <w:pPr>
              <w:spacing w:after="108" w:line="259" w:lineRule="auto"/>
              <w:ind w:left="0" w:firstLine="0"/>
              <w:jc w:val="left"/>
            </w:pPr>
            <w:r w:rsidRPr="009B1DC7">
              <w:t>400</w:t>
            </w:r>
          </w:p>
        </w:tc>
        <w:tc>
          <w:tcPr>
            <w:tcW w:w="1328" w:type="dxa"/>
            <w:noWrap/>
            <w:hideMark/>
          </w:tcPr>
          <w:p w14:paraId="754005FC"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34327A27"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0F84E956" w14:textId="77777777" w:rsidR="00F8580C" w:rsidRPr="009B1DC7" w:rsidRDefault="00F8580C" w:rsidP="009B1DC7">
            <w:pPr>
              <w:spacing w:after="108" w:line="259" w:lineRule="auto"/>
              <w:ind w:left="0" w:firstLine="0"/>
              <w:jc w:val="left"/>
            </w:pPr>
            <w:r w:rsidRPr="009B1DC7">
              <w:t>58.39</w:t>
            </w:r>
          </w:p>
        </w:tc>
        <w:tc>
          <w:tcPr>
            <w:tcW w:w="1450" w:type="dxa"/>
            <w:noWrap/>
            <w:hideMark/>
          </w:tcPr>
          <w:p w14:paraId="78F8406F" w14:textId="77777777" w:rsidR="00F8580C" w:rsidRPr="009B1DC7" w:rsidRDefault="00F8580C" w:rsidP="009B1DC7">
            <w:pPr>
              <w:spacing w:after="108" w:line="259" w:lineRule="auto"/>
              <w:ind w:left="0" w:firstLine="0"/>
              <w:jc w:val="left"/>
            </w:pPr>
            <w:r w:rsidRPr="009B1DC7">
              <w:t>5.18</w:t>
            </w:r>
          </w:p>
        </w:tc>
        <w:tc>
          <w:tcPr>
            <w:tcW w:w="1134" w:type="dxa"/>
            <w:noWrap/>
            <w:hideMark/>
          </w:tcPr>
          <w:p w14:paraId="66CCEB5E" w14:textId="77777777" w:rsidR="00F8580C" w:rsidRPr="009B1DC7" w:rsidRDefault="00F8580C" w:rsidP="009B1DC7">
            <w:pPr>
              <w:spacing w:after="108" w:line="259" w:lineRule="auto"/>
              <w:ind w:left="0" w:firstLine="0"/>
              <w:jc w:val="left"/>
            </w:pPr>
            <w:r w:rsidRPr="009B1DC7">
              <w:t>38.06</w:t>
            </w:r>
          </w:p>
        </w:tc>
      </w:tr>
      <w:tr w:rsidR="00F8580C" w:rsidRPr="009B1DC7" w14:paraId="56661E6F" w14:textId="77777777" w:rsidTr="003C0242">
        <w:trPr>
          <w:trHeight w:val="516"/>
        </w:trPr>
        <w:tc>
          <w:tcPr>
            <w:tcW w:w="1649" w:type="dxa"/>
            <w:noWrap/>
            <w:hideMark/>
          </w:tcPr>
          <w:p w14:paraId="65DF820D"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4A8D25A8"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23EA7E51"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75FCAC8F" w14:textId="77777777" w:rsidR="00F8580C" w:rsidRPr="009B1DC7" w:rsidRDefault="00F8580C" w:rsidP="009B1DC7">
            <w:pPr>
              <w:spacing w:after="108" w:line="259" w:lineRule="auto"/>
              <w:ind w:left="0" w:firstLine="0"/>
              <w:jc w:val="left"/>
            </w:pPr>
            <w:r w:rsidRPr="009B1DC7">
              <w:t>58.39</w:t>
            </w:r>
          </w:p>
        </w:tc>
        <w:tc>
          <w:tcPr>
            <w:tcW w:w="1450" w:type="dxa"/>
            <w:noWrap/>
            <w:hideMark/>
          </w:tcPr>
          <w:p w14:paraId="7974E08F" w14:textId="77777777" w:rsidR="00F8580C" w:rsidRPr="009B1DC7" w:rsidRDefault="00F8580C" w:rsidP="009B1DC7">
            <w:pPr>
              <w:spacing w:after="108" w:line="259" w:lineRule="auto"/>
              <w:ind w:left="0" w:firstLine="0"/>
              <w:jc w:val="left"/>
            </w:pPr>
            <w:r w:rsidRPr="009B1DC7">
              <w:t>5.18</w:t>
            </w:r>
          </w:p>
        </w:tc>
        <w:tc>
          <w:tcPr>
            <w:tcW w:w="1134" w:type="dxa"/>
            <w:noWrap/>
            <w:hideMark/>
          </w:tcPr>
          <w:p w14:paraId="13D7BC79" w14:textId="77777777" w:rsidR="00F8580C" w:rsidRPr="009B1DC7" w:rsidRDefault="00F8580C" w:rsidP="009B1DC7">
            <w:pPr>
              <w:spacing w:after="108" w:line="259" w:lineRule="auto"/>
              <w:ind w:left="0" w:firstLine="0"/>
              <w:jc w:val="left"/>
            </w:pPr>
            <w:r w:rsidRPr="009B1DC7">
              <w:t>33.98</w:t>
            </w:r>
          </w:p>
        </w:tc>
      </w:tr>
      <w:tr w:rsidR="00F8580C" w:rsidRPr="009B1DC7" w14:paraId="32916B31" w14:textId="77777777" w:rsidTr="003C0242">
        <w:trPr>
          <w:trHeight w:val="516"/>
        </w:trPr>
        <w:tc>
          <w:tcPr>
            <w:tcW w:w="1649" w:type="dxa"/>
            <w:noWrap/>
            <w:hideMark/>
          </w:tcPr>
          <w:p w14:paraId="74843466"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0EDB12A9"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05679C90"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72EDF882" w14:textId="77777777" w:rsidR="00F8580C" w:rsidRPr="009B1DC7" w:rsidRDefault="00F8580C" w:rsidP="009B1DC7">
            <w:pPr>
              <w:spacing w:after="108" w:line="259" w:lineRule="auto"/>
              <w:ind w:left="0" w:firstLine="0"/>
              <w:jc w:val="left"/>
            </w:pPr>
            <w:r w:rsidRPr="009B1DC7">
              <w:t>58.39</w:t>
            </w:r>
          </w:p>
        </w:tc>
        <w:tc>
          <w:tcPr>
            <w:tcW w:w="1450" w:type="dxa"/>
            <w:noWrap/>
            <w:hideMark/>
          </w:tcPr>
          <w:p w14:paraId="2E6375E9" w14:textId="77777777" w:rsidR="00F8580C" w:rsidRPr="009B1DC7" w:rsidRDefault="00F8580C" w:rsidP="009B1DC7">
            <w:pPr>
              <w:spacing w:after="108" w:line="259" w:lineRule="auto"/>
              <w:ind w:left="0" w:firstLine="0"/>
              <w:jc w:val="left"/>
            </w:pPr>
            <w:r w:rsidRPr="009B1DC7">
              <w:t>5.18</w:t>
            </w:r>
          </w:p>
        </w:tc>
        <w:tc>
          <w:tcPr>
            <w:tcW w:w="1134" w:type="dxa"/>
            <w:noWrap/>
            <w:hideMark/>
          </w:tcPr>
          <w:p w14:paraId="38AF27AA" w14:textId="77777777" w:rsidR="00F8580C" w:rsidRPr="009B1DC7" w:rsidRDefault="00F8580C" w:rsidP="009B1DC7">
            <w:pPr>
              <w:spacing w:after="108" w:line="259" w:lineRule="auto"/>
              <w:ind w:left="0" w:firstLine="0"/>
              <w:jc w:val="left"/>
            </w:pPr>
            <w:r w:rsidRPr="009B1DC7">
              <w:t>31.2</w:t>
            </w:r>
          </w:p>
        </w:tc>
      </w:tr>
      <w:tr w:rsidR="00F8580C" w:rsidRPr="009B1DC7" w14:paraId="6290FD15" w14:textId="77777777" w:rsidTr="003C0242">
        <w:trPr>
          <w:trHeight w:val="516"/>
        </w:trPr>
        <w:tc>
          <w:tcPr>
            <w:tcW w:w="1649" w:type="dxa"/>
            <w:noWrap/>
            <w:hideMark/>
          </w:tcPr>
          <w:p w14:paraId="5471C652"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2BD21813"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35F2540A"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2C8ED3E2" w14:textId="77777777" w:rsidR="00F8580C" w:rsidRPr="009B1DC7" w:rsidRDefault="00F8580C" w:rsidP="009B1DC7">
            <w:pPr>
              <w:spacing w:after="108" w:line="259" w:lineRule="auto"/>
              <w:ind w:left="0" w:firstLine="0"/>
              <w:jc w:val="left"/>
            </w:pPr>
            <w:r w:rsidRPr="009B1DC7">
              <w:t>58.39</w:t>
            </w:r>
          </w:p>
        </w:tc>
        <w:tc>
          <w:tcPr>
            <w:tcW w:w="1450" w:type="dxa"/>
            <w:noWrap/>
            <w:hideMark/>
          </w:tcPr>
          <w:p w14:paraId="7E634D2E" w14:textId="77777777" w:rsidR="00F8580C" w:rsidRPr="009B1DC7" w:rsidRDefault="00F8580C" w:rsidP="009B1DC7">
            <w:pPr>
              <w:spacing w:after="108" w:line="259" w:lineRule="auto"/>
              <w:ind w:left="0" w:firstLine="0"/>
              <w:jc w:val="left"/>
            </w:pPr>
            <w:r w:rsidRPr="009B1DC7">
              <w:t>5.18</w:t>
            </w:r>
          </w:p>
        </w:tc>
        <w:tc>
          <w:tcPr>
            <w:tcW w:w="1134" w:type="dxa"/>
            <w:noWrap/>
            <w:hideMark/>
          </w:tcPr>
          <w:p w14:paraId="4294D3DF" w14:textId="77777777" w:rsidR="00F8580C" w:rsidRPr="009B1DC7" w:rsidRDefault="00F8580C" w:rsidP="009B1DC7">
            <w:pPr>
              <w:spacing w:after="108" w:line="259" w:lineRule="auto"/>
              <w:ind w:left="0" w:firstLine="0"/>
              <w:jc w:val="left"/>
            </w:pPr>
            <w:r w:rsidRPr="009B1DC7">
              <w:t>36.6</w:t>
            </w:r>
          </w:p>
        </w:tc>
      </w:tr>
      <w:tr w:rsidR="00F8580C" w:rsidRPr="009B1DC7" w14:paraId="42D5C0EF" w14:textId="77777777" w:rsidTr="003C0242">
        <w:trPr>
          <w:trHeight w:val="516"/>
        </w:trPr>
        <w:tc>
          <w:tcPr>
            <w:tcW w:w="1649" w:type="dxa"/>
            <w:noWrap/>
            <w:hideMark/>
          </w:tcPr>
          <w:p w14:paraId="04A6CFE5"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0E823593"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344DF06A"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2D0CEC33" w14:textId="77777777" w:rsidR="00F8580C" w:rsidRPr="009B1DC7" w:rsidRDefault="00F8580C" w:rsidP="009B1DC7">
            <w:pPr>
              <w:spacing w:after="108" w:line="259" w:lineRule="auto"/>
              <w:ind w:left="0" w:firstLine="0"/>
              <w:jc w:val="left"/>
            </w:pPr>
            <w:r w:rsidRPr="009B1DC7">
              <w:t>58.39</w:t>
            </w:r>
          </w:p>
        </w:tc>
        <w:tc>
          <w:tcPr>
            <w:tcW w:w="1450" w:type="dxa"/>
            <w:noWrap/>
            <w:hideMark/>
          </w:tcPr>
          <w:p w14:paraId="63CE2443" w14:textId="77777777" w:rsidR="00F8580C" w:rsidRPr="009B1DC7" w:rsidRDefault="00F8580C" w:rsidP="009B1DC7">
            <w:pPr>
              <w:spacing w:after="108" w:line="259" w:lineRule="auto"/>
              <w:ind w:left="0" w:firstLine="0"/>
              <w:jc w:val="left"/>
            </w:pPr>
            <w:r w:rsidRPr="009B1DC7">
              <w:t>5.18</w:t>
            </w:r>
          </w:p>
        </w:tc>
        <w:tc>
          <w:tcPr>
            <w:tcW w:w="1134" w:type="dxa"/>
            <w:noWrap/>
            <w:hideMark/>
          </w:tcPr>
          <w:p w14:paraId="7651FFF8" w14:textId="77777777" w:rsidR="00F8580C" w:rsidRPr="009B1DC7" w:rsidRDefault="00F8580C" w:rsidP="009B1DC7">
            <w:pPr>
              <w:spacing w:after="108" w:line="259" w:lineRule="auto"/>
              <w:ind w:left="0" w:firstLine="0"/>
              <w:jc w:val="left"/>
            </w:pPr>
            <w:r w:rsidRPr="009B1DC7">
              <w:t>37.2</w:t>
            </w:r>
          </w:p>
        </w:tc>
      </w:tr>
      <w:tr w:rsidR="00F8580C" w:rsidRPr="009B1DC7" w14:paraId="5169FE2B" w14:textId="77777777" w:rsidTr="003C0242">
        <w:trPr>
          <w:trHeight w:val="516"/>
        </w:trPr>
        <w:tc>
          <w:tcPr>
            <w:tcW w:w="1649" w:type="dxa"/>
            <w:noWrap/>
            <w:hideMark/>
          </w:tcPr>
          <w:p w14:paraId="3C9B5954"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2EBEC069"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66E84E44"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790F6389" w14:textId="77777777" w:rsidR="00F8580C" w:rsidRPr="009B1DC7" w:rsidRDefault="00F8580C" w:rsidP="009B1DC7">
            <w:pPr>
              <w:spacing w:after="108" w:line="259" w:lineRule="auto"/>
              <w:ind w:left="0" w:firstLine="0"/>
              <w:jc w:val="left"/>
            </w:pPr>
            <w:r w:rsidRPr="009B1DC7">
              <w:t>58.39</w:t>
            </w:r>
          </w:p>
        </w:tc>
        <w:tc>
          <w:tcPr>
            <w:tcW w:w="1450" w:type="dxa"/>
            <w:noWrap/>
            <w:hideMark/>
          </w:tcPr>
          <w:p w14:paraId="5E6A80FE" w14:textId="77777777" w:rsidR="00F8580C" w:rsidRPr="009B1DC7" w:rsidRDefault="00F8580C" w:rsidP="009B1DC7">
            <w:pPr>
              <w:spacing w:after="108" w:line="259" w:lineRule="auto"/>
              <w:ind w:left="0" w:firstLine="0"/>
              <w:jc w:val="left"/>
            </w:pPr>
            <w:r w:rsidRPr="009B1DC7">
              <w:t>5.18</w:t>
            </w:r>
          </w:p>
        </w:tc>
        <w:tc>
          <w:tcPr>
            <w:tcW w:w="1134" w:type="dxa"/>
            <w:noWrap/>
            <w:hideMark/>
          </w:tcPr>
          <w:p w14:paraId="36E384CA" w14:textId="77777777" w:rsidR="00F8580C" w:rsidRPr="009B1DC7" w:rsidRDefault="00F8580C" w:rsidP="009B1DC7">
            <w:pPr>
              <w:spacing w:after="108" w:line="259" w:lineRule="auto"/>
              <w:ind w:left="0" w:firstLine="0"/>
              <w:jc w:val="left"/>
            </w:pPr>
            <w:r w:rsidRPr="009B1DC7">
              <w:t>34.89</w:t>
            </w:r>
          </w:p>
        </w:tc>
      </w:tr>
      <w:tr w:rsidR="00F8580C" w:rsidRPr="009B1DC7" w14:paraId="00728D75" w14:textId="77777777" w:rsidTr="003C0242">
        <w:trPr>
          <w:trHeight w:val="516"/>
        </w:trPr>
        <w:tc>
          <w:tcPr>
            <w:tcW w:w="1649" w:type="dxa"/>
            <w:noWrap/>
            <w:hideMark/>
          </w:tcPr>
          <w:p w14:paraId="7B8B7E59"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317B1ABD"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5ABD889E"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342F0BF0" w14:textId="77777777" w:rsidR="00F8580C" w:rsidRPr="009B1DC7" w:rsidRDefault="00F8580C" w:rsidP="009B1DC7">
            <w:pPr>
              <w:spacing w:after="108" w:line="259" w:lineRule="auto"/>
              <w:ind w:left="0" w:firstLine="0"/>
              <w:jc w:val="left"/>
            </w:pPr>
            <w:r w:rsidRPr="009B1DC7">
              <w:t>58.39</w:t>
            </w:r>
          </w:p>
        </w:tc>
        <w:tc>
          <w:tcPr>
            <w:tcW w:w="1450" w:type="dxa"/>
            <w:noWrap/>
            <w:hideMark/>
          </w:tcPr>
          <w:p w14:paraId="0BE9B74E" w14:textId="77777777" w:rsidR="00F8580C" w:rsidRPr="009B1DC7" w:rsidRDefault="00F8580C" w:rsidP="009B1DC7">
            <w:pPr>
              <w:spacing w:after="108" w:line="259" w:lineRule="auto"/>
              <w:ind w:left="0" w:firstLine="0"/>
              <w:jc w:val="left"/>
            </w:pPr>
            <w:r w:rsidRPr="009B1DC7">
              <w:t>5.18</w:t>
            </w:r>
          </w:p>
        </w:tc>
        <w:tc>
          <w:tcPr>
            <w:tcW w:w="1134" w:type="dxa"/>
            <w:noWrap/>
            <w:hideMark/>
          </w:tcPr>
          <w:p w14:paraId="2029D8E5" w14:textId="77777777" w:rsidR="00F8580C" w:rsidRPr="009B1DC7" w:rsidRDefault="00F8580C" w:rsidP="009B1DC7">
            <w:pPr>
              <w:spacing w:after="108" w:line="259" w:lineRule="auto"/>
              <w:ind w:left="0" w:firstLine="0"/>
              <w:jc w:val="left"/>
            </w:pPr>
            <w:r w:rsidRPr="009B1DC7">
              <w:t>31.26</w:t>
            </w:r>
          </w:p>
        </w:tc>
      </w:tr>
      <w:tr w:rsidR="00F8580C" w:rsidRPr="009B1DC7" w14:paraId="72158370" w14:textId="77777777" w:rsidTr="003C0242">
        <w:trPr>
          <w:trHeight w:val="516"/>
        </w:trPr>
        <w:tc>
          <w:tcPr>
            <w:tcW w:w="1649" w:type="dxa"/>
            <w:noWrap/>
            <w:hideMark/>
          </w:tcPr>
          <w:p w14:paraId="0DF455A6" w14:textId="77777777" w:rsidR="00F8580C" w:rsidRPr="009B1DC7" w:rsidRDefault="00F8580C" w:rsidP="009B1DC7">
            <w:pPr>
              <w:spacing w:after="108" w:line="259" w:lineRule="auto"/>
              <w:ind w:left="0" w:firstLine="0"/>
              <w:jc w:val="left"/>
            </w:pPr>
            <w:r w:rsidRPr="009B1DC7">
              <w:t>300</w:t>
            </w:r>
          </w:p>
        </w:tc>
        <w:tc>
          <w:tcPr>
            <w:tcW w:w="1328" w:type="dxa"/>
            <w:noWrap/>
            <w:hideMark/>
          </w:tcPr>
          <w:p w14:paraId="71867BD2"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4F49222C"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43B0C7A1" w14:textId="77777777" w:rsidR="00F8580C" w:rsidRPr="009B1DC7" w:rsidRDefault="00F8580C" w:rsidP="009B1DC7">
            <w:pPr>
              <w:spacing w:after="108" w:line="259" w:lineRule="auto"/>
              <w:ind w:left="0" w:firstLine="0"/>
              <w:jc w:val="left"/>
            </w:pPr>
            <w:r w:rsidRPr="009B1DC7">
              <w:t>72.51</w:t>
            </w:r>
          </w:p>
        </w:tc>
        <w:tc>
          <w:tcPr>
            <w:tcW w:w="1450" w:type="dxa"/>
            <w:noWrap/>
            <w:hideMark/>
          </w:tcPr>
          <w:p w14:paraId="6FE73690" w14:textId="77777777" w:rsidR="00F8580C" w:rsidRPr="009B1DC7" w:rsidRDefault="00F8580C" w:rsidP="009B1DC7">
            <w:pPr>
              <w:spacing w:after="108" w:line="259" w:lineRule="auto"/>
              <w:ind w:left="0" w:firstLine="0"/>
              <w:jc w:val="left"/>
            </w:pPr>
            <w:r w:rsidRPr="009B1DC7">
              <w:t>6.22</w:t>
            </w:r>
          </w:p>
        </w:tc>
        <w:tc>
          <w:tcPr>
            <w:tcW w:w="1134" w:type="dxa"/>
            <w:noWrap/>
            <w:hideMark/>
          </w:tcPr>
          <w:p w14:paraId="142532AB" w14:textId="77777777" w:rsidR="00F8580C" w:rsidRPr="009B1DC7" w:rsidRDefault="00F8580C" w:rsidP="009B1DC7">
            <w:pPr>
              <w:spacing w:after="108" w:line="259" w:lineRule="auto"/>
              <w:ind w:left="0" w:firstLine="0"/>
              <w:jc w:val="left"/>
            </w:pPr>
            <w:r w:rsidRPr="009B1DC7">
              <w:t>60.88</w:t>
            </w:r>
          </w:p>
        </w:tc>
      </w:tr>
      <w:tr w:rsidR="00F8580C" w:rsidRPr="009B1DC7" w14:paraId="6D06DE06" w14:textId="77777777" w:rsidTr="003C0242">
        <w:trPr>
          <w:trHeight w:val="516"/>
        </w:trPr>
        <w:tc>
          <w:tcPr>
            <w:tcW w:w="1649" w:type="dxa"/>
            <w:noWrap/>
            <w:hideMark/>
          </w:tcPr>
          <w:p w14:paraId="1209627A" w14:textId="77777777" w:rsidR="00F8580C" w:rsidRPr="009B1DC7" w:rsidRDefault="00F8580C" w:rsidP="009B1DC7">
            <w:pPr>
              <w:spacing w:after="108" w:line="259" w:lineRule="auto"/>
              <w:ind w:left="0" w:firstLine="0"/>
              <w:jc w:val="left"/>
            </w:pPr>
            <w:r w:rsidRPr="009B1DC7">
              <w:t>400</w:t>
            </w:r>
          </w:p>
        </w:tc>
        <w:tc>
          <w:tcPr>
            <w:tcW w:w="1328" w:type="dxa"/>
            <w:noWrap/>
            <w:hideMark/>
          </w:tcPr>
          <w:p w14:paraId="0D13A768"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460A0664"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09A3FA5B" w14:textId="77777777" w:rsidR="00F8580C" w:rsidRPr="009B1DC7" w:rsidRDefault="00F8580C" w:rsidP="009B1DC7">
            <w:pPr>
              <w:spacing w:after="108" w:line="259" w:lineRule="auto"/>
              <w:ind w:left="0" w:firstLine="0"/>
              <w:jc w:val="left"/>
            </w:pPr>
            <w:r w:rsidRPr="009B1DC7">
              <w:t>72.51</w:t>
            </w:r>
          </w:p>
        </w:tc>
        <w:tc>
          <w:tcPr>
            <w:tcW w:w="1450" w:type="dxa"/>
            <w:noWrap/>
            <w:hideMark/>
          </w:tcPr>
          <w:p w14:paraId="72C8283B" w14:textId="77777777" w:rsidR="00F8580C" w:rsidRPr="009B1DC7" w:rsidRDefault="00F8580C" w:rsidP="009B1DC7">
            <w:pPr>
              <w:spacing w:after="108" w:line="259" w:lineRule="auto"/>
              <w:ind w:left="0" w:firstLine="0"/>
              <w:jc w:val="left"/>
            </w:pPr>
            <w:r w:rsidRPr="009B1DC7">
              <w:t>6.22</w:t>
            </w:r>
          </w:p>
        </w:tc>
        <w:tc>
          <w:tcPr>
            <w:tcW w:w="1134" w:type="dxa"/>
            <w:noWrap/>
            <w:hideMark/>
          </w:tcPr>
          <w:p w14:paraId="03BC61F6" w14:textId="77777777" w:rsidR="00F8580C" w:rsidRPr="009B1DC7" w:rsidRDefault="00F8580C" w:rsidP="009B1DC7">
            <w:pPr>
              <w:spacing w:after="108" w:line="259" w:lineRule="auto"/>
              <w:ind w:left="0" w:firstLine="0"/>
              <w:jc w:val="left"/>
            </w:pPr>
            <w:r w:rsidRPr="009B1DC7">
              <w:t>27.24</w:t>
            </w:r>
          </w:p>
        </w:tc>
      </w:tr>
      <w:tr w:rsidR="00F8580C" w:rsidRPr="009B1DC7" w14:paraId="79A3DDE8" w14:textId="77777777" w:rsidTr="003C0242">
        <w:trPr>
          <w:trHeight w:val="516"/>
        </w:trPr>
        <w:tc>
          <w:tcPr>
            <w:tcW w:w="1649" w:type="dxa"/>
            <w:noWrap/>
            <w:hideMark/>
          </w:tcPr>
          <w:p w14:paraId="4DB5FC00"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59916C5B"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3AF6CF87"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29843A2C" w14:textId="77777777" w:rsidR="00F8580C" w:rsidRPr="009B1DC7" w:rsidRDefault="00F8580C" w:rsidP="009B1DC7">
            <w:pPr>
              <w:spacing w:after="108" w:line="259" w:lineRule="auto"/>
              <w:ind w:left="0" w:firstLine="0"/>
              <w:jc w:val="left"/>
            </w:pPr>
            <w:r w:rsidRPr="009B1DC7">
              <w:t>72.51</w:t>
            </w:r>
          </w:p>
        </w:tc>
        <w:tc>
          <w:tcPr>
            <w:tcW w:w="1450" w:type="dxa"/>
            <w:noWrap/>
            <w:hideMark/>
          </w:tcPr>
          <w:p w14:paraId="50B87270" w14:textId="77777777" w:rsidR="00F8580C" w:rsidRPr="009B1DC7" w:rsidRDefault="00F8580C" w:rsidP="009B1DC7">
            <w:pPr>
              <w:spacing w:after="108" w:line="259" w:lineRule="auto"/>
              <w:ind w:left="0" w:firstLine="0"/>
              <w:jc w:val="left"/>
            </w:pPr>
            <w:r w:rsidRPr="009B1DC7">
              <w:t>6.22</w:t>
            </w:r>
          </w:p>
        </w:tc>
        <w:tc>
          <w:tcPr>
            <w:tcW w:w="1134" w:type="dxa"/>
            <w:noWrap/>
            <w:hideMark/>
          </w:tcPr>
          <w:p w14:paraId="4F0B2554" w14:textId="77777777" w:rsidR="00F8580C" w:rsidRPr="009B1DC7" w:rsidRDefault="00F8580C" w:rsidP="009B1DC7">
            <w:pPr>
              <w:spacing w:after="108" w:line="259" w:lineRule="auto"/>
              <w:ind w:left="0" w:firstLine="0"/>
              <w:jc w:val="left"/>
            </w:pPr>
            <w:r w:rsidRPr="009B1DC7">
              <w:t>30.59</w:t>
            </w:r>
          </w:p>
        </w:tc>
      </w:tr>
      <w:tr w:rsidR="00F8580C" w:rsidRPr="009B1DC7" w14:paraId="3E73AAB1" w14:textId="77777777" w:rsidTr="003C0242">
        <w:trPr>
          <w:trHeight w:val="516"/>
        </w:trPr>
        <w:tc>
          <w:tcPr>
            <w:tcW w:w="1649" w:type="dxa"/>
            <w:noWrap/>
            <w:hideMark/>
          </w:tcPr>
          <w:p w14:paraId="6E1EA55A"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28BA510D"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0EC4342C"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1812244C" w14:textId="77777777" w:rsidR="00F8580C" w:rsidRPr="009B1DC7" w:rsidRDefault="00F8580C" w:rsidP="009B1DC7">
            <w:pPr>
              <w:spacing w:after="108" w:line="259" w:lineRule="auto"/>
              <w:ind w:left="0" w:firstLine="0"/>
              <w:jc w:val="left"/>
            </w:pPr>
            <w:r w:rsidRPr="009B1DC7">
              <w:t>72.51</w:t>
            </w:r>
          </w:p>
        </w:tc>
        <w:tc>
          <w:tcPr>
            <w:tcW w:w="1450" w:type="dxa"/>
            <w:noWrap/>
            <w:hideMark/>
          </w:tcPr>
          <w:p w14:paraId="0B0746D0" w14:textId="77777777" w:rsidR="00F8580C" w:rsidRPr="009B1DC7" w:rsidRDefault="00F8580C" w:rsidP="009B1DC7">
            <w:pPr>
              <w:spacing w:after="108" w:line="259" w:lineRule="auto"/>
              <w:ind w:left="0" w:firstLine="0"/>
              <w:jc w:val="left"/>
            </w:pPr>
            <w:r w:rsidRPr="009B1DC7">
              <w:t>6.22</w:t>
            </w:r>
          </w:p>
        </w:tc>
        <w:tc>
          <w:tcPr>
            <w:tcW w:w="1134" w:type="dxa"/>
            <w:noWrap/>
            <w:hideMark/>
          </w:tcPr>
          <w:p w14:paraId="31344CD1" w14:textId="77777777" w:rsidR="00F8580C" w:rsidRPr="009B1DC7" w:rsidRDefault="00F8580C" w:rsidP="009B1DC7">
            <w:pPr>
              <w:spacing w:after="108" w:line="259" w:lineRule="auto"/>
              <w:ind w:left="0" w:firstLine="0"/>
              <w:jc w:val="left"/>
            </w:pPr>
            <w:r w:rsidRPr="009B1DC7">
              <w:t>24.84</w:t>
            </w:r>
          </w:p>
        </w:tc>
      </w:tr>
      <w:tr w:rsidR="00F8580C" w:rsidRPr="009B1DC7" w14:paraId="702C7FC7" w14:textId="77777777" w:rsidTr="003C0242">
        <w:trPr>
          <w:trHeight w:val="516"/>
        </w:trPr>
        <w:tc>
          <w:tcPr>
            <w:tcW w:w="1649" w:type="dxa"/>
            <w:noWrap/>
            <w:hideMark/>
          </w:tcPr>
          <w:p w14:paraId="15BB9C31" w14:textId="77777777" w:rsidR="00F8580C" w:rsidRPr="009B1DC7" w:rsidRDefault="00F8580C" w:rsidP="009B1DC7">
            <w:pPr>
              <w:spacing w:after="108" w:line="259" w:lineRule="auto"/>
              <w:ind w:left="0" w:firstLine="0"/>
              <w:jc w:val="left"/>
            </w:pPr>
            <w:r w:rsidRPr="009B1DC7">
              <w:t>300</w:t>
            </w:r>
          </w:p>
        </w:tc>
        <w:tc>
          <w:tcPr>
            <w:tcW w:w="1328" w:type="dxa"/>
            <w:noWrap/>
            <w:hideMark/>
          </w:tcPr>
          <w:p w14:paraId="5963B3D4"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60F6B66A"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73C0D7A6" w14:textId="77777777" w:rsidR="00F8580C" w:rsidRPr="009B1DC7" w:rsidRDefault="00F8580C" w:rsidP="009B1DC7">
            <w:pPr>
              <w:spacing w:after="108" w:line="259" w:lineRule="auto"/>
              <w:ind w:left="0" w:firstLine="0"/>
              <w:jc w:val="left"/>
            </w:pPr>
            <w:r w:rsidRPr="009B1DC7">
              <w:t>72.51</w:t>
            </w:r>
          </w:p>
        </w:tc>
        <w:tc>
          <w:tcPr>
            <w:tcW w:w="1450" w:type="dxa"/>
            <w:noWrap/>
            <w:hideMark/>
          </w:tcPr>
          <w:p w14:paraId="481DDEA9" w14:textId="77777777" w:rsidR="00F8580C" w:rsidRPr="009B1DC7" w:rsidRDefault="00F8580C" w:rsidP="009B1DC7">
            <w:pPr>
              <w:spacing w:after="108" w:line="259" w:lineRule="auto"/>
              <w:ind w:left="0" w:firstLine="0"/>
              <w:jc w:val="left"/>
            </w:pPr>
            <w:r w:rsidRPr="009B1DC7">
              <w:t>6.22</w:t>
            </w:r>
          </w:p>
        </w:tc>
        <w:tc>
          <w:tcPr>
            <w:tcW w:w="1134" w:type="dxa"/>
            <w:noWrap/>
            <w:hideMark/>
          </w:tcPr>
          <w:p w14:paraId="3CF3CDD7" w14:textId="77777777" w:rsidR="00F8580C" w:rsidRPr="009B1DC7" w:rsidRDefault="00F8580C" w:rsidP="009B1DC7">
            <w:pPr>
              <w:spacing w:after="108" w:line="259" w:lineRule="auto"/>
              <w:ind w:left="0" w:firstLine="0"/>
              <w:jc w:val="left"/>
            </w:pPr>
            <w:r w:rsidRPr="009B1DC7">
              <w:t>57.1</w:t>
            </w:r>
          </w:p>
        </w:tc>
      </w:tr>
      <w:tr w:rsidR="00F8580C" w:rsidRPr="009B1DC7" w14:paraId="397188D4" w14:textId="77777777" w:rsidTr="003C0242">
        <w:trPr>
          <w:trHeight w:val="516"/>
        </w:trPr>
        <w:tc>
          <w:tcPr>
            <w:tcW w:w="1649" w:type="dxa"/>
            <w:noWrap/>
            <w:hideMark/>
          </w:tcPr>
          <w:p w14:paraId="00F4AD40" w14:textId="77777777" w:rsidR="00F8580C" w:rsidRPr="009B1DC7" w:rsidRDefault="00F8580C" w:rsidP="009B1DC7">
            <w:pPr>
              <w:spacing w:after="108" w:line="259" w:lineRule="auto"/>
              <w:ind w:left="0" w:firstLine="0"/>
              <w:jc w:val="left"/>
            </w:pPr>
            <w:r w:rsidRPr="009B1DC7">
              <w:t>400</w:t>
            </w:r>
          </w:p>
        </w:tc>
        <w:tc>
          <w:tcPr>
            <w:tcW w:w="1328" w:type="dxa"/>
            <w:noWrap/>
            <w:hideMark/>
          </w:tcPr>
          <w:p w14:paraId="45A7340F"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3A850C0D"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1D2C238B" w14:textId="77777777" w:rsidR="00F8580C" w:rsidRPr="009B1DC7" w:rsidRDefault="00F8580C" w:rsidP="009B1DC7">
            <w:pPr>
              <w:spacing w:after="108" w:line="259" w:lineRule="auto"/>
              <w:ind w:left="0" w:firstLine="0"/>
              <w:jc w:val="left"/>
            </w:pPr>
            <w:r w:rsidRPr="009B1DC7">
              <w:t>72.51</w:t>
            </w:r>
          </w:p>
        </w:tc>
        <w:tc>
          <w:tcPr>
            <w:tcW w:w="1450" w:type="dxa"/>
            <w:noWrap/>
            <w:hideMark/>
          </w:tcPr>
          <w:p w14:paraId="415C56A6" w14:textId="77777777" w:rsidR="00F8580C" w:rsidRPr="009B1DC7" w:rsidRDefault="00F8580C" w:rsidP="009B1DC7">
            <w:pPr>
              <w:spacing w:after="108" w:line="259" w:lineRule="auto"/>
              <w:ind w:left="0" w:firstLine="0"/>
              <w:jc w:val="left"/>
            </w:pPr>
            <w:r w:rsidRPr="009B1DC7">
              <w:t>6.22</w:t>
            </w:r>
          </w:p>
        </w:tc>
        <w:tc>
          <w:tcPr>
            <w:tcW w:w="1134" w:type="dxa"/>
            <w:noWrap/>
            <w:hideMark/>
          </w:tcPr>
          <w:p w14:paraId="0E74FF44" w14:textId="77777777" w:rsidR="00F8580C" w:rsidRPr="009B1DC7" w:rsidRDefault="00F8580C" w:rsidP="009B1DC7">
            <w:pPr>
              <w:spacing w:after="108" w:line="259" w:lineRule="auto"/>
              <w:ind w:left="0" w:firstLine="0"/>
              <w:jc w:val="left"/>
            </w:pPr>
            <w:r w:rsidRPr="009B1DC7">
              <w:t>38.31</w:t>
            </w:r>
          </w:p>
        </w:tc>
      </w:tr>
      <w:tr w:rsidR="00F8580C" w:rsidRPr="009B1DC7" w14:paraId="4D2C0314" w14:textId="77777777" w:rsidTr="003C0242">
        <w:trPr>
          <w:trHeight w:val="516"/>
        </w:trPr>
        <w:tc>
          <w:tcPr>
            <w:tcW w:w="1649" w:type="dxa"/>
            <w:noWrap/>
            <w:hideMark/>
          </w:tcPr>
          <w:p w14:paraId="7C23BF95"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0279B3F7"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11F9AF86"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32CF6247" w14:textId="77777777" w:rsidR="00F8580C" w:rsidRPr="009B1DC7" w:rsidRDefault="00F8580C" w:rsidP="009B1DC7">
            <w:pPr>
              <w:spacing w:after="108" w:line="259" w:lineRule="auto"/>
              <w:ind w:left="0" w:firstLine="0"/>
              <w:jc w:val="left"/>
            </w:pPr>
            <w:r w:rsidRPr="009B1DC7">
              <w:t>72.51</w:t>
            </w:r>
          </w:p>
        </w:tc>
        <w:tc>
          <w:tcPr>
            <w:tcW w:w="1450" w:type="dxa"/>
            <w:noWrap/>
            <w:hideMark/>
          </w:tcPr>
          <w:p w14:paraId="58FA09EB" w14:textId="77777777" w:rsidR="00F8580C" w:rsidRPr="009B1DC7" w:rsidRDefault="00F8580C" w:rsidP="009B1DC7">
            <w:pPr>
              <w:spacing w:after="108" w:line="259" w:lineRule="auto"/>
              <w:ind w:left="0" w:firstLine="0"/>
              <w:jc w:val="left"/>
            </w:pPr>
            <w:r w:rsidRPr="009B1DC7">
              <w:t>6.22</w:t>
            </w:r>
          </w:p>
        </w:tc>
        <w:tc>
          <w:tcPr>
            <w:tcW w:w="1134" w:type="dxa"/>
            <w:noWrap/>
            <w:hideMark/>
          </w:tcPr>
          <w:p w14:paraId="0B5B6B32" w14:textId="77777777" w:rsidR="00F8580C" w:rsidRPr="009B1DC7" w:rsidRDefault="00F8580C" w:rsidP="009B1DC7">
            <w:pPr>
              <w:spacing w:after="108" w:line="259" w:lineRule="auto"/>
              <w:ind w:left="0" w:firstLine="0"/>
              <w:jc w:val="left"/>
            </w:pPr>
            <w:r w:rsidRPr="009B1DC7">
              <w:t>35.27</w:t>
            </w:r>
          </w:p>
        </w:tc>
      </w:tr>
      <w:tr w:rsidR="00F8580C" w:rsidRPr="009B1DC7" w14:paraId="7E6A6BEA" w14:textId="77777777" w:rsidTr="003C0242">
        <w:trPr>
          <w:trHeight w:val="516"/>
        </w:trPr>
        <w:tc>
          <w:tcPr>
            <w:tcW w:w="1649" w:type="dxa"/>
            <w:noWrap/>
            <w:hideMark/>
          </w:tcPr>
          <w:p w14:paraId="1C49D36F" w14:textId="77777777" w:rsidR="00F8580C" w:rsidRPr="009B1DC7" w:rsidRDefault="00F8580C" w:rsidP="009B1DC7">
            <w:pPr>
              <w:spacing w:after="108" w:line="259" w:lineRule="auto"/>
              <w:ind w:left="0" w:firstLine="0"/>
              <w:jc w:val="left"/>
            </w:pPr>
            <w:r w:rsidRPr="009B1DC7">
              <w:t>600</w:t>
            </w:r>
          </w:p>
        </w:tc>
        <w:tc>
          <w:tcPr>
            <w:tcW w:w="1328" w:type="dxa"/>
            <w:noWrap/>
            <w:hideMark/>
          </w:tcPr>
          <w:p w14:paraId="5740FA1A"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72C79ACC"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6E8A7EC4" w14:textId="77777777" w:rsidR="00F8580C" w:rsidRPr="009B1DC7" w:rsidRDefault="00F8580C" w:rsidP="009B1DC7">
            <w:pPr>
              <w:spacing w:after="108" w:line="259" w:lineRule="auto"/>
              <w:ind w:left="0" w:firstLine="0"/>
              <w:jc w:val="left"/>
            </w:pPr>
            <w:r w:rsidRPr="009B1DC7">
              <w:t>72.51</w:t>
            </w:r>
          </w:p>
        </w:tc>
        <w:tc>
          <w:tcPr>
            <w:tcW w:w="1450" w:type="dxa"/>
            <w:noWrap/>
            <w:hideMark/>
          </w:tcPr>
          <w:p w14:paraId="522E0C61" w14:textId="77777777" w:rsidR="00F8580C" w:rsidRPr="009B1DC7" w:rsidRDefault="00F8580C" w:rsidP="009B1DC7">
            <w:pPr>
              <w:spacing w:after="108" w:line="259" w:lineRule="auto"/>
              <w:ind w:left="0" w:firstLine="0"/>
              <w:jc w:val="left"/>
            </w:pPr>
            <w:r w:rsidRPr="009B1DC7">
              <w:t>6.22</w:t>
            </w:r>
          </w:p>
        </w:tc>
        <w:tc>
          <w:tcPr>
            <w:tcW w:w="1134" w:type="dxa"/>
            <w:noWrap/>
            <w:hideMark/>
          </w:tcPr>
          <w:p w14:paraId="4B9DC3B9" w14:textId="77777777" w:rsidR="00F8580C" w:rsidRPr="009B1DC7" w:rsidRDefault="00F8580C" w:rsidP="009B1DC7">
            <w:pPr>
              <w:spacing w:after="108" w:line="259" w:lineRule="auto"/>
              <w:ind w:left="0" w:firstLine="0"/>
              <w:jc w:val="left"/>
            </w:pPr>
            <w:r w:rsidRPr="009B1DC7">
              <w:t>19.91</w:t>
            </w:r>
          </w:p>
        </w:tc>
      </w:tr>
      <w:tr w:rsidR="00F8580C" w:rsidRPr="009B1DC7" w14:paraId="66C4C712" w14:textId="77777777" w:rsidTr="003C0242">
        <w:trPr>
          <w:trHeight w:val="516"/>
        </w:trPr>
        <w:tc>
          <w:tcPr>
            <w:tcW w:w="1649" w:type="dxa"/>
            <w:noWrap/>
            <w:hideMark/>
          </w:tcPr>
          <w:p w14:paraId="478103A3"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3B7562C6"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215B289D"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4131CAFA" w14:textId="77777777" w:rsidR="00F8580C" w:rsidRPr="009B1DC7" w:rsidRDefault="00F8580C" w:rsidP="009B1DC7">
            <w:pPr>
              <w:spacing w:after="108" w:line="259" w:lineRule="auto"/>
              <w:ind w:left="0" w:firstLine="0"/>
              <w:jc w:val="left"/>
            </w:pPr>
            <w:r w:rsidRPr="009B1DC7">
              <w:t>72.51</w:t>
            </w:r>
          </w:p>
        </w:tc>
        <w:tc>
          <w:tcPr>
            <w:tcW w:w="1450" w:type="dxa"/>
            <w:noWrap/>
            <w:hideMark/>
          </w:tcPr>
          <w:p w14:paraId="2E44BEA6" w14:textId="77777777" w:rsidR="00F8580C" w:rsidRPr="009B1DC7" w:rsidRDefault="00F8580C" w:rsidP="009B1DC7">
            <w:pPr>
              <w:spacing w:after="108" w:line="259" w:lineRule="auto"/>
              <w:ind w:left="0" w:firstLine="0"/>
              <w:jc w:val="left"/>
            </w:pPr>
            <w:r w:rsidRPr="009B1DC7">
              <w:t>6.22</w:t>
            </w:r>
          </w:p>
        </w:tc>
        <w:tc>
          <w:tcPr>
            <w:tcW w:w="1134" w:type="dxa"/>
            <w:noWrap/>
            <w:hideMark/>
          </w:tcPr>
          <w:p w14:paraId="1E52BA60" w14:textId="77777777" w:rsidR="00F8580C" w:rsidRPr="009B1DC7" w:rsidRDefault="00F8580C" w:rsidP="009B1DC7">
            <w:pPr>
              <w:spacing w:after="108" w:line="259" w:lineRule="auto"/>
              <w:ind w:left="0" w:firstLine="0"/>
              <w:jc w:val="left"/>
            </w:pPr>
            <w:r w:rsidRPr="009B1DC7">
              <w:t>35.75</w:t>
            </w:r>
          </w:p>
        </w:tc>
      </w:tr>
      <w:tr w:rsidR="00F8580C" w:rsidRPr="009B1DC7" w14:paraId="6FD69E22" w14:textId="77777777" w:rsidTr="003C0242">
        <w:trPr>
          <w:trHeight w:val="516"/>
        </w:trPr>
        <w:tc>
          <w:tcPr>
            <w:tcW w:w="1649" w:type="dxa"/>
            <w:noWrap/>
            <w:hideMark/>
          </w:tcPr>
          <w:p w14:paraId="3072C4B6"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3DF1487E"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6C76E376"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28010FF8" w14:textId="77777777" w:rsidR="00F8580C" w:rsidRPr="009B1DC7" w:rsidRDefault="00F8580C" w:rsidP="009B1DC7">
            <w:pPr>
              <w:spacing w:after="108" w:line="259" w:lineRule="auto"/>
              <w:ind w:left="0" w:firstLine="0"/>
              <w:jc w:val="left"/>
            </w:pPr>
            <w:r w:rsidRPr="009B1DC7">
              <w:t>72.51</w:t>
            </w:r>
          </w:p>
        </w:tc>
        <w:tc>
          <w:tcPr>
            <w:tcW w:w="1450" w:type="dxa"/>
            <w:noWrap/>
            <w:hideMark/>
          </w:tcPr>
          <w:p w14:paraId="4BCE585D" w14:textId="77777777" w:rsidR="00F8580C" w:rsidRPr="009B1DC7" w:rsidRDefault="00F8580C" w:rsidP="009B1DC7">
            <w:pPr>
              <w:spacing w:after="108" w:line="259" w:lineRule="auto"/>
              <w:ind w:left="0" w:firstLine="0"/>
              <w:jc w:val="left"/>
            </w:pPr>
            <w:r w:rsidRPr="009B1DC7">
              <w:t>6.22</w:t>
            </w:r>
          </w:p>
        </w:tc>
        <w:tc>
          <w:tcPr>
            <w:tcW w:w="1134" w:type="dxa"/>
            <w:noWrap/>
            <w:hideMark/>
          </w:tcPr>
          <w:p w14:paraId="4620B543" w14:textId="77777777" w:rsidR="00F8580C" w:rsidRPr="009B1DC7" w:rsidRDefault="00F8580C" w:rsidP="009B1DC7">
            <w:pPr>
              <w:spacing w:after="108" w:line="259" w:lineRule="auto"/>
              <w:ind w:left="0" w:firstLine="0"/>
              <w:jc w:val="left"/>
            </w:pPr>
            <w:r w:rsidRPr="009B1DC7">
              <w:t>33.31</w:t>
            </w:r>
          </w:p>
        </w:tc>
      </w:tr>
      <w:tr w:rsidR="00F8580C" w:rsidRPr="009B1DC7" w14:paraId="6C49155B" w14:textId="77777777" w:rsidTr="003C0242">
        <w:trPr>
          <w:trHeight w:val="516"/>
        </w:trPr>
        <w:tc>
          <w:tcPr>
            <w:tcW w:w="1649" w:type="dxa"/>
            <w:noWrap/>
            <w:hideMark/>
          </w:tcPr>
          <w:p w14:paraId="42C65245"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4D4EF270"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68B79691"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66181762" w14:textId="77777777" w:rsidR="00F8580C" w:rsidRPr="009B1DC7" w:rsidRDefault="00F8580C" w:rsidP="009B1DC7">
            <w:pPr>
              <w:spacing w:after="108" w:line="259" w:lineRule="auto"/>
              <w:ind w:left="0" w:firstLine="0"/>
              <w:jc w:val="left"/>
            </w:pPr>
            <w:r w:rsidRPr="009B1DC7">
              <w:t>72.51</w:t>
            </w:r>
          </w:p>
        </w:tc>
        <w:tc>
          <w:tcPr>
            <w:tcW w:w="1450" w:type="dxa"/>
            <w:noWrap/>
            <w:hideMark/>
          </w:tcPr>
          <w:p w14:paraId="4545FB38" w14:textId="77777777" w:rsidR="00F8580C" w:rsidRPr="009B1DC7" w:rsidRDefault="00F8580C" w:rsidP="009B1DC7">
            <w:pPr>
              <w:spacing w:after="108" w:line="259" w:lineRule="auto"/>
              <w:ind w:left="0" w:firstLine="0"/>
              <w:jc w:val="left"/>
            </w:pPr>
            <w:r w:rsidRPr="009B1DC7">
              <w:t>6.22</w:t>
            </w:r>
          </w:p>
        </w:tc>
        <w:tc>
          <w:tcPr>
            <w:tcW w:w="1134" w:type="dxa"/>
            <w:noWrap/>
            <w:hideMark/>
          </w:tcPr>
          <w:p w14:paraId="28C36D69" w14:textId="77777777" w:rsidR="00F8580C" w:rsidRPr="009B1DC7" w:rsidRDefault="00F8580C" w:rsidP="009B1DC7">
            <w:pPr>
              <w:spacing w:after="108" w:line="259" w:lineRule="auto"/>
              <w:ind w:left="0" w:firstLine="0"/>
              <w:jc w:val="left"/>
            </w:pPr>
            <w:r w:rsidRPr="009B1DC7">
              <w:t>19.88</w:t>
            </w:r>
          </w:p>
        </w:tc>
      </w:tr>
      <w:tr w:rsidR="00F8580C" w:rsidRPr="009B1DC7" w14:paraId="1536F20E" w14:textId="77777777" w:rsidTr="003C0242">
        <w:trPr>
          <w:trHeight w:val="516"/>
        </w:trPr>
        <w:tc>
          <w:tcPr>
            <w:tcW w:w="1649" w:type="dxa"/>
            <w:noWrap/>
            <w:hideMark/>
          </w:tcPr>
          <w:p w14:paraId="0AED0621" w14:textId="77777777" w:rsidR="00F8580C" w:rsidRPr="009B1DC7" w:rsidRDefault="00F8580C" w:rsidP="009B1DC7">
            <w:pPr>
              <w:spacing w:after="108" w:line="259" w:lineRule="auto"/>
              <w:ind w:left="0" w:firstLine="0"/>
              <w:jc w:val="left"/>
            </w:pPr>
            <w:r w:rsidRPr="009B1DC7">
              <w:t>500</w:t>
            </w:r>
          </w:p>
        </w:tc>
        <w:tc>
          <w:tcPr>
            <w:tcW w:w="1328" w:type="dxa"/>
            <w:noWrap/>
            <w:hideMark/>
          </w:tcPr>
          <w:p w14:paraId="4210E12D" w14:textId="77777777" w:rsidR="00F8580C" w:rsidRPr="009B1DC7" w:rsidRDefault="00F8580C" w:rsidP="009B1DC7">
            <w:pPr>
              <w:spacing w:after="108" w:line="259" w:lineRule="auto"/>
              <w:ind w:left="0" w:firstLine="0"/>
              <w:jc w:val="left"/>
            </w:pPr>
            <w:r w:rsidRPr="009B1DC7">
              <w:t>50</w:t>
            </w:r>
          </w:p>
        </w:tc>
        <w:tc>
          <w:tcPr>
            <w:tcW w:w="1216" w:type="dxa"/>
            <w:noWrap/>
            <w:hideMark/>
          </w:tcPr>
          <w:p w14:paraId="1C9B563D" w14:textId="77777777" w:rsidR="00F8580C" w:rsidRPr="009B1DC7" w:rsidRDefault="00F8580C" w:rsidP="009B1DC7">
            <w:pPr>
              <w:spacing w:after="108" w:line="259" w:lineRule="auto"/>
              <w:ind w:left="0" w:firstLine="0"/>
              <w:jc w:val="left"/>
            </w:pPr>
            <w:r w:rsidRPr="009B1DC7">
              <w:t>2000</w:t>
            </w:r>
          </w:p>
        </w:tc>
        <w:tc>
          <w:tcPr>
            <w:tcW w:w="1870" w:type="dxa"/>
            <w:noWrap/>
            <w:hideMark/>
          </w:tcPr>
          <w:p w14:paraId="0E48224D" w14:textId="77777777" w:rsidR="00F8580C" w:rsidRPr="009B1DC7" w:rsidRDefault="00F8580C" w:rsidP="009B1DC7">
            <w:pPr>
              <w:spacing w:after="108" w:line="259" w:lineRule="auto"/>
              <w:ind w:left="0" w:firstLine="0"/>
              <w:jc w:val="left"/>
            </w:pPr>
            <w:r w:rsidRPr="009B1DC7">
              <w:t>72.51</w:t>
            </w:r>
          </w:p>
        </w:tc>
        <w:tc>
          <w:tcPr>
            <w:tcW w:w="1450" w:type="dxa"/>
            <w:noWrap/>
            <w:hideMark/>
          </w:tcPr>
          <w:p w14:paraId="0058AA09" w14:textId="77777777" w:rsidR="00F8580C" w:rsidRPr="009B1DC7" w:rsidRDefault="00F8580C" w:rsidP="009B1DC7">
            <w:pPr>
              <w:spacing w:after="108" w:line="259" w:lineRule="auto"/>
              <w:ind w:left="0" w:firstLine="0"/>
              <w:jc w:val="left"/>
            </w:pPr>
            <w:r w:rsidRPr="009B1DC7">
              <w:t>6.22</w:t>
            </w:r>
          </w:p>
        </w:tc>
        <w:tc>
          <w:tcPr>
            <w:tcW w:w="1134" w:type="dxa"/>
            <w:noWrap/>
            <w:hideMark/>
          </w:tcPr>
          <w:p w14:paraId="647FC860" w14:textId="77777777" w:rsidR="00F8580C" w:rsidRPr="009B1DC7" w:rsidRDefault="00F8580C" w:rsidP="009B1DC7">
            <w:pPr>
              <w:spacing w:after="108" w:line="259" w:lineRule="auto"/>
              <w:ind w:left="0" w:firstLine="0"/>
              <w:jc w:val="left"/>
            </w:pPr>
            <w:r w:rsidRPr="009B1DC7">
              <w:t>20.2</w:t>
            </w:r>
          </w:p>
        </w:tc>
      </w:tr>
      <w:tr w:rsidR="00F8580C" w:rsidRPr="009B1DC7" w14:paraId="4E8D76E9" w14:textId="77777777" w:rsidTr="003C0242">
        <w:trPr>
          <w:trHeight w:val="516"/>
        </w:trPr>
        <w:tc>
          <w:tcPr>
            <w:tcW w:w="1649" w:type="dxa"/>
            <w:noWrap/>
            <w:hideMark/>
          </w:tcPr>
          <w:p w14:paraId="6B6FC343" w14:textId="77777777" w:rsidR="00F8580C" w:rsidRPr="009B1DC7" w:rsidRDefault="00F8580C" w:rsidP="009B1DC7">
            <w:pPr>
              <w:spacing w:after="108" w:line="259" w:lineRule="auto"/>
              <w:ind w:left="0" w:firstLine="0"/>
              <w:jc w:val="left"/>
            </w:pPr>
            <w:r w:rsidRPr="009B1DC7">
              <w:lastRenderedPageBreak/>
              <w:t>690</w:t>
            </w:r>
          </w:p>
        </w:tc>
        <w:tc>
          <w:tcPr>
            <w:tcW w:w="1328" w:type="dxa"/>
            <w:noWrap/>
            <w:hideMark/>
          </w:tcPr>
          <w:p w14:paraId="39A2DA5A" w14:textId="77777777" w:rsidR="00F8580C" w:rsidRPr="009B1DC7" w:rsidRDefault="00F8580C" w:rsidP="009B1DC7">
            <w:pPr>
              <w:spacing w:after="108" w:line="259" w:lineRule="auto"/>
              <w:ind w:left="0" w:firstLine="0"/>
              <w:jc w:val="left"/>
            </w:pPr>
            <w:r w:rsidRPr="009B1DC7">
              <w:t>40</w:t>
            </w:r>
          </w:p>
        </w:tc>
        <w:tc>
          <w:tcPr>
            <w:tcW w:w="1216" w:type="dxa"/>
            <w:noWrap/>
            <w:hideMark/>
          </w:tcPr>
          <w:p w14:paraId="379F6FA9"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7A8B6C60" w14:textId="77777777" w:rsidR="00F8580C" w:rsidRPr="009B1DC7" w:rsidRDefault="00F8580C" w:rsidP="009B1DC7">
            <w:pPr>
              <w:spacing w:after="108" w:line="259" w:lineRule="auto"/>
              <w:ind w:left="0" w:firstLine="0"/>
              <w:jc w:val="left"/>
            </w:pPr>
            <w:r w:rsidRPr="009B1DC7">
              <w:t>78.97</w:t>
            </w:r>
          </w:p>
        </w:tc>
        <w:tc>
          <w:tcPr>
            <w:tcW w:w="1450" w:type="dxa"/>
            <w:noWrap/>
            <w:hideMark/>
          </w:tcPr>
          <w:p w14:paraId="51C991BD" w14:textId="77777777" w:rsidR="00F8580C" w:rsidRPr="009B1DC7" w:rsidRDefault="00F8580C" w:rsidP="009B1DC7">
            <w:pPr>
              <w:spacing w:after="108" w:line="259" w:lineRule="auto"/>
              <w:ind w:left="0" w:firstLine="0"/>
              <w:jc w:val="left"/>
            </w:pPr>
            <w:r w:rsidRPr="009B1DC7">
              <w:t>7.5</w:t>
            </w:r>
          </w:p>
        </w:tc>
        <w:tc>
          <w:tcPr>
            <w:tcW w:w="1134" w:type="dxa"/>
            <w:noWrap/>
            <w:hideMark/>
          </w:tcPr>
          <w:p w14:paraId="3CE8EB08" w14:textId="77777777" w:rsidR="00F8580C" w:rsidRPr="009B1DC7" w:rsidRDefault="00F8580C" w:rsidP="009B1DC7">
            <w:pPr>
              <w:spacing w:after="108" w:line="259" w:lineRule="auto"/>
              <w:ind w:left="0" w:firstLine="0"/>
              <w:jc w:val="left"/>
            </w:pPr>
            <w:r w:rsidRPr="009B1DC7">
              <w:t>23</w:t>
            </w:r>
          </w:p>
        </w:tc>
      </w:tr>
      <w:tr w:rsidR="00F8580C" w:rsidRPr="009B1DC7" w14:paraId="6C5D6F6B" w14:textId="77777777" w:rsidTr="003C0242">
        <w:trPr>
          <w:trHeight w:val="516"/>
        </w:trPr>
        <w:tc>
          <w:tcPr>
            <w:tcW w:w="1649" w:type="dxa"/>
            <w:noWrap/>
            <w:hideMark/>
          </w:tcPr>
          <w:p w14:paraId="38E6CA8C" w14:textId="77777777" w:rsidR="00F8580C" w:rsidRPr="009B1DC7" w:rsidRDefault="00F8580C" w:rsidP="009B1DC7">
            <w:pPr>
              <w:spacing w:after="108" w:line="259" w:lineRule="auto"/>
              <w:ind w:left="0" w:firstLine="0"/>
              <w:jc w:val="left"/>
            </w:pPr>
            <w:r w:rsidRPr="009B1DC7">
              <w:t>645</w:t>
            </w:r>
          </w:p>
        </w:tc>
        <w:tc>
          <w:tcPr>
            <w:tcW w:w="1328" w:type="dxa"/>
            <w:noWrap/>
            <w:hideMark/>
          </w:tcPr>
          <w:p w14:paraId="08F53C8C" w14:textId="77777777" w:rsidR="00F8580C" w:rsidRPr="009B1DC7" w:rsidRDefault="00F8580C" w:rsidP="009B1DC7">
            <w:pPr>
              <w:spacing w:after="108" w:line="259" w:lineRule="auto"/>
              <w:ind w:left="0" w:firstLine="0"/>
              <w:jc w:val="left"/>
            </w:pPr>
            <w:r w:rsidRPr="009B1DC7">
              <w:t>40</w:t>
            </w:r>
          </w:p>
        </w:tc>
        <w:tc>
          <w:tcPr>
            <w:tcW w:w="1216" w:type="dxa"/>
            <w:noWrap/>
            <w:hideMark/>
          </w:tcPr>
          <w:p w14:paraId="4320789D"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4FBFE9E3" w14:textId="77777777" w:rsidR="00F8580C" w:rsidRPr="009B1DC7" w:rsidRDefault="00F8580C" w:rsidP="009B1DC7">
            <w:pPr>
              <w:spacing w:after="108" w:line="259" w:lineRule="auto"/>
              <w:ind w:left="0" w:firstLine="0"/>
              <w:jc w:val="left"/>
            </w:pPr>
            <w:r w:rsidRPr="009B1DC7">
              <w:t>60.33</w:t>
            </w:r>
          </w:p>
        </w:tc>
        <w:tc>
          <w:tcPr>
            <w:tcW w:w="1450" w:type="dxa"/>
            <w:noWrap/>
            <w:hideMark/>
          </w:tcPr>
          <w:p w14:paraId="107C94EA" w14:textId="77777777" w:rsidR="00F8580C" w:rsidRPr="009B1DC7" w:rsidRDefault="00F8580C" w:rsidP="009B1DC7">
            <w:pPr>
              <w:spacing w:after="108" w:line="259" w:lineRule="auto"/>
              <w:ind w:left="0" w:firstLine="0"/>
              <w:jc w:val="left"/>
            </w:pPr>
            <w:r w:rsidRPr="009B1DC7">
              <w:t>6.73</w:t>
            </w:r>
          </w:p>
        </w:tc>
        <w:tc>
          <w:tcPr>
            <w:tcW w:w="1134" w:type="dxa"/>
            <w:noWrap/>
            <w:hideMark/>
          </w:tcPr>
          <w:p w14:paraId="16699A9E" w14:textId="77777777" w:rsidR="00F8580C" w:rsidRPr="009B1DC7" w:rsidRDefault="00F8580C" w:rsidP="009B1DC7">
            <w:pPr>
              <w:spacing w:after="108" w:line="259" w:lineRule="auto"/>
              <w:ind w:left="0" w:firstLine="0"/>
              <w:jc w:val="left"/>
            </w:pPr>
            <w:r w:rsidRPr="009B1DC7">
              <w:t>46</w:t>
            </w:r>
          </w:p>
        </w:tc>
      </w:tr>
      <w:tr w:rsidR="00F8580C" w:rsidRPr="009B1DC7" w14:paraId="7FDFA46C" w14:textId="77777777" w:rsidTr="003C0242">
        <w:trPr>
          <w:trHeight w:val="516"/>
        </w:trPr>
        <w:tc>
          <w:tcPr>
            <w:tcW w:w="1649" w:type="dxa"/>
            <w:noWrap/>
            <w:hideMark/>
          </w:tcPr>
          <w:p w14:paraId="2535972B" w14:textId="77777777" w:rsidR="00F8580C" w:rsidRPr="009B1DC7" w:rsidRDefault="00F8580C" w:rsidP="009B1DC7">
            <w:pPr>
              <w:spacing w:after="108" w:line="259" w:lineRule="auto"/>
              <w:ind w:left="0" w:firstLine="0"/>
              <w:jc w:val="left"/>
            </w:pPr>
            <w:r w:rsidRPr="009B1DC7">
              <w:t>680</w:t>
            </w:r>
          </w:p>
        </w:tc>
        <w:tc>
          <w:tcPr>
            <w:tcW w:w="1328" w:type="dxa"/>
            <w:noWrap/>
            <w:hideMark/>
          </w:tcPr>
          <w:p w14:paraId="13F5171A" w14:textId="77777777" w:rsidR="00F8580C" w:rsidRPr="009B1DC7" w:rsidRDefault="00F8580C" w:rsidP="009B1DC7">
            <w:pPr>
              <w:spacing w:after="108" w:line="259" w:lineRule="auto"/>
              <w:ind w:left="0" w:firstLine="0"/>
              <w:jc w:val="left"/>
            </w:pPr>
            <w:r w:rsidRPr="009B1DC7">
              <w:t>40</w:t>
            </w:r>
          </w:p>
        </w:tc>
        <w:tc>
          <w:tcPr>
            <w:tcW w:w="1216" w:type="dxa"/>
            <w:noWrap/>
            <w:hideMark/>
          </w:tcPr>
          <w:p w14:paraId="3C84090D"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305C11F0" w14:textId="77777777" w:rsidR="00F8580C" w:rsidRPr="009B1DC7" w:rsidRDefault="00F8580C" w:rsidP="009B1DC7">
            <w:pPr>
              <w:spacing w:after="108" w:line="259" w:lineRule="auto"/>
              <w:ind w:left="0" w:firstLine="0"/>
              <w:jc w:val="left"/>
            </w:pPr>
            <w:r w:rsidRPr="009B1DC7">
              <w:t>73.378</w:t>
            </w:r>
          </w:p>
        </w:tc>
        <w:tc>
          <w:tcPr>
            <w:tcW w:w="1450" w:type="dxa"/>
            <w:noWrap/>
            <w:hideMark/>
          </w:tcPr>
          <w:p w14:paraId="5728F256" w14:textId="77777777" w:rsidR="00F8580C" w:rsidRPr="009B1DC7" w:rsidRDefault="00F8580C" w:rsidP="009B1DC7">
            <w:pPr>
              <w:spacing w:after="108" w:line="259" w:lineRule="auto"/>
              <w:ind w:left="0" w:firstLine="0"/>
              <w:jc w:val="left"/>
            </w:pPr>
            <w:r w:rsidRPr="009B1DC7">
              <w:t>7.269</w:t>
            </w:r>
          </w:p>
        </w:tc>
        <w:tc>
          <w:tcPr>
            <w:tcW w:w="1134" w:type="dxa"/>
            <w:noWrap/>
            <w:hideMark/>
          </w:tcPr>
          <w:p w14:paraId="58E5B863" w14:textId="77777777" w:rsidR="00F8580C" w:rsidRPr="009B1DC7" w:rsidRDefault="00F8580C" w:rsidP="009B1DC7">
            <w:pPr>
              <w:spacing w:after="108" w:line="259" w:lineRule="auto"/>
              <w:ind w:left="0" w:firstLine="0"/>
              <w:jc w:val="left"/>
            </w:pPr>
            <w:r w:rsidRPr="009B1DC7">
              <w:t>32</w:t>
            </w:r>
          </w:p>
        </w:tc>
      </w:tr>
      <w:tr w:rsidR="00F8580C" w:rsidRPr="009B1DC7" w14:paraId="7ABE33F3" w14:textId="77777777" w:rsidTr="003C0242">
        <w:trPr>
          <w:trHeight w:val="516"/>
        </w:trPr>
        <w:tc>
          <w:tcPr>
            <w:tcW w:w="1649" w:type="dxa"/>
            <w:noWrap/>
            <w:hideMark/>
          </w:tcPr>
          <w:p w14:paraId="295D45DA" w14:textId="77777777" w:rsidR="00F8580C" w:rsidRPr="009B1DC7" w:rsidRDefault="00F8580C" w:rsidP="009B1DC7">
            <w:pPr>
              <w:spacing w:after="108" w:line="259" w:lineRule="auto"/>
              <w:ind w:left="0" w:firstLine="0"/>
              <w:jc w:val="left"/>
            </w:pPr>
            <w:r w:rsidRPr="009B1DC7">
              <w:t>750</w:t>
            </w:r>
          </w:p>
        </w:tc>
        <w:tc>
          <w:tcPr>
            <w:tcW w:w="1328" w:type="dxa"/>
            <w:noWrap/>
            <w:hideMark/>
          </w:tcPr>
          <w:p w14:paraId="7A4D8014" w14:textId="77777777" w:rsidR="00F8580C" w:rsidRPr="009B1DC7" w:rsidRDefault="00F8580C" w:rsidP="009B1DC7">
            <w:pPr>
              <w:spacing w:after="108" w:line="259" w:lineRule="auto"/>
              <w:ind w:left="0" w:firstLine="0"/>
              <w:jc w:val="left"/>
            </w:pPr>
            <w:r w:rsidRPr="009B1DC7">
              <w:t>40</w:t>
            </w:r>
          </w:p>
        </w:tc>
        <w:tc>
          <w:tcPr>
            <w:tcW w:w="1216" w:type="dxa"/>
            <w:noWrap/>
            <w:hideMark/>
          </w:tcPr>
          <w:p w14:paraId="0A376ED6"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0BA3CD0E" w14:textId="77777777" w:rsidR="00F8580C" w:rsidRPr="009B1DC7" w:rsidRDefault="00F8580C" w:rsidP="009B1DC7">
            <w:pPr>
              <w:spacing w:after="108" w:line="259" w:lineRule="auto"/>
              <w:ind w:left="0" w:firstLine="0"/>
              <w:jc w:val="left"/>
            </w:pPr>
            <w:r w:rsidRPr="009B1DC7">
              <w:t>69.65</w:t>
            </w:r>
          </w:p>
        </w:tc>
        <w:tc>
          <w:tcPr>
            <w:tcW w:w="1450" w:type="dxa"/>
            <w:noWrap/>
            <w:hideMark/>
          </w:tcPr>
          <w:p w14:paraId="25FE463D" w14:textId="77777777" w:rsidR="00F8580C" w:rsidRPr="009B1DC7" w:rsidRDefault="00F8580C" w:rsidP="009B1DC7">
            <w:pPr>
              <w:spacing w:after="108" w:line="259" w:lineRule="auto"/>
              <w:ind w:left="0" w:firstLine="0"/>
              <w:jc w:val="left"/>
            </w:pPr>
            <w:r w:rsidRPr="009B1DC7">
              <w:t>7.115</w:t>
            </w:r>
          </w:p>
        </w:tc>
        <w:tc>
          <w:tcPr>
            <w:tcW w:w="1134" w:type="dxa"/>
            <w:noWrap/>
            <w:hideMark/>
          </w:tcPr>
          <w:p w14:paraId="26D955D3" w14:textId="77777777" w:rsidR="00F8580C" w:rsidRPr="009B1DC7" w:rsidRDefault="00F8580C" w:rsidP="009B1DC7">
            <w:pPr>
              <w:spacing w:after="108" w:line="259" w:lineRule="auto"/>
              <w:ind w:left="0" w:firstLine="0"/>
              <w:jc w:val="left"/>
            </w:pPr>
            <w:r w:rsidRPr="009B1DC7">
              <w:t>33</w:t>
            </w:r>
          </w:p>
        </w:tc>
      </w:tr>
      <w:tr w:rsidR="00F8580C" w:rsidRPr="009B1DC7" w14:paraId="2FBEA704" w14:textId="77777777" w:rsidTr="003C0242">
        <w:trPr>
          <w:trHeight w:val="516"/>
        </w:trPr>
        <w:tc>
          <w:tcPr>
            <w:tcW w:w="1649" w:type="dxa"/>
            <w:noWrap/>
            <w:hideMark/>
          </w:tcPr>
          <w:p w14:paraId="288F9BA8" w14:textId="77777777" w:rsidR="00F8580C" w:rsidRPr="009B1DC7" w:rsidRDefault="00F8580C" w:rsidP="009B1DC7">
            <w:pPr>
              <w:spacing w:after="108" w:line="259" w:lineRule="auto"/>
              <w:ind w:left="0" w:firstLine="0"/>
              <w:jc w:val="left"/>
            </w:pPr>
            <w:r w:rsidRPr="009B1DC7">
              <w:t>490</w:t>
            </w:r>
          </w:p>
        </w:tc>
        <w:tc>
          <w:tcPr>
            <w:tcW w:w="1328" w:type="dxa"/>
            <w:noWrap/>
            <w:hideMark/>
          </w:tcPr>
          <w:p w14:paraId="2853556C" w14:textId="77777777" w:rsidR="00F8580C" w:rsidRPr="009B1DC7" w:rsidRDefault="00F8580C" w:rsidP="009B1DC7">
            <w:pPr>
              <w:spacing w:after="108" w:line="259" w:lineRule="auto"/>
              <w:ind w:left="0" w:firstLine="0"/>
              <w:jc w:val="left"/>
            </w:pPr>
            <w:r w:rsidRPr="009B1DC7">
              <w:t>40</w:t>
            </w:r>
          </w:p>
        </w:tc>
        <w:tc>
          <w:tcPr>
            <w:tcW w:w="1216" w:type="dxa"/>
            <w:noWrap/>
            <w:hideMark/>
          </w:tcPr>
          <w:p w14:paraId="2000DE76"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5C63209E" w14:textId="77777777" w:rsidR="00F8580C" w:rsidRPr="009B1DC7" w:rsidRDefault="00F8580C" w:rsidP="009B1DC7">
            <w:pPr>
              <w:spacing w:after="108" w:line="259" w:lineRule="auto"/>
              <w:ind w:left="0" w:firstLine="0"/>
              <w:jc w:val="left"/>
            </w:pPr>
            <w:r w:rsidRPr="009B1DC7">
              <w:t>65.922</w:t>
            </w:r>
          </w:p>
        </w:tc>
        <w:tc>
          <w:tcPr>
            <w:tcW w:w="1450" w:type="dxa"/>
            <w:noWrap/>
            <w:hideMark/>
          </w:tcPr>
          <w:p w14:paraId="61E73FBD" w14:textId="77777777" w:rsidR="00F8580C" w:rsidRPr="009B1DC7" w:rsidRDefault="00F8580C" w:rsidP="009B1DC7">
            <w:pPr>
              <w:spacing w:after="108" w:line="259" w:lineRule="auto"/>
              <w:ind w:left="0" w:firstLine="0"/>
              <w:jc w:val="left"/>
            </w:pPr>
            <w:r w:rsidRPr="009B1DC7">
              <w:t>6.961</w:t>
            </w:r>
          </w:p>
        </w:tc>
        <w:tc>
          <w:tcPr>
            <w:tcW w:w="1134" w:type="dxa"/>
            <w:noWrap/>
            <w:hideMark/>
          </w:tcPr>
          <w:p w14:paraId="7F85168A" w14:textId="77777777" w:rsidR="00F8580C" w:rsidRPr="009B1DC7" w:rsidRDefault="00F8580C" w:rsidP="009B1DC7">
            <w:pPr>
              <w:spacing w:after="108" w:line="259" w:lineRule="auto"/>
              <w:ind w:left="0" w:firstLine="0"/>
              <w:jc w:val="left"/>
            </w:pPr>
            <w:r w:rsidRPr="009B1DC7">
              <w:t>41</w:t>
            </w:r>
          </w:p>
        </w:tc>
      </w:tr>
      <w:tr w:rsidR="00F8580C" w:rsidRPr="009B1DC7" w14:paraId="6885BA9B" w14:textId="77777777" w:rsidTr="003C0242">
        <w:trPr>
          <w:trHeight w:val="516"/>
        </w:trPr>
        <w:tc>
          <w:tcPr>
            <w:tcW w:w="1649" w:type="dxa"/>
            <w:noWrap/>
            <w:hideMark/>
          </w:tcPr>
          <w:p w14:paraId="4467FC29" w14:textId="77777777" w:rsidR="00F8580C" w:rsidRPr="009B1DC7" w:rsidRDefault="00F8580C" w:rsidP="009B1DC7">
            <w:pPr>
              <w:spacing w:after="108" w:line="259" w:lineRule="auto"/>
              <w:ind w:left="0" w:firstLine="0"/>
              <w:jc w:val="left"/>
            </w:pPr>
            <w:r w:rsidRPr="009B1DC7">
              <w:t>580</w:t>
            </w:r>
          </w:p>
        </w:tc>
        <w:tc>
          <w:tcPr>
            <w:tcW w:w="1328" w:type="dxa"/>
            <w:noWrap/>
            <w:hideMark/>
          </w:tcPr>
          <w:p w14:paraId="64418AE2" w14:textId="77777777" w:rsidR="00F8580C" w:rsidRPr="009B1DC7" w:rsidRDefault="00F8580C" w:rsidP="009B1DC7">
            <w:pPr>
              <w:spacing w:after="108" w:line="259" w:lineRule="auto"/>
              <w:ind w:left="0" w:firstLine="0"/>
              <w:jc w:val="left"/>
            </w:pPr>
            <w:r w:rsidRPr="009B1DC7">
              <w:t>40</w:t>
            </w:r>
          </w:p>
        </w:tc>
        <w:tc>
          <w:tcPr>
            <w:tcW w:w="1216" w:type="dxa"/>
            <w:noWrap/>
            <w:hideMark/>
          </w:tcPr>
          <w:p w14:paraId="4179DFB6"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7B881A43" w14:textId="77777777" w:rsidR="00F8580C" w:rsidRPr="009B1DC7" w:rsidRDefault="00F8580C" w:rsidP="009B1DC7">
            <w:pPr>
              <w:spacing w:after="108" w:line="259" w:lineRule="auto"/>
              <w:ind w:left="0" w:firstLine="0"/>
              <w:jc w:val="left"/>
            </w:pPr>
            <w:r w:rsidRPr="009B1DC7">
              <w:t>78.97</w:t>
            </w:r>
          </w:p>
        </w:tc>
        <w:tc>
          <w:tcPr>
            <w:tcW w:w="1450" w:type="dxa"/>
            <w:noWrap/>
            <w:hideMark/>
          </w:tcPr>
          <w:p w14:paraId="2F6471AE" w14:textId="77777777" w:rsidR="00F8580C" w:rsidRPr="009B1DC7" w:rsidRDefault="00F8580C" w:rsidP="009B1DC7">
            <w:pPr>
              <w:spacing w:after="108" w:line="259" w:lineRule="auto"/>
              <w:ind w:left="0" w:firstLine="0"/>
              <w:jc w:val="left"/>
            </w:pPr>
            <w:r w:rsidRPr="009B1DC7">
              <w:t>7.5</w:t>
            </w:r>
          </w:p>
        </w:tc>
        <w:tc>
          <w:tcPr>
            <w:tcW w:w="1134" w:type="dxa"/>
            <w:noWrap/>
            <w:hideMark/>
          </w:tcPr>
          <w:p w14:paraId="3B69E512" w14:textId="77777777" w:rsidR="00F8580C" w:rsidRPr="009B1DC7" w:rsidRDefault="00F8580C" w:rsidP="009B1DC7">
            <w:pPr>
              <w:spacing w:after="108" w:line="259" w:lineRule="auto"/>
              <w:ind w:left="0" w:firstLine="0"/>
              <w:jc w:val="left"/>
            </w:pPr>
            <w:r w:rsidRPr="009B1DC7">
              <w:t>25</w:t>
            </w:r>
          </w:p>
        </w:tc>
      </w:tr>
      <w:tr w:rsidR="00F8580C" w:rsidRPr="009B1DC7" w14:paraId="123C7FFD" w14:textId="77777777" w:rsidTr="003C0242">
        <w:trPr>
          <w:trHeight w:val="516"/>
        </w:trPr>
        <w:tc>
          <w:tcPr>
            <w:tcW w:w="1649" w:type="dxa"/>
            <w:noWrap/>
            <w:hideMark/>
          </w:tcPr>
          <w:p w14:paraId="63D88D14" w14:textId="77777777" w:rsidR="00F8580C" w:rsidRPr="009B1DC7" w:rsidRDefault="00F8580C" w:rsidP="009B1DC7">
            <w:pPr>
              <w:spacing w:after="108" w:line="259" w:lineRule="auto"/>
              <w:ind w:left="0" w:firstLine="0"/>
              <w:jc w:val="left"/>
            </w:pPr>
            <w:r w:rsidRPr="009B1DC7">
              <w:t>700</w:t>
            </w:r>
          </w:p>
        </w:tc>
        <w:tc>
          <w:tcPr>
            <w:tcW w:w="1328" w:type="dxa"/>
            <w:noWrap/>
            <w:hideMark/>
          </w:tcPr>
          <w:p w14:paraId="05A91EFF" w14:textId="77777777" w:rsidR="00F8580C" w:rsidRPr="009B1DC7" w:rsidRDefault="00F8580C" w:rsidP="009B1DC7">
            <w:pPr>
              <w:spacing w:after="108" w:line="259" w:lineRule="auto"/>
              <w:ind w:left="0" w:firstLine="0"/>
              <w:jc w:val="left"/>
            </w:pPr>
            <w:r w:rsidRPr="009B1DC7">
              <w:t>40</w:t>
            </w:r>
          </w:p>
        </w:tc>
        <w:tc>
          <w:tcPr>
            <w:tcW w:w="1216" w:type="dxa"/>
            <w:noWrap/>
            <w:hideMark/>
          </w:tcPr>
          <w:p w14:paraId="4416D13D"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3A65D845" w14:textId="77777777" w:rsidR="00F8580C" w:rsidRPr="009B1DC7" w:rsidRDefault="00F8580C" w:rsidP="009B1DC7">
            <w:pPr>
              <w:spacing w:after="108" w:line="259" w:lineRule="auto"/>
              <w:ind w:left="0" w:firstLine="0"/>
              <w:jc w:val="left"/>
            </w:pPr>
            <w:r w:rsidRPr="009B1DC7">
              <w:t>60.33</w:t>
            </w:r>
          </w:p>
        </w:tc>
        <w:tc>
          <w:tcPr>
            <w:tcW w:w="1450" w:type="dxa"/>
            <w:noWrap/>
            <w:hideMark/>
          </w:tcPr>
          <w:p w14:paraId="70269100" w14:textId="77777777" w:rsidR="00F8580C" w:rsidRPr="009B1DC7" w:rsidRDefault="00F8580C" w:rsidP="009B1DC7">
            <w:pPr>
              <w:spacing w:after="108" w:line="259" w:lineRule="auto"/>
              <w:ind w:left="0" w:firstLine="0"/>
              <w:jc w:val="left"/>
            </w:pPr>
            <w:r w:rsidRPr="009B1DC7">
              <w:t>6.73</w:t>
            </w:r>
          </w:p>
        </w:tc>
        <w:tc>
          <w:tcPr>
            <w:tcW w:w="1134" w:type="dxa"/>
            <w:noWrap/>
            <w:hideMark/>
          </w:tcPr>
          <w:p w14:paraId="1295A736" w14:textId="77777777" w:rsidR="00F8580C" w:rsidRPr="009B1DC7" w:rsidRDefault="00F8580C" w:rsidP="009B1DC7">
            <w:pPr>
              <w:spacing w:after="108" w:line="259" w:lineRule="auto"/>
              <w:ind w:left="0" w:firstLine="0"/>
              <w:jc w:val="left"/>
            </w:pPr>
            <w:r w:rsidRPr="009B1DC7">
              <w:t>50</w:t>
            </w:r>
          </w:p>
        </w:tc>
      </w:tr>
      <w:tr w:rsidR="00F8580C" w:rsidRPr="009B1DC7" w14:paraId="6FF3C6D4" w14:textId="77777777" w:rsidTr="003C0242">
        <w:trPr>
          <w:trHeight w:val="516"/>
        </w:trPr>
        <w:tc>
          <w:tcPr>
            <w:tcW w:w="1649" w:type="dxa"/>
            <w:noWrap/>
            <w:hideMark/>
          </w:tcPr>
          <w:p w14:paraId="3AB39749" w14:textId="77777777" w:rsidR="00F8580C" w:rsidRPr="009B1DC7" w:rsidRDefault="00F8580C" w:rsidP="009B1DC7">
            <w:pPr>
              <w:spacing w:after="108" w:line="259" w:lineRule="auto"/>
              <w:ind w:left="0" w:firstLine="0"/>
              <w:jc w:val="left"/>
            </w:pPr>
            <w:r w:rsidRPr="009B1DC7">
              <w:t>620</w:t>
            </w:r>
          </w:p>
        </w:tc>
        <w:tc>
          <w:tcPr>
            <w:tcW w:w="1328" w:type="dxa"/>
            <w:noWrap/>
            <w:hideMark/>
          </w:tcPr>
          <w:p w14:paraId="16BFA4D6" w14:textId="77777777" w:rsidR="00F8580C" w:rsidRPr="009B1DC7" w:rsidRDefault="00F8580C" w:rsidP="009B1DC7">
            <w:pPr>
              <w:spacing w:after="108" w:line="259" w:lineRule="auto"/>
              <w:ind w:left="0" w:firstLine="0"/>
              <w:jc w:val="left"/>
            </w:pPr>
            <w:r w:rsidRPr="009B1DC7">
              <w:t>40</w:t>
            </w:r>
          </w:p>
        </w:tc>
        <w:tc>
          <w:tcPr>
            <w:tcW w:w="1216" w:type="dxa"/>
            <w:noWrap/>
            <w:hideMark/>
          </w:tcPr>
          <w:p w14:paraId="51236D00"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571968DF" w14:textId="77777777" w:rsidR="00F8580C" w:rsidRPr="009B1DC7" w:rsidRDefault="00F8580C" w:rsidP="009B1DC7">
            <w:pPr>
              <w:spacing w:after="108" w:line="259" w:lineRule="auto"/>
              <w:ind w:left="0" w:firstLine="0"/>
              <w:jc w:val="left"/>
            </w:pPr>
            <w:r w:rsidRPr="009B1DC7">
              <w:t>73.378</w:t>
            </w:r>
          </w:p>
        </w:tc>
        <w:tc>
          <w:tcPr>
            <w:tcW w:w="1450" w:type="dxa"/>
            <w:noWrap/>
            <w:hideMark/>
          </w:tcPr>
          <w:p w14:paraId="04D924FB" w14:textId="77777777" w:rsidR="00F8580C" w:rsidRPr="009B1DC7" w:rsidRDefault="00F8580C" w:rsidP="009B1DC7">
            <w:pPr>
              <w:spacing w:after="108" w:line="259" w:lineRule="auto"/>
              <w:ind w:left="0" w:firstLine="0"/>
              <w:jc w:val="left"/>
            </w:pPr>
            <w:r w:rsidRPr="009B1DC7">
              <w:t>7.269</w:t>
            </w:r>
          </w:p>
        </w:tc>
        <w:tc>
          <w:tcPr>
            <w:tcW w:w="1134" w:type="dxa"/>
            <w:noWrap/>
            <w:hideMark/>
          </w:tcPr>
          <w:p w14:paraId="196C6F3A" w14:textId="77777777" w:rsidR="00F8580C" w:rsidRPr="009B1DC7" w:rsidRDefault="00F8580C" w:rsidP="009B1DC7">
            <w:pPr>
              <w:spacing w:after="108" w:line="259" w:lineRule="auto"/>
              <w:ind w:left="0" w:firstLine="0"/>
              <w:jc w:val="left"/>
            </w:pPr>
            <w:r w:rsidRPr="009B1DC7">
              <w:t>30</w:t>
            </w:r>
          </w:p>
        </w:tc>
      </w:tr>
      <w:tr w:rsidR="00F8580C" w:rsidRPr="009B1DC7" w14:paraId="65723571" w14:textId="77777777" w:rsidTr="003C0242">
        <w:trPr>
          <w:trHeight w:val="516"/>
        </w:trPr>
        <w:tc>
          <w:tcPr>
            <w:tcW w:w="1649" w:type="dxa"/>
            <w:noWrap/>
            <w:hideMark/>
          </w:tcPr>
          <w:p w14:paraId="384267A4" w14:textId="77777777" w:rsidR="00F8580C" w:rsidRPr="009B1DC7" w:rsidRDefault="00F8580C" w:rsidP="009B1DC7">
            <w:pPr>
              <w:spacing w:after="108" w:line="259" w:lineRule="auto"/>
              <w:ind w:left="0" w:firstLine="0"/>
              <w:jc w:val="left"/>
            </w:pPr>
            <w:r w:rsidRPr="009B1DC7">
              <w:t>750</w:t>
            </w:r>
          </w:p>
        </w:tc>
        <w:tc>
          <w:tcPr>
            <w:tcW w:w="1328" w:type="dxa"/>
            <w:noWrap/>
            <w:hideMark/>
          </w:tcPr>
          <w:p w14:paraId="668EDA83" w14:textId="77777777" w:rsidR="00F8580C" w:rsidRPr="009B1DC7" w:rsidRDefault="00F8580C" w:rsidP="009B1DC7">
            <w:pPr>
              <w:spacing w:after="108" w:line="259" w:lineRule="auto"/>
              <w:ind w:left="0" w:firstLine="0"/>
              <w:jc w:val="left"/>
            </w:pPr>
            <w:r w:rsidRPr="009B1DC7">
              <w:t>40</w:t>
            </w:r>
          </w:p>
        </w:tc>
        <w:tc>
          <w:tcPr>
            <w:tcW w:w="1216" w:type="dxa"/>
            <w:noWrap/>
            <w:hideMark/>
          </w:tcPr>
          <w:p w14:paraId="1161CEED"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704C0CD2" w14:textId="77777777" w:rsidR="00F8580C" w:rsidRPr="009B1DC7" w:rsidRDefault="00F8580C" w:rsidP="009B1DC7">
            <w:pPr>
              <w:spacing w:after="108" w:line="259" w:lineRule="auto"/>
              <w:ind w:left="0" w:firstLine="0"/>
              <w:jc w:val="left"/>
            </w:pPr>
            <w:r w:rsidRPr="009B1DC7">
              <w:t>69.65</w:t>
            </w:r>
          </w:p>
        </w:tc>
        <w:tc>
          <w:tcPr>
            <w:tcW w:w="1450" w:type="dxa"/>
            <w:noWrap/>
            <w:hideMark/>
          </w:tcPr>
          <w:p w14:paraId="3094D35E" w14:textId="77777777" w:rsidR="00F8580C" w:rsidRPr="009B1DC7" w:rsidRDefault="00F8580C" w:rsidP="009B1DC7">
            <w:pPr>
              <w:spacing w:after="108" w:line="259" w:lineRule="auto"/>
              <w:ind w:left="0" w:firstLine="0"/>
              <w:jc w:val="left"/>
            </w:pPr>
            <w:r w:rsidRPr="009B1DC7">
              <w:t>7.115</w:t>
            </w:r>
          </w:p>
        </w:tc>
        <w:tc>
          <w:tcPr>
            <w:tcW w:w="1134" w:type="dxa"/>
            <w:noWrap/>
            <w:hideMark/>
          </w:tcPr>
          <w:p w14:paraId="587D9962" w14:textId="77777777" w:rsidR="00F8580C" w:rsidRPr="009B1DC7" w:rsidRDefault="00F8580C" w:rsidP="009B1DC7">
            <w:pPr>
              <w:spacing w:after="108" w:line="259" w:lineRule="auto"/>
              <w:ind w:left="0" w:firstLine="0"/>
              <w:jc w:val="left"/>
            </w:pPr>
            <w:r w:rsidRPr="009B1DC7">
              <w:t>36</w:t>
            </w:r>
          </w:p>
        </w:tc>
      </w:tr>
      <w:tr w:rsidR="00F8580C" w:rsidRPr="009B1DC7" w14:paraId="6E763F50" w14:textId="77777777" w:rsidTr="003C0242">
        <w:trPr>
          <w:trHeight w:val="516"/>
        </w:trPr>
        <w:tc>
          <w:tcPr>
            <w:tcW w:w="1649" w:type="dxa"/>
            <w:noWrap/>
            <w:hideMark/>
          </w:tcPr>
          <w:p w14:paraId="66A7DD07" w14:textId="77777777" w:rsidR="00F8580C" w:rsidRPr="009B1DC7" w:rsidRDefault="00F8580C" w:rsidP="009B1DC7">
            <w:pPr>
              <w:spacing w:after="108" w:line="259" w:lineRule="auto"/>
              <w:ind w:left="0" w:firstLine="0"/>
              <w:jc w:val="left"/>
            </w:pPr>
            <w:r w:rsidRPr="009B1DC7">
              <w:t>620</w:t>
            </w:r>
          </w:p>
        </w:tc>
        <w:tc>
          <w:tcPr>
            <w:tcW w:w="1328" w:type="dxa"/>
            <w:noWrap/>
            <w:hideMark/>
          </w:tcPr>
          <w:p w14:paraId="50D74A0E" w14:textId="77777777" w:rsidR="00F8580C" w:rsidRPr="009B1DC7" w:rsidRDefault="00F8580C" w:rsidP="009B1DC7">
            <w:pPr>
              <w:spacing w:after="108" w:line="259" w:lineRule="auto"/>
              <w:ind w:left="0" w:firstLine="0"/>
              <w:jc w:val="left"/>
            </w:pPr>
            <w:r w:rsidRPr="009B1DC7">
              <w:t>40</w:t>
            </w:r>
          </w:p>
        </w:tc>
        <w:tc>
          <w:tcPr>
            <w:tcW w:w="1216" w:type="dxa"/>
            <w:noWrap/>
            <w:hideMark/>
          </w:tcPr>
          <w:p w14:paraId="6E40E63B"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4ACD5BE5" w14:textId="77777777" w:rsidR="00F8580C" w:rsidRPr="009B1DC7" w:rsidRDefault="00F8580C" w:rsidP="009B1DC7">
            <w:pPr>
              <w:spacing w:after="108" w:line="259" w:lineRule="auto"/>
              <w:ind w:left="0" w:firstLine="0"/>
              <w:jc w:val="left"/>
            </w:pPr>
            <w:r w:rsidRPr="009B1DC7">
              <w:t>65.922</w:t>
            </w:r>
          </w:p>
        </w:tc>
        <w:tc>
          <w:tcPr>
            <w:tcW w:w="1450" w:type="dxa"/>
            <w:noWrap/>
            <w:hideMark/>
          </w:tcPr>
          <w:p w14:paraId="434B40C6" w14:textId="77777777" w:rsidR="00F8580C" w:rsidRPr="009B1DC7" w:rsidRDefault="00F8580C" w:rsidP="009B1DC7">
            <w:pPr>
              <w:spacing w:after="108" w:line="259" w:lineRule="auto"/>
              <w:ind w:left="0" w:firstLine="0"/>
              <w:jc w:val="left"/>
            </w:pPr>
            <w:r w:rsidRPr="009B1DC7">
              <w:t>6.961</w:t>
            </w:r>
          </w:p>
        </w:tc>
        <w:tc>
          <w:tcPr>
            <w:tcW w:w="1134" w:type="dxa"/>
            <w:noWrap/>
            <w:hideMark/>
          </w:tcPr>
          <w:p w14:paraId="3900CAF1" w14:textId="77777777" w:rsidR="00F8580C" w:rsidRPr="009B1DC7" w:rsidRDefault="00F8580C" w:rsidP="009B1DC7">
            <w:pPr>
              <w:spacing w:after="108" w:line="259" w:lineRule="auto"/>
              <w:ind w:left="0" w:firstLine="0"/>
              <w:jc w:val="left"/>
            </w:pPr>
            <w:r w:rsidRPr="009B1DC7">
              <w:t>42</w:t>
            </w:r>
          </w:p>
        </w:tc>
      </w:tr>
      <w:tr w:rsidR="00F8580C" w:rsidRPr="009B1DC7" w14:paraId="498A7B21" w14:textId="77777777" w:rsidTr="003C0242">
        <w:trPr>
          <w:trHeight w:val="516"/>
        </w:trPr>
        <w:tc>
          <w:tcPr>
            <w:tcW w:w="1649" w:type="dxa"/>
            <w:noWrap/>
            <w:hideMark/>
          </w:tcPr>
          <w:p w14:paraId="2EA39E97"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5607D3BB"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055294B7"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4C1FD38C" w14:textId="77777777" w:rsidR="00F8580C" w:rsidRPr="009B1DC7" w:rsidRDefault="00F8580C" w:rsidP="009B1DC7">
            <w:pPr>
              <w:spacing w:after="108" w:line="259" w:lineRule="auto"/>
              <w:ind w:left="0" w:firstLine="0"/>
              <w:jc w:val="left"/>
            </w:pPr>
            <w:r w:rsidRPr="009B1DC7">
              <w:t>71.63</w:t>
            </w:r>
          </w:p>
        </w:tc>
        <w:tc>
          <w:tcPr>
            <w:tcW w:w="1450" w:type="dxa"/>
            <w:noWrap/>
            <w:hideMark/>
          </w:tcPr>
          <w:p w14:paraId="7C037BFF" w14:textId="77777777" w:rsidR="00F8580C" w:rsidRPr="009B1DC7" w:rsidRDefault="00F8580C" w:rsidP="009B1DC7">
            <w:pPr>
              <w:spacing w:after="108" w:line="259" w:lineRule="auto"/>
              <w:ind w:left="0" w:firstLine="0"/>
              <w:jc w:val="left"/>
            </w:pPr>
            <w:r w:rsidRPr="009B1DC7">
              <w:t>7</w:t>
            </w:r>
          </w:p>
        </w:tc>
        <w:tc>
          <w:tcPr>
            <w:tcW w:w="1134" w:type="dxa"/>
            <w:noWrap/>
            <w:hideMark/>
          </w:tcPr>
          <w:p w14:paraId="2CB8D32F" w14:textId="77777777" w:rsidR="00F8580C" w:rsidRPr="009B1DC7" w:rsidRDefault="00F8580C" w:rsidP="009B1DC7">
            <w:pPr>
              <w:spacing w:after="108" w:line="259" w:lineRule="auto"/>
              <w:ind w:left="0" w:firstLine="0"/>
              <w:jc w:val="left"/>
            </w:pPr>
            <w:r w:rsidRPr="009B1DC7">
              <w:t>31.2</w:t>
            </w:r>
          </w:p>
        </w:tc>
      </w:tr>
      <w:tr w:rsidR="00F8580C" w:rsidRPr="009B1DC7" w14:paraId="19D7F3A9" w14:textId="77777777" w:rsidTr="003C0242">
        <w:trPr>
          <w:trHeight w:val="516"/>
        </w:trPr>
        <w:tc>
          <w:tcPr>
            <w:tcW w:w="1649" w:type="dxa"/>
            <w:noWrap/>
            <w:hideMark/>
          </w:tcPr>
          <w:p w14:paraId="54E18217"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6A4899C0"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7E3F3C14"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5AF0C998" w14:textId="77777777" w:rsidR="00F8580C" w:rsidRPr="009B1DC7" w:rsidRDefault="00F8580C" w:rsidP="009B1DC7">
            <w:pPr>
              <w:spacing w:after="108" w:line="259" w:lineRule="auto"/>
              <w:ind w:left="0" w:firstLine="0"/>
              <w:jc w:val="left"/>
            </w:pPr>
            <w:r w:rsidRPr="009B1DC7">
              <w:t>79.76</w:t>
            </w:r>
          </w:p>
        </w:tc>
        <w:tc>
          <w:tcPr>
            <w:tcW w:w="1450" w:type="dxa"/>
            <w:noWrap/>
            <w:hideMark/>
          </w:tcPr>
          <w:p w14:paraId="6272AFA6" w14:textId="77777777" w:rsidR="00F8580C" w:rsidRPr="009B1DC7" w:rsidRDefault="00F8580C" w:rsidP="009B1DC7">
            <w:pPr>
              <w:spacing w:after="108" w:line="259" w:lineRule="auto"/>
              <w:ind w:left="0" w:firstLine="0"/>
              <w:jc w:val="left"/>
            </w:pPr>
            <w:r w:rsidRPr="009B1DC7">
              <w:t>6.63</w:t>
            </w:r>
          </w:p>
        </w:tc>
        <w:tc>
          <w:tcPr>
            <w:tcW w:w="1134" w:type="dxa"/>
            <w:noWrap/>
            <w:hideMark/>
          </w:tcPr>
          <w:p w14:paraId="64C94E91" w14:textId="77777777" w:rsidR="00F8580C" w:rsidRPr="009B1DC7" w:rsidRDefault="00F8580C" w:rsidP="009B1DC7">
            <w:pPr>
              <w:spacing w:after="108" w:line="259" w:lineRule="auto"/>
              <w:ind w:left="0" w:firstLine="0"/>
              <w:jc w:val="left"/>
            </w:pPr>
            <w:r w:rsidRPr="009B1DC7">
              <w:t>17.1</w:t>
            </w:r>
          </w:p>
        </w:tc>
      </w:tr>
      <w:tr w:rsidR="00F8580C" w:rsidRPr="009B1DC7" w14:paraId="7CDE24C6" w14:textId="77777777" w:rsidTr="003C0242">
        <w:trPr>
          <w:trHeight w:val="516"/>
        </w:trPr>
        <w:tc>
          <w:tcPr>
            <w:tcW w:w="1649" w:type="dxa"/>
            <w:noWrap/>
            <w:hideMark/>
          </w:tcPr>
          <w:p w14:paraId="2289992D"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13C628EB"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341C837B"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44ECE3CB" w14:textId="77777777" w:rsidR="00F8580C" w:rsidRPr="009B1DC7" w:rsidRDefault="00F8580C" w:rsidP="009B1DC7">
            <w:pPr>
              <w:spacing w:after="108" w:line="259" w:lineRule="auto"/>
              <w:ind w:left="0" w:firstLine="0"/>
              <w:jc w:val="left"/>
            </w:pPr>
            <w:r w:rsidRPr="009B1DC7">
              <w:t>77.321</w:t>
            </w:r>
          </w:p>
        </w:tc>
        <w:tc>
          <w:tcPr>
            <w:tcW w:w="1450" w:type="dxa"/>
            <w:noWrap/>
            <w:hideMark/>
          </w:tcPr>
          <w:p w14:paraId="4EEBC1FB" w14:textId="77777777" w:rsidR="00F8580C" w:rsidRPr="009B1DC7" w:rsidRDefault="00F8580C" w:rsidP="009B1DC7">
            <w:pPr>
              <w:spacing w:after="108" w:line="259" w:lineRule="auto"/>
              <w:ind w:left="0" w:firstLine="0"/>
              <w:jc w:val="left"/>
            </w:pPr>
            <w:r w:rsidRPr="009B1DC7">
              <w:t>6.741</w:t>
            </w:r>
          </w:p>
        </w:tc>
        <w:tc>
          <w:tcPr>
            <w:tcW w:w="1134" w:type="dxa"/>
            <w:noWrap/>
            <w:hideMark/>
          </w:tcPr>
          <w:p w14:paraId="457D8EDA" w14:textId="77777777" w:rsidR="00F8580C" w:rsidRPr="009B1DC7" w:rsidRDefault="00F8580C" w:rsidP="009B1DC7">
            <w:pPr>
              <w:spacing w:after="108" w:line="259" w:lineRule="auto"/>
              <w:ind w:left="0" w:firstLine="0"/>
              <w:jc w:val="left"/>
            </w:pPr>
            <w:r w:rsidRPr="009B1DC7">
              <w:t>22.3</w:t>
            </w:r>
          </w:p>
        </w:tc>
      </w:tr>
      <w:tr w:rsidR="00F8580C" w:rsidRPr="009B1DC7" w14:paraId="013D51B6" w14:textId="77777777" w:rsidTr="003C0242">
        <w:trPr>
          <w:trHeight w:val="516"/>
        </w:trPr>
        <w:tc>
          <w:tcPr>
            <w:tcW w:w="1649" w:type="dxa"/>
            <w:noWrap/>
            <w:hideMark/>
          </w:tcPr>
          <w:p w14:paraId="32A631BA"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2CCE8536"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09D93DE4"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6E27FC10" w14:textId="77777777" w:rsidR="00F8580C" w:rsidRPr="009B1DC7" w:rsidRDefault="00F8580C" w:rsidP="009B1DC7">
            <w:pPr>
              <w:spacing w:after="108" w:line="259" w:lineRule="auto"/>
              <w:ind w:left="0" w:firstLine="0"/>
              <w:jc w:val="left"/>
            </w:pPr>
            <w:r w:rsidRPr="009B1DC7">
              <w:t>75.695</w:t>
            </w:r>
          </w:p>
        </w:tc>
        <w:tc>
          <w:tcPr>
            <w:tcW w:w="1450" w:type="dxa"/>
            <w:noWrap/>
            <w:hideMark/>
          </w:tcPr>
          <w:p w14:paraId="0EFDE069" w14:textId="77777777" w:rsidR="00F8580C" w:rsidRPr="009B1DC7" w:rsidRDefault="00F8580C" w:rsidP="009B1DC7">
            <w:pPr>
              <w:spacing w:after="108" w:line="259" w:lineRule="auto"/>
              <w:ind w:left="0" w:firstLine="0"/>
              <w:jc w:val="left"/>
            </w:pPr>
            <w:r w:rsidRPr="009B1DC7">
              <w:t>6.815</w:t>
            </w:r>
          </w:p>
        </w:tc>
        <w:tc>
          <w:tcPr>
            <w:tcW w:w="1134" w:type="dxa"/>
            <w:noWrap/>
            <w:hideMark/>
          </w:tcPr>
          <w:p w14:paraId="3C96D384" w14:textId="77777777" w:rsidR="00F8580C" w:rsidRPr="009B1DC7" w:rsidRDefault="00F8580C" w:rsidP="009B1DC7">
            <w:pPr>
              <w:spacing w:after="108" w:line="259" w:lineRule="auto"/>
              <w:ind w:left="0" w:firstLine="0"/>
              <w:jc w:val="left"/>
            </w:pPr>
            <w:r w:rsidRPr="009B1DC7">
              <w:t>29.9</w:t>
            </w:r>
          </w:p>
        </w:tc>
      </w:tr>
      <w:tr w:rsidR="00F8580C" w:rsidRPr="009B1DC7" w14:paraId="496D9C12" w14:textId="77777777" w:rsidTr="003C0242">
        <w:trPr>
          <w:trHeight w:val="516"/>
        </w:trPr>
        <w:tc>
          <w:tcPr>
            <w:tcW w:w="1649" w:type="dxa"/>
            <w:noWrap/>
            <w:hideMark/>
          </w:tcPr>
          <w:p w14:paraId="16E0CC41"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49089332"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6903C27C"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504904FC" w14:textId="77777777" w:rsidR="00F8580C" w:rsidRPr="009B1DC7" w:rsidRDefault="00F8580C" w:rsidP="009B1DC7">
            <w:pPr>
              <w:spacing w:after="108" w:line="259" w:lineRule="auto"/>
              <w:ind w:left="0" w:firstLine="0"/>
              <w:jc w:val="left"/>
            </w:pPr>
            <w:r w:rsidRPr="009B1DC7">
              <w:t>74.069</w:t>
            </w:r>
          </w:p>
        </w:tc>
        <w:tc>
          <w:tcPr>
            <w:tcW w:w="1450" w:type="dxa"/>
            <w:noWrap/>
            <w:hideMark/>
          </w:tcPr>
          <w:p w14:paraId="1C510DA4" w14:textId="77777777" w:rsidR="00F8580C" w:rsidRPr="009B1DC7" w:rsidRDefault="00F8580C" w:rsidP="009B1DC7">
            <w:pPr>
              <w:spacing w:after="108" w:line="259" w:lineRule="auto"/>
              <w:ind w:left="0" w:firstLine="0"/>
              <w:jc w:val="left"/>
            </w:pPr>
            <w:r w:rsidRPr="009B1DC7">
              <w:t>6.889</w:t>
            </w:r>
          </w:p>
        </w:tc>
        <w:tc>
          <w:tcPr>
            <w:tcW w:w="1134" w:type="dxa"/>
            <w:noWrap/>
            <w:hideMark/>
          </w:tcPr>
          <w:p w14:paraId="6C851B1A" w14:textId="77777777" w:rsidR="00F8580C" w:rsidRPr="009B1DC7" w:rsidRDefault="00F8580C" w:rsidP="009B1DC7">
            <w:pPr>
              <w:spacing w:after="108" w:line="259" w:lineRule="auto"/>
              <w:ind w:left="0" w:firstLine="0"/>
              <w:jc w:val="left"/>
            </w:pPr>
            <w:r w:rsidRPr="009B1DC7">
              <w:t>31.1</w:t>
            </w:r>
          </w:p>
        </w:tc>
      </w:tr>
      <w:tr w:rsidR="00F8580C" w:rsidRPr="009B1DC7" w14:paraId="2834B00F" w14:textId="77777777" w:rsidTr="003C0242">
        <w:trPr>
          <w:trHeight w:val="516"/>
        </w:trPr>
        <w:tc>
          <w:tcPr>
            <w:tcW w:w="1649" w:type="dxa"/>
            <w:noWrap/>
            <w:hideMark/>
          </w:tcPr>
          <w:p w14:paraId="36FB24F2"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5BC51A39"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338BF365"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1B0538BE" w14:textId="77777777" w:rsidR="00F8580C" w:rsidRPr="009B1DC7" w:rsidRDefault="00F8580C" w:rsidP="009B1DC7">
            <w:pPr>
              <w:spacing w:after="108" w:line="259" w:lineRule="auto"/>
              <w:ind w:left="0" w:firstLine="0"/>
              <w:jc w:val="left"/>
            </w:pPr>
            <w:r w:rsidRPr="009B1DC7">
              <w:t>71.63</w:t>
            </w:r>
          </w:p>
        </w:tc>
        <w:tc>
          <w:tcPr>
            <w:tcW w:w="1450" w:type="dxa"/>
            <w:noWrap/>
            <w:hideMark/>
          </w:tcPr>
          <w:p w14:paraId="325E9CB4" w14:textId="77777777" w:rsidR="00F8580C" w:rsidRPr="009B1DC7" w:rsidRDefault="00F8580C" w:rsidP="009B1DC7">
            <w:pPr>
              <w:spacing w:after="108" w:line="259" w:lineRule="auto"/>
              <w:ind w:left="0" w:firstLine="0"/>
              <w:jc w:val="left"/>
            </w:pPr>
            <w:r w:rsidRPr="009B1DC7">
              <w:t>7</w:t>
            </w:r>
          </w:p>
        </w:tc>
        <w:tc>
          <w:tcPr>
            <w:tcW w:w="1134" w:type="dxa"/>
            <w:noWrap/>
            <w:hideMark/>
          </w:tcPr>
          <w:p w14:paraId="72AE6A66" w14:textId="77777777" w:rsidR="00F8580C" w:rsidRPr="009B1DC7" w:rsidRDefault="00F8580C" w:rsidP="009B1DC7">
            <w:pPr>
              <w:spacing w:after="108" w:line="259" w:lineRule="auto"/>
              <w:ind w:left="0" w:firstLine="0"/>
              <w:jc w:val="left"/>
            </w:pPr>
            <w:r w:rsidRPr="009B1DC7">
              <w:t>23.9</w:t>
            </w:r>
          </w:p>
        </w:tc>
      </w:tr>
      <w:tr w:rsidR="00F8580C" w:rsidRPr="009B1DC7" w14:paraId="659747B0" w14:textId="77777777" w:rsidTr="003C0242">
        <w:trPr>
          <w:trHeight w:val="516"/>
        </w:trPr>
        <w:tc>
          <w:tcPr>
            <w:tcW w:w="1649" w:type="dxa"/>
            <w:noWrap/>
            <w:hideMark/>
          </w:tcPr>
          <w:p w14:paraId="73BDB761"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50310A49"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04646AB7"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1B5E99F1" w14:textId="77777777" w:rsidR="00F8580C" w:rsidRPr="009B1DC7" w:rsidRDefault="00F8580C" w:rsidP="009B1DC7">
            <w:pPr>
              <w:spacing w:after="108" w:line="259" w:lineRule="auto"/>
              <w:ind w:left="0" w:firstLine="0"/>
              <w:jc w:val="left"/>
            </w:pPr>
            <w:r w:rsidRPr="009B1DC7">
              <w:t>79.76</w:t>
            </w:r>
          </w:p>
        </w:tc>
        <w:tc>
          <w:tcPr>
            <w:tcW w:w="1450" w:type="dxa"/>
            <w:noWrap/>
            <w:hideMark/>
          </w:tcPr>
          <w:p w14:paraId="17447384" w14:textId="77777777" w:rsidR="00F8580C" w:rsidRPr="009B1DC7" w:rsidRDefault="00F8580C" w:rsidP="009B1DC7">
            <w:pPr>
              <w:spacing w:after="108" w:line="259" w:lineRule="auto"/>
              <w:ind w:left="0" w:firstLine="0"/>
              <w:jc w:val="left"/>
            </w:pPr>
            <w:r w:rsidRPr="009B1DC7">
              <w:t>6.63</w:t>
            </w:r>
          </w:p>
        </w:tc>
        <w:tc>
          <w:tcPr>
            <w:tcW w:w="1134" w:type="dxa"/>
            <w:noWrap/>
            <w:hideMark/>
          </w:tcPr>
          <w:p w14:paraId="381054F0" w14:textId="77777777" w:rsidR="00F8580C" w:rsidRPr="009B1DC7" w:rsidRDefault="00F8580C" w:rsidP="009B1DC7">
            <w:pPr>
              <w:spacing w:after="108" w:line="259" w:lineRule="auto"/>
              <w:ind w:left="0" w:firstLine="0"/>
              <w:jc w:val="left"/>
            </w:pPr>
            <w:r w:rsidRPr="009B1DC7">
              <w:t>11.5</w:t>
            </w:r>
          </w:p>
        </w:tc>
      </w:tr>
      <w:tr w:rsidR="00F8580C" w:rsidRPr="009B1DC7" w14:paraId="4232A0B8" w14:textId="77777777" w:rsidTr="003C0242">
        <w:trPr>
          <w:trHeight w:val="516"/>
        </w:trPr>
        <w:tc>
          <w:tcPr>
            <w:tcW w:w="1649" w:type="dxa"/>
            <w:noWrap/>
            <w:hideMark/>
          </w:tcPr>
          <w:p w14:paraId="39AFD9D5"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2A4498B9"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24A3AA9B"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35D4B508" w14:textId="77777777" w:rsidR="00F8580C" w:rsidRPr="009B1DC7" w:rsidRDefault="00F8580C" w:rsidP="009B1DC7">
            <w:pPr>
              <w:spacing w:after="108" w:line="259" w:lineRule="auto"/>
              <w:ind w:left="0" w:firstLine="0"/>
              <w:jc w:val="left"/>
            </w:pPr>
            <w:r w:rsidRPr="009B1DC7">
              <w:t>77.321</w:t>
            </w:r>
          </w:p>
        </w:tc>
        <w:tc>
          <w:tcPr>
            <w:tcW w:w="1450" w:type="dxa"/>
            <w:noWrap/>
            <w:hideMark/>
          </w:tcPr>
          <w:p w14:paraId="3C31BAA4" w14:textId="77777777" w:rsidR="00F8580C" w:rsidRPr="009B1DC7" w:rsidRDefault="00F8580C" w:rsidP="009B1DC7">
            <w:pPr>
              <w:spacing w:after="108" w:line="259" w:lineRule="auto"/>
              <w:ind w:left="0" w:firstLine="0"/>
              <w:jc w:val="left"/>
            </w:pPr>
            <w:r w:rsidRPr="009B1DC7">
              <w:t>6.741</w:t>
            </w:r>
          </w:p>
        </w:tc>
        <w:tc>
          <w:tcPr>
            <w:tcW w:w="1134" w:type="dxa"/>
            <w:noWrap/>
            <w:hideMark/>
          </w:tcPr>
          <w:p w14:paraId="5AD1EB09" w14:textId="77777777" w:rsidR="00F8580C" w:rsidRPr="009B1DC7" w:rsidRDefault="00F8580C" w:rsidP="009B1DC7">
            <w:pPr>
              <w:spacing w:after="108" w:line="259" w:lineRule="auto"/>
              <w:ind w:left="0" w:firstLine="0"/>
              <w:jc w:val="left"/>
            </w:pPr>
            <w:r w:rsidRPr="009B1DC7">
              <w:t>20.7</w:t>
            </w:r>
          </w:p>
        </w:tc>
      </w:tr>
      <w:tr w:rsidR="00F8580C" w:rsidRPr="009B1DC7" w14:paraId="7D11CAE7" w14:textId="77777777" w:rsidTr="003C0242">
        <w:trPr>
          <w:trHeight w:val="516"/>
        </w:trPr>
        <w:tc>
          <w:tcPr>
            <w:tcW w:w="1649" w:type="dxa"/>
            <w:noWrap/>
            <w:hideMark/>
          </w:tcPr>
          <w:p w14:paraId="33EE998A"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63850DAF"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026AE884"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5A66BFAE" w14:textId="77777777" w:rsidR="00F8580C" w:rsidRPr="009B1DC7" w:rsidRDefault="00F8580C" w:rsidP="009B1DC7">
            <w:pPr>
              <w:spacing w:after="108" w:line="259" w:lineRule="auto"/>
              <w:ind w:left="0" w:firstLine="0"/>
              <w:jc w:val="left"/>
            </w:pPr>
            <w:r w:rsidRPr="009B1DC7">
              <w:t>75.695</w:t>
            </w:r>
          </w:p>
        </w:tc>
        <w:tc>
          <w:tcPr>
            <w:tcW w:w="1450" w:type="dxa"/>
            <w:noWrap/>
            <w:hideMark/>
          </w:tcPr>
          <w:p w14:paraId="32D46B1A" w14:textId="77777777" w:rsidR="00F8580C" w:rsidRPr="009B1DC7" w:rsidRDefault="00F8580C" w:rsidP="009B1DC7">
            <w:pPr>
              <w:spacing w:after="108" w:line="259" w:lineRule="auto"/>
              <w:ind w:left="0" w:firstLine="0"/>
              <w:jc w:val="left"/>
            </w:pPr>
            <w:r w:rsidRPr="009B1DC7">
              <w:t>6.815</w:t>
            </w:r>
          </w:p>
        </w:tc>
        <w:tc>
          <w:tcPr>
            <w:tcW w:w="1134" w:type="dxa"/>
            <w:noWrap/>
            <w:hideMark/>
          </w:tcPr>
          <w:p w14:paraId="1A1D9CB7" w14:textId="77777777" w:rsidR="00F8580C" w:rsidRPr="009B1DC7" w:rsidRDefault="00F8580C" w:rsidP="009B1DC7">
            <w:pPr>
              <w:spacing w:after="108" w:line="259" w:lineRule="auto"/>
              <w:ind w:left="0" w:firstLine="0"/>
              <w:jc w:val="left"/>
            </w:pPr>
            <w:r w:rsidRPr="009B1DC7">
              <w:t>24.1</w:t>
            </w:r>
          </w:p>
        </w:tc>
      </w:tr>
      <w:tr w:rsidR="00F8580C" w:rsidRPr="009B1DC7" w14:paraId="586B3056" w14:textId="77777777" w:rsidTr="003C0242">
        <w:trPr>
          <w:trHeight w:val="516"/>
        </w:trPr>
        <w:tc>
          <w:tcPr>
            <w:tcW w:w="1649" w:type="dxa"/>
            <w:noWrap/>
            <w:hideMark/>
          </w:tcPr>
          <w:p w14:paraId="1952C6C5" w14:textId="77777777" w:rsidR="00F8580C" w:rsidRPr="009B1DC7" w:rsidRDefault="00F8580C" w:rsidP="009B1DC7">
            <w:pPr>
              <w:spacing w:after="108" w:line="259" w:lineRule="auto"/>
              <w:ind w:left="0" w:firstLine="0"/>
              <w:jc w:val="left"/>
            </w:pPr>
            <w:r w:rsidRPr="009B1DC7">
              <w:t>800</w:t>
            </w:r>
          </w:p>
        </w:tc>
        <w:tc>
          <w:tcPr>
            <w:tcW w:w="1328" w:type="dxa"/>
            <w:noWrap/>
            <w:hideMark/>
          </w:tcPr>
          <w:p w14:paraId="17A03C8D" w14:textId="77777777" w:rsidR="00F8580C" w:rsidRPr="009B1DC7" w:rsidRDefault="00F8580C" w:rsidP="009B1DC7">
            <w:pPr>
              <w:spacing w:after="108" w:line="259" w:lineRule="auto"/>
              <w:ind w:left="0" w:firstLine="0"/>
              <w:jc w:val="left"/>
            </w:pPr>
            <w:r w:rsidRPr="009B1DC7">
              <w:t>25</w:t>
            </w:r>
          </w:p>
        </w:tc>
        <w:tc>
          <w:tcPr>
            <w:tcW w:w="1216" w:type="dxa"/>
            <w:noWrap/>
            <w:hideMark/>
          </w:tcPr>
          <w:p w14:paraId="793F9D8C" w14:textId="77777777" w:rsidR="00F8580C" w:rsidRPr="009B1DC7" w:rsidRDefault="00F8580C" w:rsidP="009B1DC7">
            <w:pPr>
              <w:spacing w:after="108" w:line="259" w:lineRule="auto"/>
              <w:ind w:left="0" w:firstLine="0"/>
              <w:jc w:val="left"/>
            </w:pPr>
            <w:r w:rsidRPr="009B1DC7">
              <w:t>1000</w:t>
            </w:r>
          </w:p>
        </w:tc>
        <w:tc>
          <w:tcPr>
            <w:tcW w:w="1870" w:type="dxa"/>
            <w:noWrap/>
            <w:hideMark/>
          </w:tcPr>
          <w:p w14:paraId="188C0A22" w14:textId="77777777" w:rsidR="00F8580C" w:rsidRPr="009B1DC7" w:rsidRDefault="00F8580C" w:rsidP="009B1DC7">
            <w:pPr>
              <w:spacing w:after="108" w:line="259" w:lineRule="auto"/>
              <w:ind w:left="0" w:firstLine="0"/>
              <w:jc w:val="left"/>
            </w:pPr>
            <w:r w:rsidRPr="009B1DC7">
              <w:t>74.069</w:t>
            </w:r>
          </w:p>
        </w:tc>
        <w:tc>
          <w:tcPr>
            <w:tcW w:w="1450" w:type="dxa"/>
            <w:noWrap/>
            <w:hideMark/>
          </w:tcPr>
          <w:p w14:paraId="4F6D8102" w14:textId="77777777" w:rsidR="00F8580C" w:rsidRPr="009B1DC7" w:rsidRDefault="00F8580C" w:rsidP="009B1DC7">
            <w:pPr>
              <w:spacing w:after="108" w:line="259" w:lineRule="auto"/>
              <w:ind w:left="0" w:firstLine="0"/>
              <w:jc w:val="left"/>
            </w:pPr>
            <w:r w:rsidRPr="009B1DC7">
              <w:t>6.889</w:t>
            </w:r>
          </w:p>
        </w:tc>
        <w:tc>
          <w:tcPr>
            <w:tcW w:w="1134" w:type="dxa"/>
            <w:noWrap/>
            <w:hideMark/>
          </w:tcPr>
          <w:p w14:paraId="36FB0E95" w14:textId="77777777" w:rsidR="00F8580C" w:rsidRPr="009B1DC7" w:rsidRDefault="00F8580C" w:rsidP="009B1DC7">
            <w:pPr>
              <w:spacing w:after="108" w:line="259" w:lineRule="auto"/>
              <w:ind w:left="0" w:firstLine="0"/>
              <w:jc w:val="left"/>
            </w:pPr>
            <w:r w:rsidRPr="009B1DC7">
              <w:t>23.7</w:t>
            </w:r>
          </w:p>
        </w:tc>
      </w:tr>
    </w:tbl>
    <w:p w14:paraId="594E5478" w14:textId="15836A2E" w:rsidR="0013563F" w:rsidRDefault="0013563F" w:rsidP="0013563F">
      <w:pPr>
        <w:spacing w:after="108" w:line="259" w:lineRule="auto"/>
        <w:ind w:left="0" w:firstLine="0"/>
        <w:jc w:val="left"/>
      </w:pPr>
    </w:p>
    <w:p w14:paraId="6D8D2580" w14:textId="77777777" w:rsidR="005E4F7F" w:rsidRPr="0013563F" w:rsidRDefault="005E4F7F" w:rsidP="0013563F">
      <w:pPr>
        <w:spacing w:after="108" w:line="259" w:lineRule="auto"/>
        <w:ind w:left="0" w:firstLine="0"/>
        <w:jc w:val="left"/>
      </w:pPr>
    </w:p>
    <w:p w14:paraId="7B860671" w14:textId="707D693E" w:rsidR="0013563F" w:rsidRPr="005E4F7F" w:rsidRDefault="00860568" w:rsidP="0013563F">
      <w:pPr>
        <w:spacing w:after="108" w:line="259" w:lineRule="auto"/>
        <w:ind w:left="0" w:firstLine="0"/>
        <w:jc w:val="left"/>
        <w:rPr>
          <w:b/>
          <w:bCs/>
        </w:rPr>
      </w:pPr>
      <w:r w:rsidRPr="005E4F7F">
        <w:rPr>
          <w:b/>
          <w:bCs/>
        </w:rPr>
        <w:t>5.2 Linear regression analysis:</w:t>
      </w:r>
    </w:p>
    <w:p w14:paraId="163B5880" w14:textId="2F9A6E79" w:rsidR="00860568" w:rsidRDefault="00860568" w:rsidP="0013563F">
      <w:pPr>
        <w:spacing w:after="108" w:line="259" w:lineRule="auto"/>
        <w:ind w:left="0" w:firstLine="0"/>
        <w:jc w:val="left"/>
      </w:pPr>
      <w:r>
        <w:t xml:space="preserve">     For performing the </w:t>
      </w:r>
      <w:r w:rsidR="007552A0">
        <w:t xml:space="preserve">linear regression </w:t>
      </w:r>
      <w:r>
        <w:t xml:space="preserve">analysis </w:t>
      </w:r>
      <w:proofErr w:type="spellStart"/>
      <w:r>
        <w:t>Jupyter</w:t>
      </w:r>
      <w:proofErr w:type="spellEnd"/>
      <w:r>
        <w:t xml:space="preserve"> notebook</w:t>
      </w:r>
      <w:r w:rsidR="00711A03">
        <w:t xml:space="preserve"> (with python)</w:t>
      </w:r>
      <w:r w:rsidR="00CD1229">
        <w:t xml:space="preserve"> was used</w:t>
      </w:r>
      <w:r w:rsidR="00711A03">
        <w:t xml:space="preserve"> and the procedure goes as follows:</w:t>
      </w:r>
    </w:p>
    <w:p w14:paraId="0A1A252E" w14:textId="20916BED" w:rsidR="007827E5" w:rsidRDefault="005A11BF" w:rsidP="007827E5">
      <w:pPr>
        <w:pStyle w:val="ListParagraph"/>
        <w:spacing w:after="108" w:line="259" w:lineRule="auto"/>
        <w:ind w:firstLine="0"/>
        <w:jc w:val="left"/>
      </w:pPr>
      <w:r w:rsidRPr="005A11BF">
        <w:rPr>
          <w:noProof/>
        </w:rPr>
        <w:lastRenderedPageBreak/>
        <w:drawing>
          <wp:inline distT="0" distB="0" distL="0" distR="0" wp14:anchorId="3D0A87A2" wp14:editId="3284E972">
            <wp:extent cx="5142016" cy="1849732"/>
            <wp:effectExtent l="0" t="0" r="190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60761" cy="1856475"/>
                    </a:xfrm>
                    <a:prstGeom prst="rect">
                      <a:avLst/>
                    </a:prstGeom>
                  </pic:spPr>
                </pic:pic>
              </a:graphicData>
            </a:graphic>
          </wp:inline>
        </w:drawing>
      </w:r>
      <w:r w:rsidR="00637BE0">
        <w:t xml:space="preserve"> </w:t>
      </w:r>
    </w:p>
    <w:p w14:paraId="05E6384C" w14:textId="5964A93C" w:rsidR="00637BE0" w:rsidRDefault="00637BE0" w:rsidP="007827E5">
      <w:pPr>
        <w:pStyle w:val="ListParagraph"/>
        <w:spacing w:after="108" w:line="259" w:lineRule="auto"/>
        <w:ind w:firstLine="0"/>
        <w:jc w:val="left"/>
      </w:pPr>
      <w:r>
        <w:t xml:space="preserve">                                                 Figure 5.1</w:t>
      </w:r>
    </w:p>
    <w:p w14:paraId="05BD3EAA" w14:textId="77777777" w:rsidR="00637BE0" w:rsidRDefault="00637BE0" w:rsidP="007827E5">
      <w:pPr>
        <w:pStyle w:val="ListParagraph"/>
        <w:spacing w:after="108" w:line="259" w:lineRule="auto"/>
        <w:ind w:firstLine="0"/>
        <w:jc w:val="left"/>
      </w:pPr>
    </w:p>
    <w:p w14:paraId="7921B38D" w14:textId="1EAF02AD" w:rsidR="007827E5" w:rsidRDefault="00095318" w:rsidP="007827E5">
      <w:pPr>
        <w:pStyle w:val="ListParagraph"/>
        <w:numPr>
          <w:ilvl w:val="0"/>
          <w:numId w:val="20"/>
        </w:numPr>
        <w:spacing w:after="108" w:line="259" w:lineRule="auto"/>
        <w:jc w:val="left"/>
      </w:pPr>
      <w:r>
        <w:t>To f</w:t>
      </w:r>
      <w:r w:rsidR="00D36ECD">
        <w:t>eed</w:t>
      </w:r>
      <w:r w:rsidR="007827E5">
        <w:t xml:space="preserve"> data (Table 5.1) to </w:t>
      </w:r>
      <w:proofErr w:type="spellStart"/>
      <w:r w:rsidR="007827E5">
        <w:t>jupyter</w:t>
      </w:r>
      <w:proofErr w:type="spellEnd"/>
      <w:r w:rsidR="007827E5">
        <w:t xml:space="preserve"> notebook:</w:t>
      </w:r>
    </w:p>
    <w:p w14:paraId="47B1D77B" w14:textId="7365C694" w:rsidR="007827E5" w:rsidRDefault="007827E5" w:rsidP="007827E5">
      <w:pPr>
        <w:pStyle w:val="ListParagraph"/>
        <w:spacing w:after="108" w:line="259" w:lineRule="auto"/>
        <w:ind w:firstLine="0"/>
        <w:jc w:val="left"/>
      </w:pPr>
    </w:p>
    <w:p w14:paraId="5F7700C7" w14:textId="3DC28FC0" w:rsidR="007827E5" w:rsidRDefault="007827E5" w:rsidP="007827E5">
      <w:pPr>
        <w:pStyle w:val="ListParagraph"/>
        <w:spacing w:after="108" w:line="259" w:lineRule="auto"/>
        <w:ind w:firstLine="0"/>
        <w:jc w:val="left"/>
      </w:pPr>
      <w:r>
        <w:t xml:space="preserve">   </w:t>
      </w:r>
      <w:r w:rsidR="005A11BF" w:rsidRPr="005A11BF">
        <w:rPr>
          <w:noProof/>
        </w:rPr>
        <w:drawing>
          <wp:inline distT="0" distB="0" distL="0" distR="0" wp14:anchorId="6C1182C7" wp14:editId="03B168E1">
            <wp:extent cx="3429433" cy="3523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1489" cy="372031"/>
                    </a:xfrm>
                    <a:prstGeom prst="rect">
                      <a:avLst/>
                    </a:prstGeom>
                  </pic:spPr>
                </pic:pic>
              </a:graphicData>
            </a:graphic>
          </wp:inline>
        </w:drawing>
      </w:r>
    </w:p>
    <w:p w14:paraId="0180B890" w14:textId="7A020016" w:rsidR="007827E5" w:rsidRDefault="00637BE0" w:rsidP="007827E5">
      <w:pPr>
        <w:pStyle w:val="ListParagraph"/>
        <w:spacing w:after="108" w:line="259" w:lineRule="auto"/>
        <w:ind w:firstLine="0"/>
        <w:jc w:val="left"/>
      </w:pPr>
      <w:r>
        <w:t xml:space="preserve">                                     Figure 5.2</w:t>
      </w:r>
    </w:p>
    <w:p w14:paraId="39CA3B90" w14:textId="77777777" w:rsidR="00637BE0" w:rsidRDefault="00637BE0" w:rsidP="007827E5">
      <w:pPr>
        <w:pStyle w:val="ListParagraph"/>
        <w:spacing w:after="108" w:line="259" w:lineRule="auto"/>
        <w:ind w:firstLine="0"/>
        <w:jc w:val="left"/>
      </w:pPr>
    </w:p>
    <w:p w14:paraId="5A43FBE8" w14:textId="2124EFEB" w:rsidR="007827E5" w:rsidRDefault="007827E5" w:rsidP="007827E5">
      <w:pPr>
        <w:pStyle w:val="ListParagraph"/>
        <w:numPr>
          <w:ilvl w:val="0"/>
          <w:numId w:val="20"/>
        </w:numPr>
        <w:spacing w:after="108" w:line="259" w:lineRule="auto"/>
        <w:jc w:val="left"/>
      </w:pPr>
      <w:r>
        <w:t>To get rough corelation among the variables</w:t>
      </w:r>
      <w:r w:rsidR="00D14385">
        <w:t xml:space="preserve"> using the command</w:t>
      </w:r>
    </w:p>
    <w:p w14:paraId="45CA5E05" w14:textId="7F85D049" w:rsidR="007827E5" w:rsidRDefault="007827E5" w:rsidP="007827E5">
      <w:pPr>
        <w:pStyle w:val="ListParagraph"/>
        <w:spacing w:after="108" w:line="259" w:lineRule="auto"/>
        <w:ind w:firstLine="0"/>
        <w:jc w:val="left"/>
      </w:pPr>
    </w:p>
    <w:p w14:paraId="14EEC020" w14:textId="73DF4B4F" w:rsidR="0013563F" w:rsidRDefault="005A11BF" w:rsidP="00096293">
      <w:pPr>
        <w:spacing w:after="108" w:line="259" w:lineRule="auto"/>
        <w:ind w:left="0" w:firstLine="0"/>
        <w:jc w:val="left"/>
      </w:pPr>
      <w:r>
        <w:t xml:space="preserve">                </w:t>
      </w:r>
      <w:r w:rsidRPr="005A11BF">
        <w:rPr>
          <w:noProof/>
        </w:rPr>
        <w:drawing>
          <wp:inline distT="0" distB="0" distL="0" distR="0" wp14:anchorId="0CF80628" wp14:editId="32FB75B4">
            <wp:extent cx="3424052" cy="25382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651471" cy="270684"/>
                    </a:xfrm>
                    <a:prstGeom prst="rect">
                      <a:avLst/>
                    </a:prstGeom>
                  </pic:spPr>
                </pic:pic>
              </a:graphicData>
            </a:graphic>
          </wp:inline>
        </w:drawing>
      </w:r>
    </w:p>
    <w:p w14:paraId="58591C7E" w14:textId="439DB0D0" w:rsidR="005A11BF" w:rsidRDefault="00637BE0" w:rsidP="00096293">
      <w:pPr>
        <w:spacing w:after="108" w:line="259" w:lineRule="auto"/>
        <w:ind w:left="0" w:firstLine="0"/>
        <w:jc w:val="left"/>
      </w:pPr>
      <w:r>
        <w:t xml:space="preserve">                                                  Figure 5.3</w:t>
      </w:r>
    </w:p>
    <w:p w14:paraId="1394EE23" w14:textId="77777777" w:rsidR="00637BE0" w:rsidRDefault="00637BE0" w:rsidP="00096293">
      <w:pPr>
        <w:spacing w:after="108" w:line="259" w:lineRule="auto"/>
        <w:ind w:left="0" w:firstLine="0"/>
        <w:jc w:val="left"/>
      </w:pPr>
    </w:p>
    <w:p w14:paraId="5D3AC512" w14:textId="50934A0B" w:rsidR="00D14385" w:rsidRDefault="00095318" w:rsidP="00D14385">
      <w:pPr>
        <w:pStyle w:val="ListParagraph"/>
        <w:numPr>
          <w:ilvl w:val="0"/>
          <w:numId w:val="20"/>
        </w:numPr>
        <w:spacing w:after="108" w:line="259" w:lineRule="auto"/>
        <w:jc w:val="left"/>
      </w:pPr>
      <w:r>
        <w:t>T</w:t>
      </w:r>
      <w:r w:rsidR="00D14385">
        <w:t>o train and test</w:t>
      </w:r>
      <w:r>
        <w:t xml:space="preserve"> data</w:t>
      </w:r>
      <w:r w:rsidR="00D14385">
        <w:t xml:space="preserve"> 70% of the data is used for training and the rest 30% is used for testing and the code for this is as follows:</w:t>
      </w:r>
    </w:p>
    <w:p w14:paraId="6506F3EE" w14:textId="56C8D3FE" w:rsidR="00D14385" w:rsidRDefault="00D14385" w:rsidP="00D14385">
      <w:pPr>
        <w:pStyle w:val="ListParagraph"/>
        <w:spacing w:after="108" w:line="259" w:lineRule="auto"/>
        <w:ind w:firstLine="0"/>
        <w:jc w:val="left"/>
      </w:pPr>
    </w:p>
    <w:p w14:paraId="4AA1488A" w14:textId="53806EA2" w:rsidR="005A11BF" w:rsidRDefault="005A11BF" w:rsidP="005A11BF">
      <w:pPr>
        <w:pStyle w:val="ListParagraph"/>
        <w:spacing w:after="108" w:line="259" w:lineRule="auto"/>
        <w:ind w:firstLine="0"/>
        <w:jc w:val="left"/>
      </w:pPr>
      <w:r w:rsidRPr="005A11BF">
        <w:rPr>
          <w:noProof/>
        </w:rPr>
        <w:drawing>
          <wp:inline distT="0" distB="0" distL="0" distR="0" wp14:anchorId="1D2DE82A" wp14:editId="286AE820">
            <wp:extent cx="4736009" cy="882733"/>
            <wp:effectExtent l="0" t="0" r="762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876997" cy="909011"/>
                    </a:xfrm>
                    <a:prstGeom prst="rect">
                      <a:avLst/>
                    </a:prstGeom>
                  </pic:spPr>
                </pic:pic>
              </a:graphicData>
            </a:graphic>
          </wp:inline>
        </w:drawing>
      </w:r>
    </w:p>
    <w:p w14:paraId="0121265B" w14:textId="66E7F402" w:rsidR="00637BE0" w:rsidRDefault="00637BE0" w:rsidP="005A11BF">
      <w:pPr>
        <w:pStyle w:val="ListParagraph"/>
        <w:spacing w:after="108" w:line="259" w:lineRule="auto"/>
        <w:ind w:firstLine="0"/>
        <w:jc w:val="left"/>
      </w:pPr>
      <w:r>
        <w:t xml:space="preserve">                                        </w:t>
      </w:r>
      <w:r w:rsidR="006702E8">
        <w:t>Figure 5.4</w:t>
      </w:r>
    </w:p>
    <w:p w14:paraId="2868B8BD" w14:textId="7A4E1BB7" w:rsidR="005A11BF" w:rsidRDefault="005A11BF" w:rsidP="005A11BF">
      <w:pPr>
        <w:pStyle w:val="ListParagraph"/>
      </w:pPr>
    </w:p>
    <w:p w14:paraId="63083455" w14:textId="0BF82B49" w:rsidR="00E017AF" w:rsidRDefault="00E017AF" w:rsidP="00E017AF">
      <w:pPr>
        <w:pStyle w:val="ListParagraph"/>
        <w:numPr>
          <w:ilvl w:val="0"/>
          <w:numId w:val="20"/>
        </w:numPr>
        <w:spacing w:after="108" w:line="259" w:lineRule="auto"/>
        <w:jc w:val="left"/>
      </w:pPr>
      <w:r>
        <w:t>Then regression is done (linear regression) using the code:</w:t>
      </w:r>
    </w:p>
    <w:p w14:paraId="5B9D398E" w14:textId="39B5D9CC" w:rsidR="00E017AF" w:rsidRDefault="00E017AF" w:rsidP="00E017AF">
      <w:pPr>
        <w:pStyle w:val="ListParagraph"/>
        <w:spacing w:after="108" w:line="259" w:lineRule="auto"/>
        <w:ind w:firstLine="0"/>
        <w:jc w:val="left"/>
      </w:pPr>
    </w:p>
    <w:p w14:paraId="27E8F6BC" w14:textId="6B88D3EE" w:rsidR="008442F6" w:rsidRDefault="00E017AF" w:rsidP="008442F6">
      <w:pPr>
        <w:pStyle w:val="ListParagraph"/>
        <w:spacing w:after="108" w:line="259" w:lineRule="auto"/>
        <w:ind w:firstLine="0"/>
        <w:jc w:val="left"/>
      </w:pPr>
      <w:r>
        <w:t xml:space="preserve">  </w:t>
      </w:r>
      <w:r w:rsidR="008442F6">
        <w:rPr>
          <w:noProof/>
        </w:rPr>
        <w:drawing>
          <wp:inline distT="0" distB="0" distL="0" distR="0" wp14:anchorId="0E5852B3" wp14:editId="1944A18A">
            <wp:extent cx="4852670" cy="628015"/>
            <wp:effectExtent l="0" t="0" r="508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52670" cy="628015"/>
                    </a:xfrm>
                    <a:prstGeom prst="rect">
                      <a:avLst/>
                    </a:prstGeom>
                    <a:noFill/>
                  </pic:spPr>
                </pic:pic>
              </a:graphicData>
            </a:graphic>
          </wp:inline>
        </w:drawing>
      </w:r>
    </w:p>
    <w:p w14:paraId="7B373E2E" w14:textId="2ACCDCA3" w:rsidR="006702E8" w:rsidRDefault="006702E8" w:rsidP="006702E8">
      <w:pPr>
        <w:pStyle w:val="ListParagraph"/>
        <w:tabs>
          <w:tab w:val="left" w:pos="3761"/>
        </w:tabs>
        <w:spacing w:after="108" w:line="259" w:lineRule="auto"/>
        <w:ind w:firstLine="0"/>
        <w:jc w:val="left"/>
      </w:pPr>
      <w:r>
        <w:t xml:space="preserve">                                                 Figure 5.5</w:t>
      </w:r>
    </w:p>
    <w:p w14:paraId="680C21F2" w14:textId="77777777" w:rsidR="008442F6" w:rsidRDefault="008442F6" w:rsidP="008442F6">
      <w:pPr>
        <w:pStyle w:val="ListParagraph"/>
        <w:spacing w:after="108" w:line="259" w:lineRule="auto"/>
        <w:ind w:firstLine="0"/>
        <w:jc w:val="left"/>
      </w:pPr>
    </w:p>
    <w:p w14:paraId="5E425B5D" w14:textId="5F4D073D" w:rsidR="00130A4A" w:rsidRDefault="00E017AF" w:rsidP="008442F6">
      <w:pPr>
        <w:pStyle w:val="ListParagraph"/>
        <w:spacing w:after="108" w:line="259" w:lineRule="auto"/>
        <w:ind w:firstLine="0"/>
        <w:jc w:val="left"/>
      </w:pPr>
      <w:r>
        <w:t>Once code for regression is done coefficients of the parameters and the intercept of the equation can be obtained with the following codes:</w:t>
      </w:r>
    </w:p>
    <w:p w14:paraId="4587528A" w14:textId="5CA6C755" w:rsidR="005A11BF" w:rsidRDefault="005A11BF" w:rsidP="005A11BF">
      <w:pPr>
        <w:pStyle w:val="ListParagraph"/>
        <w:spacing w:after="108" w:line="259" w:lineRule="auto"/>
        <w:ind w:firstLine="0"/>
        <w:jc w:val="left"/>
      </w:pPr>
    </w:p>
    <w:p w14:paraId="0539F2CE" w14:textId="57C7F3BA" w:rsidR="00130A4A" w:rsidRDefault="00130A4A" w:rsidP="005A11BF">
      <w:pPr>
        <w:pStyle w:val="ListParagraph"/>
        <w:spacing w:after="108" w:line="259" w:lineRule="auto"/>
        <w:ind w:firstLine="0"/>
        <w:jc w:val="left"/>
      </w:pPr>
      <w:r>
        <w:rPr>
          <w:noProof/>
        </w:rPr>
        <w:drawing>
          <wp:inline distT="0" distB="0" distL="0" distR="0" wp14:anchorId="699DCCB4" wp14:editId="2AAA067F">
            <wp:extent cx="5446815" cy="613649"/>
            <wp:effectExtent l="0" t="0" r="190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546612" cy="624892"/>
                    </a:xfrm>
                    <a:prstGeom prst="rect">
                      <a:avLst/>
                    </a:prstGeom>
                  </pic:spPr>
                </pic:pic>
              </a:graphicData>
            </a:graphic>
          </wp:inline>
        </w:drawing>
      </w:r>
    </w:p>
    <w:p w14:paraId="2CDE0C40" w14:textId="2BB1DFB3" w:rsidR="00130A4A" w:rsidRDefault="006702E8" w:rsidP="006702E8">
      <w:pPr>
        <w:pStyle w:val="ListParagraph"/>
        <w:tabs>
          <w:tab w:val="left" w:pos="4564"/>
        </w:tabs>
        <w:spacing w:after="108" w:line="259" w:lineRule="auto"/>
        <w:ind w:firstLine="0"/>
        <w:jc w:val="left"/>
      </w:pPr>
      <w:r>
        <w:t xml:space="preserve"> </w:t>
      </w:r>
      <w:r>
        <w:tab/>
        <w:t>Figure 5.6</w:t>
      </w:r>
    </w:p>
    <w:p w14:paraId="61DF9916" w14:textId="77777777" w:rsidR="006702E8" w:rsidRDefault="006702E8" w:rsidP="006702E8">
      <w:pPr>
        <w:pStyle w:val="ListParagraph"/>
        <w:tabs>
          <w:tab w:val="left" w:pos="4564"/>
        </w:tabs>
        <w:spacing w:after="108" w:line="259" w:lineRule="auto"/>
        <w:ind w:firstLine="0"/>
        <w:jc w:val="left"/>
      </w:pPr>
    </w:p>
    <w:p w14:paraId="6567D85C" w14:textId="6BA82C6D" w:rsidR="00052E19" w:rsidRDefault="00130A4A" w:rsidP="00052E19">
      <w:pPr>
        <w:pStyle w:val="ListParagraph"/>
        <w:spacing w:after="108" w:line="259" w:lineRule="auto"/>
        <w:ind w:firstLine="0"/>
        <w:jc w:val="left"/>
      </w:pPr>
      <w:r>
        <w:t>C</w:t>
      </w:r>
      <w:r w:rsidR="00052E19">
        <w:t xml:space="preserve">oefficients being </w:t>
      </w:r>
      <w:r w:rsidR="00052E19" w:rsidRPr="00052E19">
        <w:t>([-0.04356473, 0.37980841, -0.01529049, -0.80771212, -2.72490414])</w:t>
      </w:r>
      <w:r w:rsidR="00052E19">
        <w:t xml:space="preserve"> of </w:t>
      </w:r>
    </w:p>
    <w:p w14:paraId="31CBE326" w14:textId="20EC5957" w:rsidR="00052E19" w:rsidRDefault="00052E19" w:rsidP="00052E19">
      <w:pPr>
        <w:pStyle w:val="ListParagraph"/>
        <w:spacing w:after="108" w:line="259" w:lineRule="auto"/>
        <w:ind w:firstLine="0"/>
        <w:jc w:val="left"/>
      </w:pPr>
      <w:r w:rsidRPr="00052E19">
        <w:t>Final temperature</w:t>
      </w:r>
      <w:r>
        <w:t xml:space="preserve">, </w:t>
      </w:r>
      <w:r w:rsidRPr="00052E19">
        <w:t>Residence</w:t>
      </w:r>
      <w:r>
        <w:t xml:space="preserve"> </w:t>
      </w:r>
      <w:r w:rsidRPr="00052E19">
        <w:t>Time(min</w:t>
      </w:r>
      <w:r>
        <w:t xml:space="preserve">), </w:t>
      </w:r>
      <w:proofErr w:type="gramStart"/>
      <w:r w:rsidRPr="00052E19">
        <w:t>Power(</w:t>
      </w:r>
      <w:proofErr w:type="gramEnd"/>
      <w:r w:rsidRPr="00052E19">
        <w:t>Watts</w:t>
      </w:r>
      <w:r>
        <w:t xml:space="preserve">), </w:t>
      </w:r>
      <w:r w:rsidRPr="00052E19">
        <w:t>Volatile</w:t>
      </w:r>
      <w:r>
        <w:t xml:space="preserve"> </w:t>
      </w:r>
      <w:r w:rsidRPr="00052E19">
        <w:t>Content(%</w:t>
      </w:r>
      <w:r>
        <w:t xml:space="preserve">) and </w:t>
      </w:r>
      <w:r w:rsidRPr="00052E19">
        <w:t>Hydrogen%</w:t>
      </w:r>
      <w:r>
        <w:t xml:space="preserve"> respectively and 140.47 being the intercept and can also be seen from this table below using the code</w:t>
      </w:r>
    </w:p>
    <w:p w14:paraId="262C323A" w14:textId="77777777" w:rsidR="00130A4A" w:rsidRDefault="00130A4A" w:rsidP="00052E19">
      <w:pPr>
        <w:pStyle w:val="ListParagraph"/>
        <w:spacing w:after="108" w:line="259" w:lineRule="auto"/>
        <w:ind w:firstLine="0"/>
        <w:jc w:val="left"/>
      </w:pPr>
    </w:p>
    <w:p w14:paraId="464EA656" w14:textId="5A00D0A2" w:rsidR="00052E19" w:rsidRDefault="00052E19" w:rsidP="00052E19">
      <w:pPr>
        <w:pStyle w:val="ListParagraph"/>
        <w:spacing w:after="108" w:line="259" w:lineRule="auto"/>
        <w:ind w:firstLine="0"/>
        <w:jc w:val="left"/>
      </w:pPr>
      <w:r>
        <w:t xml:space="preserve">    </w:t>
      </w:r>
      <w:r w:rsidR="00130A4A" w:rsidRPr="00130A4A">
        <w:rPr>
          <w:noProof/>
        </w:rPr>
        <w:drawing>
          <wp:inline distT="0" distB="0" distL="0" distR="0" wp14:anchorId="0C94BC22" wp14:editId="31B8FDC6">
            <wp:extent cx="2333910" cy="376052"/>
            <wp:effectExtent l="0" t="0" r="0"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386155" cy="384470"/>
                    </a:xfrm>
                    <a:prstGeom prst="rect">
                      <a:avLst/>
                    </a:prstGeom>
                  </pic:spPr>
                </pic:pic>
              </a:graphicData>
            </a:graphic>
          </wp:inline>
        </w:drawing>
      </w:r>
    </w:p>
    <w:p w14:paraId="6C50C96A" w14:textId="595F14DB" w:rsidR="006702E8" w:rsidRDefault="006702E8" w:rsidP="00052E19">
      <w:pPr>
        <w:pStyle w:val="ListParagraph"/>
        <w:spacing w:after="108" w:line="259" w:lineRule="auto"/>
        <w:ind w:firstLine="0"/>
        <w:jc w:val="left"/>
      </w:pPr>
      <w:r>
        <w:t xml:space="preserve">                      Figure 5.7</w:t>
      </w:r>
    </w:p>
    <w:p w14:paraId="4F2D3A3C" w14:textId="77777777" w:rsidR="00130A4A" w:rsidRDefault="00130A4A" w:rsidP="00052E19">
      <w:pPr>
        <w:pStyle w:val="ListParagraph"/>
        <w:spacing w:after="108" w:line="259" w:lineRule="auto"/>
        <w:ind w:firstLine="0"/>
        <w:jc w:val="left"/>
      </w:pPr>
    </w:p>
    <w:p w14:paraId="51B9C0C2" w14:textId="2849F05A" w:rsidR="00130A4A" w:rsidRDefault="00542B87" w:rsidP="00052E19">
      <w:pPr>
        <w:pStyle w:val="ListParagraph"/>
        <w:spacing w:after="108" w:line="259" w:lineRule="auto"/>
        <w:ind w:firstLine="0"/>
        <w:jc w:val="left"/>
      </w:pPr>
      <w:r>
        <w:rPr>
          <w:noProof/>
        </w:rPr>
        <w:drawing>
          <wp:inline distT="0" distB="0" distL="0" distR="0" wp14:anchorId="41D794ED" wp14:editId="14E1A69F">
            <wp:extent cx="5811784" cy="1551102"/>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859041" cy="1563715"/>
                    </a:xfrm>
                    <a:prstGeom prst="rect">
                      <a:avLst/>
                    </a:prstGeom>
                  </pic:spPr>
                </pic:pic>
              </a:graphicData>
            </a:graphic>
          </wp:inline>
        </w:drawing>
      </w:r>
    </w:p>
    <w:p w14:paraId="2F5BDD11" w14:textId="2FAFFB9D" w:rsidR="00096293" w:rsidRDefault="00096293" w:rsidP="00052E19">
      <w:pPr>
        <w:pStyle w:val="ListParagraph"/>
        <w:spacing w:after="108" w:line="259" w:lineRule="auto"/>
        <w:ind w:firstLine="0"/>
        <w:jc w:val="left"/>
      </w:pPr>
    </w:p>
    <w:p w14:paraId="0D5478A6" w14:textId="0D44C921" w:rsidR="006702E8" w:rsidRDefault="006702E8" w:rsidP="00052E19">
      <w:pPr>
        <w:pStyle w:val="ListParagraph"/>
        <w:spacing w:after="108" w:line="259" w:lineRule="auto"/>
        <w:ind w:firstLine="0"/>
        <w:jc w:val="left"/>
      </w:pPr>
      <w:r>
        <w:t xml:space="preserve">                                                                  Figure 5.8</w:t>
      </w:r>
    </w:p>
    <w:p w14:paraId="22E4BD20" w14:textId="77777777" w:rsidR="006702E8" w:rsidRPr="00052E19" w:rsidRDefault="006702E8" w:rsidP="00052E19">
      <w:pPr>
        <w:pStyle w:val="ListParagraph"/>
        <w:spacing w:after="108" w:line="259" w:lineRule="auto"/>
        <w:ind w:firstLine="0"/>
        <w:jc w:val="left"/>
      </w:pPr>
    </w:p>
    <w:p w14:paraId="51BA5A20" w14:textId="58DF163C" w:rsidR="00741B89" w:rsidRDefault="00741B89" w:rsidP="00052E19">
      <w:pPr>
        <w:pStyle w:val="ListParagraph"/>
        <w:spacing w:after="108" w:line="259" w:lineRule="auto"/>
        <w:ind w:firstLine="0"/>
        <w:jc w:val="left"/>
      </w:pPr>
      <w:r>
        <w:t xml:space="preserve">Hence from the above results a rough formula for biochar </w:t>
      </w:r>
      <w:r w:rsidR="0097260D">
        <w:t>can be deduced</w:t>
      </w:r>
      <w:r>
        <w:t>:</w:t>
      </w:r>
    </w:p>
    <w:p w14:paraId="6535A6B3" w14:textId="56491072" w:rsidR="00741B89" w:rsidRDefault="00741B89" w:rsidP="00052E19">
      <w:pPr>
        <w:pStyle w:val="ListParagraph"/>
        <w:spacing w:after="108" w:line="259" w:lineRule="auto"/>
        <w:ind w:firstLine="0"/>
        <w:jc w:val="left"/>
      </w:pPr>
    </w:p>
    <w:p w14:paraId="63430F63" w14:textId="77EA40F2" w:rsidR="00741B89" w:rsidRDefault="00741B89" w:rsidP="00741B89">
      <w:pPr>
        <w:pStyle w:val="Heading2"/>
        <w:shd w:val="clear" w:color="auto" w:fill="FFFFFF"/>
        <w:spacing w:before="153"/>
        <w:rPr>
          <w:rFonts w:ascii="Helvetica" w:hAnsi="Helvetica"/>
          <w:sz w:val="27"/>
          <w:szCs w:val="24"/>
        </w:rPr>
      </w:pPr>
      <w:r>
        <w:t xml:space="preserve">       </w:t>
      </w:r>
      <w:r w:rsidRPr="00741B89">
        <w:rPr>
          <w:rFonts w:ascii="Helvetica" w:hAnsi="Helvetica"/>
          <w:sz w:val="27"/>
          <w:szCs w:val="24"/>
        </w:rPr>
        <w:t xml:space="preserve">Biochar = 140.47 + (-0.0436 * </w:t>
      </w:r>
      <w:proofErr w:type="spellStart"/>
      <w:r w:rsidRPr="00741B89">
        <w:rPr>
          <w:rFonts w:ascii="Helvetica" w:hAnsi="Helvetica"/>
          <w:sz w:val="27"/>
          <w:szCs w:val="24"/>
        </w:rPr>
        <w:t>Final_temp</w:t>
      </w:r>
      <w:proofErr w:type="spellEnd"/>
      <w:r w:rsidRPr="00741B89">
        <w:rPr>
          <w:rFonts w:ascii="Helvetica" w:hAnsi="Helvetica"/>
          <w:sz w:val="27"/>
          <w:szCs w:val="24"/>
        </w:rPr>
        <w:t xml:space="preserve">) + </w:t>
      </w:r>
      <w:proofErr w:type="gramStart"/>
      <w:r w:rsidRPr="00741B89">
        <w:rPr>
          <w:rFonts w:ascii="Helvetica" w:hAnsi="Helvetica"/>
          <w:sz w:val="27"/>
          <w:szCs w:val="24"/>
        </w:rPr>
        <w:t>( 0.3798</w:t>
      </w:r>
      <w:proofErr w:type="gramEnd"/>
      <w:r w:rsidRPr="00741B89">
        <w:rPr>
          <w:rFonts w:ascii="Helvetica" w:hAnsi="Helvetica"/>
          <w:sz w:val="27"/>
          <w:szCs w:val="24"/>
        </w:rPr>
        <w:t xml:space="preserve"> * </w:t>
      </w:r>
      <w:proofErr w:type="spellStart"/>
      <w:r w:rsidRPr="00741B89">
        <w:rPr>
          <w:rFonts w:ascii="Helvetica" w:hAnsi="Helvetica"/>
          <w:sz w:val="27"/>
          <w:szCs w:val="24"/>
        </w:rPr>
        <w:t>Res_time</w:t>
      </w:r>
      <w:proofErr w:type="spellEnd"/>
      <w:r w:rsidRPr="00741B89">
        <w:rPr>
          <w:rFonts w:ascii="Helvetica" w:hAnsi="Helvetica"/>
          <w:sz w:val="27"/>
          <w:szCs w:val="24"/>
        </w:rPr>
        <w:t xml:space="preserve"> ) + </w:t>
      </w:r>
      <w:r w:rsidR="0097260D">
        <w:rPr>
          <w:rFonts w:ascii="Helvetica" w:hAnsi="Helvetica"/>
          <w:sz w:val="27"/>
          <w:szCs w:val="24"/>
        </w:rPr>
        <w:t xml:space="preserve">      </w:t>
      </w:r>
      <w:r w:rsidRPr="00741B89">
        <w:rPr>
          <w:rFonts w:ascii="Helvetica" w:hAnsi="Helvetica"/>
          <w:sz w:val="27"/>
          <w:szCs w:val="24"/>
        </w:rPr>
        <w:t>( -0.0153 * Power ) + ( -0.8077 * Volatile ) + ( -2.7249 * Hydrogen )</w:t>
      </w:r>
    </w:p>
    <w:p w14:paraId="24ECBC07" w14:textId="28F60F78" w:rsidR="00741B89" w:rsidRDefault="00741B89" w:rsidP="00741B89"/>
    <w:p w14:paraId="02BC278B" w14:textId="0745B4C6" w:rsidR="00741B89" w:rsidRDefault="00741B89" w:rsidP="00741B89"/>
    <w:p w14:paraId="1834C908" w14:textId="169659A8" w:rsidR="00741B89" w:rsidRDefault="00C36543" w:rsidP="00741B89">
      <w:pPr>
        <w:pStyle w:val="ListParagraph"/>
        <w:numPr>
          <w:ilvl w:val="0"/>
          <w:numId w:val="20"/>
        </w:numPr>
      </w:pPr>
      <w:r>
        <w:t>To get the accuracy of the model:</w:t>
      </w:r>
    </w:p>
    <w:p w14:paraId="20FA2E51" w14:textId="5D108868" w:rsidR="00C36543" w:rsidRDefault="00C36543" w:rsidP="00C36543">
      <w:pPr>
        <w:pStyle w:val="ListParagraph"/>
        <w:ind w:firstLine="0"/>
      </w:pPr>
    </w:p>
    <w:p w14:paraId="5BF33551" w14:textId="62C37194" w:rsidR="00ED2F06" w:rsidRDefault="0097260D" w:rsidP="00ED2F06">
      <w:pPr>
        <w:pStyle w:val="ListParagraph"/>
        <w:ind w:firstLine="0"/>
      </w:pPr>
      <w:r w:rsidRPr="0097260D">
        <w:rPr>
          <w:noProof/>
        </w:rPr>
        <w:drawing>
          <wp:inline distT="0" distB="0" distL="0" distR="0" wp14:anchorId="0B1263CA" wp14:editId="2D8A17A6">
            <wp:extent cx="3356759" cy="59137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542055" cy="624015"/>
                    </a:xfrm>
                    <a:prstGeom prst="rect">
                      <a:avLst/>
                    </a:prstGeom>
                  </pic:spPr>
                </pic:pic>
              </a:graphicData>
            </a:graphic>
          </wp:inline>
        </w:drawing>
      </w:r>
      <w:r w:rsidR="00C36543">
        <w:t xml:space="preserve">        </w:t>
      </w:r>
      <w:proofErr w:type="gramStart"/>
      <w:r>
        <w:t>so</w:t>
      </w:r>
      <w:proofErr w:type="gramEnd"/>
      <w:r w:rsidR="00C36543">
        <w:t xml:space="preserve"> accuracy </w:t>
      </w:r>
      <w:r>
        <w:t>is</w:t>
      </w:r>
      <w:r w:rsidR="00C36543">
        <w:t xml:space="preserve"> 68.46%</w:t>
      </w:r>
    </w:p>
    <w:p w14:paraId="27782846" w14:textId="42E3B017" w:rsidR="00D813DC" w:rsidRDefault="006702E8" w:rsidP="006702E8">
      <w:pPr>
        <w:pStyle w:val="ListParagraph"/>
        <w:tabs>
          <w:tab w:val="left" w:pos="2343"/>
        </w:tabs>
        <w:ind w:firstLine="0"/>
      </w:pPr>
      <w:r>
        <w:t xml:space="preserve">                             Figure 5.9</w:t>
      </w:r>
    </w:p>
    <w:p w14:paraId="7391F4CA" w14:textId="77777777" w:rsidR="00D813DC" w:rsidRDefault="00D813DC" w:rsidP="00ED2F06">
      <w:pPr>
        <w:pStyle w:val="ListParagraph"/>
        <w:ind w:firstLine="0"/>
      </w:pPr>
    </w:p>
    <w:p w14:paraId="7BF7EB74" w14:textId="143BF974" w:rsidR="00ED2F06" w:rsidRDefault="006E6345" w:rsidP="006E6345">
      <w:r>
        <w:t xml:space="preserve">Hence </w:t>
      </w:r>
      <w:r w:rsidR="00ED2F06">
        <w:t xml:space="preserve">with this model we can predict the biochar output with an accuracy of 68.5% which is not desirable. </w:t>
      </w:r>
      <w:r>
        <w:t>T</w:t>
      </w:r>
      <w:r w:rsidR="00ED2F06">
        <w:t xml:space="preserve">o get a better model we can perform ANN regression (artificial neural network), decision tree regression, Random forest regression </w:t>
      </w:r>
      <w:r>
        <w:t>and see which model yields best results.</w:t>
      </w:r>
    </w:p>
    <w:p w14:paraId="5BDD8A64" w14:textId="5D130175" w:rsidR="00D813DC" w:rsidRDefault="00D813DC" w:rsidP="006E6345"/>
    <w:p w14:paraId="3D2BCB42" w14:textId="2FA37CC7" w:rsidR="00D813DC" w:rsidRDefault="00D813DC" w:rsidP="006E6345">
      <w:r>
        <w:t xml:space="preserve">To get a better model what </w:t>
      </w:r>
      <w:r w:rsidR="006943DA">
        <w:t>is to be done</w:t>
      </w:r>
      <w:r>
        <w:t xml:space="preserve"> next is to perform all the mentioned regressions simultaneously and choose the one which gives the best accuracy.</w:t>
      </w:r>
    </w:p>
    <w:p w14:paraId="2DF6B55C" w14:textId="6C9866CE" w:rsidR="00422D7A" w:rsidRDefault="00422D7A" w:rsidP="006E6345"/>
    <w:p w14:paraId="2DACEB9E" w14:textId="5DD7CCC3" w:rsidR="00422D7A" w:rsidRDefault="00422D7A" w:rsidP="006E6345"/>
    <w:p w14:paraId="3AD72FCE" w14:textId="77777777" w:rsidR="00422D7A" w:rsidRDefault="00422D7A" w:rsidP="006E6345"/>
    <w:p w14:paraId="2000E119" w14:textId="3369709A" w:rsidR="00D813DC" w:rsidRDefault="00D813DC" w:rsidP="00D813DC">
      <w:pPr>
        <w:ind w:left="0" w:firstLine="0"/>
      </w:pPr>
    </w:p>
    <w:p w14:paraId="6F119C6F" w14:textId="049AEEE5" w:rsidR="00D813DC" w:rsidRPr="00E6264F" w:rsidRDefault="00786834" w:rsidP="00D813DC">
      <w:pPr>
        <w:rPr>
          <w:b/>
          <w:bCs/>
          <w:szCs w:val="24"/>
        </w:rPr>
      </w:pPr>
      <w:r w:rsidRPr="00E6264F">
        <w:rPr>
          <w:b/>
          <w:bCs/>
          <w:szCs w:val="24"/>
        </w:rPr>
        <w:t>5.3 Multiple regresso</w:t>
      </w:r>
      <w:r w:rsidR="005E4F7F" w:rsidRPr="00E6264F">
        <w:rPr>
          <w:b/>
          <w:bCs/>
          <w:szCs w:val="24"/>
        </w:rPr>
        <w:t>r</w:t>
      </w:r>
      <w:r w:rsidRPr="00E6264F">
        <w:rPr>
          <w:b/>
          <w:bCs/>
          <w:szCs w:val="24"/>
        </w:rPr>
        <w:t>s (ANN, decision tree and Random forest regressions):</w:t>
      </w:r>
    </w:p>
    <w:p w14:paraId="1BB9191F" w14:textId="27056952" w:rsidR="00786834" w:rsidRPr="00422D7A" w:rsidRDefault="00786834" w:rsidP="00D813DC">
      <w:pPr>
        <w:rPr>
          <w:b/>
          <w:bCs/>
          <w:sz w:val="28"/>
          <w:szCs w:val="28"/>
        </w:rPr>
      </w:pPr>
    </w:p>
    <w:p w14:paraId="15A624F7" w14:textId="13E58B11" w:rsidR="00786834" w:rsidRDefault="00786834" w:rsidP="00D813DC">
      <w:r>
        <w:t xml:space="preserve">     The below mentioned code is to import </w:t>
      </w:r>
      <w:r w:rsidR="006304F9">
        <w:t>the libraries</w:t>
      </w:r>
      <w:r>
        <w:t xml:space="preserve">, to train and to test the model </w:t>
      </w:r>
      <w:r w:rsidR="006304F9">
        <w:t>simultaneously for all the three regressions mentioned above.</w:t>
      </w:r>
    </w:p>
    <w:p w14:paraId="6F28AC3C" w14:textId="06647150" w:rsidR="00786834" w:rsidRDefault="00786834" w:rsidP="00D813DC"/>
    <w:p w14:paraId="29B012CE" w14:textId="62CE2C6B" w:rsidR="00A0454B" w:rsidRDefault="00A0454B" w:rsidP="00786834"/>
    <w:p w14:paraId="1A8AFEEF" w14:textId="33E73D8B" w:rsidR="00A0454B" w:rsidRDefault="00B27263" w:rsidP="00786834">
      <w:r>
        <w:rPr>
          <w:noProof/>
        </w:rPr>
        <w:drawing>
          <wp:inline distT="0" distB="0" distL="0" distR="0" wp14:anchorId="0971C7FE" wp14:editId="135145F7">
            <wp:extent cx="5335979" cy="259244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349288" cy="2598906"/>
                    </a:xfrm>
                    <a:prstGeom prst="rect">
                      <a:avLst/>
                    </a:prstGeom>
                  </pic:spPr>
                </pic:pic>
              </a:graphicData>
            </a:graphic>
          </wp:inline>
        </w:drawing>
      </w:r>
    </w:p>
    <w:p w14:paraId="4930D982" w14:textId="1151E826" w:rsidR="006702E8" w:rsidRDefault="006702E8" w:rsidP="00786834">
      <w:r>
        <w:t xml:space="preserve">                                                     Figure 5.10</w:t>
      </w:r>
    </w:p>
    <w:p w14:paraId="36D64DD6" w14:textId="5674E8A0" w:rsidR="00786834" w:rsidRDefault="00786834" w:rsidP="00D813DC"/>
    <w:p w14:paraId="55FD6818" w14:textId="77777777" w:rsidR="006702E8" w:rsidRDefault="00786834" w:rsidP="00D813DC">
      <w:r>
        <w:t xml:space="preserve">   </w:t>
      </w:r>
    </w:p>
    <w:p w14:paraId="5E0D32D1" w14:textId="2068226D" w:rsidR="00786834" w:rsidRDefault="00786834" w:rsidP="00D813DC">
      <w:r>
        <w:t xml:space="preserve"> </w:t>
      </w:r>
      <w:r w:rsidR="00A0454B">
        <w:t xml:space="preserve">Here </w:t>
      </w:r>
      <w:r w:rsidR="00B27263">
        <w:t>we have to</w:t>
      </w:r>
      <w:r w:rsidR="00A0454B">
        <w:t xml:space="preserve"> import (call) important libraries </w:t>
      </w:r>
      <w:r w:rsidR="00276210">
        <w:t>such as</w:t>
      </w:r>
      <w:r w:rsidR="00A0454B">
        <w:t xml:space="preserve"> pandas,</w:t>
      </w:r>
      <w:r w:rsidR="00276210">
        <w:t xml:space="preserve"> </w:t>
      </w:r>
      <w:proofErr w:type="spellStart"/>
      <w:r w:rsidR="00276210">
        <w:t>numpy</w:t>
      </w:r>
      <w:proofErr w:type="spellEnd"/>
      <w:r w:rsidR="00276210">
        <w:t xml:space="preserve"> </w:t>
      </w:r>
      <w:r w:rsidR="00CF535E">
        <w:t xml:space="preserve">and </w:t>
      </w:r>
      <w:proofErr w:type="gramStart"/>
      <w:r w:rsidR="00CF535E">
        <w:t>other</w:t>
      </w:r>
      <w:proofErr w:type="gramEnd"/>
      <w:r w:rsidR="00CF535E">
        <w:t xml:space="preserve"> important library relating to </w:t>
      </w:r>
      <w:proofErr w:type="spellStart"/>
      <w:r w:rsidR="00CF535E">
        <w:t>sklearn</w:t>
      </w:r>
      <w:proofErr w:type="spellEnd"/>
      <w:r w:rsidR="00B27263">
        <w:t xml:space="preserve"> as shown above.</w:t>
      </w:r>
    </w:p>
    <w:p w14:paraId="74DCC137" w14:textId="65FCCA0A" w:rsidR="00276210" w:rsidRDefault="00276210" w:rsidP="00C742E7">
      <w:pPr>
        <w:ind w:left="0" w:firstLine="0"/>
      </w:pPr>
      <w:r>
        <w:t>In the next step we have to sca</w:t>
      </w:r>
      <w:r w:rsidR="00C742E7">
        <w:t>le</w:t>
      </w:r>
      <w:r>
        <w:t xml:space="preserve"> the </w:t>
      </w:r>
      <w:r w:rsidRPr="00276210">
        <w:t>data</w:t>
      </w:r>
      <w:r>
        <w:t xml:space="preserve"> (both training and testing data)</w:t>
      </w:r>
      <w:r w:rsidRPr="00276210">
        <w:t xml:space="preserve"> for ANN</w:t>
      </w:r>
      <w:r>
        <w:t xml:space="preserve"> using </w:t>
      </w:r>
      <w:proofErr w:type="spellStart"/>
      <w:r>
        <w:t>standardscaler</w:t>
      </w:r>
      <w:proofErr w:type="spellEnd"/>
      <w:r>
        <w:t>, which helps in giving good results and also c</w:t>
      </w:r>
      <w:r w:rsidRPr="00276210">
        <w:t>omputations become easier</w:t>
      </w:r>
      <w:r>
        <w:t>.</w:t>
      </w:r>
    </w:p>
    <w:p w14:paraId="2DDFD15A" w14:textId="77777777" w:rsidR="00C742E7" w:rsidRDefault="00C742E7" w:rsidP="00C742E7">
      <w:pPr>
        <w:ind w:left="0" w:firstLine="0"/>
      </w:pPr>
    </w:p>
    <w:p w14:paraId="7DB4E019" w14:textId="1F061C97" w:rsidR="00C742E7" w:rsidRDefault="00C742E7" w:rsidP="00D813DC">
      <w:r>
        <w:rPr>
          <w:noProof/>
        </w:rPr>
        <w:drawing>
          <wp:inline distT="0" distB="0" distL="0" distR="0" wp14:anchorId="488389EC" wp14:editId="14824E26">
            <wp:extent cx="4100945" cy="81289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500455" cy="892081"/>
                    </a:xfrm>
                    <a:prstGeom prst="rect">
                      <a:avLst/>
                    </a:prstGeom>
                  </pic:spPr>
                </pic:pic>
              </a:graphicData>
            </a:graphic>
          </wp:inline>
        </w:drawing>
      </w:r>
    </w:p>
    <w:p w14:paraId="638552A1" w14:textId="4C73B15F" w:rsidR="00CF535E" w:rsidRDefault="00CF535E" w:rsidP="006702E8">
      <w:pPr>
        <w:tabs>
          <w:tab w:val="left" w:pos="2572"/>
        </w:tabs>
      </w:pPr>
      <w:r>
        <w:t xml:space="preserve"> </w:t>
      </w:r>
      <w:r w:rsidR="006702E8">
        <w:tab/>
        <w:t>Figure 5.11</w:t>
      </w:r>
    </w:p>
    <w:p w14:paraId="0D685FAF" w14:textId="782B6BB3" w:rsidR="006702E8" w:rsidRDefault="006702E8" w:rsidP="006702E8">
      <w:pPr>
        <w:tabs>
          <w:tab w:val="left" w:pos="2572"/>
        </w:tabs>
      </w:pPr>
    </w:p>
    <w:p w14:paraId="34CFBBE5" w14:textId="77777777" w:rsidR="006702E8" w:rsidRDefault="006702E8" w:rsidP="006702E8">
      <w:pPr>
        <w:tabs>
          <w:tab w:val="left" w:pos="2572"/>
        </w:tabs>
      </w:pPr>
    </w:p>
    <w:p w14:paraId="533561CB" w14:textId="20C82644" w:rsidR="00CF535E" w:rsidRDefault="00CF535E" w:rsidP="00D813DC">
      <w:r>
        <w:t>Scaled data is used only for ANN model, as this model need scaled data to work effectively if unscaled data is fed huge errors may be encountered. Rest of the models which are decision tree regressor and random forest regressor both can take normal or raw data.</w:t>
      </w:r>
    </w:p>
    <w:p w14:paraId="3970C091" w14:textId="3598478E" w:rsidR="00B27263" w:rsidRDefault="00B27263" w:rsidP="00D813DC"/>
    <w:p w14:paraId="2DFDD400" w14:textId="5ACB3306" w:rsidR="00B27263" w:rsidRDefault="00B27263" w:rsidP="00D813DC">
      <w:r>
        <w:t xml:space="preserve">Then next step is to </w:t>
      </w:r>
      <w:r w:rsidR="005A2938">
        <w:t>assign the regressors to variables (</w:t>
      </w:r>
      <w:proofErr w:type="spellStart"/>
      <w:r w:rsidR="005A2938">
        <w:t>annr</w:t>
      </w:r>
      <w:proofErr w:type="spellEnd"/>
      <w:r w:rsidR="005A2938">
        <w:t xml:space="preserve">, </w:t>
      </w:r>
      <w:proofErr w:type="spellStart"/>
      <w:r w:rsidR="005A2938">
        <w:t>rfr</w:t>
      </w:r>
      <w:proofErr w:type="spellEnd"/>
      <w:r w:rsidR="005A2938">
        <w:t xml:space="preserve">, </w:t>
      </w:r>
      <w:proofErr w:type="spellStart"/>
      <w:r w:rsidR="005A2938">
        <w:t>dtr</w:t>
      </w:r>
      <w:proofErr w:type="spellEnd"/>
      <w:r w:rsidR="005A2938">
        <w:t xml:space="preserve">, </w:t>
      </w:r>
      <w:proofErr w:type="spellStart"/>
      <w:r w:rsidR="005A2938">
        <w:t>regression_model</w:t>
      </w:r>
      <w:proofErr w:type="spellEnd"/>
      <w:r w:rsidR="005A2938">
        <w:t>) and also to assign null arrays to training and testing which can be filled with the results when suitable code is given.</w:t>
      </w:r>
    </w:p>
    <w:p w14:paraId="63CE194E" w14:textId="74AD9EDF" w:rsidR="00B27263" w:rsidRDefault="00B27263" w:rsidP="00D813DC"/>
    <w:p w14:paraId="43B4D389" w14:textId="758F38E8" w:rsidR="00B27263" w:rsidRDefault="00B27263" w:rsidP="00D813DC">
      <w:r>
        <w:rPr>
          <w:noProof/>
        </w:rPr>
        <w:drawing>
          <wp:inline distT="0" distB="0" distL="0" distR="0" wp14:anchorId="279DEBF7" wp14:editId="0D6D4DEF">
            <wp:extent cx="6278880" cy="1989455"/>
            <wp:effectExtent l="0" t="0" r="762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278880" cy="1989455"/>
                    </a:xfrm>
                    <a:prstGeom prst="rect">
                      <a:avLst/>
                    </a:prstGeom>
                  </pic:spPr>
                </pic:pic>
              </a:graphicData>
            </a:graphic>
          </wp:inline>
        </w:drawing>
      </w:r>
    </w:p>
    <w:p w14:paraId="12871478" w14:textId="2879463A" w:rsidR="006702E8" w:rsidRDefault="006702E8" w:rsidP="006702E8">
      <w:pPr>
        <w:tabs>
          <w:tab w:val="left" w:pos="4191"/>
        </w:tabs>
      </w:pPr>
      <w:r>
        <w:t xml:space="preserve">   </w:t>
      </w:r>
      <w:r>
        <w:tab/>
        <w:t>Figure 5.12</w:t>
      </w:r>
    </w:p>
    <w:p w14:paraId="4F87E3EE" w14:textId="77777777" w:rsidR="006702E8" w:rsidRDefault="006702E8" w:rsidP="006702E8">
      <w:pPr>
        <w:tabs>
          <w:tab w:val="left" w:pos="4191"/>
        </w:tabs>
      </w:pPr>
    </w:p>
    <w:p w14:paraId="56D22490" w14:textId="4383DFFF" w:rsidR="005A2938" w:rsidRDefault="001149EA" w:rsidP="00D813DC">
      <w:r>
        <w:t>After scaling data, the data which is scaled is fed to ANN model and data which is not scaled is fed to the rest of the model, for this very purpose if else loop</w:t>
      </w:r>
      <w:r w:rsidR="006943DA">
        <w:t xml:space="preserve"> is used.</w:t>
      </w:r>
    </w:p>
    <w:p w14:paraId="065E769D" w14:textId="77777777" w:rsidR="00BE25F9" w:rsidRDefault="00BE25F9" w:rsidP="00D813DC"/>
    <w:p w14:paraId="0859F15A" w14:textId="0E13ED33" w:rsidR="00BE25F9" w:rsidRDefault="00BE25F9" w:rsidP="00D813DC">
      <w:r>
        <w:t>Simultaneously algorithm is given which would append (add) result to the null arrays assigned for training and testing.</w:t>
      </w:r>
    </w:p>
    <w:p w14:paraId="0E3D1C0F" w14:textId="596A2751" w:rsidR="001149EA" w:rsidRDefault="001149EA" w:rsidP="00D813DC"/>
    <w:p w14:paraId="58732D49" w14:textId="2B3FF887" w:rsidR="001149EA" w:rsidRDefault="001149EA" w:rsidP="00D813DC">
      <w:r>
        <w:rPr>
          <w:noProof/>
        </w:rPr>
        <w:drawing>
          <wp:inline distT="0" distB="0" distL="0" distR="0" wp14:anchorId="40887D82" wp14:editId="64941EFC">
            <wp:extent cx="5775068" cy="240277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86353" cy="2407469"/>
                    </a:xfrm>
                    <a:prstGeom prst="rect">
                      <a:avLst/>
                    </a:prstGeom>
                  </pic:spPr>
                </pic:pic>
              </a:graphicData>
            </a:graphic>
          </wp:inline>
        </w:drawing>
      </w:r>
    </w:p>
    <w:p w14:paraId="502E2F6E" w14:textId="51E37557" w:rsidR="006702E8" w:rsidRDefault="006702E8" w:rsidP="00D813DC">
      <w:r>
        <w:t xml:space="preserve">                                                        Figure 5.13</w:t>
      </w:r>
    </w:p>
    <w:p w14:paraId="1E1971EF" w14:textId="77777777" w:rsidR="006702E8" w:rsidRDefault="006702E8" w:rsidP="00D813DC"/>
    <w:p w14:paraId="5E5A210E" w14:textId="2B979060" w:rsidR="005A2938" w:rsidRDefault="005A2938" w:rsidP="00D813DC"/>
    <w:p w14:paraId="0ECE1D16" w14:textId="5B8468B0" w:rsidR="002D3624" w:rsidRDefault="00887F21" w:rsidP="00D813DC">
      <w:r>
        <w:t>Now to get the data in tabular format</w:t>
      </w:r>
      <w:r w:rsidR="006702E8">
        <w:t xml:space="preserve"> </w:t>
      </w:r>
      <w:r w:rsidR="002D3624">
        <w:t>(data frame)</w:t>
      </w:r>
      <w:r>
        <w:t xml:space="preserve"> </w:t>
      </w:r>
      <w:r w:rsidR="006943DA">
        <w:t>the following command is used.</w:t>
      </w:r>
    </w:p>
    <w:p w14:paraId="23554208" w14:textId="77777777" w:rsidR="006943DA" w:rsidRDefault="006943DA" w:rsidP="00D813DC"/>
    <w:p w14:paraId="47D69EB3" w14:textId="7CB78CAB" w:rsidR="002D3624" w:rsidRDefault="002D3624" w:rsidP="00D813DC">
      <w:r>
        <w:rPr>
          <w:noProof/>
        </w:rPr>
        <w:drawing>
          <wp:inline distT="0" distB="0" distL="0" distR="0" wp14:anchorId="0705A34B" wp14:editId="3F545D24">
            <wp:extent cx="5763491" cy="1122039"/>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936384" cy="1155698"/>
                    </a:xfrm>
                    <a:prstGeom prst="rect">
                      <a:avLst/>
                    </a:prstGeom>
                  </pic:spPr>
                </pic:pic>
              </a:graphicData>
            </a:graphic>
          </wp:inline>
        </w:drawing>
      </w:r>
    </w:p>
    <w:p w14:paraId="289C6ACB" w14:textId="352D9DFD" w:rsidR="002D3624" w:rsidRDefault="006702E8" w:rsidP="006702E8">
      <w:pPr>
        <w:tabs>
          <w:tab w:val="left" w:pos="3410"/>
        </w:tabs>
      </w:pPr>
      <w:r>
        <w:tab/>
      </w:r>
      <w:r>
        <w:tab/>
        <w:t>Figure 5.14</w:t>
      </w:r>
    </w:p>
    <w:p w14:paraId="3212CE79" w14:textId="77777777" w:rsidR="006702E8" w:rsidRDefault="006702E8" w:rsidP="006702E8">
      <w:pPr>
        <w:tabs>
          <w:tab w:val="left" w:pos="3410"/>
        </w:tabs>
      </w:pPr>
    </w:p>
    <w:p w14:paraId="196D92FB" w14:textId="1BAC648D" w:rsidR="002D3624" w:rsidRDefault="002D3624" w:rsidP="00D813DC"/>
    <w:p w14:paraId="3F9A45FF" w14:textId="05F137CF" w:rsidR="002D3624" w:rsidRDefault="00AF7BF7" w:rsidP="00D813DC">
      <w:r>
        <w:t xml:space="preserve">By running the </w:t>
      </w:r>
      <w:proofErr w:type="gramStart"/>
      <w:r>
        <w:t>code</w:t>
      </w:r>
      <w:proofErr w:type="gramEnd"/>
      <w:r>
        <w:t xml:space="preserve"> the final output is shown below.</w:t>
      </w:r>
    </w:p>
    <w:p w14:paraId="11F6C00B" w14:textId="77777777" w:rsidR="00AF7BF7" w:rsidRDefault="00AF7BF7" w:rsidP="00D813DC"/>
    <w:p w14:paraId="0C129C04" w14:textId="501DFE94" w:rsidR="00741B89" w:rsidRPr="00741B89" w:rsidRDefault="00200BEF" w:rsidP="00741B89">
      <w:r>
        <w:rPr>
          <w:noProof/>
        </w:rPr>
        <w:drawing>
          <wp:inline distT="0" distB="0" distL="0" distR="0" wp14:anchorId="29BC5B48" wp14:editId="298519AA">
            <wp:extent cx="6210772" cy="930234"/>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6282765" cy="941017"/>
                    </a:xfrm>
                    <a:prstGeom prst="rect">
                      <a:avLst/>
                    </a:prstGeom>
                  </pic:spPr>
                </pic:pic>
              </a:graphicData>
            </a:graphic>
          </wp:inline>
        </w:drawing>
      </w:r>
    </w:p>
    <w:p w14:paraId="4C08C313" w14:textId="568A5A28" w:rsidR="00741B89" w:rsidRDefault="006702E8" w:rsidP="006702E8">
      <w:pPr>
        <w:pStyle w:val="ListParagraph"/>
        <w:tabs>
          <w:tab w:val="left" w:pos="3776"/>
        </w:tabs>
        <w:spacing w:after="108" w:line="259" w:lineRule="auto"/>
        <w:ind w:firstLine="0"/>
        <w:jc w:val="left"/>
      </w:pPr>
      <w:r>
        <w:rPr>
          <w:sz w:val="18"/>
          <w:szCs w:val="16"/>
        </w:rPr>
        <w:tab/>
      </w:r>
      <w:r>
        <w:t>Figure 5.15</w:t>
      </w:r>
    </w:p>
    <w:p w14:paraId="14B1952A" w14:textId="77777777" w:rsidR="006702E8" w:rsidRPr="00741B89" w:rsidRDefault="006702E8" w:rsidP="006702E8">
      <w:pPr>
        <w:pStyle w:val="ListParagraph"/>
        <w:tabs>
          <w:tab w:val="left" w:pos="3776"/>
        </w:tabs>
        <w:spacing w:after="108" w:line="259" w:lineRule="auto"/>
        <w:ind w:firstLine="0"/>
        <w:jc w:val="left"/>
        <w:rPr>
          <w:sz w:val="18"/>
          <w:szCs w:val="16"/>
        </w:rPr>
      </w:pPr>
    </w:p>
    <w:p w14:paraId="1B836FF7" w14:textId="747C3532" w:rsidR="0013563F" w:rsidRPr="00741B89" w:rsidRDefault="0013563F" w:rsidP="00783908">
      <w:pPr>
        <w:spacing w:after="108" w:line="259" w:lineRule="auto"/>
        <w:ind w:left="0" w:firstLine="0"/>
        <w:jc w:val="left"/>
        <w:rPr>
          <w:sz w:val="18"/>
          <w:szCs w:val="16"/>
        </w:rPr>
      </w:pPr>
    </w:p>
    <w:p w14:paraId="53B24B0F" w14:textId="37B9AB4B" w:rsidR="0013563F" w:rsidRDefault="001D0BB8" w:rsidP="00783908">
      <w:pPr>
        <w:spacing w:after="108" w:line="259" w:lineRule="auto"/>
        <w:ind w:left="0" w:firstLine="0"/>
        <w:jc w:val="left"/>
      </w:pPr>
      <w:r>
        <w:t xml:space="preserve">From the above 4 models, Random forest model gave the best test score, so Random forest regressor can be incorporated. </w:t>
      </w:r>
    </w:p>
    <w:p w14:paraId="68ED1E68" w14:textId="7775A3E7" w:rsidR="001D0BB8" w:rsidRDefault="001D0BB8" w:rsidP="00783908">
      <w:pPr>
        <w:spacing w:after="108" w:line="259" w:lineRule="auto"/>
        <w:ind w:left="0" w:firstLine="0"/>
        <w:jc w:val="left"/>
      </w:pPr>
      <w:r>
        <w:t xml:space="preserve">To predict biochar output for any given set of final temperature, residence time, power, Volatile content, hydrogen </w:t>
      </w:r>
      <w:r w:rsidR="001763DE">
        <w:t>content the following code can be used.</w:t>
      </w:r>
    </w:p>
    <w:p w14:paraId="34B877D2" w14:textId="440ED091" w:rsidR="001D0BB8" w:rsidRDefault="001763DE" w:rsidP="00783908">
      <w:pPr>
        <w:spacing w:after="108" w:line="259" w:lineRule="auto"/>
        <w:ind w:left="0" w:firstLine="0"/>
        <w:jc w:val="left"/>
      </w:pPr>
      <w:proofErr w:type="spellStart"/>
      <w:proofErr w:type="gramStart"/>
      <w:r>
        <w:t>rfr</w:t>
      </w:r>
      <w:r w:rsidR="001D0BB8" w:rsidRPr="001D0BB8">
        <w:t>.predict</w:t>
      </w:r>
      <w:proofErr w:type="spellEnd"/>
      <w:proofErr w:type="gramEnd"/>
      <w:r w:rsidR="001D0BB8" w:rsidRPr="001D0BB8">
        <w:t>([[800,8.9,560,27.900,5.600]])</w:t>
      </w:r>
    </w:p>
    <w:p w14:paraId="70BE7A5D" w14:textId="235AC3AB" w:rsidR="00FF55D2" w:rsidRDefault="00FF55D2" w:rsidP="00783908">
      <w:pPr>
        <w:spacing w:after="108" w:line="259" w:lineRule="auto"/>
        <w:ind w:left="0" w:firstLine="0"/>
        <w:jc w:val="left"/>
      </w:pPr>
      <w:r>
        <w:rPr>
          <w:noProof/>
        </w:rPr>
        <w:lastRenderedPageBreak/>
        <w:drawing>
          <wp:inline distT="0" distB="0" distL="0" distR="0" wp14:anchorId="243BBE4C" wp14:editId="217512B1">
            <wp:extent cx="4481442" cy="84616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671266" cy="882002"/>
                    </a:xfrm>
                    <a:prstGeom prst="rect">
                      <a:avLst/>
                    </a:prstGeom>
                  </pic:spPr>
                </pic:pic>
              </a:graphicData>
            </a:graphic>
          </wp:inline>
        </w:drawing>
      </w:r>
    </w:p>
    <w:p w14:paraId="6C112B28" w14:textId="031D0291" w:rsidR="006702E8" w:rsidRDefault="006702E8" w:rsidP="00783908">
      <w:pPr>
        <w:spacing w:after="108" w:line="259" w:lineRule="auto"/>
        <w:ind w:left="0" w:firstLine="0"/>
        <w:jc w:val="left"/>
      </w:pPr>
      <w:r>
        <w:t xml:space="preserve">                                               Figure 5.16</w:t>
      </w:r>
    </w:p>
    <w:p w14:paraId="601850CD" w14:textId="4E9F2B22" w:rsidR="001D0BB8" w:rsidRDefault="001302BB" w:rsidP="00783908">
      <w:pPr>
        <w:spacing w:after="108" w:line="259" w:lineRule="auto"/>
        <w:ind w:left="0" w:firstLine="0"/>
        <w:jc w:val="left"/>
      </w:pPr>
      <w:r>
        <w:t>From the figure 5.16 it can be seen that</w:t>
      </w:r>
      <w:r w:rsidR="00581BF8" w:rsidRPr="00581BF8">
        <w:t xml:space="preserve"> for a final temperature of 800°C, </w:t>
      </w:r>
      <w:proofErr w:type="gramStart"/>
      <w:r w:rsidR="00581BF8" w:rsidRPr="00581BF8">
        <w:t>8.9 minute</w:t>
      </w:r>
      <w:proofErr w:type="gramEnd"/>
      <w:r w:rsidR="00581BF8" w:rsidRPr="00581BF8">
        <w:t xml:space="preserve"> residence time, 560 W power, 27.9% volatile content and 5.6% hydrogen content the biochar output would be 64.1%.</w:t>
      </w:r>
    </w:p>
    <w:p w14:paraId="0A13DE3A" w14:textId="3741181C" w:rsidR="007B71AF" w:rsidRDefault="007B71AF" w:rsidP="00783908">
      <w:pPr>
        <w:spacing w:after="108" w:line="259" w:lineRule="auto"/>
        <w:ind w:left="0" w:firstLine="0"/>
        <w:jc w:val="left"/>
      </w:pPr>
    </w:p>
    <w:p w14:paraId="5F0C1DC4" w14:textId="77777777" w:rsidR="00D67B47" w:rsidRDefault="00D67B47" w:rsidP="00783908">
      <w:pPr>
        <w:spacing w:after="108" w:line="259" w:lineRule="auto"/>
        <w:ind w:left="0" w:firstLine="0"/>
        <w:jc w:val="left"/>
        <w:rPr>
          <w:b/>
          <w:bCs/>
        </w:rPr>
      </w:pPr>
    </w:p>
    <w:p w14:paraId="74E0797B" w14:textId="77777777" w:rsidR="00D67B47" w:rsidRDefault="00D67B47" w:rsidP="00783908">
      <w:pPr>
        <w:spacing w:after="108" w:line="259" w:lineRule="auto"/>
        <w:ind w:left="0" w:firstLine="0"/>
        <w:jc w:val="left"/>
        <w:rPr>
          <w:b/>
          <w:bCs/>
        </w:rPr>
      </w:pPr>
    </w:p>
    <w:p w14:paraId="63F213AD" w14:textId="77777777" w:rsidR="00D67B47" w:rsidRDefault="00D67B47" w:rsidP="00783908">
      <w:pPr>
        <w:spacing w:after="108" w:line="259" w:lineRule="auto"/>
        <w:ind w:left="0" w:firstLine="0"/>
        <w:jc w:val="left"/>
        <w:rPr>
          <w:b/>
          <w:bCs/>
        </w:rPr>
      </w:pPr>
    </w:p>
    <w:p w14:paraId="1AD546CA" w14:textId="77777777" w:rsidR="00D67B47" w:rsidRDefault="00D67B47" w:rsidP="00783908">
      <w:pPr>
        <w:spacing w:after="108" w:line="259" w:lineRule="auto"/>
        <w:ind w:left="0" w:firstLine="0"/>
        <w:jc w:val="left"/>
        <w:rPr>
          <w:b/>
          <w:bCs/>
        </w:rPr>
      </w:pPr>
    </w:p>
    <w:p w14:paraId="1C11E835" w14:textId="77777777" w:rsidR="00D67B47" w:rsidRDefault="00D67B47" w:rsidP="00783908">
      <w:pPr>
        <w:spacing w:after="108" w:line="259" w:lineRule="auto"/>
        <w:ind w:left="0" w:firstLine="0"/>
        <w:jc w:val="left"/>
        <w:rPr>
          <w:b/>
          <w:bCs/>
        </w:rPr>
      </w:pPr>
    </w:p>
    <w:p w14:paraId="5D857D07" w14:textId="77777777" w:rsidR="00D67B47" w:rsidRDefault="00D67B47" w:rsidP="00783908">
      <w:pPr>
        <w:spacing w:after="108" w:line="259" w:lineRule="auto"/>
        <w:ind w:left="0" w:firstLine="0"/>
        <w:jc w:val="left"/>
        <w:rPr>
          <w:b/>
          <w:bCs/>
        </w:rPr>
      </w:pPr>
    </w:p>
    <w:p w14:paraId="402194B8" w14:textId="77777777" w:rsidR="00D67B47" w:rsidRDefault="00D67B47" w:rsidP="00783908">
      <w:pPr>
        <w:spacing w:after="108" w:line="259" w:lineRule="auto"/>
        <w:ind w:left="0" w:firstLine="0"/>
        <w:jc w:val="left"/>
        <w:rPr>
          <w:b/>
          <w:bCs/>
        </w:rPr>
      </w:pPr>
    </w:p>
    <w:p w14:paraId="0837C9FE" w14:textId="77777777" w:rsidR="00D67B47" w:rsidRDefault="00D67B47" w:rsidP="00783908">
      <w:pPr>
        <w:spacing w:after="108" w:line="259" w:lineRule="auto"/>
        <w:ind w:left="0" w:firstLine="0"/>
        <w:jc w:val="left"/>
        <w:rPr>
          <w:b/>
          <w:bCs/>
        </w:rPr>
      </w:pPr>
    </w:p>
    <w:p w14:paraId="21172FE8" w14:textId="77777777" w:rsidR="00D67B47" w:rsidRDefault="00D67B47" w:rsidP="00783908">
      <w:pPr>
        <w:spacing w:after="108" w:line="259" w:lineRule="auto"/>
        <w:ind w:left="0" w:firstLine="0"/>
        <w:jc w:val="left"/>
        <w:rPr>
          <w:b/>
          <w:bCs/>
        </w:rPr>
      </w:pPr>
    </w:p>
    <w:p w14:paraId="3188BFAF" w14:textId="77777777" w:rsidR="00D67B47" w:rsidRDefault="00D67B47" w:rsidP="00783908">
      <w:pPr>
        <w:spacing w:after="108" w:line="259" w:lineRule="auto"/>
        <w:ind w:left="0" w:firstLine="0"/>
        <w:jc w:val="left"/>
        <w:rPr>
          <w:b/>
          <w:bCs/>
        </w:rPr>
      </w:pPr>
    </w:p>
    <w:p w14:paraId="1D4E2B88" w14:textId="77777777" w:rsidR="00D67B47" w:rsidRDefault="00D67B47" w:rsidP="00783908">
      <w:pPr>
        <w:spacing w:after="108" w:line="259" w:lineRule="auto"/>
        <w:ind w:left="0" w:firstLine="0"/>
        <w:jc w:val="left"/>
        <w:rPr>
          <w:b/>
          <w:bCs/>
        </w:rPr>
      </w:pPr>
    </w:p>
    <w:p w14:paraId="2C88F3EE" w14:textId="77777777" w:rsidR="00D67B47" w:rsidRDefault="00D67B47" w:rsidP="00783908">
      <w:pPr>
        <w:spacing w:after="108" w:line="259" w:lineRule="auto"/>
        <w:ind w:left="0" w:firstLine="0"/>
        <w:jc w:val="left"/>
        <w:rPr>
          <w:b/>
          <w:bCs/>
        </w:rPr>
      </w:pPr>
    </w:p>
    <w:p w14:paraId="0D16337A" w14:textId="77777777" w:rsidR="00D67B47" w:rsidRDefault="00D67B47" w:rsidP="00783908">
      <w:pPr>
        <w:spacing w:after="108" w:line="259" w:lineRule="auto"/>
        <w:ind w:left="0" w:firstLine="0"/>
        <w:jc w:val="left"/>
        <w:rPr>
          <w:b/>
          <w:bCs/>
        </w:rPr>
      </w:pPr>
    </w:p>
    <w:p w14:paraId="494A352C" w14:textId="77777777" w:rsidR="00D67B47" w:rsidRDefault="00D67B47" w:rsidP="00783908">
      <w:pPr>
        <w:spacing w:after="108" w:line="259" w:lineRule="auto"/>
        <w:ind w:left="0" w:firstLine="0"/>
        <w:jc w:val="left"/>
        <w:rPr>
          <w:b/>
          <w:bCs/>
        </w:rPr>
      </w:pPr>
    </w:p>
    <w:p w14:paraId="34E28941" w14:textId="77777777" w:rsidR="00D67B47" w:rsidRDefault="00D67B47" w:rsidP="00783908">
      <w:pPr>
        <w:spacing w:after="108" w:line="259" w:lineRule="auto"/>
        <w:ind w:left="0" w:firstLine="0"/>
        <w:jc w:val="left"/>
        <w:rPr>
          <w:b/>
          <w:bCs/>
        </w:rPr>
      </w:pPr>
    </w:p>
    <w:p w14:paraId="47A5EC7C" w14:textId="77777777" w:rsidR="00D67B47" w:rsidRDefault="00D67B47" w:rsidP="00783908">
      <w:pPr>
        <w:spacing w:after="108" w:line="259" w:lineRule="auto"/>
        <w:ind w:left="0" w:firstLine="0"/>
        <w:jc w:val="left"/>
        <w:rPr>
          <w:b/>
          <w:bCs/>
        </w:rPr>
      </w:pPr>
    </w:p>
    <w:p w14:paraId="7766F5FE" w14:textId="77777777" w:rsidR="00D67B47" w:rsidRDefault="00D67B47" w:rsidP="00783908">
      <w:pPr>
        <w:spacing w:after="108" w:line="259" w:lineRule="auto"/>
        <w:ind w:left="0" w:firstLine="0"/>
        <w:jc w:val="left"/>
        <w:rPr>
          <w:b/>
          <w:bCs/>
        </w:rPr>
      </w:pPr>
    </w:p>
    <w:p w14:paraId="1CA11FA4" w14:textId="77777777" w:rsidR="00D67B47" w:rsidRDefault="00D67B47" w:rsidP="00783908">
      <w:pPr>
        <w:spacing w:after="108" w:line="259" w:lineRule="auto"/>
        <w:ind w:left="0" w:firstLine="0"/>
        <w:jc w:val="left"/>
        <w:rPr>
          <w:b/>
          <w:bCs/>
        </w:rPr>
      </w:pPr>
    </w:p>
    <w:p w14:paraId="12DDC65A" w14:textId="77777777" w:rsidR="00D67B47" w:rsidRDefault="00D67B47" w:rsidP="00783908">
      <w:pPr>
        <w:spacing w:after="108" w:line="259" w:lineRule="auto"/>
        <w:ind w:left="0" w:firstLine="0"/>
        <w:jc w:val="left"/>
        <w:rPr>
          <w:b/>
          <w:bCs/>
        </w:rPr>
      </w:pPr>
    </w:p>
    <w:p w14:paraId="1C83C9F8" w14:textId="77777777" w:rsidR="00D67B47" w:rsidRDefault="00D67B47" w:rsidP="00783908">
      <w:pPr>
        <w:spacing w:after="108" w:line="259" w:lineRule="auto"/>
        <w:ind w:left="0" w:firstLine="0"/>
        <w:jc w:val="left"/>
        <w:rPr>
          <w:b/>
          <w:bCs/>
        </w:rPr>
      </w:pPr>
    </w:p>
    <w:p w14:paraId="0A6CFB63" w14:textId="77777777" w:rsidR="00D67B47" w:rsidRDefault="00D67B47" w:rsidP="00783908">
      <w:pPr>
        <w:spacing w:after="108" w:line="259" w:lineRule="auto"/>
        <w:ind w:left="0" w:firstLine="0"/>
        <w:jc w:val="left"/>
        <w:rPr>
          <w:b/>
          <w:bCs/>
        </w:rPr>
      </w:pPr>
    </w:p>
    <w:p w14:paraId="71FEB39F" w14:textId="77777777" w:rsidR="00D67B47" w:rsidRDefault="00D67B47" w:rsidP="00783908">
      <w:pPr>
        <w:spacing w:after="108" w:line="259" w:lineRule="auto"/>
        <w:ind w:left="0" w:firstLine="0"/>
        <w:jc w:val="left"/>
        <w:rPr>
          <w:b/>
          <w:bCs/>
        </w:rPr>
      </w:pPr>
    </w:p>
    <w:p w14:paraId="032EF3B6" w14:textId="77777777" w:rsidR="00D67B47" w:rsidRDefault="00D67B47" w:rsidP="00783908">
      <w:pPr>
        <w:spacing w:after="108" w:line="259" w:lineRule="auto"/>
        <w:ind w:left="0" w:firstLine="0"/>
        <w:jc w:val="left"/>
        <w:rPr>
          <w:b/>
          <w:bCs/>
        </w:rPr>
      </w:pPr>
    </w:p>
    <w:p w14:paraId="5D5BBEF8" w14:textId="77777777" w:rsidR="00D67B47" w:rsidRDefault="00D67B47" w:rsidP="00783908">
      <w:pPr>
        <w:spacing w:after="108" w:line="259" w:lineRule="auto"/>
        <w:ind w:left="0" w:firstLine="0"/>
        <w:jc w:val="left"/>
        <w:rPr>
          <w:b/>
          <w:bCs/>
        </w:rPr>
      </w:pPr>
    </w:p>
    <w:p w14:paraId="36C4FD56" w14:textId="77777777" w:rsidR="00D67B47" w:rsidRDefault="00D67B47" w:rsidP="00783908">
      <w:pPr>
        <w:spacing w:after="108" w:line="259" w:lineRule="auto"/>
        <w:ind w:left="0" w:firstLine="0"/>
        <w:jc w:val="left"/>
        <w:rPr>
          <w:b/>
          <w:bCs/>
        </w:rPr>
      </w:pPr>
    </w:p>
    <w:p w14:paraId="77BD475E" w14:textId="77777777" w:rsidR="00D67B47" w:rsidRDefault="00D67B47" w:rsidP="00783908">
      <w:pPr>
        <w:spacing w:after="108" w:line="259" w:lineRule="auto"/>
        <w:ind w:left="0" w:firstLine="0"/>
        <w:jc w:val="left"/>
        <w:rPr>
          <w:b/>
          <w:bCs/>
        </w:rPr>
      </w:pPr>
    </w:p>
    <w:p w14:paraId="318DDED8" w14:textId="77777777" w:rsidR="00D67B47" w:rsidRDefault="00D67B47" w:rsidP="00783908">
      <w:pPr>
        <w:spacing w:after="108" w:line="259" w:lineRule="auto"/>
        <w:ind w:left="0" w:firstLine="0"/>
        <w:jc w:val="left"/>
        <w:rPr>
          <w:b/>
          <w:bCs/>
        </w:rPr>
      </w:pPr>
    </w:p>
    <w:p w14:paraId="74005DD5" w14:textId="4B46898C" w:rsidR="00D67B47" w:rsidRDefault="00D67B47" w:rsidP="00783908">
      <w:pPr>
        <w:spacing w:after="108" w:line="259" w:lineRule="auto"/>
        <w:ind w:left="0" w:firstLine="0"/>
        <w:jc w:val="left"/>
        <w:rPr>
          <w:b/>
          <w:bCs/>
        </w:rPr>
      </w:pPr>
    </w:p>
    <w:p w14:paraId="6C17A3A9" w14:textId="61EE887F" w:rsidR="001302BB" w:rsidRDefault="001302BB" w:rsidP="00783908">
      <w:pPr>
        <w:spacing w:after="108" w:line="259" w:lineRule="auto"/>
        <w:ind w:left="0" w:firstLine="0"/>
        <w:jc w:val="left"/>
        <w:rPr>
          <w:b/>
          <w:bCs/>
        </w:rPr>
      </w:pPr>
    </w:p>
    <w:p w14:paraId="16F764F4" w14:textId="77777777" w:rsidR="001302BB" w:rsidRDefault="001302BB" w:rsidP="00783908">
      <w:pPr>
        <w:spacing w:after="108" w:line="259" w:lineRule="auto"/>
        <w:ind w:left="0" w:firstLine="0"/>
        <w:jc w:val="left"/>
        <w:rPr>
          <w:b/>
          <w:bCs/>
        </w:rPr>
      </w:pPr>
    </w:p>
    <w:p w14:paraId="5746B71F" w14:textId="1C25D106" w:rsidR="007B71AF" w:rsidRPr="00681173" w:rsidRDefault="007B71AF" w:rsidP="00783908">
      <w:pPr>
        <w:spacing w:after="108" w:line="259" w:lineRule="auto"/>
        <w:ind w:left="0" w:firstLine="0"/>
        <w:jc w:val="left"/>
        <w:rPr>
          <w:b/>
          <w:bCs/>
        </w:rPr>
      </w:pPr>
      <w:r w:rsidRPr="00681173">
        <w:rPr>
          <w:b/>
          <w:bCs/>
        </w:rPr>
        <w:t xml:space="preserve">6. </w:t>
      </w:r>
      <w:r w:rsidR="00095318">
        <w:rPr>
          <w:b/>
          <w:bCs/>
        </w:rPr>
        <w:t>GRAPHICAL INFERENCE</w:t>
      </w:r>
    </w:p>
    <w:p w14:paraId="1065DB59" w14:textId="349532A2" w:rsidR="007B71AF" w:rsidRDefault="007B71AF" w:rsidP="008A698F">
      <w:pPr>
        <w:spacing w:after="108" w:line="259" w:lineRule="auto"/>
        <w:ind w:left="0" w:right="-460" w:firstLine="0"/>
        <w:jc w:val="left"/>
      </w:pPr>
      <w:r>
        <w:t xml:space="preserve">    To get a much better understanding of model, predicted data can be compared with actual data and check whether the comparison is good enough. For that very purpose 15 feedstock data were taken</w:t>
      </w:r>
      <w:r w:rsidR="008A698F">
        <w:t xml:space="preserve"> randomly and the code was assigned to each feedstock data in the below mentioned manner.</w:t>
      </w:r>
    </w:p>
    <w:p w14:paraId="5AC440F3" w14:textId="35FC8AC9" w:rsidR="008A698F" w:rsidRDefault="008A698F" w:rsidP="008A698F">
      <w:pPr>
        <w:spacing w:after="108" w:line="259" w:lineRule="auto"/>
        <w:ind w:left="0" w:right="-460" w:firstLine="0"/>
        <w:jc w:val="left"/>
      </w:pPr>
    </w:p>
    <w:p w14:paraId="34651910" w14:textId="679CDBA0" w:rsidR="008A698F" w:rsidRDefault="008A698F" w:rsidP="008A698F">
      <w:pPr>
        <w:spacing w:after="108" w:line="259" w:lineRule="auto"/>
        <w:ind w:left="0" w:right="-460" w:firstLine="0"/>
        <w:jc w:val="left"/>
      </w:pPr>
      <w:r>
        <w:t xml:space="preserve">                 </w:t>
      </w:r>
      <w:r w:rsidRPr="008A698F">
        <w:rPr>
          <w:noProof/>
        </w:rPr>
        <w:drawing>
          <wp:inline distT="0" distB="0" distL="0" distR="0" wp14:anchorId="5D50D342" wp14:editId="026168D2">
            <wp:extent cx="3930555" cy="2527750"/>
            <wp:effectExtent l="0" t="0" r="0" b="6350"/>
            <wp:docPr id="13" name="Picture 5">
              <a:extLst xmlns:a="http://schemas.openxmlformats.org/drawingml/2006/main">
                <a:ext uri="{FF2B5EF4-FFF2-40B4-BE49-F238E27FC236}">
                  <a16:creationId xmlns:a16="http://schemas.microsoft.com/office/drawing/2014/main" id="{BBE80D84-6DBC-4069-BBE5-B9259314CE89}"/>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a:extLst>
                        <a:ext uri="{FF2B5EF4-FFF2-40B4-BE49-F238E27FC236}">
                          <a16:creationId xmlns:a16="http://schemas.microsoft.com/office/drawing/2014/main" id="{BBE80D84-6DBC-4069-BBE5-B9259314CE89}"/>
                        </a:ext>
                      </a:extLst>
                    </pic:cNvPr>
                    <pic:cNvPicPr>
                      <a:picLocks noChangeAspect="1"/>
                    </pic:cNvPicPr>
                  </pic:nvPicPr>
                  <pic:blipFill>
                    <a:blip r:embed="rId29"/>
                    <a:stretch>
                      <a:fillRect/>
                    </a:stretch>
                  </pic:blipFill>
                  <pic:spPr>
                    <a:xfrm>
                      <a:off x="0" y="0"/>
                      <a:ext cx="3961315" cy="2547532"/>
                    </a:xfrm>
                    <a:prstGeom prst="rect">
                      <a:avLst/>
                    </a:prstGeom>
                  </pic:spPr>
                </pic:pic>
              </a:graphicData>
            </a:graphic>
          </wp:inline>
        </w:drawing>
      </w:r>
    </w:p>
    <w:p w14:paraId="07A27F71" w14:textId="13872A9D" w:rsidR="008A698F" w:rsidRDefault="006702E8" w:rsidP="006702E8">
      <w:pPr>
        <w:tabs>
          <w:tab w:val="left" w:pos="3109"/>
        </w:tabs>
        <w:spacing w:after="108" w:line="259" w:lineRule="auto"/>
        <w:ind w:left="0" w:right="-460" w:firstLine="0"/>
        <w:jc w:val="left"/>
      </w:pPr>
      <w:r>
        <w:tab/>
        <w:t xml:space="preserve">   Figure </w:t>
      </w:r>
      <w:r w:rsidR="00F1261D">
        <w:t>6</w:t>
      </w:r>
      <w:r>
        <w:t>.1</w:t>
      </w:r>
    </w:p>
    <w:p w14:paraId="702D7BEE" w14:textId="77777777" w:rsidR="006702E8" w:rsidRDefault="006702E8" w:rsidP="006702E8">
      <w:pPr>
        <w:tabs>
          <w:tab w:val="left" w:pos="3109"/>
        </w:tabs>
        <w:spacing w:after="108" w:line="259" w:lineRule="auto"/>
        <w:ind w:left="0" w:right="-460" w:firstLine="0"/>
        <w:jc w:val="left"/>
      </w:pPr>
    </w:p>
    <w:p w14:paraId="67E342FF" w14:textId="347AC970" w:rsidR="008A698F" w:rsidRDefault="006943DA" w:rsidP="008A698F">
      <w:pPr>
        <w:spacing w:after="108" w:line="259" w:lineRule="auto"/>
        <w:ind w:left="0" w:right="-460" w:firstLine="0"/>
        <w:jc w:val="left"/>
      </w:pPr>
      <w:r>
        <w:t>The</w:t>
      </w:r>
      <w:r w:rsidR="008A698F">
        <w:t xml:space="preserve"> code was run for all </w:t>
      </w:r>
      <w:proofErr w:type="gramStart"/>
      <w:r w:rsidR="008A698F">
        <w:t>15 feedstock</w:t>
      </w:r>
      <w:proofErr w:type="gramEnd"/>
      <w:r w:rsidR="008A698F">
        <w:t xml:space="preserve"> data as shown in the above figure, then actual biochar and predicted biochar are concatenated as shown below.</w:t>
      </w:r>
    </w:p>
    <w:p w14:paraId="3F8AACC4" w14:textId="77777777" w:rsidR="008A698F" w:rsidRDefault="008A698F" w:rsidP="008A698F">
      <w:pPr>
        <w:spacing w:after="108" w:line="259" w:lineRule="auto"/>
        <w:ind w:left="0" w:right="-460" w:firstLine="0"/>
        <w:jc w:val="left"/>
      </w:pPr>
    </w:p>
    <w:p w14:paraId="4CC37F1B" w14:textId="46BC4CA7" w:rsidR="008A698F" w:rsidRDefault="008A698F" w:rsidP="008A698F">
      <w:pPr>
        <w:spacing w:after="108" w:line="259" w:lineRule="auto"/>
        <w:ind w:left="0" w:right="-460" w:firstLine="0"/>
        <w:jc w:val="left"/>
      </w:pPr>
      <w:r>
        <w:t xml:space="preserve">         </w:t>
      </w:r>
      <w:r w:rsidR="006702E8">
        <w:t xml:space="preserve">                   Table </w:t>
      </w:r>
      <w:r w:rsidR="0078293D">
        <w:t>6</w:t>
      </w:r>
      <w:r w:rsidR="006702E8">
        <w:t>.</w:t>
      </w:r>
      <w:r w:rsidR="0078293D">
        <w:t>1</w:t>
      </w:r>
      <w:r w:rsidR="006702E8">
        <w:t>.</w:t>
      </w:r>
      <w:r w:rsidR="00EF2F08">
        <w:t xml:space="preserve"> Biochar (actual) and biochar (predicted) values</w:t>
      </w:r>
    </w:p>
    <w:tbl>
      <w:tblPr>
        <w:tblStyle w:val="TableGrid0"/>
        <w:tblW w:w="0" w:type="auto"/>
        <w:tblLook w:val="04A0" w:firstRow="1" w:lastRow="0" w:firstColumn="1" w:lastColumn="0" w:noHBand="0" w:noVBand="1"/>
      </w:tblPr>
      <w:tblGrid>
        <w:gridCol w:w="706"/>
        <w:gridCol w:w="1171"/>
        <w:gridCol w:w="1560"/>
        <w:gridCol w:w="1230"/>
        <w:gridCol w:w="1150"/>
        <w:gridCol w:w="1183"/>
        <w:gridCol w:w="1016"/>
        <w:gridCol w:w="1094"/>
      </w:tblGrid>
      <w:tr w:rsidR="008A698F" w:rsidRPr="008A698F" w14:paraId="581D3F4B" w14:textId="77777777" w:rsidTr="007F40F6">
        <w:trPr>
          <w:trHeight w:val="609"/>
        </w:trPr>
        <w:tc>
          <w:tcPr>
            <w:tcW w:w="706" w:type="dxa"/>
            <w:noWrap/>
            <w:hideMark/>
          </w:tcPr>
          <w:p w14:paraId="02EFFE29" w14:textId="77777777" w:rsidR="008A698F" w:rsidRPr="008A698F" w:rsidRDefault="008A698F" w:rsidP="008A698F">
            <w:pPr>
              <w:spacing w:after="108" w:line="259" w:lineRule="auto"/>
              <w:ind w:left="0" w:right="-460" w:firstLine="0"/>
              <w:jc w:val="left"/>
              <w:rPr>
                <w:sz w:val="20"/>
                <w:szCs w:val="20"/>
              </w:rPr>
            </w:pPr>
            <w:proofErr w:type="spellStart"/>
            <w:proofErr w:type="gramStart"/>
            <w:r w:rsidRPr="008A698F">
              <w:rPr>
                <w:sz w:val="20"/>
                <w:szCs w:val="20"/>
              </w:rPr>
              <w:t>S.No</w:t>
            </w:r>
            <w:proofErr w:type="spellEnd"/>
            <w:proofErr w:type="gramEnd"/>
          </w:p>
        </w:tc>
        <w:tc>
          <w:tcPr>
            <w:tcW w:w="1171" w:type="dxa"/>
            <w:noWrap/>
            <w:hideMark/>
          </w:tcPr>
          <w:p w14:paraId="4BF62C15" w14:textId="77777777" w:rsidR="008A698F" w:rsidRPr="008A698F" w:rsidRDefault="008A698F" w:rsidP="008A698F">
            <w:pPr>
              <w:spacing w:after="108" w:line="259" w:lineRule="auto"/>
              <w:ind w:left="0" w:right="-460" w:firstLine="0"/>
              <w:jc w:val="left"/>
              <w:rPr>
                <w:sz w:val="20"/>
                <w:szCs w:val="20"/>
              </w:rPr>
            </w:pPr>
            <w:r w:rsidRPr="008A698F">
              <w:rPr>
                <w:sz w:val="20"/>
                <w:szCs w:val="20"/>
              </w:rPr>
              <w:t>Final temperature</w:t>
            </w:r>
          </w:p>
        </w:tc>
        <w:tc>
          <w:tcPr>
            <w:tcW w:w="1379" w:type="dxa"/>
            <w:hideMark/>
          </w:tcPr>
          <w:p w14:paraId="3E05FC85" w14:textId="5B9D5BCA" w:rsidR="008A698F" w:rsidRPr="008A698F" w:rsidRDefault="008A698F" w:rsidP="008A698F">
            <w:pPr>
              <w:spacing w:after="108" w:line="259" w:lineRule="auto"/>
              <w:ind w:left="0" w:right="-460" w:firstLine="0"/>
              <w:jc w:val="left"/>
              <w:rPr>
                <w:sz w:val="20"/>
                <w:szCs w:val="20"/>
              </w:rPr>
            </w:pPr>
            <w:proofErr w:type="spellStart"/>
            <w:r w:rsidRPr="008A698F">
              <w:rPr>
                <w:sz w:val="20"/>
                <w:szCs w:val="20"/>
              </w:rPr>
              <w:t>Residence_Time</w:t>
            </w:r>
            <w:proofErr w:type="spellEnd"/>
            <w:r w:rsidRPr="008A698F">
              <w:rPr>
                <w:sz w:val="20"/>
                <w:szCs w:val="20"/>
              </w:rPr>
              <w:br/>
            </w:r>
            <w:r w:rsidR="007F40F6">
              <w:rPr>
                <w:sz w:val="20"/>
                <w:szCs w:val="20"/>
              </w:rPr>
              <w:t xml:space="preserve">      </w:t>
            </w:r>
            <w:proofErr w:type="gramStart"/>
            <w:r w:rsidR="007F40F6">
              <w:rPr>
                <w:sz w:val="20"/>
                <w:szCs w:val="20"/>
              </w:rPr>
              <w:t xml:space="preserve">   </w:t>
            </w:r>
            <w:r w:rsidRPr="008A698F">
              <w:rPr>
                <w:sz w:val="20"/>
                <w:szCs w:val="20"/>
              </w:rPr>
              <w:t>(</w:t>
            </w:r>
            <w:proofErr w:type="gramEnd"/>
            <w:r w:rsidRPr="008A698F">
              <w:rPr>
                <w:sz w:val="20"/>
                <w:szCs w:val="20"/>
              </w:rPr>
              <w:t>min)</w:t>
            </w:r>
          </w:p>
        </w:tc>
        <w:tc>
          <w:tcPr>
            <w:tcW w:w="1230" w:type="dxa"/>
            <w:hideMark/>
          </w:tcPr>
          <w:p w14:paraId="06B55176" w14:textId="77777777" w:rsidR="008A698F" w:rsidRPr="008A698F" w:rsidRDefault="008A698F" w:rsidP="008A698F">
            <w:pPr>
              <w:spacing w:after="108" w:line="259" w:lineRule="auto"/>
              <w:ind w:left="0" w:right="-460" w:firstLine="0"/>
              <w:jc w:val="left"/>
              <w:rPr>
                <w:sz w:val="20"/>
                <w:szCs w:val="20"/>
              </w:rPr>
            </w:pPr>
            <w:r w:rsidRPr="008A698F">
              <w:rPr>
                <w:sz w:val="20"/>
                <w:szCs w:val="20"/>
              </w:rPr>
              <w:t>Power</w:t>
            </w:r>
            <w:r w:rsidRPr="008A698F">
              <w:rPr>
                <w:sz w:val="20"/>
                <w:szCs w:val="20"/>
              </w:rPr>
              <w:br/>
              <w:t>(Watts)</w:t>
            </w:r>
          </w:p>
        </w:tc>
        <w:tc>
          <w:tcPr>
            <w:tcW w:w="1150" w:type="dxa"/>
            <w:hideMark/>
          </w:tcPr>
          <w:p w14:paraId="7502D8DB" w14:textId="77777777" w:rsidR="008A698F" w:rsidRPr="008A698F" w:rsidRDefault="008A698F" w:rsidP="008A698F">
            <w:pPr>
              <w:spacing w:after="108" w:line="259" w:lineRule="auto"/>
              <w:ind w:left="0" w:right="-460" w:firstLine="0"/>
              <w:jc w:val="left"/>
              <w:rPr>
                <w:sz w:val="20"/>
                <w:szCs w:val="20"/>
              </w:rPr>
            </w:pPr>
            <w:r w:rsidRPr="008A698F">
              <w:rPr>
                <w:sz w:val="20"/>
                <w:szCs w:val="20"/>
              </w:rPr>
              <w:t>Volatile_</w:t>
            </w:r>
            <w:r w:rsidRPr="008A698F">
              <w:rPr>
                <w:sz w:val="20"/>
                <w:szCs w:val="20"/>
              </w:rPr>
              <w:br/>
            </w:r>
            <w:proofErr w:type="gramStart"/>
            <w:r w:rsidRPr="008A698F">
              <w:rPr>
                <w:sz w:val="20"/>
                <w:szCs w:val="20"/>
              </w:rPr>
              <w:t>Content(</w:t>
            </w:r>
            <w:proofErr w:type="gramEnd"/>
            <w:r w:rsidRPr="008A698F">
              <w:rPr>
                <w:sz w:val="20"/>
                <w:szCs w:val="20"/>
              </w:rPr>
              <w:t>%)</w:t>
            </w:r>
          </w:p>
        </w:tc>
        <w:tc>
          <w:tcPr>
            <w:tcW w:w="1183" w:type="dxa"/>
            <w:noWrap/>
            <w:hideMark/>
          </w:tcPr>
          <w:p w14:paraId="09464438" w14:textId="77777777" w:rsidR="008A698F" w:rsidRPr="008A698F" w:rsidRDefault="008A698F" w:rsidP="008A698F">
            <w:pPr>
              <w:spacing w:after="108" w:line="259" w:lineRule="auto"/>
              <w:ind w:left="0" w:right="-460" w:firstLine="0"/>
              <w:jc w:val="left"/>
              <w:rPr>
                <w:sz w:val="20"/>
                <w:szCs w:val="20"/>
              </w:rPr>
            </w:pPr>
            <w:r w:rsidRPr="008A698F">
              <w:rPr>
                <w:sz w:val="20"/>
                <w:szCs w:val="20"/>
              </w:rPr>
              <w:t>Hydrogen%</w:t>
            </w:r>
          </w:p>
        </w:tc>
        <w:tc>
          <w:tcPr>
            <w:tcW w:w="1016" w:type="dxa"/>
            <w:hideMark/>
          </w:tcPr>
          <w:p w14:paraId="67B3D928" w14:textId="77777777" w:rsidR="008A698F" w:rsidRPr="008A698F" w:rsidRDefault="008A698F" w:rsidP="008A698F">
            <w:pPr>
              <w:spacing w:after="108" w:line="259" w:lineRule="auto"/>
              <w:ind w:left="0" w:right="-460" w:firstLine="0"/>
              <w:jc w:val="left"/>
              <w:rPr>
                <w:sz w:val="20"/>
                <w:szCs w:val="20"/>
              </w:rPr>
            </w:pPr>
            <w:r w:rsidRPr="008A698F">
              <w:rPr>
                <w:sz w:val="20"/>
                <w:szCs w:val="20"/>
              </w:rPr>
              <w:t>Biochar%</w:t>
            </w:r>
            <w:r w:rsidRPr="008A698F">
              <w:rPr>
                <w:sz w:val="20"/>
                <w:szCs w:val="20"/>
              </w:rPr>
              <w:br/>
              <w:t>(actual)</w:t>
            </w:r>
          </w:p>
        </w:tc>
        <w:tc>
          <w:tcPr>
            <w:tcW w:w="1094" w:type="dxa"/>
            <w:hideMark/>
          </w:tcPr>
          <w:p w14:paraId="799EB1F0" w14:textId="77777777" w:rsidR="008A698F" w:rsidRPr="008A698F" w:rsidRDefault="008A698F" w:rsidP="008A698F">
            <w:pPr>
              <w:spacing w:after="108" w:line="259" w:lineRule="auto"/>
              <w:ind w:left="0" w:right="-460" w:firstLine="0"/>
              <w:jc w:val="left"/>
              <w:rPr>
                <w:sz w:val="20"/>
                <w:szCs w:val="20"/>
              </w:rPr>
            </w:pPr>
            <w:r w:rsidRPr="008A698F">
              <w:rPr>
                <w:sz w:val="20"/>
                <w:szCs w:val="20"/>
              </w:rPr>
              <w:t>Biochar%</w:t>
            </w:r>
            <w:r w:rsidRPr="008A698F">
              <w:rPr>
                <w:sz w:val="20"/>
                <w:szCs w:val="20"/>
              </w:rPr>
              <w:br/>
              <w:t>(predicted)</w:t>
            </w:r>
          </w:p>
        </w:tc>
      </w:tr>
      <w:tr w:rsidR="008A698F" w:rsidRPr="008A698F" w14:paraId="1C742F49" w14:textId="77777777" w:rsidTr="007F40F6">
        <w:trPr>
          <w:trHeight w:val="304"/>
        </w:trPr>
        <w:tc>
          <w:tcPr>
            <w:tcW w:w="706" w:type="dxa"/>
            <w:noWrap/>
            <w:hideMark/>
          </w:tcPr>
          <w:p w14:paraId="75120ADE" w14:textId="77777777" w:rsidR="008A698F" w:rsidRPr="008A698F" w:rsidRDefault="008A698F" w:rsidP="008A698F">
            <w:pPr>
              <w:spacing w:after="108" w:line="259" w:lineRule="auto"/>
              <w:ind w:left="0" w:right="-460" w:firstLine="0"/>
              <w:jc w:val="left"/>
              <w:rPr>
                <w:sz w:val="20"/>
                <w:szCs w:val="20"/>
              </w:rPr>
            </w:pPr>
            <w:r w:rsidRPr="008A698F">
              <w:rPr>
                <w:sz w:val="20"/>
                <w:szCs w:val="20"/>
              </w:rPr>
              <w:t>1</w:t>
            </w:r>
          </w:p>
        </w:tc>
        <w:tc>
          <w:tcPr>
            <w:tcW w:w="1171" w:type="dxa"/>
            <w:noWrap/>
            <w:hideMark/>
          </w:tcPr>
          <w:p w14:paraId="5037D2B2" w14:textId="77777777" w:rsidR="008A698F" w:rsidRPr="008A698F" w:rsidRDefault="008A698F" w:rsidP="008A698F">
            <w:pPr>
              <w:spacing w:after="108" w:line="259" w:lineRule="auto"/>
              <w:ind w:left="0" w:right="-460" w:firstLine="0"/>
              <w:jc w:val="left"/>
              <w:rPr>
                <w:sz w:val="20"/>
                <w:szCs w:val="20"/>
              </w:rPr>
            </w:pPr>
            <w:r w:rsidRPr="008A698F">
              <w:rPr>
                <w:sz w:val="20"/>
                <w:szCs w:val="20"/>
              </w:rPr>
              <w:t>500</w:t>
            </w:r>
          </w:p>
        </w:tc>
        <w:tc>
          <w:tcPr>
            <w:tcW w:w="1379" w:type="dxa"/>
            <w:noWrap/>
            <w:hideMark/>
          </w:tcPr>
          <w:p w14:paraId="089ACDCF" w14:textId="77777777" w:rsidR="008A698F" w:rsidRPr="008A698F" w:rsidRDefault="008A698F" w:rsidP="008A698F">
            <w:pPr>
              <w:spacing w:after="108" w:line="259" w:lineRule="auto"/>
              <w:ind w:left="0" w:right="-460" w:firstLine="0"/>
              <w:jc w:val="left"/>
              <w:rPr>
                <w:sz w:val="20"/>
                <w:szCs w:val="20"/>
              </w:rPr>
            </w:pPr>
            <w:r w:rsidRPr="008A698F">
              <w:rPr>
                <w:sz w:val="20"/>
                <w:szCs w:val="20"/>
              </w:rPr>
              <w:t>10</w:t>
            </w:r>
          </w:p>
        </w:tc>
        <w:tc>
          <w:tcPr>
            <w:tcW w:w="1230" w:type="dxa"/>
            <w:noWrap/>
            <w:hideMark/>
          </w:tcPr>
          <w:p w14:paraId="35D63B31" w14:textId="77777777" w:rsidR="008A698F" w:rsidRPr="008A698F" w:rsidRDefault="008A698F" w:rsidP="008A698F">
            <w:pPr>
              <w:spacing w:after="108" w:line="259" w:lineRule="auto"/>
              <w:ind w:left="0" w:right="-460" w:firstLine="0"/>
              <w:jc w:val="left"/>
              <w:rPr>
                <w:sz w:val="20"/>
                <w:szCs w:val="20"/>
              </w:rPr>
            </w:pPr>
            <w:r w:rsidRPr="008A698F">
              <w:rPr>
                <w:sz w:val="20"/>
                <w:szCs w:val="20"/>
              </w:rPr>
              <w:t>800</w:t>
            </w:r>
          </w:p>
        </w:tc>
        <w:tc>
          <w:tcPr>
            <w:tcW w:w="1150" w:type="dxa"/>
            <w:noWrap/>
            <w:hideMark/>
          </w:tcPr>
          <w:p w14:paraId="76A99B18" w14:textId="77777777" w:rsidR="008A698F" w:rsidRPr="008A698F" w:rsidRDefault="008A698F" w:rsidP="008A698F">
            <w:pPr>
              <w:spacing w:after="108" w:line="259" w:lineRule="auto"/>
              <w:ind w:left="0" w:right="-460" w:firstLine="0"/>
              <w:jc w:val="left"/>
              <w:rPr>
                <w:sz w:val="20"/>
                <w:szCs w:val="20"/>
              </w:rPr>
            </w:pPr>
            <w:r w:rsidRPr="008A698F">
              <w:rPr>
                <w:sz w:val="20"/>
                <w:szCs w:val="20"/>
              </w:rPr>
              <w:t>79.9</w:t>
            </w:r>
          </w:p>
        </w:tc>
        <w:tc>
          <w:tcPr>
            <w:tcW w:w="1183" w:type="dxa"/>
            <w:noWrap/>
            <w:hideMark/>
          </w:tcPr>
          <w:p w14:paraId="63AFCED1" w14:textId="77777777" w:rsidR="008A698F" w:rsidRPr="008A698F" w:rsidRDefault="008A698F" w:rsidP="008A698F">
            <w:pPr>
              <w:spacing w:after="108" w:line="259" w:lineRule="auto"/>
              <w:ind w:left="0" w:right="-460" w:firstLine="0"/>
              <w:jc w:val="left"/>
              <w:rPr>
                <w:sz w:val="20"/>
                <w:szCs w:val="20"/>
              </w:rPr>
            </w:pPr>
            <w:r w:rsidRPr="008A698F">
              <w:rPr>
                <w:sz w:val="20"/>
                <w:szCs w:val="20"/>
              </w:rPr>
              <w:t>5.9</w:t>
            </w:r>
          </w:p>
        </w:tc>
        <w:tc>
          <w:tcPr>
            <w:tcW w:w="1016" w:type="dxa"/>
            <w:noWrap/>
            <w:hideMark/>
          </w:tcPr>
          <w:p w14:paraId="6A9E25BA" w14:textId="77777777" w:rsidR="008A698F" w:rsidRPr="008A698F" w:rsidRDefault="008A698F" w:rsidP="008A698F">
            <w:pPr>
              <w:spacing w:after="108" w:line="259" w:lineRule="auto"/>
              <w:ind w:left="0" w:right="-460" w:firstLine="0"/>
              <w:jc w:val="left"/>
              <w:rPr>
                <w:sz w:val="20"/>
                <w:szCs w:val="20"/>
              </w:rPr>
            </w:pPr>
            <w:r w:rsidRPr="008A698F">
              <w:rPr>
                <w:sz w:val="20"/>
                <w:szCs w:val="20"/>
              </w:rPr>
              <w:t>35.3</w:t>
            </w:r>
          </w:p>
        </w:tc>
        <w:tc>
          <w:tcPr>
            <w:tcW w:w="1094" w:type="dxa"/>
            <w:noWrap/>
            <w:hideMark/>
          </w:tcPr>
          <w:p w14:paraId="501A4FCC" w14:textId="77777777" w:rsidR="008A698F" w:rsidRPr="008A698F" w:rsidRDefault="008A698F" w:rsidP="008A698F">
            <w:pPr>
              <w:spacing w:after="108" w:line="259" w:lineRule="auto"/>
              <w:ind w:left="0" w:right="-460" w:firstLine="0"/>
              <w:jc w:val="left"/>
              <w:rPr>
                <w:sz w:val="20"/>
                <w:szCs w:val="20"/>
              </w:rPr>
            </w:pPr>
            <w:r w:rsidRPr="008A698F">
              <w:rPr>
                <w:sz w:val="20"/>
                <w:szCs w:val="20"/>
              </w:rPr>
              <w:t>33.8</w:t>
            </w:r>
          </w:p>
        </w:tc>
      </w:tr>
      <w:tr w:rsidR="008A698F" w:rsidRPr="008A698F" w14:paraId="340ED8F8" w14:textId="77777777" w:rsidTr="007F40F6">
        <w:trPr>
          <w:trHeight w:val="304"/>
        </w:trPr>
        <w:tc>
          <w:tcPr>
            <w:tcW w:w="706" w:type="dxa"/>
            <w:noWrap/>
            <w:hideMark/>
          </w:tcPr>
          <w:p w14:paraId="3046C5C2" w14:textId="77777777" w:rsidR="008A698F" w:rsidRPr="008A698F" w:rsidRDefault="008A698F" w:rsidP="008A698F">
            <w:pPr>
              <w:spacing w:after="108" w:line="259" w:lineRule="auto"/>
              <w:ind w:left="0" w:right="-460" w:firstLine="0"/>
              <w:jc w:val="left"/>
              <w:rPr>
                <w:sz w:val="20"/>
                <w:szCs w:val="20"/>
              </w:rPr>
            </w:pPr>
            <w:r w:rsidRPr="008A698F">
              <w:rPr>
                <w:sz w:val="20"/>
                <w:szCs w:val="20"/>
              </w:rPr>
              <w:t>2</w:t>
            </w:r>
          </w:p>
        </w:tc>
        <w:tc>
          <w:tcPr>
            <w:tcW w:w="1171" w:type="dxa"/>
            <w:noWrap/>
            <w:hideMark/>
          </w:tcPr>
          <w:p w14:paraId="261D6CD5" w14:textId="77777777" w:rsidR="008A698F" w:rsidRPr="008A698F" w:rsidRDefault="008A698F" w:rsidP="008A698F">
            <w:pPr>
              <w:spacing w:after="108" w:line="259" w:lineRule="auto"/>
              <w:ind w:left="0" w:right="-460" w:firstLine="0"/>
              <w:jc w:val="left"/>
              <w:rPr>
                <w:sz w:val="20"/>
                <w:szCs w:val="20"/>
              </w:rPr>
            </w:pPr>
            <w:r w:rsidRPr="008A698F">
              <w:rPr>
                <w:sz w:val="20"/>
                <w:szCs w:val="20"/>
              </w:rPr>
              <w:t>500</w:t>
            </w:r>
          </w:p>
        </w:tc>
        <w:tc>
          <w:tcPr>
            <w:tcW w:w="1379" w:type="dxa"/>
            <w:noWrap/>
            <w:hideMark/>
          </w:tcPr>
          <w:p w14:paraId="51E4FA8C" w14:textId="77777777" w:rsidR="008A698F" w:rsidRPr="008A698F" w:rsidRDefault="008A698F" w:rsidP="008A698F">
            <w:pPr>
              <w:spacing w:after="108" w:line="259" w:lineRule="auto"/>
              <w:ind w:left="0" w:right="-460" w:firstLine="0"/>
              <w:jc w:val="left"/>
              <w:rPr>
                <w:sz w:val="20"/>
                <w:szCs w:val="20"/>
              </w:rPr>
            </w:pPr>
            <w:r w:rsidRPr="008A698F">
              <w:rPr>
                <w:sz w:val="20"/>
                <w:szCs w:val="20"/>
              </w:rPr>
              <w:t>10</w:t>
            </w:r>
          </w:p>
        </w:tc>
        <w:tc>
          <w:tcPr>
            <w:tcW w:w="1230" w:type="dxa"/>
            <w:noWrap/>
            <w:hideMark/>
          </w:tcPr>
          <w:p w14:paraId="586CBE86" w14:textId="77777777" w:rsidR="008A698F" w:rsidRPr="008A698F" w:rsidRDefault="008A698F" w:rsidP="008A698F">
            <w:pPr>
              <w:spacing w:after="108" w:line="259" w:lineRule="auto"/>
              <w:ind w:left="0" w:right="-460" w:firstLine="0"/>
              <w:jc w:val="left"/>
              <w:rPr>
                <w:sz w:val="20"/>
                <w:szCs w:val="20"/>
              </w:rPr>
            </w:pPr>
            <w:r w:rsidRPr="008A698F">
              <w:rPr>
                <w:sz w:val="20"/>
                <w:szCs w:val="20"/>
              </w:rPr>
              <w:t>800</w:t>
            </w:r>
          </w:p>
        </w:tc>
        <w:tc>
          <w:tcPr>
            <w:tcW w:w="1150" w:type="dxa"/>
            <w:noWrap/>
            <w:hideMark/>
          </w:tcPr>
          <w:p w14:paraId="5ED60992" w14:textId="77777777" w:rsidR="008A698F" w:rsidRPr="008A698F" w:rsidRDefault="008A698F" w:rsidP="008A698F">
            <w:pPr>
              <w:spacing w:after="108" w:line="259" w:lineRule="auto"/>
              <w:ind w:left="0" w:right="-460" w:firstLine="0"/>
              <w:jc w:val="left"/>
              <w:rPr>
                <w:sz w:val="20"/>
                <w:szCs w:val="20"/>
              </w:rPr>
            </w:pPr>
            <w:r w:rsidRPr="008A698F">
              <w:rPr>
                <w:sz w:val="20"/>
                <w:szCs w:val="20"/>
              </w:rPr>
              <w:t>77.9</w:t>
            </w:r>
          </w:p>
        </w:tc>
        <w:tc>
          <w:tcPr>
            <w:tcW w:w="1183" w:type="dxa"/>
            <w:noWrap/>
            <w:hideMark/>
          </w:tcPr>
          <w:p w14:paraId="543A1FA6" w14:textId="77777777" w:rsidR="008A698F" w:rsidRPr="008A698F" w:rsidRDefault="008A698F" w:rsidP="008A698F">
            <w:pPr>
              <w:spacing w:after="108" w:line="259" w:lineRule="auto"/>
              <w:ind w:left="0" w:right="-460" w:firstLine="0"/>
              <w:jc w:val="left"/>
              <w:rPr>
                <w:sz w:val="20"/>
                <w:szCs w:val="20"/>
              </w:rPr>
            </w:pPr>
            <w:r w:rsidRPr="008A698F">
              <w:rPr>
                <w:sz w:val="20"/>
                <w:szCs w:val="20"/>
              </w:rPr>
              <w:t>5.8</w:t>
            </w:r>
          </w:p>
        </w:tc>
        <w:tc>
          <w:tcPr>
            <w:tcW w:w="1016" w:type="dxa"/>
            <w:noWrap/>
            <w:hideMark/>
          </w:tcPr>
          <w:p w14:paraId="54DCF593" w14:textId="77777777" w:rsidR="008A698F" w:rsidRPr="008A698F" w:rsidRDefault="008A698F" w:rsidP="008A698F">
            <w:pPr>
              <w:spacing w:after="108" w:line="259" w:lineRule="auto"/>
              <w:ind w:left="0" w:right="-460" w:firstLine="0"/>
              <w:jc w:val="left"/>
              <w:rPr>
                <w:sz w:val="20"/>
                <w:szCs w:val="20"/>
              </w:rPr>
            </w:pPr>
            <w:r w:rsidRPr="008A698F">
              <w:rPr>
                <w:sz w:val="20"/>
                <w:szCs w:val="20"/>
              </w:rPr>
              <w:t>34.4</w:t>
            </w:r>
          </w:p>
        </w:tc>
        <w:tc>
          <w:tcPr>
            <w:tcW w:w="1094" w:type="dxa"/>
            <w:noWrap/>
            <w:hideMark/>
          </w:tcPr>
          <w:p w14:paraId="3BC5F32D" w14:textId="77777777" w:rsidR="008A698F" w:rsidRPr="008A698F" w:rsidRDefault="008A698F" w:rsidP="008A698F">
            <w:pPr>
              <w:spacing w:after="108" w:line="259" w:lineRule="auto"/>
              <w:ind w:left="0" w:right="-460" w:firstLine="0"/>
              <w:jc w:val="left"/>
              <w:rPr>
                <w:sz w:val="20"/>
                <w:szCs w:val="20"/>
              </w:rPr>
            </w:pPr>
            <w:r w:rsidRPr="008A698F">
              <w:rPr>
                <w:sz w:val="20"/>
                <w:szCs w:val="20"/>
              </w:rPr>
              <w:t>35.1</w:t>
            </w:r>
          </w:p>
        </w:tc>
      </w:tr>
      <w:tr w:rsidR="008A698F" w:rsidRPr="008A698F" w14:paraId="7BFED3DB" w14:textId="77777777" w:rsidTr="007F40F6">
        <w:trPr>
          <w:trHeight w:val="304"/>
        </w:trPr>
        <w:tc>
          <w:tcPr>
            <w:tcW w:w="706" w:type="dxa"/>
            <w:noWrap/>
            <w:hideMark/>
          </w:tcPr>
          <w:p w14:paraId="38A670D8" w14:textId="77777777" w:rsidR="008A698F" w:rsidRPr="008A698F" w:rsidRDefault="008A698F" w:rsidP="008A698F">
            <w:pPr>
              <w:spacing w:after="108" w:line="259" w:lineRule="auto"/>
              <w:ind w:left="0" w:right="-460" w:firstLine="0"/>
              <w:jc w:val="left"/>
              <w:rPr>
                <w:sz w:val="20"/>
                <w:szCs w:val="20"/>
              </w:rPr>
            </w:pPr>
            <w:r w:rsidRPr="008A698F">
              <w:rPr>
                <w:sz w:val="20"/>
                <w:szCs w:val="20"/>
              </w:rPr>
              <w:t>3</w:t>
            </w:r>
          </w:p>
        </w:tc>
        <w:tc>
          <w:tcPr>
            <w:tcW w:w="1171" w:type="dxa"/>
            <w:noWrap/>
            <w:hideMark/>
          </w:tcPr>
          <w:p w14:paraId="6443E4A2" w14:textId="77777777" w:rsidR="008A698F" w:rsidRPr="008A698F" w:rsidRDefault="008A698F" w:rsidP="008A698F">
            <w:pPr>
              <w:spacing w:after="108" w:line="259" w:lineRule="auto"/>
              <w:ind w:left="0" w:right="-460" w:firstLine="0"/>
              <w:jc w:val="left"/>
              <w:rPr>
                <w:sz w:val="20"/>
                <w:szCs w:val="20"/>
              </w:rPr>
            </w:pPr>
            <w:r w:rsidRPr="008A698F">
              <w:rPr>
                <w:sz w:val="20"/>
                <w:szCs w:val="20"/>
              </w:rPr>
              <w:t>800</w:t>
            </w:r>
          </w:p>
        </w:tc>
        <w:tc>
          <w:tcPr>
            <w:tcW w:w="1379" w:type="dxa"/>
            <w:noWrap/>
            <w:hideMark/>
          </w:tcPr>
          <w:p w14:paraId="1BA716B6" w14:textId="77777777" w:rsidR="008A698F" w:rsidRPr="008A698F" w:rsidRDefault="008A698F" w:rsidP="008A698F">
            <w:pPr>
              <w:spacing w:after="108" w:line="259" w:lineRule="auto"/>
              <w:ind w:left="0" w:right="-460" w:firstLine="0"/>
              <w:jc w:val="left"/>
              <w:rPr>
                <w:sz w:val="20"/>
                <w:szCs w:val="20"/>
              </w:rPr>
            </w:pPr>
            <w:r w:rsidRPr="008A698F">
              <w:rPr>
                <w:sz w:val="20"/>
                <w:szCs w:val="20"/>
              </w:rPr>
              <w:t>11</w:t>
            </w:r>
          </w:p>
        </w:tc>
        <w:tc>
          <w:tcPr>
            <w:tcW w:w="1230" w:type="dxa"/>
            <w:noWrap/>
            <w:hideMark/>
          </w:tcPr>
          <w:p w14:paraId="741F0141" w14:textId="77777777" w:rsidR="008A698F" w:rsidRPr="008A698F" w:rsidRDefault="008A698F" w:rsidP="008A698F">
            <w:pPr>
              <w:spacing w:after="108" w:line="259" w:lineRule="auto"/>
              <w:ind w:left="0" w:right="-460" w:firstLine="0"/>
              <w:jc w:val="left"/>
              <w:rPr>
                <w:sz w:val="20"/>
                <w:szCs w:val="20"/>
              </w:rPr>
            </w:pPr>
            <w:r w:rsidRPr="008A698F">
              <w:rPr>
                <w:sz w:val="20"/>
                <w:szCs w:val="20"/>
              </w:rPr>
              <w:t>560</w:t>
            </w:r>
          </w:p>
        </w:tc>
        <w:tc>
          <w:tcPr>
            <w:tcW w:w="1150" w:type="dxa"/>
            <w:noWrap/>
            <w:hideMark/>
          </w:tcPr>
          <w:p w14:paraId="64802335" w14:textId="77777777" w:rsidR="008A698F" w:rsidRPr="008A698F" w:rsidRDefault="008A698F" w:rsidP="008A698F">
            <w:pPr>
              <w:spacing w:after="108" w:line="259" w:lineRule="auto"/>
              <w:ind w:left="0" w:right="-460" w:firstLine="0"/>
              <w:jc w:val="left"/>
              <w:rPr>
                <w:sz w:val="20"/>
                <w:szCs w:val="20"/>
              </w:rPr>
            </w:pPr>
            <w:r w:rsidRPr="008A698F">
              <w:rPr>
                <w:sz w:val="20"/>
                <w:szCs w:val="20"/>
              </w:rPr>
              <w:t>27.9</w:t>
            </w:r>
          </w:p>
        </w:tc>
        <w:tc>
          <w:tcPr>
            <w:tcW w:w="1183" w:type="dxa"/>
            <w:noWrap/>
            <w:hideMark/>
          </w:tcPr>
          <w:p w14:paraId="22D38731" w14:textId="77777777" w:rsidR="008A698F" w:rsidRPr="008A698F" w:rsidRDefault="008A698F" w:rsidP="008A698F">
            <w:pPr>
              <w:spacing w:after="108" w:line="259" w:lineRule="auto"/>
              <w:ind w:left="0" w:right="-460" w:firstLine="0"/>
              <w:jc w:val="left"/>
              <w:rPr>
                <w:sz w:val="20"/>
                <w:szCs w:val="20"/>
              </w:rPr>
            </w:pPr>
            <w:r w:rsidRPr="008A698F">
              <w:rPr>
                <w:sz w:val="20"/>
                <w:szCs w:val="20"/>
              </w:rPr>
              <w:t>5.6</w:t>
            </w:r>
          </w:p>
        </w:tc>
        <w:tc>
          <w:tcPr>
            <w:tcW w:w="1016" w:type="dxa"/>
            <w:noWrap/>
            <w:hideMark/>
          </w:tcPr>
          <w:p w14:paraId="27F61B99" w14:textId="77777777" w:rsidR="008A698F" w:rsidRPr="008A698F" w:rsidRDefault="008A698F" w:rsidP="008A698F">
            <w:pPr>
              <w:spacing w:after="108" w:line="259" w:lineRule="auto"/>
              <w:ind w:left="0" w:right="-460" w:firstLine="0"/>
              <w:jc w:val="left"/>
              <w:rPr>
                <w:sz w:val="20"/>
                <w:szCs w:val="20"/>
              </w:rPr>
            </w:pPr>
            <w:r w:rsidRPr="008A698F">
              <w:rPr>
                <w:sz w:val="20"/>
                <w:szCs w:val="20"/>
              </w:rPr>
              <w:t>65.8</w:t>
            </w:r>
          </w:p>
        </w:tc>
        <w:tc>
          <w:tcPr>
            <w:tcW w:w="1094" w:type="dxa"/>
            <w:noWrap/>
            <w:hideMark/>
          </w:tcPr>
          <w:p w14:paraId="278D8A49" w14:textId="77777777" w:rsidR="008A698F" w:rsidRPr="008A698F" w:rsidRDefault="008A698F" w:rsidP="008A698F">
            <w:pPr>
              <w:spacing w:after="108" w:line="259" w:lineRule="auto"/>
              <w:ind w:left="0" w:right="-460" w:firstLine="0"/>
              <w:jc w:val="left"/>
              <w:rPr>
                <w:sz w:val="20"/>
                <w:szCs w:val="20"/>
              </w:rPr>
            </w:pPr>
            <w:r w:rsidRPr="008A698F">
              <w:rPr>
                <w:sz w:val="20"/>
                <w:szCs w:val="20"/>
              </w:rPr>
              <w:t>64.8</w:t>
            </w:r>
          </w:p>
        </w:tc>
      </w:tr>
      <w:tr w:rsidR="008A698F" w:rsidRPr="008A698F" w14:paraId="77449B37" w14:textId="77777777" w:rsidTr="007F40F6">
        <w:trPr>
          <w:trHeight w:val="304"/>
        </w:trPr>
        <w:tc>
          <w:tcPr>
            <w:tcW w:w="706" w:type="dxa"/>
            <w:noWrap/>
            <w:hideMark/>
          </w:tcPr>
          <w:p w14:paraId="7A126161" w14:textId="77777777" w:rsidR="008A698F" w:rsidRPr="008A698F" w:rsidRDefault="008A698F" w:rsidP="008A698F">
            <w:pPr>
              <w:spacing w:after="108" w:line="259" w:lineRule="auto"/>
              <w:ind w:left="0" w:right="-460" w:firstLine="0"/>
              <w:jc w:val="left"/>
              <w:rPr>
                <w:sz w:val="20"/>
                <w:szCs w:val="20"/>
              </w:rPr>
            </w:pPr>
            <w:r w:rsidRPr="008A698F">
              <w:rPr>
                <w:sz w:val="20"/>
                <w:szCs w:val="20"/>
              </w:rPr>
              <w:t>4</w:t>
            </w:r>
          </w:p>
        </w:tc>
        <w:tc>
          <w:tcPr>
            <w:tcW w:w="1171" w:type="dxa"/>
            <w:noWrap/>
            <w:hideMark/>
          </w:tcPr>
          <w:p w14:paraId="2E2ECAF0" w14:textId="77777777" w:rsidR="008A698F" w:rsidRPr="008A698F" w:rsidRDefault="008A698F" w:rsidP="008A698F">
            <w:pPr>
              <w:spacing w:after="108" w:line="259" w:lineRule="auto"/>
              <w:ind w:left="0" w:right="-460" w:firstLine="0"/>
              <w:jc w:val="left"/>
              <w:rPr>
                <w:sz w:val="20"/>
                <w:szCs w:val="20"/>
              </w:rPr>
            </w:pPr>
            <w:r w:rsidRPr="008A698F">
              <w:rPr>
                <w:sz w:val="20"/>
                <w:szCs w:val="20"/>
              </w:rPr>
              <w:t>800</w:t>
            </w:r>
          </w:p>
        </w:tc>
        <w:tc>
          <w:tcPr>
            <w:tcW w:w="1379" w:type="dxa"/>
            <w:noWrap/>
            <w:hideMark/>
          </w:tcPr>
          <w:p w14:paraId="542C2709" w14:textId="77777777" w:rsidR="008A698F" w:rsidRPr="008A698F" w:rsidRDefault="008A698F" w:rsidP="008A698F">
            <w:pPr>
              <w:spacing w:after="108" w:line="259" w:lineRule="auto"/>
              <w:ind w:left="0" w:right="-460" w:firstLine="0"/>
              <w:jc w:val="left"/>
              <w:rPr>
                <w:sz w:val="20"/>
                <w:szCs w:val="20"/>
              </w:rPr>
            </w:pPr>
            <w:r w:rsidRPr="008A698F">
              <w:rPr>
                <w:sz w:val="20"/>
                <w:szCs w:val="20"/>
              </w:rPr>
              <w:t>10.5</w:t>
            </w:r>
          </w:p>
        </w:tc>
        <w:tc>
          <w:tcPr>
            <w:tcW w:w="1230" w:type="dxa"/>
            <w:noWrap/>
            <w:hideMark/>
          </w:tcPr>
          <w:p w14:paraId="3CE279E8" w14:textId="77777777" w:rsidR="008A698F" w:rsidRPr="008A698F" w:rsidRDefault="008A698F" w:rsidP="008A698F">
            <w:pPr>
              <w:spacing w:after="108" w:line="259" w:lineRule="auto"/>
              <w:ind w:left="0" w:right="-460" w:firstLine="0"/>
              <w:jc w:val="left"/>
              <w:rPr>
                <w:sz w:val="20"/>
                <w:szCs w:val="20"/>
              </w:rPr>
            </w:pPr>
            <w:r w:rsidRPr="008A698F">
              <w:rPr>
                <w:sz w:val="20"/>
                <w:szCs w:val="20"/>
              </w:rPr>
              <w:t>420</w:t>
            </w:r>
          </w:p>
        </w:tc>
        <w:tc>
          <w:tcPr>
            <w:tcW w:w="1150" w:type="dxa"/>
            <w:noWrap/>
            <w:hideMark/>
          </w:tcPr>
          <w:p w14:paraId="576B99DD" w14:textId="77777777" w:rsidR="008A698F" w:rsidRPr="008A698F" w:rsidRDefault="008A698F" w:rsidP="008A698F">
            <w:pPr>
              <w:spacing w:after="108" w:line="259" w:lineRule="auto"/>
              <w:ind w:left="0" w:right="-460" w:firstLine="0"/>
              <w:jc w:val="left"/>
              <w:rPr>
                <w:sz w:val="20"/>
                <w:szCs w:val="20"/>
              </w:rPr>
            </w:pPr>
            <w:r w:rsidRPr="008A698F">
              <w:rPr>
                <w:sz w:val="20"/>
                <w:szCs w:val="20"/>
              </w:rPr>
              <w:t>52.125</w:t>
            </w:r>
          </w:p>
        </w:tc>
        <w:tc>
          <w:tcPr>
            <w:tcW w:w="1183" w:type="dxa"/>
            <w:noWrap/>
            <w:hideMark/>
          </w:tcPr>
          <w:p w14:paraId="55FA924B" w14:textId="77777777" w:rsidR="008A698F" w:rsidRPr="008A698F" w:rsidRDefault="008A698F" w:rsidP="008A698F">
            <w:pPr>
              <w:spacing w:after="108" w:line="259" w:lineRule="auto"/>
              <w:ind w:left="0" w:right="-460" w:firstLine="0"/>
              <w:jc w:val="left"/>
              <w:rPr>
                <w:sz w:val="20"/>
                <w:szCs w:val="20"/>
              </w:rPr>
            </w:pPr>
            <w:r w:rsidRPr="008A698F">
              <w:rPr>
                <w:sz w:val="20"/>
                <w:szCs w:val="20"/>
              </w:rPr>
              <w:t>6.2</w:t>
            </w:r>
          </w:p>
        </w:tc>
        <w:tc>
          <w:tcPr>
            <w:tcW w:w="1016" w:type="dxa"/>
            <w:noWrap/>
            <w:hideMark/>
          </w:tcPr>
          <w:p w14:paraId="08CB2D61" w14:textId="77777777" w:rsidR="008A698F" w:rsidRPr="008A698F" w:rsidRDefault="008A698F" w:rsidP="008A698F">
            <w:pPr>
              <w:spacing w:after="108" w:line="259" w:lineRule="auto"/>
              <w:ind w:left="0" w:right="-460" w:firstLine="0"/>
              <w:jc w:val="left"/>
              <w:rPr>
                <w:sz w:val="20"/>
                <w:szCs w:val="20"/>
              </w:rPr>
            </w:pPr>
            <w:r w:rsidRPr="008A698F">
              <w:rPr>
                <w:sz w:val="20"/>
                <w:szCs w:val="20"/>
              </w:rPr>
              <w:t>46.7</w:t>
            </w:r>
          </w:p>
        </w:tc>
        <w:tc>
          <w:tcPr>
            <w:tcW w:w="1094" w:type="dxa"/>
            <w:noWrap/>
            <w:hideMark/>
          </w:tcPr>
          <w:p w14:paraId="75988574" w14:textId="77777777" w:rsidR="008A698F" w:rsidRPr="008A698F" w:rsidRDefault="008A698F" w:rsidP="008A698F">
            <w:pPr>
              <w:spacing w:after="108" w:line="259" w:lineRule="auto"/>
              <w:ind w:left="0" w:right="-460" w:firstLine="0"/>
              <w:jc w:val="left"/>
              <w:rPr>
                <w:sz w:val="20"/>
                <w:szCs w:val="20"/>
              </w:rPr>
            </w:pPr>
            <w:r w:rsidRPr="008A698F">
              <w:rPr>
                <w:sz w:val="20"/>
                <w:szCs w:val="20"/>
              </w:rPr>
              <w:t>44.6</w:t>
            </w:r>
          </w:p>
        </w:tc>
      </w:tr>
      <w:tr w:rsidR="008A698F" w:rsidRPr="008A698F" w14:paraId="3B2CD21F" w14:textId="77777777" w:rsidTr="007F40F6">
        <w:trPr>
          <w:trHeight w:val="304"/>
        </w:trPr>
        <w:tc>
          <w:tcPr>
            <w:tcW w:w="706" w:type="dxa"/>
            <w:noWrap/>
            <w:hideMark/>
          </w:tcPr>
          <w:p w14:paraId="1E03725C" w14:textId="77777777" w:rsidR="008A698F" w:rsidRPr="008A698F" w:rsidRDefault="008A698F" w:rsidP="008A698F">
            <w:pPr>
              <w:spacing w:after="108" w:line="259" w:lineRule="auto"/>
              <w:ind w:left="0" w:right="-460" w:firstLine="0"/>
              <w:jc w:val="left"/>
              <w:rPr>
                <w:sz w:val="20"/>
                <w:szCs w:val="20"/>
              </w:rPr>
            </w:pPr>
            <w:r w:rsidRPr="008A698F">
              <w:rPr>
                <w:sz w:val="20"/>
                <w:szCs w:val="20"/>
              </w:rPr>
              <w:t>5</w:t>
            </w:r>
          </w:p>
        </w:tc>
        <w:tc>
          <w:tcPr>
            <w:tcW w:w="1171" w:type="dxa"/>
            <w:noWrap/>
            <w:hideMark/>
          </w:tcPr>
          <w:p w14:paraId="05470420" w14:textId="77777777" w:rsidR="008A698F" w:rsidRPr="008A698F" w:rsidRDefault="008A698F" w:rsidP="008A698F">
            <w:pPr>
              <w:spacing w:after="108" w:line="259" w:lineRule="auto"/>
              <w:ind w:left="0" w:right="-460" w:firstLine="0"/>
              <w:jc w:val="left"/>
              <w:rPr>
                <w:sz w:val="20"/>
                <w:szCs w:val="20"/>
              </w:rPr>
            </w:pPr>
            <w:r w:rsidRPr="008A698F">
              <w:rPr>
                <w:sz w:val="20"/>
                <w:szCs w:val="20"/>
              </w:rPr>
              <w:t>800</w:t>
            </w:r>
          </w:p>
        </w:tc>
        <w:tc>
          <w:tcPr>
            <w:tcW w:w="1379" w:type="dxa"/>
            <w:noWrap/>
            <w:hideMark/>
          </w:tcPr>
          <w:p w14:paraId="1075E4CB" w14:textId="77777777" w:rsidR="008A698F" w:rsidRPr="008A698F" w:rsidRDefault="008A698F" w:rsidP="008A698F">
            <w:pPr>
              <w:spacing w:after="108" w:line="259" w:lineRule="auto"/>
              <w:ind w:left="0" w:right="-460" w:firstLine="0"/>
              <w:jc w:val="left"/>
              <w:rPr>
                <w:sz w:val="20"/>
                <w:szCs w:val="20"/>
              </w:rPr>
            </w:pPr>
            <w:r w:rsidRPr="008A698F">
              <w:rPr>
                <w:sz w:val="20"/>
                <w:szCs w:val="20"/>
              </w:rPr>
              <w:t>8.2</w:t>
            </w:r>
          </w:p>
        </w:tc>
        <w:tc>
          <w:tcPr>
            <w:tcW w:w="1230" w:type="dxa"/>
            <w:noWrap/>
            <w:hideMark/>
          </w:tcPr>
          <w:p w14:paraId="15D6F6D2" w14:textId="77777777" w:rsidR="008A698F" w:rsidRPr="008A698F" w:rsidRDefault="008A698F" w:rsidP="008A698F">
            <w:pPr>
              <w:spacing w:after="108" w:line="259" w:lineRule="auto"/>
              <w:ind w:left="0" w:right="-460" w:firstLine="0"/>
              <w:jc w:val="left"/>
              <w:rPr>
                <w:sz w:val="20"/>
                <w:szCs w:val="20"/>
              </w:rPr>
            </w:pPr>
            <w:r w:rsidRPr="008A698F">
              <w:rPr>
                <w:sz w:val="20"/>
                <w:szCs w:val="20"/>
              </w:rPr>
              <w:t>420</w:t>
            </w:r>
          </w:p>
        </w:tc>
        <w:tc>
          <w:tcPr>
            <w:tcW w:w="1150" w:type="dxa"/>
            <w:noWrap/>
            <w:hideMark/>
          </w:tcPr>
          <w:p w14:paraId="72C79D2B" w14:textId="77777777" w:rsidR="008A698F" w:rsidRPr="008A698F" w:rsidRDefault="008A698F" w:rsidP="008A698F">
            <w:pPr>
              <w:spacing w:after="108" w:line="259" w:lineRule="auto"/>
              <w:ind w:left="0" w:right="-460" w:firstLine="0"/>
              <w:jc w:val="left"/>
              <w:rPr>
                <w:sz w:val="20"/>
                <w:szCs w:val="20"/>
              </w:rPr>
            </w:pPr>
            <w:r w:rsidRPr="008A698F">
              <w:rPr>
                <w:sz w:val="20"/>
                <w:szCs w:val="20"/>
              </w:rPr>
              <w:t>52.125</w:t>
            </w:r>
          </w:p>
        </w:tc>
        <w:tc>
          <w:tcPr>
            <w:tcW w:w="1183" w:type="dxa"/>
            <w:noWrap/>
            <w:hideMark/>
          </w:tcPr>
          <w:p w14:paraId="6EE57461" w14:textId="77777777" w:rsidR="008A698F" w:rsidRPr="008A698F" w:rsidRDefault="008A698F" w:rsidP="008A698F">
            <w:pPr>
              <w:spacing w:after="108" w:line="259" w:lineRule="auto"/>
              <w:ind w:left="0" w:right="-460" w:firstLine="0"/>
              <w:jc w:val="left"/>
              <w:rPr>
                <w:sz w:val="20"/>
                <w:szCs w:val="20"/>
              </w:rPr>
            </w:pPr>
            <w:r w:rsidRPr="008A698F">
              <w:rPr>
                <w:sz w:val="20"/>
                <w:szCs w:val="20"/>
              </w:rPr>
              <w:t>6.2</w:t>
            </w:r>
          </w:p>
        </w:tc>
        <w:tc>
          <w:tcPr>
            <w:tcW w:w="1016" w:type="dxa"/>
            <w:noWrap/>
            <w:hideMark/>
          </w:tcPr>
          <w:p w14:paraId="73AE8D85" w14:textId="77777777" w:rsidR="008A698F" w:rsidRPr="008A698F" w:rsidRDefault="008A698F" w:rsidP="008A698F">
            <w:pPr>
              <w:spacing w:after="108" w:line="259" w:lineRule="auto"/>
              <w:ind w:left="0" w:right="-460" w:firstLine="0"/>
              <w:jc w:val="left"/>
              <w:rPr>
                <w:sz w:val="20"/>
                <w:szCs w:val="20"/>
              </w:rPr>
            </w:pPr>
            <w:r w:rsidRPr="008A698F">
              <w:rPr>
                <w:sz w:val="20"/>
                <w:szCs w:val="20"/>
              </w:rPr>
              <w:t>48.2</w:t>
            </w:r>
          </w:p>
        </w:tc>
        <w:tc>
          <w:tcPr>
            <w:tcW w:w="1094" w:type="dxa"/>
            <w:noWrap/>
            <w:hideMark/>
          </w:tcPr>
          <w:p w14:paraId="0A7810E5" w14:textId="77777777" w:rsidR="008A698F" w:rsidRPr="008A698F" w:rsidRDefault="008A698F" w:rsidP="008A698F">
            <w:pPr>
              <w:spacing w:after="108" w:line="259" w:lineRule="auto"/>
              <w:ind w:left="0" w:right="-460" w:firstLine="0"/>
              <w:jc w:val="left"/>
              <w:rPr>
                <w:sz w:val="20"/>
                <w:szCs w:val="20"/>
              </w:rPr>
            </w:pPr>
            <w:r w:rsidRPr="008A698F">
              <w:rPr>
                <w:sz w:val="20"/>
                <w:szCs w:val="20"/>
              </w:rPr>
              <w:t>49.4</w:t>
            </w:r>
          </w:p>
        </w:tc>
      </w:tr>
      <w:tr w:rsidR="008A698F" w:rsidRPr="008A698F" w14:paraId="12F5F5E7" w14:textId="77777777" w:rsidTr="007F40F6">
        <w:trPr>
          <w:trHeight w:val="304"/>
        </w:trPr>
        <w:tc>
          <w:tcPr>
            <w:tcW w:w="706" w:type="dxa"/>
            <w:noWrap/>
            <w:hideMark/>
          </w:tcPr>
          <w:p w14:paraId="4185BA31" w14:textId="77777777" w:rsidR="008A698F" w:rsidRPr="008A698F" w:rsidRDefault="008A698F" w:rsidP="008A698F">
            <w:pPr>
              <w:spacing w:after="108" w:line="259" w:lineRule="auto"/>
              <w:ind w:left="0" w:right="-460" w:firstLine="0"/>
              <w:jc w:val="left"/>
              <w:rPr>
                <w:sz w:val="20"/>
                <w:szCs w:val="20"/>
              </w:rPr>
            </w:pPr>
            <w:r w:rsidRPr="008A698F">
              <w:rPr>
                <w:sz w:val="20"/>
                <w:szCs w:val="20"/>
              </w:rPr>
              <w:t>6</w:t>
            </w:r>
          </w:p>
        </w:tc>
        <w:tc>
          <w:tcPr>
            <w:tcW w:w="1171" w:type="dxa"/>
            <w:noWrap/>
            <w:hideMark/>
          </w:tcPr>
          <w:p w14:paraId="4244B5DA" w14:textId="77777777" w:rsidR="008A698F" w:rsidRPr="008A698F" w:rsidRDefault="008A698F" w:rsidP="008A698F">
            <w:pPr>
              <w:spacing w:after="108" w:line="259" w:lineRule="auto"/>
              <w:ind w:left="0" w:right="-460" w:firstLine="0"/>
              <w:jc w:val="left"/>
              <w:rPr>
                <w:sz w:val="20"/>
                <w:szCs w:val="20"/>
              </w:rPr>
            </w:pPr>
            <w:r w:rsidRPr="008A698F">
              <w:rPr>
                <w:sz w:val="20"/>
                <w:szCs w:val="20"/>
              </w:rPr>
              <w:t>800</w:t>
            </w:r>
          </w:p>
        </w:tc>
        <w:tc>
          <w:tcPr>
            <w:tcW w:w="1379" w:type="dxa"/>
            <w:noWrap/>
            <w:hideMark/>
          </w:tcPr>
          <w:p w14:paraId="6101540B" w14:textId="77777777" w:rsidR="008A698F" w:rsidRPr="008A698F" w:rsidRDefault="008A698F" w:rsidP="008A698F">
            <w:pPr>
              <w:spacing w:after="108" w:line="259" w:lineRule="auto"/>
              <w:ind w:left="0" w:right="-460" w:firstLine="0"/>
              <w:jc w:val="left"/>
              <w:rPr>
                <w:sz w:val="20"/>
                <w:szCs w:val="20"/>
              </w:rPr>
            </w:pPr>
            <w:r w:rsidRPr="008A698F">
              <w:rPr>
                <w:sz w:val="20"/>
                <w:szCs w:val="20"/>
              </w:rPr>
              <w:t>7.5</w:t>
            </w:r>
          </w:p>
        </w:tc>
        <w:tc>
          <w:tcPr>
            <w:tcW w:w="1230" w:type="dxa"/>
            <w:noWrap/>
            <w:hideMark/>
          </w:tcPr>
          <w:p w14:paraId="0B0220C3" w14:textId="77777777" w:rsidR="008A698F" w:rsidRPr="008A698F" w:rsidRDefault="008A698F" w:rsidP="008A698F">
            <w:pPr>
              <w:spacing w:after="108" w:line="259" w:lineRule="auto"/>
              <w:ind w:left="0" w:right="-460" w:firstLine="0"/>
              <w:jc w:val="left"/>
              <w:rPr>
                <w:sz w:val="20"/>
                <w:szCs w:val="20"/>
              </w:rPr>
            </w:pPr>
            <w:r w:rsidRPr="008A698F">
              <w:rPr>
                <w:sz w:val="20"/>
                <w:szCs w:val="20"/>
              </w:rPr>
              <w:t>560</w:t>
            </w:r>
          </w:p>
        </w:tc>
        <w:tc>
          <w:tcPr>
            <w:tcW w:w="1150" w:type="dxa"/>
            <w:noWrap/>
            <w:hideMark/>
          </w:tcPr>
          <w:p w14:paraId="6BAF887E" w14:textId="77777777" w:rsidR="008A698F" w:rsidRPr="008A698F" w:rsidRDefault="008A698F" w:rsidP="008A698F">
            <w:pPr>
              <w:spacing w:after="108" w:line="259" w:lineRule="auto"/>
              <w:ind w:left="0" w:right="-460" w:firstLine="0"/>
              <w:jc w:val="left"/>
              <w:rPr>
                <w:sz w:val="20"/>
                <w:szCs w:val="20"/>
              </w:rPr>
            </w:pPr>
            <w:r w:rsidRPr="008A698F">
              <w:rPr>
                <w:sz w:val="20"/>
                <w:szCs w:val="20"/>
              </w:rPr>
              <w:t>52.125</w:t>
            </w:r>
          </w:p>
        </w:tc>
        <w:tc>
          <w:tcPr>
            <w:tcW w:w="1183" w:type="dxa"/>
            <w:noWrap/>
            <w:hideMark/>
          </w:tcPr>
          <w:p w14:paraId="481437B1" w14:textId="77777777" w:rsidR="008A698F" w:rsidRPr="008A698F" w:rsidRDefault="008A698F" w:rsidP="008A698F">
            <w:pPr>
              <w:spacing w:after="108" w:line="259" w:lineRule="auto"/>
              <w:ind w:left="0" w:right="-460" w:firstLine="0"/>
              <w:jc w:val="left"/>
              <w:rPr>
                <w:sz w:val="20"/>
                <w:szCs w:val="20"/>
              </w:rPr>
            </w:pPr>
            <w:r w:rsidRPr="008A698F">
              <w:rPr>
                <w:sz w:val="20"/>
                <w:szCs w:val="20"/>
              </w:rPr>
              <w:t>6.2</w:t>
            </w:r>
          </w:p>
        </w:tc>
        <w:tc>
          <w:tcPr>
            <w:tcW w:w="1016" w:type="dxa"/>
            <w:noWrap/>
            <w:hideMark/>
          </w:tcPr>
          <w:p w14:paraId="4AA96D1F" w14:textId="77777777" w:rsidR="008A698F" w:rsidRPr="008A698F" w:rsidRDefault="008A698F" w:rsidP="008A698F">
            <w:pPr>
              <w:spacing w:after="108" w:line="259" w:lineRule="auto"/>
              <w:ind w:left="0" w:right="-460" w:firstLine="0"/>
              <w:jc w:val="left"/>
              <w:rPr>
                <w:sz w:val="20"/>
                <w:szCs w:val="20"/>
              </w:rPr>
            </w:pPr>
            <w:r w:rsidRPr="008A698F">
              <w:rPr>
                <w:sz w:val="20"/>
                <w:szCs w:val="20"/>
              </w:rPr>
              <w:t>46.4</w:t>
            </w:r>
          </w:p>
        </w:tc>
        <w:tc>
          <w:tcPr>
            <w:tcW w:w="1094" w:type="dxa"/>
            <w:noWrap/>
            <w:hideMark/>
          </w:tcPr>
          <w:p w14:paraId="60CC26B6" w14:textId="77777777" w:rsidR="008A698F" w:rsidRPr="008A698F" w:rsidRDefault="008A698F" w:rsidP="008A698F">
            <w:pPr>
              <w:spacing w:after="108" w:line="259" w:lineRule="auto"/>
              <w:ind w:left="0" w:right="-460" w:firstLine="0"/>
              <w:jc w:val="left"/>
              <w:rPr>
                <w:sz w:val="20"/>
                <w:szCs w:val="20"/>
              </w:rPr>
            </w:pPr>
            <w:r w:rsidRPr="008A698F">
              <w:rPr>
                <w:sz w:val="20"/>
                <w:szCs w:val="20"/>
              </w:rPr>
              <w:t>46</w:t>
            </w:r>
          </w:p>
        </w:tc>
      </w:tr>
      <w:tr w:rsidR="008A698F" w:rsidRPr="008A698F" w14:paraId="43775E7A" w14:textId="77777777" w:rsidTr="007F40F6">
        <w:trPr>
          <w:trHeight w:val="304"/>
        </w:trPr>
        <w:tc>
          <w:tcPr>
            <w:tcW w:w="706" w:type="dxa"/>
            <w:noWrap/>
            <w:hideMark/>
          </w:tcPr>
          <w:p w14:paraId="00E753F9" w14:textId="77777777" w:rsidR="008A698F" w:rsidRPr="008A698F" w:rsidRDefault="008A698F" w:rsidP="008A698F">
            <w:pPr>
              <w:spacing w:after="108" w:line="259" w:lineRule="auto"/>
              <w:ind w:left="0" w:right="-460" w:firstLine="0"/>
              <w:jc w:val="left"/>
              <w:rPr>
                <w:sz w:val="20"/>
                <w:szCs w:val="20"/>
              </w:rPr>
            </w:pPr>
            <w:r w:rsidRPr="008A698F">
              <w:rPr>
                <w:sz w:val="20"/>
                <w:szCs w:val="20"/>
              </w:rPr>
              <w:t>7</w:t>
            </w:r>
          </w:p>
        </w:tc>
        <w:tc>
          <w:tcPr>
            <w:tcW w:w="1171" w:type="dxa"/>
            <w:noWrap/>
            <w:hideMark/>
          </w:tcPr>
          <w:p w14:paraId="458D1BA6" w14:textId="77777777" w:rsidR="008A698F" w:rsidRPr="008A698F" w:rsidRDefault="008A698F" w:rsidP="008A698F">
            <w:pPr>
              <w:spacing w:after="108" w:line="259" w:lineRule="auto"/>
              <w:ind w:left="0" w:right="-460" w:firstLine="0"/>
              <w:jc w:val="left"/>
              <w:rPr>
                <w:sz w:val="20"/>
                <w:szCs w:val="20"/>
              </w:rPr>
            </w:pPr>
            <w:r w:rsidRPr="008A698F">
              <w:rPr>
                <w:sz w:val="20"/>
                <w:szCs w:val="20"/>
              </w:rPr>
              <w:t>800</w:t>
            </w:r>
          </w:p>
        </w:tc>
        <w:tc>
          <w:tcPr>
            <w:tcW w:w="1379" w:type="dxa"/>
            <w:noWrap/>
            <w:hideMark/>
          </w:tcPr>
          <w:p w14:paraId="516A7EE1" w14:textId="77777777" w:rsidR="008A698F" w:rsidRPr="008A698F" w:rsidRDefault="008A698F" w:rsidP="008A698F">
            <w:pPr>
              <w:spacing w:after="108" w:line="259" w:lineRule="auto"/>
              <w:ind w:left="0" w:right="-460" w:firstLine="0"/>
              <w:jc w:val="left"/>
              <w:rPr>
                <w:sz w:val="20"/>
                <w:szCs w:val="20"/>
              </w:rPr>
            </w:pPr>
            <w:r w:rsidRPr="008A698F">
              <w:rPr>
                <w:sz w:val="20"/>
                <w:szCs w:val="20"/>
              </w:rPr>
              <w:t>6.5</w:t>
            </w:r>
          </w:p>
        </w:tc>
        <w:tc>
          <w:tcPr>
            <w:tcW w:w="1230" w:type="dxa"/>
            <w:noWrap/>
            <w:hideMark/>
          </w:tcPr>
          <w:p w14:paraId="7D925F4B" w14:textId="77777777" w:rsidR="008A698F" w:rsidRPr="008A698F" w:rsidRDefault="008A698F" w:rsidP="008A698F">
            <w:pPr>
              <w:spacing w:after="108" w:line="259" w:lineRule="auto"/>
              <w:ind w:left="0" w:right="-460" w:firstLine="0"/>
              <w:jc w:val="left"/>
              <w:rPr>
                <w:sz w:val="20"/>
                <w:szCs w:val="20"/>
              </w:rPr>
            </w:pPr>
            <w:r w:rsidRPr="008A698F">
              <w:rPr>
                <w:sz w:val="20"/>
                <w:szCs w:val="20"/>
              </w:rPr>
              <w:t>560</w:t>
            </w:r>
          </w:p>
        </w:tc>
        <w:tc>
          <w:tcPr>
            <w:tcW w:w="1150" w:type="dxa"/>
            <w:noWrap/>
            <w:hideMark/>
          </w:tcPr>
          <w:p w14:paraId="735EAD1D" w14:textId="77777777" w:rsidR="008A698F" w:rsidRPr="008A698F" w:rsidRDefault="008A698F" w:rsidP="008A698F">
            <w:pPr>
              <w:spacing w:after="108" w:line="259" w:lineRule="auto"/>
              <w:ind w:left="0" w:right="-460" w:firstLine="0"/>
              <w:jc w:val="left"/>
              <w:rPr>
                <w:sz w:val="20"/>
                <w:szCs w:val="20"/>
              </w:rPr>
            </w:pPr>
            <w:r w:rsidRPr="008A698F">
              <w:rPr>
                <w:sz w:val="20"/>
                <w:szCs w:val="20"/>
              </w:rPr>
              <w:t>52.125</w:t>
            </w:r>
          </w:p>
        </w:tc>
        <w:tc>
          <w:tcPr>
            <w:tcW w:w="1183" w:type="dxa"/>
            <w:noWrap/>
            <w:hideMark/>
          </w:tcPr>
          <w:p w14:paraId="12242EE5" w14:textId="77777777" w:rsidR="008A698F" w:rsidRPr="008A698F" w:rsidRDefault="008A698F" w:rsidP="008A698F">
            <w:pPr>
              <w:spacing w:after="108" w:line="259" w:lineRule="auto"/>
              <w:ind w:left="0" w:right="-460" w:firstLine="0"/>
              <w:jc w:val="left"/>
              <w:rPr>
                <w:sz w:val="20"/>
                <w:szCs w:val="20"/>
              </w:rPr>
            </w:pPr>
            <w:r w:rsidRPr="008A698F">
              <w:rPr>
                <w:sz w:val="20"/>
                <w:szCs w:val="20"/>
              </w:rPr>
              <w:t>6.2</w:t>
            </w:r>
          </w:p>
        </w:tc>
        <w:tc>
          <w:tcPr>
            <w:tcW w:w="1016" w:type="dxa"/>
            <w:noWrap/>
            <w:hideMark/>
          </w:tcPr>
          <w:p w14:paraId="1127B653" w14:textId="77777777" w:rsidR="008A698F" w:rsidRPr="008A698F" w:rsidRDefault="008A698F" w:rsidP="008A698F">
            <w:pPr>
              <w:spacing w:after="108" w:line="259" w:lineRule="auto"/>
              <w:ind w:left="0" w:right="-460" w:firstLine="0"/>
              <w:jc w:val="left"/>
              <w:rPr>
                <w:sz w:val="20"/>
                <w:szCs w:val="20"/>
              </w:rPr>
            </w:pPr>
            <w:r w:rsidRPr="008A698F">
              <w:rPr>
                <w:sz w:val="20"/>
                <w:szCs w:val="20"/>
              </w:rPr>
              <w:t>45.7</w:t>
            </w:r>
          </w:p>
        </w:tc>
        <w:tc>
          <w:tcPr>
            <w:tcW w:w="1094" w:type="dxa"/>
            <w:noWrap/>
            <w:hideMark/>
          </w:tcPr>
          <w:p w14:paraId="3B8A4B4B" w14:textId="77777777" w:rsidR="008A698F" w:rsidRPr="008A698F" w:rsidRDefault="008A698F" w:rsidP="008A698F">
            <w:pPr>
              <w:spacing w:after="108" w:line="259" w:lineRule="auto"/>
              <w:ind w:left="0" w:right="-460" w:firstLine="0"/>
              <w:jc w:val="left"/>
              <w:rPr>
                <w:sz w:val="20"/>
                <w:szCs w:val="20"/>
              </w:rPr>
            </w:pPr>
            <w:r w:rsidRPr="008A698F">
              <w:rPr>
                <w:sz w:val="20"/>
                <w:szCs w:val="20"/>
              </w:rPr>
              <w:t>44.58</w:t>
            </w:r>
          </w:p>
        </w:tc>
      </w:tr>
      <w:tr w:rsidR="008A698F" w:rsidRPr="008A698F" w14:paraId="5AB48311" w14:textId="77777777" w:rsidTr="007F40F6">
        <w:trPr>
          <w:trHeight w:val="304"/>
        </w:trPr>
        <w:tc>
          <w:tcPr>
            <w:tcW w:w="706" w:type="dxa"/>
            <w:noWrap/>
            <w:hideMark/>
          </w:tcPr>
          <w:p w14:paraId="55704D2E" w14:textId="77777777" w:rsidR="008A698F" w:rsidRPr="008A698F" w:rsidRDefault="008A698F" w:rsidP="008A698F">
            <w:pPr>
              <w:spacing w:after="108" w:line="259" w:lineRule="auto"/>
              <w:ind w:left="0" w:right="-460" w:firstLine="0"/>
              <w:jc w:val="left"/>
              <w:rPr>
                <w:sz w:val="20"/>
                <w:szCs w:val="20"/>
              </w:rPr>
            </w:pPr>
            <w:r w:rsidRPr="008A698F">
              <w:rPr>
                <w:sz w:val="20"/>
                <w:szCs w:val="20"/>
              </w:rPr>
              <w:t>8</w:t>
            </w:r>
          </w:p>
        </w:tc>
        <w:tc>
          <w:tcPr>
            <w:tcW w:w="1171" w:type="dxa"/>
            <w:noWrap/>
            <w:hideMark/>
          </w:tcPr>
          <w:p w14:paraId="504DB5E7" w14:textId="77777777" w:rsidR="008A698F" w:rsidRPr="008A698F" w:rsidRDefault="008A698F" w:rsidP="008A698F">
            <w:pPr>
              <w:spacing w:after="108" w:line="259" w:lineRule="auto"/>
              <w:ind w:left="0" w:right="-460" w:firstLine="0"/>
              <w:jc w:val="left"/>
              <w:rPr>
                <w:sz w:val="20"/>
                <w:szCs w:val="20"/>
              </w:rPr>
            </w:pPr>
            <w:r w:rsidRPr="008A698F">
              <w:rPr>
                <w:sz w:val="20"/>
                <w:szCs w:val="20"/>
              </w:rPr>
              <w:t>200</w:t>
            </w:r>
          </w:p>
        </w:tc>
        <w:tc>
          <w:tcPr>
            <w:tcW w:w="1379" w:type="dxa"/>
            <w:noWrap/>
            <w:hideMark/>
          </w:tcPr>
          <w:p w14:paraId="504830BD" w14:textId="77777777" w:rsidR="008A698F" w:rsidRPr="008A698F" w:rsidRDefault="008A698F" w:rsidP="008A698F">
            <w:pPr>
              <w:spacing w:after="108" w:line="259" w:lineRule="auto"/>
              <w:ind w:left="0" w:right="-460" w:firstLine="0"/>
              <w:jc w:val="left"/>
              <w:rPr>
                <w:sz w:val="20"/>
                <w:szCs w:val="20"/>
              </w:rPr>
            </w:pPr>
            <w:r w:rsidRPr="008A698F">
              <w:rPr>
                <w:sz w:val="20"/>
                <w:szCs w:val="20"/>
              </w:rPr>
              <w:t>25</w:t>
            </w:r>
          </w:p>
        </w:tc>
        <w:tc>
          <w:tcPr>
            <w:tcW w:w="1230" w:type="dxa"/>
            <w:noWrap/>
            <w:hideMark/>
          </w:tcPr>
          <w:p w14:paraId="7C82A9FC" w14:textId="77777777" w:rsidR="008A698F" w:rsidRPr="008A698F" w:rsidRDefault="008A698F" w:rsidP="008A698F">
            <w:pPr>
              <w:spacing w:after="108" w:line="259" w:lineRule="auto"/>
              <w:ind w:left="0" w:right="-460" w:firstLine="0"/>
              <w:jc w:val="left"/>
              <w:rPr>
                <w:sz w:val="20"/>
                <w:szCs w:val="20"/>
              </w:rPr>
            </w:pPr>
            <w:r w:rsidRPr="008A698F">
              <w:rPr>
                <w:sz w:val="20"/>
                <w:szCs w:val="20"/>
              </w:rPr>
              <w:t>600</w:t>
            </w:r>
          </w:p>
        </w:tc>
        <w:tc>
          <w:tcPr>
            <w:tcW w:w="1150" w:type="dxa"/>
            <w:noWrap/>
            <w:hideMark/>
          </w:tcPr>
          <w:p w14:paraId="3BC014E5" w14:textId="77777777" w:rsidR="008A698F" w:rsidRPr="008A698F" w:rsidRDefault="008A698F" w:rsidP="008A698F">
            <w:pPr>
              <w:spacing w:after="108" w:line="259" w:lineRule="auto"/>
              <w:ind w:left="0" w:right="-460" w:firstLine="0"/>
              <w:jc w:val="left"/>
              <w:rPr>
                <w:sz w:val="20"/>
                <w:szCs w:val="20"/>
              </w:rPr>
            </w:pPr>
            <w:r w:rsidRPr="008A698F">
              <w:rPr>
                <w:sz w:val="20"/>
                <w:szCs w:val="20"/>
              </w:rPr>
              <w:t>74.8</w:t>
            </w:r>
          </w:p>
        </w:tc>
        <w:tc>
          <w:tcPr>
            <w:tcW w:w="1183" w:type="dxa"/>
            <w:noWrap/>
            <w:hideMark/>
          </w:tcPr>
          <w:p w14:paraId="52EE61D8" w14:textId="77777777" w:rsidR="008A698F" w:rsidRPr="008A698F" w:rsidRDefault="008A698F" w:rsidP="008A698F">
            <w:pPr>
              <w:spacing w:after="108" w:line="259" w:lineRule="auto"/>
              <w:ind w:left="0" w:right="-460" w:firstLine="0"/>
              <w:jc w:val="left"/>
              <w:rPr>
                <w:sz w:val="20"/>
                <w:szCs w:val="20"/>
              </w:rPr>
            </w:pPr>
            <w:r w:rsidRPr="008A698F">
              <w:rPr>
                <w:sz w:val="20"/>
                <w:szCs w:val="20"/>
              </w:rPr>
              <w:t>6.3</w:t>
            </w:r>
          </w:p>
        </w:tc>
        <w:tc>
          <w:tcPr>
            <w:tcW w:w="1016" w:type="dxa"/>
            <w:noWrap/>
            <w:hideMark/>
          </w:tcPr>
          <w:p w14:paraId="1E2C6E58" w14:textId="77777777" w:rsidR="008A698F" w:rsidRPr="008A698F" w:rsidRDefault="008A698F" w:rsidP="008A698F">
            <w:pPr>
              <w:spacing w:after="108" w:line="259" w:lineRule="auto"/>
              <w:ind w:left="0" w:right="-460" w:firstLine="0"/>
              <w:jc w:val="left"/>
              <w:rPr>
                <w:sz w:val="20"/>
                <w:szCs w:val="20"/>
              </w:rPr>
            </w:pPr>
            <w:r w:rsidRPr="008A698F">
              <w:rPr>
                <w:sz w:val="20"/>
                <w:szCs w:val="20"/>
              </w:rPr>
              <w:t>48.39</w:t>
            </w:r>
          </w:p>
        </w:tc>
        <w:tc>
          <w:tcPr>
            <w:tcW w:w="1094" w:type="dxa"/>
            <w:noWrap/>
            <w:hideMark/>
          </w:tcPr>
          <w:p w14:paraId="2991D566" w14:textId="77777777" w:rsidR="008A698F" w:rsidRPr="008A698F" w:rsidRDefault="008A698F" w:rsidP="008A698F">
            <w:pPr>
              <w:spacing w:after="108" w:line="259" w:lineRule="auto"/>
              <w:ind w:left="0" w:right="-460" w:firstLine="0"/>
              <w:jc w:val="left"/>
              <w:rPr>
                <w:sz w:val="20"/>
                <w:szCs w:val="20"/>
              </w:rPr>
            </w:pPr>
            <w:r w:rsidRPr="008A698F">
              <w:rPr>
                <w:sz w:val="20"/>
                <w:szCs w:val="20"/>
              </w:rPr>
              <w:t>49.8</w:t>
            </w:r>
          </w:p>
        </w:tc>
      </w:tr>
      <w:tr w:rsidR="008A698F" w:rsidRPr="008A698F" w14:paraId="020B54BF" w14:textId="77777777" w:rsidTr="007F40F6">
        <w:trPr>
          <w:trHeight w:val="304"/>
        </w:trPr>
        <w:tc>
          <w:tcPr>
            <w:tcW w:w="706" w:type="dxa"/>
            <w:noWrap/>
            <w:hideMark/>
          </w:tcPr>
          <w:p w14:paraId="5A151B49" w14:textId="77777777" w:rsidR="008A698F" w:rsidRPr="008A698F" w:rsidRDefault="008A698F" w:rsidP="008A698F">
            <w:pPr>
              <w:spacing w:after="108" w:line="259" w:lineRule="auto"/>
              <w:ind w:left="0" w:right="-460" w:firstLine="0"/>
              <w:jc w:val="left"/>
              <w:rPr>
                <w:sz w:val="20"/>
                <w:szCs w:val="20"/>
              </w:rPr>
            </w:pPr>
            <w:r w:rsidRPr="008A698F">
              <w:rPr>
                <w:sz w:val="20"/>
                <w:szCs w:val="20"/>
              </w:rPr>
              <w:t>9</w:t>
            </w:r>
          </w:p>
        </w:tc>
        <w:tc>
          <w:tcPr>
            <w:tcW w:w="1171" w:type="dxa"/>
            <w:noWrap/>
            <w:hideMark/>
          </w:tcPr>
          <w:p w14:paraId="76C49FE0" w14:textId="77777777" w:rsidR="008A698F" w:rsidRPr="008A698F" w:rsidRDefault="008A698F" w:rsidP="008A698F">
            <w:pPr>
              <w:spacing w:after="108" w:line="259" w:lineRule="auto"/>
              <w:ind w:left="0" w:right="-460" w:firstLine="0"/>
              <w:jc w:val="left"/>
              <w:rPr>
                <w:sz w:val="20"/>
                <w:szCs w:val="20"/>
              </w:rPr>
            </w:pPr>
            <w:r w:rsidRPr="008A698F">
              <w:rPr>
                <w:sz w:val="20"/>
                <w:szCs w:val="20"/>
              </w:rPr>
              <w:t>200</w:t>
            </w:r>
          </w:p>
        </w:tc>
        <w:tc>
          <w:tcPr>
            <w:tcW w:w="1379" w:type="dxa"/>
            <w:noWrap/>
            <w:hideMark/>
          </w:tcPr>
          <w:p w14:paraId="703644D7" w14:textId="77777777" w:rsidR="008A698F" w:rsidRPr="008A698F" w:rsidRDefault="008A698F" w:rsidP="008A698F">
            <w:pPr>
              <w:spacing w:after="108" w:line="259" w:lineRule="auto"/>
              <w:ind w:left="0" w:right="-460" w:firstLine="0"/>
              <w:jc w:val="left"/>
              <w:rPr>
                <w:sz w:val="20"/>
                <w:szCs w:val="20"/>
              </w:rPr>
            </w:pPr>
            <w:r w:rsidRPr="008A698F">
              <w:rPr>
                <w:sz w:val="20"/>
                <w:szCs w:val="20"/>
              </w:rPr>
              <w:t>13.3</w:t>
            </w:r>
          </w:p>
        </w:tc>
        <w:tc>
          <w:tcPr>
            <w:tcW w:w="1230" w:type="dxa"/>
            <w:noWrap/>
            <w:hideMark/>
          </w:tcPr>
          <w:p w14:paraId="6CFBDEAB" w14:textId="77777777" w:rsidR="008A698F" w:rsidRPr="008A698F" w:rsidRDefault="008A698F" w:rsidP="008A698F">
            <w:pPr>
              <w:spacing w:after="108" w:line="259" w:lineRule="auto"/>
              <w:ind w:left="0" w:right="-460" w:firstLine="0"/>
              <w:jc w:val="left"/>
              <w:rPr>
                <w:sz w:val="20"/>
                <w:szCs w:val="20"/>
              </w:rPr>
            </w:pPr>
            <w:r w:rsidRPr="008A698F">
              <w:rPr>
                <w:sz w:val="20"/>
                <w:szCs w:val="20"/>
              </w:rPr>
              <w:t>900</w:t>
            </w:r>
          </w:p>
        </w:tc>
        <w:tc>
          <w:tcPr>
            <w:tcW w:w="1150" w:type="dxa"/>
            <w:noWrap/>
            <w:hideMark/>
          </w:tcPr>
          <w:p w14:paraId="159A3BFC" w14:textId="77777777" w:rsidR="008A698F" w:rsidRPr="008A698F" w:rsidRDefault="008A698F" w:rsidP="008A698F">
            <w:pPr>
              <w:spacing w:after="108" w:line="259" w:lineRule="auto"/>
              <w:ind w:left="0" w:right="-460" w:firstLine="0"/>
              <w:jc w:val="left"/>
              <w:rPr>
                <w:sz w:val="20"/>
                <w:szCs w:val="20"/>
              </w:rPr>
            </w:pPr>
            <w:r w:rsidRPr="008A698F">
              <w:rPr>
                <w:sz w:val="20"/>
                <w:szCs w:val="20"/>
              </w:rPr>
              <w:t>74.8</w:t>
            </w:r>
          </w:p>
        </w:tc>
        <w:tc>
          <w:tcPr>
            <w:tcW w:w="1183" w:type="dxa"/>
            <w:noWrap/>
            <w:hideMark/>
          </w:tcPr>
          <w:p w14:paraId="58FC01BF" w14:textId="77777777" w:rsidR="008A698F" w:rsidRPr="008A698F" w:rsidRDefault="008A698F" w:rsidP="008A698F">
            <w:pPr>
              <w:spacing w:after="108" w:line="259" w:lineRule="auto"/>
              <w:ind w:left="0" w:right="-460" w:firstLine="0"/>
              <w:jc w:val="left"/>
              <w:rPr>
                <w:sz w:val="20"/>
                <w:szCs w:val="20"/>
              </w:rPr>
            </w:pPr>
            <w:r w:rsidRPr="008A698F">
              <w:rPr>
                <w:sz w:val="20"/>
                <w:szCs w:val="20"/>
              </w:rPr>
              <w:t>6.3</w:t>
            </w:r>
          </w:p>
        </w:tc>
        <w:tc>
          <w:tcPr>
            <w:tcW w:w="1016" w:type="dxa"/>
            <w:noWrap/>
            <w:hideMark/>
          </w:tcPr>
          <w:p w14:paraId="56DBD600" w14:textId="77777777" w:rsidR="008A698F" w:rsidRPr="008A698F" w:rsidRDefault="008A698F" w:rsidP="008A698F">
            <w:pPr>
              <w:spacing w:after="108" w:line="259" w:lineRule="auto"/>
              <w:ind w:left="0" w:right="-460" w:firstLine="0"/>
              <w:jc w:val="left"/>
              <w:rPr>
                <w:sz w:val="20"/>
                <w:szCs w:val="20"/>
              </w:rPr>
            </w:pPr>
            <w:r w:rsidRPr="008A698F">
              <w:rPr>
                <w:sz w:val="20"/>
                <w:szCs w:val="20"/>
              </w:rPr>
              <w:t>45.16</w:t>
            </w:r>
          </w:p>
        </w:tc>
        <w:tc>
          <w:tcPr>
            <w:tcW w:w="1094" w:type="dxa"/>
            <w:noWrap/>
            <w:hideMark/>
          </w:tcPr>
          <w:p w14:paraId="4AADA121" w14:textId="77777777" w:rsidR="008A698F" w:rsidRPr="008A698F" w:rsidRDefault="008A698F" w:rsidP="008A698F">
            <w:pPr>
              <w:spacing w:after="108" w:line="259" w:lineRule="auto"/>
              <w:ind w:left="0" w:right="-460" w:firstLine="0"/>
              <w:jc w:val="left"/>
              <w:rPr>
                <w:sz w:val="20"/>
                <w:szCs w:val="20"/>
              </w:rPr>
            </w:pPr>
            <w:r w:rsidRPr="008A698F">
              <w:rPr>
                <w:sz w:val="20"/>
                <w:szCs w:val="20"/>
              </w:rPr>
              <w:t>43.9</w:t>
            </w:r>
          </w:p>
        </w:tc>
      </w:tr>
      <w:tr w:rsidR="008A698F" w:rsidRPr="008A698F" w14:paraId="69D84217" w14:textId="77777777" w:rsidTr="007F40F6">
        <w:trPr>
          <w:trHeight w:val="304"/>
        </w:trPr>
        <w:tc>
          <w:tcPr>
            <w:tcW w:w="706" w:type="dxa"/>
            <w:noWrap/>
            <w:hideMark/>
          </w:tcPr>
          <w:p w14:paraId="07BECA21" w14:textId="77777777" w:rsidR="008A698F" w:rsidRPr="008A698F" w:rsidRDefault="008A698F" w:rsidP="008A698F">
            <w:pPr>
              <w:spacing w:after="108" w:line="259" w:lineRule="auto"/>
              <w:ind w:left="0" w:right="-460" w:firstLine="0"/>
              <w:jc w:val="left"/>
              <w:rPr>
                <w:sz w:val="20"/>
                <w:szCs w:val="20"/>
              </w:rPr>
            </w:pPr>
            <w:r w:rsidRPr="008A698F">
              <w:rPr>
                <w:sz w:val="20"/>
                <w:szCs w:val="20"/>
              </w:rPr>
              <w:t>10</w:t>
            </w:r>
          </w:p>
        </w:tc>
        <w:tc>
          <w:tcPr>
            <w:tcW w:w="1171" w:type="dxa"/>
            <w:noWrap/>
            <w:hideMark/>
          </w:tcPr>
          <w:p w14:paraId="3D5D03F2" w14:textId="77777777" w:rsidR="008A698F" w:rsidRPr="008A698F" w:rsidRDefault="008A698F" w:rsidP="008A698F">
            <w:pPr>
              <w:spacing w:after="108" w:line="259" w:lineRule="auto"/>
              <w:ind w:left="0" w:right="-460" w:firstLine="0"/>
              <w:jc w:val="left"/>
              <w:rPr>
                <w:sz w:val="20"/>
                <w:szCs w:val="20"/>
              </w:rPr>
            </w:pPr>
            <w:r w:rsidRPr="008A698F">
              <w:rPr>
                <w:sz w:val="20"/>
                <w:szCs w:val="20"/>
              </w:rPr>
              <w:t>200</w:t>
            </w:r>
          </w:p>
        </w:tc>
        <w:tc>
          <w:tcPr>
            <w:tcW w:w="1379" w:type="dxa"/>
            <w:noWrap/>
            <w:hideMark/>
          </w:tcPr>
          <w:p w14:paraId="346D2EFA" w14:textId="77777777" w:rsidR="008A698F" w:rsidRPr="008A698F" w:rsidRDefault="008A698F" w:rsidP="008A698F">
            <w:pPr>
              <w:spacing w:after="108" w:line="259" w:lineRule="auto"/>
              <w:ind w:left="0" w:right="-460" w:firstLine="0"/>
              <w:jc w:val="left"/>
              <w:rPr>
                <w:sz w:val="20"/>
                <w:szCs w:val="20"/>
              </w:rPr>
            </w:pPr>
            <w:r w:rsidRPr="008A698F">
              <w:rPr>
                <w:sz w:val="20"/>
                <w:szCs w:val="20"/>
              </w:rPr>
              <w:t>10</w:t>
            </w:r>
          </w:p>
        </w:tc>
        <w:tc>
          <w:tcPr>
            <w:tcW w:w="1230" w:type="dxa"/>
            <w:noWrap/>
            <w:hideMark/>
          </w:tcPr>
          <w:p w14:paraId="5BAFEFBB" w14:textId="77777777" w:rsidR="008A698F" w:rsidRPr="008A698F" w:rsidRDefault="008A698F" w:rsidP="008A698F">
            <w:pPr>
              <w:spacing w:after="108" w:line="259" w:lineRule="auto"/>
              <w:ind w:left="0" w:right="-460" w:firstLine="0"/>
              <w:jc w:val="left"/>
              <w:rPr>
                <w:sz w:val="20"/>
                <w:szCs w:val="20"/>
              </w:rPr>
            </w:pPr>
            <w:r w:rsidRPr="008A698F">
              <w:rPr>
                <w:sz w:val="20"/>
                <w:szCs w:val="20"/>
              </w:rPr>
              <w:t>1200</w:t>
            </w:r>
          </w:p>
        </w:tc>
        <w:tc>
          <w:tcPr>
            <w:tcW w:w="1150" w:type="dxa"/>
            <w:noWrap/>
            <w:hideMark/>
          </w:tcPr>
          <w:p w14:paraId="078CBAA5" w14:textId="77777777" w:rsidR="008A698F" w:rsidRPr="008A698F" w:rsidRDefault="008A698F" w:rsidP="008A698F">
            <w:pPr>
              <w:spacing w:after="108" w:line="259" w:lineRule="auto"/>
              <w:ind w:left="0" w:right="-460" w:firstLine="0"/>
              <w:jc w:val="left"/>
              <w:rPr>
                <w:sz w:val="20"/>
                <w:szCs w:val="20"/>
              </w:rPr>
            </w:pPr>
            <w:r w:rsidRPr="008A698F">
              <w:rPr>
                <w:sz w:val="20"/>
                <w:szCs w:val="20"/>
              </w:rPr>
              <w:t>74.8</w:t>
            </w:r>
          </w:p>
        </w:tc>
        <w:tc>
          <w:tcPr>
            <w:tcW w:w="1183" w:type="dxa"/>
            <w:noWrap/>
            <w:hideMark/>
          </w:tcPr>
          <w:p w14:paraId="3CE0FA06" w14:textId="77777777" w:rsidR="008A698F" w:rsidRPr="008A698F" w:rsidRDefault="008A698F" w:rsidP="008A698F">
            <w:pPr>
              <w:spacing w:after="108" w:line="259" w:lineRule="auto"/>
              <w:ind w:left="0" w:right="-460" w:firstLine="0"/>
              <w:jc w:val="left"/>
              <w:rPr>
                <w:sz w:val="20"/>
                <w:szCs w:val="20"/>
              </w:rPr>
            </w:pPr>
            <w:r w:rsidRPr="008A698F">
              <w:rPr>
                <w:sz w:val="20"/>
                <w:szCs w:val="20"/>
              </w:rPr>
              <w:t>6.3</w:t>
            </w:r>
          </w:p>
        </w:tc>
        <w:tc>
          <w:tcPr>
            <w:tcW w:w="1016" w:type="dxa"/>
            <w:noWrap/>
            <w:hideMark/>
          </w:tcPr>
          <w:p w14:paraId="1DE486DB" w14:textId="77777777" w:rsidR="008A698F" w:rsidRPr="008A698F" w:rsidRDefault="008A698F" w:rsidP="008A698F">
            <w:pPr>
              <w:spacing w:after="108" w:line="259" w:lineRule="auto"/>
              <w:ind w:left="0" w:right="-460" w:firstLine="0"/>
              <w:jc w:val="left"/>
              <w:rPr>
                <w:sz w:val="20"/>
                <w:szCs w:val="20"/>
              </w:rPr>
            </w:pPr>
            <w:r w:rsidRPr="008A698F">
              <w:rPr>
                <w:sz w:val="20"/>
                <w:szCs w:val="20"/>
              </w:rPr>
              <w:t>43.23</w:t>
            </w:r>
          </w:p>
        </w:tc>
        <w:tc>
          <w:tcPr>
            <w:tcW w:w="1094" w:type="dxa"/>
            <w:noWrap/>
            <w:hideMark/>
          </w:tcPr>
          <w:p w14:paraId="63164EC2" w14:textId="77777777" w:rsidR="008A698F" w:rsidRPr="008A698F" w:rsidRDefault="008A698F" w:rsidP="008A698F">
            <w:pPr>
              <w:spacing w:after="108" w:line="259" w:lineRule="auto"/>
              <w:ind w:left="0" w:right="-460" w:firstLine="0"/>
              <w:jc w:val="left"/>
              <w:rPr>
                <w:sz w:val="20"/>
                <w:szCs w:val="20"/>
              </w:rPr>
            </w:pPr>
            <w:r w:rsidRPr="008A698F">
              <w:rPr>
                <w:sz w:val="20"/>
                <w:szCs w:val="20"/>
              </w:rPr>
              <w:t>47.59</w:t>
            </w:r>
          </w:p>
        </w:tc>
      </w:tr>
      <w:tr w:rsidR="008A698F" w:rsidRPr="008A698F" w14:paraId="2475CF20" w14:textId="77777777" w:rsidTr="007F40F6">
        <w:trPr>
          <w:trHeight w:val="304"/>
        </w:trPr>
        <w:tc>
          <w:tcPr>
            <w:tcW w:w="706" w:type="dxa"/>
            <w:noWrap/>
            <w:hideMark/>
          </w:tcPr>
          <w:p w14:paraId="286C4F7D" w14:textId="77777777" w:rsidR="008A698F" w:rsidRPr="008A698F" w:rsidRDefault="008A698F" w:rsidP="008A698F">
            <w:pPr>
              <w:spacing w:after="108" w:line="259" w:lineRule="auto"/>
              <w:ind w:left="0" w:right="-460" w:firstLine="0"/>
              <w:jc w:val="left"/>
              <w:rPr>
                <w:sz w:val="20"/>
                <w:szCs w:val="20"/>
              </w:rPr>
            </w:pPr>
            <w:r w:rsidRPr="008A698F">
              <w:rPr>
                <w:sz w:val="20"/>
                <w:szCs w:val="20"/>
              </w:rPr>
              <w:t>11</w:t>
            </w:r>
          </w:p>
        </w:tc>
        <w:tc>
          <w:tcPr>
            <w:tcW w:w="1171" w:type="dxa"/>
            <w:noWrap/>
            <w:hideMark/>
          </w:tcPr>
          <w:p w14:paraId="5E322DCC" w14:textId="77777777" w:rsidR="008A698F" w:rsidRPr="008A698F" w:rsidRDefault="008A698F" w:rsidP="008A698F">
            <w:pPr>
              <w:spacing w:after="108" w:line="259" w:lineRule="auto"/>
              <w:ind w:left="0" w:right="-460" w:firstLine="0"/>
              <w:jc w:val="left"/>
              <w:rPr>
                <w:sz w:val="20"/>
                <w:szCs w:val="20"/>
              </w:rPr>
            </w:pPr>
            <w:r w:rsidRPr="008A698F">
              <w:rPr>
                <w:sz w:val="20"/>
                <w:szCs w:val="20"/>
              </w:rPr>
              <w:t>300</w:t>
            </w:r>
          </w:p>
        </w:tc>
        <w:tc>
          <w:tcPr>
            <w:tcW w:w="1379" w:type="dxa"/>
            <w:noWrap/>
            <w:hideMark/>
          </w:tcPr>
          <w:p w14:paraId="4613DE93" w14:textId="77777777" w:rsidR="008A698F" w:rsidRPr="008A698F" w:rsidRDefault="008A698F" w:rsidP="008A698F">
            <w:pPr>
              <w:spacing w:after="108" w:line="259" w:lineRule="auto"/>
              <w:ind w:left="0" w:right="-460" w:firstLine="0"/>
              <w:jc w:val="left"/>
              <w:rPr>
                <w:sz w:val="20"/>
                <w:szCs w:val="20"/>
              </w:rPr>
            </w:pPr>
            <w:r w:rsidRPr="008A698F">
              <w:rPr>
                <w:sz w:val="20"/>
                <w:szCs w:val="20"/>
              </w:rPr>
              <w:t>50</w:t>
            </w:r>
          </w:p>
        </w:tc>
        <w:tc>
          <w:tcPr>
            <w:tcW w:w="1230" w:type="dxa"/>
            <w:noWrap/>
            <w:hideMark/>
          </w:tcPr>
          <w:p w14:paraId="034E83B9" w14:textId="77777777" w:rsidR="008A698F" w:rsidRPr="008A698F" w:rsidRDefault="008A698F" w:rsidP="008A698F">
            <w:pPr>
              <w:spacing w:after="108" w:line="259" w:lineRule="auto"/>
              <w:ind w:left="0" w:right="-460" w:firstLine="0"/>
              <w:jc w:val="left"/>
              <w:rPr>
                <w:sz w:val="20"/>
                <w:szCs w:val="20"/>
              </w:rPr>
            </w:pPr>
            <w:r w:rsidRPr="008A698F">
              <w:rPr>
                <w:sz w:val="20"/>
                <w:szCs w:val="20"/>
              </w:rPr>
              <w:t>2000</w:t>
            </w:r>
          </w:p>
        </w:tc>
        <w:tc>
          <w:tcPr>
            <w:tcW w:w="1150" w:type="dxa"/>
            <w:noWrap/>
            <w:hideMark/>
          </w:tcPr>
          <w:p w14:paraId="76200D45" w14:textId="77777777" w:rsidR="008A698F" w:rsidRPr="008A698F" w:rsidRDefault="008A698F" w:rsidP="008A698F">
            <w:pPr>
              <w:spacing w:after="108" w:line="259" w:lineRule="auto"/>
              <w:ind w:left="0" w:right="-460" w:firstLine="0"/>
              <w:jc w:val="left"/>
              <w:rPr>
                <w:sz w:val="20"/>
                <w:szCs w:val="20"/>
              </w:rPr>
            </w:pPr>
            <w:r w:rsidRPr="008A698F">
              <w:rPr>
                <w:sz w:val="20"/>
                <w:szCs w:val="20"/>
              </w:rPr>
              <w:t>58.39</w:t>
            </w:r>
          </w:p>
        </w:tc>
        <w:tc>
          <w:tcPr>
            <w:tcW w:w="1183" w:type="dxa"/>
            <w:noWrap/>
            <w:hideMark/>
          </w:tcPr>
          <w:p w14:paraId="46AA11B2" w14:textId="77777777" w:rsidR="008A698F" w:rsidRPr="008A698F" w:rsidRDefault="008A698F" w:rsidP="008A698F">
            <w:pPr>
              <w:spacing w:after="108" w:line="259" w:lineRule="auto"/>
              <w:ind w:left="0" w:right="-460" w:firstLine="0"/>
              <w:jc w:val="left"/>
              <w:rPr>
                <w:sz w:val="20"/>
                <w:szCs w:val="20"/>
              </w:rPr>
            </w:pPr>
            <w:r w:rsidRPr="008A698F">
              <w:rPr>
                <w:sz w:val="20"/>
                <w:szCs w:val="20"/>
              </w:rPr>
              <w:t>5.18</w:t>
            </w:r>
          </w:p>
        </w:tc>
        <w:tc>
          <w:tcPr>
            <w:tcW w:w="1016" w:type="dxa"/>
            <w:noWrap/>
            <w:hideMark/>
          </w:tcPr>
          <w:p w14:paraId="0575AD5D" w14:textId="77777777" w:rsidR="008A698F" w:rsidRPr="008A698F" w:rsidRDefault="008A698F" w:rsidP="008A698F">
            <w:pPr>
              <w:spacing w:after="108" w:line="259" w:lineRule="auto"/>
              <w:ind w:left="0" w:right="-460" w:firstLine="0"/>
              <w:jc w:val="left"/>
              <w:rPr>
                <w:sz w:val="20"/>
                <w:szCs w:val="20"/>
              </w:rPr>
            </w:pPr>
            <w:r w:rsidRPr="008A698F">
              <w:rPr>
                <w:sz w:val="20"/>
                <w:szCs w:val="20"/>
              </w:rPr>
              <w:t>56.69</w:t>
            </w:r>
          </w:p>
        </w:tc>
        <w:tc>
          <w:tcPr>
            <w:tcW w:w="1094" w:type="dxa"/>
            <w:noWrap/>
            <w:hideMark/>
          </w:tcPr>
          <w:p w14:paraId="0E887825" w14:textId="77777777" w:rsidR="008A698F" w:rsidRPr="008A698F" w:rsidRDefault="008A698F" w:rsidP="008A698F">
            <w:pPr>
              <w:spacing w:after="108" w:line="259" w:lineRule="auto"/>
              <w:ind w:left="0" w:right="-460" w:firstLine="0"/>
              <w:jc w:val="left"/>
              <w:rPr>
                <w:sz w:val="20"/>
                <w:szCs w:val="20"/>
              </w:rPr>
            </w:pPr>
            <w:r w:rsidRPr="008A698F">
              <w:rPr>
                <w:sz w:val="20"/>
                <w:szCs w:val="20"/>
              </w:rPr>
              <w:t>55.6</w:t>
            </w:r>
          </w:p>
        </w:tc>
      </w:tr>
      <w:tr w:rsidR="008A698F" w:rsidRPr="008A698F" w14:paraId="19854D72" w14:textId="77777777" w:rsidTr="007F40F6">
        <w:trPr>
          <w:trHeight w:val="304"/>
        </w:trPr>
        <w:tc>
          <w:tcPr>
            <w:tcW w:w="706" w:type="dxa"/>
            <w:noWrap/>
            <w:hideMark/>
          </w:tcPr>
          <w:p w14:paraId="5697D47E" w14:textId="77777777" w:rsidR="008A698F" w:rsidRPr="008A698F" w:rsidRDefault="008A698F" w:rsidP="008A698F">
            <w:pPr>
              <w:spacing w:after="108" w:line="259" w:lineRule="auto"/>
              <w:ind w:left="0" w:right="-460" w:firstLine="0"/>
              <w:jc w:val="left"/>
              <w:rPr>
                <w:sz w:val="20"/>
                <w:szCs w:val="20"/>
              </w:rPr>
            </w:pPr>
            <w:r w:rsidRPr="008A698F">
              <w:rPr>
                <w:sz w:val="20"/>
                <w:szCs w:val="20"/>
              </w:rPr>
              <w:t>12</w:t>
            </w:r>
          </w:p>
        </w:tc>
        <w:tc>
          <w:tcPr>
            <w:tcW w:w="1171" w:type="dxa"/>
            <w:noWrap/>
            <w:hideMark/>
          </w:tcPr>
          <w:p w14:paraId="19BFC5C2" w14:textId="77777777" w:rsidR="008A698F" w:rsidRPr="008A698F" w:rsidRDefault="008A698F" w:rsidP="008A698F">
            <w:pPr>
              <w:spacing w:after="108" w:line="259" w:lineRule="auto"/>
              <w:ind w:left="0" w:right="-460" w:firstLine="0"/>
              <w:jc w:val="left"/>
              <w:rPr>
                <w:sz w:val="20"/>
                <w:szCs w:val="20"/>
              </w:rPr>
            </w:pPr>
            <w:r w:rsidRPr="008A698F">
              <w:rPr>
                <w:sz w:val="20"/>
                <w:szCs w:val="20"/>
              </w:rPr>
              <w:t>400</w:t>
            </w:r>
          </w:p>
        </w:tc>
        <w:tc>
          <w:tcPr>
            <w:tcW w:w="1379" w:type="dxa"/>
            <w:noWrap/>
            <w:hideMark/>
          </w:tcPr>
          <w:p w14:paraId="6D12711A" w14:textId="77777777" w:rsidR="008A698F" w:rsidRPr="008A698F" w:rsidRDefault="008A698F" w:rsidP="008A698F">
            <w:pPr>
              <w:spacing w:after="108" w:line="259" w:lineRule="auto"/>
              <w:ind w:left="0" w:right="-460" w:firstLine="0"/>
              <w:jc w:val="left"/>
              <w:rPr>
                <w:sz w:val="20"/>
                <w:szCs w:val="20"/>
              </w:rPr>
            </w:pPr>
            <w:r w:rsidRPr="008A698F">
              <w:rPr>
                <w:sz w:val="20"/>
                <w:szCs w:val="20"/>
              </w:rPr>
              <w:t>50</w:t>
            </w:r>
          </w:p>
        </w:tc>
        <w:tc>
          <w:tcPr>
            <w:tcW w:w="1230" w:type="dxa"/>
            <w:noWrap/>
            <w:hideMark/>
          </w:tcPr>
          <w:p w14:paraId="7789D32D" w14:textId="77777777" w:rsidR="008A698F" w:rsidRPr="008A698F" w:rsidRDefault="008A698F" w:rsidP="008A698F">
            <w:pPr>
              <w:spacing w:after="108" w:line="259" w:lineRule="auto"/>
              <w:ind w:left="0" w:right="-460" w:firstLine="0"/>
              <w:jc w:val="left"/>
              <w:rPr>
                <w:sz w:val="20"/>
                <w:szCs w:val="20"/>
              </w:rPr>
            </w:pPr>
            <w:r w:rsidRPr="008A698F">
              <w:rPr>
                <w:sz w:val="20"/>
                <w:szCs w:val="20"/>
              </w:rPr>
              <w:t>2000</w:t>
            </w:r>
          </w:p>
        </w:tc>
        <w:tc>
          <w:tcPr>
            <w:tcW w:w="1150" w:type="dxa"/>
            <w:noWrap/>
            <w:hideMark/>
          </w:tcPr>
          <w:p w14:paraId="7D77525D" w14:textId="77777777" w:rsidR="008A698F" w:rsidRPr="008A698F" w:rsidRDefault="008A698F" w:rsidP="008A698F">
            <w:pPr>
              <w:spacing w:after="108" w:line="259" w:lineRule="auto"/>
              <w:ind w:left="0" w:right="-460" w:firstLine="0"/>
              <w:jc w:val="left"/>
              <w:rPr>
                <w:sz w:val="20"/>
                <w:szCs w:val="20"/>
              </w:rPr>
            </w:pPr>
            <w:r w:rsidRPr="008A698F">
              <w:rPr>
                <w:sz w:val="20"/>
                <w:szCs w:val="20"/>
              </w:rPr>
              <w:t>58.39</w:t>
            </w:r>
          </w:p>
        </w:tc>
        <w:tc>
          <w:tcPr>
            <w:tcW w:w="1183" w:type="dxa"/>
            <w:noWrap/>
            <w:hideMark/>
          </w:tcPr>
          <w:p w14:paraId="659FC513" w14:textId="77777777" w:rsidR="008A698F" w:rsidRPr="008A698F" w:rsidRDefault="008A698F" w:rsidP="008A698F">
            <w:pPr>
              <w:spacing w:after="108" w:line="259" w:lineRule="auto"/>
              <w:ind w:left="0" w:right="-460" w:firstLine="0"/>
              <w:jc w:val="left"/>
              <w:rPr>
                <w:sz w:val="20"/>
                <w:szCs w:val="20"/>
              </w:rPr>
            </w:pPr>
            <w:r w:rsidRPr="008A698F">
              <w:rPr>
                <w:sz w:val="20"/>
                <w:szCs w:val="20"/>
              </w:rPr>
              <w:t>5.18</w:t>
            </w:r>
          </w:p>
        </w:tc>
        <w:tc>
          <w:tcPr>
            <w:tcW w:w="1016" w:type="dxa"/>
            <w:noWrap/>
            <w:hideMark/>
          </w:tcPr>
          <w:p w14:paraId="3D585D84" w14:textId="77777777" w:rsidR="008A698F" w:rsidRPr="008A698F" w:rsidRDefault="008A698F" w:rsidP="008A698F">
            <w:pPr>
              <w:spacing w:after="108" w:line="259" w:lineRule="auto"/>
              <w:ind w:left="0" w:right="-460" w:firstLine="0"/>
              <w:jc w:val="left"/>
              <w:rPr>
                <w:sz w:val="20"/>
                <w:szCs w:val="20"/>
              </w:rPr>
            </w:pPr>
            <w:r w:rsidRPr="008A698F">
              <w:rPr>
                <w:sz w:val="20"/>
                <w:szCs w:val="20"/>
              </w:rPr>
              <w:t>44.83</w:t>
            </w:r>
          </w:p>
        </w:tc>
        <w:tc>
          <w:tcPr>
            <w:tcW w:w="1094" w:type="dxa"/>
            <w:noWrap/>
            <w:hideMark/>
          </w:tcPr>
          <w:p w14:paraId="02087536" w14:textId="77777777" w:rsidR="008A698F" w:rsidRPr="008A698F" w:rsidRDefault="008A698F" w:rsidP="008A698F">
            <w:pPr>
              <w:spacing w:after="108" w:line="259" w:lineRule="auto"/>
              <w:ind w:left="0" w:right="-460" w:firstLine="0"/>
              <w:jc w:val="left"/>
              <w:rPr>
                <w:sz w:val="20"/>
                <w:szCs w:val="20"/>
              </w:rPr>
            </w:pPr>
            <w:r w:rsidRPr="008A698F">
              <w:rPr>
                <w:sz w:val="20"/>
                <w:szCs w:val="20"/>
              </w:rPr>
              <w:t>42.8</w:t>
            </w:r>
          </w:p>
        </w:tc>
      </w:tr>
      <w:tr w:rsidR="008A698F" w:rsidRPr="008A698F" w14:paraId="01AB7C59" w14:textId="77777777" w:rsidTr="007F40F6">
        <w:trPr>
          <w:trHeight w:val="304"/>
        </w:trPr>
        <w:tc>
          <w:tcPr>
            <w:tcW w:w="706" w:type="dxa"/>
            <w:noWrap/>
            <w:hideMark/>
          </w:tcPr>
          <w:p w14:paraId="29F8C411" w14:textId="77777777" w:rsidR="008A698F" w:rsidRPr="008A698F" w:rsidRDefault="008A698F" w:rsidP="008A698F">
            <w:pPr>
              <w:spacing w:after="108" w:line="259" w:lineRule="auto"/>
              <w:ind w:left="0" w:right="-460" w:firstLine="0"/>
              <w:jc w:val="left"/>
              <w:rPr>
                <w:sz w:val="20"/>
                <w:szCs w:val="20"/>
              </w:rPr>
            </w:pPr>
            <w:r w:rsidRPr="008A698F">
              <w:rPr>
                <w:sz w:val="20"/>
                <w:szCs w:val="20"/>
              </w:rPr>
              <w:t>13</w:t>
            </w:r>
          </w:p>
        </w:tc>
        <w:tc>
          <w:tcPr>
            <w:tcW w:w="1171" w:type="dxa"/>
            <w:noWrap/>
            <w:hideMark/>
          </w:tcPr>
          <w:p w14:paraId="47868CC1" w14:textId="77777777" w:rsidR="008A698F" w:rsidRPr="008A698F" w:rsidRDefault="008A698F" w:rsidP="008A698F">
            <w:pPr>
              <w:spacing w:after="108" w:line="259" w:lineRule="auto"/>
              <w:ind w:left="0" w:right="-460" w:firstLine="0"/>
              <w:jc w:val="left"/>
              <w:rPr>
                <w:sz w:val="20"/>
                <w:szCs w:val="20"/>
              </w:rPr>
            </w:pPr>
            <w:r w:rsidRPr="008A698F">
              <w:rPr>
                <w:sz w:val="20"/>
                <w:szCs w:val="20"/>
              </w:rPr>
              <w:t>500</w:t>
            </w:r>
          </w:p>
        </w:tc>
        <w:tc>
          <w:tcPr>
            <w:tcW w:w="1379" w:type="dxa"/>
            <w:noWrap/>
            <w:hideMark/>
          </w:tcPr>
          <w:p w14:paraId="0FD29405" w14:textId="77777777" w:rsidR="008A698F" w:rsidRPr="008A698F" w:rsidRDefault="008A698F" w:rsidP="008A698F">
            <w:pPr>
              <w:spacing w:after="108" w:line="259" w:lineRule="auto"/>
              <w:ind w:left="0" w:right="-460" w:firstLine="0"/>
              <w:jc w:val="left"/>
              <w:rPr>
                <w:sz w:val="20"/>
                <w:szCs w:val="20"/>
              </w:rPr>
            </w:pPr>
            <w:r w:rsidRPr="008A698F">
              <w:rPr>
                <w:sz w:val="20"/>
                <w:szCs w:val="20"/>
              </w:rPr>
              <w:t>50</w:t>
            </w:r>
          </w:p>
        </w:tc>
        <w:tc>
          <w:tcPr>
            <w:tcW w:w="1230" w:type="dxa"/>
            <w:noWrap/>
            <w:hideMark/>
          </w:tcPr>
          <w:p w14:paraId="1C85375F" w14:textId="77777777" w:rsidR="008A698F" w:rsidRPr="008A698F" w:rsidRDefault="008A698F" w:rsidP="008A698F">
            <w:pPr>
              <w:spacing w:after="108" w:line="259" w:lineRule="auto"/>
              <w:ind w:left="0" w:right="-460" w:firstLine="0"/>
              <w:jc w:val="left"/>
              <w:rPr>
                <w:sz w:val="20"/>
                <w:szCs w:val="20"/>
              </w:rPr>
            </w:pPr>
            <w:r w:rsidRPr="008A698F">
              <w:rPr>
                <w:sz w:val="20"/>
                <w:szCs w:val="20"/>
              </w:rPr>
              <w:t>2000</w:t>
            </w:r>
          </w:p>
        </w:tc>
        <w:tc>
          <w:tcPr>
            <w:tcW w:w="1150" w:type="dxa"/>
            <w:noWrap/>
            <w:hideMark/>
          </w:tcPr>
          <w:p w14:paraId="3DA9E9CA" w14:textId="77777777" w:rsidR="008A698F" w:rsidRPr="008A698F" w:rsidRDefault="008A698F" w:rsidP="008A698F">
            <w:pPr>
              <w:spacing w:after="108" w:line="259" w:lineRule="auto"/>
              <w:ind w:left="0" w:right="-460" w:firstLine="0"/>
              <w:jc w:val="left"/>
              <w:rPr>
                <w:sz w:val="20"/>
                <w:szCs w:val="20"/>
              </w:rPr>
            </w:pPr>
            <w:r w:rsidRPr="008A698F">
              <w:rPr>
                <w:sz w:val="20"/>
                <w:szCs w:val="20"/>
              </w:rPr>
              <w:t>58.39</w:t>
            </w:r>
          </w:p>
        </w:tc>
        <w:tc>
          <w:tcPr>
            <w:tcW w:w="1183" w:type="dxa"/>
            <w:noWrap/>
            <w:hideMark/>
          </w:tcPr>
          <w:p w14:paraId="3A7ABFA7" w14:textId="77777777" w:rsidR="008A698F" w:rsidRPr="008A698F" w:rsidRDefault="008A698F" w:rsidP="008A698F">
            <w:pPr>
              <w:spacing w:after="108" w:line="259" w:lineRule="auto"/>
              <w:ind w:left="0" w:right="-460" w:firstLine="0"/>
              <w:jc w:val="left"/>
              <w:rPr>
                <w:sz w:val="20"/>
                <w:szCs w:val="20"/>
              </w:rPr>
            </w:pPr>
            <w:r w:rsidRPr="008A698F">
              <w:rPr>
                <w:sz w:val="20"/>
                <w:szCs w:val="20"/>
              </w:rPr>
              <w:t>5.18</w:t>
            </w:r>
          </w:p>
        </w:tc>
        <w:tc>
          <w:tcPr>
            <w:tcW w:w="1016" w:type="dxa"/>
            <w:noWrap/>
            <w:hideMark/>
          </w:tcPr>
          <w:p w14:paraId="12173845" w14:textId="77777777" w:rsidR="008A698F" w:rsidRPr="008A698F" w:rsidRDefault="008A698F" w:rsidP="008A698F">
            <w:pPr>
              <w:spacing w:after="108" w:line="259" w:lineRule="auto"/>
              <w:ind w:left="0" w:right="-460" w:firstLine="0"/>
              <w:jc w:val="left"/>
              <w:rPr>
                <w:sz w:val="20"/>
                <w:szCs w:val="20"/>
              </w:rPr>
            </w:pPr>
            <w:r w:rsidRPr="008A698F">
              <w:rPr>
                <w:sz w:val="20"/>
                <w:szCs w:val="20"/>
              </w:rPr>
              <w:t>37.16</w:t>
            </w:r>
          </w:p>
        </w:tc>
        <w:tc>
          <w:tcPr>
            <w:tcW w:w="1094" w:type="dxa"/>
            <w:noWrap/>
            <w:hideMark/>
          </w:tcPr>
          <w:p w14:paraId="1FD6774D" w14:textId="77777777" w:rsidR="008A698F" w:rsidRPr="008A698F" w:rsidRDefault="008A698F" w:rsidP="008A698F">
            <w:pPr>
              <w:spacing w:after="108" w:line="259" w:lineRule="auto"/>
              <w:ind w:left="0" w:right="-460" w:firstLine="0"/>
              <w:jc w:val="left"/>
              <w:rPr>
                <w:sz w:val="20"/>
                <w:szCs w:val="20"/>
              </w:rPr>
            </w:pPr>
            <w:r w:rsidRPr="008A698F">
              <w:rPr>
                <w:sz w:val="20"/>
                <w:szCs w:val="20"/>
              </w:rPr>
              <w:t>35.33</w:t>
            </w:r>
          </w:p>
        </w:tc>
      </w:tr>
      <w:tr w:rsidR="008A698F" w:rsidRPr="008A698F" w14:paraId="4F1564F8" w14:textId="77777777" w:rsidTr="007F40F6">
        <w:trPr>
          <w:trHeight w:val="304"/>
        </w:trPr>
        <w:tc>
          <w:tcPr>
            <w:tcW w:w="706" w:type="dxa"/>
            <w:noWrap/>
            <w:hideMark/>
          </w:tcPr>
          <w:p w14:paraId="2ACE1EBA" w14:textId="77777777" w:rsidR="008A698F" w:rsidRPr="008A698F" w:rsidRDefault="008A698F" w:rsidP="008A698F">
            <w:pPr>
              <w:spacing w:after="108" w:line="259" w:lineRule="auto"/>
              <w:ind w:left="0" w:right="-460" w:firstLine="0"/>
              <w:jc w:val="left"/>
              <w:rPr>
                <w:sz w:val="20"/>
                <w:szCs w:val="20"/>
              </w:rPr>
            </w:pPr>
            <w:r w:rsidRPr="008A698F">
              <w:rPr>
                <w:sz w:val="20"/>
                <w:szCs w:val="20"/>
              </w:rPr>
              <w:t>14</w:t>
            </w:r>
          </w:p>
        </w:tc>
        <w:tc>
          <w:tcPr>
            <w:tcW w:w="1171" w:type="dxa"/>
            <w:noWrap/>
            <w:hideMark/>
          </w:tcPr>
          <w:p w14:paraId="407D887C" w14:textId="77777777" w:rsidR="008A698F" w:rsidRPr="008A698F" w:rsidRDefault="008A698F" w:rsidP="008A698F">
            <w:pPr>
              <w:spacing w:after="108" w:line="259" w:lineRule="auto"/>
              <w:ind w:left="0" w:right="-460" w:firstLine="0"/>
              <w:jc w:val="left"/>
              <w:rPr>
                <w:sz w:val="20"/>
                <w:szCs w:val="20"/>
              </w:rPr>
            </w:pPr>
            <w:r w:rsidRPr="008A698F">
              <w:rPr>
                <w:sz w:val="20"/>
                <w:szCs w:val="20"/>
              </w:rPr>
              <w:t>600</w:t>
            </w:r>
          </w:p>
        </w:tc>
        <w:tc>
          <w:tcPr>
            <w:tcW w:w="1379" w:type="dxa"/>
            <w:noWrap/>
            <w:hideMark/>
          </w:tcPr>
          <w:p w14:paraId="2AE9CF65" w14:textId="77777777" w:rsidR="008A698F" w:rsidRPr="008A698F" w:rsidRDefault="008A698F" w:rsidP="008A698F">
            <w:pPr>
              <w:spacing w:after="108" w:line="259" w:lineRule="auto"/>
              <w:ind w:left="0" w:right="-460" w:firstLine="0"/>
              <w:jc w:val="left"/>
              <w:rPr>
                <w:sz w:val="20"/>
                <w:szCs w:val="20"/>
              </w:rPr>
            </w:pPr>
            <w:r w:rsidRPr="008A698F">
              <w:rPr>
                <w:sz w:val="20"/>
                <w:szCs w:val="20"/>
              </w:rPr>
              <w:t>50</w:t>
            </w:r>
          </w:p>
        </w:tc>
        <w:tc>
          <w:tcPr>
            <w:tcW w:w="1230" w:type="dxa"/>
            <w:noWrap/>
            <w:hideMark/>
          </w:tcPr>
          <w:p w14:paraId="66C62111" w14:textId="77777777" w:rsidR="008A698F" w:rsidRPr="008A698F" w:rsidRDefault="008A698F" w:rsidP="008A698F">
            <w:pPr>
              <w:spacing w:after="108" w:line="259" w:lineRule="auto"/>
              <w:ind w:left="0" w:right="-460" w:firstLine="0"/>
              <w:jc w:val="left"/>
              <w:rPr>
                <w:sz w:val="20"/>
                <w:szCs w:val="20"/>
              </w:rPr>
            </w:pPr>
            <w:r w:rsidRPr="008A698F">
              <w:rPr>
                <w:sz w:val="20"/>
                <w:szCs w:val="20"/>
              </w:rPr>
              <w:t>2000</w:t>
            </w:r>
          </w:p>
        </w:tc>
        <w:tc>
          <w:tcPr>
            <w:tcW w:w="1150" w:type="dxa"/>
            <w:noWrap/>
            <w:hideMark/>
          </w:tcPr>
          <w:p w14:paraId="59EF7F09" w14:textId="77777777" w:rsidR="008A698F" w:rsidRPr="008A698F" w:rsidRDefault="008A698F" w:rsidP="008A698F">
            <w:pPr>
              <w:spacing w:after="108" w:line="259" w:lineRule="auto"/>
              <w:ind w:left="0" w:right="-460" w:firstLine="0"/>
              <w:jc w:val="left"/>
              <w:rPr>
                <w:sz w:val="20"/>
                <w:szCs w:val="20"/>
              </w:rPr>
            </w:pPr>
            <w:r w:rsidRPr="008A698F">
              <w:rPr>
                <w:sz w:val="20"/>
                <w:szCs w:val="20"/>
              </w:rPr>
              <w:t>58.39</w:t>
            </w:r>
          </w:p>
        </w:tc>
        <w:tc>
          <w:tcPr>
            <w:tcW w:w="1183" w:type="dxa"/>
            <w:noWrap/>
            <w:hideMark/>
          </w:tcPr>
          <w:p w14:paraId="53E971C2" w14:textId="77777777" w:rsidR="008A698F" w:rsidRPr="008A698F" w:rsidRDefault="008A698F" w:rsidP="008A698F">
            <w:pPr>
              <w:spacing w:after="108" w:line="259" w:lineRule="auto"/>
              <w:ind w:left="0" w:right="-460" w:firstLine="0"/>
              <w:jc w:val="left"/>
              <w:rPr>
                <w:sz w:val="20"/>
                <w:szCs w:val="20"/>
              </w:rPr>
            </w:pPr>
            <w:r w:rsidRPr="008A698F">
              <w:rPr>
                <w:sz w:val="20"/>
                <w:szCs w:val="20"/>
              </w:rPr>
              <w:t>5.18</w:t>
            </w:r>
          </w:p>
        </w:tc>
        <w:tc>
          <w:tcPr>
            <w:tcW w:w="1016" w:type="dxa"/>
            <w:noWrap/>
            <w:hideMark/>
          </w:tcPr>
          <w:p w14:paraId="3DBDF21F" w14:textId="77777777" w:rsidR="008A698F" w:rsidRPr="008A698F" w:rsidRDefault="008A698F" w:rsidP="008A698F">
            <w:pPr>
              <w:spacing w:after="108" w:line="259" w:lineRule="auto"/>
              <w:ind w:left="0" w:right="-460" w:firstLine="0"/>
              <w:jc w:val="left"/>
              <w:rPr>
                <w:sz w:val="20"/>
                <w:szCs w:val="20"/>
              </w:rPr>
            </w:pPr>
            <w:r w:rsidRPr="008A698F">
              <w:rPr>
                <w:sz w:val="20"/>
                <w:szCs w:val="20"/>
              </w:rPr>
              <w:t>34.59</w:t>
            </w:r>
          </w:p>
        </w:tc>
        <w:tc>
          <w:tcPr>
            <w:tcW w:w="1094" w:type="dxa"/>
            <w:noWrap/>
            <w:hideMark/>
          </w:tcPr>
          <w:p w14:paraId="3AFE7683" w14:textId="77777777" w:rsidR="008A698F" w:rsidRPr="008A698F" w:rsidRDefault="008A698F" w:rsidP="008A698F">
            <w:pPr>
              <w:spacing w:after="108" w:line="259" w:lineRule="auto"/>
              <w:ind w:left="0" w:right="-460" w:firstLine="0"/>
              <w:jc w:val="left"/>
              <w:rPr>
                <w:sz w:val="20"/>
                <w:szCs w:val="20"/>
              </w:rPr>
            </w:pPr>
            <w:r w:rsidRPr="008A698F">
              <w:rPr>
                <w:sz w:val="20"/>
                <w:szCs w:val="20"/>
              </w:rPr>
              <w:t>35.88</w:t>
            </w:r>
          </w:p>
        </w:tc>
      </w:tr>
      <w:tr w:rsidR="008A698F" w:rsidRPr="008A698F" w14:paraId="4905DD14" w14:textId="77777777" w:rsidTr="007F40F6">
        <w:trPr>
          <w:trHeight w:val="221"/>
        </w:trPr>
        <w:tc>
          <w:tcPr>
            <w:tcW w:w="706" w:type="dxa"/>
            <w:noWrap/>
            <w:hideMark/>
          </w:tcPr>
          <w:p w14:paraId="02CF4EB8" w14:textId="77777777" w:rsidR="008A698F" w:rsidRPr="008A698F" w:rsidRDefault="008A698F" w:rsidP="008A698F">
            <w:pPr>
              <w:spacing w:after="108" w:line="259" w:lineRule="auto"/>
              <w:ind w:left="0" w:right="-460" w:firstLine="0"/>
              <w:jc w:val="left"/>
              <w:rPr>
                <w:sz w:val="20"/>
                <w:szCs w:val="20"/>
              </w:rPr>
            </w:pPr>
            <w:r w:rsidRPr="008A698F">
              <w:rPr>
                <w:sz w:val="20"/>
                <w:szCs w:val="20"/>
              </w:rPr>
              <w:t>15</w:t>
            </w:r>
          </w:p>
        </w:tc>
        <w:tc>
          <w:tcPr>
            <w:tcW w:w="1171" w:type="dxa"/>
            <w:noWrap/>
            <w:hideMark/>
          </w:tcPr>
          <w:p w14:paraId="660BAD67" w14:textId="77777777" w:rsidR="008A698F" w:rsidRPr="008A698F" w:rsidRDefault="008A698F" w:rsidP="008A698F">
            <w:pPr>
              <w:spacing w:after="108" w:line="259" w:lineRule="auto"/>
              <w:ind w:left="0" w:right="-460" w:firstLine="0"/>
              <w:jc w:val="left"/>
              <w:rPr>
                <w:sz w:val="20"/>
                <w:szCs w:val="20"/>
              </w:rPr>
            </w:pPr>
            <w:r w:rsidRPr="008A698F">
              <w:rPr>
                <w:sz w:val="20"/>
                <w:szCs w:val="20"/>
              </w:rPr>
              <w:t>300</w:t>
            </w:r>
          </w:p>
        </w:tc>
        <w:tc>
          <w:tcPr>
            <w:tcW w:w="1379" w:type="dxa"/>
            <w:noWrap/>
            <w:hideMark/>
          </w:tcPr>
          <w:p w14:paraId="690829FA" w14:textId="77777777" w:rsidR="008A698F" w:rsidRPr="008A698F" w:rsidRDefault="008A698F" w:rsidP="008A698F">
            <w:pPr>
              <w:spacing w:after="108" w:line="259" w:lineRule="auto"/>
              <w:ind w:left="0" w:right="-460" w:firstLine="0"/>
              <w:jc w:val="left"/>
              <w:rPr>
                <w:sz w:val="20"/>
                <w:szCs w:val="20"/>
              </w:rPr>
            </w:pPr>
            <w:r w:rsidRPr="008A698F">
              <w:rPr>
                <w:sz w:val="20"/>
                <w:szCs w:val="20"/>
              </w:rPr>
              <w:t>50</w:t>
            </w:r>
          </w:p>
        </w:tc>
        <w:tc>
          <w:tcPr>
            <w:tcW w:w="1230" w:type="dxa"/>
            <w:noWrap/>
            <w:hideMark/>
          </w:tcPr>
          <w:p w14:paraId="793F3954" w14:textId="77777777" w:rsidR="008A698F" w:rsidRPr="008A698F" w:rsidRDefault="008A698F" w:rsidP="008A698F">
            <w:pPr>
              <w:spacing w:after="108" w:line="259" w:lineRule="auto"/>
              <w:ind w:left="0" w:right="-460" w:firstLine="0"/>
              <w:jc w:val="left"/>
              <w:rPr>
                <w:sz w:val="20"/>
                <w:szCs w:val="20"/>
              </w:rPr>
            </w:pPr>
            <w:r w:rsidRPr="008A698F">
              <w:rPr>
                <w:sz w:val="20"/>
                <w:szCs w:val="20"/>
              </w:rPr>
              <w:t>2000</w:t>
            </w:r>
          </w:p>
        </w:tc>
        <w:tc>
          <w:tcPr>
            <w:tcW w:w="1150" w:type="dxa"/>
            <w:noWrap/>
            <w:hideMark/>
          </w:tcPr>
          <w:p w14:paraId="09873FBC" w14:textId="77777777" w:rsidR="008A698F" w:rsidRPr="008A698F" w:rsidRDefault="008A698F" w:rsidP="008A698F">
            <w:pPr>
              <w:spacing w:after="108" w:line="259" w:lineRule="auto"/>
              <w:ind w:left="0" w:right="-460" w:firstLine="0"/>
              <w:jc w:val="left"/>
              <w:rPr>
                <w:sz w:val="20"/>
                <w:szCs w:val="20"/>
              </w:rPr>
            </w:pPr>
            <w:r w:rsidRPr="008A698F">
              <w:rPr>
                <w:sz w:val="20"/>
                <w:szCs w:val="20"/>
              </w:rPr>
              <w:t>58.39</w:t>
            </w:r>
          </w:p>
        </w:tc>
        <w:tc>
          <w:tcPr>
            <w:tcW w:w="1183" w:type="dxa"/>
            <w:noWrap/>
            <w:hideMark/>
          </w:tcPr>
          <w:p w14:paraId="24A4B849" w14:textId="77777777" w:rsidR="008A698F" w:rsidRPr="008A698F" w:rsidRDefault="008A698F" w:rsidP="008A698F">
            <w:pPr>
              <w:spacing w:after="108" w:line="259" w:lineRule="auto"/>
              <w:ind w:left="0" w:right="-460" w:firstLine="0"/>
              <w:jc w:val="left"/>
              <w:rPr>
                <w:sz w:val="20"/>
                <w:szCs w:val="20"/>
              </w:rPr>
            </w:pPr>
            <w:r w:rsidRPr="008A698F">
              <w:rPr>
                <w:sz w:val="20"/>
                <w:szCs w:val="20"/>
              </w:rPr>
              <w:t>5.18</w:t>
            </w:r>
          </w:p>
        </w:tc>
        <w:tc>
          <w:tcPr>
            <w:tcW w:w="1016" w:type="dxa"/>
            <w:noWrap/>
            <w:hideMark/>
          </w:tcPr>
          <w:p w14:paraId="5E3E89B5" w14:textId="77777777" w:rsidR="008A698F" w:rsidRPr="008A698F" w:rsidRDefault="008A698F" w:rsidP="008A698F">
            <w:pPr>
              <w:spacing w:after="108" w:line="259" w:lineRule="auto"/>
              <w:ind w:left="0" w:right="-460" w:firstLine="0"/>
              <w:jc w:val="left"/>
              <w:rPr>
                <w:sz w:val="20"/>
                <w:szCs w:val="20"/>
              </w:rPr>
            </w:pPr>
            <w:r w:rsidRPr="008A698F">
              <w:rPr>
                <w:sz w:val="20"/>
                <w:szCs w:val="20"/>
              </w:rPr>
              <w:t>60.16</w:t>
            </w:r>
          </w:p>
        </w:tc>
        <w:tc>
          <w:tcPr>
            <w:tcW w:w="1094" w:type="dxa"/>
            <w:noWrap/>
            <w:hideMark/>
          </w:tcPr>
          <w:p w14:paraId="2035BFA5" w14:textId="77777777" w:rsidR="008A698F" w:rsidRPr="008A698F" w:rsidRDefault="008A698F" w:rsidP="008A698F">
            <w:pPr>
              <w:spacing w:after="108" w:line="259" w:lineRule="auto"/>
              <w:ind w:left="0" w:right="-460" w:firstLine="0"/>
              <w:jc w:val="left"/>
              <w:rPr>
                <w:sz w:val="20"/>
                <w:szCs w:val="20"/>
              </w:rPr>
            </w:pPr>
            <w:r w:rsidRPr="008A698F">
              <w:rPr>
                <w:sz w:val="20"/>
                <w:szCs w:val="20"/>
              </w:rPr>
              <w:t>58.29</w:t>
            </w:r>
          </w:p>
        </w:tc>
      </w:tr>
    </w:tbl>
    <w:p w14:paraId="1052B204" w14:textId="4B27B124" w:rsidR="008A698F" w:rsidRPr="008A698F" w:rsidRDefault="008A698F" w:rsidP="008A698F">
      <w:pPr>
        <w:spacing w:after="108" w:line="259" w:lineRule="auto"/>
        <w:ind w:left="0" w:right="-460" w:firstLine="0"/>
        <w:jc w:val="left"/>
        <w:rPr>
          <w:sz w:val="20"/>
          <w:szCs w:val="20"/>
        </w:rPr>
      </w:pPr>
    </w:p>
    <w:p w14:paraId="7D8B7F2F" w14:textId="5715EE9B" w:rsidR="0013563F" w:rsidRPr="00095318" w:rsidRDefault="007F40F6" w:rsidP="00783908">
      <w:pPr>
        <w:spacing w:after="108" w:line="259" w:lineRule="auto"/>
        <w:ind w:left="0" w:firstLine="0"/>
        <w:jc w:val="left"/>
        <w:rPr>
          <w:szCs w:val="24"/>
        </w:rPr>
      </w:pPr>
      <w:r w:rsidRPr="00095318">
        <w:rPr>
          <w:szCs w:val="24"/>
        </w:rPr>
        <w:t>For the purpose of comparison graph is drawn for biochar predicted vs biochar actual using Microsoft excel using scatter command.</w:t>
      </w:r>
    </w:p>
    <w:p w14:paraId="7F6F89FF" w14:textId="750DE5BB" w:rsidR="007F40F6" w:rsidRDefault="007F40F6" w:rsidP="00783908">
      <w:pPr>
        <w:spacing w:after="108" w:line="259" w:lineRule="auto"/>
        <w:ind w:left="0" w:firstLine="0"/>
        <w:jc w:val="left"/>
        <w:rPr>
          <w:sz w:val="20"/>
          <w:szCs w:val="20"/>
        </w:rPr>
      </w:pPr>
    </w:p>
    <w:p w14:paraId="31333EEE" w14:textId="0F28578E" w:rsidR="007F40F6" w:rsidRDefault="007F40F6" w:rsidP="00783908">
      <w:pPr>
        <w:spacing w:after="108" w:line="259" w:lineRule="auto"/>
        <w:ind w:left="0" w:firstLine="0"/>
        <w:jc w:val="left"/>
        <w:rPr>
          <w:sz w:val="20"/>
          <w:szCs w:val="20"/>
        </w:rPr>
      </w:pPr>
      <w:r>
        <w:rPr>
          <w:noProof/>
        </w:rPr>
        <w:drawing>
          <wp:inline distT="0" distB="0" distL="0" distR="0" wp14:anchorId="48922532" wp14:editId="574977CA">
            <wp:extent cx="4587724" cy="2147248"/>
            <wp:effectExtent l="0" t="0" r="3810" b="5715"/>
            <wp:docPr id="19" name="Content Placeholder 5">
              <a:extLst xmlns:a="http://schemas.openxmlformats.org/drawingml/2006/main">
                <a:ext uri="{FF2B5EF4-FFF2-40B4-BE49-F238E27FC236}">
                  <a16:creationId xmlns:a16="http://schemas.microsoft.com/office/drawing/2014/main" id="{BDED2678-F5EA-4D5E-AC91-860FF447D470}"/>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a:extLst>
                        <a:ext uri="{FF2B5EF4-FFF2-40B4-BE49-F238E27FC236}">
                          <a16:creationId xmlns:a16="http://schemas.microsoft.com/office/drawing/2014/main" id="{BDED2678-F5EA-4D5E-AC91-860FF447D470}"/>
                        </a:ext>
                      </a:extLst>
                    </pic:cNvPr>
                    <pic:cNvPicPr>
                      <a:picLocks noGrp="1" noChangeAspect="1"/>
                    </pic:cNvPicPr>
                  </pic:nvPicPr>
                  <pic:blipFill>
                    <a:blip r:embed="rId30"/>
                    <a:stretch>
                      <a:fillRect/>
                    </a:stretch>
                  </pic:blipFill>
                  <pic:spPr>
                    <a:xfrm>
                      <a:off x="0" y="0"/>
                      <a:ext cx="4598434" cy="2152261"/>
                    </a:xfrm>
                    <a:prstGeom prst="rect">
                      <a:avLst/>
                    </a:prstGeom>
                  </pic:spPr>
                </pic:pic>
              </a:graphicData>
            </a:graphic>
          </wp:inline>
        </w:drawing>
      </w:r>
    </w:p>
    <w:p w14:paraId="19B3AC51" w14:textId="16E1F24E" w:rsidR="002A1D4F" w:rsidRDefault="00637BE0" w:rsidP="00783908">
      <w:pPr>
        <w:spacing w:after="108" w:line="259" w:lineRule="auto"/>
        <w:ind w:left="0" w:firstLine="0"/>
        <w:jc w:val="left"/>
        <w:rPr>
          <w:sz w:val="20"/>
          <w:szCs w:val="20"/>
        </w:rPr>
      </w:pPr>
      <w:r>
        <w:rPr>
          <w:sz w:val="20"/>
          <w:szCs w:val="20"/>
        </w:rPr>
        <w:t xml:space="preserve">                                                                 Figure</w:t>
      </w:r>
      <w:r w:rsidR="006702E8">
        <w:rPr>
          <w:sz w:val="20"/>
          <w:szCs w:val="20"/>
        </w:rPr>
        <w:t xml:space="preserve"> </w:t>
      </w:r>
      <w:r w:rsidR="0078293D">
        <w:rPr>
          <w:sz w:val="20"/>
          <w:szCs w:val="20"/>
        </w:rPr>
        <w:t>6.2</w:t>
      </w:r>
    </w:p>
    <w:p w14:paraId="202EBEC6" w14:textId="77777777" w:rsidR="00637BE0" w:rsidRDefault="00637BE0" w:rsidP="00783908">
      <w:pPr>
        <w:spacing w:after="108" w:line="259" w:lineRule="auto"/>
        <w:ind w:left="0" w:firstLine="0"/>
        <w:jc w:val="left"/>
        <w:rPr>
          <w:sz w:val="20"/>
          <w:szCs w:val="20"/>
        </w:rPr>
      </w:pPr>
    </w:p>
    <w:p w14:paraId="4F4008F6" w14:textId="54FE5DD5" w:rsidR="002A1D4F" w:rsidRPr="00095318" w:rsidRDefault="00637BE0" w:rsidP="00783908">
      <w:pPr>
        <w:spacing w:after="108" w:line="259" w:lineRule="auto"/>
        <w:ind w:left="0" w:firstLine="0"/>
        <w:jc w:val="left"/>
        <w:rPr>
          <w:szCs w:val="24"/>
        </w:rPr>
      </w:pPr>
      <w:r w:rsidRPr="00095318">
        <w:rPr>
          <w:szCs w:val="24"/>
        </w:rPr>
        <w:t xml:space="preserve">It can be seen that the graph is </w:t>
      </w:r>
      <w:r w:rsidR="00693193" w:rsidRPr="00095318">
        <w:rPr>
          <w:szCs w:val="24"/>
        </w:rPr>
        <w:t>well fit</w:t>
      </w:r>
      <w:r w:rsidRPr="00095318">
        <w:rPr>
          <w:szCs w:val="24"/>
        </w:rPr>
        <w:t xml:space="preserve"> as slope is nearly equal to 1 (</w:t>
      </w:r>
      <w:r w:rsidR="00352393" w:rsidRPr="00095318">
        <w:rPr>
          <w:szCs w:val="24"/>
        </w:rPr>
        <w:t xml:space="preserve">slope is </w:t>
      </w:r>
      <w:r w:rsidRPr="00095318">
        <w:rPr>
          <w:szCs w:val="24"/>
        </w:rPr>
        <w:t xml:space="preserve">0.9565 as seen from the figure </w:t>
      </w:r>
      <w:r w:rsidR="006702E8" w:rsidRPr="00095318">
        <w:rPr>
          <w:szCs w:val="24"/>
        </w:rPr>
        <w:t>5.18</w:t>
      </w:r>
      <w:r w:rsidRPr="00095318">
        <w:rPr>
          <w:szCs w:val="24"/>
        </w:rPr>
        <w:t>) and also the intercept being very less</w:t>
      </w:r>
      <w:r w:rsidR="00CA776A" w:rsidRPr="00095318">
        <w:rPr>
          <w:szCs w:val="24"/>
        </w:rPr>
        <w:t xml:space="preserve"> and</w:t>
      </w:r>
      <w:r w:rsidRPr="00095318">
        <w:rPr>
          <w:szCs w:val="24"/>
        </w:rPr>
        <w:t xml:space="preserve"> R square value </w:t>
      </w:r>
      <w:r w:rsidR="00CA776A" w:rsidRPr="00095318">
        <w:rPr>
          <w:szCs w:val="24"/>
        </w:rPr>
        <w:t>=</w:t>
      </w:r>
      <w:r w:rsidRPr="00095318">
        <w:rPr>
          <w:szCs w:val="24"/>
        </w:rPr>
        <w:t xml:space="preserve"> 0.9616 is</w:t>
      </w:r>
      <w:r w:rsidR="00CA776A" w:rsidRPr="00095318">
        <w:rPr>
          <w:szCs w:val="24"/>
        </w:rPr>
        <w:t xml:space="preserve"> also</w:t>
      </w:r>
      <w:r w:rsidRPr="00095318">
        <w:rPr>
          <w:szCs w:val="24"/>
        </w:rPr>
        <w:t xml:space="preserve"> very good.</w:t>
      </w:r>
    </w:p>
    <w:p w14:paraId="076F4DB2" w14:textId="7D1FAD0D" w:rsidR="00693193" w:rsidRPr="00095318" w:rsidRDefault="00693193" w:rsidP="00783908">
      <w:pPr>
        <w:spacing w:after="108" w:line="259" w:lineRule="auto"/>
        <w:ind w:left="0" w:firstLine="0"/>
        <w:jc w:val="left"/>
        <w:rPr>
          <w:szCs w:val="24"/>
        </w:rPr>
      </w:pPr>
      <w:r w:rsidRPr="00095318">
        <w:rPr>
          <w:szCs w:val="24"/>
        </w:rPr>
        <w:t xml:space="preserve">The equation of the curve being: </w:t>
      </w:r>
      <m:oMath>
        <m:r>
          <m:rPr>
            <m:sty m:val="p"/>
          </m:rPr>
          <w:rPr>
            <w:rFonts w:ascii="Cambria Math" w:hAnsi="Cambria Math"/>
            <w:szCs w:val="24"/>
          </w:rPr>
          <m:t>PREDICTED BIOCHAR</m:t>
        </m:r>
        <m:r>
          <m:rPr>
            <m:sty m:val="p"/>
          </m:rPr>
          <w:rPr>
            <w:rFonts w:ascii="Cambria Math"/>
            <w:szCs w:val="24"/>
          </w:rPr>
          <m:t>=0.95</m:t>
        </m:r>
        <m:r>
          <m:rPr>
            <m:sty m:val="p"/>
          </m:rPr>
          <w:rPr>
            <w:rFonts w:ascii="Cambria Math"/>
            <w:szCs w:val="24"/>
          </w:rPr>
          <m:t>*</m:t>
        </m:r>
        <m:r>
          <m:rPr>
            <m:sty m:val="p"/>
          </m:rPr>
          <w:rPr>
            <w:rFonts w:ascii="Cambria Math"/>
            <w:szCs w:val="24"/>
          </w:rPr>
          <m:t>ACTUAL BIOCHAR+1.66</m:t>
        </m:r>
      </m:oMath>
    </w:p>
    <w:p w14:paraId="433EC4F5" w14:textId="77777777" w:rsidR="00693193" w:rsidRPr="00095318" w:rsidRDefault="00693193" w:rsidP="00783908">
      <w:pPr>
        <w:spacing w:after="108" w:line="259" w:lineRule="auto"/>
        <w:ind w:left="0" w:firstLine="0"/>
        <w:jc w:val="left"/>
        <w:rPr>
          <w:szCs w:val="24"/>
        </w:rPr>
      </w:pPr>
    </w:p>
    <w:p w14:paraId="1756AA0E" w14:textId="72C697B3" w:rsidR="006702E8" w:rsidRPr="00095318" w:rsidRDefault="006702E8" w:rsidP="00783908">
      <w:pPr>
        <w:spacing w:after="108" w:line="259" w:lineRule="auto"/>
        <w:ind w:left="0" w:firstLine="0"/>
        <w:jc w:val="left"/>
        <w:rPr>
          <w:szCs w:val="24"/>
        </w:rPr>
      </w:pPr>
    </w:p>
    <w:p w14:paraId="5DE750E0" w14:textId="77777777" w:rsidR="00D67B47" w:rsidRDefault="00D67B47" w:rsidP="00783908">
      <w:pPr>
        <w:spacing w:after="108" w:line="259" w:lineRule="auto"/>
        <w:ind w:left="0" w:firstLine="0"/>
        <w:jc w:val="left"/>
        <w:rPr>
          <w:b/>
          <w:bCs/>
          <w:sz w:val="20"/>
          <w:szCs w:val="20"/>
        </w:rPr>
      </w:pPr>
    </w:p>
    <w:p w14:paraId="1372B143" w14:textId="77777777" w:rsidR="00D67B47" w:rsidRDefault="00D67B47" w:rsidP="00783908">
      <w:pPr>
        <w:spacing w:after="108" w:line="259" w:lineRule="auto"/>
        <w:ind w:left="0" w:firstLine="0"/>
        <w:jc w:val="left"/>
        <w:rPr>
          <w:b/>
          <w:bCs/>
          <w:sz w:val="20"/>
          <w:szCs w:val="20"/>
        </w:rPr>
      </w:pPr>
    </w:p>
    <w:p w14:paraId="54D792D8" w14:textId="77777777" w:rsidR="00D67B47" w:rsidRDefault="00D67B47" w:rsidP="00783908">
      <w:pPr>
        <w:spacing w:after="108" w:line="259" w:lineRule="auto"/>
        <w:ind w:left="0" w:firstLine="0"/>
        <w:jc w:val="left"/>
        <w:rPr>
          <w:b/>
          <w:bCs/>
          <w:sz w:val="20"/>
          <w:szCs w:val="20"/>
        </w:rPr>
      </w:pPr>
    </w:p>
    <w:p w14:paraId="65402715" w14:textId="77777777" w:rsidR="00D67B47" w:rsidRDefault="00D67B47" w:rsidP="00783908">
      <w:pPr>
        <w:spacing w:after="108" w:line="259" w:lineRule="auto"/>
        <w:ind w:left="0" w:firstLine="0"/>
        <w:jc w:val="left"/>
        <w:rPr>
          <w:b/>
          <w:bCs/>
          <w:sz w:val="20"/>
          <w:szCs w:val="20"/>
        </w:rPr>
      </w:pPr>
    </w:p>
    <w:p w14:paraId="46CF39CC" w14:textId="77777777" w:rsidR="00D67B47" w:rsidRDefault="00D67B47" w:rsidP="00783908">
      <w:pPr>
        <w:spacing w:after="108" w:line="259" w:lineRule="auto"/>
        <w:ind w:left="0" w:firstLine="0"/>
        <w:jc w:val="left"/>
        <w:rPr>
          <w:b/>
          <w:bCs/>
          <w:sz w:val="20"/>
          <w:szCs w:val="20"/>
        </w:rPr>
      </w:pPr>
    </w:p>
    <w:p w14:paraId="0987D19B" w14:textId="77777777" w:rsidR="00D67B47" w:rsidRDefault="00D67B47" w:rsidP="00783908">
      <w:pPr>
        <w:spacing w:after="108" w:line="259" w:lineRule="auto"/>
        <w:ind w:left="0" w:firstLine="0"/>
        <w:jc w:val="left"/>
        <w:rPr>
          <w:b/>
          <w:bCs/>
          <w:sz w:val="20"/>
          <w:szCs w:val="20"/>
        </w:rPr>
      </w:pPr>
    </w:p>
    <w:p w14:paraId="7E9AC890" w14:textId="77777777" w:rsidR="00D67B47" w:rsidRDefault="00D67B47" w:rsidP="00783908">
      <w:pPr>
        <w:spacing w:after="108" w:line="259" w:lineRule="auto"/>
        <w:ind w:left="0" w:firstLine="0"/>
        <w:jc w:val="left"/>
        <w:rPr>
          <w:b/>
          <w:bCs/>
          <w:sz w:val="20"/>
          <w:szCs w:val="20"/>
        </w:rPr>
      </w:pPr>
    </w:p>
    <w:p w14:paraId="7F80D28E" w14:textId="77777777" w:rsidR="00D67B47" w:rsidRDefault="00D67B47" w:rsidP="00783908">
      <w:pPr>
        <w:spacing w:after="108" w:line="259" w:lineRule="auto"/>
        <w:ind w:left="0" w:firstLine="0"/>
        <w:jc w:val="left"/>
        <w:rPr>
          <w:b/>
          <w:bCs/>
          <w:sz w:val="20"/>
          <w:szCs w:val="20"/>
        </w:rPr>
      </w:pPr>
    </w:p>
    <w:p w14:paraId="73E7523A" w14:textId="77777777" w:rsidR="00D67B47" w:rsidRDefault="00D67B47" w:rsidP="00783908">
      <w:pPr>
        <w:spacing w:after="108" w:line="259" w:lineRule="auto"/>
        <w:ind w:left="0" w:firstLine="0"/>
        <w:jc w:val="left"/>
        <w:rPr>
          <w:b/>
          <w:bCs/>
          <w:sz w:val="20"/>
          <w:szCs w:val="20"/>
        </w:rPr>
      </w:pPr>
    </w:p>
    <w:p w14:paraId="1D1244AA" w14:textId="77777777" w:rsidR="00D67B47" w:rsidRDefault="00D67B47" w:rsidP="00783908">
      <w:pPr>
        <w:spacing w:after="108" w:line="259" w:lineRule="auto"/>
        <w:ind w:left="0" w:firstLine="0"/>
        <w:jc w:val="left"/>
        <w:rPr>
          <w:b/>
          <w:bCs/>
          <w:sz w:val="20"/>
          <w:szCs w:val="20"/>
        </w:rPr>
      </w:pPr>
    </w:p>
    <w:p w14:paraId="2FA61B87" w14:textId="77777777" w:rsidR="00D67B47" w:rsidRDefault="00D67B47" w:rsidP="00783908">
      <w:pPr>
        <w:spacing w:after="108" w:line="259" w:lineRule="auto"/>
        <w:ind w:left="0" w:firstLine="0"/>
        <w:jc w:val="left"/>
        <w:rPr>
          <w:b/>
          <w:bCs/>
          <w:sz w:val="20"/>
          <w:szCs w:val="20"/>
        </w:rPr>
      </w:pPr>
    </w:p>
    <w:p w14:paraId="0F098C56" w14:textId="77777777" w:rsidR="00D67B47" w:rsidRDefault="00D67B47" w:rsidP="00783908">
      <w:pPr>
        <w:spacing w:after="108" w:line="259" w:lineRule="auto"/>
        <w:ind w:left="0" w:firstLine="0"/>
        <w:jc w:val="left"/>
        <w:rPr>
          <w:b/>
          <w:bCs/>
          <w:sz w:val="20"/>
          <w:szCs w:val="20"/>
        </w:rPr>
      </w:pPr>
    </w:p>
    <w:p w14:paraId="1210C64C" w14:textId="77777777" w:rsidR="00D67B47" w:rsidRDefault="00D67B47" w:rsidP="00783908">
      <w:pPr>
        <w:spacing w:after="108" w:line="259" w:lineRule="auto"/>
        <w:ind w:left="0" w:firstLine="0"/>
        <w:jc w:val="left"/>
        <w:rPr>
          <w:b/>
          <w:bCs/>
          <w:sz w:val="20"/>
          <w:szCs w:val="20"/>
        </w:rPr>
      </w:pPr>
    </w:p>
    <w:p w14:paraId="54EC8820" w14:textId="77777777" w:rsidR="00D67B47" w:rsidRDefault="00D67B47" w:rsidP="00783908">
      <w:pPr>
        <w:spacing w:after="108" w:line="259" w:lineRule="auto"/>
        <w:ind w:left="0" w:firstLine="0"/>
        <w:jc w:val="left"/>
        <w:rPr>
          <w:b/>
          <w:bCs/>
          <w:sz w:val="20"/>
          <w:szCs w:val="20"/>
        </w:rPr>
      </w:pPr>
    </w:p>
    <w:p w14:paraId="5501E174" w14:textId="77777777" w:rsidR="00D67B47" w:rsidRDefault="00D67B47" w:rsidP="00783908">
      <w:pPr>
        <w:spacing w:after="108" w:line="259" w:lineRule="auto"/>
        <w:ind w:left="0" w:firstLine="0"/>
        <w:jc w:val="left"/>
        <w:rPr>
          <w:b/>
          <w:bCs/>
          <w:sz w:val="20"/>
          <w:szCs w:val="20"/>
        </w:rPr>
      </w:pPr>
    </w:p>
    <w:p w14:paraId="741EB47D" w14:textId="77777777" w:rsidR="00D67B47" w:rsidRDefault="00D67B47" w:rsidP="00783908">
      <w:pPr>
        <w:spacing w:after="108" w:line="259" w:lineRule="auto"/>
        <w:ind w:left="0" w:firstLine="0"/>
        <w:jc w:val="left"/>
        <w:rPr>
          <w:b/>
          <w:bCs/>
          <w:sz w:val="20"/>
          <w:szCs w:val="20"/>
        </w:rPr>
      </w:pPr>
    </w:p>
    <w:p w14:paraId="4CE5AD5F" w14:textId="77777777" w:rsidR="00D67B47" w:rsidRDefault="00D67B47" w:rsidP="00783908">
      <w:pPr>
        <w:spacing w:after="108" w:line="259" w:lineRule="auto"/>
        <w:ind w:left="0" w:firstLine="0"/>
        <w:jc w:val="left"/>
        <w:rPr>
          <w:b/>
          <w:bCs/>
          <w:sz w:val="20"/>
          <w:szCs w:val="20"/>
        </w:rPr>
      </w:pPr>
    </w:p>
    <w:p w14:paraId="7BFE4FFA" w14:textId="77777777" w:rsidR="00D67B47" w:rsidRDefault="00D67B47" w:rsidP="00783908">
      <w:pPr>
        <w:spacing w:after="108" w:line="259" w:lineRule="auto"/>
        <w:ind w:left="0" w:firstLine="0"/>
        <w:jc w:val="left"/>
        <w:rPr>
          <w:b/>
          <w:bCs/>
          <w:sz w:val="20"/>
          <w:szCs w:val="20"/>
        </w:rPr>
      </w:pPr>
    </w:p>
    <w:p w14:paraId="06C6D173" w14:textId="77777777" w:rsidR="00D67B47" w:rsidRDefault="00D67B47" w:rsidP="00783908">
      <w:pPr>
        <w:spacing w:after="108" w:line="259" w:lineRule="auto"/>
        <w:ind w:left="0" w:firstLine="0"/>
        <w:jc w:val="left"/>
        <w:rPr>
          <w:b/>
          <w:bCs/>
          <w:sz w:val="20"/>
          <w:szCs w:val="20"/>
        </w:rPr>
      </w:pPr>
    </w:p>
    <w:p w14:paraId="6FE01AE5" w14:textId="77777777" w:rsidR="00D67B47" w:rsidRDefault="00D67B47" w:rsidP="00783908">
      <w:pPr>
        <w:spacing w:after="108" w:line="259" w:lineRule="auto"/>
        <w:ind w:left="0" w:firstLine="0"/>
        <w:jc w:val="left"/>
        <w:rPr>
          <w:b/>
          <w:bCs/>
          <w:sz w:val="20"/>
          <w:szCs w:val="20"/>
        </w:rPr>
      </w:pPr>
    </w:p>
    <w:p w14:paraId="2F8D417B" w14:textId="77777777" w:rsidR="00D67B47" w:rsidRDefault="00D67B47" w:rsidP="00783908">
      <w:pPr>
        <w:spacing w:after="108" w:line="259" w:lineRule="auto"/>
        <w:ind w:left="0" w:firstLine="0"/>
        <w:jc w:val="left"/>
        <w:rPr>
          <w:b/>
          <w:bCs/>
          <w:sz w:val="20"/>
          <w:szCs w:val="20"/>
        </w:rPr>
      </w:pPr>
    </w:p>
    <w:p w14:paraId="66D7DDD7" w14:textId="71D09F27" w:rsidR="00D67B47" w:rsidRDefault="00D67B47" w:rsidP="00783908">
      <w:pPr>
        <w:spacing w:after="108" w:line="259" w:lineRule="auto"/>
        <w:ind w:left="0" w:firstLine="0"/>
        <w:jc w:val="left"/>
        <w:rPr>
          <w:b/>
          <w:bCs/>
          <w:sz w:val="20"/>
          <w:szCs w:val="20"/>
        </w:rPr>
      </w:pPr>
    </w:p>
    <w:p w14:paraId="6B76A269" w14:textId="77777777" w:rsidR="00095318" w:rsidRDefault="00095318" w:rsidP="00783908">
      <w:pPr>
        <w:spacing w:after="108" w:line="259" w:lineRule="auto"/>
        <w:ind w:left="0" w:firstLine="0"/>
        <w:jc w:val="left"/>
        <w:rPr>
          <w:b/>
          <w:bCs/>
          <w:sz w:val="20"/>
          <w:szCs w:val="20"/>
        </w:rPr>
      </w:pPr>
    </w:p>
    <w:p w14:paraId="2C6B1FB3" w14:textId="77777777" w:rsidR="00D67B47" w:rsidRDefault="00D67B47" w:rsidP="00783908">
      <w:pPr>
        <w:spacing w:after="108" w:line="259" w:lineRule="auto"/>
        <w:ind w:left="0" w:firstLine="0"/>
        <w:jc w:val="left"/>
        <w:rPr>
          <w:b/>
          <w:bCs/>
          <w:sz w:val="20"/>
          <w:szCs w:val="20"/>
        </w:rPr>
      </w:pPr>
    </w:p>
    <w:p w14:paraId="7B3044A4" w14:textId="2E464DAA" w:rsidR="00B1773B" w:rsidRDefault="00B1773B" w:rsidP="00F1261D">
      <w:pPr>
        <w:spacing w:after="108" w:line="259" w:lineRule="auto"/>
        <w:ind w:left="0" w:firstLine="0"/>
        <w:jc w:val="left"/>
        <w:rPr>
          <w:b/>
          <w:bCs/>
        </w:rPr>
      </w:pPr>
      <w:r>
        <w:rPr>
          <w:b/>
          <w:bCs/>
        </w:rPr>
        <w:t xml:space="preserve">7. </w:t>
      </w:r>
      <w:r w:rsidR="00095318">
        <w:rPr>
          <w:b/>
          <w:bCs/>
        </w:rPr>
        <w:t>CONCLUSION</w:t>
      </w:r>
    </w:p>
    <w:p w14:paraId="34C0968C" w14:textId="77777777" w:rsidR="004267E8" w:rsidRDefault="00B1773B" w:rsidP="00F1261D">
      <w:pPr>
        <w:spacing w:after="108" w:line="259" w:lineRule="auto"/>
        <w:ind w:left="0" w:firstLine="0"/>
        <w:jc w:val="left"/>
        <w:rPr>
          <w:b/>
          <w:bCs/>
        </w:rPr>
      </w:pPr>
      <w:r>
        <w:rPr>
          <w:b/>
          <w:bCs/>
        </w:rPr>
        <w:t xml:space="preserve">    </w:t>
      </w:r>
    </w:p>
    <w:p w14:paraId="7C4B57D2" w14:textId="1AE733E9" w:rsidR="004267E8" w:rsidRDefault="00B1773B" w:rsidP="00F1261D">
      <w:pPr>
        <w:spacing w:after="108" w:line="259" w:lineRule="auto"/>
        <w:ind w:left="0" w:firstLine="0"/>
        <w:jc w:val="left"/>
        <w:rPr>
          <w:b/>
          <w:bCs/>
          <w:szCs w:val="24"/>
        </w:rPr>
      </w:pPr>
      <w:r w:rsidRPr="009261D5">
        <w:rPr>
          <w:szCs w:val="24"/>
        </w:rPr>
        <w:t>From table</w:t>
      </w:r>
      <w:r w:rsidR="004267E8" w:rsidRPr="009261D5">
        <w:rPr>
          <w:szCs w:val="24"/>
        </w:rPr>
        <w:t xml:space="preserve"> 3.10</w:t>
      </w:r>
      <w:r w:rsidRPr="009261D5">
        <w:rPr>
          <w:szCs w:val="24"/>
        </w:rPr>
        <w:t xml:space="preserve"> it can be said that temperature, residence time, power, volatile content, hydrogen percentage are the significant parameters (parameters that effect the biochar output) as their P values are less than 0.05.</w:t>
      </w:r>
      <w:r w:rsidR="00F1261D" w:rsidRPr="009261D5">
        <w:rPr>
          <w:b/>
          <w:bCs/>
          <w:szCs w:val="24"/>
          <w:u w:val="single"/>
        </w:rPr>
        <w:t xml:space="preserve">        </w:t>
      </w:r>
      <w:r w:rsidR="00F1261D" w:rsidRPr="009261D5">
        <w:rPr>
          <w:szCs w:val="24"/>
        </w:rPr>
        <w:t xml:space="preserve">                       </w:t>
      </w:r>
    </w:p>
    <w:p w14:paraId="32BF408C" w14:textId="77777777" w:rsidR="009261D5" w:rsidRPr="009261D5" w:rsidRDefault="009261D5" w:rsidP="00F1261D">
      <w:pPr>
        <w:spacing w:after="108" w:line="259" w:lineRule="auto"/>
        <w:ind w:left="0" w:firstLine="0"/>
        <w:jc w:val="left"/>
        <w:rPr>
          <w:b/>
          <w:bCs/>
          <w:szCs w:val="24"/>
        </w:rPr>
      </w:pPr>
    </w:p>
    <w:p w14:paraId="5C44181A" w14:textId="5B5C3ADF" w:rsidR="00F1261D" w:rsidRPr="009261D5" w:rsidRDefault="00F1261D" w:rsidP="00F1261D">
      <w:pPr>
        <w:spacing w:after="108" w:line="259" w:lineRule="auto"/>
        <w:ind w:left="0" w:firstLine="0"/>
        <w:jc w:val="left"/>
        <w:rPr>
          <w:b/>
          <w:bCs/>
          <w:szCs w:val="24"/>
          <w:u w:val="single"/>
        </w:rPr>
      </w:pPr>
      <w:r w:rsidRPr="009261D5">
        <w:rPr>
          <w:szCs w:val="24"/>
        </w:rPr>
        <w:t>From ternary plots it can be seen that:</w:t>
      </w:r>
    </w:p>
    <w:p w14:paraId="09A6EAB3" w14:textId="77777777" w:rsidR="00F1261D" w:rsidRPr="009261D5" w:rsidRDefault="00F1261D" w:rsidP="00F1261D">
      <w:pPr>
        <w:spacing w:after="108" w:line="259" w:lineRule="auto"/>
        <w:jc w:val="left"/>
        <w:rPr>
          <w:szCs w:val="24"/>
        </w:rPr>
      </w:pPr>
      <w:r w:rsidRPr="009261D5">
        <w:rPr>
          <w:szCs w:val="24"/>
        </w:rPr>
        <w:t>For ‘C+H’ value around 50% and comparatively lesser values of ‘N+S’ and relatively higher values of oxygen content biochar content is comparatively more.</w:t>
      </w:r>
    </w:p>
    <w:p w14:paraId="179FA099" w14:textId="117D441F" w:rsidR="006702E8" w:rsidRPr="009261D5" w:rsidRDefault="00F1261D" w:rsidP="00F1261D">
      <w:pPr>
        <w:spacing w:after="108" w:line="259" w:lineRule="auto"/>
        <w:jc w:val="left"/>
        <w:rPr>
          <w:szCs w:val="24"/>
        </w:rPr>
      </w:pPr>
      <w:r w:rsidRPr="009261D5">
        <w:rPr>
          <w:szCs w:val="24"/>
        </w:rPr>
        <w:t>For a relatively lower value of ash content and higher values of volatile content, biochar output is more.</w:t>
      </w:r>
    </w:p>
    <w:p w14:paraId="0DAB155C" w14:textId="77777777" w:rsidR="00F1261D" w:rsidRPr="009261D5" w:rsidRDefault="00F1261D" w:rsidP="00F1261D">
      <w:pPr>
        <w:spacing w:after="108" w:line="259" w:lineRule="auto"/>
        <w:jc w:val="left"/>
        <w:rPr>
          <w:szCs w:val="24"/>
        </w:rPr>
      </w:pPr>
    </w:p>
    <w:p w14:paraId="75083E36" w14:textId="176ED20F" w:rsidR="00F1261D" w:rsidRPr="009261D5" w:rsidRDefault="00F1261D" w:rsidP="00F1261D">
      <w:pPr>
        <w:spacing w:after="108" w:line="259" w:lineRule="auto"/>
        <w:jc w:val="left"/>
        <w:rPr>
          <w:szCs w:val="24"/>
        </w:rPr>
      </w:pPr>
      <w:r w:rsidRPr="009261D5">
        <w:rPr>
          <w:szCs w:val="24"/>
        </w:rPr>
        <w:t xml:space="preserve">From results from regression </w:t>
      </w:r>
      <w:proofErr w:type="gramStart"/>
      <w:r w:rsidRPr="009261D5">
        <w:rPr>
          <w:szCs w:val="24"/>
        </w:rPr>
        <w:t>models</w:t>
      </w:r>
      <w:proofErr w:type="gramEnd"/>
      <w:r w:rsidRPr="009261D5">
        <w:rPr>
          <w:szCs w:val="24"/>
        </w:rPr>
        <w:t xml:space="preserve"> it can be seen that:</w:t>
      </w:r>
    </w:p>
    <w:p w14:paraId="4062AB9C" w14:textId="3B8BF869" w:rsidR="006702E8" w:rsidRPr="009261D5" w:rsidRDefault="006702E8" w:rsidP="006702E8">
      <w:pPr>
        <w:spacing w:after="108" w:line="259" w:lineRule="auto"/>
        <w:rPr>
          <w:szCs w:val="24"/>
        </w:rPr>
      </w:pPr>
      <w:r w:rsidRPr="009261D5">
        <w:rPr>
          <w:szCs w:val="24"/>
        </w:rPr>
        <w:t>Linear regression model which was the first trail model cannot be used as the accuracy acquired is too low</w:t>
      </w:r>
      <w:r w:rsidR="00B22A46" w:rsidRPr="009261D5">
        <w:rPr>
          <w:szCs w:val="24"/>
        </w:rPr>
        <w:t xml:space="preserve"> </w:t>
      </w:r>
      <w:r w:rsidRPr="009261D5">
        <w:rPr>
          <w:szCs w:val="24"/>
        </w:rPr>
        <w:t>(0.68) to consider.</w:t>
      </w:r>
    </w:p>
    <w:p w14:paraId="245E61AE" w14:textId="77777777" w:rsidR="006702E8" w:rsidRPr="009261D5" w:rsidRDefault="006702E8" w:rsidP="006702E8">
      <w:pPr>
        <w:spacing w:after="108" w:line="259" w:lineRule="auto"/>
        <w:jc w:val="left"/>
        <w:rPr>
          <w:szCs w:val="24"/>
        </w:rPr>
      </w:pPr>
      <w:r w:rsidRPr="009261D5">
        <w:rPr>
          <w:szCs w:val="24"/>
        </w:rPr>
        <w:t>Other models are to be incorporated for better results.</w:t>
      </w:r>
    </w:p>
    <w:p w14:paraId="53D627CD" w14:textId="0FAFE311" w:rsidR="006702E8" w:rsidRPr="009261D5" w:rsidRDefault="006702E8" w:rsidP="006702E8">
      <w:pPr>
        <w:spacing w:after="108" w:line="259" w:lineRule="auto"/>
        <w:jc w:val="left"/>
        <w:rPr>
          <w:szCs w:val="24"/>
        </w:rPr>
      </w:pPr>
      <w:r w:rsidRPr="009261D5">
        <w:rPr>
          <w:szCs w:val="24"/>
        </w:rPr>
        <w:t>Of all the used regression models, random forest regressor gave the best test score=91%</w:t>
      </w:r>
      <w:r w:rsidR="00B22A46" w:rsidRPr="009261D5">
        <w:rPr>
          <w:szCs w:val="24"/>
        </w:rPr>
        <w:t xml:space="preserve"> </w:t>
      </w:r>
      <w:r w:rsidRPr="009261D5">
        <w:rPr>
          <w:szCs w:val="24"/>
        </w:rPr>
        <w:t>(accuracy), so this model works for the data used.</w:t>
      </w:r>
    </w:p>
    <w:p w14:paraId="51A2073C" w14:textId="73D12DEF" w:rsidR="005E4F7F" w:rsidRPr="009261D5" w:rsidRDefault="006702E8" w:rsidP="005E4F7F">
      <w:pPr>
        <w:spacing w:after="108" w:line="259" w:lineRule="auto"/>
        <w:jc w:val="left"/>
        <w:rPr>
          <w:szCs w:val="24"/>
        </w:rPr>
      </w:pPr>
      <w:r w:rsidRPr="009261D5">
        <w:rPr>
          <w:szCs w:val="24"/>
        </w:rPr>
        <w:t xml:space="preserve">From graphical inference also it can be seen that </w:t>
      </w:r>
      <w:r w:rsidR="002B5D69" w:rsidRPr="009261D5">
        <w:rPr>
          <w:szCs w:val="24"/>
        </w:rPr>
        <w:t xml:space="preserve">graph’s </w:t>
      </w:r>
      <w:r w:rsidRPr="009261D5">
        <w:rPr>
          <w:szCs w:val="24"/>
        </w:rPr>
        <w:t xml:space="preserve">R-square value=0.96, </w:t>
      </w:r>
      <w:r w:rsidR="002B5D69" w:rsidRPr="009261D5">
        <w:rPr>
          <w:szCs w:val="24"/>
        </w:rPr>
        <w:t xml:space="preserve">also line’s </w:t>
      </w:r>
      <w:r w:rsidRPr="009261D5">
        <w:rPr>
          <w:szCs w:val="24"/>
        </w:rPr>
        <w:t>slope is nearly equal to 1 and also the intercept is very less</w:t>
      </w:r>
      <w:r w:rsidR="002B5D69" w:rsidRPr="009261D5">
        <w:rPr>
          <w:szCs w:val="24"/>
        </w:rPr>
        <w:t xml:space="preserve"> which means the model is accurate.</w:t>
      </w:r>
    </w:p>
    <w:p w14:paraId="22943F8A" w14:textId="421E73E9" w:rsidR="005E4F7F" w:rsidRDefault="005E4F7F" w:rsidP="005E4F7F">
      <w:pPr>
        <w:spacing w:after="108" w:line="259" w:lineRule="auto"/>
        <w:jc w:val="left"/>
        <w:rPr>
          <w:sz w:val="20"/>
          <w:szCs w:val="20"/>
        </w:rPr>
      </w:pPr>
    </w:p>
    <w:p w14:paraId="5E8C46F7" w14:textId="77777777" w:rsidR="00760D5E" w:rsidRDefault="00760D5E" w:rsidP="005E4F7F">
      <w:pPr>
        <w:spacing w:after="108" w:line="259" w:lineRule="auto"/>
        <w:jc w:val="left"/>
        <w:rPr>
          <w:b/>
          <w:bCs/>
          <w:sz w:val="20"/>
          <w:szCs w:val="20"/>
        </w:rPr>
      </w:pPr>
    </w:p>
    <w:p w14:paraId="68E4B173" w14:textId="77777777" w:rsidR="00760D5E" w:rsidRDefault="00760D5E" w:rsidP="005E4F7F">
      <w:pPr>
        <w:spacing w:after="108" w:line="259" w:lineRule="auto"/>
        <w:jc w:val="left"/>
        <w:rPr>
          <w:b/>
          <w:bCs/>
          <w:sz w:val="20"/>
          <w:szCs w:val="20"/>
        </w:rPr>
      </w:pPr>
    </w:p>
    <w:p w14:paraId="31DE65DC" w14:textId="77777777" w:rsidR="00760D5E" w:rsidRDefault="00760D5E" w:rsidP="005E4F7F">
      <w:pPr>
        <w:spacing w:after="108" w:line="259" w:lineRule="auto"/>
        <w:jc w:val="left"/>
        <w:rPr>
          <w:b/>
          <w:bCs/>
          <w:sz w:val="20"/>
          <w:szCs w:val="20"/>
        </w:rPr>
      </w:pPr>
    </w:p>
    <w:p w14:paraId="77D8A8FA" w14:textId="77777777" w:rsidR="00760D5E" w:rsidRDefault="00760D5E" w:rsidP="005E4F7F">
      <w:pPr>
        <w:spacing w:after="108" w:line="259" w:lineRule="auto"/>
        <w:jc w:val="left"/>
        <w:rPr>
          <w:b/>
          <w:bCs/>
          <w:sz w:val="20"/>
          <w:szCs w:val="20"/>
        </w:rPr>
      </w:pPr>
    </w:p>
    <w:p w14:paraId="60CEC84D" w14:textId="77777777" w:rsidR="00760D5E" w:rsidRDefault="00760D5E" w:rsidP="005E4F7F">
      <w:pPr>
        <w:spacing w:after="108" w:line="259" w:lineRule="auto"/>
        <w:jc w:val="left"/>
        <w:rPr>
          <w:b/>
          <w:bCs/>
          <w:sz w:val="20"/>
          <w:szCs w:val="20"/>
        </w:rPr>
      </w:pPr>
    </w:p>
    <w:p w14:paraId="79C4EDCE" w14:textId="77777777" w:rsidR="00760D5E" w:rsidRDefault="00760D5E" w:rsidP="005E4F7F">
      <w:pPr>
        <w:spacing w:after="108" w:line="259" w:lineRule="auto"/>
        <w:jc w:val="left"/>
        <w:rPr>
          <w:b/>
          <w:bCs/>
          <w:sz w:val="20"/>
          <w:szCs w:val="20"/>
        </w:rPr>
      </w:pPr>
    </w:p>
    <w:p w14:paraId="4B624F67" w14:textId="77777777" w:rsidR="00760D5E" w:rsidRDefault="00760D5E" w:rsidP="005E4F7F">
      <w:pPr>
        <w:spacing w:after="108" w:line="259" w:lineRule="auto"/>
        <w:jc w:val="left"/>
        <w:rPr>
          <w:b/>
          <w:bCs/>
          <w:sz w:val="20"/>
          <w:szCs w:val="20"/>
        </w:rPr>
      </w:pPr>
    </w:p>
    <w:p w14:paraId="5B493212" w14:textId="77777777" w:rsidR="00760D5E" w:rsidRDefault="00760D5E" w:rsidP="005E4F7F">
      <w:pPr>
        <w:spacing w:after="108" w:line="259" w:lineRule="auto"/>
        <w:jc w:val="left"/>
        <w:rPr>
          <w:b/>
          <w:bCs/>
          <w:sz w:val="20"/>
          <w:szCs w:val="20"/>
        </w:rPr>
      </w:pPr>
    </w:p>
    <w:p w14:paraId="468BEF23" w14:textId="77777777" w:rsidR="00760D5E" w:rsidRDefault="00760D5E" w:rsidP="005E4F7F">
      <w:pPr>
        <w:spacing w:after="108" w:line="259" w:lineRule="auto"/>
        <w:jc w:val="left"/>
        <w:rPr>
          <w:b/>
          <w:bCs/>
          <w:sz w:val="20"/>
          <w:szCs w:val="20"/>
        </w:rPr>
      </w:pPr>
    </w:p>
    <w:p w14:paraId="2642C4FD" w14:textId="77777777" w:rsidR="00760D5E" w:rsidRDefault="00760D5E" w:rsidP="005E4F7F">
      <w:pPr>
        <w:spacing w:after="108" w:line="259" w:lineRule="auto"/>
        <w:jc w:val="left"/>
        <w:rPr>
          <w:b/>
          <w:bCs/>
          <w:sz w:val="20"/>
          <w:szCs w:val="20"/>
        </w:rPr>
      </w:pPr>
    </w:p>
    <w:p w14:paraId="16927F17" w14:textId="77777777" w:rsidR="00760D5E" w:rsidRDefault="00760D5E" w:rsidP="005E4F7F">
      <w:pPr>
        <w:spacing w:after="108" w:line="259" w:lineRule="auto"/>
        <w:jc w:val="left"/>
        <w:rPr>
          <w:b/>
          <w:bCs/>
          <w:sz w:val="20"/>
          <w:szCs w:val="20"/>
        </w:rPr>
      </w:pPr>
    </w:p>
    <w:p w14:paraId="79422EAD" w14:textId="77777777" w:rsidR="00760D5E" w:rsidRDefault="00760D5E" w:rsidP="005E4F7F">
      <w:pPr>
        <w:spacing w:after="108" w:line="259" w:lineRule="auto"/>
        <w:jc w:val="left"/>
        <w:rPr>
          <w:b/>
          <w:bCs/>
          <w:sz w:val="20"/>
          <w:szCs w:val="20"/>
        </w:rPr>
      </w:pPr>
    </w:p>
    <w:p w14:paraId="1EE042FE" w14:textId="77777777" w:rsidR="00760D5E" w:rsidRDefault="00760D5E" w:rsidP="005E4F7F">
      <w:pPr>
        <w:spacing w:after="108" w:line="259" w:lineRule="auto"/>
        <w:jc w:val="left"/>
        <w:rPr>
          <w:b/>
          <w:bCs/>
          <w:sz w:val="20"/>
          <w:szCs w:val="20"/>
        </w:rPr>
      </w:pPr>
    </w:p>
    <w:p w14:paraId="1306B8AA" w14:textId="77777777" w:rsidR="00760D5E" w:rsidRDefault="00760D5E" w:rsidP="005E4F7F">
      <w:pPr>
        <w:spacing w:after="108" w:line="259" w:lineRule="auto"/>
        <w:jc w:val="left"/>
        <w:rPr>
          <w:b/>
          <w:bCs/>
          <w:sz w:val="20"/>
          <w:szCs w:val="20"/>
        </w:rPr>
      </w:pPr>
    </w:p>
    <w:p w14:paraId="53DFBC84" w14:textId="77777777" w:rsidR="00760D5E" w:rsidRDefault="00760D5E" w:rsidP="005E4F7F">
      <w:pPr>
        <w:spacing w:after="108" w:line="259" w:lineRule="auto"/>
        <w:jc w:val="left"/>
        <w:rPr>
          <w:b/>
          <w:bCs/>
          <w:sz w:val="20"/>
          <w:szCs w:val="20"/>
        </w:rPr>
      </w:pPr>
    </w:p>
    <w:p w14:paraId="1B1A4E25" w14:textId="77777777" w:rsidR="00760D5E" w:rsidRDefault="00760D5E" w:rsidP="005E4F7F">
      <w:pPr>
        <w:spacing w:after="108" w:line="259" w:lineRule="auto"/>
        <w:jc w:val="left"/>
        <w:rPr>
          <w:b/>
          <w:bCs/>
          <w:sz w:val="20"/>
          <w:szCs w:val="20"/>
        </w:rPr>
      </w:pPr>
    </w:p>
    <w:p w14:paraId="0B686F23" w14:textId="77777777" w:rsidR="00095318" w:rsidRDefault="00095318" w:rsidP="005E4F7F">
      <w:pPr>
        <w:spacing w:after="108" w:line="259" w:lineRule="auto"/>
        <w:jc w:val="left"/>
        <w:rPr>
          <w:b/>
          <w:bCs/>
          <w:sz w:val="20"/>
          <w:szCs w:val="20"/>
        </w:rPr>
      </w:pPr>
    </w:p>
    <w:p w14:paraId="6BFBBBEC" w14:textId="77777777" w:rsidR="00095318" w:rsidRDefault="00095318" w:rsidP="005E4F7F">
      <w:pPr>
        <w:spacing w:after="108" w:line="259" w:lineRule="auto"/>
        <w:jc w:val="left"/>
        <w:rPr>
          <w:b/>
          <w:bCs/>
          <w:sz w:val="20"/>
          <w:szCs w:val="20"/>
        </w:rPr>
      </w:pPr>
    </w:p>
    <w:p w14:paraId="25517B87" w14:textId="13013CE8" w:rsidR="0051392E" w:rsidRPr="00095318" w:rsidRDefault="00760D5E" w:rsidP="005E4F7F">
      <w:pPr>
        <w:spacing w:after="108" w:line="259" w:lineRule="auto"/>
        <w:jc w:val="left"/>
        <w:rPr>
          <w:b/>
          <w:bCs/>
          <w:szCs w:val="24"/>
        </w:rPr>
      </w:pPr>
      <w:r w:rsidRPr="00095318">
        <w:rPr>
          <w:b/>
          <w:bCs/>
          <w:szCs w:val="24"/>
        </w:rPr>
        <w:t>8.</w:t>
      </w:r>
      <w:r w:rsidR="0051392E" w:rsidRPr="00095318">
        <w:rPr>
          <w:b/>
          <w:bCs/>
          <w:szCs w:val="24"/>
        </w:rPr>
        <w:t xml:space="preserve"> </w:t>
      </w:r>
      <w:r w:rsidR="00095318">
        <w:rPr>
          <w:b/>
          <w:bCs/>
          <w:szCs w:val="24"/>
        </w:rPr>
        <w:t>FUTURE SCOPE AND RECOMMENDATIONS</w:t>
      </w:r>
    </w:p>
    <w:p w14:paraId="0BE8858C" w14:textId="77777777" w:rsidR="00760D5E" w:rsidRDefault="00760D5E" w:rsidP="005E4F7F">
      <w:pPr>
        <w:spacing w:after="108" w:line="259" w:lineRule="auto"/>
        <w:jc w:val="left"/>
        <w:rPr>
          <w:b/>
          <w:bCs/>
          <w:sz w:val="20"/>
          <w:szCs w:val="20"/>
        </w:rPr>
      </w:pPr>
    </w:p>
    <w:p w14:paraId="0A712DA0" w14:textId="769E4BF7" w:rsidR="0051392E" w:rsidRPr="009261D5" w:rsidRDefault="0051392E" w:rsidP="005E4F7F">
      <w:pPr>
        <w:spacing w:after="108" w:line="259" w:lineRule="auto"/>
        <w:jc w:val="left"/>
        <w:rPr>
          <w:szCs w:val="24"/>
        </w:rPr>
      </w:pPr>
      <w:r>
        <w:rPr>
          <w:b/>
          <w:bCs/>
          <w:sz w:val="20"/>
          <w:szCs w:val="20"/>
        </w:rPr>
        <w:t xml:space="preserve">     </w:t>
      </w:r>
      <w:r w:rsidRPr="009261D5">
        <w:rPr>
          <w:szCs w:val="24"/>
        </w:rPr>
        <w:t>The work which has been done mainly focuses on the significant parameters and the estimation of quantity of the biochar produced from a given feedstock, but estimation of quality of the biochar produced is also equally important, analysis can also be done to estimate the quality of the biochar produced from a given feedstock</w:t>
      </w:r>
      <w:r w:rsidR="00ED62F5" w:rsidRPr="009261D5">
        <w:rPr>
          <w:szCs w:val="24"/>
        </w:rPr>
        <w:t xml:space="preserve"> but for that purpose much experimental work is required such as assessing the evaluation of its effect on crops, analysing it’s porosity using different lab techniques etc. Machine learning techniques can only be applied to do quantitative analysis so these techniques can’t be used to estimate the quality of biochar obtained.</w:t>
      </w:r>
    </w:p>
    <w:p w14:paraId="6213D2E0" w14:textId="77777777" w:rsidR="0051392E" w:rsidRPr="0051392E" w:rsidRDefault="0051392E" w:rsidP="005E4F7F">
      <w:pPr>
        <w:spacing w:after="108" w:line="259" w:lineRule="auto"/>
        <w:jc w:val="left"/>
        <w:rPr>
          <w:b/>
          <w:bCs/>
          <w:sz w:val="20"/>
          <w:szCs w:val="20"/>
        </w:rPr>
      </w:pPr>
    </w:p>
    <w:p w14:paraId="09F0E888" w14:textId="7A154F18" w:rsidR="005E4F7F" w:rsidRDefault="005E4F7F" w:rsidP="005E4F7F">
      <w:pPr>
        <w:spacing w:after="108" w:line="259" w:lineRule="auto"/>
        <w:jc w:val="left"/>
        <w:rPr>
          <w:sz w:val="20"/>
          <w:szCs w:val="20"/>
        </w:rPr>
      </w:pPr>
    </w:p>
    <w:p w14:paraId="1E883392" w14:textId="77777777" w:rsidR="005E4F7F" w:rsidRPr="005E4F7F" w:rsidRDefault="005E4F7F" w:rsidP="005E4F7F">
      <w:pPr>
        <w:spacing w:after="108" w:line="259" w:lineRule="auto"/>
        <w:jc w:val="left"/>
        <w:rPr>
          <w:sz w:val="20"/>
          <w:szCs w:val="20"/>
        </w:rPr>
      </w:pPr>
    </w:p>
    <w:p w14:paraId="649EABCB" w14:textId="77777777" w:rsidR="00E16CF1" w:rsidRDefault="00E16CF1" w:rsidP="00783908">
      <w:pPr>
        <w:spacing w:after="108" w:line="259" w:lineRule="auto"/>
        <w:ind w:left="0" w:firstLine="0"/>
        <w:jc w:val="left"/>
        <w:rPr>
          <w:b/>
          <w:bCs/>
        </w:rPr>
      </w:pPr>
    </w:p>
    <w:p w14:paraId="5B211849" w14:textId="77777777" w:rsidR="00E16CF1" w:rsidRDefault="00E16CF1" w:rsidP="00783908">
      <w:pPr>
        <w:spacing w:after="108" w:line="259" w:lineRule="auto"/>
        <w:ind w:left="0" w:firstLine="0"/>
        <w:jc w:val="left"/>
        <w:rPr>
          <w:b/>
          <w:bCs/>
        </w:rPr>
      </w:pPr>
    </w:p>
    <w:p w14:paraId="667D91FA" w14:textId="77777777" w:rsidR="00D67B47" w:rsidRDefault="00D67B47" w:rsidP="00783908">
      <w:pPr>
        <w:spacing w:after="108" w:line="259" w:lineRule="auto"/>
        <w:ind w:left="0" w:firstLine="0"/>
        <w:jc w:val="left"/>
        <w:rPr>
          <w:b/>
          <w:bCs/>
        </w:rPr>
      </w:pPr>
    </w:p>
    <w:p w14:paraId="4A6AC220" w14:textId="77777777" w:rsidR="0078293D" w:rsidRDefault="0078293D" w:rsidP="00783908">
      <w:pPr>
        <w:spacing w:after="108" w:line="259" w:lineRule="auto"/>
        <w:ind w:left="0" w:firstLine="0"/>
        <w:jc w:val="left"/>
        <w:rPr>
          <w:b/>
          <w:bCs/>
        </w:rPr>
      </w:pPr>
    </w:p>
    <w:p w14:paraId="0B4E72B3" w14:textId="5EB062E4" w:rsidR="0078293D" w:rsidRDefault="0078293D" w:rsidP="00783908">
      <w:pPr>
        <w:spacing w:after="108" w:line="259" w:lineRule="auto"/>
        <w:ind w:left="0" w:firstLine="0"/>
        <w:jc w:val="left"/>
        <w:rPr>
          <w:b/>
          <w:bCs/>
        </w:rPr>
      </w:pPr>
    </w:p>
    <w:p w14:paraId="2FCEACC1" w14:textId="26C63F7B" w:rsidR="002B5D69" w:rsidRDefault="002B5D69" w:rsidP="00783908">
      <w:pPr>
        <w:spacing w:after="108" w:line="259" w:lineRule="auto"/>
        <w:ind w:left="0" w:firstLine="0"/>
        <w:jc w:val="left"/>
        <w:rPr>
          <w:b/>
          <w:bCs/>
        </w:rPr>
      </w:pPr>
    </w:p>
    <w:p w14:paraId="1E7E2395" w14:textId="77777777" w:rsidR="002B5D69" w:rsidRDefault="002B5D69" w:rsidP="00783908">
      <w:pPr>
        <w:spacing w:after="108" w:line="259" w:lineRule="auto"/>
        <w:ind w:left="0" w:firstLine="0"/>
        <w:jc w:val="left"/>
        <w:rPr>
          <w:b/>
          <w:bCs/>
        </w:rPr>
      </w:pPr>
    </w:p>
    <w:p w14:paraId="3386E7F4" w14:textId="77777777" w:rsidR="00760D5E" w:rsidRDefault="00760D5E" w:rsidP="00783908">
      <w:pPr>
        <w:spacing w:after="108" w:line="259" w:lineRule="auto"/>
        <w:ind w:left="0" w:firstLine="0"/>
        <w:jc w:val="left"/>
        <w:rPr>
          <w:b/>
          <w:bCs/>
        </w:rPr>
      </w:pPr>
    </w:p>
    <w:p w14:paraId="34514EE1" w14:textId="77777777" w:rsidR="00760D5E" w:rsidRDefault="00760D5E" w:rsidP="00783908">
      <w:pPr>
        <w:spacing w:after="108" w:line="259" w:lineRule="auto"/>
        <w:ind w:left="0" w:firstLine="0"/>
        <w:jc w:val="left"/>
        <w:rPr>
          <w:b/>
          <w:bCs/>
        </w:rPr>
      </w:pPr>
    </w:p>
    <w:p w14:paraId="2FDAB7A1" w14:textId="77777777" w:rsidR="00760D5E" w:rsidRDefault="00760D5E" w:rsidP="00783908">
      <w:pPr>
        <w:spacing w:after="108" w:line="259" w:lineRule="auto"/>
        <w:ind w:left="0" w:firstLine="0"/>
        <w:jc w:val="left"/>
        <w:rPr>
          <w:b/>
          <w:bCs/>
        </w:rPr>
      </w:pPr>
    </w:p>
    <w:p w14:paraId="09286CD0" w14:textId="77777777" w:rsidR="00760D5E" w:rsidRDefault="00760D5E" w:rsidP="00783908">
      <w:pPr>
        <w:spacing w:after="108" w:line="259" w:lineRule="auto"/>
        <w:ind w:left="0" w:firstLine="0"/>
        <w:jc w:val="left"/>
        <w:rPr>
          <w:b/>
          <w:bCs/>
        </w:rPr>
      </w:pPr>
    </w:p>
    <w:p w14:paraId="1991204F" w14:textId="77777777" w:rsidR="00760D5E" w:rsidRDefault="00760D5E" w:rsidP="00783908">
      <w:pPr>
        <w:spacing w:after="108" w:line="259" w:lineRule="auto"/>
        <w:ind w:left="0" w:firstLine="0"/>
        <w:jc w:val="left"/>
        <w:rPr>
          <w:b/>
          <w:bCs/>
        </w:rPr>
      </w:pPr>
    </w:p>
    <w:p w14:paraId="2F00528A" w14:textId="77777777" w:rsidR="00760D5E" w:rsidRDefault="00760D5E" w:rsidP="00783908">
      <w:pPr>
        <w:spacing w:after="108" w:line="259" w:lineRule="auto"/>
        <w:ind w:left="0" w:firstLine="0"/>
        <w:jc w:val="left"/>
        <w:rPr>
          <w:b/>
          <w:bCs/>
        </w:rPr>
      </w:pPr>
    </w:p>
    <w:p w14:paraId="3EE1B569" w14:textId="77777777" w:rsidR="00760D5E" w:rsidRDefault="00760D5E" w:rsidP="00783908">
      <w:pPr>
        <w:spacing w:after="108" w:line="259" w:lineRule="auto"/>
        <w:ind w:left="0" w:firstLine="0"/>
        <w:jc w:val="left"/>
        <w:rPr>
          <w:b/>
          <w:bCs/>
        </w:rPr>
      </w:pPr>
    </w:p>
    <w:p w14:paraId="3E4EA172" w14:textId="77777777" w:rsidR="00760D5E" w:rsidRDefault="00760D5E" w:rsidP="00783908">
      <w:pPr>
        <w:spacing w:after="108" w:line="259" w:lineRule="auto"/>
        <w:ind w:left="0" w:firstLine="0"/>
        <w:jc w:val="left"/>
        <w:rPr>
          <w:b/>
          <w:bCs/>
        </w:rPr>
      </w:pPr>
    </w:p>
    <w:p w14:paraId="7CEA5837" w14:textId="77777777" w:rsidR="00760D5E" w:rsidRDefault="00760D5E" w:rsidP="00783908">
      <w:pPr>
        <w:spacing w:after="108" w:line="259" w:lineRule="auto"/>
        <w:ind w:left="0" w:firstLine="0"/>
        <w:jc w:val="left"/>
        <w:rPr>
          <w:b/>
          <w:bCs/>
        </w:rPr>
      </w:pPr>
    </w:p>
    <w:p w14:paraId="5669CCAB" w14:textId="77777777" w:rsidR="00760D5E" w:rsidRDefault="00760D5E" w:rsidP="00783908">
      <w:pPr>
        <w:spacing w:after="108" w:line="259" w:lineRule="auto"/>
        <w:ind w:left="0" w:firstLine="0"/>
        <w:jc w:val="left"/>
        <w:rPr>
          <w:b/>
          <w:bCs/>
        </w:rPr>
      </w:pPr>
    </w:p>
    <w:p w14:paraId="56C6306D" w14:textId="77777777" w:rsidR="00760D5E" w:rsidRDefault="00760D5E" w:rsidP="00783908">
      <w:pPr>
        <w:spacing w:after="108" w:line="259" w:lineRule="auto"/>
        <w:ind w:left="0" w:firstLine="0"/>
        <w:jc w:val="left"/>
        <w:rPr>
          <w:b/>
          <w:bCs/>
        </w:rPr>
      </w:pPr>
    </w:p>
    <w:p w14:paraId="0E8668CD" w14:textId="77777777" w:rsidR="00760D5E" w:rsidRDefault="00760D5E" w:rsidP="00783908">
      <w:pPr>
        <w:spacing w:after="108" w:line="259" w:lineRule="auto"/>
        <w:ind w:left="0" w:firstLine="0"/>
        <w:jc w:val="left"/>
        <w:rPr>
          <w:b/>
          <w:bCs/>
        </w:rPr>
      </w:pPr>
    </w:p>
    <w:p w14:paraId="25A1A908" w14:textId="77777777" w:rsidR="00760D5E" w:rsidRDefault="00760D5E" w:rsidP="00783908">
      <w:pPr>
        <w:spacing w:after="108" w:line="259" w:lineRule="auto"/>
        <w:ind w:left="0" w:firstLine="0"/>
        <w:jc w:val="left"/>
        <w:rPr>
          <w:b/>
          <w:bCs/>
        </w:rPr>
      </w:pPr>
    </w:p>
    <w:p w14:paraId="7C355DD0" w14:textId="77777777" w:rsidR="00760D5E" w:rsidRDefault="00760D5E" w:rsidP="00783908">
      <w:pPr>
        <w:spacing w:after="108" w:line="259" w:lineRule="auto"/>
        <w:ind w:left="0" w:firstLine="0"/>
        <w:jc w:val="left"/>
        <w:rPr>
          <w:b/>
          <w:bCs/>
        </w:rPr>
      </w:pPr>
    </w:p>
    <w:p w14:paraId="56D9385E" w14:textId="77777777" w:rsidR="00760D5E" w:rsidRDefault="00760D5E" w:rsidP="00783908">
      <w:pPr>
        <w:spacing w:after="108" w:line="259" w:lineRule="auto"/>
        <w:ind w:left="0" w:firstLine="0"/>
        <w:jc w:val="left"/>
        <w:rPr>
          <w:b/>
          <w:bCs/>
        </w:rPr>
      </w:pPr>
    </w:p>
    <w:p w14:paraId="49B6ADF4" w14:textId="77777777" w:rsidR="00760D5E" w:rsidRDefault="00760D5E" w:rsidP="00783908">
      <w:pPr>
        <w:spacing w:after="108" w:line="259" w:lineRule="auto"/>
        <w:ind w:left="0" w:firstLine="0"/>
        <w:jc w:val="left"/>
        <w:rPr>
          <w:b/>
          <w:bCs/>
        </w:rPr>
      </w:pPr>
    </w:p>
    <w:p w14:paraId="23996FFC" w14:textId="77777777" w:rsidR="00760D5E" w:rsidRDefault="00760D5E" w:rsidP="00783908">
      <w:pPr>
        <w:spacing w:after="108" w:line="259" w:lineRule="auto"/>
        <w:ind w:left="0" w:firstLine="0"/>
        <w:jc w:val="left"/>
        <w:rPr>
          <w:b/>
          <w:bCs/>
        </w:rPr>
      </w:pPr>
    </w:p>
    <w:p w14:paraId="0A718EF3" w14:textId="77777777" w:rsidR="00760D5E" w:rsidRDefault="00760D5E" w:rsidP="00783908">
      <w:pPr>
        <w:spacing w:after="108" w:line="259" w:lineRule="auto"/>
        <w:ind w:left="0" w:firstLine="0"/>
        <w:jc w:val="left"/>
        <w:rPr>
          <w:b/>
          <w:bCs/>
        </w:rPr>
      </w:pPr>
    </w:p>
    <w:p w14:paraId="44A5F47D" w14:textId="77777777" w:rsidR="00760D5E" w:rsidRDefault="00760D5E" w:rsidP="00783908">
      <w:pPr>
        <w:spacing w:after="108" w:line="259" w:lineRule="auto"/>
        <w:ind w:left="0" w:firstLine="0"/>
        <w:jc w:val="left"/>
        <w:rPr>
          <w:b/>
          <w:bCs/>
        </w:rPr>
      </w:pPr>
    </w:p>
    <w:p w14:paraId="1D82C4DD" w14:textId="77777777" w:rsidR="00760D5E" w:rsidRDefault="00760D5E" w:rsidP="00783908">
      <w:pPr>
        <w:spacing w:after="108" w:line="259" w:lineRule="auto"/>
        <w:ind w:left="0" w:firstLine="0"/>
        <w:jc w:val="left"/>
        <w:rPr>
          <w:b/>
          <w:bCs/>
        </w:rPr>
      </w:pPr>
    </w:p>
    <w:p w14:paraId="1E2DAF1B" w14:textId="22F308C7" w:rsidR="00783908" w:rsidRDefault="00494C78" w:rsidP="00783908">
      <w:pPr>
        <w:spacing w:after="108" w:line="259" w:lineRule="auto"/>
        <w:ind w:left="0" w:firstLine="0"/>
        <w:jc w:val="left"/>
        <w:rPr>
          <w:b/>
          <w:bCs/>
        </w:rPr>
      </w:pPr>
      <w:r>
        <w:rPr>
          <w:b/>
          <w:bCs/>
        </w:rPr>
        <w:t xml:space="preserve">     REFERENCES</w:t>
      </w:r>
    </w:p>
    <w:p w14:paraId="2FAAB11C" w14:textId="77777777" w:rsidR="00BB7D75" w:rsidRPr="00CC2E38" w:rsidRDefault="00BB7D75" w:rsidP="00783908">
      <w:pPr>
        <w:spacing w:after="108" w:line="259" w:lineRule="auto"/>
        <w:ind w:left="0" w:firstLine="0"/>
        <w:jc w:val="left"/>
        <w:rPr>
          <w:b/>
          <w:bCs/>
        </w:rPr>
      </w:pPr>
    </w:p>
    <w:p w14:paraId="378E5BEA" w14:textId="0070B131" w:rsidR="00CC2E38" w:rsidRDefault="00CC2E38" w:rsidP="00CC2E38">
      <w:pPr>
        <w:pStyle w:val="ListParagraph"/>
        <w:numPr>
          <w:ilvl w:val="0"/>
          <w:numId w:val="16"/>
        </w:numPr>
      </w:pPr>
      <w:r>
        <w:t xml:space="preserve">Microwave assisted fast pyrolysis of corn cob, corn stover, saw dust and rice straw: Experimental investigation on bio-oil yield and high heating values C. Ravikumar a, </w:t>
      </w:r>
      <w:r w:rsidRPr="00CC2E38">
        <w:rPr>
          <w:rFonts w:ascii="Tahoma" w:hAnsi="Tahoma" w:cs="Tahoma"/>
        </w:rPr>
        <w:t>⁎</w:t>
      </w:r>
      <w:r>
        <w:t xml:space="preserve">, P. Senthil Kumar b, </w:t>
      </w:r>
      <w:r w:rsidRPr="00CC2E38">
        <w:rPr>
          <w:rFonts w:ascii="Tahoma" w:hAnsi="Tahoma" w:cs="Tahoma"/>
        </w:rPr>
        <w:t>⁎</w:t>
      </w:r>
      <w:r>
        <w:t xml:space="preserve">, S.K. </w:t>
      </w:r>
      <w:proofErr w:type="spellStart"/>
      <w:r>
        <w:t>Subhashni</w:t>
      </w:r>
      <w:proofErr w:type="spellEnd"/>
      <w:r>
        <w:t xml:space="preserve"> </w:t>
      </w:r>
      <w:proofErr w:type="gramStart"/>
      <w:r>
        <w:t>b ,</w:t>
      </w:r>
      <w:proofErr w:type="gramEnd"/>
      <w:r>
        <w:t xml:space="preserve"> P.V. </w:t>
      </w:r>
      <w:proofErr w:type="spellStart"/>
      <w:r>
        <w:t>Tejaswini</w:t>
      </w:r>
      <w:proofErr w:type="spellEnd"/>
      <w:r>
        <w:t xml:space="preserve"> b , V. </w:t>
      </w:r>
      <w:proofErr w:type="spellStart"/>
      <w:r>
        <w:t>Varshini</w:t>
      </w:r>
      <w:proofErr w:type="spellEnd"/>
      <w:r>
        <w:t xml:space="preserve"> b</w:t>
      </w:r>
    </w:p>
    <w:p w14:paraId="7E4A5726" w14:textId="77777777" w:rsidR="00377491" w:rsidRDefault="00377491" w:rsidP="00377491">
      <w:pPr>
        <w:pStyle w:val="ListParagraph"/>
        <w:ind w:firstLine="0"/>
      </w:pPr>
    </w:p>
    <w:p w14:paraId="2AAF7537" w14:textId="04FE4F69" w:rsidR="00CC2E38" w:rsidRDefault="00CC2E38" w:rsidP="00CC2E38">
      <w:pPr>
        <w:pStyle w:val="ListParagraph"/>
        <w:numPr>
          <w:ilvl w:val="0"/>
          <w:numId w:val="16"/>
        </w:numPr>
      </w:pPr>
      <w:r w:rsidRPr="008A4175">
        <w:t>Properties of chars from the gasification and pyrolysis of rice waste streams towards their valorisation as adsorbent materials</w:t>
      </w:r>
    </w:p>
    <w:p w14:paraId="2B391EE0" w14:textId="77777777" w:rsidR="00377491" w:rsidRDefault="00377491" w:rsidP="00377491">
      <w:pPr>
        <w:pStyle w:val="ListParagraph"/>
        <w:ind w:firstLine="0"/>
      </w:pPr>
    </w:p>
    <w:p w14:paraId="34FD42EE" w14:textId="77777777" w:rsidR="00CC2E38" w:rsidRDefault="00CC2E38" w:rsidP="00CC2E38">
      <w:pPr>
        <w:pStyle w:val="ListParagraph"/>
        <w:numPr>
          <w:ilvl w:val="0"/>
          <w:numId w:val="16"/>
        </w:numPr>
      </w:pPr>
      <w:r>
        <w:t xml:space="preserve">The </w:t>
      </w:r>
      <w:proofErr w:type="spellStart"/>
      <w:r>
        <w:t>valorization</w:t>
      </w:r>
      <w:proofErr w:type="spellEnd"/>
      <w:r>
        <w:t xml:space="preserve"> of food waste via pyrolysis</w:t>
      </w:r>
    </w:p>
    <w:p w14:paraId="72FD7ADA" w14:textId="77777777" w:rsidR="00CC2E38" w:rsidRDefault="00CC2E38" w:rsidP="00CC2E38">
      <w:pPr>
        <w:pStyle w:val="ListParagraph"/>
        <w:ind w:firstLine="0"/>
      </w:pPr>
      <w:proofErr w:type="spellStart"/>
      <w:r>
        <w:t>Soosan</w:t>
      </w:r>
      <w:proofErr w:type="spellEnd"/>
      <w:r>
        <w:t xml:space="preserve"> Kim a, 1, </w:t>
      </w:r>
      <w:proofErr w:type="spellStart"/>
      <w:r>
        <w:t>Younghyun</w:t>
      </w:r>
      <w:proofErr w:type="spellEnd"/>
      <w:r>
        <w:t xml:space="preserve"> Lee a, 1, </w:t>
      </w:r>
      <w:proofErr w:type="spellStart"/>
      <w:r>
        <w:t>Kun</w:t>
      </w:r>
      <w:proofErr w:type="spellEnd"/>
      <w:r>
        <w:t xml:space="preserve">-Yi Andrew Lin b, </w:t>
      </w:r>
      <w:proofErr w:type="spellStart"/>
      <w:r>
        <w:t>Eunmi</w:t>
      </w:r>
      <w:proofErr w:type="spellEnd"/>
      <w:r>
        <w:t xml:space="preserve"> Hong c, ***,</w:t>
      </w:r>
    </w:p>
    <w:p w14:paraId="7C7EEDCA" w14:textId="30E7895D" w:rsidR="00CC2E38" w:rsidRDefault="00CC2E38" w:rsidP="00CC2E38">
      <w:pPr>
        <w:pStyle w:val="ListParagraph"/>
        <w:ind w:firstLine="0"/>
      </w:pPr>
      <w:proofErr w:type="spellStart"/>
      <w:r>
        <w:t>Eilhann</w:t>
      </w:r>
      <w:proofErr w:type="spellEnd"/>
      <w:r>
        <w:t xml:space="preserve"> E. Kwon </w:t>
      </w:r>
      <w:proofErr w:type="spellStart"/>
      <w:r>
        <w:t>d</w:t>
      </w:r>
      <w:proofErr w:type="spellEnd"/>
      <w:r>
        <w:t xml:space="preserve">, **, </w:t>
      </w:r>
      <w:proofErr w:type="spellStart"/>
      <w:r>
        <w:t>Jechan</w:t>
      </w:r>
      <w:proofErr w:type="spellEnd"/>
      <w:r>
        <w:t xml:space="preserve"> Lee</w:t>
      </w:r>
    </w:p>
    <w:p w14:paraId="3D8D71C7" w14:textId="7652BF16" w:rsidR="00CC2E38" w:rsidRDefault="00CC2E38" w:rsidP="00CC2E38">
      <w:pPr>
        <w:pStyle w:val="ListParagraph"/>
        <w:ind w:firstLine="0"/>
      </w:pPr>
    </w:p>
    <w:p w14:paraId="789FE9D1" w14:textId="77777777" w:rsidR="00CC2E38" w:rsidRDefault="00CC2E38" w:rsidP="00CC2E38">
      <w:pPr>
        <w:pStyle w:val="ListParagraph"/>
        <w:numPr>
          <w:ilvl w:val="0"/>
          <w:numId w:val="16"/>
        </w:numPr>
      </w:pPr>
      <w:r>
        <w:t>Abbasi, S., 2018. The myth and the reality of energy recovery from municipal solid</w:t>
      </w:r>
    </w:p>
    <w:p w14:paraId="29DA0178" w14:textId="496245E6" w:rsidR="00CC2E38" w:rsidRDefault="00CC2E38" w:rsidP="00CC2E38">
      <w:pPr>
        <w:pStyle w:val="ListParagraph"/>
        <w:ind w:firstLine="0"/>
      </w:pPr>
      <w:r>
        <w:t>waste. Energy Sustain. Soc. 8 (1), 36.</w:t>
      </w:r>
    </w:p>
    <w:p w14:paraId="5A20702E" w14:textId="77777777" w:rsidR="00377491" w:rsidRDefault="00377491" w:rsidP="00CC2E38">
      <w:pPr>
        <w:pStyle w:val="ListParagraph"/>
        <w:ind w:firstLine="0"/>
      </w:pPr>
    </w:p>
    <w:p w14:paraId="2B772CE4" w14:textId="77777777" w:rsidR="00CC2E38" w:rsidRDefault="00CC2E38" w:rsidP="00CC2E38">
      <w:pPr>
        <w:pStyle w:val="ListParagraph"/>
        <w:numPr>
          <w:ilvl w:val="0"/>
          <w:numId w:val="16"/>
        </w:numPr>
      </w:pPr>
      <w:r>
        <w:t xml:space="preserve">Ahmad, M., </w:t>
      </w:r>
      <w:proofErr w:type="spellStart"/>
      <w:r>
        <w:t>Rajapaksha</w:t>
      </w:r>
      <w:proofErr w:type="spellEnd"/>
      <w:r>
        <w:t>, A.U., Lim, J.E., Zhang, M., Bolan, N., Mohan, D.,</w:t>
      </w:r>
    </w:p>
    <w:p w14:paraId="1601E792" w14:textId="77777777" w:rsidR="00CC2E38" w:rsidRDefault="00CC2E38" w:rsidP="00CC2E38">
      <w:pPr>
        <w:pStyle w:val="ListParagraph"/>
        <w:ind w:firstLine="0"/>
      </w:pPr>
      <w:r>
        <w:t>Vithanage, M., Lee, S.S., Ok, Y.S., 2014. Biochar as a sorbent for contaminant</w:t>
      </w:r>
    </w:p>
    <w:p w14:paraId="621D7D1E" w14:textId="297C7692" w:rsidR="00CC2E38" w:rsidRDefault="00CC2E38" w:rsidP="00CC2E38">
      <w:pPr>
        <w:pStyle w:val="ListParagraph"/>
        <w:ind w:firstLine="0"/>
      </w:pPr>
      <w:r>
        <w:t>management in soil and water: a review. Chemosphere 99, 19e33.</w:t>
      </w:r>
    </w:p>
    <w:p w14:paraId="26DD7B0F" w14:textId="77777777" w:rsidR="00377491" w:rsidRDefault="00377491" w:rsidP="00CC2E38">
      <w:pPr>
        <w:pStyle w:val="ListParagraph"/>
        <w:ind w:firstLine="0"/>
      </w:pPr>
    </w:p>
    <w:p w14:paraId="2055C0C4" w14:textId="04BFC1C6" w:rsidR="00CC2E38" w:rsidRDefault="00CC2E38" w:rsidP="00CC2E38">
      <w:pPr>
        <w:pStyle w:val="ListParagraph"/>
        <w:numPr>
          <w:ilvl w:val="0"/>
          <w:numId w:val="16"/>
        </w:numPr>
      </w:pPr>
      <w:r>
        <w:t xml:space="preserve">Ahmad, N., </w:t>
      </w:r>
      <w:proofErr w:type="spellStart"/>
      <w:r>
        <w:t>Baharudin</w:t>
      </w:r>
      <w:proofErr w:type="spellEnd"/>
      <w:r>
        <w:t>, N.N.H., Talib, N., 2019. Slow pyrolysis temperature and</w:t>
      </w:r>
    </w:p>
    <w:p w14:paraId="14D0E304" w14:textId="77777777" w:rsidR="00CC2E38" w:rsidRDefault="00CC2E38" w:rsidP="00CC2E38">
      <w:pPr>
        <w:pStyle w:val="ListParagraph"/>
        <w:ind w:firstLine="0"/>
      </w:pPr>
      <w:r>
        <w:t>duration effects on fuel properties of food rice waste bio-char. Key Eng. Mater.</w:t>
      </w:r>
    </w:p>
    <w:p w14:paraId="5F79A4C7" w14:textId="4B797CC8" w:rsidR="00CC2E38" w:rsidRDefault="00CC2E38" w:rsidP="00CC2E38">
      <w:pPr>
        <w:pStyle w:val="ListParagraph"/>
        <w:ind w:firstLine="0"/>
      </w:pPr>
      <w:r>
        <w:t>797, 319e326</w:t>
      </w:r>
    </w:p>
    <w:p w14:paraId="0EB4D2CF" w14:textId="4A0813FC" w:rsidR="00CC2E38" w:rsidRDefault="00CC2E38" w:rsidP="00CC2E38">
      <w:pPr>
        <w:pStyle w:val="ListParagraph"/>
        <w:ind w:firstLine="0"/>
      </w:pPr>
    </w:p>
    <w:p w14:paraId="51EC1AFA" w14:textId="77777777" w:rsidR="00CC2E38" w:rsidRDefault="00CC2E38" w:rsidP="00CC2E38">
      <w:pPr>
        <w:pStyle w:val="ListParagraph"/>
        <w:numPr>
          <w:ilvl w:val="0"/>
          <w:numId w:val="16"/>
        </w:numPr>
      </w:pPr>
      <w:proofErr w:type="spellStart"/>
      <w:r>
        <w:t>Duman</w:t>
      </w:r>
      <w:proofErr w:type="spellEnd"/>
      <w:r>
        <w:t xml:space="preserve">, G., </w:t>
      </w:r>
      <w:proofErr w:type="spellStart"/>
      <w:r>
        <w:t>Yanik</w:t>
      </w:r>
      <w:proofErr w:type="spellEnd"/>
      <w:r>
        <w:t>, J., 2017. Two-step steam pyrolysis of biomass for hydrogen production.</w:t>
      </w:r>
    </w:p>
    <w:p w14:paraId="69D3C488" w14:textId="19C6B4E2" w:rsidR="00CC2E38" w:rsidRDefault="00CC2E38" w:rsidP="00CC2E38">
      <w:pPr>
        <w:pStyle w:val="ListParagraph"/>
        <w:ind w:firstLine="0"/>
      </w:pPr>
      <w:r>
        <w:t>Int. J. Hydrogen Energy 42 (27), 17000e17008.</w:t>
      </w:r>
    </w:p>
    <w:p w14:paraId="7716120C" w14:textId="77777777" w:rsidR="00377491" w:rsidRDefault="00377491" w:rsidP="00CC2E38">
      <w:pPr>
        <w:pStyle w:val="ListParagraph"/>
        <w:ind w:firstLine="0"/>
      </w:pPr>
    </w:p>
    <w:p w14:paraId="7C277BD4" w14:textId="77777777" w:rsidR="00CC2E38" w:rsidRDefault="00CC2E38" w:rsidP="00CC2E38">
      <w:pPr>
        <w:pStyle w:val="ListParagraph"/>
        <w:numPr>
          <w:ilvl w:val="0"/>
          <w:numId w:val="16"/>
        </w:numPr>
      </w:pPr>
      <w:proofErr w:type="spellStart"/>
      <w:r>
        <w:t>Elkhalifa</w:t>
      </w:r>
      <w:proofErr w:type="spellEnd"/>
      <w:r>
        <w:t xml:space="preserve">, S., Al-Ansari, T., Mackey, H.R., McKay, G., 2019. Food waste to </w:t>
      </w:r>
      <w:proofErr w:type="spellStart"/>
      <w:r>
        <w:t>biochars</w:t>
      </w:r>
      <w:proofErr w:type="spellEnd"/>
    </w:p>
    <w:p w14:paraId="11C67FD6" w14:textId="24BF4F4C" w:rsidR="00CC2E38" w:rsidRDefault="00CC2E38" w:rsidP="00CC2E38">
      <w:pPr>
        <w:pStyle w:val="ListParagraph"/>
        <w:ind w:firstLine="0"/>
      </w:pPr>
      <w:r>
        <w:t xml:space="preserve">through pyrolysis: a review. </w:t>
      </w:r>
      <w:proofErr w:type="spellStart"/>
      <w:r>
        <w:t>Resour</w:t>
      </w:r>
      <w:proofErr w:type="spellEnd"/>
      <w:r>
        <w:t xml:space="preserve">. </w:t>
      </w:r>
      <w:proofErr w:type="spellStart"/>
      <w:r>
        <w:t>Conserv</w:t>
      </w:r>
      <w:proofErr w:type="spellEnd"/>
      <w:r>
        <w:t xml:space="preserve">. </w:t>
      </w:r>
      <w:proofErr w:type="spellStart"/>
      <w:r>
        <w:t>Recycl</w:t>
      </w:r>
      <w:proofErr w:type="spellEnd"/>
      <w:r>
        <w:t>. 144, 310e320.</w:t>
      </w:r>
    </w:p>
    <w:p w14:paraId="5A51D0AD" w14:textId="77777777" w:rsidR="00377491" w:rsidRDefault="00377491" w:rsidP="00CC2E38">
      <w:pPr>
        <w:pStyle w:val="ListParagraph"/>
        <w:ind w:firstLine="0"/>
      </w:pPr>
    </w:p>
    <w:p w14:paraId="0722E620" w14:textId="77777777" w:rsidR="00CC2E38" w:rsidRDefault="00CC2E38" w:rsidP="00CC2E38">
      <w:pPr>
        <w:pStyle w:val="ListParagraph"/>
        <w:numPr>
          <w:ilvl w:val="0"/>
          <w:numId w:val="16"/>
        </w:numPr>
      </w:pPr>
      <w:r>
        <w:t>Fadhil, A.B., Ahmed, A.I., Salih, H.A., 2017. Production of liquid fuels and activated</w:t>
      </w:r>
    </w:p>
    <w:p w14:paraId="60E301A3" w14:textId="0FBF7449" w:rsidR="00CC2E38" w:rsidRDefault="00CC2E38" w:rsidP="00CC2E38">
      <w:pPr>
        <w:pStyle w:val="ListParagraph"/>
        <w:ind w:firstLine="0"/>
      </w:pPr>
      <w:r>
        <w:t>carbons from fish waste. Fuel 187, 435e445.</w:t>
      </w:r>
    </w:p>
    <w:p w14:paraId="3EDCDC87" w14:textId="77777777" w:rsidR="00377491" w:rsidRDefault="00377491" w:rsidP="00CC2E38">
      <w:pPr>
        <w:pStyle w:val="ListParagraph"/>
        <w:ind w:firstLine="0"/>
      </w:pPr>
    </w:p>
    <w:p w14:paraId="7FC2A3E7" w14:textId="77777777" w:rsidR="00CC2E38" w:rsidRDefault="00CC2E38" w:rsidP="00CC2E38">
      <w:pPr>
        <w:pStyle w:val="ListParagraph"/>
        <w:numPr>
          <w:ilvl w:val="0"/>
          <w:numId w:val="16"/>
        </w:numPr>
      </w:pPr>
      <w:proofErr w:type="spellStart"/>
      <w:r>
        <w:t>Foong</w:t>
      </w:r>
      <w:proofErr w:type="spellEnd"/>
      <w:r>
        <w:t xml:space="preserve">, S.Y., Liew, R.K., Yang, Y., Cheng, Y.W., </w:t>
      </w:r>
      <w:proofErr w:type="spellStart"/>
      <w:r>
        <w:t>Yek</w:t>
      </w:r>
      <w:proofErr w:type="spellEnd"/>
      <w:r>
        <w:t xml:space="preserve">, P.N.Y., </w:t>
      </w:r>
      <w:proofErr w:type="spellStart"/>
      <w:r>
        <w:t>Mahari</w:t>
      </w:r>
      <w:proofErr w:type="spellEnd"/>
      <w:r>
        <w:t>, W.A.W., Lee, X.Y.,</w:t>
      </w:r>
    </w:p>
    <w:p w14:paraId="6916BF04" w14:textId="3A04EFE0" w:rsidR="00CC2E38" w:rsidRDefault="00CC2E38" w:rsidP="00CC2E38">
      <w:pPr>
        <w:pStyle w:val="ListParagraph"/>
        <w:ind w:firstLine="0"/>
      </w:pPr>
      <w:r>
        <w:t xml:space="preserve">Han, C.S., Vo, D.-V.N., Van Le, Q., </w:t>
      </w:r>
      <w:proofErr w:type="spellStart"/>
      <w:r>
        <w:t>Aghbashlo</w:t>
      </w:r>
      <w:proofErr w:type="spellEnd"/>
      <w:r>
        <w:t xml:space="preserve">, M., Tabatabaei, M., </w:t>
      </w:r>
      <w:proofErr w:type="spellStart"/>
      <w:r>
        <w:t>Sonne</w:t>
      </w:r>
      <w:proofErr w:type="spellEnd"/>
      <w:r>
        <w:t>, C.,</w:t>
      </w:r>
    </w:p>
    <w:p w14:paraId="6A732D21" w14:textId="77777777" w:rsidR="00377491" w:rsidRDefault="00377491" w:rsidP="00CC2E38">
      <w:pPr>
        <w:pStyle w:val="ListParagraph"/>
        <w:ind w:firstLine="0"/>
      </w:pPr>
    </w:p>
    <w:p w14:paraId="28AADE16" w14:textId="77777777" w:rsidR="00CC2E38" w:rsidRDefault="00CC2E38" w:rsidP="00CC2E38">
      <w:pPr>
        <w:pStyle w:val="ListParagraph"/>
        <w:numPr>
          <w:ilvl w:val="0"/>
          <w:numId w:val="16"/>
        </w:numPr>
      </w:pPr>
      <w:proofErr w:type="spellStart"/>
      <w:proofErr w:type="gramStart"/>
      <w:r>
        <w:t>Peng,W</w:t>
      </w:r>
      <w:proofErr w:type="spellEnd"/>
      <w:r>
        <w:t>.</w:t>
      </w:r>
      <w:proofErr w:type="gramEnd"/>
      <w:r>
        <w:t xml:space="preserve">, Lam, S.S., 2020. </w:t>
      </w:r>
      <w:proofErr w:type="spellStart"/>
      <w:r>
        <w:t>Valorization</w:t>
      </w:r>
      <w:proofErr w:type="spellEnd"/>
      <w:r>
        <w:t xml:space="preserve"> of biomass waste to engineered activated</w:t>
      </w:r>
    </w:p>
    <w:p w14:paraId="3E16BF78" w14:textId="77777777" w:rsidR="00CC2E38" w:rsidRDefault="00CC2E38" w:rsidP="00CC2E38">
      <w:pPr>
        <w:pStyle w:val="ListParagraph"/>
        <w:ind w:firstLine="0"/>
      </w:pPr>
      <w:r>
        <w:t>biochar by microwave pyrolysis: progress, challenges, and future directions.</w:t>
      </w:r>
    </w:p>
    <w:p w14:paraId="32F37AA5" w14:textId="5F973323" w:rsidR="00CC2E38" w:rsidRDefault="00CC2E38" w:rsidP="00CC2E38">
      <w:pPr>
        <w:pStyle w:val="ListParagraph"/>
        <w:ind w:firstLine="0"/>
      </w:pPr>
      <w:r>
        <w:t>Chem. Eng. J. 389, 124401.</w:t>
      </w:r>
    </w:p>
    <w:p w14:paraId="4691B1FC" w14:textId="77777777" w:rsidR="00377491" w:rsidRDefault="00377491" w:rsidP="00CC2E38">
      <w:pPr>
        <w:pStyle w:val="ListParagraph"/>
        <w:ind w:firstLine="0"/>
      </w:pPr>
    </w:p>
    <w:p w14:paraId="63EAC3A8" w14:textId="5E65FC71" w:rsidR="00CC2E38" w:rsidRDefault="00CC2E38" w:rsidP="00CC2E38">
      <w:pPr>
        <w:pStyle w:val="ListParagraph"/>
        <w:numPr>
          <w:ilvl w:val="0"/>
          <w:numId w:val="16"/>
        </w:numPr>
      </w:pPr>
      <w:proofErr w:type="spellStart"/>
      <w:r>
        <w:t>Higman</w:t>
      </w:r>
      <w:proofErr w:type="spellEnd"/>
      <w:r>
        <w:t xml:space="preserve">, C., van der </w:t>
      </w:r>
      <w:proofErr w:type="spellStart"/>
      <w:r>
        <w:t>Burgt</w:t>
      </w:r>
      <w:proofErr w:type="spellEnd"/>
      <w:r>
        <w:t>, M., 2003. Gasification. Gulf Professional Publishing.</w:t>
      </w:r>
    </w:p>
    <w:p w14:paraId="09926A79" w14:textId="77777777" w:rsidR="00377491" w:rsidRDefault="00377491" w:rsidP="00377491">
      <w:pPr>
        <w:pStyle w:val="ListParagraph"/>
        <w:ind w:firstLine="0"/>
      </w:pPr>
    </w:p>
    <w:p w14:paraId="4060F087" w14:textId="3C622EE3" w:rsidR="00CC2E38" w:rsidRDefault="00CC2E38" w:rsidP="00CC2E38">
      <w:pPr>
        <w:pStyle w:val="ListParagraph"/>
        <w:numPr>
          <w:ilvl w:val="0"/>
          <w:numId w:val="16"/>
        </w:numPr>
      </w:pPr>
      <w:proofErr w:type="spellStart"/>
      <w:r>
        <w:t>Hmid</w:t>
      </w:r>
      <w:proofErr w:type="spellEnd"/>
      <w:r>
        <w:t xml:space="preserve">, A., </w:t>
      </w:r>
      <w:proofErr w:type="spellStart"/>
      <w:r>
        <w:t>Mondelli</w:t>
      </w:r>
      <w:proofErr w:type="spellEnd"/>
      <w:r>
        <w:t xml:space="preserve">, D., Fiore, S., </w:t>
      </w:r>
      <w:proofErr w:type="spellStart"/>
      <w:r>
        <w:t>Fanizzi</w:t>
      </w:r>
      <w:proofErr w:type="spellEnd"/>
      <w:r>
        <w:t xml:space="preserve">, F.P., Al </w:t>
      </w:r>
      <w:proofErr w:type="spellStart"/>
      <w:r>
        <w:t>Chami</w:t>
      </w:r>
      <w:proofErr w:type="spellEnd"/>
      <w:r>
        <w:t xml:space="preserve">, Z., </w:t>
      </w:r>
      <w:proofErr w:type="spellStart"/>
      <w:r>
        <w:t>Dumontet</w:t>
      </w:r>
      <w:proofErr w:type="spellEnd"/>
      <w:r>
        <w:t>, S., 2014. Production</w:t>
      </w:r>
    </w:p>
    <w:p w14:paraId="61F8457B" w14:textId="77777777" w:rsidR="00CC2E38" w:rsidRDefault="00CC2E38" w:rsidP="00CC2E38">
      <w:pPr>
        <w:pStyle w:val="ListParagraph"/>
        <w:ind w:firstLine="0"/>
      </w:pPr>
      <w:r>
        <w:t>and characterization of biochar from three-phase olive mill waste</w:t>
      </w:r>
    </w:p>
    <w:p w14:paraId="0C8E62BE" w14:textId="510B5B41" w:rsidR="00CC2E38" w:rsidRDefault="00CC2E38" w:rsidP="00CC2E38">
      <w:pPr>
        <w:pStyle w:val="ListParagraph"/>
        <w:ind w:firstLine="0"/>
      </w:pPr>
      <w:r>
        <w:t>through slow pyrolysis. Biomass Bioenergy 71, 330e339.</w:t>
      </w:r>
    </w:p>
    <w:p w14:paraId="3BB8A867" w14:textId="77777777" w:rsidR="00377491" w:rsidRDefault="00377491" w:rsidP="00CC2E38">
      <w:pPr>
        <w:pStyle w:val="ListParagraph"/>
        <w:ind w:firstLine="0"/>
      </w:pPr>
    </w:p>
    <w:p w14:paraId="4D6ECB72" w14:textId="77777777" w:rsidR="00CC2E38" w:rsidRDefault="00CC2E38" w:rsidP="00CC2E38">
      <w:pPr>
        <w:pStyle w:val="ListParagraph"/>
        <w:numPr>
          <w:ilvl w:val="0"/>
          <w:numId w:val="16"/>
        </w:numPr>
      </w:pPr>
      <w:r>
        <w:t>Huang, J., Liu, C., Tong, H., Li, W., Wu, D., 2012. Theoretical studies on pyrolysis</w:t>
      </w:r>
    </w:p>
    <w:p w14:paraId="2E7FA5A3" w14:textId="77777777" w:rsidR="00CC2E38" w:rsidRDefault="00CC2E38" w:rsidP="00CC2E38">
      <w:pPr>
        <w:pStyle w:val="ListParagraph"/>
        <w:ind w:firstLine="0"/>
      </w:pPr>
      <w:r>
        <w:t xml:space="preserve">mechanism of </w:t>
      </w:r>
      <w:proofErr w:type="spellStart"/>
      <w:r>
        <w:t>xylopyranose</w:t>
      </w:r>
      <w:proofErr w:type="spellEnd"/>
      <w:r>
        <w:t xml:space="preserve">. </w:t>
      </w:r>
      <w:proofErr w:type="spellStart"/>
      <w:r>
        <w:t>Comput</w:t>
      </w:r>
      <w:proofErr w:type="spellEnd"/>
      <w:r>
        <w:t xml:space="preserve">. </w:t>
      </w:r>
      <w:proofErr w:type="spellStart"/>
      <w:r>
        <w:t>Theor</w:t>
      </w:r>
      <w:proofErr w:type="spellEnd"/>
      <w:r>
        <w:t>. Chem. 1001, 44e50.</w:t>
      </w:r>
    </w:p>
    <w:p w14:paraId="72023428" w14:textId="77777777" w:rsidR="00CC2E38" w:rsidRDefault="00CC2E38" w:rsidP="00CC2E38">
      <w:pPr>
        <w:pStyle w:val="ListParagraph"/>
        <w:numPr>
          <w:ilvl w:val="0"/>
          <w:numId w:val="16"/>
        </w:numPr>
      </w:pPr>
      <w:proofErr w:type="spellStart"/>
      <w:r>
        <w:lastRenderedPageBreak/>
        <w:t>Jahirul</w:t>
      </w:r>
      <w:proofErr w:type="spellEnd"/>
      <w:r>
        <w:t xml:space="preserve">, M.I., Rasul, M.G., Chowdhury, A.A., </w:t>
      </w:r>
      <w:proofErr w:type="spellStart"/>
      <w:r>
        <w:t>Ashwath</w:t>
      </w:r>
      <w:proofErr w:type="spellEnd"/>
      <w:r>
        <w:t xml:space="preserve">, N., 2012. </w:t>
      </w:r>
      <w:proofErr w:type="gramStart"/>
      <w:r>
        <w:t>Biofuels</w:t>
      </w:r>
      <w:proofErr w:type="gramEnd"/>
      <w:r>
        <w:t xml:space="preserve"> production</w:t>
      </w:r>
    </w:p>
    <w:p w14:paraId="5997C97B" w14:textId="77777777" w:rsidR="00CC2E38" w:rsidRDefault="00CC2E38" w:rsidP="00CC2E38">
      <w:pPr>
        <w:pStyle w:val="ListParagraph"/>
        <w:ind w:firstLine="0"/>
      </w:pPr>
      <w:r>
        <w:t xml:space="preserve">through biomass </w:t>
      </w:r>
      <w:proofErr w:type="spellStart"/>
      <w:r>
        <w:t>pyrolysisda</w:t>
      </w:r>
      <w:proofErr w:type="spellEnd"/>
      <w:r>
        <w:t xml:space="preserve"> technological review. Energies 5 (12),</w:t>
      </w:r>
    </w:p>
    <w:p w14:paraId="2F1963B4" w14:textId="36213E73" w:rsidR="00CC2E38" w:rsidRDefault="00CC2E38" w:rsidP="00CC2E38">
      <w:pPr>
        <w:pStyle w:val="ListParagraph"/>
        <w:ind w:firstLine="0"/>
      </w:pPr>
      <w:r>
        <w:t>4952e5001.</w:t>
      </w:r>
    </w:p>
    <w:p w14:paraId="3465A31C" w14:textId="77777777" w:rsidR="00377491" w:rsidRDefault="00377491" w:rsidP="00CC2E38">
      <w:pPr>
        <w:pStyle w:val="ListParagraph"/>
        <w:ind w:firstLine="0"/>
      </w:pPr>
    </w:p>
    <w:p w14:paraId="7C12B911" w14:textId="77777777" w:rsidR="00CC2E38" w:rsidRDefault="00CC2E38" w:rsidP="00CC2E38">
      <w:pPr>
        <w:pStyle w:val="ListParagraph"/>
        <w:numPr>
          <w:ilvl w:val="0"/>
          <w:numId w:val="16"/>
        </w:numPr>
      </w:pPr>
      <w:r>
        <w:t xml:space="preserve">Jia, X., Xi, B., Li, M., Xia, T., Hao, Y., Liu, D., Hou, J., 2017. Evaluation of </w:t>
      </w:r>
      <w:proofErr w:type="spellStart"/>
      <w:r>
        <w:t>biogasification</w:t>
      </w:r>
      <w:proofErr w:type="spellEnd"/>
    </w:p>
    <w:p w14:paraId="7552C8B8" w14:textId="77777777" w:rsidR="00CC2E38" w:rsidRDefault="00CC2E38" w:rsidP="00CC2E38">
      <w:pPr>
        <w:pStyle w:val="ListParagraph"/>
        <w:ind w:firstLine="0"/>
      </w:pPr>
      <w:r>
        <w:t>and energy consumption from food waste using short-term hydrothermal</w:t>
      </w:r>
    </w:p>
    <w:p w14:paraId="03EB2B51" w14:textId="3A2F4123" w:rsidR="00CC2E38" w:rsidRDefault="00CC2E38" w:rsidP="00CC2E38">
      <w:pPr>
        <w:pStyle w:val="ListParagraph"/>
        <w:ind w:firstLine="0"/>
      </w:pPr>
      <w:proofErr w:type="spellStart"/>
      <w:r>
        <w:t>pretreatment</w:t>
      </w:r>
      <w:proofErr w:type="spellEnd"/>
      <w:r>
        <w:t xml:space="preserve"> coupled with different anaerobic digestion processes. J. Clean.</w:t>
      </w:r>
    </w:p>
    <w:p w14:paraId="41E2BEFF" w14:textId="77777777" w:rsidR="00377491" w:rsidRDefault="00377491" w:rsidP="00CC2E38">
      <w:pPr>
        <w:pStyle w:val="ListParagraph"/>
        <w:ind w:firstLine="0"/>
      </w:pPr>
    </w:p>
    <w:p w14:paraId="64BFE0D3" w14:textId="112B7046" w:rsidR="00751963" w:rsidRDefault="00751963" w:rsidP="00751963">
      <w:pPr>
        <w:pStyle w:val="ListParagraph"/>
        <w:numPr>
          <w:ilvl w:val="0"/>
          <w:numId w:val="16"/>
        </w:numPr>
        <w:spacing w:after="108" w:line="259" w:lineRule="auto"/>
        <w:jc w:val="left"/>
      </w:pPr>
      <w:r>
        <w:t>Estimating profitability of two biochar production scenarios:</w:t>
      </w:r>
    </w:p>
    <w:p w14:paraId="158028BA" w14:textId="3A038A5B" w:rsidR="007A27DA" w:rsidRDefault="00751963" w:rsidP="00751963">
      <w:pPr>
        <w:pStyle w:val="ListParagraph"/>
        <w:spacing w:after="108" w:line="259" w:lineRule="auto"/>
        <w:ind w:firstLine="0"/>
        <w:jc w:val="left"/>
      </w:pPr>
      <w:r>
        <w:t>slow pyrolysis vs fast pyrolysis.</w:t>
      </w:r>
    </w:p>
    <w:p w14:paraId="34DFA0D9" w14:textId="77777777" w:rsidR="00377491" w:rsidRDefault="00377491" w:rsidP="00751963">
      <w:pPr>
        <w:pStyle w:val="ListParagraph"/>
        <w:spacing w:after="108" w:line="259" w:lineRule="auto"/>
        <w:ind w:firstLine="0"/>
        <w:jc w:val="left"/>
      </w:pPr>
    </w:p>
    <w:p w14:paraId="331264DB" w14:textId="61076019" w:rsidR="00751963" w:rsidRDefault="00751963" w:rsidP="00751963">
      <w:pPr>
        <w:pStyle w:val="ListParagraph"/>
        <w:numPr>
          <w:ilvl w:val="0"/>
          <w:numId w:val="16"/>
        </w:numPr>
        <w:spacing w:after="108" w:line="259" w:lineRule="auto"/>
        <w:jc w:val="left"/>
      </w:pPr>
      <w:r>
        <w:t xml:space="preserve">Ringer M, </w:t>
      </w:r>
      <w:proofErr w:type="spellStart"/>
      <w:r>
        <w:t>Putsche</w:t>
      </w:r>
      <w:proofErr w:type="spellEnd"/>
      <w:r>
        <w:t xml:space="preserve"> V and </w:t>
      </w:r>
      <w:proofErr w:type="spellStart"/>
      <w:r>
        <w:t>Scahill</w:t>
      </w:r>
      <w:proofErr w:type="spellEnd"/>
      <w:r>
        <w:t xml:space="preserve"> J, Large-scale pyrolysis oil production:</w:t>
      </w:r>
    </w:p>
    <w:p w14:paraId="63B3F5BB" w14:textId="77777777" w:rsidR="00751963" w:rsidRDefault="00751963" w:rsidP="00751963">
      <w:pPr>
        <w:pStyle w:val="ListParagraph"/>
        <w:spacing w:after="108" w:line="259" w:lineRule="auto"/>
        <w:ind w:firstLine="0"/>
        <w:jc w:val="left"/>
      </w:pPr>
      <w:r>
        <w:t>a technology assessment and economic analysis. NREL/TP-510-37779,</w:t>
      </w:r>
    </w:p>
    <w:p w14:paraId="09E6F9EA" w14:textId="72FE7B9E" w:rsidR="00751963" w:rsidRDefault="00751963" w:rsidP="00751963">
      <w:pPr>
        <w:pStyle w:val="ListParagraph"/>
        <w:spacing w:after="108" w:line="259" w:lineRule="auto"/>
        <w:ind w:firstLine="0"/>
        <w:jc w:val="left"/>
      </w:pPr>
      <w:r>
        <w:t>Natl Renew Energy Lab, Golden, Colorado (2006).</w:t>
      </w:r>
    </w:p>
    <w:p w14:paraId="27D942C1" w14:textId="77777777" w:rsidR="00377491" w:rsidRDefault="00377491" w:rsidP="00751963">
      <w:pPr>
        <w:pStyle w:val="ListParagraph"/>
        <w:spacing w:after="108" w:line="259" w:lineRule="auto"/>
        <w:ind w:firstLine="0"/>
        <w:jc w:val="left"/>
      </w:pPr>
    </w:p>
    <w:p w14:paraId="7D0E423F" w14:textId="3068737D" w:rsidR="00751963" w:rsidRDefault="00751963" w:rsidP="00751963">
      <w:pPr>
        <w:pStyle w:val="ListParagraph"/>
        <w:numPr>
          <w:ilvl w:val="0"/>
          <w:numId w:val="16"/>
        </w:numPr>
        <w:spacing w:after="108" w:line="259" w:lineRule="auto"/>
        <w:jc w:val="left"/>
      </w:pPr>
      <w:r>
        <w:t xml:space="preserve"> Laird DA, Brown RC, </w:t>
      </w:r>
      <w:proofErr w:type="spellStart"/>
      <w:r>
        <w:t>Amonette</w:t>
      </w:r>
      <w:proofErr w:type="spellEnd"/>
      <w:r>
        <w:t xml:space="preserve"> JE and Lehmann J, Review of the</w:t>
      </w:r>
    </w:p>
    <w:p w14:paraId="27106C97" w14:textId="2C85E7F6" w:rsidR="00751963" w:rsidRDefault="00751963" w:rsidP="00751963">
      <w:pPr>
        <w:pStyle w:val="ListParagraph"/>
        <w:spacing w:after="108" w:line="259" w:lineRule="auto"/>
        <w:ind w:firstLine="0"/>
        <w:jc w:val="left"/>
      </w:pPr>
      <w:r>
        <w:t>Pyrolysis Platform for Producing Bio-oil and Biochar: Technology,</w:t>
      </w:r>
    </w:p>
    <w:p w14:paraId="0EAE5382" w14:textId="77777777" w:rsidR="00D67B47" w:rsidRDefault="00D67B47" w:rsidP="00751963">
      <w:pPr>
        <w:pStyle w:val="ListParagraph"/>
        <w:spacing w:after="108" w:line="259" w:lineRule="auto"/>
        <w:ind w:firstLine="0"/>
        <w:jc w:val="left"/>
      </w:pPr>
    </w:p>
    <w:p w14:paraId="3C22A084" w14:textId="77777777" w:rsidR="00751963" w:rsidRDefault="00751963" w:rsidP="00751963">
      <w:pPr>
        <w:pStyle w:val="ListParagraph"/>
        <w:numPr>
          <w:ilvl w:val="0"/>
          <w:numId w:val="16"/>
        </w:numPr>
        <w:spacing w:after="108" w:line="259" w:lineRule="auto"/>
        <w:jc w:val="left"/>
      </w:pPr>
      <w:r>
        <w:t>Logistics and Potential Impacts on Greenhouse Gas Emissions, Water</w:t>
      </w:r>
    </w:p>
    <w:p w14:paraId="1774C29F" w14:textId="77777777" w:rsidR="00751963" w:rsidRDefault="00751963" w:rsidP="00751963">
      <w:pPr>
        <w:pStyle w:val="ListParagraph"/>
        <w:spacing w:after="108" w:line="259" w:lineRule="auto"/>
        <w:ind w:firstLine="0"/>
        <w:jc w:val="left"/>
      </w:pPr>
      <w:r>
        <w:t xml:space="preserve">Quality, Soil Quality and Agricultural Productivity. Biofuels, </w:t>
      </w:r>
      <w:proofErr w:type="spellStart"/>
      <w:r>
        <w:t>Bioprod</w:t>
      </w:r>
      <w:proofErr w:type="spellEnd"/>
    </w:p>
    <w:p w14:paraId="66DF49EE" w14:textId="77777777" w:rsidR="007A27DA" w:rsidRPr="0067064D" w:rsidRDefault="007A27DA" w:rsidP="0067064D">
      <w:pPr>
        <w:pStyle w:val="ListParagraph"/>
        <w:spacing w:after="108" w:line="259" w:lineRule="auto"/>
        <w:ind w:left="540" w:firstLine="0"/>
        <w:jc w:val="left"/>
        <w:rPr>
          <w:b/>
          <w:bCs/>
        </w:rPr>
      </w:pPr>
    </w:p>
    <w:p w14:paraId="17935311" w14:textId="77777777" w:rsidR="0067064D" w:rsidRPr="0067064D" w:rsidRDefault="0067064D" w:rsidP="00CF7311">
      <w:pPr>
        <w:spacing w:after="108" w:line="259" w:lineRule="auto"/>
        <w:ind w:left="0" w:firstLine="0"/>
        <w:jc w:val="left"/>
        <w:rPr>
          <w:b/>
          <w:bCs/>
        </w:rPr>
      </w:pPr>
    </w:p>
    <w:p w14:paraId="2A2B072B" w14:textId="0E2B19B5" w:rsidR="007B3B94" w:rsidRDefault="007B3B94" w:rsidP="00F66671">
      <w:pPr>
        <w:spacing w:after="108" w:line="259" w:lineRule="auto"/>
        <w:ind w:left="-5"/>
        <w:jc w:val="left"/>
        <w:rPr>
          <w:b/>
          <w:bCs/>
          <w:u w:val="single"/>
        </w:rPr>
      </w:pPr>
    </w:p>
    <w:p w14:paraId="2685E1F0" w14:textId="77777777" w:rsidR="00DF006A" w:rsidRDefault="00DF006A" w:rsidP="00F66671">
      <w:pPr>
        <w:spacing w:after="108" w:line="259" w:lineRule="auto"/>
        <w:ind w:left="-5"/>
        <w:jc w:val="left"/>
        <w:rPr>
          <w:b/>
          <w:bCs/>
          <w:u w:val="single"/>
        </w:rPr>
      </w:pPr>
    </w:p>
    <w:p w14:paraId="64565FA5" w14:textId="77777777" w:rsidR="007B3B94" w:rsidRPr="007B3B94" w:rsidRDefault="007B3B94" w:rsidP="00F66671">
      <w:pPr>
        <w:spacing w:after="108" w:line="259" w:lineRule="auto"/>
        <w:ind w:left="-5"/>
        <w:jc w:val="left"/>
        <w:rPr>
          <w:b/>
          <w:bCs/>
          <w:u w:val="single"/>
        </w:rPr>
      </w:pPr>
    </w:p>
    <w:p w14:paraId="11F731D6" w14:textId="533F9E5B" w:rsidR="004955F4" w:rsidRDefault="004955F4" w:rsidP="00F66671">
      <w:pPr>
        <w:spacing w:after="108" w:line="259" w:lineRule="auto"/>
        <w:ind w:left="-5"/>
        <w:jc w:val="left"/>
      </w:pPr>
    </w:p>
    <w:p w14:paraId="4AAAEB11" w14:textId="32B54E76" w:rsidR="004955F4" w:rsidRDefault="007B3B94" w:rsidP="00F66671">
      <w:pPr>
        <w:spacing w:after="108" w:line="259" w:lineRule="auto"/>
        <w:ind w:left="-5"/>
        <w:jc w:val="left"/>
      </w:pPr>
      <w:r>
        <w:t xml:space="preserve">                            </w:t>
      </w:r>
    </w:p>
    <w:p w14:paraId="3227E79E" w14:textId="77777777" w:rsidR="00F66671" w:rsidRDefault="00F66671" w:rsidP="008D0372">
      <w:pPr>
        <w:spacing w:after="108" w:line="259" w:lineRule="auto"/>
        <w:ind w:left="0" w:firstLine="0"/>
        <w:jc w:val="left"/>
      </w:pPr>
    </w:p>
    <w:p w14:paraId="002C4C9D" w14:textId="71CCBF0D" w:rsidR="008D0372" w:rsidRPr="008D0372" w:rsidRDefault="008D0372" w:rsidP="008D0372">
      <w:pPr>
        <w:spacing w:after="108" w:line="259" w:lineRule="auto"/>
        <w:ind w:left="0" w:firstLine="0"/>
        <w:jc w:val="left"/>
      </w:pPr>
      <w:r>
        <w:t xml:space="preserve"> </w:t>
      </w:r>
    </w:p>
    <w:p w14:paraId="03EA19AF" w14:textId="77777777" w:rsidR="00514809" w:rsidRPr="00514809" w:rsidRDefault="00514809" w:rsidP="00FA7A10">
      <w:pPr>
        <w:spacing w:after="108" w:line="259" w:lineRule="auto"/>
        <w:ind w:left="-5"/>
        <w:jc w:val="left"/>
        <w:rPr>
          <w:bCs/>
        </w:rPr>
      </w:pPr>
    </w:p>
    <w:p w14:paraId="2276A9C2" w14:textId="4D1165FA" w:rsidR="00AF0266" w:rsidRDefault="00AF0266" w:rsidP="00FA7A10">
      <w:pPr>
        <w:spacing w:after="108" w:line="259" w:lineRule="auto"/>
        <w:ind w:left="-5"/>
        <w:jc w:val="left"/>
        <w:rPr>
          <w:bCs/>
        </w:rPr>
      </w:pPr>
    </w:p>
    <w:p w14:paraId="718AF645" w14:textId="5FC495F3" w:rsidR="00AF0266" w:rsidRDefault="00AF0266" w:rsidP="00FA7A10">
      <w:pPr>
        <w:spacing w:after="108" w:line="259" w:lineRule="auto"/>
        <w:ind w:left="-5"/>
        <w:jc w:val="left"/>
        <w:rPr>
          <w:bCs/>
        </w:rPr>
      </w:pPr>
      <w:r>
        <w:rPr>
          <w:bCs/>
        </w:rPr>
        <w:t xml:space="preserve"> </w:t>
      </w:r>
    </w:p>
    <w:p w14:paraId="2FBF3AA0" w14:textId="5638EB35" w:rsidR="00AF0266" w:rsidRDefault="00AF0266" w:rsidP="00FA7A10">
      <w:pPr>
        <w:spacing w:after="108" w:line="259" w:lineRule="auto"/>
        <w:ind w:left="-5"/>
        <w:jc w:val="left"/>
        <w:rPr>
          <w:bCs/>
        </w:rPr>
      </w:pPr>
    </w:p>
    <w:p w14:paraId="60A43D59" w14:textId="77777777" w:rsidR="00AF0266" w:rsidRDefault="00AF0266" w:rsidP="00FA7A10">
      <w:pPr>
        <w:spacing w:after="108" w:line="259" w:lineRule="auto"/>
        <w:ind w:left="-5"/>
        <w:jc w:val="left"/>
        <w:rPr>
          <w:bCs/>
        </w:rPr>
      </w:pPr>
    </w:p>
    <w:p w14:paraId="6785F81E" w14:textId="198C72D7" w:rsidR="00AF0266" w:rsidRDefault="00AF0266" w:rsidP="00FA7A10">
      <w:pPr>
        <w:spacing w:after="108" w:line="259" w:lineRule="auto"/>
        <w:ind w:left="-5"/>
        <w:jc w:val="left"/>
        <w:rPr>
          <w:bCs/>
        </w:rPr>
      </w:pPr>
    </w:p>
    <w:p w14:paraId="3C1E50B6" w14:textId="720B2F34" w:rsidR="00AF0266" w:rsidRDefault="00AF0266" w:rsidP="00FA7A10">
      <w:pPr>
        <w:spacing w:after="108" w:line="259" w:lineRule="auto"/>
        <w:ind w:left="-5"/>
        <w:jc w:val="left"/>
        <w:rPr>
          <w:bCs/>
        </w:rPr>
      </w:pPr>
    </w:p>
    <w:p w14:paraId="321EDCF8" w14:textId="650FF254" w:rsidR="00AF0266" w:rsidRDefault="00AF0266" w:rsidP="00FA7A10">
      <w:pPr>
        <w:spacing w:after="108" w:line="259" w:lineRule="auto"/>
        <w:ind w:left="-5"/>
        <w:jc w:val="left"/>
        <w:rPr>
          <w:bCs/>
        </w:rPr>
      </w:pPr>
    </w:p>
    <w:p w14:paraId="2FD0715C" w14:textId="77777777" w:rsidR="00AF0266" w:rsidRDefault="00AF0266" w:rsidP="00FA7A10">
      <w:pPr>
        <w:spacing w:after="108" w:line="259" w:lineRule="auto"/>
        <w:ind w:left="-5"/>
        <w:jc w:val="left"/>
        <w:rPr>
          <w:bCs/>
        </w:rPr>
      </w:pPr>
    </w:p>
    <w:p w14:paraId="18849C0C" w14:textId="77777777" w:rsidR="008E656F" w:rsidRPr="000D6C48" w:rsidRDefault="008E656F" w:rsidP="00FA7A10">
      <w:pPr>
        <w:spacing w:after="108" w:line="259" w:lineRule="auto"/>
        <w:ind w:left="-5"/>
        <w:jc w:val="left"/>
        <w:rPr>
          <w:bCs/>
        </w:rPr>
      </w:pPr>
    </w:p>
    <w:p w14:paraId="5EB4B0E8" w14:textId="77777777" w:rsidR="000D6C48" w:rsidRDefault="000D6C48" w:rsidP="00242C8A">
      <w:pPr>
        <w:spacing w:after="108" w:line="259" w:lineRule="auto"/>
        <w:ind w:left="-5"/>
        <w:jc w:val="left"/>
        <w:rPr>
          <w:b/>
        </w:rPr>
      </w:pPr>
    </w:p>
    <w:p w14:paraId="331267BF" w14:textId="553DDE5F" w:rsidR="00242C8A" w:rsidRDefault="00242C8A" w:rsidP="00242C8A">
      <w:pPr>
        <w:spacing w:after="108" w:line="259" w:lineRule="auto"/>
        <w:ind w:left="-5"/>
        <w:jc w:val="left"/>
      </w:pPr>
      <w:r>
        <w:rPr>
          <w:b/>
        </w:rPr>
        <w:t xml:space="preserve"> </w:t>
      </w:r>
    </w:p>
    <w:p w14:paraId="54935435" w14:textId="77777777" w:rsidR="00242C8A" w:rsidRDefault="00242C8A" w:rsidP="00455B5D">
      <w:pPr>
        <w:spacing w:after="112" w:line="259" w:lineRule="auto"/>
        <w:ind w:left="0" w:firstLine="0"/>
        <w:jc w:val="left"/>
        <w:rPr>
          <w:szCs w:val="24"/>
        </w:rPr>
      </w:pPr>
    </w:p>
    <w:p w14:paraId="2CF53FE6" w14:textId="77777777" w:rsidR="00242C8A" w:rsidRDefault="00242C8A" w:rsidP="00455B5D">
      <w:pPr>
        <w:spacing w:after="112" w:line="259" w:lineRule="auto"/>
        <w:ind w:left="0" w:firstLine="0"/>
        <w:jc w:val="left"/>
        <w:rPr>
          <w:szCs w:val="24"/>
        </w:rPr>
      </w:pPr>
    </w:p>
    <w:p w14:paraId="710C7789" w14:textId="77777777" w:rsidR="00242C8A" w:rsidRDefault="00242C8A" w:rsidP="00455B5D">
      <w:pPr>
        <w:spacing w:after="112" w:line="259" w:lineRule="auto"/>
        <w:ind w:left="0" w:firstLine="0"/>
        <w:jc w:val="left"/>
        <w:rPr>
          <w:szCs w:val="24"/>
        </w:rPr>
      </w:pPr>
    </w:p>
    <w:p w14:paraId="65F256C8" w14:textId="1CF82CD2" w:rsidR="00242C8A" w:rsidRDefault="00242C8A" w:rsidP="00455B5D">
      <w:pPr>
        <w:spacing w:after="112" w:line="259" w:lineRule="auto"/>
        <w:ind w:left="0" w:firstLine="0"/>
        <w:jc w:val="left"/>
        <w:rPr>
          <w:szCs w:val="24"/>
        </w:rPr>
      </w:pPr>
    </w:p>
    <w:p w14:paraId="77DC38EC" w14:textId="77777777" w:rsidR="00242C8A" w:rsidRDefault="00242C8A" w:rsidP="00455B5D">
      <w:pPr>
        <w:spacing w:after="112" w:line="259" w:lineRule="auto"/>
        <w:ind w:left="0" w:firstLine="0"/>
        <w:jc w:val="left"/>
        <w:rPr>
          <w:szCs w:val="24"/>
        </w:rPr>
      </w:pPr>
    </w:p>
    <w:p w14:paraId="353BB441" w14:textId="4E7F020C" w:rsidR="00242C8A" w:rsidRDefault="00242C8A" w:rsidP="00455B5D">
      <w:pPr>
        <w:spacing w:after="112" w:line="259" w:lineRule="auto"/>
        <w:ind w:left="0" w:firstLine="0"/>
        <w:jc w:val="left"/>
        <w:rPr>
          <w:szCs w:val="24"/>
        </w:rPr>
      </w:pPr>
    </w:p>
    <w:p w14:paraId="1C5A993C" w14:textId="27A0FB09" w:rsidR="00010DDD" w:rsidRDefault="00010DDD">
      <w:pPr>
        <w:spacing w:after="0" w:line="259" w:lineRule="auto"/>
        <w:ind w:left="0" w:firstLine="0"/>
        <w:jc w:val="right"/>
      </w:pPr>
    </w:p>
    <w:sectPr w:rsidR="00010DDD">
      <w:footerReference w:type="default" r:id="rId31"/>
      <w:pgSz w:w="11909" w:h="16834"/>
      <w:pgMar w:top="520" w:right="672" w:bottom="1480" w:left="1349"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D4FE68" w14:textId="77777777" w:rsidR="006070D0" w:rsidRDefault="006070D0" w:rsidP="00B27D2D">
      <w:pPr>
        <w:spacing w:after="0" w:line="240" w:lineRule="auto"/>
      </w:pPr>
      <w:r>
        <w:separator/>
      </w:r>
    </w:p>
  </w:endnote>
  <w:endnote w:type="continuationSeparator" w:id="0">
    <w:p w14:paraId="307DC8E4" w14:textId="77777777" w:rsidR="006070D0" w:rsidRDefault="006070D0" w:rsidP="00B27D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3">
    <w:panose1 w:val="050401020108070707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Symbol">
    <w:panose1 w:val="020B0502040204020203"/>
    <w:charset w:val="00"/>
    <w:family w:val="swiss"/>
    <w:pitch w:val="variable"/>
    <w:sig w:usb0="800001E3" w:usb1="1200FFEF" w:usb2="00040000" w:usb3="00000000" w:csb0="00000001" w:csb1="00000000"/>
  </w:font>
  <w:font w:name="Calibri">
    <w:panose1 w:val="020F0502020204030204"/>
    <w:charset w:val="00"/>
    <w:family w:val="swiss"/>
    <w:pitch w:val="variable"/>
    <w:sig w:usb0="E0002EFF" w:usb1="C000247B" w:usb2="00000009" w:usb3="00000000" w:csb0="000001FF" w:csb1="00000000"/>
  </w:font>
  <w:font w:name="Rockwell">
    <w:panose1 w:val="02060603020205020403"/>
    <w:charset w:val="00"/>
    <w:family w:val="roman"/>
    <w:pitch w:val="variable"/>
    <w:sig w:usb0="00000007" w:usb1="00000000" w:usb2="00000000" w:usb3="00000000" w:csb0="00000003" w:csb1="00000000"/>
  </w:font>
  <w:font w:name="Bookman Old Style">
    <w:panose1 w:val="02050604050505020204"/>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dvOT863180fb">
    <w:altName w:val="Cambria"/>
    <w:panose1 w:val="00000000000000000000"/>
    <w:charset w:val="00"/>
    <w:family w:val="roman"/>
    <w:notTrueType/>
    <w:pitch w:val="default"/>
    <w:sig w:usb0="00000003" w:usb1="00000000" w:usb2="00000000" w:usb3="00000000" w:csb0="0000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600319"/>
      <w:docPartObj>
        <w:docPartGallery w:val="Page Numbers (Bottom of Page)"/>
        <w:docPartUnique/>
      </w:docPartObj>
    </w:sdtPr>
    <w:sdtEndPr>
      <w:rPr>
        <w:noProof/>
      </w:rPr>
    </w:sdtEndPr>
    <w:sdtContent>
      <w:p w14:paraId="4B99BD43" w14:textId="359DC4DA" w:rsidR="00A47036" w:rsidRDefault="00A47036">
        <w:pPr>
          <w:pStyle w:val="Footer"/>
        </w:pPr>
        <w:r>
          <w:fldChar w:fldCharType="begin"/>
        </w:r>
        <w:r>
          <w:instrText xml:space="preserve"> PAGE   \* MERGEFORMAT </w:instrText>
        </w:r>
        <w:r>
          <w:fldChar w:fldCharType="separate"/>
        </w:r>
        <w:r>
          <w:rPr>
            <w:noProof/>
          </w:rPr>
          <w:t>2</w:t>
        </w:r>
        <w:r>
          <w:rPr>
            <w:noProof/>
          </w:rPr>
          <w:fldChar w:fldCharType="end"/>
        </w:r>
      </w:p>
    </w:sdtContent>
  </w:sdt>
  <w:p w14:paraId="7A35685E" w14:textId="77777777" w:rsidR="00A47036" w:rsidRDefault="00A4703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4BED916" w14:textId="77777777" w:rsidR="006070D0" w:rsidRDefault="006070D0" w:rsidP="00B27D2D">
      <w:pPr>
        <w:spacing w:after="0" w:line="240" w:lineRule="auto"/>
      </w:pPr>
      <w:r>
        <w:separator/>
      </w:r>
    </w:p>
  </w:footnote>
  <w:footnote w:type="continuationSeparator" w:id="0">
    <w:p w14:paraId="78683F28" w14:textId="77777777" w:rsidR="006070D0" w:rsidRDefault="006070D0" w:rsidP="00B27D2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4F0"/>
    <w:multiLevelType w:val="multilevel"/>
    <w:tmpl w:val="5158378C"/>
    <w:lvl w:ilvl="0">
      <w:start w:val="2"/>
      <w:numFmt w:val="decimal"/>
      <w:lvlText w:val="%1"/>
      <w:lvlJc w:val="left"/>
      <w:pPr>
        <w:ind w:left="480" w:hanging="480"/>
      </w:pPr>
      <w:rPr>
        <w:rFonts w:hint="default"/>
      </w:rPr>
    </w:lvl>
    <w:lvl w:ilvl="1">
      <w:start w:val="2"/>
      <w:numFmt w:val="decimal"/>
      <w:lvlText w:val="%1.%2"/>
      <w:lvlJc w:val="left"/>
      <w:pPr>
        <w:ind w:left="1380" w:hanging="480"/>
      </w:pPr>
      <w:rPr>
        <w:rFonts w:hint="default"/>
      </w:rPr>
    </w:lvl>
    <w:lvl w:ilvl="2">
      <w:start w:val="2"/>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1" w15:restartNumberingAfterBreak="0">
    <w:nsid w:val="0F3B101F"/>
    <w:multiLevelType w:val="hybridMultilevel"/>
    <w:tmpl w:val="3860384A"/>
    <w:lvl w:ilvl="0" w:tplc="B6D80EB0">
      <w:start w:val="1"/>
      <w:numFmt w:val="bullet"/>
      <w:lvlText w:val=""/>
      <w:lvlJc w:val="left"/>
      <w:pPr>
        <w:tabs>
          <w:tab w:val="num" w:pos="720"/>
        </w:tabs>
        <w:ind w:left="720" w:hanging="360"/>
      </w:pPr>
      <w:rPr>
        <w:rFonts w:ascii="Wingdings 3" w:hAnsi="Wingdings 3" w:hint="default"/>
      </w:rPr>
    </w:lvl>
    <w:lvl w:ilvl="1" w:tplc="F2402668" w:tentative="1">
      <w:start w:val="1"/>
      <w:numFmt w:val="bullet"/>
      <w:lvlText w:val=""/>
      <w:lvlJc w:val="left"/>
      <w:pPr>
        <w:tabs>
          <w:tab w:val="num" w:pos="1440"/>
        </w:tabs>
        <w:ind w:left="1440" w:hanging="360"/>
      </w:pPr>
      <w:rPr>
        <w:rFonts w:ascii="Wingdings 3" w:hAnsi="Wingdings 3" w:hint="default"/>
      </w:rPr>
    </w:lvl>
    <w:lvl w:ilvl="2" w:tplc="B4524CF6" w:tentative="1">
      <w:start w:val="1"/>
      <w:numFmt w:val="bullet"/>
      <w:lvlText w:val=""/>
      <w:lvlJc w:val="left"/>
      <w:pPr>
        <w:tabs>
          <w:tab w:val="num" w:pos="2160"/>
        </w:tabs>
        <w:ind w:left="2160" w:hanging="360"/>
      </w:pPr>
      <w:rPr>
        <w:rFonts w:ascii="Wingdings 3" w:hAnsi="Wingdings 3" w:hint="default"/>
      </w:rPr>
    </w:lvl>
    <w:lvl w:ilvl="3" w:tplc="FABA3EA8" w:tentative="1">
      <w:start w:val="1"/>
      <w:numFmt w:val="bullet"/>
      <w:lvlText w:val=""/>
      <w:lvlJc w:val="left"/>
      <w:pPr>
        <w:tabs>
          <w:tab w:val="num" w:pos="2880"/>
        </w:tabs>
        <w:ind w:left="2880" w:hanging="360"/>
      </w:pPr>
      <w:rPr>
        <w:rFonts w:ascii="Wingdings 3" w:hAnsi="Wingdings 3" w:hint="default"/>
      </w:rPr>
    </w:lvl>
    <w:lvl w:ilvl="4" w:tplc="074C5102" w:tentative="1">
      <w:start w:val="1"/>
      <w:numFmt w:val="bullet"/>
      <w:lvlText w:val=""/>
      <w:lvlJc w:val="left"/>
      <w:pPr>
        <w:tabs>
          <w:tab w:val="num" w:pos="3600"/>
        </w:tabs>
        <w:ind w:left="3600" w:hanging="360"/>
      </w:pPr>
      <w:rPr>
        <w:rFonts w:ascii="Wingdings 3" w:hAnsi="Wingdings 3" w:hint="default"/>
      </w:rPr>
    </w:lvl>
    <w:lvl w:ilvl="5" w:tplc="19E6078C" w:tentative="1">
      <w:start w:val="1"/>
      <w:numFmt w:val="bullet"/>
      <w:lvlText w:val=""/>
      <w:lvlJc w:val="left"/>
      <w:pPr>
        <w:tabs>
          <w:tab w:val="num" w:pos="4320"/>
        </w:tabs>
        <w:ind w:left="4320" w:hanging="360"/>
      </w:pPr>
      <w:rPr>
        <w:rFonts w:ascii="Wingdings 3" w:hAnsi="Wingdings 3" w:hint="default"/>
      </w:rPr>
    </w:lvl>
    <w:lvl w:ilvl="6" w:tplc="D5247684" w:tentative="1">
      <w:start w:val="1"/>
      <w:numFmt w:val="bullet"/>
      <w:lvlText w:val=""/>
      <w:lvlJc w:val="left"/>
      <w:pPr>
        <w:tabs>
          <w:tab w:val="num" w:pos="5040"/>
        </w:tabs>
        <w:ind w:left="5040" w:hanging="360"/>
      </w:pPr>
      <w:rPr>
        <w:rFonts w:ascii="Wingdings 3" w:hAnsi="Wingdings 3" w:hint="default"/>
      </w:rPr>
    </w:lvl>
    <w:lvl w:ilvl="7" w:tplc="00B8F350" w:tentative="1">
      <w:start w:val="1"/>
      <w:numFmt w:val="bullet"/>
      <w:lvlText w:val=""/>
      <w:lvlJc w:val="left"/>
      <w:pPr>
        <w:tabs>
          <w:tab w:val="num" w:pos="5760"/>
        </w:tabs>
        <w:ind w:left="5760" w:hanging="360"/>
      </w:pPr>
      <w:rPr>
        <w:rFonts w:ascii="Wingdings 3" w:hAnsi="Wingdings 3" w:hint="default"/>
      </w:rPr>
    </w:lvl>
    <w:lvl w:ilvl="8" w:tplc="054ECD50" w:tentative="1">
      <w:start w:val="1"/>
      <w:numFmt w:val="bullet"/>
      <w:lvlText w:val=""/>
      <w:lvlJc w:val="left"/>
      <w:pPr>
        <w:tabs>
          <w:tab w:val="num" w:pos="6480"/>
        </w:tabs>
        <w:ind w:left="6480" w:hanging="360"/>
      </w:pPr>
      <w:rPr>
        <w:rFonts w:ascii="Wingdings 3" w:hAnsi="Wingdings 3" w:hint="default"/>
      </w:rPr>
    </w:lvl>
  </w:abstractNum>
  <w:abstractNum w:abstractNumId="2" w15:restartNumberingAfterBreak="0">
    <w:nsid w:val="19923909"/>
    <w:multiLevelType w:val="multilevel"/>
    <w:tmpl w:val="BE649B1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DA475D"/>
    <w:multiLevelType w:val="hybridMultilevel"/>
    <w:tmpl w:val="E7543710"/>
    <w:lvl w:ilvl="0" w:tplc="DD886F6C">
      <w:start w:val="1"/>
      <w:numFmt w:val="bullet"/>
      <w:lvlText w:val="•"/>
      <w:lvlJc w:val="left"/>
      <w:pPr>
        <w:ind w:left="543"/>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1" w:tplc="E8602FA4">
      <w:start w:val="1"/>
      <w:numFmt w:val="bullet"/>
      <w:lvlText w:val="o"/>
      <w:lvlJc w:val="left"/>
      <w:pPr>
        <w:ind w:left="134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2" w:tplc="123ABCE2">
      <w:start w:val="1"/>
      <w:numFmt w:val="bullet"/>
      <w:lvlText w:val="▪"/>
      <w:lvlJc w:val="left"/>
      <w:pPr>
        <w:ind w:left="206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3" w:tplc="CE7E6B64">
      <w:start w:val="1"/>
      <w:numFmt w:val="bullet"/>
      <w:lvlText w:val="•"/>
      <w:lvlJc w:val="left"/>
      <w:pPr>
        <w:ind w:left="2789"/>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4" w:tplc="6AAEFC5A">
      <w:start w:val="1"/>
      <w:numFmt w:val="bullet"/>
      <w:lvlText w:val="o"/>
      <w:lvlJc w:val="left"/>
      <w:pPr>
        <w:ind w:left="350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5" w:tplc="C436DB02">
      <w:start w:val="1"/>
      <w:numFmt w:val="bullet"/>
      <w:lvlText w:val="▪"/>
      <w:lvlJc w:val="left"/>
      <w:pPr>
        <w:ind w:left="422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6" w:tplc="87647C28">
      <w:start w:val="1"/>
      <w:numFmt w:val="bullet"/>
      <w:lvlText w:val="•"/>
      <w:lvlJc w:val="left"/>
      <w:pPr>
        <w:ind w:left="4949"/>
      </w:pPr>
      <w:rPr>
        <w:rFonts w:ascii="Arial" w:eastAsia="Arial" w:hAnsi="Arial" w:cs="Arial"/>
        <w:b w:val="0"/>
        <w:i w:val="0"/>
        <w:strike w:val="0"/>
        <w:dstrike w:val="0"/>
        <w:color w:val="000000"/>
        <w:sz w:val="16"/>
        <w:szCs w:val="16"/>
        <w:u w:val="none" w:color="000000"/>
        <w:bdr w:val="none" w:sz="0" w:space="0" w:color="auto"/>
        <w:shd w:val="clear" w:color="auto" w:fill="auto"/>
        <w:vertAlign w:val="baseline"/>
      </w:rPr>
    </w:lvl>
    <w:lvl w:ilvl="7" w:tplc="A44C959C">
      <w:start w:val="1"/>
      <w:numFmt w:val="bullet"/>
      <w:lvlText w:val="o"/>
      <w:lvlJc w:val="left"/>
      <w:pPr>
        <w:ind w:left="566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lvl w:ilvl="8" w:tplc="2182F8EE">
      <w:start w:val="1"/>
      <w:numFmt w:val="bullet"/>
      <w:lvlText w:val="▪"/>
      <w:lvlJc w:val="left"/>
      <w:pPr>
        <w:ind w:left="6389"/>
      </w:pPr>
      <w:rPr>
        <w:rFonts w:ascii="Segoe UI Symbol" w:eastAsia="Segoe UI Symbol" w:hAnsi="Segoe UI Symbol" w:cs="Segoe UI Symbol"/>
        <w:b w:val="0"/>
        <w:i w:val="0"/>
        <w:strike w:val="0"/>
        <w:dstrike w:val="0"/>
        <w:color w:val="000000"/>
        <w:sz w:val="16"/>
        <w:szCs w:val="16"/>
        <w:u w:val="none" w:color="000000"/>
        <w:bdr w:val="none" w:sz="0" w:space="0" w:color="auto"/>
        <w:shd w:val="clear" w:color="auto" w:fill="auto"/>
        <w:vertAlign w:val="baseline"/>
      </w:rPr>
    </w:lvl>
  </w:abstractNum>
  <w:abstractNum w:abstractNumId="4" w15:restartNumberingAfterBreak="0">
    <w:nsid w:val="20953652"/>
    <w:multiLevelType w:val="hybridMultilevel"/>
    <w:tmpl w:val="464ADC74"/>
    <w:lvl w:ilvl="0" w:tplc="E46828DE">
      <w:start w:val="1"/>
      <w:numFmt w:val="bullet"/>
      <w:lvlText w:val="•"/>
      <w:lvlJc w:val="left"/>
      <w:pPr>
        <w:ind w:left="139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1FF2D834">
      <w:start w:val="1"/>
      <w:numFmt w:val="bullet"/>
      <w:lvlText w:val="o"/>
      <w:lvlJc w:val="left"/>
      <w:pPr>
        <w:ind w:left="215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E8BC3172">
      <w:start w:val="1"/>
      <w:numFmt w:val="bullet"/>
      <w:lvlText w:val="▪"/>
      <w:lvlJc w:val="left"/>
      <w:pPr>
        <w:ind w:left="287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5EA44E14">
      <w:start w:val="1"/>
      <w:numFmt w:val="bullet"/>
      <w:lvlText w:val="•"/>
      <w:lvlJc w:val="left"/>
      <w:pPr>
        <w:ind w:left="359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E7D442AC">
      <w:start w:val="1"/>
      <w:numFmt w:val="bullet"/>
      <w:lvlText w:val="o"/>
      <w:lvlJc w:val="left"/>
      <w:pPr>
        <w:ind w:left="431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137269F4">
      <w:start w:val="1"/>
      <w:numFmt w:val="bullet"/>
      <w:lvlText w:val="▪"/>
      <w:lvlJc w:val="left"/>
      <w:pPr>
        <w:ind w:left="503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3B741CDE">
      <w:start w:val="1"/>
      <w:numFmt w:val="bullet"/>
      <w:lvlText w:val="•"/>
      <w:lvlJc w:val="left"/>
      <w:pPr>
        <w:ind w:left="5751"/>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F7004798">
      <w:start w:val="1"/>
      <w:numFmt w:val="bullet"/>
      <w:lvlText w:val="o"/>
      <w:lvlJc w:val="left"/>
      <w:pPr>
        <w:ind w:left="647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27B23BB2">
      <w:start w:val="1"/>
      <w:numFmt w:val="bullet"/>
      <w:lvlText w:val="▪"/>
      <w:lvlJc w:val="left"/>
      <w:pPr>
        <w:ind w:left="7191"/>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5" w15:restartNumberingAfterBreak="0">
    <w:nsid w:val="27B9227A"/>
    <w:multiLevelType w:val="hybridMultilevel"/>
    <w:tmpl w:val="8F808930"/>
    <w:lvl w:ilvl="0" w:tplc="40090017">
      <w:start w:val="1"/>
      <w:numFmt w:val="lowerLetter"/>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6" w15:restartNumberingAfterBreak="0">
    <w:nsid w:val="29450687"/>
    <w:multiLevelType w:val="hybridMultilevel"/>
    <w:tmpl w:val="48B01F76"/>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7" w15:restartNumberingAfterBreak="0">
    <w:nsid w:val="34100BD6"/>
    <w:multiLevelType w:val="multilevel"/>
    <w:tmpl w:val="AA782CB2"/>
    <w:lvl w:ilvl="0">
      <w:start w:val="2"/>
      <w:numFmt w:val="decimal"/>
      <w:lvlText w:val="%1."/>
      <w:lvlJc w:val="left"/>
      <w:pPr>
        <w:ind w:left="540" w:hanging="540"/>
      </w:pPr>
      <w:rPr>
        <w:rFonts w:hint="default"/>
      </w:rPr>
    </w:lvl>
    <w:lvl w:ilvl="1">
      <w:start w:val="2"/>
      <w:numFmt w:val="decimal"/>
      <w:lvlText w:val="%1.%2."/>
      <w:lvlJc w:val="left"/>
      <w:pPr>
        <w:ind w:left="1440" w:hanging="540"/>
      </w:pPr>
      <w:rPr>
        <w:rFonts w:hint="default"/>
      </w:rPr>
    </w:lvl>
    <w:lvl w:ilvl="2">
      <w:start w:val="3"/>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8" w15:restartNumberingAfterBreak="0">
    <w:nsid w:val="38363203"/>
    <w:multiLevelType w:val="multilevel"/>
    <w:tmpl w:val="E748665C"/>
    <w:lvl w:ilvl="0">
      <w:start w:val="1"/>
      <w:numFmt w:val="decimal"/>
      <w:lvlText w:val="%1."/>
      <w:lvlJc w:val="left"/>
      <w:pPr>
        <w:ind w:left="720"/>
      </w:pPr>
      <w:rPr>
        <w:rFonts w:ascii="Times New Roman" w:eastAsia="Times New Roman" w:hAnsi="Times New Roman" w:cs="Times New Roman"/>
        <w:b/>
        <w:bCs/>
        <w:i w:val="0"/>
        <w:strike w:val="0"/>
        <w:dstrike w:val="0"/>
        <w:color w:val="000000"/>
        <w:sz w:val="24"/>
        <w:szCs w:val="24"/>
        <w:u w:val="none" w:color="000000"/>
        <w:bdr w:val="none" w:sz="0" w:space="0" w:color="auto"/>
        <w:shd w:val="clear" w:color="auto" w:fill="auto"/>
        <w:vertAlign w:val="baseline"/>
      </w:rPr>
    </w:lvl>
    <w:lvl w:ilvl="1">
      <w:start w:val="1"/>
      <w:numFmt w:val="decimal"/>
      <w:lvlText w:val="%1.%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lowerRoman"/>
      <w:lvlText w:val="%3"/>
      <w:lvlJc w:val="left"/>
      <w:pPr>
        <w:ind w:left="18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9" w15:restartNumberingAfterBreak="0">
    <w:nsid w:val="3C927F77"/>
    <w:multiLevelType w:val="hybridMultilevel"/>
    <w:tmpl w:val="ACA0037C"/>
    <w:lvl w:ilvl="0" w:tplc="0450B6B4">
      <w:start w:val="1"/>
      <w:numFmt w:val="bullet"/>
      <w:lvlText w:val="•"/>
      <w:lvlJc w:val="left"/>
      <w:pPr>
        <w:ind w:left="139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A2B2323C">
      <w:start w:val="1"/>
      <w:numFmt w:val="bullet"/>
      <w:lvlText w:val="o"/>
      <w:lvlJc w:val="left"/>
      <w:pPr>
        <w:ind w:left="213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B12EB844">
      <w:start w:val="1"/>
      <w:numFmt w:val="bullet"/>
      <w:lvlText w:val="▪"/>
      <w:lvlJc w:val="left"/>
      <w:pPr>
        <w:ind w:left="285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9A508EFE">
      <w:start w:val="1"/>
      <w:numFmt w:val="bullet"/>
      <w:lvlText w:val="•"/>
      <w:lvlJc w:val="left"/>
      <w:pPr>
        <w:ind w:left="357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21589162">
      <w:start w:val="1"/>
      <w:numFmt w:val="bullet"/>
      <w:lvlText w:val="o"/>
      <w:lvlJc w:val="left"/>
      <w:pPr>
        <w:ind w:left="429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0492D604">
      <w:start w:val="1"/>
      <w:numFmt w:val="bullet"/>
      <w:lvlText w:val="▪"/>
      <w:lvlJc w:val="left"/>
      <w:pPr>
        <w:ind w:left="501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F1063438">
      <w:start w:val="1"/>
      <w:numFmt w:val="bullet"/>
      <w:lvlText w:val="•"/>
      <w:lvlJc w:val="left"/>
      <w:pPr>
        <w:ind w:left="573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B484B24C">
      <w:start w:val="1"/>
      <w:numFmt w:val="bullet"/>
      <w:lvlText w:val="o"/>
      <w:lvlJc w:val="left"/>
      <w:pPr>
        <w:ind w:left="645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B27E2570">
      <w:start w:val="1"/>
      <w:numFmt w:val="bullet"/>
      <w:lvlText w:val="▪"/>
      <w:lvlJc w:val="left"/>
      <w:pPr>
        <w:ind w:left="717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0" w15:restartNumberingAfterBreak="0">
    <w:nsid w:val="3D1169E1"/>
    <w:multiLevelType w:val="hybridMultilevel"/>
    <w:tmpl w:val="389C0A4A"/>
    <w:lvl w:ilvl="0" w:tplc="3CD2ACBE">
      <w:start w:val="1"/>
      <w:numFmt w:val="bullet"/>
      <w:lvlText w:val="•"/>
      <w:lvlJc w:val="left"/>
      <w:pPr>
        <w:ind w:left="601"/>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1" w:tplc="65B8B3DA">
      <w:start w:val="1"/>
      <w:numFmt w:val="bullet"/>
      <w:lvlText w:val="o"/>
      <w:lvlJc w:val="left"/>
      <w:pPr>
        <w:ind w:left="144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2" w:tplc="591636DA">
      <w:start w:val="1"/>
      <w:numFmt w:val="bullet"/>
      <w:lvlText w:val="▪"/>
      <w:lvlJc w:val="left"/>
      <w:pPr>
        <w:ind w:left="21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3" w:tplc="D6B2F6D8">
      <w:start w:val="1"/>
      <w:numFmt w:val="bullet"/>
      <w:lvlText w:val="•"/>
      <w:lvlJc w:val="left"/>
      <w:pPr>
        <w:ind w:left="288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4" w:tplc="6CB0000A">
      <w:start w:val="1"/>
      <w:numFmt w:val="bullet"/>
      <w:lvlText w:val="o"/>
      <w:lvlJc w:val="left"/>
      <w:pPr>
        <w:ind w:left="360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5" w:tplc="F2C29894">
      <w:start w:val="1"/>
      <w:numFmt w:val="bullet"/>
      <w:lvlText w:val="▪"/>
      <w:lvlJc w:val="left"/>
      <w:pPr>
        <w:ind w:left="432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6" w:tplc="E446CFE4">
      <w:start w:val="1"/>
      <w:numFmt w:val="bullet"/>
      <w:lvlText w:val="•"/>
      <w:lvlJc w:val="left"/>
      <w:pPr>
        <w:ind w:left="5048"/>
      </w:pPr>
      <w:rPr>
        <w:rFonts w:ascii="Arial" w:eastAsia="Arial" w:hAnsi="Arial" w:cs="Arial"/>
        <w:b w:val="0"/>
        <w:i w:val="0"/>
        <w:strike w:val="0"/>
        <w:dstrike w:val="0"/>
        <w:color w:val="000000"/>
        <w:sz w:val="24"/>
        <w:szCs w:val="24"/>
        <w:u w:val="none" w:color="000000"/>
        <w:bdr w:val="none" w:sz="0" w:space="0" w:color="auto"/>
        <w:shd w:val="clear" w:color="auto" w:fill="auto"/>
        <w:vertAlign w:val="baseline"/>
      </w:rPr>
    </w:lvl>
    <w:lvl w:ilvl="7" w:tplc="03F8A158">
      <w:start w:val="1"/>
      <w:numFmt w:val="bullet"/>
      <w:lvlText w:val="o"/>
      <w:lvlJc w:val="left"/>
      <w:pPr>
        <w:ind w:left="576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lvl w:ilvl="8" w:tplc="162626A8">
      <w:start w:val="1"/>
      <w:numFmt w:val="bullet"/>
      <w:lvlText w:val="▪"/>
      <w:lvlJc w:val="left"/>
      <w:pPr>
        <w:ind w:left="6488"/>
      </w:pPr>
      <w:rPr>
        <w:rFonts w:ascii="Segoe UI Symbol" w:eastAsia="Segoe UI Symbol" w:hAnsi="Segoe UI Symbol" w:cs="Segoe UI Symbol"/>
        <w:b w:val="0"/>
        <w:i w:val="0"/>
        <w:strike w:val="0"/>
        <w:dstrike w:val="0"/>
        <w:color w:val="000000"/>
        <w:sz w:val="24"/>
        <w:szCs w:val="24"/>
        <w:u w:val="none" w:color="000000"/>
        <w:bdr w:val="none" w:sz="0" w:space="0" w:color="auto"/>
        <w:shd w:val="clear" w:color="auto" w:fill="auto"/>
        <w:vertAlign w:val="baseline"/>
      </w:rPr>
    </w:lvl>
  </w:abstractNum>
  <w:abstractNum w:abstractNumId="11" w15:restartNumberingAfterBreak="0">
    <w:nsid w:val="425F0248"/>
    <w:multiLevelType w:val="hybridMultilevel"/>
    <w:tmpl w:val="622A4716"/>
    <w:lvl w:ilvl="0" w:tplc="97DC4290">
      <w:start w:val="1"/>
      <w:numFmt w:val="bullet"/>
      <w:lvlText w:val=""/>
      <w:lvlJc w:val="left"/>
      <w:pPr>
        <w:tabs>
          <w:tab w:val="num" w:pos="720"/>
        </w:tabs>
        <w:ind w:left="720" w:hanging="360"/>
      </w:pPr>
      <w:rPr>
        <w:rFonts w:ascii="Wingdings 3" w:hAnsi="Wingdings 3" w:hint="default"/>
      </w:rPr>
    </w:lvl>
    <w:lvl w:ilvl="1" w:tplc="E480805E" w:tentative="1">
      <w:start w:val="1"/>
      <w:numFmt w:val="bullet"/>
      <w:lvlText w:val=""/>
      <w:lvlJc w:val="left"/>
      <w:pPr>
        <w:tabs>
          <w:tab w:val="num" w:pos="1440"/>
        </w:tabs>
        <w:ind w:left="1440" w:hanging="360"/>
      </w:pPr>
      <w:rPr>
        <w:rFonts w:ascii="Wingdings 3" w:hAnsi="Wingdings 3" w:hint="default"/>
      </w:rPr>
    </w:lvl>
    <w:lvl w:ilvl="2" w:tplc="15F251AA" w:tentative="1">
      <w:start w:val="1"/>
      <w:numFmt w:val="bullet"/>
      <w:lvlText w:val=""/>
      <w:lvlJc w:val="left"/>
      <w:pPr>
        <w:tabs>
          <w:tab w:val="num" w:pos="2160"/>
        </w:tabs>
        <w:ind w:left="2160" w:hanging="360"/>
      </w:pPr>
      <w:rPr>
        <w:rFonts w:ascii="Wingdings 3" w:hAnsi="Wingdings 3" w:hint="default"/>
      </w:rPr>
    </w:lvl>
    <w:lvl w:ilvl="3" w:tplc="356254A6" w:tentative="1">
      <w:start w:val="1"/>
      <w:numFmt w:val="bullet"/>
      <w:lvlText w:val=""/>
      <w:lvlJc w:val="left"/>
      <w:pPr>
        <w:tabs>
          <w:tab w:val="num" w:pos="2880"/>
        </w:tabs>
        <w:ind w:left="2880" w:hanging="360"/>
      </w:pPr>
      <w:rPr>
        <w:rFonts w:ascii="Wingdings 3" w:hAnsi="Wingdings 3" w:hint="default"/>
      </w:rPr>
    </w:lvl>
    <w:lvl w:ilvl="4" w:tplc="CE90126A" w:tentative="1">
      <w:start w:val="1"/>
      <w:numFmt w:val="bullet"/>
      <w:lvlText w:val=""/>
      <w:lvlJc w:val="left"/>
      <w:pPr>
        <w:tabs>
          <w:tab w:val="num" w:pos="3600"/>
        </w:tabs>
        <w:ind w:left="3600" w:hanging="360"/>
      </w:pPr>
      <w:rPr>
        <w:rFonts w:ascii="Wingdings 3" w:hAnsi="Wingdings 3" w:hint="default"/>
      </w:rPr>
    </w:lvl>
    <w:lvl w:ilvl="5" w:tplc="F36E67FE" w:tentative="1">
      <w:start w:val="1"/>
      <w:numFmt w:val="bullet"/>
      <w:lvlText w:val=""/>
      <w:lvlJc w:val="left"/>
      <w:pPr>
        <w:tabs>
          <w:tab w:val="num" w:pos="4320"/>
        </w:tabs>
        <w:ind w:left="4320" w:hanging="360"/>
      </w:pPr>
      <w:rPr>
        <w:rFonts w:ascii="Wingdings 3" w:hAnsi="Wingdings 3" w:hint="default"/>
      </w:rPr>
    </w:lvl>
    <w:lvl w:ilvl="6" w:tplc="0D1E827E" w:tentative="1">
      <w:start w:val="1"/>
      <w:numFmt w:val="bullet"/>
      <w:lvlText w:val=""/>
      <w:lvlJc w:val="left"/>
      <w:pPr>
        <w:tabs>
          <w:tab w:val="num" w:pos="5040"/>
        </w:tabs>
        <w:ind w:left="5040" w:hanging="360"/>
      </w:pPr>
      <w:rPr>
        <w:rFonts w:ascii="Wingdings 3" w:hAnsi="Wingdings 3" w:hint="default"/>
      </w:rPr>
    </w:lvl>
    <w:lvl w:ilvl="7" w:tplc="8E64F5BE" w:tentative="1">
      <w:start w:val="1"/>
      <w:numFmt w:val="bullet"/>
      <w:lvlText w:val=""/>
      <w:lvlJc w:val="left"/>
      <w:pPr>
        <w:tabs>
          <w:tab w:val="num" w:pos="5760"/>
        </w:tabs>
        <w:ind w:left="5760" w:hanging="360"/>
      </w:pPr>
      <w:rPr>
        <w:rFonts w:ascii="Wingdings 3" w:hAnsi="Wingdings 3" w:hint="default"/>
      </w:rPr>
    </w:lvl>
    <w:lvl w:ilvl="8" w:tplc="38F6C2AC" w:tentative="1">
      <w:start w:val="1"/>
      <w:numFmt w:val="bullet"/>
      <w:lvlText w:val=""/>
      <w:lvlJc w:val="left"/>
      <w:pPr>
        <w:tabs>
          <w:tab w:val="num" w:pos="6480"/>
        </w:tabs>
        <w:ind w:left="6480" w:hanging="360"/>
      </w:pPr>
      <w:rPr>
        <w:rFonts w:ascii="Wingdings 3" w:hAnsi="Wingdings 3" w:hint="default"/>
      </w:rPr>
    </w:lvl>
  </w:abstractNum>
  <w:abstractNum w:abstractNumId="12" w15:restartNumberingAfterBreak="0">
    <w:nsid w:val="50B03EC2"/>
    <w:multiLevelType w:val="multilevel"/>
    <w:tmpl w:val="CF128794"/>
    <w:lvl w:ilvl="0">
      <w:start w:val="2"/>
      <w:numFmt w:val="decimal"/>
      <w:lvlText w:val="%1"/>
      <w:lvlJc w:val="left"/>
      <w:pPr>
        <w:ind w:left="480" w:hanging="480"/>
      </w:pPr>
      <w:rPr>
        <w:rFonts w:hint="default"/>
      </w:rPr>
    </w:lvl>
    <w:lvl w:ilvl="1">
      <w:start w:val="2"/>
      <w:numFmt w:val="decimal"/>
      <w:lvlText w:val="%1.%2"/>
      <w:lvlJc w:val="left"/>
      <w:pPr>
        <w:ind w:left="1380" w:hanging="480"/>
      </w:pPr>
      <w:rPr>
        <w:rFonts w:hint="default"/>
      </w:rPr>
    </w:lvl>
    <w:lvl w:ilvl="2">
      <w:start w:val="3"/>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13" w15:restartNumberingAfterBreak="0">
    <w:nsid w:val="542E1D35"/>
    <w:multiLevelType w:val="hybridMultilevel"/>
    <w:tmpl w:val="66E6083A"/>
    <w:lvl w:ilvl="0" w:tplc="ECAABFCE">
      <w:start w:val="1"/>
      <w:numFmt w:val="bullet"/>
      <w:lvlText w:val="•"/>
      <w:lvlJc w:val="left"/>
      <w:pPr>
        <w:ind w:left="1397"/>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B888F312">
      <w:start w:val="1"/>
      <w:numFmt w:val="bullet"/>
      <w:lvlText w:val="o"/>
      <w:lvlJc w:val="left"/>
      <w:pPr>
        <w:ind w:left="213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AC387086">
      <w:start w:val="1"/>
      <w:numFmt w:val="bullet"/>
      <w:lvlText w:val="▪"/>
      <w:lvlJc w:val="left"/>
      <w:pPr>
        <w:ind w:left="285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505AF966">
      <w:start w:val="1"/>
      <w:numFmt w:val="bullet"/>
      <w:lvlText w:val="•"/>
      <w:lvlJc w:val="left"/>
      <w:pPr>
        <w:ind w:left="357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886E5722">
      <w:start w:val="1"/>
      <w:numFmt w:val="bullet"/>
      <w:lvlText w:val="o"/>
      <w:lvlJc w:val="left"/>
      <w:pPr>
        <w:ind w:left="429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1F1E0F08">
      <w:start w:val="1"/>
      <w:numFmt w:val="bullet"/>
      <w:lvlText w:val="▪"/>
      <w:lvlJc w:val="left"/>
      <w:pPr>
        <w:ind w:left="501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1DD2691C">
      <w:start w:val="1"/>
      <w:numFmt w:val="bullet"/>
      <w:lvlText w:val="•"/>
      <w:lvlJc w:val="left"/>
      <w:pPr>
        <w:ind w:left="5732"/>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E07EC516">
      <w:start w:val="1"/>
      <w:numFmt w:val="bullet"/>
      <w:lvlText w:val="o"/>
      <w:lvlJc w:val="left"/>
      <w:pPr>
        <w:ind w:left="645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956A802A">
      <w:start w:val="1"/>
      <w:numFmt w:val="bullet"/>
      <w:lvlText w:val="▪"/>
      <w:lvlJc w:val="left"/>
      <w:pPr>
        <w:ind w:left="7172"/>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4" w15:restartNumberingAfterBreak="0">
    <w:nsid w:val="550728EC"/>
    <w:multiLevelType w:val="hybridMultilevel"/>
    <w:tmpl w:val="22F6B276"/>
    <w:lvl w:ilvl="0" w:tplc="0E122DBE">
      <w:start w:val="1"/>
      <w:numFmt w:val="bullet"/>
      <w:lvlText w:val="•"/>
      <w:lvlJc w:val="left"/>
      <w:pPr>
        <w:ind w:left="13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350A1962">
      <w:start w:val="1"/>
      <w:numFmt w:val="bullet"/>
      <w:lvlText w:val="o"/>
      <w:lvlJc w:val="left"/>
      <w:pPr>
        <w:ind w:left="217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4E0A37C2">
      <w:start w:val="1"/>
      <w:numFmt w:val="bullet"/>
      <w:lvlText w:val="▪"/>
      <w:lvlJc w:val="left"/>
      <w:pPr>
        <w:ind w:left="289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9E22FEA4">
      <w:start w:val="1"/>
      <w:numFmt w:val="bullet"/>
      <w:lvlText w:val="•"/>
      <w:lvlJc w:val="left"/>
      <w:pPr>
        <w:ind w:left="361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7D8CF726">
      <w:start w:val="1"/>
      <w:numFmt w:val="bullet"/>
      <w:lvlText w:val="o"/>
      <w:lvlJc w:val="left"/>
      <w:pPr>
        <w:ind w:left="433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F6E0AFB2">
      <w:start w:val="1"/>
      <w:numFmt w:val="bullet"/>
      <w:lvlText w:val="▪"/>
      <w:lvlJc w:val="left"/>
      <w:pPr>
        <w:ind w:left="505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B956B0D6">
      <w:start w:val="1"/>
      <w:numFmt w:val="bullet"/>
      <w:lvlText w:val="•"/>
      <w:lvlJc w:val="left"/>
      <w:pPr>
        <w:ind w:left="577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98C8D4C6">
      <w:start w:val="1"/>
      <w:numFmt w:val="bullet"/>
      <w:lvlText w:val="o"/>
      <w:lvlJc w:val="left"/>
      <w:pPr>
        <w:ind w:left="649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6B5E5352">
      <w:start w:val="1"/>
      <w:numFmt w:val="bullet"/>
      <w:lvlText w:val="▪"/>
      <w:lvlJc w:val="left"/>
      <w:pPr>
        <w:ind w:left="721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5" w15:restartNumberingAfterBreak="0">
    <w:nsid w:val="58E811F2"/>
    <w:multiLevelType w:val="hybridMultilevel"/>
    <w:tmpl w:val="1078285C"/>
    <w:lvl w:ilvl="0" w:tplc="46CC5ADC">
      <w:start w:val="2"/>
      <w:numFmt w:val="decimal"/>
      <w:lvlText w:val="%1."/>
      <w:lvlJc w:val="left"/>
      <w:pPr>
        <w:ind w:left="1080" w:hanging="360"/>
      </w:pPr>
      <w:rPr>
        <w:rFonts w:hint="default"/>
        <w:b w:val="0"/>
        <w:u w:val="none"/>
      </w:rPr>
    </w:lvl>
    <w:lvl w:ilvl="1" w:tplc="40090019" w:tentative="1">
      <w:start w:val="1"/>
      <w:numFmt w:val="lowerLetter"/>
      <w:lvlText w:val="%2."/>
      <w:lvlJc w:val="left"/>
      <w:pPr>
        <w:ind w:left="1800" w:hanging="360"/>
      </w:pPr>
    </w:lvl>
    <w:lvl w:ilvl="2" w:tplc="4009001B" w:tentative="1">
      <w:start w:val="1"/>
      <w:numFmt w:val="lowerRoman"/>
      <w:lvlText w:val="%3."/>
      <w:lvlJc w:val="right"/>
      <w:pPr>
        <w:ind w:left="2520" w:hanging="180"/>
      </w:pPr>
    </w:lvl>
    <w:lvl w:ilvl="3" w:tplc="4009000F" w:tentative="1">
      <w:start w:val="1"/>
      <w:numFmt w:val="decimal"/>
      <w:lvlText w:val="%4."/>
      <w:lvlJc w:val="left"/>
      <w:pPr>
        <w:ind w:left="3240" w:hanging="360"/>
      </w:pPr>
    </w:lvl>
    <w:lvl w:ilvl="4" w:tplc="40090019" w:tentative="1">
      <w:start w:val="1"/>
      <w:numFmt w:val="lowerLetter"/>
      <w:lvlText w:val="%5."/>
      <w:lvlJc w:val="left"/>
      <w:pPr>
        <w:ind w:left="3960" w:hanging="360"/>
      </w:pPr>
    </w:lvl>
    <w:lvl w:ilvl="5" w:tplc="4009001B" w:tentative="1">
      <w:start w:val="1"/>
      <w:numFmt w:val="lowerRoman"/>
      <w:lvlText w:val="%6."/>
      <w:lvlJc w:val="right"/>
      <w:pPr>
        <w:ind w:left="4680" w:hanging="180"/>
      </w:pPr>
    </w:lvl>
    <w:lvl w:ilvl="6" w:tplc="4009000F" w:tentative="1">
      <w:start w:val="1"/>
      <w:numFmt w:val="decimal"/>
      <w:lvlText w:val="%7."/>
      <w:lvlJc w:val="left"/>
      <w:pPr>
        <w:ind w:left="5400" w:hanging="360"/>
      </w:pPr>
    </w:lvl>
    <w:lvl w:ilvl="7" w:tplc="40090019" w:tentative="1">
      <w:start w:val="1"/>
      <w:numFmt w:val="lowerLetter"/>
      <w:lvlText w:val="%8."/>
      <w:lvlJc w:val="left"/>
      <w:pPr>
        <w:ind w:left="6120" w:hanging="360"/>
      </w:pPr>
    </w:lvl>
    <w:lvl w:ilvl="8" w:tplc="4009001B" w:tentative="1">
      <w:start w:val="1"/>
      <w:numFmt w:val="lowerRoman"/>
      <w:lvlText w:val="%9."/>
      <w:lvlJc w:val="right"/>
      <w:pPr>
        <w:ind w:left="6840" w:hanging="180"/>
      </w:pPr>
    </w:lvl>
  </w:abstractNum>
  <w:abstractNum w:abstractNumId="16" w15:restartNumberingAfterBreak="0">
    <w:nsid w:val="61C918DD"/>
    <w:multiLevelType w:val="hybridMultilevel"/>
    <w:tmpl w:val="12860A8E"/>
    <w:lvl w:ilvl="0" w:tplc="240C6254">
      <w:start w:val="1"/>
      <w:numFmt w:val="bullet"/>
      <w:lvlText w:val=""/>
      <w:lvlJc w:val="left"/>
      <w:pPr>
        <w:tabs>
          <w:tab w:val="num" w:pos="720"/>
        </w:tabs>
        <w:ind w:left="720" w:hanging="360"/>
      </w:pPr>
      <w:rPr>
        <w:rFonts w:ascii="Wingdings 3" w:hAnsi="Wingdings 3" w:hint="default"/>
      </w:rPr>
    </w:lvl>
    <w:lvl w:ilvl="1" w:tplc="ADA2AC3C" w:tentative="1">
      <w:start w:val="1"/>
      <w:numFmt w:val="bullet"/>
      <w:lvlText w:val=""/>
      <w:lvlJc w:val="left"/>
      <w:pPr>
        <w:tabs>
          <w:tab w:val="num" w:pos="1440"/>
        </w:tabs>
        <w:ind w:left="1440" w:hanging="360"/>
      </w:pPr>
      <w:rPr>
        <w:rFonts w:ascii="Wingdings 3" w:hAnsi="Wingdings 3" w:hint="default"/>
      </w:rPr>
    </w:lvl>
    <w:lvl w:ilvl="2" w:tplc="0FC09A24" w:tentative="1">
      <w:start w:val="1"/>
      <w:numFmt w:val="bullet"/>
      <w:lvlText w:val=""/>
      <w:lvlJc w:val="left"/>
      <w:pPr>
        <w:tabs>
          <w:tab w:val="num" w:pos="2160"/>
        </w:tabs>
        <w:ind w:left="2160" w:hanging="360"/>
      </w:pPr>
      <w:rPr>
        <w:rFonts w:ascii="Wingdings 3" w:hAnsi="Wingdings 3" w:hint="default"/>
      </w:rPr>
    </w:lvl>
    <w:lvl w:ilvl="3" w:tplc="DBFE6348" w:tentative="1">
      <w:start w:val="1"/>
      <w:numFmt w:val="bullet"/>
      <w:lvlText w:val=""/>
      <w:lvlJc w:val="left"/>
      <w:pPr>
        <w:tabs>
          <w:tab w:val="num" w:pos="2880"/>
        </w:tabs>
        <w:ind w:left="2880" w:hanging="360"/>
      </w:pPr>
      <w:rPr>
        <w:rFonts w:ascii="Wingdings 3" w:hAnsi="Wingdings 3" w:hint="default"/>
      </w:rPr>
    </w:lvl>
    <w:lvl w:ilvl="4" w:tplc="408216A4" w:tentative="1">
      <w:start w:val="1"/>
      <w:numFmt w:val="bullet"/>
      <w:lvlText w:val=""/>
      <w:lvlJc w:val="left"/>
      <w:pPr>
        <w:tabs>
          <w:tab w:val="num" w:pos="3600"/>
        </w:tabs>
        <w:ind w:left="3600" w:hanging="360"/>
      </w:pPr>
      <w:rPr>
        <w:rFonts w:ascii="Wingdings 3" w:hAnsi="Wingdings 3" w:hint="default"/>
      </w:rPr>
    </w:lvl>
    <w:lvl w:ilvl="5" w:tplc="083AF052" w:tentative="1">
      <w:start w:val="1"/>
      <w:numFmt w:val="bullet"/>
      <w:lvlText w:val=""/>
      <w:lvlJc w:val="left"/>
      <w:pPr>
        <w:tabs>
          <w:tab w:val="num" w:pos="4320"/>
        </w:tabs>
        <w:ind w:left="4320" w:hanging="360"/>
      </w:pPr>
      <w:rPr>
        <w:rFonts w:ascii="Wingdings 3" w:hAnsi="Wingdings 3" w:hint="default"/>
      </w:rPr>
    </w:lvl>
    <w:lvl w:ilvl="6" w:tplc="1EA650A6" w:tentative="1">
      <w:start w:val="1"/>
      <w:numFmt w:val="bullet"/>
      <w:lvlText w:val=""/>
      <w:lvlJc w:val="left"/>
      <w:pPr>
        <w:tabs>
          <w:tab w:val="num" w:pos="5040"/>
        </w:tabs>
        <w:ind w:left="5040" w:hanging="360"/>
      </w:pPr>
      <w:rPr>
        <w:rFonts w:ascii="Wingdings 3" w:hAnsi="Wingdings 3" w:hint="default"/>
      </w:rPr>
    </w:lvl>
    <w:lvl w:ilvl="7" w:tplc="626E8DA8" w:tentative="1">
      <w:start w:val="1"/>
      <w:numFmt w:val="bullet"/>
      <w:lvlText w:val=""/>
      <w:lvlJc w:val="left"/>
      <w:pPr>
        <w:tabs>
          <w:tab w:val="num" w:pos="5760"/>
        </w:tabs>
        <w:ind w:left="5760" w:hanging="360"/>
      </w:pPr>
      <w:rPr>
        <w:rFonts w:ascii="Wingdings 3" w:hAnsi="Wingdings 3" w:hint="default"/>
      </w:rPr>
    </w:lvl>
    <w:lvl w:ilvl="8" w:tplc="E442508E" w:tentative="1">
      <w:start w:val="1"/>
      <w:numFmt w:val="bullet"/>
      <w:lvlText w:val=""/>
      <w:lvlJc w:val="left"/>
      <w:pPr>
        <w:tabs>
          <w:tab w:val="num" w:pos="6480"/>
        </w:tabs>
        <w:ind w:left="6480" w:hanging="360"/>
      </w:pPr>
      <w:rPr>
        <w:rFonts w:ascii="Wingdings 3" w:hAnsi="Wingdings 3" w:hint="default"/>
      </w:rPr>
    </w:lvl>
  </w:abstractNum>
  <w:abstractNum w:abstractNumId="17" w15:restartNumberingAfterBreak="0">
    <w:nsid w:val="6AF91E81"/>
    <w:multiLevelType w:val="multilevel"/>
    <w:tmpl w:val="06ECE0E0"/>
    <w:lvl w:ilvl="0">
      <w:start w:val="2"/>
      <w:numFmt w:val="decimal"/>
      <w:lvlText w:val="%1."/>
      <w:lvlJc w:val="left"/>
      <w:pPr>
        <w:ind w:left="540" w:hanging="540"/>
      </w:pPr>
      <w:rPr>
        <w:rFonts w:hint="default"/>
      </w:rPr>
    </w:lvl>
    <w:lvl w:ilvl="1">
      <w:start w:val="2"/>
      <w:numFmt w:val="decimal"/>
      <w:lvlText w:val="%1.%2."/>
      <w:lvlJc w:val="left"/>
      <w:pPr>
        <w:ind w:left="1440" w:hanging="54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420" w:hanging="720"/>
      </w:pPr>
      <w:rPr>
        <w:rFonts w:hint="default"/>
      </w:rPr>
    </w:lvl>
    <w:lvl w:ilvl="4">
      <w:start w:val="1"/>
      <w:numFmt w:val="decimal"/>
      <w:lvlText w:val="%1.%2.%3.%4.%5."/>
      <w:lvlJc w:val="left"/>
      <w:pPr>
        <w:ind w:left="4680" w:hanging="1080"/>
      </w:pPr>
      <w:rPr>
        <w:rFonts w:hint="default"/>
      </w:rPr>
    </w:lvl>
    <w:lvl w:ilvl="5">
      <w:start w:val="1"/>
      <w:numFmt w:val="decimal"/>
      <w:lvlText w:val="%1.%2.%3.%4.%5.%6."/>
      <w:lvlJc w:val="left"/>
      <w:pPr>
        <w:ind w:left="5580" w:hanging="1080"/>
      </w:pPr>
      <w:rPr>
        <w:rFonts w:hint="default"/>
      </w:rPr>
    </w:lvl>
    <w:lvl w:ilvl="6">
      <w:start w:val="1"/>
      <w:numFmt w:val="decimal"/>
      <w:lvlText w:val="%1.%2.%3.%4.%5.%6.%7."/>
      <w:lvlJc w:val="left"/>
      <w:pPr>
        <w:ind w:left="6840" w:hanging="1440"/>
      </w:pPr>
      <w:rPr>
        <w:rFonts w:hint="default"/>
      </w:rPr>
    </w:lvl>
    <w:lvl w:ilvl="7">
      <w:start w:val="1"/>
      <w:numFmt w:val="decimal"/>
      <w:lvlText w:val="%1.%2.%3.%4.%5.%6.%7.%8."/>
      <w:lvlJc w:val="left"/>
      <w:pPr>
        <w:ind w:left="7740" w:hanging="1440"/>
      </w:pPr>
      <w:rPr>
        <w:rFonts w:hint="default"/>
      </w:rPr>
    </w:lvl>
    <w:lvl w:ilvl="8">
      <w:start w:val="1"/>
      <w:numFmt w:val="decimal"/>
      <w:lvlText w:val="%1.%2.%3.%4.%5.%6.%7.%8.%9."/>
      <w:lvlJc w:val="left"/>
      <w:pPr>
        <w:ind w:left="9000" w:hanging="1800"/>
      </w:pPr>
      <w:rPr>
        <w:rFonts w:hint="default"/>
      </w:rPr>
    </w:lvl>
  </w:abstractNum>
  <w:abstractNum w:abstractNumId="18" w15:restartNumberingAfterBreak="0">
    <w:nsid w:val="6C5A799D"/>
    <w:multiLevelType w:val="hybridMultilevel"/>
    <w:tmpl w:val="8B3A93E2"/>
    <w:lvl w:ilvl="0" w:tplc="DB7232AE">
      <w:start w:val="1"/>
      <w:numFmt w:val="bullet"/>
      <w:lvlText w:val="•"/>
      <w:lvlJc w:val="left"/>
      <w:pPr>
        <w:ind w:left="134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1" w:tplc="840E7378">
      <w:start w:val="1"/>
      <w:numFmt w:val="bullet"/>
      <w:lvlText w:val="o"/>
      <w:lvlJc w:val="left"/>
      <w:pPr>
        <w:ind w:left="217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2" w:tplc="1CA8B79E">
      <w:start w:val="1"/>
      <w:numFmt w:val="bullet"/>
      <w:lvlText w:val="▪"/>
      <w:lvlJc w:val="left"/>
      <w:pPr>
        <w:ind w:left="289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3" w:tplc="CD664F42">
      <w:start w:val="1"/>
      <w:numFmt w:val="bullet"/>
      <w:lvlText w:val="•"/>
      <w:lvlJc w:val="left"/>
      <w:pPr>
        <w:ind w:left="361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4" w:tplc="EBC0DB6C">
      <w:start w:val="1"/>
      <w:numFmt w:val="bullet"/>
      <w:lvlText w:val="o"/>
      <w:lvlJc w:val="left"/>
      <w:pPr>
        <w:ind w:left="433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5" w:tplc="64906BD0">
      <w:start w:val="1"/>
      <w:numFmt w:val="bullet"/>
      <w:lvlText w:val="▪"/>
      <w:lvlJc w:val="left"/>
      <w:pPr>
        <w:ind w:left="505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6" w:tplc="63226448">
      <w:start w:val="1"/>
      <w:numFmt w:val="bullet"/>
      <w:lvlText w:val="•"/>
      <w:lvlJc w:val="left"/>
      <w:pPr>
        <w:ind w:left="5770"/>
      </w:pPr>
      <w:rPr>
        <w:rFonts w:ascii="Arial" w:eastAsia="Arial" w:hAnsi="Arial" w:cs="Arial"/>
        <w:b w:val="0"/>
        <w:i w:val="0"/>
        <w:strike w:val="0"/>
        <w:dstrike w:val="0"/>
        <w:color w:val="000000"/>
        <w:sz w:val="22"/>
        <w:szCs w:val="22"/>
        <w:u w:val="none" w:color="000000"/>
        <w:bdr w:val="none" w:sz="0" w:space="0" w:color="auto"/>
        <w:shd w:val="clear" w:color="auto" w:fill="auto"/>
        <w:vertAlign w:val="baseline"/>
      </w:rPr>
    </w:lvl>
    <w:lvl w:ilvl="7" w:tplc="7702FB78">
      <w:start w:val="1"/>
      <w:numFmt w:val="bullet"/>
      <w:lvlText w:val="o"/>
      <w:lvlJc w:val="left"/>
      <w:pPr>
        <w:ind w:left="649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lvl w:ilvl="8" w:tplc="CA18AE88">
      <w:start w:val="1"/>
      <w:numFmt w:val="bullet"/>
      <w:lvlText w:val="▪"/>
      <w:lvlJc w:val="left"/>
      <w:pPr>
        <w:ind w:left="7210"/>
      </w:pPr>
      <w:rPr>
        <w:rFonts w:ascii="Segoe UI Symbol" w:eastAsia="Segoe UI Symbol" w:hAnsi="Segoe UI Symbol" w:cs="Segoe UI Symbol"/>
        <w:b w:val="0"/>
        <w:i w:val="0"/>
        <w:strike w:val="0"/>
        <w:dstrike w:val="0"/>
        <w:color w:val="000000"/>
        <w:sz w:val="22"/>
        <w:szCs w:val="22"/>
        <w:u w:val="none" w:color="000000"/>
        <w:bdr w:val="none" w:sz="0" w:space="0" w:color="auto"/>
        <w:shd w:val="clear" w:color="auto" w:fill="auto"/>
        <w:vertAlign w:val="baseline"/>
      </w:rPr>
    </w:lvl>
  </w:abstractNum>
  <w:abstractNum w:abstractNumId="19" w15:restartNumberingAfterBreak="0">
    <w:nsid w:val="6E642FAA"/>
    <w:multiLevelType w:val="multilevel"/>
    <w:tmpl w:val="783E6FF4"/>
    <w:lvl w:ilvl="0">
      <w:start w:val="2"/>
      <w:numFmt w:val="decimal"/>
      <w:lvlText w:val="%1"/>
      <w:lvlJc w:val="left"/>
      <w:pPr>
        <w:ind w:left="7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start w:val="1"/>
      <w:numFmt w:val="decimal"/>
      <w:lvlText w:val="%1.%2"/>
      <w:lvlJc w:val="left"/>
      <w:pPr>
        <w:ind w:left="14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2">
      <w:start w:val="1"/>
      <w:numFmt w:val="decimal"/>
      <w:lvlText w:val="%1.%2.%3"/>
      <w:lvlJc w:val="left"/>
      <w:pPr>
        <w:ind w:left="2161"/>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3">
      <w:start w:val="1"/>
      <w:numFmt w:val="decimal"/>
      <w:lvlText w:val="%4"/>
      <w:lvlJc w:val="left"/>
      <w:pPr>
        <w:ind w:left="25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4">
      <w:start w:val="1"/>
      <w:numFmt w:val="lowerLetter"/>
      <w:lvlText w:val="%5"/>
      <w:lvlJc w:val="left"/>
      <w:pPr>
        <w:ind w:left="324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5">
      <w:start w:val="1"/>
      <w:numFmt w:val="lowerRoman"/>
      <w:lvlText w:val="%6"/>
      <w:lvlJc w:val="left"/>
      <w:pPr>
        <w:ind w:left="39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6">
      <w:start w:val="1"/>
      <w:numFmt w:val="decimal"/>
      <w:lvlText w:val="%7"/>
      <w:lvlJc w:val="left"/>
      <w:pPr>
        <w:ind w:left="468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7">
      <w:start w:val="1"/>
      <w:numFmt w:val="lowerLetter"/>
      <w:lvlText w:val="%8"/>
      <w:lvlJc w:val="left"/>
      <w:pPr>
        <w:ind w:left="540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8">
      <w:start w:val="1"/>
      <w:numFmt w:val="lowerRoman"/>
      <w:lvlText w:val="%9"/>
      <w:lvlJc w:val="left"/>
      <w:pPr>
        <w:ind w:left="612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abstractNum>
  <w:abstractNum w:abstractNumId="20" w15:restartNumberingAfterBreak="0">
    <w:nsid w:val="7FD3127F"/>
    <w:multiLevelType w:val="hybridMultilevel"/>
    <w:tmpl w:val="E9E4764E"/>
    <w:lvl w:ilvl="0" w:tplc="4009000F">
      <w:start w:val="1"/>
      <w:numFmt w:val="decimal"/>
      <w:lvlText w:val="%1."/>
      <w:lvlJc w:val="left"/>
      <w:pPr>
        <w:ind w:left="720" w:hanging="360"/>
      </w:pPr>
      <w:rPr>
        <w:rFonts w:hint="default"/>
      </w:r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num w:numId="1">
    <w:abstractNumId w:val="3"/>
  </w:num>
  <w:num w:numId="2">
    <w:abstractNumId w:val="10"/>
  </w:num>
  <w:num w:numId="3">
    <w:abstractNumId w:val="9"/>
  </w:num>
  <w:num w:numId="4">
    <w:abstractNumId w:val="14"/>
  </w:num>
  <w:num w:numId="5">
    <w:abstractNumId w:val="18"/>
  </w:num>
  <w:num w:numId="6">
    <w:abstractNumId w:val="4"/>
  </w:num>
  <w:num w:numId="7">
    <w:abstractNumId w:val="13"/>
  </w:num>
  <w:num w:numId="8">
    <w:abstractNumId w:val="8"/>
  </w:num>
  <w:num w:numId="9">
    <w:abstractNumId w:val="19"/>
  </w:num>
  <w:num w:numId="10">
    <w:abstractNumId w:val="17"/>
  </w:num>
  <w:num w:numId="11">
    <w:abstractNumId w:val="2"/>
  </w:num>
  <w:num w:numId="12">
    <w:abstractNumId w:val="0"/>
  </w:num>
  <w:num w:numId="13">
    <w:abstractNumId w:val="12"/>
  </w:num>
  <w:num w:numId="14">
    <w:abstractNumId w:val="7"/>
  </w:num>
  <w:num w:numId="15">
    <w:abstractNumId w:val="15"/>
  </w:num>
  <w:num w:numId="16">
    <w:abstractNumId w:val="20"/>
  </w:num>
  <w:num w:numId="17">
    <w:abstractNumId w:val="1"/>
  </w:num>
  <w:num w:numId="18">
    <w:abstractNumId w:val="11"/>
  </w:num>
  <w:num w:numId="19">
    <w:abstractNumId w:val="6"/>
  </w:num>
  <w:num w:numId="20">
    <w:abstractNumId w:val="5"/>
  </w:num>
  <w:num w:numId="21">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6"/>
  <w:mirrorMargin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10DDD"/>
    <w:rsid w:val="00004747"/>
    <w:rsid w:val="00010DDD"/>
    <w:rsid w:val="000221CC"/>
    <w:rsid w:val="00040527"/>
    <w:rsid w:val="00051F92"/>
    <w:rsid w:val="00052E19"/>
    <w:rsid w:val="00066040"/>
    <w:rsid w:val="00066B77"/>
    <w:rsid w:val="00081BE5"/>
    <w:rsid w:val="00095318"/>
    <w:rsid w:val="00096293"/>
    <w:rsid w:val="000D59DE"/>
    <w:rsid w:val="000D6C48"/>
    <w:rsid w:val="000E6031"/>
    <w:rsid w:val="000F5E45"/>
    <w:rsid w:val="000F680C"/>
    <w:rsid w:val="001149EA"/>
    <w:rsid w:val="00125046"/>
    <w:rsid w:val="001267D8"/>
    <w:rsid w:val="001302BB"/>
    <w:rsid w:val="00130A4A"/>
    <w:rsid w:val="0013563F"/>
    <w:rsid w:val="001362AD"/>
    <w:rsid w:val="00144CCC"/>
    <w:rsid w:val="001527F7"/>
    <w:rsid w:val="00163A58"/>
    <w:rsid w:val="001763DE"/>
    <w:rsid w:val="00176DF0"/>
    <w:rsid w:val="001D0BB8"/>
    <w:rsid w:val="001D0C42"/>
    <w:rsid w:val="001D188F"/>
    <w:rsid w:val="00200BEF"/>
    <w:rsid w:val="00242C8A"/>
    <w:rsid w:val="0025725C"/>
    <w:rsid w:val="002664FF"/>
    <w:rsid w:val="00276210"/>
    <w:rsid w:val="0028434A"/>
    <w:rsid w:val="00293E8E"/>
    <w:rsid w:val="002A0793"/>
    <w:rsid w:val="002A1D4F"/>
    <w:rsid w:val="002B5D69"/>
    <w:rsid w:val="002B6E8E"/>
    <w:rsid w:val="002B7D7C"/>
    <w:rsid w:val="002C3E96"/>
    <w:rsid w:val="002C6B9A"/>
    <w:rsid w:val="002D1EDB"/>
    <w:rsid w:val="002D3624"/>
    <w:rsid w:val="002D4268"/>
    <w:rsid w:val="002D6A2B"/>
    <w:rsid w:val="002E7059"/>
    <w:rsid w:val="003049A1"/>
    <w:rsid w:val="003404AF"/>
    <w:rsid w:val="0034615A"/>
    <w:rsid w:val="00352393"/>
    <w:rsid w:val="0036158B"/>
    <w:rsid w:val="00371A75"/>
    <w:rsid w:val="00377491"/>
    <w:rsid w:val="003C0242"/>
    <w:rsid w:val="003C5FBA"/>
    <w:rsid w:val="003E6F5F"/>
    <w:rsid w:val="003F2F89"/>
    <w:rsid w:val="003F6EE4"/>
    <w:rsid w:val="00403E8E"/>
    <w:rsid w:val="00422D7A"/>
    <w:rsid w:val="004267E8"/>
    <w:rsid w:val="00433B06"/>
    <w:rsid w:val="00445C82"/>
    <w:rsid w:val="004463B3"/>
    <w:rsid w:val="004468A6"/>
    <w:rsid w:val="004531B7"/>
    <w:rsid w:val="00455B5D"/>
    <w:rsid w:val="00462B51"/>
    <w:rsid w:val="00474612"/>
    <w:rsid w:val="00474E41"/>
    <w:rsid w:val="00476E59"/>
    <w:rsid w:val="00484EE3"/>
    <w:rsid w:val="00487DD8"/>
    <w:rsid w:val="00494C78"/>
    <w:rsid w:val="004955F4"/>
    <w:rsid w:val="004972A4"/>
    <w:rsid w:val="004D1F29"/>
    <w:rsid w:val="004F28AE"/>
    <w:rsid w:val="0051392E"/>
    <w:rsid w:val="00514330"/>
    <w:rsid w:val="00514809"/>
    <w:rsid w:val="00516746"/>
    <w:rsid w:val="00522A77"/>
    <w:rsid w:val="00525A7E"/>
    <w:rsid w:val="00530CAE"/>
    <w:rsid w:val="00540447"/>
    <w:rsid w:val="00542B87"/>
    <w:rsid w:val="0057123E"/>
    <w:rsid w:val="00580D69"/>
    <w:rsid w:val="00581BF8"/>
    <w:rsid w:val="00582B16"/>
    <w:rsid w:val="005972D1"/>
    <w:rsid w:val="005A11BF"/>
    <w:rsid w:val="005A2938"/>
    <w:rsid w:val="005E090D"/>
    <w:rsid w:val="005E2692"/>
    <w:rsid w:val="005E4F7F"/>
    <w:rsid w:val="005E6066"/>
    <w:rsid w:val="005F5CD5"/>
    <w:rsid w:val="006070D0"/>
    <w:rsid w:val="006228DC"/>
    <w:rsid w:val="00624D24"/>
    <w:rsid w:val="006304F9"/>
    <w:rsid w:val="00630A8B"/>
    <w:rsid w:val="006337FB"/>
    <w:rsid w:val="00637BE0"/>
    <w:rsid w:val="006412D3"/>
    <w:rsid w:val="00645E99"/>
    <w:rsid w:val="00660521"/>
    <w:rsid w:val="006702E8"/>
    <w:rsid w:val="0067064D"/>
    <w:rsid w:val="006748D4"/>
    <w:rsid w:val="00681173"/>
    <w:rsid w:val="00693193"/>
    <w:rsid w:val="006943DA"/>
    <w:rsid w:val="006E6345"/>
    <w:rsid w:val="007003EE"/>
    <w:rsid w:val="00711A03"/>
    <w:rsid w:val="00717DD2"/>
    <w:rsid w:val="007216C5"/>
    <w:rsid w:val="00736678"/>
    <w:rsid w:val="00741B89"/>
    <w:rsid w:val="00741C92"/>
    <w:rsid w:val="00751963"/>
    <w:rsid w:val="007552A0"/>
    <w:rsid w:val="00757590"/>
    <w:rsid w:val="00760D5E"/>
    <w:rsid w:val="0077620C"/>
    <w:rsid w:val="00776F64"/>
    <w:rsid w:val="00782290"/>
    <w:rsid w:val="007827E5"/>
    <w:rsid w:val="0078293D"/>
    <w:rsid w:val="00783908"/>
    <w:rsid w:val="00786834"/>
    <w:rsid w:val="00792E07"/>
    <w:rsid w:val="007A03B0"/>
    <w:rsid w:val="007A27DA"/>
    <w:rsid w:val="007A301F"/>
    <w:rsid w:val="007B1E0E"/>
    <w:rsid w:val="007B3B94"/>
    <w:rsid w:val="007B71AF"/>
    <w:rsid w:val="007F0B4C"/>
    <w:rsid w:val="007F40F6"/>
    <w:rsid w:val="0082758D"/>
    <w:rsid w:val="008344B7"/>
    <w:rsid w:val="008361E9"/>
    <w:rsid w:val="008442F6"/>
    <w:rsid w:val="00860568"/>
    <w:rsid w:val="00872A76"/>
    <w:rsid w:val="008744D6"/>
    <w:rsid w:val="00874559"/>
    <w:rsid w:val="00887F21"/>
    <w:rsid w:val="00892A17"/>
    <w:rsid w:val="008A698F"/>
    <w:rsid w:val="008C0D6C"/>
    <w:rsid w:val="008D0372"/>
    <w:rsid w:val="008E3F2D"/>
    <w:rsid w:val="008E5FD4"/>
    <w:rsid w:val="008E656F"/>
    <w:rsid w:val="008F2C5C"/>
    <w:rsid w:val="009078CE"/>
    <w:rsid w:val="009140CD"/>
    <w:rsid w:val="009261D5"/>
    <w:rsid w:val="00933F33"/>
    <w:rsid w:val="009343EE"/>
    <w:rsid w:val="00956C26"/>
    <w:rsid w:val="0097260D"/>
    <w:rsid w:val="00982055"/>
    <w:rsid w:val="009B016F"/>
    <w:rsid w:val="009B1DC7"/>
    <w:rsid w:val="009B42BE"/>
    <w:rsid w:val="009C43B3"/>
    <w:rsid w:val="009C49FF"/>
    <w:rsid w:val="009C6E8A"/>
    <w:rsid w:val="009D2705"/>
    <w:rsid w:val="009D518F"/>
    <w:rsid w:val="009F49E7"/>
    <w:rsid w:val="00A0454B"/>
    <w:rsid w:val="00A14181"/>
    <w:rsid w:val="00A23D74"/>
    <w:rsid w:val="00A47036"/>
    <w:rsid w:val="00A61F1A"/>
    <w:rsid w:val="00A66743"/>
    <w:rsid w:val="00A72C27"/>
    <w:rsid w:val="00A7400B"/>
    <w:rsid w:val="00A87093"/>
    <w:rsid w:val="00A96A84"/>
    <w:rsid w:val="00AA3AB4"/>
    <w:rsid w:val="00AD47C8"/>
    <w:rsid w:val="00AD6345"/>
    <w:rsid w:val="00AF0266"/>
    <w:rsid w:val="00AF0430"/>
    <w:rsid w:val="00AF7BF7"/>
    <w:rsid w:val="00B12409"/>
    <w:rsid w:val="00B13C29"/>
    <w:rsid w:val="00B1773B"/>
    <w:rsid w:val="00B22A46"/>
    <w:rsid w:val="00B27263"/>
    <w:rsid w:val="00B27D2D"/>
    <w:rsid w:val="00B30BF1"/>
    <w:rsid w:val="00B3425F"/>
    <w:rsid w:val="00B76B79"/>
    <w:rsid w:val="00BB5348"/>
    <w:rsid w:val="00BB7D75"/>
    <w:rsid w:val="00BC311B"/>
    <w:rsid w:val="00BE25F9"/>
    <w:rsid w:val="00BE3610"/>
    <w:rsid w:val="00C233D6"/>
    <w:rsid w:val="00C31D20"/>
    <w:rsid w:val="00C31D69"/>
    <w:rsid w:val="00C36543"/>
    <w:rsid w:val="00C4298A"/>
    <w:rsid w:val="00C45CEC"/>
    <w:rsid w:val="00C55C4F"/>
    <w:rsid w:val="00C742E7"/>
    <w:rsid w:val="00C82B38"/>
    <w:rsid w:val="00C84887"/>
    <w:rsid w:val="00C85B32"/>
    <w:rsid w:val="00C9051F"/>
    <w:rsid w:val="00CA776A"/>
    <w:rsid w:val="00CB6149"/>
    <w:rsid w:val="00CC02F5"/>
    <w:rsid w:val="00CC2E38"/>
    <w:rsid w:val="00CC5C52"/>
    <w:rsid w:val="00CD1229"/>
    <w:rsid w:val="00CD1918"/>
    <w:rsid w:val="00CE0B0F"/>
    <w:rsid w:val="00CF535E"/>
    <w:rsid w:val="00CF5B33"/>
    <w:rsid w:val="00CF7311"/>
    <w:rsid w:val="00D053B7"/>
    <w:rsid w:val="00D113EE"/>
    <w:rsid w:val="00D14385"/>
    <w:rsid w:val="00D34054"/>
    <w:rsid w:val="00D36ECD"/>
    <w:rsid w:val="00D42235"/>
    <w:rsid w:val="00D51471"/>
    <w:rsid w:val="00D65C88"/>
    <w:rsid w:val="00D67B47"/>
    <w:rsid w:val="00D70380"/>
    <w:rsid w:val="00D813DC"/>
    <w:rsid w:val="00D83D0F"/>
    <w:rsid w:val="00D8706D"/>
    <w:rsid w:val="00D978DC"/>
    <w:rsid w:val="00DA663B"/>
    <w:rsid w:val="00DE4575"/>
    <w:rsid w:val="00DF006A"/>
    <w:rsid w:val="00DF0B8E"/>
    <w:rsid w:val="00DF38B3"/>
    <w:rsid w:val="00E017AF"/>
    <w:rsid w:val="00E16CF1"/>
    <w:rsid w:val="00E55411"/>
    <w:rsid w:val="00E6264F"/>
    <w:rsid w:val="00E6318C"/>
    <w:rsid w:val="00E6762A"/>
    <w:rsid w:val="00E73359"/>
    <w:rsid w:val="00E82239"/>
    <w:rsid w:val="00EA0987"/>
    <w:rsid w:val="00EA39B5"/>
    <w:rsid w:val="00EB00EB"/>
    <w:rsid w:val="00ED1519"/>
    <w:rsid w:val="00ED2F06"/>
    <w:rsid w:val="00ED62F5"/>
    <w:rsid w:val="00EF2F08"/>
    <w:rsid w:val="00F1261D"/>
    <w:rsid w:val="00F173FC"/>
    <w:rsid w:val="00F33589"/>
    <w:rsid w:val="00F66671"/>
    <w:rsid w:val="00F778D3"/>
    <w:rsid w:val="00F80624"/>
    <w:rsid w:val="00F8580C"/>
    <w:rsid w:val="00FA02B1"/>
    <w:rsid w:val="00FA7A10"/>
    <w:rsid w:val="00FD6224"/>
    <w:rsid w:val="00FE17F9"/>
    <w:rsid w:val="00FF55D2"/>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CC238"/>
  <w15:docId w15:val="{3FF2653A-DC4F-4DE2-A96C-D08838A61F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2" w:line="248" w:lineRule="auto"/>
      <w:ind w:left="10" w:hanging="10"/>
      <w:jc w:val="both"/>
    </w:pPr>
    <w:rPr>
      <w:rFonts w:ascii="Times New Roman" w:eastAsia="Times New Roman" w:hAnsi="Times New Roman" w:cs="Times New Roman"/>
      <w:color w:val="000000"/>
      <w:sz w:val="24"/>
    </w:rPr>
  </w:style>
  <w:style w:type="paragraph" w:styleId="Heading1">
    <w:name w:val="heading 1"/>
    <w:next w:val="Normal"/>
    <w:link w:val="Heading1Char"/>
    <w:uiPriority w:val="9"/>
    <w:qFormat/>
    <w:pPr>
      <w:keepNext/>
      <w:keepLines/>
      <w:spacing w:after="3"/>
      <w:ind w:left="10" w:right="67" w:hanging="10"/>
      <w:outlineLvl w:val="0"/>
    </w:pPr>
    <w:rPr>
      <w:rFonts w:ascii="Times New Roman" w:eastAsia="Times New Roman" w:hAnsi="Times New Roman" w:cs="Times New Roman"/>
      <w:b/>
      <w:color w:val="000000"/>
    </w:rPr>
  </w:style>
  <w:style w:type="paragraph" w:styleId="Heading2">
    <w:name w:val="heading 2"/>
    <w:next w:val="Normal"/>
    <w:link w:val="Heading2Char"/>
    <w:uiPriority w:val="9"/>
    <w:unhideWhenUsed/>
    <w:qFormat/>
    <w:pPr>
      <w:keepNext/>
      <w:keepLines/>
      <w:spacing w:after="0"/>
      <w:ind w:left="10" w:right="301" w:hanging="10"/>
      <w:jc w:val="center"/>
      <w:outlineLvl w:val="1"/>
    </w:pPr>
    <w:rPr>
      <w:rFonts w:ascii="Rockwell" w:eastAsia="Rockwell" w:hAnsi="Rockwell" w:cs="Rockwell"/>
      <w:b/>
      <w:color w:val="000000"/>
      <w:sz w:val="36"/>
    </w:rPr>
  </w:style>
  <w:style w:type="paragraph" w:styleId="Heading3">
    <w:name w:val="heading 3"/>
    <w:next w:val="Normal"/>
    <w:link w:val="Heading3Char"/>
    <w:uiPriority w:val="9"/>
    <w:unhideWhenUsed/>
    <w:qFormat/>
    <w:pPr>
      <w:keepNext/>
      <w:keepLines/>
      <w:spacing w:after="0"/>
      <w:ind w:left="10" w:right="296" w:hanging="10"/>
      <w:jc w:val="center"/>
      <w:outlineLvl w:val="2"/>
    </w:pPr>
    <w:rPr>
      <w:rFonts w:ascii="Bookman Old Style" w:eastAsia="Bookman Old Style" w:hAnsi="Bookman Old Style" w:cs="Bookman Old Style"/>
      <w:b/>
      <w:color w:val="000000"/>
      <w:sz w:val="32"/>
    </w:rPr>
  </w:style>
  <w:style w:type="paragraph" w:styleId="Heading4">
    <w:name w:val="heading 4"/>
    <w:next w:val="Normal"/>
    <w:link w:val="Heading4Char"/>
    <w:uiPriority w:val="9"/>
    <w:unhideWhenUsed/>
    <w:qFormat/>
    <w:pPr>
      <w:keepNext/>
      <w:keepLines/>
      <w:pBdr>
        <w:top w:val="single" w:sz="18" w:space="0" w:color="000000"/>
        <w:left w:val="single" w:sz="18" w:space="0" w:color="000000"/>
        <w:bottom w:val="single" w:sz="18" w:space="0" w:color="000000"/>
        <w:right w:val="single" w:sz="18" w:space="0" w:color="000000"/>
      </w:pBdr>
      <w:spacing w:after="419" w:line="265" w:lineRule="auto"/>
      <w:ind w:left="10" w:right="70" w:hanging="10"/>
      <w:jc w:val="right"/>
      <w:outlineLvl w:val="3"/>
    </w:pPr>
    <w:rPr>
      <w:rFonts w:ascii="Times New Roman" w:eastAsia="Times New Roman" w:hAnsi="Times New Roman" w:cs="Times New Roman"/>
      <w:b/>
      <w:color w:val="000000"/>
      <w:sz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Times New Roman" w:eastAsia="Times New Roman" w:hAnsi="Times New Roman" w:cs="Times New Roman"/>
      <w:b/>
      <w:color w:val="000000"/>
      <w:sz w:val="22"/>
    </w:rPr>
  </w:style>
  <w:style w:type="character" w:customStyle="1" w:styleId="Heading2Char">
    <w:name w:val="Heading 2 Char"/>
    <w:link w:val="Heading2"/>
    <w:rPr>
      <w:rFonts w:ascii="Rockwell" w:eastAsia="Rockwell" w:hAnsi="Rockwell" w:cs="Rockwell"/>
      <w:b/>
      <w:color w:val="000000"/>
      <w:sz w:val="36"/>
    </w:rPr>
  </w:style>
  <w:style w:type="character" w:customStyle="1" w:styleId="Heading3Char">
    <w:name w:val="Heading 3 Char"/>
    <w:link w:val="Heading3"/>
    <w:rPr>
      <w:rFonts w:ascii="Bookman Old Style" w:eastAsia="Bookman Old Style" w:hAnsi="Bookman Old Style" w:cs="Bookman Old Style"/>
      <w:b/>
      <w:color w:val="000000"/>
      <w:sz w:val="32"/>
    </w:rPr>
  </w:style>
  <w:style w:type="character" w:customStyle="1" w:styleId="Heading4Char">
    <w:name w:val="Heading 4 Char"/>
    <w:link w:val="Heading4"/>
    <w:rPr>
      <w:rFonts w:ascii="Times New Roman" w:eastAsia="Times New Roman" w:hAnsi="Times New Roman" w:cs="Times New Roman"/>
      <w:b/>
      <w:color w:val="000000"/>
      <w:sz w:val="28"/>
    </w:rPr>
  </w:style>
  <w:style w:type="table" w:customStyle="1" w:styleId="TableGrid">
    <w:name w:val="TableGrid"/>
    <w:pPr>
      <w:spacing w:after="0" w:line="240" w:lineRule="auto"/>
    </w:pPr>
    <w:tblPr>
      <w:tblCellMar>
        <w:top w:w="0" w:type="dxa"/>
        <w:left w:w="0" w:type="dxa"/>
        <w:bottom w:w="0" w:type="dxa"/>
        <w:right w:w="0" w:type="dxa"/>
      </w:tblCellMar>
    </w:tblPr>
  </w:style>
  <w:style w:type="table" w:styleId="TableGrid0">
    <w:name w:val="Table Grid"/>
    <w:basedOn w:val="TableNormal"/>
    <w:uiPriority w:val="39"/>
    <w:rsid w:val="00B27D2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B27D2D"/>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7D2D"/>
    <w:rPr>
      <w:rFonts w:ascii="Times New Roman" w:eastAsia="Times New Roman" w:hAnsi="Times New Roman" w:cs="Times New Roman"/>
      <w:color w:val="000000"/>
      <w:sz w:val="24"/>
    </w:rPr>
  </w:style>
  <w:style w:type="paragraph" w:styleId="Footer">
    <w:name w:val="footer"/>
    <w:basedOn w:val="Normal"/>
    <w:link w:val="FooterChar"/>
    <w:uiPriority w:val="99"/>
    <w:unhideWhenUsed/>
    <w:rsid w:val="00B27D2D"/>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7D2D"/>
    <w:rPr>
      <w:rFonts w:ascii="Times New Roman" w:eastAsia="Times New Roman" w:hAnsi="Times New Roman" w:cs="Times New Roman"/>
      <w:color w:val="000000"/>
      <w:sz w:val="24"/>
    </w:rPr>
  </w:style>
  <w:style w:type="paragraph" w:styleId="ListParagraph">
    <w:name w:val="List Paragraph"/>
    <w:basedOn w:val="Normal"/>
    <w:uiPriority w:val="34"/>
    <w:qFormat/>
    <w:rsid w:val="008D0372"/>
    <w:pPr>
      <w:ind w:left="720"/>
      <w:contextualSpacing/>
    </w:pPr>
  </w:style>
  <w:style w:type="paragraph" w:styleId="BalloonText">
    <w:name w:val="Balloon Text"/>
    <w:basedOn w:val="Normal"/>
    <w:link w:val="BalloonTextChar"/>
    <w:uiPriority w:val="99"/>
    <w:semiHidden/>
    <w:unhideWhenUsed/>
    <w:rsid w:val="007F0B4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F0B4C"/>
    <w:rPr>
      <w:rFonts w:ascii="Segoe UI" w:eastAsia="Times New Roman" w:hAnsi="Segoe UI" w:cs="Segoe UI"/>
      <w:color w:val="000000"/>
      <w:sz w:val="18"/>
      <w:szCs w:val="18"/>
    </w:rPr>
  </w:style>
  <w:style w:type="paragraph" w:styleId="HTMLPreformatted">
    <w:name w:val="HTML Preformatted"/>
    <w:basedOn w:val="Normal"/>
    <w:link w:val="HTMLPreformattedChar"/>
    <w:uiPriority w:val="99"/>
    <w:semiHidden/>
    <w:unhideWhenUsed/>
    <w:rsid w:val="00052E1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052E19"/>
    <w:rPr>
      <w:rFonts w:ascii="Consolas" w:eastAsia="Times New Roman" w:hAnsi="Consolas" w:cs="Times New Roman"/>
      <w:color w:val="000000"/>
      <w:sz w:val="20"/>
      <w:szCs w:val="20"/>
    </w:rPr>
  </w:style>
  <w:style w:type="character" w:styleId="PlaceholderText">
    <w:name w:val="Placeholder Text"/>
    <w:basedOn w:val="DefaultParagraphFont"/>
    <w:uiPriority w:val="99"/>
    <w:semiHidden/>
    <w:rsid w:val="0069319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671721">
      <w:bodyDiv w:val="1"/>
      <w:marLeft w:val="0"/>
      <w:marRight w:val="0"/>
      <w:marTop w:val="0"/>
      <w:marBottom w:val="0"/>
      <w:divBdr>
        <w:top w:val="none" w:sz="0" w:space="0" w:color="auto"/>
        <w:left w:val="none" w:sz="0" w:space="0" w:color="auto"/>
        <w:bottom w:val="none" w:sz="0" w:space="0" w:color="auto"/>
        <w:right w:val="none" w:sz="0" w:space="0" w:color="auto"/>
      </w:divBdr>
      <w:divsChild>
        <w:div w:id="1425691037">
          <w:marLeft w:val="547"/>
          <w:marRight w:val="0"/>
          <w:marTop w:val="200"/>
          <w:marBottom w:val="0"/>
          <w:divBdr>
            <w:top w:val="none" w:sz="0" w:space="0" w:color="auto"/>
            <w:left w:val="none" w:sz="0" w:space="0" w:color="auto"/>
            <w:bottom w:val="none" w:sz="0" w:space="0" w:color="auto"/>
            <w:right w:val="none" w:sz="0" w:space="0" w:color="auto"/>
          </w:divBdr>
        </w:div>
      </w:divsChild>
    </w:div>
    <w:div w:id="135033025">
      <w:bodyDiv w:val="1"/>
      <w:marLeft w:val="0"/>
      <w:marRight w:val="0"/>
      <w:marTop w:val="0"/>
      <w:marBottom w:val="0"/>
      <w:divBdr>
        <w:top w:val="none" w:sz="0" w:space="0" w:color="auto"/>
        <w:left w:val="none" w:sz="0" w:space="0" w:color="auto"/>
        <w:bottom w:val="none" w:sz="0" w:space="0" w:color="auto"/>
        <w:right w:val="none" w:sz="0" w:space="0" w:color="auto"/>
      </w:divBdr>
    </w:div>
    <w:div w:id="171190000">
      <w:bodyDiv w:val="1"/>
      <w:marLeft w:val="0"/>
      <w:marRight w:val="0"/>
      <w:marTop w:val="0"/>
      <w:marBottom w:val="0"/>
      <w:divBdr>
        <w:top w:val="none" w:sz="0" w:space="0" w:color="auto"/>
        <w:left w:val="none" w:sz="0" w:space="0" w:color="auto"/>
        <w:bottom w:val="none" w:sz="0" w:space="0" w:color="auto"/>
        <w:right w:val="none" w:sz="0" w:space="0" w:color="auto"/>
      </w:divBdr>
    </w:div>
    <w:div w:id="231240142">
      <w:bodyDiv w:val="1"/>
      <w:marLeft w:val="0"/>
      <w:marRight w:val="0"/>
      <w:marTop w:val="0"/>
      <w:marBottom w:val="0"/>
      <w:divBdr>
        <w:top w:val="none" w:sz="0" w:space="0" w:color="auto"/>
        <w:left w:val="none" w:sz="0" w:space="0" w:color="auto"/>
        <w:bottom w:val="none" w:sz="0" w:space="0" w:color="auto"/>
        <w:right w:val="none" w:sz="0" w:space="0" w:color="auto"/>
      </w:divBdr>
      <w:divsChild>
        <w:div w:id="1217665893">
          <w:marLeft w:val="547"/>
          <w:marRight w:val="0"/>
          <w:marTop w:val="200"/>
          <w:marBottom w:val="0"/>
          <w:divBdr>
            <w:top w:val="none" w:sz="0" w:space="0" w:color="auto"/>
            <w:left w:val="none" w:sz="0" w:space="0" w:color="auto"/>
            <w:bottom w:val="none" w:sz="0" w:space="0" w:color="auto"/>
            <w:right w:val="none" w:sz="0" w:space="0" w:color="auto"/>
          </w:divBdr>
        </w:div>
      </w:divsChild>
    </w:div>
    <w:div w:id="237255545">
      <w:bodyDiv w:val="1"/>
      <w:marLeft w:val="0"/>
      <w:marRight w:val="0"/>
      <w:marTop w:val="0"/>
      <w:marBottom w:val="0"/>
      <w:divBdr>
        <w:top w:val="none" w:sz="0" w:space="0" w:color="auto"/>
        <w:left w:val="none" w:sz="0" w:space="0" w:color="auto"/>
        <w:bottom w:val="none" w:sz="0" w:space="0" w:color="auto"/>
        <w:right w:val="none" w:sz="0" w:space="0" w:color="auto"/>
      </w:divBdr>
    </w:div>
    <w:div w:id="243342190">
      <w:bodyDiv w:val="1"/>
      <w:marLeft w:val="0"/>
      <w:marRight w:val="0"/>
      <w:marTop w:val="0"/>
      <w:marBottom w:val="0"/>
      <w:divBdr>
        <w:top w:val="none" w:sz="0" w:space="0" w:color="auto"/>
        <w:left w:val="none" w:sz="0" w:space="0" w:color="auto"/>
        <w:bottom w:val="none" w:sz="0" w:space="0" w:color="auto"/>
        <w:right w:val="none" w:sz="0" w:space="0" w:color="auto"/>
      </w:divBdr>
    </w:div>
    <w:div w:id="248933180">
      <w:bodyDiv w:val="1"/>
      <w:marLeft w:val="0"/>
      <w:marRight w:val="0"/>
      <w:marTop w:val="0"/>
      <w:marBottom w:val="0"/>
      <w:divBdr>
        <w:top w:val="none" w:sz="0" w:space="0" w:color="auto"/>
        <w:left w:val="none" w:sz="0" w:space="0" w:color="auto"/>
        <w:bottom w:val="none" w:sz="0" w:space="0" w:color="auto"/>
        <w:right w:val="none" w:sz="0" w:space="0" w:color="auto"/>
      </w:divBdr>
    </w:div>
    <w:div w:id="294144622">
      <w:bodyDiv w:val="1"/>
      <w:marLeft w:val="0"/>
      <w:marRight w:val="0"/>
      <w:marTop w:val="0"/>
      <w:marBottom w:val="0"/>
      <w:divBdr>
        <w:top w:val="none" w:sz="0" w:space="0" w:color="auto"/>
        <w:left w:val="none" w:sz="0" w:space="0" w:color="auto"/>
        <w:bottom w:val="none" w:sz="0" w:space="0" w:color="auto"/>
        <w:right w:val="none" w:sz="0" w:space="0" w:color="auto"/>
      </w:divBdr>
    </w:div>
    <w:div w:id="308022146">
      <w:bodyDiv w:val="1"/>
      <w:marLeft w:val="0"/>
      <w:marRight w:val="0"/>
      <w:marTop w:val="0"/>
      <w:marBottom w:val="0"/>
      <w:divBdr>
        <w:top w:val="none" w:sz="0" w:space="0" w:color="auto"/>
        <w:left w:val="none" w:sz="0" w:space="0" w:color="auto"/>
        <w:bottom w:val="none" w:sz="0" w:space="0" w:color="auto"/>
        <w:right w:val="none" w:sz="0" w:space="0" w:color="auto"/>
      </w:divBdr>
    </w:div>
    <w:div w:id="463667708">
      <w:bodyDiv w:val="1"/>
      <w:marLeft w:val="0"/>
      <w:marRight w:val="0"/>
      <w:marTop w:val="0"/>
      <w:marBottom w:val="0"/>
      <w:divBdr>
        <w:top w:val="none" w:sz="0" w:space="0" w:color="auto"/>
        <w:left w:val="none" w:sz="0" w:space="0" w:color="auto"/>
        <w:bottom w:val="none" w:sz="0" w:space="0" w:color="auto"/>
        <w:right w:val="none" w:sz="0" w:space="0" w:color="auto"/>
      </w:divBdr>
    </w:div>
    <w:div w:id="463888520">
      <w:bodyDiv w:val="1"/>
      <w:marLeft w:val="0"/>
      <w:marRight w:val="0"/>
      <w:marTop w:val="0"/>
      <w:marBottom w:val="0"/>
      <w:divBdr>
        <w:top w:val="none" w:sz="0" w:space="0" w:color="auto"/>
        <w:left w:val="none" w:sz="0" w:space="0" w:color="auto"/>
        <w:bottom w:val="none" w:sz="0" w:space="0" w:color="auto"/>
        <w:right w:val="none" w:sz="0" w:space="0" w:color="auto"/>
      </w:divBdr>
    </w:div>
    <w:div w:id="469060213">
      <w:bodyDiv w:val="1"/>
      <w:marLeft w:val="0"/>
      <w:marRight w:val="0"/>
      <w:marTop w:val="0"/>
      <w:marBottom w:val="0"/>
      <w:divBdr>
        <w:top w:val="none" w:sz="0" w:space="0" w:color="auto"/>
        <w:left w:val="none" w:sz="0" w:space="0" w:color="auto"/>
        <w:bottom w:val="none" w:sz="0" w:space="0" w:color="auto"/>
        <w:right w:val="none" w:sz="0" w:space="0" w:color="auto"/>
      </w:divBdr>
    </w:div>
    <w:div w:id="471531535">
      <w:bodyDiv w:val="1"/>
      <w:marLeft w:val="0"/>
      <w:marRight w:val="0"/>
      <w:marTop w:val="0"/>
      <w:marBottom w:val="0"/>
      <w:divBdr>
        <w:top w:val="none" w:sz="0" w:space="0" w:color="auto"/>
        <w:left w:val="none" w:sz="0" w:space="0" w:color="auto"/>
        <w:bottom w:val="none" w:sz="0" w:space="0" w:color="auto"/>
        <w:right w:val="none" w:sz="0" w:space="0" w:color="auto"/>
      </w:divBdr>
    </w:div>
    <w:div w:id="534735645">
      <w:bodyDiv w:val="1"/>
      <w:marLeft w:val="0"/>
      <w:marRight w:val="0"/>
      <w:marTop w:val="0"/>
      <w:marBottom w:val="0"/>
      <w:divBdr>
        <w:top w:val="none" w:sz="0" w:space="0" w:color="auto"/>
        <w:left w:val="none" w:sz="0" w:space="0" w:color="auto"/>
        <w:bottom w:val="none" w:sz="0" w:space="0" w:color="auto"/>
        <w:right w:val="none" w:sz="0" w:space="0" w:color="auto"/>
      </w:divBdr>
    </w:div>
    <w:div w:id="575820148">
      <w:bodyDiv w:val="1"/>
      <w:marLeft w:val="0"/>
      <w:marRight w:val="0"/>
      <w:marTop w:val="0"/>
      <w:marBottom w:val="0"/>
      <w:divBdr>
        <w:top w:val="none" w:sz="0" w:space="0" w:color="auto"/>
        <w:left w:val="none" w:sz="0" w:space="0" w:color="auto"/>
        <w:bottom w:val="none" w:sz="0" w:space="0" w:color="auto"/>
        <w:right w:val="none" w:sz="0" w:space="0" w:color="auto"/>
      </w:divBdr>
    </w:div>
    <w:div w:id="578446931">
      <w:bodyDiv w:val="1"/>
      <w:marLeft w:val="0"/>
      <w:marRight w:val="0"/>
      <w:marTop w:val="0"/>
      <w:marBottom w:val="0"/>
      <w:divBdr>
        <w:top w:val="none" w:sz="0" w:space="0" w:color="auto"/>
        <w:left w:val="none" w:sz="0" w:space="0" w:color="auto"/>
        <w:bottom w:val="none" w:sz="0" w:space="0" w:color="auto"/>
        <w:right w:val="none" w:sz="0" w:space="0" w:color="auto"/>
      </w:divBdr>
    </w:div>
    <w:div w:id="589586109">
      <w:bodyDiv w:val="1"/>
      <w:marLeft w:val="0"/>
      <w:marRight w:val="0"/>
      <w:marTop w:val="0"/>
      <w:marBottom w:val="0"/>
      <w:divBdr>
        <w:top w:val="none" w:sz="0" w:space="0" w:color="auto"/>
        <w:left w:val="none" w:sz="0" w:space="0" w:color="auto"/>
        <w:bottom w:val="none" w:sz="0" w:space="0" w:color="auto"/>
        <w:right w:val="none" w:sz="0" w:space="0" w:color="auto"/>
      </w:divBdr>
    </w:div>
    <w:div w:id="603538451">
      <w:bodyDiv w:val="1"/>
      <w:marLeft w:val="0"/>
      <w:marRight w:val="0"/>
      <w:marTop w:val="0"/>
      <w:marBottom w:val="0"/>
      <w:divBdr>
        <w:top w:val="none" w:sz="0" w:space="0" w:color="auto"/>
        <w:left w:val="none" w:sz="0" w:space="0" w:color="auto"/>
        <w:bottom w:val="none" w:sz="0" w:space="0" w:color="auto"/>
        <w:right w:val="none" w:sz="0" w:space="0" w:color="auto"/>
      </w:divBdr>
    </w:div>
    <w:div w:id="708535200">
      <w:bodyDiv w:val="1"/>
      <w:marLeft w:val="0"/>
      <w:marRight w:val="0"/>
      <w:marTop w:val="0"/>
      <w:marBottom w:val="0"/>
      <w:divBdr>
        <w:top w:val="none" w:sz="0" w:space="0" w:color="auto"/>
        <w:left w:val="none" w:sz="0" w:space="0" w:color="auto"/>
        <w:bottom w:val="none" w:sz="0" w:space="0" w:color="auto"/>
        <w:right w:val="none" w:sz="0" w:space="0" w:color="auto"/>
      </w:divBdr>
    </w:div>
    <w:div w:id="723135997">
      <w:bodyDiv w:val="1"/>
      <w:marLeft w:val="0"/>
      <w:marRight w:val="0"/>
      <w:marTop w:val="0"/>
      <w:marBottom w:val="0"/>
      <w:divBdr>
        <w:top w:val="none" w:sz="0" w:space="0" w:color="auto"/>
        <w:left w:val="none" w:sz="0" w:space="0" w:color="auto"/>
        <w:bottom w:val="none" w:sz="0" w:space="0" w:color="auto"/>
        <w:right w:val="none" w:sz="0" w:space="0" w:color="auto"/>
      </w:divBdr>
    </w:div>
    <w:div w:id="754322316">
      <w:bodyDiv w:val="1"/>
      <w:marLeft w:val="0"/>
      <w:marRight w:val="0"/>
      <w:marTop w:val="0"/>
      <w:marBottom w:val="0"/>
      <w:divBdr>
        <w:top w:val="none" w:sz="0" w:space="0" w:color="auto"/>
        <w:left w:val="none" w:sz="0" w:space="0" w:color="auto"/>
        <w:bottom w:val="none" w:sz="0" w:space="0" w:color="auto"/>
        <w:right w:val="none" w:sz="0" w:space="0" w:color="auto"/>
      </w:divBdr>
    </w:div>
    <w:div w:id="788167659">
      <w:bodyDiv w:val="1"/>
      <w:marLeft w:val="0"/>
      <w:marRight w:val="0"/>
      <w:marTop w:val="0"/>
      <w:marBottom w:val="0"/>
      <w:divBdr>
        <w:top w:val="none" w:sz="0" w:space="0" w:color="auto"/>
        <w:left w:val="none" w:sz="0" w:space="0" w:color="auto"/>
        <w:bottom w:val="none" w:sz="0" w:space="0" w:color="auto"/>
        <w:right w:val="none" w:sz="0" w:space="0" w:color="auto"/>
      </w:divBdr>
    </w:div>
    <w:div w:id="831525426">
      <w:bodyDiv w:val="1"/>
      <w:marLeft w:val="0"/>
      <w:marRight w:val="0"/>
      <w:marTop w:val="0"/>
      <w:marBottom w:val="0"/>
      <w:divBdr>
        <w:top w:val="none" w:sz="0" w:space="0" w:color="auto"/>
        <w:left w:val="none" w:sz="0" w:space="0" w:color="auto"/>
        <w:bottom w:val="none" w:sz="0" w:space="0" w:color="auto"/>
        <w:right w:val="none" w:sz="0" w:space="0" w:color="auto"/>
      </w:divBdr>
    </w:div>
    <w:div w:id="839470017">
      <w:bodyDiv w:val="1"/>
      <w:marLeft w:val="0"/>
      <w:marRight w:val="0"/>
      <w:marTop w:val="0"/>
      <w:marBottom w:val="0"/>
      <w:divBdr>
        <w:top w:val="none" w:sz="0" w:space="0" w:color="auto"/>
        <w:left w:val="none" w:sz="0" w:space="0" w:color="auto"/>
        <w:bottom w:val="none" w:sz="0" w:space="0" w:color="auto"/>
        <w:right w:val="none" w:sz="0" w:space="0" w:color="auto"/>
      </w:divBdr>
    </w:div>
    <w:div w:id="928540425">
      <w:bodyDiv w:val="1"/>
      <w:marLeft w:val="0"/>
      <w:marRight w:val="0"/>
      <w:marTop w:val="0"/>
      <w:marBottom w:val="0"/>
      <w:divBdr>
        <w:top w:val="none" w:sz="0" w:space="0" w:color="auto"/>
        <w:left w:val="none" w:sz="0" w:space="0" w:color="auto"/>
        <w:bottom w:val="none" w:sz="0" w:space="0" w:color="auto"/>
        <w:right w:val="none" w:sz="0" w:space="0" w:color="auto"/>
      </w:divBdr>
    </w:div>
    <w:div w:id="949239454">
      <w:bodyDiv w:val="1"/>
      <w:marLeft w:val="0"/>
      <w:marRight w:val="0"/>
      <w:marTop w:val="0"/>
      <w:marBottom w:val="0"/>
      <w:divBdr>
        <w:top w:val="none" w:sz="0" w:space="0" w:color="auto"/>
        <w:left w:val="none" w:sz="0" w:space="0" w:color="auto"/>
        <w:bottom w:val="none" w:sz="0" w:space="0" w:color="auto"/>
        <w:right w:val="none" w:sz="0" w:space="0" w:color="auto"/>
      </w:divBdr>
    </w:div>
    <w:div w:id="958683787">
      <w:bodyDiv w:val="1"/>
      <w:marLeft w:val="0"/>
      <w:marRight w:val="0"/>
      <w:marTop w:val="0"/>
      <w:marBottom w:val="0"/>
      <w:divBdr>
        <w:top w:val="none" w:sz="0" w:space="0" w:color="auto"/>
        <w:left w:val="none" w:sz="0" w:space="0" w:color="auto"/>
        <w:bottom w:val="none" w:sz="0" w:space="0" w:color="auto"/>
        <w:right w:val="none" w:sz="0" w:space="0" w:color="auto"/>
      </w:divBdr>
    </w:div>
    <w:div w:id="1019694973">
      <w:bodyDiv w:val="1"/>
      <w:marLeft w:val="0"/>
      <w:marRight w:val="0"/>
      <w:marTop w:val="0"/>
      <w:marBottom w:val="0"/>
      <w:divBdr>
        <w:top w:val="none" w:sz="0" w:space="0" w:color="auto"/>
        <w:left w:val="none" w:sz="0" w:space="0" w:color="auto"/>
        <w:bottom w:val="none" w:sz="0" w:space="0" w:color="auto"/>
        <w:right w:val="none" w:sz="0" w:space="0" w:color="auto"/>
      </w:divBdr>
    </w:div>
    <w:div w:id="1108742749">
      <w:bodyDiv w:val="1"/>
      <w:marLeft w:val="0"/>
      <w:marRight w:val="0"/>
      <w:marTop w:val="0"/>
      <w:marBottom w:val="0"/>
      <w:divBdr>
        <w:top w:val="none" w:sz="0" w:space="0" w:color="auto"/>
        <w:left w:val="none" w:sz="0" w:space="0" w:color="auto"/>
        <w:bottom w:val="none" w:sz="0" w:space="0" w:color="auto"/>
        <w:right w:val="none" w:sz="0" w:space="0" w:color="auto"/>
      </w:divBdr>
    </w:div>
    <w:div w:id="1162890726">
      <w:bodyDiv w:val="1"/>
      <w:marLeft w:val="0"/>
      <w:marRight w:val="0"/>
      <w:marTop w:val="0"/>
      <w:marBottom w:val="0"/>
      <w:divBdr>
        <w:top w:val="none" w:sz="0" w:space="0" w:color="auto"/>
        <w:left w:val="none" w:sz="0" w:space="0" w:color="auto"/>
        <w:bottom w:val="none" w:sz="0" w:space="0" w:color="auto"/>
        <w:right w:val="none" w:sz="0" w:space="0" w:color="auto"/>
      </w:divBdr>
    </w:div>
    <w:div w:id="1211384465">
      <w:bodyDiv w:val="1"/>
      <w:marLeft w:val="0"/>
      <w:marRight w:val="0"/>
      <w:marTop w:val="0"/>
      <w:marBottom w:val="0"/>
      <w:divBdr>
        <w:top w:val="none" w:sz="0" w:space="0" w:color="auto"/>
        <w:left w:val="none" w:sz="0" w:space="0" w:color="auto"/>
        <w:bottom w:val="none" w:sz="0" w:space="0" w:color="auto"/>
        <w:right w:val="none" w:sz="0" w:space="0" w:color="auto"/>
      </w:divBdr>
      <w:divsChild>
        <w:div w:id="1937594684">
          <w:marLeft w:val="547"/>
          <w:marRight w:val="0"/>
          <w:marTop w:val="200"/>
          <w:marBottom w:val="0"/>
          <w:divBdr>
            <w:top w:val="none" w:sz="0" w:space="0" w:color="auto"/>
            <w:left w:val="none" w:sz="0" w:space="0" w:color="auto"/>
            <w:bottom w:val="none" w:sz="0" w:space="0" w:color="auto"/>
            <w:right w:val="none" w:sz="0" w:space="0" w:color="auto"/>
          </w:divBdr>
        </w:div>
        <w:div w:id="740560818">
          <w:marLeft w:val="547"/>
          <w:marRight w:val="0"/>
          <w:marTop w:val="200"/>
          <w:marBottom w:val="0"/>
          <w:divBdr>
            <w:top w:val="none" w:sz="0" w:space="0" w:color="auto"/>
            <w:left w:val="none" w:sz="0" w:space="0" w:color="auto"/>
            <w:bottom w:val="none" w:sz="0" w:space="0" w:color="auto"/>
            <w:right w:val="none" w:sz="0" w:space="0" w:color="auto"/>
          </w:divBdr>
        </w:div>
        <w:div w:id="1803426521">
          <w:marLeft w:val="547"/>
          <w:marRight w:val="0"/>
          <w:marTop w:val="200"/>
          <w:marBottom w:val="0"/>
          <w:divBdr>
            <w:top w:val="none" w:sz="0" w:space="0" w:color="auto"/>
            <w:left w:val="none" w:sz="0" w:space="0" w:color="auto"/>
            <w:bottom w:val="none" w:sz="0" w:space="0" w:color="auto"/>
            <w:right w:val="none" w:sz="0" w:space="0" w:color="auto"/>
          </w:divBdr>
        </w:div>
        <w:div w:id="1801993329">
          <w:marLeft w:val="547"/>
          <w:marRight w:val="0"/>
          <w:marTop w:val="200"/>
          <w:marBottom w:val="0"/>
          <w:divBdr>
            <w:top w:val="none" w:sz="0" w:space="0" w:color="auto"/>
            <w:left w:val="none" w:sz="0" w:space="0" w:color="auto"/>
            <w:bottom w:val="none" w:sz="0" w:space="0" w:color="auto"/>
            <w:right w:val="none" w:sz="0" w:space="0" w:color="auto"/>
          </w:divBdr>
        </w:div>
      </w:divsChild>
    </w:div>
    <w:div w:id="1327589171">
      <w:bodyDiv w:val="1"/>
      <w:marLeft w:val="0"/>
      <w:marRight w:val="0"/>
      <w:marTop w:val="0"/>
      <w:marBottom w:val="0"/>
      <w:divBdr>
        <w:top w:val="none" w:sz="0" w:space="0" w:color="auto"/>
        <w:left w:val="none" w:sz="0" w:space="0" w:color="auto"/>
        <w:bottom w:val="none" w:sz="0" w:space="0" w:color="auto"/>
        <w:right w:val="none" w:sz="0" w:space="0" w:color="auto"/>
      </w:divBdr>
    </w:div>
    <w:div w:id="1357737308">
      <w:bodyDiv w:val="1"/>
      <w:marLeft w:val="0"/>
      <w:marRight w:val="0"/>
      <w:marTop w:val="0"/>
      <w:marBottom w:val="0"/>
      <w:divBdr>
        <w:top w:val="none" w:sz="0" w:space="0" w:color="auto"/>
        <w:left w:val="none" w:sz="0" w:space="0" w:color="auto"/>
        <w:bottom w:val="none" w:sz="0" w:space="0" w:color="auto"/>
        <w:right w:val="none" w:sz="0" w:space="0" w:color="auto"/>
      </w:divBdr>
    </w:div>
    <w:div w:id="1360814842">
      <w:bodyDiv w:val="1"/>
      <w:marLeft w:val="0"/>
      <w:marRight w:val="0"/>
      <w:marTop w:val="0"/>
      <w:marBottom w:val="0"/>
      <w:divBdr>
        <w:top w:val="none" w:sz="0" w:space="0" w:color="auto"/>
        <w:left w:val="none" w:sz="0" w:space="0" w:color="auto"/>
        <w:bottom w:val="none" w:sz="0" w:space="0" w:color="auto"/>
        <w:right w:val="none" w:sz="0" w:space="0" w:color="auto"/>
      </w:divBdr>
    </w:div>
    <w:div w:id="1361324561">
      <w:bodyDiv w:val="1"/>
      <w:marLeft w:val="0"/>
      <w:marRight w:val="0"/>
      <w:marTop w:val="0"/>
      <w:marBottom w:val="0"/>
      <w:divBdr>
        <w:top w:val="none" w:sz="0" w:space="0" w:color="auto"/>
        <w:left w:val="none" w:sz="0" w:space="0" w:color="auto"/>
        <w:bottom w:val="none" w:sz="0" w:space="0" w:color="auto"/>
        <w:right w:val="none" w:sz="0" w:space="0" w:color="auto"/>
      </w:divBdr>
    </w:div>
    <w:div w:id="1373967935">
      <w:bodyDiv w:val="1"/>
      <w:marLeft w:val="0"/>
      <w:marRight w:val="0"/>
      <w:marTop w:val="0"/>
      <w:marBottom w:val="0"/>
      <w:divBdr>
        <w:top w:val="none" w:sz="0" w:space="0" w:color="auto"/>
        <w:left w:val="none" w:sz="0" w:space="0" w:color="auto"/>
        <w:bottom w:val="none" w:sz="0" w:space="0" w:color="auto"/>
        <w:right w:val="none" w:sz="0" w:space="0" w:color="auto"/>
      </w:divBdr>
    </w:div>
    <w:div w:id="1388457084">
      <w:bodyDiv w:val="1"/>
      <w:marLeft w:val="0"/>
      <w:marRight w:val="0"/>
      <w:marTop w:val="0"/>
      <w:marBottom w:val="0"/>
      <w:divBdr>
        <w:top w:val="none" w:sz="0" w:space="0" w:color="auto"/>
        <w:left w:val="none" w:sz="0" w:space="0" w:color="auto"/>
        <w:bottom w:val="none" w:sz="0" w:space="0" w:color="auto"/>
        <w:right w:val="none" w:sz="0" w:space="0" w:color="auto"/>
      </w:divBdr>
    </w:div>
    <w:div w:id="1395393616">
      <w:bodyDiv w:val="1"/>
      <w:marLeft w:val="0"/>
      <w:marRight w:val="0"/>
      <w:marTop w:val="0"/>
      <w:marBottom w:val="0"/>
      <w:divBdr>
        <w:top w:val="none" w:sz="0" w:space="0" w:color="auto"/>
        <w:left w:val="none" w:sz="0" w:space="0" w:color="auto"/>
        <w:bottom w:val="none" w:sz="0" w:space="0" w:color="auto"/>
        <w:right w:val="none" w:sz="0" w:space="0" w:color="auto"/>
      </w:divBdr>
    </w:div>
    <w:div w:id="1446341757">
      <w:bodyDiv w:val="1"/>
      <w:marLeft w:val="0"/>
      <w:marRight w:val="0"/>
      <w:marTop w:val="0"/>
      <w:marBottom w:val="0"/>
      <w:divBdr>
        <w:top w:val="none" w:sz="0" w:space="0" w:color="auto"/>
        <w:left w:val="none" w:sz="0" w:space="0" w:color="auto"/>
        <w:bottom w:val="none" w:sz="0" w:space="0" w:color="auto"/>
        <w:right w:val="none" w:sz="0" w:space="0" w:color="auto"/>
      </w:divBdr>
    </w:div>
    <w:div w:id="1473714118">
      <w:bodyDiv w:val="1"/>
      <w:marLeft w:val="0"/>
      <w:marRight w:val="0"/>
      <w:marTop w:val="0"/>
      <w:marBottom w:val="0"/>
      <w:divBdr>
        <w:top w:val="none" w:sz="0" w:space="0" w:color="auto"/>
        <w:left w:val="none" w:sz="0" w:space="0" w:color="auto"/>
        <w:bottom w:val="none" w:sz="0" w:space="0" w:color="auto"/>
        <w:right w:val="none" w:sz="0" w:space="0" w:color="auto"/>
      </w:divBdr>
    </w:div>
    <w:div w:id="1511799754">
      <w:bodyDiv w:val="1"/>
      <w:marLeft w:val="0"/>
      <w:marRight w:val="0"/>
      <w:marTop w:val="0"/>
      <w:marBottom w:val="0"/>
      <w:divBdr>
        <w:top w:val="none" w:sz="0" w:space="0" w:color="auto"/>
        <w:left w:val="none" w:sz="0" w:space="0" w:color="auto"/>
        <w:bottom w:val="none" w:sz="0" w:space="0" w:color="auto"/>
        <w:right w:val="none" w:sz="0" w:space="0" w:color="auto"/>
      </w:divBdr>
    </w:div>
    <w:div w:id="1552116132">
      <w:bodyDiv w:val="1"/>
      <w:marLeft w:val="0"/>
      <w:marRight w:val="0"/>
      <w:marTop w:val="0"/>
      <w:marBottom w:val="0"/>
      <w:divBdr>
        <w:top w:val="none" w:sz="0" w:space="0" w:color="auto"/>
        <w:left w:val="none" w:sz="0" w:space="0" w:color="auto"/>
        <w:bottom w:val="none" w:sz="0" w:space="0" w:color="auto"/>
        <w:right w:val="none" w:sz="0" w:space="0" w:color="auto"/>
      </w:divBdr>
    </w:div>
    <w:div w:id="1561088797">
      <w:bodyDiv w:val="1"/>
      <w:marLeft w:val="0"/>
      <w:marRight w:val="0"/>
      <w:marTop w:val="0"/>
      <w:marBottom w:val="0"/>
      <w:divBdr>
        <w:top w:val="none" w:sz="0" w:space="0" w:color="auto"/>
        <w:left w:val="none" w:sz="0" w:space="0" w:color="auto"/>
        <w:bottom w:val="none" w:sz="0" w:space="0" w:color="auto"/>
        <w:right w:val="none" w:sz="0" w:space="0" w:color="auto"/>
      </w:divBdr>
    </w:div>
    <w:div w:id="1569030084">
      <w:bodyDiv w:val="1"/>
      <w:marLeft w:val="0"/>
      <w:marRight w:val="0"/>
      <w:marTop w:val="0"/>
      <w:marBottom w:val="0"/>
      <w:divBdr>
        <w:top w:val="none" w:sz="0" w:space="0" w:color="auto"/>
        <w:left w:val="none" w:sz="0" w:space="0" w:color="auto"/>
        <w:bottom w:val="none" w:sz="0" w:space="0" w:color="auto"/>
        <w:right w:val="none" w:sz="0" w:space="0" w:color="auto"/>
      </w:divBdr>
    </w:div>
    <w:div w:id="1570798882">
      <w:bodyDiv w:val="1"/>
      <w:marLeft w:val="0"/>
      <w:marRight w:val="0"/>
      <w:marTop w:val="0"/>
      <w:marBottom w:val="0"/>
      <w:divBdr>
        <w:top w:val="none" w:sz="0" w:space="0" w:color="auto"/>
        <w:left w:val="none" w:sz="0" w:space="0" w:color="auto"/>
        <w:bottom w:val="none" w:sz="0" w:space="0" w:color="auto"/>
        <w:right w:val="none" w:sz="0" w:space="0" w:color="auto"/>
      </w:divBdr>
    </w:div>
    <w:div w:id="1611359019">
      <w:bodyDiv w:val="1"/>
      <w:marLeft w:val="0"/>
      <w:marRight w:val="0"/>
      <w:marTop w:val="0"/>
      <w:marBottom w:val="0"/>
      <w:divBdr>
        <w:top w:val="none" w:sz="0" w:space="0" w:color="auto"/>
        <w:left w:val="none" w:sz="0" w:space="0" w:color="auto"/>
        <w:bottom w:val="none" w:sz="0" w:space="0" w:color="auto"/>
        <w:right w:val="none" w:sz="0" w:space="0" w:color="auto"/>
      </w:divBdr>
    </w:div>
    <w:div w:id="1787233897">
      <w:bodyDiv w:val="1"/>
      <w:marLeft w:val="0"/>
      <w:marRight w:val="0"/>
      <w:marTop w:val="0"/>
      <w:marBottom w:val="0"/>
      <w:divBdr>
        <w:top w:val="none" w:sz="0" w:space="0" w:color="auto"/>
        <w:left w:val="none" w:sz="0" w:space="0" w:color="auto"/>
        <w:bottom w:val="none" w:sz="0" w:space="0" w:color="auto"/>
        <w:right w:val="none" w:sz="0" w:space="0" w:color="auto"/>
      </w:divBdr>
    </w:div>
    <w:div w:id="1788692687">
      <w:bodyDiv w:val="1"/>
      <w:marLeft w:val="0"/>
      <w:marRight w:val="0"/>
      <w:marTop w:val="0"/>
      <w:marBottom w:val="0"/>
      <w:divBdr>
        <w:top w:val="none" w:sz="0" w:space="0" w:color="auto"/>
        <w:left w:val="none" w:sz="0" w:space="0" w:color="auto"/>
        <w:bottom w:val="none" w:sz="0" w:space="0" w:color="auto"/>
        <w:right w:val="none" w:sz="0" w:space="0" w:color="auto"/>
      </w:divBdr>
    </w:div>
    <w:div w:id="1815216135">
      <w:bodyDiv w:val="1"/>
      <w:marLeft w:val="0"/>
      <w:marRight w:val="0"/>
      <w:marTop w:val="0"/>
      <w:marBottom w:val="0"/>
      <w:divBdr>
        <w:top w:val="none" w:sz="0" w:space="0" w:color="auto"/>
        <w:left w:val="none" w:sz="0" w:space="0" w:color="auto"/>
        <w:bottom w:val="none" w:sz="0" w:space="0" w:color="auto"/>
        <w:right w:val="none" w:sz="0" w:space="0" w:color="auto"/>
      </w:divBdr>
    </w:div>
    <w:div w:id="1830754044">
      <w:bodyDiv w:val="1"/>
      <w:marLeft w:val="0"/>
      <w:marRight w:val="0"/>
      <w:marTop w:val="0"/>
      <w:marBottom w:val="0"/>
      <w:divBdr>
        <w:top w:val="none" w:sz="0" w:space="0" w:color="auto"/>
        <w:left w:val="none" w:sz="0" w:space="0" w:color="auto"/>
        <w:bottom w:val="none" w:sz="0" w:space="0" w:color="auto"/>
        <w:right w:val="none" w:sz="0" w:space="0" w:color="auto"/>
      </w:divBdr>
    </w:div>
    <w:div w:id="1839802633">
      <w:bodyDiv w:val="1"/>
      <w:marLeft w:val="0"/>
      <w:marRight w:val="0"/>
      <w:marTop w:val="0"/>
      <w:marBottom w:val="0"/>
      <w:divBdr>
        <w:top w:val="none" w:sz="0" w:space="0" w:color="auto"/>
        <w:left w:val="none" w:sz="0" w:space="0" w:color="auto"/>
        <w:bottom w:val="none" w:sz="0" w:space="0" w:color="auto"/>
        <w:right w:val="none" w:sz="0" w:space="0" w:color="auto"/>
      </w:divBdr>
    </w:div>
    <w:div w:id="1850219882">
      <w:bodyDiv w:val="1"/>
      <w:marLeft w:val="0"/>
      <w:marRight w:val="0"/>
      <w:marTop w:val="0"/>
      <w:marBottom w:val="0"/>
      <w:divBdr>
        <w:top w:val="none" w:sz="0" w:space="0" w:color="auto"/>
        <w:left w:val="none" w:sz="0" w:space="0" w:color="auto"/>
        <w:bottom w:val="none" w:sz="0" w:space="0" w:color="auto"/>
        <w:right w:val="none" w:sz="0" w:space="0" w:color="auto"/>
      </w:divBdr>
    </w:div>
    <w:div w:id="1987591482">
      <w:bodyDiv w:val="1"/>
      <w:marLeft w:val="0"/>
      <w:marRight w:val="0"/>
      <w:marTop w:val="0"/>
      <w:marBottom w:val="0"/>
      <w:divBdr>
        <w:top w:val="none" w:sz="0" w:space="0" w:color="auto"/>
        <w:left w:val="none" w:sz="0" w:space="0" w:color="auto"/>
        <w:bottom w:val="none" w:sz="0" w:space="0" w:color="auto"/>
        <w:right w:val="none" w:sz="0" w:space="0" w:color="auto"/>
      </w:divBdr>
    </w:div>
    <w:div w:id="2042365136">
      <w:bodyDiv w:val="1"/>
      <w:marLeft w:val="0"/>
      <w:marRight w:val="0"/>
      <w:marTop w:val="0"/>
      <w:marBottom w:val="0"/>
      <w:divBdr>
        <w:top w:val="none" w:sz="0" w:space="0" w:color="auto"/>
        <w:left w:val="none" w:sz="0" w:space="0" w:color="auto"/>
        <w:bottom w:val="none" w:sz="0" w:space="0" w:color="auto"/>
        <w:right w:val="none" w:sz="0" w:space="0" w:color="auto"/>
      </w:divBdr>
    </w:div>
    <w:div w:id="2090614740">
      <w:bodyDiv w:val="1"/>
      <w:marLeft w:val="0"/>
      <w:marRight w:val="0"/>
      <w:marTop w:val="0"/>
      <w:marBottom w:val="0"/>
      <w:divBdr>
        <w:top w:val="none" w:sz="0" w:space="0" w:color="auto"/>
        <w:left w:val="none" w:sz="0" w:space="0" w:color="auto"/>
        <w:bottom w:val="none" w:sz="0" w:space="0" w:color="auto"/>
        <w:right w:val="none" w:sz="0" w:space="0" w:color="auto"/>
      </w:divBdr>
    </w:div>
    <w:div w:id="2104522842">
      <w:bodyDiv w:val="1"/>
      <w:marLeft w:val="0"/>
      <w:marRight w:val="0"/>
      <w:marTop w:val="0"/>
      <w:marBottom w:val="0"/>
      <w:divBdr>
        <w:top w:val="none" w:sz="0" w:space="0" w:color="auto"/>
        <w:left w:val="none" w:sz="0" w:space="0" w:color="auto"/>
        <w:bottom w:val="none" w:sz="0" w:space="0" w:color="auto"/>
        <w:right w:val="none" w:sz="0" w:space="0" w:color="auto"/>
      </w:divBdr>
    </w:div>
    <w:div w:id="211505386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emf"/><Relationship Id="rId19" Type="http://schemas.openxmlformats.org/officeDocument/2006/relationships/image" Target="media/image11.png"/><Relationship Id="rId31"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3F7DCD9-1284-4AA0-A810-CCEC933E40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001</TotalTime>
  <Pages>42</Pages>
  <Words>8307</Words>
  <Characters>47356</Characters>
  <Application>Microsoft Office Word</Application>
  <DocSecurity>0</DocSecurity>
  <Lines>394</Lines>
  <Paragraphs>111</Paragraphs>
  <ScaleCrop>false</ScaleCrop>
  <HeadingPairs>
    <vt:vector size="2" baseType="variant">
      <vt:variant>
        <vt:lpstr>Title</vt:lpstr>
      </vt:variant>
      <vt:variant>
        <vt:i4>1</vt:i4>
      </vt:variant>
    </vt:vector>
  </HeadingPairs>
  <TitlesOfParts>
    <vt:vector size="1" baseType="lpstr">
      <vt:lpstr>Guidelines for Preparation of Dissertation/Thesis</vt:lpstr>
    </vt:vector>
  </TitlesOfParts>
  <Company/>
  <LinksUpToDate>false</LinksUpToDate>
  <CharactersWithSpaces>55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uidelines for Preparation of Dissertation/Thesis</dc:title>
  <dc:subject/>
  <dc:creator>Dr.A.K.Mathur</dc:creator>
  <cp:keywords/>
  <cp:lastModifiedBy>ravi sankar</cp:lastModifiedBy>
  <cp:revision>61</cp:revision>
  <dcterms:created xsi:type="dcterms:W3CDTF">2021-01-13T11:30:00Z</dcterms:created>
  <dcterms:modified xsi:type="dcterms:W3CDTF">2021-08-15T0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journal-of-cleaner-production</vt:lpwstr>
  </property>
  <property fmtid="{D5CDD505-2E9C-101B-9397-08002B2CF9AE}" pid="13" name="Mendeley Recent Style Name 5_1">
    <vt:lpwstr>Journal of Cleaner Production</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f709bb3-e315-3aad-9643-6702092a073d</vt:lpwstr>
  </property>
  <property fmtid="{D5CDD505-2E9C-101B-9397-08002B2CF9AE}" pid="24" name="Mendeley Citation Style_1">
    <vt:lpwstr>http://www.zotero.org/styles/journal-of-cleaner-production</vt:lpwstr>
  </property>
</Properties>
</file>